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D64C2" w14:textId="77777777" w:rsidR="00653D13" w:rsidRPr="00D97309" w:rsidRDefault="005A1CF9" w:rsidP="00D97309">
      <w:pPr>
        <w:spacing w:before="120" w:line="360" w:lineRule="exact"/>
        <w:jc w:val="center"/>
        <w:rPr>
          <w:b/>
          <w:sz w:val="32"/>
          <w:szCs w:val="32"/>
          <w:lang w:val="vi-VN"/>
        </w:rPr>
      </w:pPr>
      <w:bookmarkStart w:id="0" w:name="_GoBack"/>
      <w:bookmarkEnd w:id="0"/>
      <w:r w:rsidRPr="00D97309">
        <w:rPr>
          <w:b/>
          <w:sz w:val="32"/>
          <w:szCs w:val="32"/>
        </w:rPr>
        <w:t>BỘ Y TẾ</w:t>
      </w:r>
    </w:p>
    <w:p w14:paraId="551F27BD" w14:textId="77777777" w:rsidR="005A1CF9" w:rsidRPr="005A1CF9" w:rsidRDefault="005A1CF9" w:rsidP="00D97309">
      <w:pPr>
        <w:spacing w:before="120" w:line="360" w:lineRule="exact"/>
        <w:jc w:val="center"/>
        <w:rPr>
          <w:b/>
          <w:sz w:val="28"/>
          <w:szCs w:val="28"/>
          <w:lang w:val="vi-VN"/>
        </w:rPr>
      </w:pPr>
    </w:p>
    <w:p w14:paraId="27445F85" w14:textId="77777777" w:rsidR="00653D13" w:rsidRPr="001B4450" w:rsidRDefault="00653D13" w:rsidP="00D97309">
      <w:pPr>
        <w:spacing w:before="120" w:line="360" w:lineRule="exact"/>
        <w:jc w:val="center"/>
        <w:rPr>
          <w:b/>
          <w:sz w:val="28"/>
          <w:szCs w:val="28"/>
        </w:rPr>
      </w:pPr>
    </w:p>
    <w:p w14:paraId="05112D57" w14:textId="77777777" w:rsidR="00653D13" w:rsidRPr="001B4450" w:rsidRDefault="00653D13" w:rsidP="00D97309">
      <w:pPr>
        <w:spacing w:before="120" w:line="360" w:lineRule="exact"/>
        <w:jc w:val="center"/>
        <w:rPr>
          <w:b/>
          <w:sz w:val="28"/>
          <w:szCs w:val="28"/>
        </w:rPr>
      </w:pPr>
    </w:p>
    <w:p w14:paraId="7F0502AC" w14:textId="77777777" w:rsidR="00653D13" w:rsidRPr="001B4450" w:rsidRDefault="00653D13" w:rsidP="00D97309">
      <w:pPr>
        <w:spacing w:before="120" w:line="360" w:lineRule="exact"/>
        <w:jc w:val="center"/>
        <w:rPr>
          <w:b/>
          <w:sz w:val="28"/>
          <w:szCs w:val="28"/>
        </w:rPr>
      </w:pPr>
    </w:p>
    <w:p w14:paraId="7E4476CB" w14:textId="77777777" w:rsidR="00653D13" w:rsidRDefault="00653D13" w:rsidP="00D97309">
      <w:pPr>
        <w:spacing w:before="120" w:line="360" w:lineRule="exact"/>
        <w:jc w:val="center"/>
        <w:rPr>
          <w:b/>
          <w:sz w:val="28"/>
          <w:szCs w:val="28"/>
          <w:lang w:val="vi-VN"/>
        </w:rPr>
      </w:pPr>
    </w:p>
    <w:p w14:paraId="238E42C2" w14:textId="77777777" w:rsidR="001460CF" w:rsidRDefault="001460CF" w:rsidP="00547979">
      <w:pPr>
        <w:spacing w:before="120" w:line="360" w:lineRule="exact"/>
        <w:rPr>
          <w:b/>
          <w:sz w:val="28"/>
          <w:szCs w:val="28"/>
          <w:lang w:val="vi-VN"/>
        </w:rPr>
      </w:pPr>
    </w:p>
    <w:p w14:paraId="23A3CD71" w14:textId="77777777" w:rsidR="001460CF" w:rsidRDefault="001460CF" w:rsidP="00D97309">
      <w:pPr>
        <w:spacing w:before="120" w:line="360" w:lineRule="exact"/>
        <w:jc w:val="center"/>
        <w:rPr>
          <w:b/>
          <w:sz w:val="28"/>
          <w:szCs w:val="28"/>
          <w:lang w:val="vi-VN"/>
        </w:rPr>
      </w:pPr>
    </w:p>
    <w:p w14:paraId="5E0D2E08" w14:textId="77777777" w:rsidR="001460CF" w:rsidRDefault="001460CF" w:rsidP="00D97309">
      <w:pPr>
        <w:spacing w:before="120" w:line="360" w:lineRule="exact"/>
        <w:jc w:val="center"/>
        <w:rPr>
          <w:b/>
          <w:sz w:val="28"/>
          <w:szCs w:val="28"/>
          <w:lang w:val="vi-VN"/>
        </w:rPr>
      </w:pPr>
    </w:p>
    <w:p w14:paraId="3AABDBC6" w14:textId="77777777" w:rsidR="001460CF" w:rsidRPr="005A1CF9" w:rsidRDefault="001460CF" w:rsidP="00D97309">
      <w:pPr>
        <w:spacing w:before="120" w:line="360" w:lineRule="exact"/>
        <w:jc w:val="center"/>
        <w:rPr>
          <w:b/>
          <w:sz w:val="28"/>
          <w:szCs w:val="28"/>
          <w:lang w:val="vi-VN"/>
        </w:rPr>
      </w:pPr>
    </w:p>
    <w:p w14:paraId="6E1AFFDC" w14:textId="77777777" w:rsidR="00653D13" w:rsidRPr="001B4450" w:rsidRDefault="00653D13" w:rsidP="00D97309">
      <w:pPr>
        <w:spacing w:before="120" w:line="360" w:lineRule="exact"/>
        <w:jc w:val="center"/>
        <w:rPr>
          <w:b/>
          <w:sz w:val="28"/>
          <w:szCs w:val="28"/>
        </w:rPr>
      </w:pPr>
    </w:p>
    <w:p w14:paraId="1CD69F53" w14:textId="77777777" w:rsidR="005A1CF9" w:rsidRDefault="00653D13" w:rsidP="00D97309">
      <w:pPr>
        <w:spacing w:before="240" w:after="240"/>
        <w:jc w:val="center"/>
        <w:rPr>
          <w:b/>
          <w:sz w:val="42"/>
          <w:szCs w:val="28"/>
          <w:lang w:val="vi-VN"/>
        </w:rPr>
      </w:pPr>
      <w:r w:rsidRPr="001B4450">
        <w:rPr>
          <w:b/>
          <w:sz w:val="42"/>
          <w:szCs w:val="28"/>
        </w:rPr>
        <w:t>HƯỚNG DẪN</w:t>
      </w:r>
    </w:p>
    <w:p w14:paraId="70AAE520" w14:textId="77777777" w:rsidR="005A1CF9" w:rsidRDefault="00653D13" w:rsidP="00D97309">
      <w:pPr>
        <w:spacing w:before="240" w:after="240"/>
        <w:jc w:val="center"/>
        <w:rPr>
          <w:b/>
          <w:sz w:val="42"/>
          <w:szCs w:val="28"/>
          <w:lang w:val="vi-VN"/>
        </w:rPr>
      </w:pPr>
      <w:r w:rsidRPr="005A1CF9">
        <w:rPr>
          <w:b/>
          <w:sz w:val="42"/>
          <w:szCs w:val="28"/>
          <w:lang w:val="vi-VN"/>
        </w:rPr>
        <w:t xml:space="preserve">PHÁT HIỆN SỚM, CAN THIỆP </w:t>
      </w:r>
      <w:r w:rsidR="005A1CF9">
        <w:rPr>
          <w:b/>
          <w:sz w:val="42"/>
          <w:szCs w:val="28"/>
          <w:lang w:val="vi-VN"/>
        </w:rPr>
        <w:t>S</w:t>
      </w:r>
      <w:r w:rsidRPr="005A1CF9">
        <w:rPr>
          <w:b/>
          <w:sz w:val="42"/>
          <w:szCs w:val="28"/>
          <w:lang w:val="vi-VN"/>
        </w:rPr>
        <w:t>ỚM</w:t>
      </w:r>
    </w:p>
    <w:p w14:paraId="672502BF" w14:textId="77777777" w:rsidR="00653D13" w:rsidRPr="005A1CF9" w:rsidRDefault="00653D13" w:rsidP="00D97309">
      <w:pPr>
        <w:spacing w:before="240" w:after="240"/>
        <w:jc w:val="center"/>
        <w:rPr>
          <w:b/>
          <w:sz w:val="42"/>
          <w:szCs w:val="28"/>
          <w:lang w:val="vi-VN"/>
        </w:rPr>
      </w:pPr>
      <w:r w:rsidRPr="005A1CF9">
        <w:rPr>
          <w:b/>
          <w:sz w:val="42"/>
          <w:szCs w:val="28"/>
          <w:lang w:val="vi-VN"/>
        </w:rPr>
        <w:t>TRẺ EM</w:t>
      </w:r>
      <w:r w:rsidR="005A1CF9">
        <w:rPr>
          <w:b/>
          <w:sz w:val="42"/>
          <w:szCs w:val="28"/>
          <w:lang w:val="vi-VN"/>
        </w:rPr>
        <w:t xml:space="preserve"> </w:t>
      </w:r>
      <w:r w:rsidRPr="005A1CF9">
        <w:rPr>
          <w:b/>
          <w:sz w:val="42"/>
          <w:szCs w:val="28"/>
          <w:lang w:val="vi-VN"/>
        </w:rPr>
        <w:t>KHUYẾT TẬT</w:t>
      </w:r>
    </w:p>
    <w:p w14:paraId="11E738A0" w14:textId="77777777" w:rsidR="00653D13" w:rsidRPr="005A1CF9" w:rsidRDefault="00653D13" w:rsidP="00D97309">
      <w:pPr>
        <w:spacing w:before="120" w:line="360" w:lineRule="exact"/>
        <w:jc w:val="center"/>
        <w:rPr>
          <w:b/>
          <w:sz w:val="28"/>
          <w:szCs w:val="28"/>
          <w:lang w:val="vi-VN"/>
        </w:rPr>
      </w:pPr>
    </w:p>
    <w:p w14:paraId="6E74006E" w14:textId="77777777" w:rsidR="00653D13" w:rsidRPr="005A1CF9" w:rsidRDefault="00653D13" w:rsidP="00D97309">
      <w:pPr>
        <w:spacing w:before="120" w:line="360" w:lineRule="exact"/>
        <w:jc w:val="center"/>
        <w:rPr>
          <w:b/>
          <w:sz w:val="28"/>
          <w:szCs w:val="28"/>
          <w:lang w:val="vi-VN"/>
        </w:rPr>
      </w:pPr>
    </w:p>
    <w:p w14:paraId="73415F8A" w14:textId="77777777" w:rsidR="00653D13" w:rsidRPr="005A1CF9" w:rsidRDefault="00653D13" w:rsidP="00D97309">
      <w:pPr>
        <w:spacing w:before="120" w:line="360" w:lineRule="exact"/>
        <w:jc w:val="center"/>
        <w:rPr>
          <w:b/>
          <w:sz w:val="28"/>
          <w:szCs w:val="28"/>
          <w:lang w:val="vi-VN"/>
        </w:rPr>
      </w:pPr>
    </w:p>
    <w:p w14:paraId="2DFB1A69" w14:textId="77777777" w:rsidR="00653D13" w:rsidRPr="005A1CF9" w:rsidRDefault="00653D13" w:rsidP="00D97309">
      <w:pPr>
        <w:spacing w:before="120" w:line="360" w:lineRule="exact"/>
        <w:jc w:val="center"/>
        <w:rPr>
          <w:b/>
          <w:sz w:val="28"/>
          <w:szCs w:val="28"/>
          <w:lang w:val="vi-VN"/>
        </w:rPr>
      </w:pPr>
    </w:p>
    <w:p w14:paraId="1530E991" w14:textId="77777777" w:rsidR="00653D13" w:rsidRPr="005A1CF9" w:rsidRDefault="00653D13" w:rsidP="00D97309">
      <w:pPr>
        <w:spacing w:before="120" w:line="360" w:lineRule="exact"/>
        <w:jc w:val="center"/>
        <w:rPr>
          <w:b/>
          <w:sz w:val="28"/>
          <w:szCs w:val="28"/>
          <w:lang w:val="vi-VN"/>
        </w:rPr>
      </w:pPr>
    </w:p>
    <w:p w14:paraId="107D14BA" w14:textId="77777777" w:rsidR="00653D13" w:rsidRPr="005A1CF9" w:rsidRDefault="00653D13" w:rsidP="00D97309">
      <w:pPr>
        <w:spacing w:before="120" w:line="360" w:lineRule="exact"/>
        <w:jc w:val="center"/>
        <w:rPr>
          <w:b/>
          <w:sz w:val="28"/>
          <w:szCs w:val="28"/>
          <w:lang w:val="vi-VN"/>
        </w:rPr>
      </w:pPr>
    </w:p>
    <w:p w14:paraId="2990EE20" w14:textId="77777777" w:rsidR="00653D13" w:rsidRPr="005A1CF9" w:rsidRDefault="00653D13" w:rsidP="00D97309">
      <w:pPr>
        <w:spacing w:before="120" w:line="360" w:lineRule="exact"/>
        <w:jc w:val="center"/>
        <w:rPr>
          <w:b/>
          <w:sz w:val="28"/>
          <w:szCs w:val="28"/>
          <w:lang w:val="vi-VN"/>
        </w:rPr>
      </w:pPr>
    </w:p>
    <w:p w14:paraId="380C1133" w14:textId="77777777" w:rsidR="00653D13" w:rsidRPr="005A1CF9" w:rsidRDefault="00653D13" w:rsidP="00D97309">
      <w:pPr>
        <w:spacing w:before="120" w:line="360" w:lineRule="exact"/>
        <w:jc w:val="center"/>
        <w:rPr>
          <w:b/>
          <w:sz w:val="28"/>
          <w:szCs w:val="28"/>
          <w:lang w:val="vi-VN"/>
        </w:rPr>
      </w:pPr>
    </w:p>
    <w:p w14:paraId="41FCA79F" w14:textId="77777777" w:rsidR="00653D13" w:rsidRDefault="00653D13" w:rsidP="00D97309">
      <w:pPr>
        <w:spacing w:before="120" w:line="360" w:lineRule="exact"/>
        <w:jc w:val="center"/>
        <w:rPr>
          <w:b/>
          <w:sz w:val="28"/>
          <w:szCs w:val="28"/>
          <w:lang w:val="vi-VN"/>
        </w:rPr>
      </w:pPr>
    </w:p>
    <w:p w14:paraId="14B74D4A" w14:textId="77777777" w:rsidR="001460CF" w:rsidRDefault="001460CF" w:rsidP="00D97309">
      <w:pPr>
        <w:spacing w:before="120" w:line="360" w:lineRule="exact"/>
        <w:jc w:val="center"/>
        <w:rPr>
          <w:b/>
          <w:sz w:val="28"/>
          <w:szCs w:val="28"/>
          <w:lang w:val="vi-VN"/>
        </w:rPr>
      </w:pPr>
    </w:p>
    <w:p w14:paraId="571CD125" w14:textId="77777777" w:rsidR="001460CF" w:rsidRDefault="001460CF" w:rsidP="00D97309">
      <w:pPr>
        <w:spacing w:before="120" w:line="360" w:lineRule="exact"/>
        <w:jc w:val="center"/>
        <w:rPr>
          <w:b/>
          <w:sz w:val="28"/>
          <w:szCs w:val="28"/>
          <w:lang w:val="vi-VN"/>
        </w:rPr>
      </w:pPr>
    </w:p>
    <w:p w14:paraId="07905A4D" w14:textId="77777777" w:rsidR="001460CF" w:rsidRPr="005A1CF9" w:rsidRDefault="001460CF" w:rsidP="00D97309">
      <w:pPr>
        <w:spacing w:before="120" w:line="360" w:lineRule="exact"/>
        <w:jc w:val="center"/>
        <w:rPr>
          <w:b/>
          <w:sz w:val="28"/>
          <w:szCs w:val="28"/>
          <w:lang w:val="vi-VN"/>
        </w:rPr>
      </w:pPr>
    </w:p>
    <w:p w14:paraId="3ED098CE" w14:textId="77777777" w:rsidR="003B6A27" w:rsidRDefault="003B6A27" w:rsidP="00D97309">
      <w:pPr>
        <w:spacing w:before="120" w:line="360" w:lineRule="exact"/>
        <w:jc w:val="center"/>
        <w:rPr>
          <w:b/>
          <w:sz w:val="28"/>
          <w:szCs w:val="28"/>
          <w:lang w:val="vi-VN"/>
        </w:rPr>
      </w:pPr>
    </w:p>
    <w:p w14:paraId="47E4F7FD" w14:textId="2F770004" w:rsidR="00653D13" w:rsidRPr="005A1CF9" w:rsidRDefault="00653D13" w:rsidP="00D97309">
      <w:pPr>
        <w:spacing w:before="120" w:line="360" w:lineRule="exact"/>
        <w:jc w:val="center"/>
        <w:rPr>
          <w:b/>
          <w:sz w:val="28"/>
          <w:szCs w:val="28"/>
          <w:lang w:val="vi-VN"/>
        </w:rPr>
      </w:pPr>
      <w:r w:rsidRPr="005A1CF9">
        <w:rPr>
          <w:b/>
          <w:sz w:val="28"/>
          <w:szCs w:val="28"/>
          <w:lang w:val="vi-VN"/>
        </w:rPr>
        <w:t>HÀ NỘI - 201</w:t>
      </w:r>
      <w:r w:rsidR="00D031E6">
        <w:rPr>
          <w:b/>
          <w:sz w:val="28"/>
          <w:szCs w:val="28"/>
          <w:lang w:val="vi-VN"/>
        </w:rPr>
        <w:t>8</w:t>
      </w:r>
    </w:p>
    <w:p w14:paraId="360A91B5" w14:textId="38DC2ED3" w:rsidR="00653D13" w:rsidRPr="005A1CF9" w:rsidRDefault="001460CF" w:rsidP="00653D13">
      <w:pPr>
        <w:spacing w:before="120" w:after="60" w:line="264" w:lineRule="auto"/>
        <w:ind w:firstLine="567"/>
        <w:jc w:val="both"/>
        <w:rPr>
          <w:b/>
          <w:sz w:val="26"/>
          <w:szCs w:val="26"/>
          <w:lang w:val="vi-VN"/>
        </w:rPr>
      </w:pPr>
      <w:r>
        <w:rPr>
          <w:b/>
          <w:sz w:val="26"/>
          <w:szCs w:val="26"/>
          <w:lang w:val="vi-VN"/>
        </w:rPr>
        <w:br w:type="page"/>
      </w:r>
      <w:r w:rsidR="00AD06F3">
        <w:rPr>
          <w:b/>
          <w:sz w:val="26"/>
          <w:szCs w:val="26"/>
          <w:lang w:val="vi-VN"/>
        </w:rPr>
        <w:lastRenderedPageBreak/>
        <w:br w:type="page"/>
      </w:r>
      <w:r w:rsidR="00653D13" w:rsidRPr="005A1CF9">
        <w:rPr>
          <w:b/>
          <w:sz w:val="26"/>
          <w:szCs w:val="26"/>
          <w:lang w:val="vi-VN"/>
        </w:rPr>
        <w:lastRenderedPageBreak/>
        <w:t>Chủ biên:</w:t>
      </w:r>
    </w:p>
    <w:p w14:paraId="4E849CB4" w14:textId="77777777" w:rsidR="00653D13" w:rsidRPr="005A1CF9" w:rsidRDefault="00653D13" w:rsidP="00653D13">
      <w:pPr>
        <w:spacing w:before="120" w:after="60" w:line="264" w:lineRule="auto"/>
        <w:ind w:firstLine="567"/>
        <w:jc w:val="both"/>
        <w:rPr>
          <w:sz w:val="26"/>
          <w:szCs w:val="26"/>
          <w:lang w:val="vi-VN"/>
        </w:rPr>
      </w:pPr>
      <w:r w:rsidRPr="005A1CF9">
        <w:rPr>
          <w:sz w:val="26"/>
          <w:szCs w:val="26"/>
          <w:lang w:val="vi-VN"/>
        </w:rPr>
        <w:t>PGS.TS. Nguyễn Thị Xuyên.</w:t>
      </w:r>
    </w:p>
    <w:p w14:paraId="507C77F6" w14:textId="77777777" w:rsidR="00653D13" w:rsidRPr="001B4450" w:rsidRDefault="00653D13" w:rsidP="00653D13">
      <w:pPr>
        <w:spacing w:before="120" w:after="60" w:line="264" w:lineRule="auto"/>
        <w:ind w:firstLine="567"/>
        <w:jc w:val="both"/>
        <w:rPr>
          <w:sz w:val="26"/>
          <w:szCs w:val="26"/>
        </w:rPr>
      </w:pPr>
      <w:r w:rsidRPr="001B4450">
        <w:rPr>
          <w:sz w:val="26"/>
          <w:szCs w:val="26"/>
        </w:rPr>
        <w:t>TS. Trần Quý Tường.</w:t>
      </w:r>
    </w:p>
    <w:p w14:paraId="5212F8A6" w14:textId="77777777" w:rsidR="00653D13" w:rsidRPr="001B4450" w:rsidRDefault="00653D13" w:rsidP="00653D13">
      <w:pPr>
        <w:spacing w:before="120" w:after="60" w:line="264" w:lineRule="auto"/>
        <w:ind w:firstLine="567"/>
        <w:jc w:val="both"/>
        <w:rPr>
          <w:b/>
          <w:sz w:val="26"/>
          <w:szCs w:val="26"/>
        </w:rPr>
      </w:pPr>
      <w:r w:rsidRPr="001B4450">
        <w:rPr>
          <w:b/>
          <w:sz w:val="26"/>
          <w:szCs w:val="26"/>
        </w:rPr>
        <w:t>Ban Biên soạn:</w:t>
      </w:r>
    </w:p>
    <w:p w14:paraId="3CD9E1CE" w14:textId="77777777" w:rsidR="00653D13" w:rsidRPr="001B4450" w:rsidRDefault="00653D13" w:rsidP="00653D13">
      <w:pPr>
        <w:spacing w:before="120" w:after="60" w:line="264" w:lineRule="auto"/>
        <w:ind w:firstLine="567"/>
        <w:jc w:val="both"/>
        <w:rPr>
          <w:sz w:val="26"/>
          <w:szCs w:val="26"/>
        </w:rPr>
      </w:pPr>
      <w:r w:rsidRPr="001B4450">
        <w:rPr>
          <w:sz w:val="26"/>
          <w:szCs w:val="26"/>
        </w:rPr>
        <w:t xml:space="preserve">1. PGS.TS. Trần Trọng Hải, Trưởng Ban Biên soạn </w:t>
      </w:r>
    </w:p>
    <w:p w14:paraId="0DB86C16" w14:textId="77777777" w:rsidR="00653D13" w:rsidRPr="001B4450" w:rsidRDefault="00653D13" w:rsidP="00653D13">
      <w:pPr>
        <w:spacing w:before="120" w:after="60" w:line="264" w:lineRule="auto"/>
        <w:ind w:firstLine="567"/>
        <w:jc w:val="both"/>
        <w:rPr>
          <w:sz w:val="26"/>
          <w:szCs w:val="26"/>
        </w:rPr>
      </w:pPr>
      <w:r w:rsidRPr="001B4450">
        <w:rPr>
          <w:sz w:val="26"/>
          <w:szCs w:val="26"/>
        </w:rPr>
        <w:t>2. PGS.TS. Cao Minh Châu.</w:t>
      </w:r>
    </w:p>
    <w:p w14:paraId="77175012" w14:textId="77777777" w:rsidR="00653D13" w:rsidRPr="001B4450" w:rsidRDefault="00653D13" w:rsidP="00653D13">
      <w:pPr>
        <w:spacing w:before="120" w:after="60" w:line="264" w:lineRule="auto"/>
        <w:ind w:firstLine="567"/>
        <w:jc w:val="both"/>
        <w:rPr>
          <w:sz w:val="26"/>
          <w:szCs w:val="26"/>
        </w:rPr>
      </w:pPr>
      <w:r w:rsidRPr="001B4450">
        <w:rPr>
          <w:sz w:val="26"/>
          <w:szCs w:val="26"/>
        </w:rPr>
        <w:t>3. PGS.TS. Trần Văn Chương.</w:t>
      </w:r>
    </w:p>
    <w:p w14:paraId="5467B8B3" w14:textId="77777777" w:rsidR="00653D13" w:rsidRPr="001B4450" w:rsidRDefault="00653D13" w:rsidP="00653D13">
      <w:pPr>
        <w:spacing w:before="120" w:after="60" w:line="264" w:lineRule="auto"/>
        <w:ind w:firstLine="567"/>
        <w:jc w:val="both"/>
        <w:rPr>
          <w:sz w:val="26"/>
          <w:szCs w:val="26"/>
        </w:rPr>
      </w:pPr>
      <w:r w:rsidRPr="001B4450">
        <w:rPr>
          <w:sz w:val="26"/>
          <w:szCs w:val="26"/>
        </w:rPr>
        <w:t>4. PGS.TS. Vũ Thị Bích Hạnh.</w:t>
      </w:r>
    </w:p>
    <w:p w14:paraId="2A25961A" w14:textId="77777777" w:rsidR="00653D13" w:rsidRPr="001B4450" w:rsidRDefault="00653D13" w:rsidP="00653D13">
      <w:pPr>
        <w:spacing w:before="120" w:after="60" w:line="264" w:lineRule="auto"/>
        <w:ind w:firstLine="567"/>
        <w:jc w:val="both"/>
        <w:rPr>
          <w:sz w:val="26"/>
          <w:szCs w:val="26"/>
        </w:rPr>
      </w:pPr>
      <w:r w:rsidRPr="001B4450">
        <w:rPr>
          <w:sz w:val="26"/>
          <w:szCs w:val="26"/>
        </w:rPr>
        <w:t>5. PGS.TS. Nguyễn Thị Minh Thủy.</w:t>
      </w:r>
    </w:p>
    <w:p w14:paraId="7EFC2C92" w14:textId="77777777" w:rsidR="00653D13" w:rsidRPr="001B4450" w:rsidRDefault="00653D13" w:rsidP="00653D13">
      <w:pPr>
        <w:spacing w:before="120" w:after="60" w:line="264" w:lineRule="auto"/>
        <w:ind w:firstLine="567"/>
        <w:jc w:val="both"/>
        <w:rPr>
          <w:sz w:val="26"/>
          <w:szCs w:val="26"/>
        </w:rPr>
      </w:pPr>
      <w:r w:rsidRPr="001B4450">
        <w:rPr>
          <w:sz w:val="26"/>
          <w:szCs w:val="26"/>
        </w:rPr>
        <w:t xml:space="preserve">6. PGS. TS. Định Thị Phương Hòa </w:t>
      </w:r>
    </w:p>
    <w:p w14:paraId="2B46E808" w14:textId="77777777" w:rsidR="00653D13" w:rsidRPr="001B4450" w:rsidRDefault="00653D13" w:rsidP="00653D13">
      <w:pPr>
        <w:spacing w:before="120" w:after="60" w:line="264" w:lineRule="auto"/>
        <w:ind w:firstLine="567"/>
        <w:jc w:val="both"/>
        <w:rPr>
          <w:sz w:val="26"/>
          <w:szCs w:val="26"/>
        </w:rPr>
      </w:pPr>
      <w:r w:rsidRPr="001B4450">
        <w:rPr>
          <w:sz w:val="26"/>
          <w:szCs w:val="26"/>
        </w:rPr>
        <w:t>7. TS. Trần Thị Thu Hà.</w:t>
      </w:r>
    </w:p>
    <w:p w14:paraId="5A4052A5" w14:textId="77777777" w:rsidR="00653D13" w:rsidRPr="001B4450" w:rsidRDefault="00653D13" w:rsidP="00653D13">
      <w:pPr>
        <w:spacing w:before="120" w:after="60" w:line="264" w:lineRule="auto"/>
        <w:ind w:firstLine="567"/>
        <w:jc w:val="both"/>
        <w:rPr>
          <w:sz w:val="26"/>
          <w:szCs w:val="26"/>
        </w:rPr>
      </w:pPr>
      <w:r w:rsidRPr="001B4450">
        <w:rPr>
          <w:sz w:val="26"/>
          <w:szCs w:val="26"/>
        </w:rPr>
        <w:t>8. TS. Phạm Thị Thu Hương.</w:t>
      </w:r>
    </w:p>
    <w:p w14:paraId="70AF78AD" w14:textId="77777777" w:rsidR="00653D13" w:rsidRPr="001B4450" w:rsidRDefault="00653D13" w:rsidP="00653D13">
      <w:pPr>
        <w:spacing w:before="120" w:after="60" w:line="264" w:lineRule="auto"/>
        <w:ind w:firstLine="567"/>
        <w:jc w:val="both"/>
        <w:rPr>
          <w:sz w:val="26"/>
          <w:szCs w:val="26"/>
        </w:rPr>
      </w:pPr>
      <w:r w:rsidRPr="001B4450">
        <w:rPr>
          <w:sz w:val="26"/>
          <w:szCs w:val="26"/>
        </w:rPr>
        <w:t>9. BSCKII. Trịnh Quang Dũng.</w:t>
      </w:r>
    </w:p>
    <w:p w14:paraId="16B584E7" w14:textId="77777777" w:rsidR="00653D13" w:rsidRPr="001B4450" w:rsidRDefault="00653D13" w:rsidP="00653D13">
      <w:pPr>
        <w:spacing w:before="120" w:after="60" w:line="264" w:lineRule="auto"/>
        <w:ind w:firstLine="567"/>
        <w:jc w:val="both"/>
        <w:rPr>
          <w:sz w:val="26"/>
          <w:szCs w:val="26"/>
        </w:rPr>
      </w:pPr>
      <w:r w:rsidRPr="001B4450">
        <w:rPr>
          <w:sz w:val="26"/>
          <w:szCs w:val="26"/>
        </w:rPr>
        <w:t>10. TS. Nguyễn Thị Hương Giang.</w:t>
      </w:r>
    </w:p>
    <w:p w14:paraId="4CB855BA" w14:textId="77777777" w:rsidR="00653D13" w:rsidRPr="001B4450" w:rsidRDefault="00653D13" w:rsidP="00653D13">
      <w:pPr>
        <w:spacing w:before="120" w:after="60" w:line="264" w:lineRule="auto"/>
        <w:ind w:firstLine="567"/>
        <w:jc w:val="both"/>
        <w:rPr>
          <w:sz w:val="26"/>
          <w:szCs w:val="26"/>
        </w:rPr>
      </w:pPr>
      <w:r w:rsidRPr="001B4450">
        <w:rPr>
          <w:sz w:val="26"/>
          <w:szCs w:val="26"/>
        </w:rPr>
        <w:t>11. Ths. Nguyễn Thị Thanh Bình.</w:t>
      </w:r>
    </w:p>
    <w:p w14:paraId="56BDA92B" w14:textId="77777777" w:rsidR="00653D13" w:rsidRPr="001B4450" w:rsidRDefault="00653D13" w:rsidP="00653D13">
      <w:pPr>
        <w:spacing w:before="120" w:after="60" w:line="264" w:lineRule="auto"/>
        <w:ind w:firstLine="567"/>
        <w:jc w:val="both"/>
        <w:rPr>
          <w:sz w:val="26"/>
          <w:szCs w:val="26"/>
        </w:rPr>
      </w:pPr>
      <w:r w:rsidRPr="001B4450">
        <w:rPr>
          <w:sz w:val="26"/>
          <w:szCs w:val="26"/>
        </w:rPr>
        <w:t>12. Ths. Lê Tuấn Đống.</w:t>
      </w:r>
    </w:p>
    <w:p w14:paraId="450FC657" w14:textId="77777777" w:rsidR="00653D13" w:rsidRPr="001B4450" w:rsidRDefault="00653D13" w:rsidP="00653D13">
      <w:pPr>
        <w:spacing w:before="120" w:after="60" w:line="264" w:lineRule="auto"/>
        <w:ind w:firstLine="567"/>
        <w:jc w:val="both"/>
        <w:rPr>
          <w:sz w:val="26"/>
          <w:szCs w:val="26"/>
        </w:rPr>
      </w:pPr>
      <w:r w:rsidRPr="001B4450">
        <w:rPr>
          <w:sz w:val="26"/>
          <w:szCs w:val="26"/>
        </w:rPr>
        <w:t>13. ThS. Phạm Dũng.</w:t>
      </w:r>
    </w:p>
    <w:p w14:paraId="0938CAC8" w14:textId="77777777" w:rsidR="00653D13" w:rsidRDefault="00653D13" w:rsidP="00653D13">
      <w:pPr>
        <w:spacing w:before="120" w:after="60" w:line="264" w:lineRule="auto"/>
        <w:ind w:firstLine="567"/>
        <w:jc w:val="both"/>
        <w:rPr>
          <w:sz w:val="26"/>
          <w:szCs w:val="26"/>
        </w:rPr>
      </w:pPr>
      <w:r w:rsidRPr="001B4450">
        <w:rPr>
          <w:sz w:val="26"/>
          <w:szCs w:val="26"/>
        </w:rPr>
        <w:t>14. ThS. Trần Ngọc Nghị.</w:t>
      </w:r>
    </w:p>
    <w:p w14:paraId="18531B80" w14:textId="6D71A773" w:rsidR="00396915" w:rsidRPr="001B4450" w:rsidRDefault="00396915" w:rsidP="00396915">
      <w:pPr>
        <w:spacing w:before="120" w:after="60" w:line="264" w:lineRule="auto"/>
        <w:ind w:firstLine="567"/>
        <w:jc w:val="both"/>
        <w:rPr>
          <w:sz w:val="26"/>
          <w:szCs w:val="26"/>
        </w:rPr>
      </w:pPr>
      <w:r>
        <w:rPr>
          <w:sz w:val="26"/>
          <w:szCs w:val="26"/>
        </w:rPr>
        <w:t xml:space="preserve">15. </w:t>
      </w:r>
      <w:r w:rsidRPr="001B4450">
        <w:rPr>
          <w:sz w:val="26"/>
          <w:szCs w:val="26"/>
        </w:rPr>
        <w:t>BS</w:t>
      </w:r>
      <w:r>
        <w:rPr>
          <w:sz w:val="26"/>
          <w:szCs w:val="26"/>
          <w:lang w:val="vi-VN"/>
        </w:rPr>
        <w:t>CKI</w:t>
      </w:r>
      <w:r w:rsidRPr="001B4450">
        <w:rPr>
          <w:sz w:val="26"/>
          <w:szCs w:val="26"/>
        </w:rPr>
        <w:t>. Nguyễn Thị Thanh Lịch.</w:t>
      </w:r>
    </w:p>
    <w:p w14:paraId="62C7FF98" w14:textId="77777777" w:rsidR="00653D13" w:rsidRPr="001B4450" w:rsidRDefault="001460CF" w:rsidP="00653D13">
      <w:pPr>
        <w:spacing w:before="120" w:after="60" w:line="264" w:lineRule="auto"/>
        <w:ind w:firstLine="567"/>
        <w:jc w:val="both"/>
        <w:rPr>
          <w:b/>
          <w:sz w:val="26"/>
          <w:szCs w:val="26"/>
        </w:rPr>
      </w:pPr>
      <w:r>
        <w:rPr>
          <w:b/>
          <w:sz w:val="26"/>
          <w:szCs w:val="26"/>
          <w:lang w:val="vi-VN"/>
        </w:rPr>
        <w:t>Ban</w:t>
      </w:r>
      <w:r w:rsidR="00653D13" w:rsidRPr="001B4450">
        <w:rPr>
          <w:b/>
          <w:sz w:val="26"/>
          <w:szCs w:val="26"/>
        </w:rPr>
        <w:t xml:space="preserve"> Biên tập:</w:t>
      </w:r>
    </w:p>
    <w:p w14:paraId="2DA5591D" w14:textId="3C31D3F3" w:rsidR="00653D13" w:rsidRPr="001B4450" w:rsidRDefault="00396915" w:rsidP="00653D13">
      <w:pPr>
        <w:spacing w:before="120" w:after="60" w:line="264" w:lineRule="auto"/>
        <w:ind w:firstLine="567"/>
        <w:jc w:val="both"/>
        <w:rPr>
          <w:sz w:val="26"/>
          <w:szCs w:val="26"/>
        </w:rPr>
      </w:pPr>
      <w:r>
        <w:rPr>
          <w:sz w:val="26"/>
          <w:szCs w:val="26"/>
        </w:rPr>
        <w:t xml:space="preserve">1. </w:t>
      </w:r>
      <w:r w:rsidR="00653D13" w:rsidRPr="001B4450">
        <w:rPr>
          <w:sz w:val="26"/>
          <w:szCs w:val="26"/>
        </w:rPr>
        <w:t>ThS. Lê Tuấn Đống.</w:t>
      </w:r>
    </w:p>
    <w:p w14:paraId="6B05CB5D" w14:textId="77777777" w:rsidR="00396915" w:rsidRPr="001B4450" w:rsidRDefault="00396915" w:rsidP="00396915">
      <w:pPr>
        <w:spacing w:before="120" w:after="60" w:line="264" w:lineRule="auto"/>
        <w:ind w:firstLine="567"/>
        <w:jc w:val="both"/>
        <w:rPr>
          <w:sz w:val="26"/>
          <w:szCs w:val="26"/>
        </w:rPr>
      </w:pPr>
      <w:r>
        <w:rPr>
          <w:sz w:val="26"/>
          <w:szCs w:val="26"/>
        </w:rPr>
        <w:t xml:space="preserve">2. </w:t>
      </w:r>
      <w:r w:rsidRPr="001B4450">
        <w:rPr>
          <w:sz w:val="26"/>
          <w:szCs w:val="26"/>
        </w:rPr>
        <w:t>BS</w:t>
      </w:r>
      <w:r>
        <w:rPr>
          <w:sz w:val="26"/>
          <w:szCs w:val="26"/>
          <w:lang w:val="vi-VN"/>
        </w:rPr>
        <w:t>CKI</w:t>
      </w:r>
      <w:r w:rsidRPr="001B4450">
        <w:rPr>
          <w:sz w:val="26"/>
          <w:szCs w:val="26"/>
        </w:rPr>
        <w:t>. Nguyễn Thị Thanh Lịch.</w:t>
      </w:r>
    </w:p>
    <w:p w14:paraId="4D514AED" w14:textId="64E2EBDB" w:rsidR="00653D13" w:rsidRPr="001B4450" w:rsidRDefault="00396915" w:rsidP="00396915">
      <w:pPr>
        <w:spacing w:before="120" w:after="60" w:line="264" w:lineRule="auto"/>
        <w:ind w:firstLine="567"/>
        <w:jc w:val="both"/>
        <w:rPr>
          <w:sz w:val="26"/>
          <w:szCs w:val="26"/>
        </w:rPr>
      </w:pPr>
      <w:r>
        <w:rPr>
          <w:sz w:val="26"/>
          <w:szCs w:val="26"/>
        </w:rPr>
        <w:t>3</w:t>
      </w:r>
      <w:r w:rsidR="00653D13" w:rsidRPr="001B4450">
        <w:rPr>
          <w:sz w:val="26"/>
          <w:szCs w:val="26"/>
        </w:rPr>
        <w:t>. Nguyễn Thị Hương Giang.</w:t>
      </w:r>
    </w:p>
    <w:p w14:paraId="42B450DF" w14:textId="77777777" w:rsidR="00653D13" w:rsidRPr="001B4450" w:rsidRDefault="00653D13" w:rsidP="00256A76">
      <w:pPr>
        <w:spacing w:before="120" w:line="360" w:lineRule="exact"/>
        <w:jc w:val="center"/>
        <w:rPr>
          <w:b/>
          <w:sz w:val="28"/>
          <w:szCs w:val="28"/>
        </w:rPr>
      </w:pPr>
    </w:p>
    <w:p w14:paraId="1A8F4EA2" w14:textId="77777777" w:rsidR="00653D13" w:rsidRPr="001B4450" w:rsidRDefault="00653D13" w:rsidP="00256A76">
      <w:pPr>
        <w:spacing w:before="120" w:line="360" w:lineRule="exact"/>
        <w:jc w:val="center"/>
        <w:rPr>
          <w:b/>
          <w:sz w:val="28"/>
          <w:szCs w:val="28"/>
        </w:rPr>
      </w:pPr>
    </w:p>
    <w:p w14:paraId="06C86B9B" w14:textId="77777777" w:rsidR="00256A76" w:rsidRPr="001B4450" w:rsidRDefault="005A1CF9" w:rsidP="00256A76">
      <w:pPr>
        <w:spacing w:before="120" w:line="360" w:lineRule="exact"/>
        <w:jc w:val="center"/>
        <w:rPr>
          <w:b/>
          <w:sz w:val="28"/>
          <w:szCs w:val="28"/>
        </w:rPr>
      </w:pPr>
      <w:r>
        <w:rPr>
          <w:b/>
          <w:sz w:val="28"/>
          <w:szCs w:val="28"/>
        </w:rPr>
        <w:br w:type="page"/>
      </w:r>
      <w:r w:rsidR="00256A76" w:rsidRPr="001B4450">
        <w:rPr>
          <w:b/>
          <w:sz w:val="28"/>
          <w:szCs w:val="28"/>
        </w:rPr>
        <w:lastRenderedPageBreak/>
        <w:t>LỜI NÓI ĐẦU</w:t>
      </w:r>
    </w:p>
    <w:p w14:paraId="51D4C91D" w14:textId="77777777" w:rsidR="00256A76" w:rsidRPr="001B4450" w:rsidRDefault="00256A76" w:rsidP="00256A76">
      <w:pPr>
        <w:spacing w:before="120" w:line="360" w:lineRule="exact"/>
        <w:jc w:val="center"/>
        <w:rPr>
          <w:b/>
          <w:sz w:val="28"/>
          <w:szCs w:val="28"/>
        </w:rPr>
      </w:pPr>
    </w:p>
    <w:p w14:paraId="6B343307" w14:textId="77777777" w:rsidR="00256A76" w:rsidRPr="001B4450" w:rsidRDefault="00256A76" w:rsidP="00653D13">
      <w:pPr>
        <w:spacing w:before="120" w:after="60" w:line="276" w:lineRule="auto"/>
        <w:ind w:firstLine="567"/>
        <w:jc w:val="both"/>
        <w:rPr>
          <w:sz w:val="26"/>
          <w:szCs w:val="26"/>
        </w:rPr>
      </w:pPr>
      <w:r w:rsidRPr="001B4450">
        <w:rPr>
          <w:sz w:val="26"/>
          <w:szCs w:val="26"/>
        </w:rPr>
        <w:t>Phục hồi chức năng dựa vào cộng đồng đã được triển khai ở Việt Nam từ năm 1987. Bộ Y tế rất quan tâm chỉ đạo và hướng dẫn thực hiện công tác phục hồi chức năng dựa vào cộng đồng (PHCNDVCĐ) ở các địa phương. Được sự phối hợp của Bộ Lao động</w:t>
      </w:r>
      <w:r w:rsidR="00653D13" w:rsidRPr="001B4450">
        <w:rPr>
          <w:sz w:val="26"/>
          <w:szCs w:val="26"/>
        </w:rPr>
        <w:t xml:space="preserve"> </w:t>
      </w:r>
      <w:r w:rsidRPr="001B4450">
        <w:rPr>
          <w:sz w:val="26"/>
          <w:szCs w:val="26"/>
        </w:rPr>
        <w:t>-</w:t>
      </w:r>
      <w:r w:rsidR="00653D13" w:rsidRPr="001B4450">
        <w:rPr>
          <w:sz w:val="26"/>
          <w:szCs w:val="26"/>
        </w:rPr>
        <w:t xml:space="preserve"> </w:t>
      </w:r>
      <w:r w:rsidRPr="001B4450">
        <w:rPr>
          <w:sz w:val="26"/>
          <w:szCs w:val="26"/>
        </w:rPr>
        <w:t>Thương binh và Xã hội, Bộ Giáo dục</w:t>
      </w:r>
      <w:r w:rsidR="00653D13" w:rsidRPr="001B4450">
        <w:rPr>
          <w:sz w:val="26"/>
          <w:szCs w:val="26"/>
        </w:rPr>
        <w:t xml:space="preserve"> </w:t>
      </w:r>
      <w:r w:rsidRPr="001B4450">
        <w:rPr>
          <w:sz w:val="26"/>
          <w:szCs w:val="26"/>
        </w:rPr>
        <w:t>&amp;</w:t>
      </w:r>
      <w:r w:rsidR="00653D13" w:rsidRPr="001B4450">
        <w:rPr>
          <w:sz w:val="26"/>
          <w:szCs w:val="26"/>
        </w:rPr>
        <w:t xml:space="preserve"> </w:t>
      </w:r>
      <w:r w:rsidRPr="001B4450">
        <w:rPr>
          <w:sz w:val="26"/>
          <w:szCs w:val="26"/>
        </w:rPr>
        <w:t>Đào tạo và các Bộ, ngành liên quan, sự chỉ đạo, đầu tư của chính quyền địa phương các cấp, sự giúp đỡ có hiệu quả của các tổ chức quốc tế và các nước bè bạn, công tác PHCNDVCĐ ở nước ta trong thời gian qua đã giành được một số kết quả bước đầu rất đáng khích lệ. Nhiều cấp lãnh đạo ngành, địa phương đã thấy rõ tầm quan trọng của PHCNDVCĐ đối với việc trợ giúp người khuyết tật, giảm tỷ lệ tàn tật, giúp họ tái hòa nhập cộng đồng, nâng cao chất lượng cuộc sống. Đến nay đã hình thành mạng lưới các Bệnh viện Điều dưỡng</w:t>
      </w:r>
      <w:r w:rsidR="00653D13" w:rsidRPr="001B4450">
        <w:rPr>
          <w:sz w:val="26"/>
          <w:szCs w:val="26"/>
        </w:rPr>
        <w:t xml:space="preserve"> </w:t>
      </w:r>
      <w:r w:rsidRPr="001B4450">
        <w:rPr>
          <w:sz w:val="26"/>
          <w:szCs w:val="26"/>
        </w:rPr>
        <w:t>-</w:t>
      </w:r>
      <w:r w:rsidR="00653D13" w:rsidRPr="001B4450">
        <w:rPr>
          <w:sz w:val="26"/>
          <w:szCs w:val="26"/>
        </w:rPr>
        <w:t xml:space="preserve"> </w:t>
      </w:r>
      <w:r w:rsidRPr="001B4450">
        <w:rPr>
          <w:sz w:val="26"/>
          <w:szCs w:val="26"/>
        </w:rPr>
        <w:t>Phục hồi chức năng, các Trung tâm Phục hồi chức năng (PHCN), các khoa Vật lý trị liệu</w:t>
      </w:r>
      <w:r w:rsidR="00653D13" w:rsidRPr="001B4450">
        <w:rPr>
          <w:sz w:val="26"/>
          <w:szCs w:val="26"/>
        </w:rPr>
        <w:t xml:space="preserve"> </w:t>
      </w:r>
      <w:r w:rsidRPr="001B4450">
        <w:rPr>
          <w:sz w:val="26"/>
          <w:szCs w:val="26"/>
        </w:rPr>
        <w:t>-</w:t>
      </w:r>
      <w:r w:rsidR="00653D13" w:rsidRPr="001B4450">
        <w:rPr>
          <w:sz w:val="26"/>
          <w:szCs w:val="26"/>
        </w:rPr>
        <w:t xml:space="preserve"> </w:t>
      </w:r>
      <w:r w:rsidRPr="001B4450">
        <w:rPr>
          <w:sz w:val="26"/>
          <w:szCs w:val="26"/>
        </w:rPr>
        <w:t>Phục hồi chức năng với nhiều thày thuốc được đào tạo chuyên khoa sâu về PHCN, tham gia triển khai thực hiện PHCN và PHCNDVCĐ ở các địa phương. Các chuyên gia về PHCN ở nước ta cũng đã sưu tầm, biên soạn một số tài liệu về PHCNDVCĐ.</w:t>
      </w:r>
    </w:p>
    <w:p w14:paraId="4C96770C" w14:textId="77777777" w:rsidR="00256A76" w:rsidRPr="001B4450" w:rsidRDefault="00256A76" w:rsidP="00653D13">
      <w:pPr>
        <w:spacing w:before="120" w:after="60" w:line="276" w:lineRule="auto"/>
        <w:ind w:firstLine="567"/>
        <w:jc w:val="both"/>
        <w:rPr>
          <w:sz w:val="26"/>
          <w:szCs w:val="26"/>
        </w:rPr>
      </w:pPr>
      <w:r w:rsidRPr="001B4450">
        <w:rPr>
          <w:sz w:val="26"/>
          <w:szCs w:val="26"/>
        </w:rPr>
        <w:t xml:space="preserve">Nhằm đẩy mạnh chất lượng chương trình PHCNDVCĐ ở nước ta, nhu cầu về tài liệu chuyên môn hướng dẫn phát hiện sớm, can thiệp sớm trẻ em khuyết tật để sử dụng trong toàn quốc là rất cấp thiết và hữu ích. Ngày 20 tháng 5 năm 2009, Bộ trưởng Bộ Y tế đã ký Quyết định số 1730/QĐ </w:t>
      </w:r>
      <w:r w:rsidR="00653D13" w:rsidRPr="001B4450">
        <w:rPr>
          <w:sz w:val="26"/>
          <w:szCs w:val="26"/>
        </w:rPr>
        <w:t>-</w:t>
      </w:r>
      <w:r w:rsidRPr="001B4450">
        <w:rPr>
          <w:sz w:val="26"/>
          <w:szCs w:val="26"/>
        </w:rPr>
        <w:t xml:space="preserve"> BYT thành lập Ban biên soạn tài liệu </w:t>
      </w:r>
      <w:r w:rsidRPr="001B4450">
        <w:rPr>
          <w:b/>
          <w:i/>
          <w:sz w:val="26"/>
          <w:szCs w:val="26"/>
        </w:rPr>
        <w:t>“Hướng dẫn phát hiện sớm, can thiệp sớm khuyết tật ở trẻ em và tài liệu chăm sóc trẻ em khuyết tật”</w:t>
      </w:r>
      <w:r w:rsidRPr="001B4450">
        <w:rPr>
          <w:sz w:val="26"/>
          <w:szCs w:val="26"/>
        </w:rPr>
        <w:t>. Ban Biên soạn đã tổ chức biên soạn bộ tài liệu để sử dụng thống nhất trong chương trình PHCNDVCĐ ở nước ta. Với sự giúp đỡ của Tổ chức Y tế thế giới (WHO), sự tài trợ, chia sẻ kinh nghiệm có hiệu quả của Ủy ban hợp tác Y tế Hà Lan</w:t>
      </w:r>
      <w:r w:rsidR="002349C3" w:rsidRPr="001B4450">
        <w:rPr>
          <w:sz w:val="26"/>
          <w:szCs w:val="26"/>
        </w:rPr>
        <w:t xml:space="preserve"> </w:t>
      </w:r>
      <w:r w:rsidRPr="001B4450">
        <w:rPr>
          <w:sz w:val="26"/>
          <w:szCs w:val="26"/>
        </w:rPr>
        <w:t>-</w:t>
      </w:r>
      <w:r w:rsidR="002349C3" w:rsidRPr="001B4450">
        <w:rPr>
          <w:sz w:val="26"/>
          <w:szCs w:val="26"/>
        </w:rPr>
        <w:t xml:space="preserve"> </w:t>
      </w:r>
      <w:r w:rsidRPr="001B4450">
        <w:rPr>
          <w:sz w:val="26"/>
          <w:szCs w:val="26"/>
        </w:rPr>
        <w:t xml:space="preserve">Việt Nam (MCNV) và Unicef, sau nhiều lần hội thảo, xin ý kiến đóng góp của các chuyên gia y học trong nước và nước ngoài, đến nay, bộ tài liệu về </w:t>
      </w:r>
      <w:r w:rsidRPr="001B4450">
        <w:rPr>
          <w:b/>
          <w:i/>
          <w:sz w:val="26"/>
          <w:szCs w:val="26"/>
        </w:rPr>
        <w:t>“Hướng dẫn phát hiện sớm, can thiệp sớm trẻ em khuyết tật”</w:t>
      </w:r>
      <w:r w:rsidRPr="001B4450">
        <w:rPr>
          <w:sz w:val="26"/>
          <w:szCs w:val="26"/>
        </w:rPr>
        <w:t xml:space="preserve"> đã hoàn thành và đã được Bộ Y tế phê duyệt. Bộ tài liệu này bao gồm: </w:t>
      </w:r>
    </w:p>
    <w:p w14:paraId="4361E997" w14:textId="77777777" w:rsidR="00256A76" w:rsidRPr="001B4450" w:rsidRDefault="00256A76" w:rsidP="00653D13">
      <w:pPr>
        <w:spacing w:before="120" w:after="60" w:line="276" w:lineRule="auto"/>
        <w:ind w:firstLine="567"/>
        <w:jc w:val="both"/>
        <w:rPr>
          <w:sz w:val="26"/>
          <w:szCs w:val="26"/>
        </w:rPr>
      </w:pPr>
      <w:r w:rsidRPr="001B4450">
        <w:rPr>
          <w:sz w:val="26"/>
          <w:szCs w:val="26"/>
        </w:rPr>
        <w:t xml:space="preserve">- Tài liệu </w:t>
      </w:r>
      <w:r w:rsidRPr="001B4450">
        <w:rPr>
          <w:i/>
          <w:sz w:val="26"/>
          <w:szCs w:val="26"/>
        </w:rPr>
        <w:t>“Hướng dẫn phát hiện sớm, can thiệp sớm trẻ em khuyết tật”</w:t>
      </w:r>
      <w:r w:rsidRPr="001B4450">
        <w:rPr>
          <w:sz w:val="26"/>
          <w:szCs w:val="26"/>
        </w:rPr>
        <w:t xml:space="preserve"> dành cho cán bộ quản lý.</w:t>
      </w:r>
    </w:p>
    <w:p w14:paraId="1E4B24B8" w14:textId="77777777" w:rsidR="00256A76" w:rsidRPr="001B4450" w:rsidRDefault="00256A76" w:rsidP="00653D13">
      <w:pPr>
        <w:spacing w:before="120" w:after="60" w:line="276" w:lineRule="auto"/>
        <w:ind w:firstLine="567"/>
        <w:jc w:val="both"/>
        <w:rPr>
          <w:sz w:val="26"/>
          <w:szCs w:val="26"/>
        </w:rPr>
      </w:pPr>
      <w:r w:rsidRPr="001B4450">
        <w:rPr>
          <w:sz w:val="26"/>
          <w:szCs w:val="26"/>
        </w:rPr>
        <w:t>- Tài liệu</w:t>
      </w:r>
      <w:r w:rsidRPr="001B4450">
        <w:rPr>
          <w:i/>
          <w:sz w:val="26"/>
          <w:szCs w:val="26"/>
        </w:rPr>
        <w:t xml:space="preserve"> “Hướng dẫn phát hiện sớm, can thiệp sớm trẻ em khuyết tật”</w:t>
      </w:r>
      <w:r w:rsidRPr="001B4450">
        <w:rPr>
          <w:sz w:val="26"/>
          <w:szCs w:val="26"/>
        </w:rPr>
        <w:t xml:space="preserve"> dành cho cán bộ y tế.</w:t>
      </w:r>
    </w:p>
    <w:p w14:paraId="43CC58AC" w14:textId="77777777" w:rsidR="00256A76" w:rsidRPr="001B4450" w:rsidRDefault="00256A76" w:rsidP="00653D13">
      <w:pPr>
        <w:spacing w:before="120" w:after="60" w:line="276" w:lineRule="auto"/>
        <w:ind w:firstLine="567"/>
        <w:jc w:val="both"/>
        <w:rPr>
          <w:sz w:val="26"/>
          <w:szCs w:val="26"/>
        </w:rPr>
      </w:pPr>
      <w:r w:rsidRPr="001B4450">
        <w:rPr>
          <w:sz w:val="26"/>
          <w:szCs w:val="26"/>
        </w:rPr>
        <w:t xml:space="preserve">- Tài liệu </w:t>
      </w:r>
      <w:r w:rsidRPr="001B4450">
        <w:rPr>
          <w:i/>
          <w:sz w:val="26"/>
          <w:szCs w:val="26"/>
        </w:rPr>
        <w:t>“Hướng dẫn chăm sóc dinh dưỡng cho trẻ khuyết tật”</w:t>
      </w:r>
      <w:r w:rsidRPr="001B4450">
        <w:rPr>
          <w:sz w:val="26"/>
          <w:szCs w:val="26"/>
        </w:rPr>
        <w:t xml:space="preserve"> dành cho cán bộ y tế và các bà mẹ.</w:t>
      </w:r>
    </w:p>
    <w:p w14:paraId="1172904F" w14:textId="77777777" w:rsidR="00256A76" w:rsidRPr="001B4450" w:rsidRDefault="00256A76" w:rsidP="00653D13">
      <w:pPr>
        <w:spacing w:before="120" w:after="60" w:line="276" w:lineRule="auto"/>
        <w:ind w:firstLine="567"/>
        <w:jc w:val="both"/>
        <w:rPr>
          <w:sz w:val="26"/>
          <w:szCs w:val="26"/>
        </w:rPr>
      </w:pPr>
      <w:r w:rsidRPr="001B4450">
        <w:rPr>
          <w:sz w:val="26"/>
          <w:szCs w:val="26"/>
        </w:rPr>
        <w:t>Trong quá trình biên soạn, Ban Biên soạn đã tham khảo tài liệu về PHCN và PHCNDVCĐ của WHO, của các chuyên gia, các tác giả trong nước, nước ngoài và được điều chỉnh cho phù hợp với thực tế Việt Nam.</w:t>
      </w:r>
    </w:p>
    <w:p w14:paraId="7316E7A9" w14:textId="77777777" w:rsidR="00256A76" w:rsidRPr="001B4450" w:rsidRDefault="00256A76" w:rsidP="00653D13">
      <w:pPr>
        <w:spacing w:before="120" w:after="60" w:line="276" w:lineRule="auto"/>
        <w:ind w:firstLine="567"/>
        <w:jc w:val="both"/>
        <w:rPr>
          <w:sz w:val="26"/>
          <w:szCs w:val="26"/>
        </w:rPr>
      </w:pPr>
      <w:r w:rsidRPr="001B4450">
        <w:rPr>
          <w:sz w:val="26"/>
          <w:szCs w:val="26"/>
        </w:rPr>
        <w:t xml:space="preserve"> Về nguyên tắc, những thông tin hướng dẫn của tài liệu </w:t>
      </w:r>
      <w:r w:rsidRPr="001B4450">
        <w:rPr>
          <w:b/>
          <w:i/>
          <w:sz w:val="26"/>
          <w:szCs w:val="26"/>
        </w:rPr>
        <w:t>“Hướng dẫn phát hiện sớm, can thiệp sớm trẻ em khuyết tật”</w:t>
      </w:r>
      <w:r w:rsidRPr="001B4450">
        <w:rPr>
          <w:sz w:val="26"/>
          <w:szCs w:val="26"/>
        </w:rPr>
        <w:t xml:space="preserve"> này cần thiết cho tất cả những cán bộ quản lý chương trình PHCNDVCĐ, cán bộ y tế từ tuyến Trung ương cho tới cộng đồng và các bà mẹ có trẻ em </w:t>
      </w:r>
      <w:r w:rsidRPr="001B4450">
        <w:rPr>
          <w:sz w:val="26"/>
          <w:szCs w:val="26"/>
        </w:rPr>
        <w:lastRenderedPageBreak/>
        <w:t>khuyết tật. Tuy nhiên, trong thực tế áp dụng, chúng tôi gợi ý phạm vi hướng dẫn và áp dụng như sau:</w:t>
      </w:r>
    </w:p>
    <w:p w14:paraId="50C22ABD" w14:textId="77777777" w:rsidR="00256A76" w:rsidRPr="001B4450" w:rsidRDefault="00256A76" w:rsidP="00653D13">
      <w:pPr>
        <w:spacing w:before="120" w:after="60" w:line="276" w:lineRule="auto"/>
        <w:ind w:firstLine="567"/>
        <w:jc w:val="both"/>
        <w:rPr>
          <w:sz w:val="26"/>
          <w:szCs w:val="26"/>
        </w:rPr>
      </w:pPr>
      <w:r w:rsidRPr="001B4450">
        <w:rPr>
          <w:sz w:val="26"/>
          <w:szCs w:val="26"/>
        </w:rPr>
        <w:t>- Đối với cán bộ quản lý PHCNDVCĐ ở tuyến tỉnh, cần nắm được đầy đủ toàn bộ kiến thức và thông tin của tài liệu.</w:t>
      </w:r>
    </w:p>
    <w:p w14:paraId="43EE87AD" w14:textId="77777777" w:rsidR="00256A76" w:rsidRPr="001B4450" w:rsidRDefault="00256A76" w:rsidP="00653D13">
      <w:pPr>
        <w:spacing w:before="120" w:after="60" w:line="276" w:lineRule="auto"/>
        <w:ind w:firstLine="567"/>
        <w:jc w:val="both"/>
        <w:rPr>
          <w:sz w:val="26"/>
          <w:szCs w:val="26"/>
        </w:rPr>
      </w:pPr>
      <w:r w:rsidRPr="001B4450">
        <w:rPr>
          <w:sz w:val="26"/>
          <w:szCs w:val="26"/>
        </w:rPr>
        <w:t>- Đối với cán bộ quản lý y tế tuyến huyện và xã: chỉ cần tham khảo và áp dụng những phần nội dung liên quan đến tuyến của mình, đặc biệt là những hướng dẫn và biểu mẫu về báo cáo, giám sát và đánh giá.</w:t>
      </w:r>
    </w:p>
    <w:p w14:paraId="30D7CAB8" w14:textId="77777777" w:rsidR="00256A76" w:rsidRPr="001B4450" w:rsidRDefault="00256A76" w:rsidP="00653D13">
      <w:pPr>
        <w:spacing w:before="120" w:after="60" w:line="276" w:lineRule="auto"/>
        <w:ind w:firstLine="567"/>
        <w:jc w:val="both"/>
        <w:rPr>
          <w:sz w:val="26"/>
          <w:szCs w:val="26"/>
        </w:rPr>
      </w:pPr>
      <w:r w:rsidRPr="001B4450">
        <w:rPr>
          <w:sz w:val="26"/>
          <w:szCs w:val="26"/>
        </w:rPr>
        <w:t>- Đối với cán bộ chuyên môn về PHCN, PHCNDVCĐ tuyến huyện và xã: cần nắm được đầy đủ toàn bộ kiến thức, thông tin và áp dụng tốt những nội dung của toàn bộ tài liệu, nhất là phần điều tra, sàng lọc khuyết tật và dinh dưỡng cho trẻ em khuyết tật..</w:t>
      </w:r>
    </w:p>
    <w:p w14:paraId="6188CAA3" w14:textId="77777777" w:rsidR="00256A76" w:rsidRPr="001B4450" w:rsidRDefault="00256A76" w:rsidP="00653D13">
      <w:pPr>
        <w:spacing w:before="120" w:after="60" w:line="276" w:lineRule="auto"/>
        <w:ind w:firstLine="567"/>
        <w:jc w:val="both"/>
        <w:rPr>
          <w:sz w:val="26"/>
          <w:szCs w:val="26"/>
        </w:rPr>
      </w:pPr>
      <w:r w:rsidRPr="001B4450">
        <w:rPr>
          <w:sz w:val="26"/>
          <w:szCs w:val="26"/>
        </w:rPr>
        <w:t>Tài liệu hướng dẫn này đã được soạn thảo công phu bởi các chuyên gia về quản lý y tế, về PHCN, PHCNDVCĐ và chuyên gia dinh dưỡng của Bộ Y tế, Hội PHCN Việt Nam.</w:t>
      </w:r>
    </w:p>
    <w:p w14:paraId="57D2A83B" w14:textId="77777777" w:rsidR="00256A76" w:rsidRPr="001B4450" w:rsidRDefault="00256A76" w:rsidP="00653D13">
      <w:pPr>
        <w:spacing w:before="120" w:after="60" w:line="276" w:lineRule="auto"/>
        <w:ind w:firstLine="567"/>
        <w:jc w:val="both"/>
        <w:rPr>
          <w:sz w:val="26"/>
          <w:szCs w:val="26"/>
        </w:rPr>
      </w:pPr>
      <w:r w:rsidRPr="001B4450">
        <w:rPr>
          <w:sz w:val="26"/>
          <w:szCs w:val="26"/>
        </w:rPr>
        <w:t>Nhân dịp xuất bản cuốn tài liệu này, Ban Biên soạn trân trọng cảm ơn sự giúp đỡ quý báu về kỹ thuật và tài chính của Unicef, Ủy ban Y tế Hà Lan</w:t>
      </w:r>
      <w:r w:rsidR="00653D13" w:rsidRPr="001B4450">
        <w:rPr>
          <w:sz w:val="26"/>
          <w:szCs w:val="26"/>
        </w:rPr>
        <w:t xml:space="preserve"> </w:t>
      </w:r>
      <w:r w:rsidRPr="001B4450">
        <w:rPr>
          <w:sz w:val="26"/>
          <w:szCs w:val="26"/>
        </w:rPr>
        <w:t>-</w:t>
      </w:r>
      <w:r w:rsidR="00653D13" w:rsidRPr="001B4450">
        <w:rPr>
          <w:sz w:val="26"/>
          <w:szCs w:val="26"/>
        </w:rPr>
        <w:t xml:space="preserve"> </w:t>
      </w:r>
      <w:r w:rsidRPr="001B4450">
        <w:rPr>
          <w:sz w:val="26"/>
          <w:szCs w:val="26"/>
        </w:rPr>
        <w:t>Việt Nam; trân trọng cảm ơn những góp ý rất giá trị của Ban cố vấn, các chuyên gia PHCN trong nước và các chuyên gia nước ngoài về nội dung, hình thức cuốn tài liệu.</w:t>
      </w:r>
    </w:p>
    <w:p w14:paraId="478CB12E" w14:textId="77777777" w:rsidR="00256A76" w:rsidRPr="001B4450" w:rsidRDefault="00256A76" w:rsidP="00653D13">
      <w:pPr>
        <w:spacing w:before="120" w:after="60" w:line="276" w:lineRule="auto"/>
        <w:ind w:firstLine="567"/>
        <w:jc w:val="both"/>
        <w:rPr>
          <w:sz w:val="26"/>
          <w:szCs w:val="26"/>
        </w:rPr>
      </w:pPr>
      <w:r w:rsidRPr="001B4450">
        <w:rPr>
          <w:sz w:val="26"/>
          <w:szCs w:val="26"/>
        </w:rPr>
        <w:t>Trong lần đầu tiên xuất bản, mặc dù Ban Biên soạn đã hết sức cố gắng nhưng chắc chắn vẫn còn thiếu sót. Mong bạn đọc gửi những nhận xét, phản hồi cho chúng tôi vê tài liệu này, để lần tái bản sau, tài liệu được hoàn chỉnh hơn.</w:t>
      </w:r>
    </w:p>
    <w:p w14:paraId="7B761211" w14:textId="77777777" w:rsidR="00256A76" w:rsidRPr="001B4450" w:rsidRDefault="00256A76" w:rsidP="00653D13">
      <w:pPr>
        <w:spacing w:before="120" w:after="60" w:line="276" w:lineRule="auto"/>
        <w:ind w:firstLine="567"/>
        <w:jc w:val="both"/>
        <w:rPr>
          <w:sz w:val="26"/>
          <w:szCs w:val="26"/>
        </w:rPr>
      </w:pPr>
      <w:r w:rsidRPr="001B4450">
        <w:rPr>
          <w:sz w:val="26"/>
          <w:szCs w:val="26"/>
        </w:rPr>
        <w:t>Mọi thông tin xin gửi về: Cục Quản lý Khám, chữa bệnh, Bộ Y tế, 138A Giảng Võ, Ba Đình, Hà Nội.</w:t>
      </w:r>
    </w:p>
    <w:p w14:paraId="7BA006A4" w14:textId="77777777" w:rsidR="00256A76" w:rsidRPr="001B4450" w:rsidRDefault="00256A76" w:rsidP="00653D13">
      <w:pPr>
        <w:spacing w:before="120" w:after="60" w:line="264" w:lineRule="auto"/>
        <w:ind w:firstLine="567"/>
        <w:jc w:val="both"/>
        <w:rPr>
          <w:sz w:val="26"/>
          <w:szCs w:val="26"/>
        </w:rPr>
      </w:pPr>
      <w:r w:rsidRPr="001B4450">
        <w:rPr>
          <w:sz w:val="26"/>
          <w:szCs w:val="26"/>
        </w:rPr>
        <w:t>Xin trân trọng cảm ơn.</w:t>
      </w:r>
    </w:p>
    <w:p w14:paraId="452BB425" w14:textId="77777777" w:rsidR="00256A76" w:rsidRPr="001B4450" w:rsidRDefault="00256A76" w:rsidP="00653D13">
      <w:pPr>
        <w:spacing w:before="120" w:after="60" w:line="264" w:lineRule="auto"/>
        <w:ind w:firstLine="567"/>
        <w:jc w:val="both"/>
        <w:rPr>
          <w:sz w:val="26"/>
          <w:szCs w:val="26"/>
        </w:rPr>
      </w:pPr>
    </w:p>
    <w:tbl>
      <w:tblPr>
        <w:tblW w:w="0" w:type="auto"/>
        <w:tblLook w:val="01E0" w:firstRow="1" w:lastRow="1" w:firstColumn="1" w:lastColumn="1" w:noHBand="0" w:noVBand="0"/>
      </w:tblPr>
      <w:tblGrid>
        <w:gridCol w:w="3785"/>
        <w:gridCol w:w="5797"/>
      </w:tblGrid>
      <w:tr w:rsidR="00256A76" w:rsidRPr="001B4450" w14:paraId="10A1233B" w14:textId="77777777" w:rsidTr="008428DD">
        <w:tc>
          <w:tcPr>
            <w:tcW w:w="3794" w:type="dxa"/>
          </w:tcPr>
          <w:p w14:paraId="38AABEF1" w14:textId="77777777" w:rsidR="00256A76" w:rsidRPr="001B4450" w:rsidRDefault="00256A76" w:rsidP="00653D13">
            <w:pPr>
              <w:spacing w:before="120" w:after="60" w:line="264" w:lineRule="auto"/>
              <w:ind w:firstLine="567"/>
              <w:jc w:val="both"/>
              <w:rPr>
                <w:sz w:val="26"/>
                <w:szCs w:val="26"/>
              </w:rPr>
            </w:pPr>
            <w:r w:rsidRPr="001B4450">
              <w:rPr>
                <w:sz w:val="26"/>
                <w:szCs w:val="26"/>
              </w:rPr>
              <w:tab/>
            </w:r>
            <w:r w:rsidRPr="001B4450">
              <w:rPr>
                <w:sz w:val="26"/>
                <w:szCs w:val="26"/>
              </w:rPr>
              <w:tab/>
              <w:t xml:space="preserve"> </w:t>
            </w:r>
            <w:r w:rsidRPr="001B4450">
              <w:rPr>
                <w:sz w:val="26"/>
                <w:szCs w:val="26"/>
              </w:rPr>
              <w:tab/>
            </w:r>
          </w:p>
        </w:tc>
        <w:tc>
          <w:tcPr>
            <w:tcW w:w="5812" w:type="dxa"/>
          </w:tcPr>
          <w:p w14:paraId="096BF2AE" w14:textId="77777777" w:rsidR="00256A76" w:rsidRPr="001B4450" w:rsidRDefault="00256A76" w:rsidP="008428DD">
            <w:pPr>
              <w:spacing w:after="60" w:line="264" w:lineRule="auto"/>
              <w:jc w:val="center"/>
              <w:rPr>
                <w:b/>
                <w:sz w:val="26"/>
                <w:szCs w:val="26"/>
              </w:rPr>
            </w:pPr>
            <w:r w:rsidRPr="001B4450">
              <w:rPr>
                <w:b/>
                <w:sz w:val="26"/>
                <w:szCs w:val="26"/>
              </w:rPr>
              <w:t>KT. BỘ TRƯỞNG BỘ Y TẾ</w:t>
            </w:r>
          </w:p>
          <w:p w14:paraId="0D49A97F" w14:textId="77777777" w:rsidR="00256A76" w:rsidRPr="001B4450" w:rsidRDefault="00256A76" w:rsidP="008428DD">
            <w:pPr>
              <w:spacing w:after="60" w:line="264" w:lineRule="auto"/>
              <w:jc w:val="center"/>
              <w:rPr>
                <w:b/>
                <w:sz w:val="26"/>
                <w:szCs w:val="26"/>
              </w:rPr>
            </w:pPr>
            <w:r w:rsidRPr="001B4450">
              <w:rPr>
                <w:b/>
                <w:sz w:val="26"/>
                <w:szCs w:val="26"/>
              </w:rPr>
              <w:t>THỨ TRƯỞNG</w:t>
            </w:r>
          </w:p>
          <w:p w14:paraId="5DF82E06" w14:textId="77777777" w:rsidR="009A11DB" w:rsidRDefault="009A11DB" w:rsidP="00653D13">
            <w:pPr>
              <w:spacing w:before="120" w:after="60" w:line="264" w:lineRule="auto"/>
              <w:jc w:val="center"/>
              <w:rPr>
                <w:b/>
                <w:sz w:val="26"/>
                <w:szCs w:val="26"/>
              </w:rPr>
            </w:pPr>
          </w:p>
          <w:p w14:paraId="150A8190" w14:textId="77777777" w:rsidR="00FF7181" w:rsidRDefault="00FF7181" w:rsidP="00653D13">
            <w:pPr>
              <w:spacing w:before="120" w:after="60" w:line="264" w:lineRule="auto"/>
              <w:jc w:val="center"/>
              <w:rPr>
                <w:b/>
                <w:sz w:val="26"/>
                <w:szCs w:val="26"/>
              </w:rPr>
            </w:pPr>
          </w:p>
          <w:p w14:paraId="4F191B92" w14:textId="77777777" w:rsidR="00FF7181" w:rsidRPr="00FF7181" w:rsidRDefault="00FF7181" w:rsidP="00653D13">
            <w:pPr>
              <w:spacing w:before="120" w:after="60" w:line="264" w:lineRule="auto"/>
              <w:jc w:val="center"/>
              <w:rPr>
                <w:b/>
                <w:sz w:val="26"/>
                <w:szCs w:val="26"/>
              </w:rPr>
            </w:pPr>
          </w:p>
          <w:p w14:paraId="11439AF7" w14:textId="77777777" w:rsidR="009A11DB" w:rsidRDefault="009A11DB" w:rsidP="00653D13">
            <w:pPr>
              <w:spacing w:before="120" w:after="60" w:line="264" w:lineRule="auto"/>
              <w:jc w:val="center"/>
              <w:rPr>
                <w:b/>
                <w:sz w:val="26"/>
                <w:szCs w:val="26"/>
                <w:lang w:val="vi-VN"/>
              </w:rPr>
            </w:pPr>
          </w:p>
          <w:p w14:paraId="699CB0EC" w14:textId="77777777" w:rsidR="00256A76" w:rsidRPr="001B4450" w:rsidRDefault="00256A76" w:rsidP="00653D13">
            <w:pPr>
              <w:spacing w:before="120" w:after="60" w:line="264" w:lineRule="auto"/>
              <w:jc w:val="center"/>
              <w:rPr>
                <w:b/>
                <w:sz w:val="26"/>
                <w:szCs w:val="26"/>
              </w:rPr>
            </w:pPr>
            <w:r w:rsidRPr="001B4450">
              <w:rPr>
                <w:b/>
                <w:sz w:val="26"/>
                <w:szCs w:val="26"/>
              </w:rPr>
              <w:t>Nguyễn Thị Xuyên</w:t>
            </w:r>
          </w:p>
          <w:p w14:paraId="3B3C3A9B" w14:textId="77777777" w:rsidR="00256A76" w:rsidRPr="001B4450" w:rsidRDefault="00256A76" w:rsidP="00653D13">
            <w:pPr>
              <w:spacing w:before="120" w:after="60" w:line="264" w:lineRule="auto"/>
              <w:ind w:firstLine="567"/>
              <w:jc w:val="center"/>
              <w:rPr>
                <w:b/>
                <w:sz w:val="26"/>
                <w:szCs w:val="26"/>
              </w:rPr>
            </w:pPr>
          </w:p>
        </w:tc>
      </w:tr>
    </w:tbl>
    <w:p w14:paraId="10D13686" w14:textId="77777777" w:rsidR="00256A76" w:rsidRPr="001B4450" w:rsidRDefault="00256A76" w:rsidP="00256A76">
      <w:pPr>
        <w:spacing w:before="120" w:line="360" w:lineRule="exact"/>
        <w:jc w:val="both"/>
        <w:rPr>
          <w:sz w:val="28"/>
          <w:szCs w:val="28"/>
        </w:rPr>
      </w:pPr>
    </w:p>
    <w:p w14:paraId="45256CF9" w14:textId="77777777" w:rsidR="00256A76" w:rsidRPr="001B4450" w:rsidRDefault="00256A76" w:rsidP="00256A76">
      <w:pPr>
        <w:spacing w:before="120" w:line="360" w:lineRule="exact"/>
        <w:jc w:val="both"/>
        <w:rPr>
          <w:sz w:val="28"/>
          <w:szCs w:val="28"/>
        </w:rPr>
      </w:pPr>
    </w:p>
    <w:p w14:paraId="47D2726F" w14:textId="77777777" w:rsidR="002349C3" w:rsidRPr="001B4450" w:rsidRDefault="005A1CF9" w:rsidP="002349C3">
      <w:pPr>
        <w:spacing w:line="360" w:lineRule="auto"/>
        <w:jc w:val="center"/>
        <w:rPr>
          <w:b/>
          <w:sz w:val="32"/>
          <w:szCs w:val="32"/>
        </w:rPr>
      </w:pPr>
      <w:r>
        <w:rPr>
          <w:b/>
          <w:sz w:val="32"/>
          <w:szCs w:val="32"/>
        </w:rPr>
        <w:br w:type="page"/>
      </w:r>
      <w:r w:rsidR="002349C3" w:rsidRPr="001B4450">
        <w:rPr>
          <w:b/>
          <w:sz w:val="32"/>
          <w:szCs w:val="32"/>
        </w:rPr>
        <w:lastRenderedPageBreak/>
        <w:t>MỤC LỤC</w:t>
      </w:r>
    </w:p>
    <w:p w14:paraId="6F7CEE54" w14:textId="77777777" w:rsidR="001B4450" w:rsidRPr="001B4450" w:rsidRDefault="001B4450" w:rsidP="001B4450">
      <w:pPr>
        <w:spacing w:line="360" w:lineRule="auto"/>
        <w:jc w:val="right"/>
        <w:rPr>
          <w:i/>
          <w:sz w:val="26"/>
          <w:szCs w:val="26"/>
        </w:rPr>
      </w:pPr>
      <w:r w:rsidRPr="001B4450">
        <w:rPr>
          <w:i/>
        </w:rPr>
        <w:t>Trang</w:t>
      </w:r>
    </w:p>
    <w:tbl>
      <w:tblPr>
        <w:tblW w:w="4974" w:type="pct"/>
        <w:tblLayout w:type="fixed"/>
        <w:tblLook w:val="01E0" w:firstRow="1" w:lastRow="1" w:firstColumn="1" w:lastColumn="1" w:noHBand="0" w:noVBand="0"/>
      </w:tblPr>
      <w:tblGrid>
        <w:gridCol w:w="705"/>
        <w:gridCol w:w="7965"/>
        <w:gridCol w:w="862"/>
      </w:tblGrid>
      <w:tr w:rsidR="002349C3" w:rsidRPr="001B4450" w14:paraId="70E93A18" w14:textId="77777777" w:rsidTr="00C43E86">
        <w:tc>
          <w:tcPr>
            <w:tcW w:w="370" w:type="pct"/>
            <w:shd w:val="clear" w:color="auto" w:fill="auto"/>
          </w:tcPr>
          <w:p w14:paraId="26CFFCD6" w14:textId="77777777" w:rsidR="002349C3" w:rsidRPr="001B4450" w:rsidRDefault="002349C3" w:rsidP="00E05053">
            <w:pPr>
              <w:spacing w:before="60"/>
            </w:pPr>
          </w:p>
        </w:tc>
        <w:tc>
          <w:tcPr>
            <w:tcW w:w="4178" w:type="pct"/>
            <w:shd w:val="clear" w:color="auto" w:fill="auto"/>
          </w:tcPr>
          <w:p w14:paraId="14235C03" w14:textId="77777777" w:rsidR="002349C3" w:rsidRPr="001B4450" w:rsidRDefault="002349C3" w:rsidP="00E05053">
            <w:pPr>
              <w:spacing w:before="60"/>
              <w:rPr>
                <w:b/>
              </w:rPr>
            </w:pPr>
            <w:r w:rsidRPr="001B4450">
              <w:rPr>
                <w:b/>
              </w:rPr>
              <w:t>PHẦN I: TỔNG QUAN VỀ KHUYẾT TẬT VÀ PHÁT HIỆN SỚM-CAN THIỆP SỚM TRẺ KHUYẾT TẬT</w:t>
            </w:r>
          </w:p>
        </w:tc>
        <w:tc>
          <w:tcPr>
            <w:tcW w:w="452" w:type="pct"/>
            <w:shd w:val="clear" w:color="auto" w:fill="auto"/>
          </w:tcPr>
          <w:p w14:paraId="2B8D9065" w14:textId="77777777" w:rsidR="002349C3" w:rsidRPr="001B4450" w:rsidRDefault="00FF7181" w:rsidP="00E05053">
            <w:pPr>
              <w:spacing w:before="60"/>
            </w:pPr>
            <w:r>
              <w:t>3</w:t>
            </w:r>
          </w:p>
        </w:tc>
      </w:tr>
      <w:tr w:rsidR="002349C3" w:rsidRPr="001B4450" w14:paraId="63078CF4" w14:textId="77777777" w:rsidTr="00C43E86">
        <w:tc>
          <w:tcPr>
            <w:tcW w:w="370" w:type="pct"/>
            <w:shd w:val="clear" w:color="auto" w:fill="auto"/>
          </w:tcPr>
          <w:p w14:paraId="3E66AEE5" w14:textId="77777777" w:rsidR="002349C3" w:rsidRPr="001B4450" w:rsidRDefault="002349C3" w:rsidP="00E05053">
            <w:pPr>
              <w:spacing w:before="60"/>
              <w:rPr>
                <w:b/>
              </w:rPr>
            </w:pPr>
            <w:r w:rsidRPr="001B4450">
              <w:rPr>
                <w:b/>
              </w:rPr>
              <w:t>1</w:t>
            </w:r>
          </w:p>
        </w:tc>
        <w:tc>
          <w:tcPr>
            <w:tcW w:w="4178" w:type="pct"/>
            <w:shd w:val="clear" w:color="auto" w:fill="auto"/>
          </w:tcPr>
          <w:p w14:paraId="04504A8E" w14:textId="77777777" w:rsidR="002349C3" w:rsidRPr="001B4450" w:rsidRDefault="002349C3" w:rsidP="00E05053">
            <w:pPr>
              <w:spacing w:before="60"/>
              <w:rPr>
                <w:b/>
              </w:rPr>
            </w:pPr>
            <w:r w:rsidRPr="001B4450">
              <w:rPr>
                <w:b/>
              </w:rPr>
              <w:t xml:space="preserve">Tổng quan về trẻ khuyết tật </w:t>
            </w:r>
          </w:p>
        </w:tc>
        <w:tc>
          <w:tcPr>
            <w:tcW w:w="452" w:type="pct"/>
            <w:shd w:val="clear" w:color="auto" w:fill="auto"/>
          </w:tcPr>
          <w:p w14:paraId="1748E861" w14:textId="2E8F974B" w:rsidR="002349C3" w:rsidRPr="001B4450" w:rsidRDefault="00AD06F3" w:rsidP="00E05053">
            <w:pPr>
              <w:spacing w:before="60"/>
            </w:pPr>
            <w:r>
              <w:t>9</w:t>
            </w:r>
          </w:p>
        </w:tc>
      </w:tr>
      <w:tr w:rsidR="002349C3" w:rsidRPr="001B4450" w14:paraId="7359D3B0" w14:textId="77777777" w:rsidTr="00C43E86">
        <w:tc>
          <w:tcPr>
            <w:tcW w:w="370" w:type="pct"/>
            <w:shd w:val="clear" w:color="auto" w:fill="auto"/>
          </w:tcPr>
          <w:p w14:paraId="33B763ED" w14:textId="77777777" w:rsidR="002349C3" w:rsidRPr="001B4450" w:rsidRDefault="002349C3" w:rsidP="00E05053">
            <w:pPr>
              <w:spacing w:before="60"/>
            </w:pPr>
            <w:r w:rsidRPr="001B4450">
              <w:t>1.1</w:t>
            </w:r>
          </w:p>
        </w:tc>
        <w:tc>
          <w:tcPr>
            <w:tcW w:w="4178" w:type="pct"/>
            <w:shd w:val="clear" w:color="auto" w:fill="auto"/>
          </w:tcPr>
          <w:p w14:paraId="1D815B88" w14:textId="77777777" w:rsidR="002349C3" w:rsidRPr="001B4450" w:rsidRDefault="002349C3" w:rsidP="00E05053">
            <w:pPr>
              <w:spacing w:before="60"/>
            </w:pPr>
            <w:r w:rsidRPr="001B4450">
              <w:t>Khái niệm khuyết tật</w:t>
            </w:r>
          </w:p>
        </w:tc>
        <w:tc>
          <w:tcPr>
            <w:tcW w:w="452" w:type="pct"/>
            <w:shd w:val="clear" w:color="auto" w:fill="auto"/>
          </w:tcPr>
          <w:p w14:paraId="06A1417C" w14:textId="1A3E1989" w:rsidR="002349C3" w:rsidRPr="001B4450" w:rsidRDefault="00AD06F3" w:rsidP="00E05053">
            <w:pPr>
              <w:spacing w:before="60"/>
            </w:pPr>
            <w:r>
              <w:t>9</w:t>
            </w:r>
          </w:p>
        </w:tc>
      </w:tr>
      <w:tr w:rsidR="002349C3" w:rsidRPr="001B4450" w14:paraId="52496146" w14:textId="77777777" w:rsidTr="00C43E86">
        <w:tc>
          <w:tcPr>
            <w:tcW w:w="370" w:type="pct"/>
            <w:shd w:val="clear" w:color="auto" w:fill="auto"/>
          </w:tcPr>
          <w:p w14:paraId="581AF621" w14:textId="77777777" w:rsidR="002349C3" w:rsidRPr="001B4450" w:rsidRDefault="002349C3" w:rsidP="00E05053">
            <w:pPr>
              <w:spacing w:before="60"/>
            </w:pPr>
            <w:r w:rsidRPr="001B4450">
              <w:t>1.2</w:t>
            </w:r>
          </w:p>
        </w:tc>
        <w:tc>
          <w:tcPr>
            <w:tcW w:w="4178" w:type="pct"/>
            <w:shd w:val="clear" w:color="auto" w:fill="auto"/>
          </w:tcPr>
          <w:p w14:paraId="1D613F1C" w14:textId="77777777" w:rsidR="002349C3" w:rsidRPr="001B4450" w:rsidRDefault="002349C3" w:rsidP="00E05053">
            <w:pPr>
              <w:spacing w:before="60"/>
            </w:pPr>
            <w:r w:rsidRPr="001B4450">
              <w:t>Phân loại khuyết tật</w:t>
            </w:r>
          </w:p>
        </w:tc>
        <w:tc>
          <w:tcPr>
            <w:tcW w:w="452" w:type="pct"/>
            <w:shd w:val="clear" w:color="auto" w:fill="auto"/>
          </w:tcPr>
          <w:p w14:paraId="36BED6F6" w14:textId="61987418" w:rsidR="002349C3" w:rsidRPr="001B4450" w:rsidRDefault="00C43E86" w:rsidP="00E05053">
            <w:pPr>
              <w:spacing w:before="60"/>
            </w:pPr>
            <w:r>
              <w:t>9</w:t>
            </w:r>
          </w:p>
        </w:tc>
      </w:tr>
      <w:tr w:rsidR="002349C3" w:rsidRPr="001B4450" w14:paraId="327589D1" w14:textId="77777777" w:rsidTr="00C43E86">
        <w:tc>
          <w:tcPr>
            <w:tcW w:w="370" w:type="pct"/>
            <w:shd w:val="clear" w:color="auto" w:fill="auto"/>
          </w:tcPr>
          <w:p w14:paraId="6425A653" w14:textId="77777777" w:rsidR="002349C3" w:rsidRPr="001B4450" w:rsidRDefault="002349C3" w:rsidP="00E05053">
            <w:pPr>
              <w:spacing w:before="60"/>
            </w:pPr>
            <w:r w:rsidRPr="001B4450">
              <w:t>1.3</w:t>
            </w:r>
          </w:p>
        </w:tc>
        <w:tc>
          <w:tcPr>
            <w:tcW w:w="4178" w:type="pct"/>
            <w:shd w:val="clear" w:color="auto" w:fill="auto"/>
          </w:tcPr>
          <w:p w14:paraId="136AAD93" w14:textId="77777777" w:rsidR="002349C3" w:rsidRPr="001B4450" w:rsidRDefault="002349C3" w:rsidP="00E05053">
            <w:pPr>
              <w:spacing w:before="60"/>
            </w:pPr>
            <w:r w:rsidRPr="001B4450">
              <w:t xml:space="preserve">Tỷ lệ trẻ khuyết tật </w:t>
            </w:r>
          </w:p>
        </w:tc>
        <w:tc>
          <w:tcPr>
            <w:tcW w:w="452" w:type="pct"/>
            <w:shd w:val="clear" w:color="auto" w:fill="auto"/>
          </w:tcPr>
          <w:p w14:paraId="7E9197B2" w14:textId="30AAA0F9" w:rsidR="002349C3" w:rsidRPr="001B4450" w:rsidRDefault="00C43E86" w:rsidP="00E05053">
            <w:pPr>
              <w:spacing w:before="60"/>
            </w:pPr>
            <w:r>
              <w:t>12</w:t>
            </w:r>
          </w:p>
        </w:tc>
      </w:tr>
      <w:tr w:rsidR="002349C3" w:rsidRPr="001B4450" w14:paraId="0654BCBE" w14:textId="77777777" w:rsidTr="00C43E86">
        <w:tc>
          <w:tcPr>
            <w:tcW w:w="370" w:type="pct"/>
            <w:shd w:val="clear" w:color="auto" w:fill="auto"/>
          </w:tcPr>
          <w:p w14:paraId="6234DE08" w14:textId="77777777" w:rsidR="002349C3" w:rsidRPr="001B4450" w:rsidRDefault="002349C3" w:rsidP="00E05053">
            <w:pPr>
              <w:spacing w:before="60"/>
            </w:pPr>
            <w:r w:rsidRPr="001B4450">
              <w:t>1.4</w:t>
            </w:r>
          </w:p>
        </w:tc>
        <w:tc>
          <w:tcPr>
            <w:tcW w:w="4178" w:type="pct"/>
            <w:shd w:val="clear" w:color="auto" w:fill="auto"/>
          </w:tcPr>
          <w:p w14:paraId="2136C135" w14:textId="77777777" w:rsidR="002349C3" w:rsidRPr="001B4450" w:rsidRDefault="002349C3" w:rsidP="00E05053">
            <w:pPr>
              <w:spacing w:before="60"/>
            </w:pPr>
            <w:r w:rsidRPr="001B4450">
              <w:t>Nguyên nhân gây khuyết tật ở trẻ em</w:t>
            </w:r>
          </w:p>
        </w:tc>
        <w:tc>
          <w:tcPr>
            <w:tcW w:w="452" w:type="pct"/>
            <w:shd w:val="clear" w:color="auto" w:fill="auto"/>
          </w:tcPr>
          <w:p w14:paraId="4C9EE219" w14:textId="1CEE4BA6" w:rsidR="002349C3" w:rsidRPr="001B4450" w:rsidRDefault="00C43E86" w:rsidP="00E05053">
            <w:pPr>
              <w:spacing w:before="60"/>
            </w:pPr>
            <w:r>
              <w:t>13</w:t>
            </w:r>
          </w:p>
        </w:tc>
      </w:tr>
      <w:tr w:rsidR="002349C3" w:rsidRPr="001B4450" w14:paraId="37458AB5" w14:textId="77777777" w:rsidTr="00C43E86">
        <w:tc>
          <w:tcPr>
            <w:tcW w:w="370" w:type="pct"/>
            <w:shd w:val="clear" w:color="auto" w:fill="auto"/>
          </w:tcPr>
          <w:p w14:paraId="7BD96876" w14:textId="77777777" w:rsidR="002349C3" w:rsidRPr="001B4450" w:rsidRDefault="002349C3" w:rsidP="00E05053">
            <w:pPr>
              <w:spacing w:before="60"/>
            </w:pPr>
            <w:r w:rsidRPr="001B4450">
              <w:t>1.5</w:t>
            </w:r>
          </w:p>
        </w:tc>
        <w:tc>
          <w:tcPr>
            <w:tcW w:w="4178" w:type="pct"/>
            <w:shd w:val="clear" w:color="auto" w:fill="auto"/>
          </w:tcPr>
          <w:p w14:paraId="5E8973D9" w14:textId="77777777" w:rsidR="002349C3" w:rsidRPr="001B4450" w:rsidRDefault="002349C3" w:rsidP="00E05053">
            <w:pPr>
              <w:spacing w:before="60"/>
            </w:pPr>
            <w:r w:rsidRPr="001B4450">
              <w:t>Ảnh hưởng của khuyết tật đối với trẻ và gia đình</w:t>
            </w:r>
          </w:p>
        </w:tc>
        <w:tc>
          <w:tcPr>
            <w:tcW w:w="452" w:type="pct"/>
            <w:shd w:val="clear" w:color="auto" w:fill="auto"/>
          </w:tcPr>
          <w:p w14:paraId="5A2E24C5" w14:textId="5BC10740" w:rsidR="002349C3" w:rsidRPr="001B4450" w:rsidRDefault="002349C3" w:rsidP="00E05053">
            <w:pPr>
              <w:spacing w:before="60"/>
            </w:pPr>
          </w:p>
        </w:tc>
      </w:tr>
      <w:tr w:rsidR="002349C3" w:rsidRPr="001B4450" w14:paraId="1FDC195E" w14:textId="77777777" w:rsidTr="00A65202">
        <w:trPr>
          <w:trHeight w:val="348"/>
        </w:trPr>
        <w:tc>
          <w:tcPr>
            <w:tcW w:w="370" w:type="pct"/>
            <w:shd w:val="clear" w:color="auto" w:fill="auto"/>
          </w:tcPr>
          <w:p w14:paraId="01E7263D" w14:textId="77777777" w:rsidR="002349C3" w:rsidRPr="001B4450" w:rsidRDefault="002349C3" w:rsidP="00E05053">
            <w:pPr>
              <w:spacing w:before="60"/>
              <w:rPr>
                <w:b/>
              </w:rPr>
            </w:pPr>
            <w:r w:rsidRPr="001B4450">
              <w:rPr>
                <w:b/>
              </w:rPr>
              <w:t>2</w:t>
            </w:r>
          </w:p>
        </w:tc>
        <w:tc>
          <w:tcPr>
            <w:tcW w:w="4178" w:type="pct"/>
            <w:shd w:val="clear" w:color="auto" w:fill="auto"/>
          </w:tcPr>
          <w:p w14:paraId="1BB29587" w14:textId="77777777" w:rsidR="002349C3" w:rsidRPr="001B4450" w:rsidRDefault="002349C3" w:rsidP="00E05053">
            <w:pPr>
              <w:spacing w:before="60"/>
              <w:rPr>
                <w:b/>
              </w:rPr>
            </w:pPr>
            <w:r w:rsidRPr="001B4450">
              <w:rPr>
                <w:b/>
              </w:rPr>
              <w:t>Tổng quan về Phát hiện sớm-Can thiệp sớm trẻ khuyết tật</w:t>
            </w:r>
          </w:p>
        </w:tc>
        <w:tc>
          <w:tcPr>
            <w:tcW w:w="452" w:type="pct"/>
            <w:shd w:val="clear" w:color="auto" w:fill="auto"/>
          </w:tcPr>
          <w:p w14:paraId="2D1F2BB2" w14:textId="4615690E" w:rsidR="002349C3" w:rsidRPr="001B4450" w:rsidRDefault="00AD06F3" w:rsidP="00E05053">
            <w:pPr>
              <w:spacing w:before="60"/>
            </w:pPr>
            <w:r>
              <w:t>14</w:t>
            </w:r>
          </w:p>
        </w:tc>
      </w:tr>
      <w:tr w:rsidR="002349C3" w:rsidRPr="001B4450" w14:paraId="0CFD8A3E" w14:textId="77777777" w:rsidTr="00C43E86">
        <w:tc>
          <w:tcPr>
            <w:tcW w:w="370" w:type="pct"/>
            <w:shd w:val="clear" w:color="auto" w:fill="auto"/>
          </w:tcPr>
          <w:p w14:paraId="59C5EC7C" w14:textId="77777777" w:rsidR="002349C3" w:rsidRPr="001B4450" w:rsidRDefault="002349C3" w:rsidP="00E05053">
            <w:pPr>
              <w:spacing w:before="60"/>
            </w:pPr>
            <w:r w:rsidRPr="001B4450">
              <w:t>2.1</w:t>
            </w:r>
          </w:p>
        </w:tc>
        <w:tc>
          <w:tcPr>
            <w:tcW w:w="4178" w:type="pct"/>
            <w:shd w:val="clear" w:color="auto" w:fill="auto"/>
          </w:tcPr>
          <w:p w14:paraId="190E39E0" w14:textId="77777777" w:rsidR="002349C3" w:rsidRPr="001B4450" w:rsidRDefault="002349C3" w:rsidP="00E05053">
            <w:pPr>
              <w:spacing w:before="60"/>
            </w:pPr>
            <w:r w:rsidRPr="001B4450">
              <w:t>Khái niệm về Phát hiện sớm-Can thiệp sớm trẻ khuyết tật</w:t>
            </w:r>
          </w:p>
        </w:tc>
        <w:tc>
          <w:tcPr>
            <w:tcW w:w="452" w:type="pct"/>
            <w:shd w:val="clear" w:color="auto" w:fill="auto"/>
          </w:tcPr>
          <w:p w14:paraId="51CEFE45" w14:textId="46C89974" w:rsidR="002349C3" w:rsidRPr="001B4450" w:rsidRDefault="00AD06F3" w:rsidP="00E05053">
            <w:pPr>
              <w:spacing w:before="60"/>
            </w:pPr>
            <w:r>
              <w:t>14</w:t>
            </w:r>
          </w:p>
        </w:tc>
      </w:tr>
      <w:tr w:rsidR="002349C3" w:rsidRPr="001B4450" w14:paraId="7535A72C" w14:textId="77777777" w:rsidTr="00C43E86">
        <w:tc>
          <w:tcPr>
            <w:tcW w:w="370" w:type="pct"/>
            <w:shd w:val="clear" w:color="auto" w:fill="auto"/>
          </w:tcPr>
          <w:p w14:paraId="75AD1296" w14:textId="77777777" w:rsidR="002349C3" w:rsidRPr="001B4450" w:rsidRDefault="002349C3" w:rsidP="00E05053">
            <w:pPr>
              <w:spacing w:before="60"/>
            </w:pPr>
            <w:r w:rsidRPr="001B4450">
              <w:t>2.2</w:t>
            </w:r>
          </w:p>
        </w:tc>
        <w:tc>
          <w:tcPr>
            <w:tcW w:w="4178" w:type="pct"/>
            <w:shd w:val="clear" w:color="auto" w:fill="auto"/>
          </w:tcPr>
          <w:p w14:paraId="0BAEE8D3" w14:textId="77777777" w:rsidR="002349C3" w:rsidRPr="001B4450" w:rsidRDefault="002349C3" w:rsidP="00E05053">
            <w:pPr>
              <w:spacing w:before="60"/>
            </w:pPr>
            <w:r w:rsidRPr="001B4450">
              <w:t>Đối tượng của Phát hiện sớm-Can thiệp sớm trẻ khuyết tật</w:t>
            </w:r>
          </w:p>
        </w:tc>
        <w:tc>
          <w:tcPr>
            <w:tcW w:w="452" w:type="pct"/>
            <w:shd w:val="clear" w:color="auto" w:fill="auto"/>
          </w:tcPr>
          <w:p w14:paraId="5026A285" w14:textId="25958F42" w:rsidR="002349C3" w:rsidRPr="001B4450" w:rsidRDefault="00C43E86" w:rsidP="00E05053">
            <w:pPr>
              <w:spacing w:before="60"/>
            </w:pPr>
            <w:r>
              <w:t>14</w:t>
            </w:r>
          </w:p>
        </w:tc>
      </w:tr>
      <w:tr w:rsidR="002349C3" w:rsidRPr="001B4450" w14:paraId="28BA90F8" w14:textId="77777777" w:rsidTr="00C43E86">
        <w:tc>
          <w:tcPr>
            <w:tcW w:w="370" w:type="pct"/>
            <w:shd w:val="clear" w:color="auto" w:fill="auto"/>
          </w:tcPr>
          <w:p w14:paraId="265B418A" w14:textId="77777777" w:rsidR="002349C3" w:rsidRPr="001B4450" w:rsidRDefault="002349C3" w:rsidP="00E05053">
            <w:pPr>
              <w:spacing w:before="60"/>
            </w:pPr>
            <w:r w:rsidRPr="001B4450">
              <w:t>2.3</w:t>
            </w:r>
          </w:p>
        </w:tc>
        <w:tc>
          <w:tcPr>
            <w:tcW w:w="4178" w:type="pct"/>
            <w:shd w:val="clear" w:color="auto" w:fill="auto"/>
          </w:tcPr>
          <w:p w14:paraId="15EE1D08" w14:textId="77777777" w:rsidR="002349C3" w:rsidRPr="001B4450" w:rsidRDefault="002349C3" w:rsidP="00E05053">
            <w:pPr>
              <w:spacing w:before="60"/>
            </w:pPr>
            <w:r w:rsidRPr="001B4450">
              <w:t>Tầm quan trọng của Phát hiện sớm-Can thiệp sớm trẻ khuyết tật</w:t>
            </w:r>
          </w:p>
        </w:tc>
        <w:tc>
          <w:tcPr>
            <w:tcW w:w="452" w:type="pct"/>
            <w:shd w:val="clear" w:color="auto" w:fill="auto"/>
          </w:tcPr>
          <w:p w14:paraId="6ADC83D6" w14:textId="75A5AB91" w:rsidR="002349C3" w:rsidRPr="001B4450" w:rsidRDefault="00C43E86" w:rsidP="00E05053">
            <w:pPr>
              <w:spacing w:before="60"/>
            </w:pPr>
            <w:r>
              <w:t>14</w:t>
            </w:r>
          </w:p>
        </w:tc>
      </w:tr>
      <w:tr w:rsidR="002349C3" w:rsidRPr="001B4450" w14:paraId="7C30B464" w14:textId="77777777" w:rsidTr="00C43E86">
        <w:tc>
          <w:tcPr>
            <w:tcW w:w="370" w:type="pct"/>
            <w:shd w:val="clear" w:color="auto" w:fill="auto"/>
          </w:tcPr>
          <w:p w14:paraId="1858470C" w14:textId="77777777" w:rsidR="002349C3" w:rsidRPr="001B4450" w:rsidRDefault="002349C3" w:rsidP="00E05053">
            <w:pPr>
              <w:spacing w:before="60"/>
            </w:pPr>
            <w:r w:rsidRPr="001B4450">
              <w:t>2.4</w:t>
            </w:r>
          </w:p>
        </w:tc>
        <w:tc>
          <w:tcPr>
            <w:tcW w:w="4178" w:type="pct"/>
            <w:shd w:val="clear" w:color="auto" w:fill="auto"/>
          </w:tcPr>
          <w:p w14:paraId="0DAA5FBE" w14:textId="77777777" w:rsidR="002349C3" w:rsidRPr="001B4450" w:rsidRDefault="002349C3" w:rsidP="00E05053">
            <w:pPr>
              <w:spacing w:before="60"/>
            </w:pPr>
            <w:r w:rsidRPr="001B4450">
              <w:t>Quan điểm về dịch vụ Phát hiện sớm-Can thiệp sớm trẻ khuyết tật</w:t>
            </w:r>
          </w:p>
        </w:tc>
        <w:tc>
          <w:tcPr>
            <w:tcW w:w="452" w:type="pct"/>
            <w:shd w:val="clear" w:color="auto" w:fill="auto"/>
          </w:tcPr>
          <w:p w14:paraId="5C27C155" w14:textId="6FB3DCA6" w:rsidR="002349C3" w:rsidRPr="001B4450" w:rsidRDefault="00C43E86" w:rsidP="00E05053">
            <w:pPr>
              <w:spacing w:before="60"/>
            </w:pPr>
            <w:r>
              <w:t>16</w:t>
            </w:r>
          </w:p>
        </w:tc>
      </w:tr>
      <w:tr w:rsidR="002349C3" w:rsidRPr="001B4450" w14:paraId="5956EBFF" w14:textId="77777777" w:rsidTr="00C43E86">
        <w:tc>
          <w:tcPr>
            <w:tcW w:w="370" w:type="pct"/>
            <w:shd w:val="clear" w:color="auto" w:fill="auto"/>
          </w:tcPr>
          <w:p w14:paraId="73854A59" w14:textId="77777777" w:rsidR="002349C3" w:rsidRPr="001B4450" w:rsidRDefault="002349C3" w:rsidP="00E05053">
            <w:pPr>
              <w:spacing w:before="60"/>
            </w:pPr>
            <w:r w:rsidRPr="001B4450">
              <w:t>2.5</w:t>
            </w:r>
          </w:p>
        </w:tc>
        <w:tc>
          <w:tcPr>
            <w:tcW w:w="4178" w:type="pct"/>
            <w:shd w:val="clear" w:color="auto" w:fill="auto"/>
          </w:tcPr>
          <w:p w14:paraId="5B82396F" w14:textId="77777777" w:rsidR="002349C3" w:rsidRPr="001B4450" w:rsidRDefault="002349C3" w:rsidP="00E05053">
            <w:pPr>
              <w:spacing w:before="60"/>
            </w:pPr>
            <w:r w:rsidRPr="001B4450">
              <w:t>Tiêu chí về chăm sóc sức khỏe cho trẻ khuyết tật</w:t>
            </w:r>
          </w:p>
        </w:tc>
        <w:tc>
          <w:tcPr>
            <w:tcW w:w="452" w:type="pct"/>
            <w:shd w:val="clear" w:color="auto" w:fill="auto"/>
          </w:tcPr>
          <w:p w14:paraId="2DE22FF7" w14:textId="6224B9A0" w:rsidR="002349C3" w:rsidRPr="001B4450" w:rsidRDefault="00C43E86" w:rsidP="00E05053">
            <w:pPr>
              <w:spacing w:before="60"/>
            </w:pPr>
            <w:r>
              <w:t>16</w:t>
            </w:r>
          </w:p>
        </w:tc>
      </w:tr>
      <w:tr w:rsidR="002349C3" w:rsidRPr="001B4450" w14:paraId="02062263" w14:textId="77777777" w:rsidTr="00C43E86">
        <w:tc>
          <w:tcPr>
            <w:tcW w:w="370" w:type="pct"/>
            <w:shd w:val="clear" w:color="auto" w:fill="auto"/>
          </w:tcPr>
          <w:p w14:paraId="76A88A99" w14:textId="77777777" w:rsidR="002349C3" w:rsidRPr="001B4450" w:rsidRDefault="002349C3" w:rsidP="00E05053">
            <w:pPr>
              <w:spacing w:before="60"/>
            </w:pPr>
            <w:r w:rsidRPr="001B4450">
              <w:t>2.6</w:t>
            </w:r>
          </w:p>
        </w:tc>
        <w:tc>
          <w:tcPr>
            <w:tcW w:w="4178" w:type="pct"/>
            <w:shd w:val="clear" w:color="auto" w:fill="auto"/>
          </w:tcPr>
          <w:p w14:paraId="3AD9FE2D" w14:textId="0CDFE20D" w:rsidR="002349C3" w:rsidRPr="001B4450" w:rsidRDefault="002349C3" w:rsidP="00E05053">
            <w:pPr>
              <w:spacing w:before="60"/>
            </w:pPr>
            <w:r w:rsidRPr="001B4450">
              <w:t xml:space="preserve">Công cụ </w:t>
            </w:r>
            <w:r w:rsidR="00C43E86">
              <w:t xml:space="preserve">sang lọc </w:t>
            </w:r>
            <w:r w:rsidRPr="001B4450">
              <w:t>Phát hiện sớm trẻ khuyết tật</w:t>
            </w:r>
          </w:p>
        </w:tc>
        <w:tc>
          <w:tcPr>
            <w:tcW w:w="452" w:type="pct"/>
            <w:shd w:val="clear" w:color="auto" w:fill="auto"/>
          </w:tcPr>
          <w:p w14:paraId="57F8E215" w14:textId="03EFBC4E" w:rsidR="002349C3" w:rsidRPr="001B4450" w:rsidRDefault="00C43E86" w:rsidP="00E05053">
            <w:pPr>
              <w:spacing w:before="60"/>
            </w:pPr>
            <w:r>
              <w:t>16</w:t>
            </w:r>
          </w:p>
        </w:tc>
      </w:tr>
      <w:tr w:rsidR="002349C3" w:rsidRPr="001B4450" w14:paraId="7EC4F6DF" w14:textId="77777777" w:rsidTr="00C43E86">
        <w:tc>
          <w:tcPr>
            <w:tcW w:w="370" w:type="pct"/>
            <w:shd w:val="clear" w:color="auto" w:fill="auto"/>
          </w:tcPr>
          <w:p w14:paraId="4061F2E0" w14:textId="77777777" w:rsidR="002349C3" w:rsidRPr="001B4450" w:rsidRDefault="002349C3" w:rsidP="00E05053">
            <w:pPr>
              <w:spacing w:before="60"/>
            </w:pPr>
            <w:r w:rsidRPr="001B4450">
              <w:t>2.7</w:t>
            </w:r>
          </w:p>
        </w:tc>
        <w:tc>
          <w:tcPr>
            <w:tcW w:w="4178" w:type="pct"/>
            <w:shd w:val="clear" w:color="auto" w:fill="auto"/>
          </w:tcPr>
          <w:p w14:paraId="08AF5D16" w14:textId="5A8C8A0D" w:rsidR="002349C3" w:rsidRPr="001B4450" w:rsidRDefault="002349C3" w:rsidP="00E05053">
            <w:pPr>
              <w:spacing w:before="60"/>
            </w:pPr>
            <w:r w:rsidRPr="001B4450">
              <w:t xml:space="preserve">Các biện pháp </w:t>
            </w:r>
            <w:r w:rsidR="00C43E86">
              <w:t xml:space="preserve">và hình thức </w:t>
            </w:r>
            <w:r w:rsidRPr="001B4450">
              <w:t>Can thiệp sớm trẻ khuyết tật</w:t>
            </w:r>
          </w:p>
        </w:tc>
        <w:tc>
          <w:tcPr>
            <w:tcW w:w="452" w:type="pct"/>
            <w:shd w:val="clear" w:color="auto" w:fill="auto"/>
          </w:tcPr>
          <w:p w14:paraId="4A92DA13" w14:textId="5C98FE25" w:rsidR="002349C3" w:rsidRPr="001B4450" w:rsidRDefault="00C43E86" w:rsidP="00E05053">
            <w:pPr>
              <w:spacing w:before="60"/>
            </w:pPr>
            <w:r>
              <w:t>16</w:t>
            </w:r>
          </w:p>
        </w:tc>
      </w:tr>
      <w:tr w:rsidR="002349C3" w:rsidRPr="001B4450" w14:paraId="61E7171C" w14:textId="77777777" w:rsidTr="00C43E86">
        <w:tc>
          <w:tcPr>
            <w:tcW w:w="370" w:type="pct"/>
            <w:shd w:val="clear" w:color="auto" w:fill="auto"/>
          </w:tcPr>
          <w:p w14:paraId="653FBF65" w14:textId="77777777" w:rsidR="002349C3" w:rsidRPr="001B4450" w:rsidRDefault="002349C3" w:rsidP="00E05053">
            <w:pPr>
              <w:spacing w:before="60"/>
            </w:pPr>
            <w:r w:rsidRPr="001B4450">
              <w:t>2.8</w:t>
            </w:r>
          </w:p>
        </w:tc>
        <w:tc>
          <w:tcPr>
            <w:tcW w:w="4178" w:type="pct"/>
            <w:shd w:val="clear" w:color="auto" w:fill="auto"/>
          </w:tcPr>
          <w:p w14:paraId="599E8598" w14:textId="77777777" w:rsidR="002349C3" w:rsidRPr="001B4450" w:rsidRDefault="002349C3" w:rsidP="00E05053">
            <w:pPr>
              <w:spacing w:before="60"/>
            </w:pPr>
            <w:r w:rsidRPr="001B4450">
              <w:t xml:space="preserve">Tình hình Phát hiện sớm-Can thiệp sớm trẻ khuyết tật tại Việt Nam </w:t>
            </w:r>
          </w:p>
        </w:tc>
        <w:tc>
          <w:tcPr>
            <w:tcW w:w="452" w:type="pct"/>
            <w:shd w:val="clear" w:color="auto" w:fill="auto"/>
          </w:tcPr>
          <w:p w14:paraId="3177F462" w14:textId="6608962D" w:rsidR="002349C3" w:rsidRPr="001B4450" w:rsidRDefault="002349C3" w:rsidP="00E05053">
            <w:pPr>
              <w:spacing w:before="60"/>
            </w:pPr>
          </w:p>
        </w:tc>
      </w:tr>
      <w:tr w:rsidR="002349C3" w:rsidRPr="001B4450" w14:paraId="58C10ADC" w14:textId="77777777" w:rsidTr="00C43E86">
        <w:tc>
          <w:tcPr>
            <w:tcW w:w="370" w:type="pct"/>
            <w:shd w:val="clear" w:color="auto" w:fill="auto"/>
          </w:tcPr>
          <w:p w14:paraId="796E8042" w14:textId="77777777" w:rsidR="002349C3" w:rsidRPr="001B4450" w:rsidRDefault="002349C3" w:rsidP="00E05053">
            <w:pPr>
              <w:spacing w:before="60"/>
              <w:rPr>
                <w:b/>
              </w:rPr>
            </w:pPr>
          </w:p>
        </w:tc>
        <w:tc>
          <w:tcPr>
            <w:tcW w:w="4178" w:type="pct"/>
            <w:shd w:val="clear" w:color="auto" w:fill="auto"/>
          </w:tcPr>
          <w:p w14:paraId="1F3B642E" w14:textId="77777777" w:rsidR="002349C3" w:rsidRPr="001B4450" w:rsidRDefault="002349C3" w:rsidP="00E05053">
            <w:pPr>
              <w:spacing w:before="60"/>
              <w:rPr>
                <w:b/>
              </w:rPr>
            </w:pPr>
            <w:r w:rsidRPr="001B4450">
              <w:rPr>
                <w:b/>
              </w:rPr>
              <w:t>PHẦN II: HƯỚNG DẪN TỔ CHỨC TRIỂN KHAI PHÁT HIỆN SỚM-CAN THIỆP SỚM TRẺ KHUYẾT TẬT</w:t>
            </w:r>
          </w:p>
        </w:tc>
        <w:tc>
          <w:tcPr>
            <w:tcW w:w="452" w:type="pct"/>
            <w:shd w:val="clear" w:color="auto" w:fill="auto"/>
          </w:tcPr>
          <w:p w14:paraId="447F0A75" w14:textId="71FA8A51" w:rsidR="002349C3" w:rsidRPr="001B4450" w:rsidRDefault="00AD06F3" w:rsidP="00E05053">
            <w:pPr>
              <w:spacing w:before="60"/>
            </w:pPr>
            <w:r>
              <w:t>24</w:t>
            </w:r>
          </w:p>
        </w:tc>
      </w:tr>
      <w:tr w:rsidR="002349C3" w:rsidRPr="001B4450" w14:paraId="76517F41" w14:textId="77777777" w:rsidTr="00C43E86">
        <w:tc>
          <w:tcPr>
            <w:tcW w:w="370" w:type="pct"/>
            <w:shd w:val="clear" w:color="auto" w:fill="auto"/>
          </w:tcPr>
          <w:p w14:paraId="00CA8A65" w14:textId="77777777" w:rsidR="002349C3" w:rsidRPr="001B4450" w:rsidRDefault="002349C3" w:rsidP="00E05053">
            <w:pPr>
              <w:spacing w:before="60"/>
              <w:rPr>
                <w:b/>
              </w:rPr>
            </w:pPr>
            <w:r w:rsidRPr="001B4450">
              <w:rPr>
                <w:b/>
              </w:rPr>
              <w:t>1</w:t>
            </w:r>
          </w:p>
        </w:tc>
        <w:tc>
          <w:tcPr>
            <w:tcW w:w="4178" w:type="pct"/>
            <w:shd w:val="clear" w:color="auto" w:fill="auto"/>
          </w:tcPr>
          <w:p w14:paraId="752BEA74" w14:textId="77777777" w:rsidR="002349C3" w:rsidRPr="001B4450" w:rsidRDefault="002349C3" w:rsidP="00E05053">
            <w:pPr>
              <w:spacing w:before="60"/>
              <w:rPr>
                <w:b/>
              </w:rPr>
            </w:pPr>
            <w:r w:rsidRPr="001B4450">
              <w:rPr>
                <w:b/>
              </w:rPr>
              <w:t>Những quy định chung về Phát hiện sớm-Can thiệp sớm trẻ KT</w:t>
            </w:r>
          </w:p>
        </w:tc>
        <w:tc>
          <w:tcPr>
            <w:tcW w:w="452" w:type="pct"/>
            <w:shd w:val="clear" w:color="auto" w:fill="auto"/>
          </w:tcPr>
          <w:p w14:paraId="30CE52F6" w14:textId="145BC06B" w:rsidR="002349C3" w:rsidRPr="001B4450" w:rsidRDefault="00AD06F3" w:rsidP="00E05053">
            <w:pPr>
              <w:spacing w:before="60"/>
            </w:pPr>
            <w:r>
              <w:t>24</w:t>
            </w:r>
          </w:p>
        </w:tc>
      </w:tr>
      <w:tr w:rsidR="002349C3" w:rsidRPr="001B4450" w14:paraId="10A53E60" w14:textId="77777777" w:rsidTr="00C43E86">
        <w:tc>
          <w:tcPr>
            <w:tcW w:w="370" w:type="pct"/>
            <w:shd w:val="clear" w:color="auto" w:fill="auto"/>
          </w:tcPr>
          <w:p w14:paraId="2F8BE34A" w14:textId="77777777" w:rsidR="002349C3" w:rsidRPr="001B4450" w:rsidRDefault="002349C3" w:rsidP="00E05053">
            <w:pPr>
              <w:spacing w:before="60"/>
            </w:pPr>
            <w:r w:rsidRPr="001B4450">
              <w:t>1.1</w:t>
            </w:r>
          </w:p>
        </w:tc>
        <w:tc>
          <w:tcPr>
            <w:tcW w:w="4178" w:type="pct"/>
            <w:shd w:val="clear" w:color="auto" w:fill="auto"/>
          </w:tcPr>
          <w:p w14:paraId="249B5F55" w14:textId="77777777" w:rsidR="002349C3" w:rsidRPr="001B4450" w:rsidRDefault="002349C3" w:rsidP="00E05053">
            <w:pPr>
              <w:spacing w:before="60"/>
            </w:pPr>
            <w:r w:rsidRPr="001B4450">
              <w:t>Đối tượng Phát hiện sớm-Can thiệp sớm trẻ khuyết tật</w:t>
            </w:r>
          </w:p>
        </w:tc>
        <w:tc>
          <w:tcPr>
            <w:tcW w:w="452" w:type="pct"/>
            <w:shd w:val="clear" w:color="auto" w:fill="auto"/>
          </w:tcPr>
          <w:p w14:paraId="77A5045C" w14:textId="09C33519" w:rsidR="002349C3" w:rsidRPr="001B4450" w:rsidRDefault="00C43E86" w:rsidP="00E05053">
            <w:pPr>
              <w:spacing w:before="60"/>
            </w:pPr>
            <w:r>
              <w:t>24</w:t>
            </w:r>
          </w:p>
        </w:tc>
      </w:tr>
      <w:tr w:rsidR="002349C3" w:rsidRPr="001B4450" w14:paraId="7C9BB836" w14:textId="77777777" w:rsidTr="00C43E86">
        <w:tc>
          <w:tcPr>
            <w:tcW w:w="370" w:type="pct"/>
            <w:shd w:val="clear" w:color="auto" w:fill="auto"/>
          </w:tcPr>
          <w:p w14:paraId="2E56B394" w14:textId="77777777" w:rsidR="002349C3" w:rsidRPr="001B4450" w:rsidRDefault="002349C3" w:rsidP="00E05053">
            <w:pPr>
              <w:spacing w:before="60"/>
            </w:pPr>
            <w:r w:rsidRPr="001B4450">
              <w:t>1.2</w:t>
            </w:r>
          </w:p>
        </w:tc>
        <w:tc>
          <w:tcPr>
            <w:tcW w:w="4178" w:type="pct"/>
            <w:shd w:val="clear" w:color="auto" w:fill="auto"/>
          </w:tcPr>
          <w:p w14:paraId="4F341247" w14:textId="77777777" w:rsidR="002349C3" w:rsidRPr="001B4450" w:rsidRDefault="002349C3" w:rsidP="00E05053">
            <w:pPr>
              <w:spacing w:before="60"/>
            </w:pPr>
            <w:r w:rsidRPr="001B4450">
              <w:t>Nhân lực Phát hiện sớm-Can thiệp sớm trẻ khuyết tật</w:t>
            </w:r>
          </w:p>
        </w:tc>
        <w:tc>
          <w:tcPr>
            <w:tcW w:w="452" w:type="pct"/>
            <w:shd w:val="clear" w:color="auto" w:fill="auto"/>
          </w:tcPr>
          <w:p w14:paraId="1BADFBA5" w14:textId="20D8BBBA" w:rsidR="002349C3" w:rsidRPr="001B4450" w:rsidRDefault="00C43E86" w:rsidP="00E05053">
            <w:pPr>
              <w:spacing w:before="60"/>
            </w:pPr>
            <w:r>
              <w:t>24</w:t>
            </w:r>
          </w:p>
        </w:tc>
      </w:tr>
      <w:tr w:rsidR="002349C3" w:rsidRPr="001B4450" w14:paraId="4B8F76B6" w14:textId="77777777" w:rsidTr="00C43E86">
        <w:tc>
          <w:tcPr>
            <w:tcW w:w="370" w:type="pct"/>
            <w:shd w:val="clear" w:color="auto" w:fill="auto"/>
          </w:tcPr>
          <w:p w14:paraId="7CF6F68F" w14:textId="77777777" w:rsidR="002349C3" w:rsidRPr="001B4450" w:rsidRDefault="002349C3" w:rsidP="00E05053">
            <w:pPr>
              <w:spacing w:before="60"/>
            </w:pPr>
            <w:r w:rsidRPr="001B4450">
              <w:t>1.3</w:t>
            </w:r>
          </w:p>
        </w:tc>
        <w:tc>
          <w:tcPr>
            <w:tcW w:w="4178" w:type="pct"/>
            <w:shd w:val="clear" w:color="auto" w:fill="auto"/>
          </w:tcPr>
          <w:p w14:paraId="295DD166" w14:textId="77777777" w:rsidR="002349C3" w:rsidRPr="001B4450" w:rsidRDefault="002349C3" w:rsidP="00E05053">
            <w:pPr>
              <w:spacing w:before="60"/>
            </w:pPr>
            <w:r w:rsidRPr="001B4450">
              <w:t>Kinh phí cho Phát hiện sớm-Can thiệp sớm trẻ khuyết tật</w:t>
            </w:r>
          </w:p>
        </w:tc>
        <w:tc>
          <w:tcPr>
            <w:tcW w:w="452" w:type="pct"/>
            <w:shd w:val="clear" w:color="auto" w:fill="auto"/>
          </w:tcPr>
          <w:p w14:paraId="0F36FCDD" w14:textId="35A69887" w:rsidR="002349C3" w:rsidRPr="001B4450" w:rsidRDefault="00C43E86" w:rsidP="00E05053">
            <w:pPr>
              <w:spacing w:before="60"/>
            </w:pPr>
            <w:r>
              <w:t>24</w:t>
            </w:r>
          </w:p>
        </w:tc>
      </w:tr>
      <w:tr w:rsidR="002349C3" w:rsidRPr="001B4450" w14:paraId="003175C7" w14:textId="77777777" w:rsidTr="00C43E86">
        <w:tc>
          <w:tcPr>
            <w:tcW w:w="370" w:type="pct"/>
            <w:shd w:val="clear" w:color="auto" w:fill="auto"/>
          </w:tcPr>
          <w:p w14:paraId="59CA0872" w14:textId="77777777" w:rsidR="002349C3" w:rsidRPr="001B4450" w:rsidRDefault="002349C3" w:rsidP="00E05053">
            <w:pPr>
              <w:spacing w:before="60"/>
            </w:pPr>
            <w:r w:rsidRPr="001B4450">
              <w:t>1.4</w:t>
            </w:r>
          </w:p>
        </w:tc>
        <w:tc>
          <w:tcPr>
            <w:tcW w:w="4178" w:type="pct"/>
            <w:shd w:val="clear" w:color="auto" w:fill="auto"/>
          </w:tcPr>
          <w:p w14:paraId="36B2DF92" w14:textId="77777777" w:rsidR="002349C3" w:rsidRPr="001B4450" w:rsidRDefault="002349C3" w:rsidP="00E05053">
            <w:pPr>
              <w:spacing w:before="60"/>
            </w:pPr>
            <w:r w:rsidRPr="001B4450">
              <w:t>Phối hợp đa ngành trong Phát hiện sớm-Can thiệp sớm trẻ khuyết tật</w:t>
            </w:r>
          </w:p>
        </w:tc>
        <w:tc>
          <w:tcPr>
            <w:tcW w:w="452" w:type="pct"/>
            <w:shd w:val="clear" w:color="auto" w:fill="auto"/>
          </w:tcPr>
          <w:p w14:paraId="0737BBEF" w14:textId="5336313C" w:rsidR="002349C3" w:rsidRPr="001B4450" w:rsidRDefault="00C43E86" w:rsidP="00E05053">
            <w:pPr>
              <w:spacing w:before="60"/>
            </w:pPr>
            <w:r>
              <w:t>24</w:t>
            </w:r>
          </w:p>
        </w:tc>
      </w:tr>
      <w:tr w:rsidR="002349C3" w:rsidRPr="001B4450" w14:paraId="531A8BF7" w14:textId="77777777" w:rsidTr="00C43E86">
        <w:tc>
          <w:tcPr>
            <w:tcW w:w="370" w:type="pct"/>
            <w:shd w:val="clear" w:color="auto" w:fill="auto"/>
          </w:tcPr>
          <w:p w14:paraId="047FFE61" w14:textId="77777777" w:rsidR="002349C3" w:rsidRPr="001B4450" w:rsidRDefault="002349C3" w:rsidP="00E05053">
            <w:pPr>
              <w:spacing w:before="60"/>
            </w:pPr>
            <w:r w:rsidRPr="001B4450">
              <w:t>1.5</w:t>
            </w:r>
          </w:p>
        </w:tc>
        <w:tc>
          <w:tcPr>
            <w:tcW w:w="4178" w:type="pct"/>
            <w:shd w:val="clear" w:color="auto" w:fill="auto"/>
          </w:tcPr>
          <w:p w14:paraId="3D4E93BA" w14:textId="77777777" w:rsidR="002349C3" w:rsidRPr="001B4450" w:rsidRDefault="002349C3" w:rsidP="00E05053">
            <w:pPr>
              <w:spacing w:before="60"/>
            </w:pPr>
            <w:r w:rsidRPr="001B4450">
              <w:t>Tăng cường năng lực Phát hiện sớm-Can thiệp sớm trẻ khuyết tật</w:t>
            </w:r>
          </w:p>
        </w:tc>
        <w:tc>
          <w:tcPr>
            <w:tcW w:w="452" w:type="pct"/>
            <w:shd w:val="clear" w:color="auto" w:fill="auto"/>
          </w:tcPr>
          <w:p w14:paraId="0A86092C" w14:textId="745AC115" w:rsidR="002349C3" w:rsidRPr="001B4450" w:rsidRDefault="00C43E86" w:rsidP="00E05053">
            <w:pPr>
              <w:spacing w:before="60"/>
            </w:pPr>
            <w:r>
              <w:t>28</w:t>
            </w:r>
          </w:p>
        </w:tc>
      </w:tr>
      <w:tr w:rsidR="002349C3" w:rsidRPr="001B4450" w14:paraId="75313EE4" w14:textId="77777777" w:rsidTr="00C43E86">
        <w:tc>
          <w:tcPr>
            <w:tcW w:w="370" w:type="pct"/>
            <w:shd w:val="clear" w:color="auto" w:fill="auto"/>
          </w:tcPr>
          <w:p w14:paraId="3C78584D" w14:textId="77777777" w:rsidR="002349C3" w:rsidRPr="001B4450" w:rsidRDefault="002349C3" w:rsidP="00E05053">
            <w:pPr>
              <w:spacing w:before="60"/>
            </w:pPr>
            <w:r w:rsidRPr="001B4450">
              <w:t>1.6</w:t>
            </w:r>
          </w:p>
        </w:tc>
        <w:tc>
          <w:tcPr>
            <w:tcW w:w="4178" w:type="pct"/>
            <w:shd w:val="clear" w:color="auto" w:fill="auto"/>
          </w:tcPr>
          <w:p w14:paraId="6FE04614" w14:textId="77777777" w:rsidR="002349C3" w:rsidRPr="001B4450" w:rsidRDefault="002349C3" w:rsidP="00E05053">
            <w:pPr>
              <w:spacing w:before="60"/>
            </w:pPr>
            <w:r w:rsidRPr="001B4450">
              <w:t>Hướng dẫn Điều hành, Quản lý Phát hiện sớm-Can thiệp sớm trẻ khuyết tật</w:t>
            </w:r>
          </w:p>
        </w:tc>
        <w:tc>
          <w:tcPr>
            <w:tcW w:w="452" w:type="pct"/>
            <w:shd w:val="clear" w:color="auto" w:fill="auto"/>
          </w:tcPr>
          <w:p w14:paraId="09ED71BE" w14:textId="58AE3531" w:rsidR="002349C3" w:rsidRPr="001B4450" w:rsidRDefault="00C43E86" w:rsidP="00E05053">
            <w:pPr>
              <w:spacing w:before="60"/>
            </w:pPr>
            <w:r>
              <w:t>29</w:t>
            </w:r>
          </w:p>
        </w:tc>
      </w:tr>
      <w:tr w:rsidR="002349C3" w:rsidRPr="001B4450" w14:paraId="4573066B" w14:textId="77777777" w:rsidTr="00C43E86">
        <w:tc>
          <w:tcPr>
            <w:tcW w:w="370" w:type="pct"/>
            <w:shd w:val="clear" w:color="auto" w:fill="auto"/>
          </w:tcPr>
          <w:p w14:paraId="7D46ABDB" w14:textId="77777777" w:rsidR="002349C3" w:rsidRPr="001B4450" w:rsidRDefault="002349C3" w:rsidP="00E05053">
            <w:pPr>
              <w:spacing w:before="60"/>
              <w:rPr>
                <w:b/>
              </w:rPr>
            </w:pPr>
            <w:r w:rsidRPr="001B4450">
              <w:rPr>
                <w:b/>
              </w:rPr>
              <w:t>2</w:t>
            </w:r>
          </w:p>
        </w:tc>
        <w:tc>
          <w:tcPr>
            <w:tcW w:w="4178" w:type="pct"/>
            <w:shd w:val="clear" w:color="auto" w:fill="auto"/>
          </w:tcPr>
          <w:p w14:paraId="1B3BFAA7" w14:textId="77777777" w:rsidR="002349C3" w:rsidRPr="001B4450" w:rsidRDefault="002349C3" w:rsidP="00E05053">
            <w:pPr>
              <w:spacing w:before="60"/>
              <w:rPr>
                <w:b/>
              </w:rPr>
            </w:pPr>
            <w:r w:rsidRPr="001B4450">
              <w:rPr>
                <w:b/>
              </w:rPr>
              <w:t>Quy trình thực hiện Phát hiện sớm-Can thiệp sớm trẻ khuyết tật</w:t>
            </w:r>
          </w:p>
        </w:tc>
        <w:tc>
          <w:tcPr>
            <w:tcW w:w="452" w:type="pct"/>
            <w:shd w:val="clear" w:color="auto" w:fill="auto"/>
          </w:tcPr>
          <w:p w14:paraId="670BA983" w14:textId="74DEBC7B" w:rsidR="002349C3" w:rsidRPr="001B4450" w:rsidRDefault="00AD06F3" w:rsidP="00E05053">
            <w:pPr>
              <w:spacing w:before="60"/>
            </w:pPr>
            <w:r>
              <w:t>30</w:t>
            </w:r>
          </w:p>
        </w:tc>
      </w:tr>
      <w:tr w:rsidR="002349C3" w:rsidRPr="001B4450" w14:paraId="40B45295" w14:textId="77777777" w:rsidTr="00C43E86">
        <w:tc>
          <w:tcPr>
            <w:tcW w:w="370" w:type="pct"/>
            <w:shd w:val="clear" w:color="auto" w:fill="auto"/>
          </w:tcPr>
          <w:p w14:paraId="68CA0C10" w14:textId="77777777" w:rsidR="002349C3" w:rsidRPr="001B4450" w:rsidRDefault="002349C3" w:rsidP="00E05053">
            <w:pPr>
              <w:spacing w:before="60"/>
            </w:pPr>
            <w:r w:rsidRPr="001B4450">
              <w:t>2.1</w:t>
            </w:r>
          </w:p>
        </w:tc>
        <w:tc>
          <w:tcPr>
            <w:tcW w:w="4178" w:type="pct"/>
            <w:shd w:val="clear" w:color="auto" w:fill="auto"/>
          </w:tcPr>
          <w:p w14:paraId="2A3DAFCF" w14:textId="77777777" w:rsidR="002349C3" w:rsidRPr="001B4450" w:rsidRDefault="002349C3" w:rsidP="00E05053">
            <w:pPr>
              <w:spacing w:before="60"/>
            </w:pPr>
            <w:r w:rsidRPr="001B4450">
              <w:t>Các bước Phát hiện sớm – Can thiệp sớm trẻ khuyết tật</w:t>
            </w:r>
          </w:p>
        </w:tc>
        <w:tc>
          <w:tcPr>
            <w:tcW w:w="452" w:type="pct"/>
            <w:shd w:val="clear" w:color="auto" w:fill="auto"/>
          </w:tcPr>
          <w:p w14:paraId="1B8E648E" w14:textId="2E3B8EAA" w:rsidR="002349C3" w:rsidRPr="001B4450" w:rsidRDefault="00C43E86" w:rsidP="00E05053">
            <w:pPr>
              <w:spacing w:before="60"/>
            </w:pPr>
            <w:r>
              <w:t>30</w:t>
            </w:r>
          </w:p>
        </w:tc>
      </w:tr>
      <w:tr w:rsidR="002349C3" w:rsidRPr="001B4450" w14:paraId="20DFD51B" w14:textId="77777777" w:rsidTr="00C43E86">
        <w:tc>
          <w:tcPr>
            <w:tcW w:w="370" w:type="pct"/>
            <w:shd w:val="clear" w:color="auto" w:fill="auto"/>
          </w:tcPr>
          <w:p w14:paraId="60D10468" w14:textId="77777777" w:rsidR="002349C3" w:rsidRPr="001B4450" w:rsidRDefault="002349C3" w:rsidP="00E05053">
            <w:pPr>
              <w:spacing w:before="60"/>
            </w:pPr>
            <w:r w:rsidRPr="001B4450">
              <w:t>2.2</w:t>
            </w:r>
          </w:p>
        </w:tc>
        <w:tc>
          <w:tcPr>
            <w:tcW w:w="4178" w:type="pct"/>
            <w:shd w:val="clear" w:color="auto" w:fill="auto"/>
          </w:tcPr>
          <w:p w14:paraId="4DA2E14C" w14:textId="77777777" w:rsidR="002349C3" w:rsidRPr="001B4450" w:rsidRDefault="002349C3" w:rsidP="00E05053">
            <w:pPr>
              <w:spacing w:before="60"/>
            </w:pPr>
            <w:r w:rsidRPr="001B4450">
              <w:t>Quy trình thực hiện Phát hiện sớm-Can thiệp sớm trẻ khuyết tật</w:t>
            </w:r>
          </w:p>
        </w:tc>
        <w:tc>
          <w:tcPr>
            <w:tcW w:w="452" w:type="pct"/>
            <w:shd w:val="clear" w:color="auto" w:fill="auto"/>
          </w:tcPr>
          <w:p w14:paraId="7CAA0070" w14:textId="3DDCDEE2" w:rsidR="002349C3" w:rsidRPr="001B4450" w:rsidRDefault="00C43E86" w:rsidP="00E05053">
            <w:pPr>
              <w:spacing w:before="60"/>
            </w:pPr>
            <w:r>
              <w:t>30</w:t>
            </w:r>
          </w:p>
        </w:tc>
      </w:tr>
      <w:tr w:rsidR="002349C3" w:rsidRPr="001B4450" w14:paraId="2E5CCE64" w14:textId="77777777" w:rsidTr="00C43E86">
        <w:tc>
          <w:tcPr>
            <w:tcW w:w="370" w:type="pct"/>
            <w:shd w:val="clear" w:color="auto" w:fill="auto"/>
          </w:tcPr>
          <w:p w14:paraId="45FF2F92" w14:textId="77777777" w:rsidR="002349C3" w:rsidRPr="001B4450" w:rsidRDefault="002349C3" w:rsidP="00E05053">
            <w:pPr>
              <w:spacing w:before="60"/>
              <w:rPr>
                <w:b/>
              </w:rPr>
            </w:pPr>
          </w:p>
        </w:tc>
        <w:tc>
          <w:tcPr>
            <w:tcW w:w="4178" w:type="pct"/>
            <w:shd w:val="clear" w:color="auto" w:fill="auto"/>
          </w:tcPr>
          <w:p w14:paraId="69D0C7CF" w14:textId="77777777" w:rsidR="002349C3" w:rsidRPr="001B4450" w:rsidRDefault="002349C3" w:rsidP="00E05053">
            <w:pPr>
              <w:spacing w:before="60"/>
              <w:rPr>
                <w:b/>
              </w:rPr>
            </w:pPr>
            <w:r w:rsidRPr="001B4450">
              <w:rPr>
                <w:b/>
              </w:rPr>
              <w:t>PHẦN III: HƯỚNG DẪN THỰC HIỆN KỸ THUẬT PHÁT HIỆN SỚM-CAN THIỆP SỚM TRẺ KHUYẾT TẬT</w:t>
            </w:r>
          </w:p>
        </w:tc>
        <w:tc>
          <w:tcPr>
            <w:tcW w:w="452" w:type="pct"/>
            <w:shd w:val="clear" w:color="auto" w:fill="auto"/>
          </w:tcPr>
          <w:p w14:paraId="098E2CE4" w14:textId="77777777" w:rsidR="002349C3" w:rsidRPr="001B4450" w:rsidRDefault="00FF7181" w:rsidP="00E05053">
            <w:pPr>
              <w:spacing w:before="60"/>
            </w:pPr>
            <w:r>
              <w:t>63</w:t>
            </w:r>
          </w:p>
        </w:tc>
      </w:tr>
      <w:tr w:rsidR="002349C3" w:rsidRPr="001B4450" w14:paraId="78D226B4" w14:textId="77777777" w:rsidTr="00C43E86">
        <w:tc>
          <w:tcPr>
            <w:tcW w:w="370" w:type="pct"/>
            <w:shd w:val="clear" w:color="auto" w:fill="auto"/>
          </w:tcPr>
          <w:p w14:paraId="3966A892" w14:textId="77777777" w:rsidR="002349C3" w:rsidRPr="001B4450" w:rsidRDefault="002349C3" w:rsidP="00E05053">
            <w:pPr>
              <w:spacing w:before="60"/>
              <w:rPr>
                <w:b/>
              </w:rPr>
            </w:pPr>
            <w:r w:rsidRPr="001B4450">
              <w:rPr>
                <w:b/>
              </w:rPr>
              <w:t>1</w:t>
            </w:r>
          </w:p>
        </w:tc>
        <w:tc>
          <w:tcPr>
            <w:tcW w:w="4178" w:type="pct"/>
            <w:shd w:val="clear" w:color="auto" w:fill="auto"/>
          </w:tcPr>
          <w:p w14:paraId="325DC580" w14:textId="77777777" w:rsidR="002349C3" w:rsidRPr="001B4450" w:rsidRDefault="00FF7181" w:rsidP="00FF7181">
            <w:pPr>
              <w:spacing w:before="60"/>
              <w:rPr>
                <w:b/>
              </w:rPr>
            </w:pPr>
            <w:r>
              <w:rPr>
                <w:b/>
              </w:rPr>
              <w:t>Hướng dẫn k</w:t>
            </w:r>
            <w:r w:rsidR="002349C3" w:rsidRPr="001B4450">
              <w:rPr>
                <w:b/>
              </w:rPr>
              <w:t>ỹ thuật Phát hiện sớm khuyết tật ở trẻ em</w:t>
            </w:r>
          </w:p>
        </w:tc>
        <w:tc>
          <w:tcPr>
            <w:tcW w:w="452" w:type="pct"/>
            <w:shd w:val="clear" w:color="auto" w:fill="auto"/>
          </w:tcPr>
          <w:p w14:paraId="526E9EE2" w14:textId="321D5C53" w:rsidR="002349C3" w:rsidRPr="001B4450" w:rsidRDefault="00AD06F3" w:rsidP="00E05053">
            <w:pPr>
              <w:spacing w:before="60"/>
            </w:pPr>
            <w:r>
              <w:t>39</w:t>
            </w:r>
          </w:p>
        </w:tc>
      </w:tr>
      <w:tr w:rsidR="002349C3" w:rsidRPr="001B4450" w14:paraId="12538F85" w14:textId="77777777" w:rsidTr="00C43E86">
        <w:tc>
          <w:tcPr>
            <w:tcW w:w="370" w:type="pct"/>
            <w:shd w:val="clear" w:color="auto" w:fill="auto"/>
          </w:tcPr>
          <w:p w14:paraId="3123C918" w14:textId="77777777" w:rsidR="002349C3" w:rsidRPr="001B4450" w:rsidRDefault="002349C3" w:rsidP="00E05053">
            <w:pPr>
              <w:spacing w:before="60"/>
            </w:pPr>
            <w:r w:rsidRPr="001B4450">
              <w:t>1.1</w:t>
            </w:r>
          </w:p>
        </w:tc>
        <w:tc>
          <w:tcPr>
            <w:tcW w:w="4178" w:type="pct"/>
            <w:shd w:val="clear" w:color="auto" w:fill="auto"/>
          </w:tcPr>
          <w:p w14:paraId="44E66161" w14:textId="77777777" w:rsidR="002349C3" w:rsidRPr="001B4450" w:rsidRDefault="002349C3" w:rsidP="00E05053">
            <w:pPr>
              <w:spacing w:before="60"/>
            </w:pPr>
            <w:r w:rsidRPr="001B4450">
              <w:t>Hướng dẫn thực hiện kỹ thuật Sàng lọc rối loạn phát triển ở trẻ em</w:t>
            </w:r>
          </w:p>
        </w:tc>
        <w:tc>
          <w:tcPr>
            <w:tcW w:w="452" w:type="pct"/>
            <w:shd w:val="clear" w:color="auto" w:fill="auto"/>
          </w:tcPr>
          <w:p w14:paraId="5532A0E7" w14:textId="2B6BAF06" w:rsidR="002349C3" w:rsidRPr="001B4450" w:rsidRDefault="00AD06F3" w:rsidP="00E05053">
            <w:pPr>
              <w:spacing w:before="60"/>
            </w:pPr>
            <w:r>
              <w:t>39</w:t>
            </w:r>
          </w:p>
        </w:tc>
      </w:tr>
      <w:tr w:rsidR="002349C3" w:rsidRPr="001B4450" w14:paraId="68C5B77D" w14:textId="77777777" w:rsidTr="00C43E86">
        <w:tc>
          <w:tcPr>
            <w:tcW w:w="370" w:type="pct"/>
            <w:shd w:val="clear" w:color="auto" w:fill="auto"/>
          </w:tcPr>
          <w:p w14:paraId="2AB58D60" w14:textId="77777777" w:rsidR="002349C3" w:rsidRPr="001B4450" w:rsidRDefault="002349C3" w:rsidP="00E05053">
            <w:pPr>
              <w:spacing w:before="60"/>
            </w:pPr>
            <w:r w:rsidRPr="001B4450">
              <w:t>1.2</w:t>
            </w:r>
          </w:p>
        </w:tc>
        <w:tc>
          <w:tcPr>
            <w:tcW w:w="4178" w:type="pct"/>
            <w:shd w:val="clear" w:color="auto" w:fill="auto"/>
          </w:tcPr>
          <w:p w14:paraId="11FD6E39" w14:textId="502FBF81" w:rsidR="002349C3" w:rsidRPr="001B4450" w:rsidRDefault="00AD06F3" w:rsidP="00E05053">
            <w:pPr>
              <w:spacing w:before="60"/>
            </w:pPr>
            <w:r>
              <w:t>Bộ phiếu sang lọc rối loạn phát triển ở trẻ em</w:t>
            </w:r>
          </w:p>
        </w:tc>
        <w:tc>
          <w:tcPr>
            <w:tcW w:w="452" w:type="pct"/>
            <w:shd w:val="clear" w:color="auto" w:fill="auto"/>
          </w:tcPr>
          <w:p w14:paraId="427A4C16" w14:textId="52D2A795" w:rsidR="002349C3" w:rsidRPr="001B4450" w:rsidRDefault="00AD06F3" w:rsidP="00E05053">
            <w:pPr>
              <w:spacing w:before="60"/>
            </w:pPr>
            <w:r>
              <w:t>42</w:t>
            </w:r>
          </w:p>
        </w:tc>
      </w:tr>
      <w:tr w:rsidR="002349C3" w:rsidRPr="001B4450" w14:paraId="453027D2" w14:textId="77777777" w:rsidTr="00C43E86">
        <w:tc>
          <w:tcPr>
            <w:tcW w:w="370" w:type="pct"/>
            <w:shd w:val="clear" w:color="auto" w:fill="auto"/>
          </w:tcPr>
          <w:p w14:paraId="041D2BE7" w14:textId="77777777" w:rsidR="002349C3" w:rsidRPr="001B4450" w:rsidRDefault="002349C3" w:rsidP="00E05053">
            <w:pPr>
              <w:spacing w:before="60"/>
              <w:rPr>
                <w:b/>
              </w:rPr>
            </w:pPr>
            <w:r w:rsidRPr="001B4450">
              <w:rPr>
                <w:b/>
              </w:rPr>
              <w:t>2</w:t>
            </w:r>
          </w:p>
        </w:tc>
        <w:tc>
          <w:tcPr>
            <w:tcW w:w="4178" w:type="pct"/>
            <w:shd w:val="clear" w:color="auto" w:fill="auto"/>
          </w:tcPr>
          <w:p w14:paraId="6E29E933" w14:textId="77777777" w:rsidR="002349C3" w:rsidRPr="001B4450" w:rsidRDefault="00FF7181" w:rsidP="00E05053">
            <w:pPr>
              <w:spacing w:before="60"/>
              <w:rPr>
                <w:b/>
              </w:rPr>
            </w:pPr>
            <w:r>
              <w:rPr>
                <w:b/>
              </w:rPr>
              <w:t>Hướng dẫn k</w:t>
            </w:r>
            <w:r w:rsidRPr="001B4450">
              <w:rPr>
                <w:b/>
              </w:rPr>
              <w:t xml:space="preserve">ỹ thuật </w:t>
            </w:r>
            <w:r w:rsidR="002349C3" w:rsidRPr="001B4450">
              <w:rPr>
                <w:b/>
              </w:rPr>
              <w:t>Can thiệp sớm khuyết tật ở trẻ em</w:t>
            </w:r>
          </w:p>
        </w:tc>
        <w:tc>
          <w:tcPr>
            <w:tcW w:w="452" w:type="pct"/>
            <w:shd w:val="clear" w:color="auto" w:fill="auto"/>
          </w:tcPr>
          <w:p w14:paraId="58E430C7" w14:textId="7673D24C" w:rsidR="002349C3" w:rsidRPr="001B4450" w:rsidRDefault="00AD06F3" w:rsidP="00E05053">
            <w:pPr>
              <w:spacing w:before="60"/>
            </w:pPr>
            <w:r>
              <w:t>75</w:t>
            </w:r>
          </w:p>
        </w:tc>
      </w:tr>
      <w:tr w:rsidR="002349C3" w:rsidRPr="001B4450" w14:paraId="47303205" w14:textId="77777777" w:rsidTr="00C43E86">
        <w:tc>
          <w:tcPr>
            <w:tcW w:w="370" w:type="pct"/>
            <w:shd w:val="clear" w:color="auto" w:fill="auto"/>
          </w:tcPr>
          <w:p w14:paraId="637481D9" w14:textId="610B9B7E" w:rsidR="002349C3" w:rsidRPr="001B4450" w:rsidRDefault="00C43E86" w:rsidP="00E05053">
            <w:pPr>
              <w:spacing w:before="60"/>
            </w:pPr>
            <w:r>
              <w:t>2.1</w:t>
            </w:r>
          </w:p>
        </w:tc>
        <w:tc>
          <w:tcPr>
            <w:tcW w:w="4178" w:type="pct"/>
            <w:shd w:val="clear" w:color="auto" w:fill="auto"/>
          </w:tcPr>
          <w:p w14:paraId="07A64484" w14:textId="77777777" w:rsidR="002349C3" w:rsidRPr="001B4450" w:rsidRDefault="002349C3" w:rsidP="00E05053">
            <w:pPr>
              <w:spacing w:before="60"/>
            </w:pPr>
            <w:r w:rsidRPr="001B4450">
              <w:t>Đánh giá chức năng và xác định nhu cầu can thiệp</w:t>
            </w:r>
          </w:p>
        </w:tc>
        <w:tc>
          <w:tcPr>
            <w:tcW w:w="452" w:type="pct"/>
            <w:shd w:val="clear" w:color="auto" w:fill="auto"/>
          </w:tcPr>
          <w:p w14:paraId="109F37E6" w14:textId="77777777" w:rsidR="002349C3" w:rsidRPr="001B4450" w:rsidRDefault="002349C3" w:rsidP="00E05053">
            <w:pPr>
              <w:spacing w:before="60"/>
            </w:pPr>
          </w:p>
        </w:tc>
      </w:tr>
      <w:tr w:rsidR="002349C3" w:rsidRPr="001B4450" w14:paraId="47772E45" w14:textId="77777777" w:rsidTr="00C43E86">
        <w:tc>
          <w:tcPr>
            <w:tcW w:w="370" w:type="pct"/>
            <w:shd w:val="clear" w:color="auto" w:fill="auto"/>
          </w:tcPr>
          <w:p w14:paraId="1EFBBDE3" w14:textId="155922AB" w:rsidR="002349C3" w:rsidRPr="001B4450" w:rsidRDefault="00C43E86" w:rsidP="00E05053">
            <w:pPr>
              <w:spacing w:before="60"/>
            </w:pPr>
            <w:r>
              <w:t>2.2</w:t>
            </w:r>
          </w:p>
        </w:tc>
        <w:tc>
          <w:tcPr>
            <w:tcW w:w="4178" w:type="pct"/>
            <w:shd w:val="clear" w:color="auto" w:fill="auto"/>
          </w:tcPr>
          <w:p w14:paraId="3AB07FA9" w14:textId="77777777" w:rsidR="002349C3" w:rsidRPr="001B4450" w:rsidRDefault="002349C3" w:rsidP="00E05053">
            <w:pPr>
              <w:spacing w:before="60"/>
            </w:pPr>
            <w:r w:rsidRPr="001B4450">
              <w:t>Xây dựng kế hoạch Can thiệp sớm trẻ khuyết tật</w:t>
            </w:r>
          </w:p>
        </w:tc>
        <w:tc>
          <w:tcPr>
            <w:tcW w:w="452" w:type="pct"/>
            <w:shd w:val="clear" w:color="auto" w:fill="auto"/>
          </w:tcPr>
          <w:p w14:paraId="201E5A34" w14:textId="77777777" w:rsidR="002349C3" w:rsidRPr="001B4450" w:rsidRDefault="002349C3" w:rsidP="00E05053">
            <w:pPr>
              <w:spacing w:before="60"/>
            </w:pPr>
          </w:p>
        </w:tc>
      </w:tr>
      <w:tr w:rsidR="002349C3" w:rsidRPr="001B4450" w14:paraId="3E410F1C" w14:textId="77777777" w:rsidTr="00C43E86">
        <w:tc>
          <w:tcPr>
            <w:tcW w:w="370" w:type="pct"/>
            <w:shd w:val="clear" w:color="auto" w:fill="auto"/>
          </w:tcPr>
          <w:p w14:paraId="4236DB71" w14:textId="1793B132" w:rsidR="002349C3" w:rsidRPr="001B4450" w:rsidRDefault="00C43E86" w:rsidP="00E05053">
            <w:pPr>
              <w:spacing w:before="60"/>
            </w:pPr>
            <w:r>
              <w:t>2.3</w:t>
            </w:r>
          </w:p>
        </w:tc>
        <w:tc>
          <w:tcPr>
            <w:tcW w:w="4178" w:type="pct"/>
            <w:shd w:val="clear" w:color="auto" w:fill="auto"/>
          </w:tcPr>
          <w:p w14:paraId="4D8D57BD" w14:textId="77777777" w:rsidR="002349C3" w:rsidRPr="001B4450" w:rsidRDefault="002349C3" w:rsidP="00E05053">
            <w:pPr>
              <w:spacing w:before="60"/>
            </w:pPr>
            <w:r w:rsidRPr="001B4450">
              <w:t>Thực hiện can thiệp sớm trẻ khuyết tật</w:t>
            </w:r>
          </w:p>
        </w:tc>
        <w:tc>
          <w:tcPr>
            <w:tcW w:w="452" w:type="pct"/>
            <w:shd w:val="clear" w:color="auto" w:fill="auto"/>
          </w:tcPr>
          <w:p w14:paraId="426BD7C2" w14:textId="77777777" w:rsidR="002349C3" w:rsidRPr="001B4450" w:rsidRDefault="002349C3" w:rsidP="00E05053">
            <w:pPr>
              <w:spacing w:before="60"/>
            </w:pPr>
          </w:p>
        </w:tc>
      </w:tr>
      <w:tr w:rsidR="002349C3" w:rsidRPr="001B4450" w14:paraId="79545D33" w14:textId="77777777" w:rsidTr="00C43E86">
        <w:tc>
          <w:tcPr>
            <w:tcW w:w="370" w:type="pct"/>
            <w:shd w:val="clear" w:color="auto" w:fill="auto"/>
          </w:tcPr>
          <w:p w14:paraId="60ED72A5" w14:textId="1801920D" w:rsidR="002349C3" w:rsidRPr="001B4450" w:rsidRDefault="00C43E86" w:rsidP="00E05053">
            <w:pPr>
              <w:spacing w:before="60"/>
            </w:pPr>
            <w:r>
              <w:t>2.4</w:t>
            </w:r>
          </w:p>
        </w:tc>
        <w:tc>
          <w:tcPr>
            <w:tcW w:w="4178" w:type="pct"/>
            <w:shd w:val="clear" w:color="auto" w:fill="auto"/>
          </w:tcPr>
          <w:p w14:paraId="10541D1B" w14:textId="77777777" w:rsidR="002349C3" w:rsidRPr="001B4450" w:rsidRDefault="002349C3" w:rsidP="00E05053">
            <w:pPr>
              <w:spacing w:before="60"/>
            </w:pPr>
            <w:r w:rsidRPr="001B4450">
              <w:t>Theo dõi và Đánh giá quá trình can thiệp sớm trẻ khuyết tật</w:t>
            </w:r>
          </w:p>
        </w:tc>
        <w:tc>
          <w:tcPr>
            <w:tcW w:w="452" w:type="pct"/>
            <w:shd w:val="clear" w:color="auto" w:fill="auto"/>
          </w:tcPr>
          <w:p w14:paraId="05ED3D46" w14:textId="77777777" w:rsidR="002349C3" w:rsidRPr="001B4450" w:rsidRDefault="002349C3" w:rsidP="00E05053">
            <w:pPr>
              <w:spacing w:before="60"/>
            </w:pPr>
          </w:p>
        </w:tc>
      </w:tr>
      <w:tr w:rsidR="002349C3" w:rsidRPr="001B4450" w14:paraId="0F8FE546" w14:textId="77777777" w:rsidTr="00C43E86">
        <w:trPr>
          <w:trHeight w:val="368"/>
        </w:trPr>
        <w:tc>
          <w:tcPr>
            <w:tcW w:w="370" w:type="pct"/>
            <w:shd w:val="clear" w:color="auto" w:fill="auto"/>
          </w:tcPr>
          <w:p w14:paraId="34886544" w14:textId="77777777" w:rsidR="002349C3" w:rsidRPr="001B4450" w:rsidRDefault="002349C3" w:rsidP="00E05053">
            <w:pPr>
              <w:spacing w:before="60"/>
              <w:rPr>
                <w:b/>
              </w:rPr>
            </w:pPr>
            <w:r w:rsidRPr="001B4450">
              <w:rPr>
                <w:b/>
              </w:rPr>
              <w:t>3.</w:t>
            </w:r>
          </w:p>
        </w:tc>
        <w:tc>
          <w:tcPr>
            <w:tcW w:w="4178" w:type="pct"/>
            <w:shd w:val="clear" w:color="auto" w:fill="auto"/>
          </w:tcPr>
          <w:p w14:paraId="6FA19F5E" w14:textId="77777777" w:rsidR="002349C3" w:rsidRPr="001B4450" w:rsidRDefault="002349C3" w:rsidP="00E05053">
            <w:pPr>
              <w:spacing w:before="60"/>
              <w:rPr>
                <w:b/>
              </w:rPr>
            </w:pPr>
            <w:r w:rsidRPr="001B4450">
              <w:rPr>
                <w:b/>
              </w:rPr>
              <w:t>Phát hiện sớm và can thiệp sớm một số dạng khuyết tật thường gặp</w:t>
            </w:r>
          </w:p>
        </w:tc>
        <w:tc>
          <w:tcPr>
            <w:tcW w:w="452" w:type="pct"/>
            <w:shd w:val="clear" w:color="auto" w:fill="auto"/>
          </w:tcPr>
          <w:p w14:paraId="266BC5CC" w14:textId="54579F46" w:rsidR="002349C3" w:rsidRPr="001B4450" w:rsidRDefault="00AD06F3" w:rsidP="00E05053">
            <w:pPr>
              <w:spacing w:before="60"/>
            </w:pPr>
            <w:r>
              <w:t>88</w:t>
            </w:r>
          </w:p>
        </w:tc>
      </w:tr>
      <w:tr w:rsidR="002349C3" w:rsidRPr="001B4450" w14:paraId="74FDBD7B" w14:textId="77777777" w:rsidTr="00C43E86">
        <w:tc>
          <w:tcPr>
            <w:tcW w:w="370" w:type="pct"/>
            <w:shd w:val="clear" w:color="auto" w:fill="auto"/>
          </w:tcPr>
          <w:p w14:paraId="1E5B70D2" w14:textId="77777777" w:rsidR="002349C3" w:rsidRPr="001B4450" w:rsidRDefault="002349C3" w:rsidP="00E05053">
            <w:pPr>
              <w:spacing w:before="60"/>
              <w:rPr>
                <w:b/>
                <w:i/>
              </w:rPr>
            </w:pPr>
          </w:p>
        </w:tc>
        <w:tc>
          <w:tcPr>
            <w:tcW w:w="4178" w:type="pct"/>
            <w:shd w:val="clear" w:color="auto" w:fill="auto"/>
          </w:tcPr>
          <w:p w14:paraId="3503D938" w14:textId="77777777" w:rsidR="002349C3" w:rsidRPr="001B4450" w:rsidRDefault="002349C3" w:rsidP="00E05053">
            <w:pPr>
              <w:spacing w:before="60"/>
              <w:rPr>
                <w:b/>
                <w:i/>
              </w:rPr>
            </w:pPr>
            <w:r w:rsidRPr="001B4450">
              <w:rPr>
                <w:b/>
                <w:i/>
              </w:rPr>
              <w:t>Khuyết tật vận động</w:t>
            </w:r>
          </w:p>
        </w:tc>
        <w:tc>
          <w:tcPr>
            <w:tcW w:w="452" w:type="pct"/>
            <w:shd w:val="clear" w:color="auto" w:fill="auto"/>
          </w:tcPr>
          <w:p w14:paraId="6FB10445" w14:textId="77777777" w:rsidR="002349C3" w:rsidRPr="001B4450" w:rsidRDefault="002349C3" w:rsidP="00E05053">
            <w:pPr>
              <w:spacing w:before="60"/>
            </w:pPr>
          </w:p>
        </w:tc>
      </w:tr>
      <w:tr w:rsidR="002349C3" w:rsidRPr="001B4450" w14:paraId="7167F33A" w14:textId="77777777" w:rsidTr="00C43E86">
        <w:tc>
          <w:tcPr>
            <w:tcW w:w="370" w:type="pct"/>
            <w:shd w:val="clear" w:color="auto" w:fill="auto"/>
          </w:tcPr>
          <w:p w14:paraId="455AFF9C" w14:textId="77777777" w:rsidR="002349C3" w:rsidRPr="001B4450" w:rsidRDefault="002349C3" w:rsidP="00E05053">
            <w:pPr>
              <w:spacing w:before="60"/>
              <w:rPr>
                <w:b/>
                <w:i/>
              </w:rPr>
            </w:pPr>
          </w:p>
        </w:tc>
        <w:tc>
          <w:tcPr>
            <w:tcW w:w="4178" w:type="pct"/>
            <w:shd w:val="clear" w:color="auto" w:fill="auto"/>
          </w:tcPr>
          <w:p w14:paraId="4F0CDB1D" w14:textId="77777777" w:rsidR="002349C3" w:rsidRPr="001B4450" w:rsidRDefault="002349C3" w:rsidP="00E05053">
            <w:pPr>
              <w:spacing w:before="60"/>
            </w:pPr>
            <w:r w:rsidRPr="001B4450">
              <w:t>1. PHS-CTS trẻ bị Xơ hóa cơ: Ức đòn chũm</w:t>
            </w:r>
          </w:p>
        </w:tc>
        <w:tc>
          <w:tcPr>
            <w:tcW w:w="452" w:type="pct"/>
            <w:shd w:val="clear" w:color="auto" w:fill="auto"/>
          </w:tcPr>
          <w:p w14:paraId="3B3EC067" w14:textId="40862F66" w:rsidR="002349C3" w:rsidRPr="001B4450" w:rsidRDefault="00AD06F3" w:rsidP="00E05053">
            <w:pPr>
              <w:spacing w:before="60"/>
            </w:pPr>
            <w:r>
              <w:t>88</w:t>
            </w:r>
          </w:p>
        </w:tc>
      </w:tr>
      <w:tr w:rsidR="002349C3" w:rsidRPr="001B4450" w14:paraId="6E861518" w14:textId="77777777" w:rsidTr="00C43E86">
        <w:tc>
          <w:tcPr>
            <w:tcW w:w="370" w:type="pct"/>
            <w:shd w:val="clear" w:color="auto" w:fill="auto"/>
          </w:tcPr>
          <w:p w14:paraId="3BEAE0AC" w14:textId="77777777" w:rsidR="002349C3" w:rsidRPr="001B4450" w:rsidRDefault="002349C3" w:rsidP="00E05053">
            <w:pPr>
              <w:spacing w:before="60"/>
              <w:rPr>
                <w:b/>
                <w:i/>
              </w:rPr>
            </w:pPr>
          </w:p>
        </w:tc>
        <w:tc>
          <w:tcPr>
            <w:tcW w:w="4178" w:type="pct"/>
            <w:shd w:val="clear" w:color="auto" w:fill="auto"/>
          </w:tcPr>
          <w:p w14:paraId="3CB9EFD7" w14:textId="77777777" w:rsidR="002349C3" w:rsidRPr="001B4450" w:rsidRDefault="002349C3" w:rsidP="00E05053">
            <w:pPr>
              <w:spacing w:before="60"/>
            </w:pPr>
            <w:r w:rsidRPr="001B4450">
              <w:t>2. PHS-CTS trẻ bị Bệnh cơ: Teo cơ giả phì đại, Thoái hóa cơ tủy</w:t>
            </w:r>
          </w:p>
        </w:tc>
        <w:tc>
          <w:tcPr>
            <w:tcW w:w="452" w:type="pct"/>
            <w:shd w:val="clear" w:color="auto" w:fill="auto"/>
          </w:tcPr>
          <w:p w14:paraId="4432DE47" w14:textId="76D53644" w:rsidR="002349C3" w:rsidRPr="001B4450" w:rsidRDefault="00AD06F3" w:rsidP="00E05053">
            <w:pPr>
              <w:spacing w:before="60"/>
            </w:pPr>
            <w:r>
              <w:t>93</w:t>
            </w:r>
          </w:p>
        </w:tc>
      </w:tr>
      <w:tr w:rsidR="002349C3" w:rsidRPr="001B4450" w14:paraId="438A5E5F" w14:textId="77777777" w:rsidTr="00C43E86">
        <w:tc>
          <w:tcPr>
            <w:tcW w:w="370" w:type="pct"/>
            <w:shd w:val="clear" w:color="auto" w:fill="auto"/>
          </w:tcPr>
          <w:p w14:paraId="28E4289D" w14:textId="77777777" w:rsidR="002349C3" w:rsidRPr="001B4450" w:rsidRDefault="002349C3" w:rsidP="00E05053">
            <w:pPr>
              <w:spacing w:before="60"/>
              <w:rPr>
                <w:b/>
                <w:i/>
              </w:rPr>
            </w:pPr>
          </w:p>
        </w:tc>
        <w:tc>
          <w:tcPr>
            <w:tcW w:w="4178" w:type="pct"/>
            <w:shd w:val="clear" w:color="auto" w:fill="auto"/>
          </w:tcPr>
          <w:p w14:paraId="53F6E248" w14:textId="77777777" w:rsidR="002349C3" w:rsidRPr="001B4450" w:rsidRDefault="002349C3" w:rsidP="00E05053">
            <w:pPr>
              <w:spacing w:before="60"/>
            </w:pPr>
            <w:r w:rsidRPr="001B4450">
              <w:t>3. PHS-CTS trẻ bị Liệt mềm do tổn thương thần kinh ngoại biên</w:t>
            </w:r>
          </w:p>
        </w:tc>
        <w:tc>
          <w:tcPr>
            <w:tcW w:w="452" w:type="pct"/>
            <w:shd w:val="clear" w:color="auto" w:fill="auto"/>
          </w:tcPr>
          <w:p w14:paraId="4153B66E" w14:textId="6C8FC337" w:rsidR="002349C3" w:rsidRPr="001B4450" w:rsidRDefault="00AD06F3" w:rsidP="00E05053">
            <w:pPr>
              <w:spacing w:before="60"/>
            </w:pPr>
            <w:r>
              <w:t>101</w:t>
            </w:r>
          </w:p>
        </w:tc>
      </w:tr>
      <w:tr w:rsidR="002349C3" w:rsidRPr="001B4450" w14:paraId="2963B888" w14:textId="77777777" w:rsidTr="00C43E86">
        <w:tc>
          <w:tcPr>
            <w:tcW w:w="370" w:type="pct"/>
            <w:shd w:val="clear" w:color="auto" w:fill="auto"/>
          </w:tcPr>
          <w:p w14:paraId="2E533622" w14:textId="77777777" w:rsidR="002349C3" w:rsidRPr="001B4450" w:rsidRDefault="002349C3" w:rsidP="00E05053">
            <w:pPr>
              <w:spacing w:before="60"/>
              <w:rPr>
                <w:b/>
                <w:i/>
              </w:rPr>
            </w:pPr>
          </w:p>
        </w:tc>
        <w:tc>
          <w:tcPr>
            <w:tcW w:w="4178" w:type="pct"/>
            <w:shd w:val="clear" w:color="auto" w:fill="auto"/>
          </w:tcPr>
          <w:p w14:paraId="4950851A" w14:textId="77777777" w:rsidR="002349C3" w:rsidRPr="001B4450" w:rsidRDefault="002349C3" w:rsidP="00E05053">
            <w:pPr>
              <w:spacing w:before="60"/>
            </w:pPr>
            <w:r w:rsidRPr="001B4450">
              <w:t xml:space="preserve">4. PHS-CTS trẻ bị Liệt Erb do tổn thương đám rối thần kinh cánh tay </w:t>
            </w:r>
          </w:p>
        </w:tc>
        <w:tc>
          <w:tcPr>
            <w:tcW w:w="452" w:type="pct"/>
            <w:shd w:val="clear" w:color="auto" w:fill="auto"/>
          </w:tcPr>
          <w:p w14:paraId="310F0C9D" w14:textId="62410033" w:rsidR="002349C3" w:rsidRPr="001B4450" w:rsidRDefault="00AD06F3" w:rsidP="00E05053">
            <w:pPr>
              <w:spacing w:before="60"/>
            </w:pPr>
            <w:r>
              <w:t>108</w:t>
            </w:r>
          </w:p>
        </w:tc>
      </w:tr>
      <w:tr w:rsidR="002349C3" w:rsidRPr="001B4450" w14:paraId="1751B60B" w14:textId="77777777" w:rsidTr="00C43E86">
        <w:tc>
          <w:tcPr>
            <w:tcW w:w="370" w:type="pct"/>
            <w:shd w:val="clear" w:color="auto" w:fill="auto"/>
          </w:tcPr>
          <w:p w14:paraId="71AAF68C" w14:textId="77777777" w:rsidR="002349C3" w:rsidRPr="001B4450" w:rsidRDefault="002349C3" w:rsidP="00E05053">
            <w:pPr>
              <w:spacing w:before="60"/>
              <w:rPr>
                <w:b/>
                <w:i/>
              </w:rPr>
            </w:pPr>
          </w:p>
        </w:tc>
        <w:tc>
          <w:tcPr>
            <w:tcW w:w="4178" w:type="pct"/>
            <w:shd w:val="clear" w:color="auto" w:fill="auto"/>
          </w:tcPr>
          <w:p w14:paraId="46C13B17" w14:textId="77777777" w:rsidR="002349C3" w:rsidRPr="001B4450" w:rsidRDefault="002349C3" w:rsidP="00E05053">
            <w:pPr>
              <w:spacing w:before="60"/>
            </w:pPr>
            <w:r w:rsidRPr="001B4450">
              <w:t>5. PHS-CTS trẻ bị Bàn chân khoèo, Bàn tay khoèo bẩm sinh</w:t>
            </w:r>
          </w:p>
        </w:tc>
        <w:tc>
          <w:tcPr>
            <w:tcW w:w="452" w:type="pct"/>
            <w:shd w:val="clear" w:color="auto" w:fill="auto"/>
          </w:tcPr>
          <w:p w14:paraId="7E04C049" w14:textId="72B1A208" w:rsidR="002349C3" w:rsidRPr="001B4450" w:rsidRDefault="00AD06F3" w:rsidP="00E05053">
            <w:pPr>
              <w:spacing w:before="60"/>
            </w:pPr>
            <w:r>
              <w:t>112</w:t>
            </w:r>
          </w:p>
        </w:tc>
      </w:tr>
      <w:tr w:rsidR="002349C3" w:rsidRPr="001B4450" w14:paraId="30F46057" w14:textId="77777777" w:rsidTr="00C43E86">
        <w:tc>
          <w:tcPr>
            <w:tcW w:w="370" w:type="pct"/>
            <w:shd w:val="clear" w:color="auto" w:fill="auto"/>
          </w:tcPr>
          <w:p w14:paraId="34C191D9" w14:textId="77777777" w:rsidR="002349C3" w:rsidRPr="001B4450" w:rsidRDefault="002349C3" w:rsidP="00E05053">
            <w:pPr>
              <w:spacing w:before="60"/>
              <w:rPr>
                <w:b/>
                <w:i/>
              </w:rPr>
            </w:pPr>
          </w:p>
        </w:tc>
        <w:tc>
          <w:tcPr>
            <w:tcW w:w="4178" w:type="pct"/>
            <w:shd w:val="clear" w:color="auto" w:fill="auto"/>
          </w:tcPr>
          <w:p w14:paraId="0105011C" w14:textId="77777777" w:rsidR="002349C3" w:rsidRPr="001B4450" w:rsidRDefault="002349C3" w:rsidP="00E05053">
            <w:pPr>
              <w:spacing w:before="60"/>
            </w:pPr>
            <w:r w:rsidRPr="001B4450">
              <w:t>6. PHS-CTS trẻ bị Trật khớp háng bẩm sinh</w:t>
            </w:r>
          </w:p>
        </w:tc>
        <w:tc>
          <w:tcPr>
            <w:tcW w:w="452" w:type="pct"/>
            <w:shd w:val="clear" w:color="auto" w:fill="auto"/>
          </w:tcPr>
          <w:p w14:paraId="38084964" w14:textId="23A1F043" w:rsidR="002349C3" w:rsidRPr="001B4450" w:rsidRDefault="00AD06F3" w:rsidP="00E05053">
            <w:pPr>
              <w:spacing w:before="60"/>
            </w:pPr>
            <w:r>
              <w:t>118</w:t>
            </w:r>
          </w:p>
        </w:tc>
      </w:tr>
      <w:tr w:rsidR="002349C3" w:rsidRPr="001B4450" w14:paraId="2D57054A" w14:textId="77777777" w:rsidTr="00C43E86">
        <w:tc>
          <w:tcPr>
            <w:tcW w:w="370" w:type="pct"/>
            <w:shd w:val="clear" w:color="auto" w:fill="auto"/>
          </w:tcPr>
          <w:p w14:paraId="2A20B4D6" w14:textId="77777777" w:rsidR="002349C3" w:rsidRPr="001B4450" w:rsidRDefault="002349C3" w:rsidP="00E05053">
            <w:pPr>
              <w:spacing w:before="60"/>
              <w:rPr>
                <w:b/>
                <w:i/>
              </w:rPr>
            </w:pPr>
          </w:p>
        </w:tc>
        <w:tc>
          <w:tcPr>
            <w:tcW w:w="4178" w:type="pct"/>
            <w:shd w:val="clear" w:color="auto" w:fill="auto"/>
          </w:tcPr>
          <w:p w14:paraId="43C6374E" w14:textId="77777777" w:rsidR="002349C3" w:rsidRPr="001B4450" w:rsidRDefault="002349C3" w:rsidP="00E05053">
            <w:pPr>
              <w:spacing w:before="60"/>
            </w:pPr>
            <w:r w:rsidRPr="001B4450">
              <w:t>7. PHS-CTS trẻ bị Cong vẹo cột sống</w:t>
            </w:r>
          </w:p>
        </w:tc>
        <w:tc>
          <w:tcPr>
            <w:tcW w:w="452" w:type="pct"/>
            <w:shd w:val="clear" w:color="auto" w:fill="auto"/>
          </w:tcPr>
          <w:p w14:paraId="264482B4" w14:textId="168B0EC9" w:rsidR="002349C3" w:rsidRPr="001B4450" w:rsidRDefault="00AD06F3" w:rsidP="00E05053">
            <w:pPr>
              <w:spacing w:before="60"/>
            </w:pPr>
            <w:r>
              <w:t>122</w:t>
            </w:r>
          </w:p>
        </w:tc>
      </w:tr>
      <w:tr w:rsidR="002349C3" w:rsidRPr="001B4450" w14:paraId="39028BA0" w14:textId="77777777" w:rsidTr="00C43E86">
        <w:tc>
          <w:tcPr>
            <w:tcW w:w="370" w:type="pct"/>
            <w:shd w:val="clear" w:color="auto" w:fill="auto"/>
          </w:tcPr>
          <w:p w14:paraId="7E72AFCF" w14:textId="77777777" w:rsidR="002349C3" w:rsidRPr="001B4450" w:rsidRDefault="002349C3" w:rsidP="00E05053">
            <w:pPr>
              <w:spacing w:before="60"/>
              <w:rPr>
                <w:b/>
                <w:i/>
              </w:rPr>
            </w:pPr>
          </w:p>
        </w:tc>
        <w:tc>
          <w:tcPr>
            <w:tcW w:w="4178" w:type="pct"/>
            <w:shd w:val="clear" w:color="auto" w:fill="auto"/>
          </w:tcPr>
          <w:p w14:paraId="10CFA6CA" w14:textId="77777777" w:rsidR="002349C3" w:rsidRPr="001B4450" w:rsidRDefault="002349C3" w:rsidP="00E05053">
            <w:pPr>
              <w:spacing w:before="60"/>
              <w:rPr>
                <w:b/>
                <w:i/>
              </w:rPr>
            </w:pPr>
            <w:r w:rsidRPr="001B4450">
              <w:rPr>
                <w:b/>
                <w:i/>
              </w:rPr>
              <w:t>Khuyết tật Nghe-Nói</w:t>
            </w:r>
          </w:p>
        </w:tc>
        <w:tc>
          <w:tcPr>
            <w:tcW w:w="452" w:type="pct"/>
            <w:shd w:val="clear" w:color="auto" w:fill="auto"/>
          </w:tcPr>
          <w:p w14:paraId="093E6056" w14:textId="77777777" w:rsidR="002349C3" w:rsidRPr="001B4450" w:rsidRDefault="002349C3" w:rsidP="00E05053">
            <w:pPr>
              <w:spacing w:before="60"/>
            </w:pPr>
          </w:p>
        </w:tc>
      </w:tr>
      <w:tr w:rsidR="002349C3" w:rsidRPr="001B4450" w14:paraId="5565FADE" w14:textId="77777777" w:rsidTr="00C43E86">
        <w:tc>
          <w:tcPr>
            <w:tcW w:w="370" w:type="pct"/>
            <w:shd w:val="clear" w:color="auto" w:fill="auto"/>
          </w:tcPr>
          <w:p w14:paraId="31B33E6F" w14:textId="77777777" w:rsidR="002349C3" w:rsidRPr="001B4450" w:rsidRDefault="002349C3" w:rsidP="00E05053">
            <w:pPr>
              <w:spacing w:before="60"/>
              <w:rPr>
                <w:b/>
                <w:i/>
              </w:rPr>
            </w:pPr>
          </w:p>
        </w:tc>
        <w:tc>
          <w:tcPr>
            <w:tcW w:w="4178" w:type="pct"/>
            <w:shd w:val="clear" w:color="auto" w:fill="auto"/>
          </w:tcPr>
          <w:p w14:paraId="446F02D6" w14:textId="77777777" w:rsidR="002349C3" w:rsidRPr="001B4450" w:rsidRDefault="002349C3" w:rsidP="00E05053">
            <w:pPr>
              <w:spacing w:before="60"/>
            </w:pPr>
            <w:r w:rsidRPr="001B4450">
              <w:t>8. PHS-CTS trẻ bị khiếm thính</w:t>
            </w:r>
          </w:p>
        </w:tc>
        <w:tc>
          <w:tcPr>
            <w:tcW w:w="452" w:type="pct"/>
            <w:shd w:val="clear" w:color="auto" w:fill="auto"/>
          </w:tcPr>
          <w:p w14:paraId="71CCB5C3" w14:textId="6FC303B1" w:rsidR="002349C3" w:rsidRPr="001B4450" w:rsidRDefault="00AD06F3" w:rsidP="00E05053">
            <w:pPr>
              <w:spacing w:before="60"/>
            </w:pPr>
            <w:r>
              <w:t>128</w:t>
            </w:r>
          </w:p>
        </w:tc>
      </w:tr>
      <w:tr w:rsidR="002349C3" w:rsidRPr="001B4450" w14:paraId="7E91C024" w14:textId="77777777" w:rsidTr="00C43E86">
        <w:tc>
          <w:tcPr>
            <w:tcW w:w="370" w:type="pct"/>
            <w:shd w:val="clear" w:color="auto" w:fill="auto"/>
          </w:tcPr>
          <w:p w14:paraId="4455E865" w14:textId="77777777" w:rsidR="002349C3" w:rsidRPr="001B4450" w:rsidRDefault="002349C3" w:rsidP="00E05053">
            <w:pPr>
              <w:spacing w:before="60"/>
              <w:rPr>
                <w:b/>
                <w:i/>
              </w:rPr>
            </w:pPr>
          </w:p>
        </w:tc>
        <w:tc>
          <w:tcPr>
            <w:tcW w:w="4178" w:type="pct"/>
            <w:shd w:val="clear" w:color="auto" w:fill="auto"/>
          </w:tcPr>
          <w:p w14:paraId="2EC14B0D" w14:textId="77777777" w:rsidR="002349C3" w:rsidRPr="001B4450" w:rsidRDefault="002349C3" w:rsidP="00E05053">
            <w:pPr>
              <w:spacing w:before="60"/>
            </w:pPr>
            <w:r w:rsidRPr="001B4450">
              <w:t>9. PHS-CTS trẻ bị Chậm phát triển ngôn ngữ</w:t>
            </w:r>
          </w:p>
        </w:tc>
        <w:tc>
          <w:tcPr>
            <w:tcW w:w="452" w:type="pct"/>
            <w:shd w:val="clear" w:color="auto" w:fill="auto"/>
          </w:tcPr>
          <w:p w14:paraId="4868FBD4" w14:textId="277192DD" w:rsidR="002349C3" w:rsidRPr="001B4450" w:rsidRDefault="00AD06F3" w:rsidP="00E05053">
            <w:pPr>
              <w:spacing w:before="60"/>
            </w:pPr>
            <w:r>
              <w:t>135</w:t>
            </w:r>
          </w:p>
        </w:tc>
      </w:tr>
      <w:tr w:rsidR="002349C3" w:rsidRPr="001B4450" w14:paraId="015CF0DC" w14:textId="77777777" w:rsidTr="00C43E86">
        <w:tc>
          <w:tcPr>
            <w:tcW w:w="370" w:type="pct"/>
            <w:shd w:val="clear" w:color="auto" w:fill="auto"/>
          </w:tcPr>
          <w:p w14:paraId="388513E6" w14:textId="77777777" w:rsidR="002349C3" w:rsidRPr="001B4450" w:rsidRDefault="002349C3" w:rsidP="00E05053">
            <w:pPr>
              <w:spacing w:before="60"/>
              <w:rPr>
                <w:b/>
                <w:i/>
              </w:rPr>
            </w:pPr>
          </w:p>
        </w:tc>
        <w:tc>
          <w:tcPr>
            <w:tcW w:w="4178" w:type="pct"/>
            <w:shd w:val="clear" w:color="auto" w:fill="auto"/>
          </w:tcPr>
          <w:p w14:paraId="64592AE8" w14:textId="77777777" w:rsidR="002349C3" w:rsidRPr="001B4450" w:rsidRDefault="002349C3" w:rsidP="00E05053">
            <w:pPr>
              <w:spacing w:before="60"/>
            </w:pPr>
            <w:r w:rsidRPr="001B4450">
              <w:t>10. PHS-CTS trẻ bị Rối loạn phát âm</w:t>
            </w:r>
          </w:p>
        </w:tc>
        <w:tc>
          <w:tcPr>
            <w:tcW w:w="452" w:type="pct"/>
            <w:shd w:val="clear" w:color="auto" w:fill="auto"/>
          </w:tcPr>
          <w:p w14:paraId="4BCFE3A4" w14:textId="4B1C01F9" w:rsidR="002349C3" w:rsidRPr="001B4450" w:rsidRDefault="00AD06F3" w:rsidP="00E05053">
            <w:pPr>
              <w:spacing w:before="60"/>
            </w:pPr>
            <w:r>
              <w:t>140</w:t>
            </w:r>
          </w:p>
        </w:tc>
      </w:tr>
      <w:tr w:rsidR="002349C3" w:rsidRPr="001B4450" w14:paraId="35F54A86" w14:textId="77777777" w:rsidTr="00C43E86">
        <w:tc>
          <w:tcPr>
            <w:tcW w:w="370" w:type="pct"/>
            <w:shd w:val="clear" w:color="auto" w:fill="auto"/>
          </w:tcPr>
          <w:p w14:paraId="6590D913" w14:textId="77777777" w:rsidR="002349C3" w:rsidRPr="001B4450" w:rsidRDefault="002349C3" w:rsidP="00E05053">
            <w:pPr>
              <w:spacing w:before="60"/>
              <w:rPr>
                <w:b/>
                <w:i/>
              </w:rPr>
            </w:pPr>
          </w:p>
        </w:tc>
        <w:tc>
          <w:tcPr>
            <w:tcW w:w="4178" w:type="pct"/>
            <w:shd w:val="clear" w:color="auto" w:fill="auto"/>
          </w:tcPr>
          <w:p w14:paraId="00E48DBE" w14:textId="77777777" w:rsidR="002349C3" w:rsidRPr="001B4450" w:rsidRDefault="002349C3" w:rsidP="00E05053">
            <w:pPr>
              <w:spacing w:before="60"/>
              <w:rPr>
                <w:b/>
                <w:i/>
              </w:rPr>
            </w:pPr>
            <w:r w:rsidRPr="001B4450">
              <w:rPr>
                <w:b/>
                <w:i/>
              </w:rPr>
              <w:t>Khuyết tật về Nhìn</w:t>
            </w:r>
          </w:p>
        </w:tc>
        <w:tc>
          <w:tcPr>
            <w:tcW w:w="452" w:type="pct"/>
            <w:shd w:val="clear" w:color="auto" w:fill="auto"/>
          </w:tcPr>
          <w:p w14:paraId="5B1E56D0" w14:textId="77777777" w:rsidR="002349C3" w:rsidRPr="001B4450" w:rsidRDefault="002349C3" w:rsidP="00E05053">
            <w:pPr>
              <w:spacing w:before="60"/>
            </w:pPr>
          </w:p>
        </w:tc>
      </w:tr>
      <w:tr w:rsidR="002349C3" w:rsidRPr="001B4450" w14:paraId="125AA1DF" w14:textId="77777777" w:rsidTr="00C43E86">
        <w:tc>
          <w:tcPr>
            <w:tcW w:w="370" w:type="pct"/>
            <w:shd w:val="clear" w:color="auto" w:fill="auto"/>
          </w:tcPr>
          <w:p w14:paraId="1E38B745" w14:textId="77777777" w:rsidR="002349C3" w:rsidRPr="001B4450" w:rsidRDefault="002349C3" w:rsidP="00E05053">
            <w:pPr>
              <w:spacing w:before="60"/>
              <w:rPr>
                <w:b/>
                <w:i/>
              </w:rPr>
            </w:pPr>
          </w:p>
        </w:tc>
        <w:tc>
          <w:tcPr>
            <w:tcW w:w="4178" w:type="pct"/>
            <w:shd w:val="clear" w:color="auto" w:fill="auto"/>
          </w:tcPr>
          <w:p w14:paraId="00DB9B93" w14:textId="77777777" w:rsidR="002349C3" w:rsidRPr="001B4450" w:rsidRDefault="002349C3" w:rsidP="00E05053">
            <w:pPr>
              <w:spacing w:before="60"/>
            </w:pPr>
            <w:r w:rsidRPr="001B4450">
              <w:t>11. PHS-CTS trẻ bị Giảm thị lực</w:t>
            </w:r>
          </w:p>
        </w:tc>
        <w:tc>
          <w:tcPr>
            <w:tcW w:w="452" w:type="pct"/>
            <w:shd w:val="clear" w:color="auto" w:fill="auto"/>
          </w:tcPr>
          <w:p w14:paraId="03EC1126" w14:textId="0C84978F" w:rsidR="002349C3" w:rsidRPr="001B4450" w:rsidRDefault="00AD06F3" w:rsidP="00E05053">
            <w:pPr>
              <w:spacing w:before="60"/>
            </w:pPr>
            <w:r>
              <w:t>146</w:t>
            </w:r>
          </w:p>
        </w:tc>
      </w:tr>
      <w:tr w:rsidR="002349C3" w:rsidRPr="001B4450" w14:paraId="75C220ED" w14:textId="77777777" w:rsidTr="00C43E86">
        <w:tc>
          <w:tcPr>
            <w:tcW w:w="370" w:type="pct"/>
            <w:shd w:val="clear" w:color="auto" w:fill="auto"/>
          </w:tcPr>
          <w:p w14:paraId="3A00966D" w14:textId="77777777" w:rsidR="002349C3" w:rsidRPr="001B4450" w:rsidRDefault="002349C3" w:rsidP="00E05053">
            <w:pPr>
              <w:spacing w:before="60"/>
              <w:rPr>
                <w:b/>
                <w:i/>
              </w:rPr>
            </w:pPr>
          </w:p>
        </w:tc>
        <w:tc>
          <w:tcPr>
            <w:tcW w:w="4178" w:type="pct"/>
            <w:shd w:val="clear" w:color="auto" w:fill="auto"/>
          </w:tcPr>
          <w:p w14:paraId="4397A6D3" w14:textId="77777777" w:rsidR="002349C3" w:rsidRPr="001B4450" w:rsidRDefault="002349C3" w:rsidP="00E05053">
            <w:pPr>
              <w:spacing w:before="60"/>
              <w:rPr>
                <w:b/>
                <w:i/>
              </w:rPr>
            </w:pPr>
            <w:r w:rsidRPr="001B4450">
              <w:rPr>
                <w:b/>
                <w:i/>
              </w:rPr>
              <w:t>Khuyết tật về Thần kinh, Tâm thần</w:t>
            </w:r>
          </w:p>
        </w:tc>
        <w:tc>
          <w:tcPr>
            <w:tcW w:w="452" w:type="pct"/>
            <w:shd w:val="clear" w:color="auto" w:fill="auto"/>
          </w:tcPr>
          <w:p w14:paraId="2BE7C6CB" w14:textId="77777777" w:rsidR="002349C3" w:rsidRPr="001B4450" w:rsidRDefault="002349C3" w:rsidP="00E05053">
            <w:pPr>
              <w:spacing w:before="60"/>
              <w:rPr>
                <w:b/>
                <w:i/>
              </w:rPr>
            </w:pPr>
          </w:p>
        </w:tc>
      </w:tr>
      <w:tr w:rsidR="002349C3" w:rsidRPr="001B4450" w14:paraId="3036B52C" w14:textId="77777777" w:rsidTr="00C43E86">
        <w:tc>
          <w:tcPr>
            <w:tcW w:w="370" w:type="pct"/>
            <w:shd w:val="clear" w:color="auto" w:fill="auto"/>
          </w:tcPr>
          <w:p w14:paraId="3376135E" w14:textId="77777777" w:rsidR="002349C3" w:rsidRPr="001B4450" w:rsidRDefault="002349C3" w:rsidP="00E05053">
            <w:pPr>
              <w:spacing w:before="60"/>
              <w:rPr>
                <w:b/>
                <w:i/>
              </w:rPr>
            </w:pPr>
          </w:p>
        </w:tc>
        <w:tc>
          <w:tcPr>
            <w:tcW w:w="4178" w:type="pct"/>
            <w:shd w:val="clear" w:color="auto" w:fill="auto"/>
          </w:tcPr>
          <w:p w14:paraId="53D1CCF2" w14:textId="77777777" w:rsidR="002349C3" w:rsidRPr="001B4450" w:rsidRDefault="002349C3" w:rsidP="00E05053">
            <w:pPr>
              <w:spacing w:before="60"/>
            </w:pPr>
            <w:r w:rsidRPr="001B4450">
              <w:t>12. PHS-CTS trẻ bị Bại não</w:t>
            </w:r>
          </w:p>
        </w:tc>
        <w:tc>
          <w:tcPr>
            <w:tcW w:w="452" w:type="pct"/>
            <w:shd w:val="clear" w:color="auto" w:fill="auto"/>
          </w:tcPr>
          <w:p w14:paraId="32B04AEA" w14:textId="55B70437" w:rsidR="002349C3" w:rsidRPr="001B4450" w:rsidRDefault="00AD06F3" w:rsidP="00E05053">
            <w:pPr>
              <w:spacing w:before="60"/>
            </w:pPr>
            <w:r>
              <w:t>152</w:t>
            </w:r>
          </w:p>
        </w:tc>
      </w:tr>
      <w:tr w:rsidR="002349C3" w:rsidRPr="001B4450" w14:paraId="3A930242" w14:textId="77777777" w:rsidTr="00C43E86">
        <w:tc>
          <w:tcPr>
            <w:tcW w:w="370" w:type="pct"/>
            <w:shd w:val="clear" w:color="auto" w:fill="auto"/>
          </w:tcPr>
          <w:p w14:paraId="3DD11B5F" w14:textId="77777777" w:rsidR="002349C3" w:rsidRPr="001B4450" w:rsidRDefault="002349C3" w:rsidP="00E05053">
            <w:pPr>
              <w:spacing w:before="60"/>
              <w:rPr>
                <w:b/>
                <w:i/>
              </w:rPr>
            </w:pPr>
          </w:p>
        </w:tc>
        <w:tc>
          <w:tcPr>
            <w:tcW w:w="4178" w:type="pct"/>
            <w:shd w:val="clear" w:color="auto" w:fill="auto"/>
          </w:tcPr>
          <w:p w14:paraId="1A13E2CE" w14:textId="77777777" w:rsidR="002349C3" w:rsidRPr="001B4450" w:rsidRDefault="002349C3" w:rsidP="00E05053">
            <w:pPr>
              <w:spacing w:before="60"/>
            </w:pPr>
            <w:r w:rsidRPr="001B4450">
              <w:t xml:space="preserve">13. PHS-CTS trẻ bị Tự kỷ </w:t>
            </w:r>
          </w:p>
        </w:tc>
        <w:tc>
          <w:tcPr>
            <w:tcW w:w="452" w:type="pct"/>
            <w:shd w:val="clear" w:color="auto" w:fill="auto"/>
          </w:tcPr>
          <w:p w14:paraId="07F0C3C5" w14:textId="6929A5D1" w:rsidR="002349C3" w:rsidRPr="001B4450" w:rsidRDefault="00AD06F3" w:rsidP="00E05053">
            <w:pPr>
              <w:spacing w:before="60"/>
            </w:pPr>
            <w:r>
              <w:t>163</w:t>
            </w:r>
          </w:p>
        </w:tc>
      </w:tr>
      <w:tr w:rsidR="002349C3" w:rsidRPr="001B4450" w14:paraId="691E08C8" w14:textId="77777777" w:rsidTr="00C43E86">
        <w:tc>
          <w:tcPr>
            <w:tcW w:w="370" w:type="pct"/>
            <w:shd w:val="clear" w:color="auto" w:fill="auto"/>
          </w:tcPr>
          <w:p w14:paraId="34CA5F77" w14:textId="77777777" w:rsidR="002349C3" w:rsidRPr="001B4450" w:rsidRDefault="002349C3" w:rsidP="00E05053">
            <w:pPr>
              <w:spacing w:before="60"/>
              <w:rPr>
                <w:b/>
                <w:i/>
              </w:rPr>
            </w:pPr>
          </w:p>
        </w:tc>
        <w:tc>
          <w:tcPr>
            <w:tcW w:w="4178" w:type="pct"/>
            <w:shd w:val="clear" w:color="auto" w:fill="auto"/>
          </w:tcPr>
          <w:p w14:paraId="52BD28A1" w14:textId="77777777" w:rsidR="002349C3" w:rsidRPr="001B4450" w:rsidRDefault="002349C3" w:rsidP="00E05053">
            <w:pPr>
              <w:spacing w:before="60"/>
            </w:pPr>
            <w:r w:rsidRPr="001B4450">
              <w:t>14. PHS-CTS trẻ bị Tăng động-Giảm chú ý</w:t>
            </w:r>
          </w:p>
        </w:tc>
        <w:tc>
          <w:tcPr>
            <w:tcW w:w="452" w:type="pct"/>
            <w:shd w:val="clear" w:color="auto" w:fill="auto"/>
          </w:tcPr>
          <w:p w14:paraId="3DCC7E82" w14:textId="7DCB3C15" w:rsidR="002349C3" w:rsidRPr="001B4450" w:rsidRDefault="00AD06F3" w:rsidP="00E05053">
            <w:pPr>
              <w:spacing w:before="60"/>
            </w:pPr>
            <w:r>
              <w:t>181</w:t>
            </w:r>
          </w:p>
        </w:tc>
      </w:tr>
      <w:tr w:rsidR="002349C3" w:rsidRPr="001B4450" w14:paraId="401EF88B" w14:textId="77777777" w:rsidTr="00C43E86">
        <w:tc>
          <w:tcPr>
            <w:tcW w:w="370" w:type="pct"/>
            <w:shd w:val="clear" w:color="auto" w:fill="auto"/>
          </w:tcPr>
          <w:p w14:paraId="4043CC67" w14:textId="77777777" w:rsidR="002349C3" w:rsidRPr="001B4450" w:rsidRDefault="002349C3" w:rsidP="00E05053">
            <w:pPr>
              <w:spacing w:before="60"/>
              <w:rPr>
                <w:b/>
                <w:i/>
              </w:rPr>
            </w:pPr>
          </w:p>
        </w:tc>
        <w:tc>
          <w:tcPr>
            <w:tcW w:w="4178" w:type="pct"/>
            <w:shd w:val="clear" w:color="auto" w:fill="auto"/>
          </w:tcPr>
          <w:p w14:paraId="04056CE7" w14:textId="77777777" w:rsidR="002349C3" w:rsidRPr="001B4450" w:rsidRDefault="002349C3" w:rsidP="00E05053">
            <w:pPr>
              <w:spacing w:before="60"/>
              <w:rPr>
                <w:b/>
                <w:i/>
              </w:rPr>
            </w:pPr>
            <w:r w:rsidRPr="001B4450">
              <w:rPr>
                <w:b/>
                <w:i/>
              </w:rPr>
              <w:t>Khuyết tật về Trí tuệ</w:t>
            </w:r>
          </w:p>
        </w:tc>
        <w:tc>
          <w:tcPr>
            <w:tcW w:w="452" w:type="pct"/>
            <w:shd w:val="clear" w:color="auto" w:fill="auto"/>
          </w:tcPr>
          <w:p w14:paraId="5F2F9975" w14:textId="77777777" w:rsidR="002349C3" w:rsidRPr="001B4450" w:rsidRDefault="002349C3" w:rsidP="00E05053">
            <w:pPr>
              <w:spacing w:before="60"/>
            </w:pPr>
          </w:p>
        </w:tc>
      </w:tr>
      <w:tr w:rsidR="002349C3" w:rsidRPr="001B4450" w14:paraId="3030FB51" w14:textId="77777777" w:rsidTr="00C43E86">
        <w:tc>
          <w:tcPr>
            <w:tcW w:w="370" w:type="pct"/>
            <w:shd w:val="clear" w:color="auto" w:fill="auto"/>
          </w:tcPr>
          <w:p w14:paraId="7F31BA91" w14:textId="77777777" w:rsidR="002349C3" w:rsidRPr="001B4450" w:rsidRDefault="002349C3" w:rsidP="00E05053">
            <w:pPr>
              <w:spacing w:before="60"/>
              <w:rPr>
                <w:b/>
                <w:i/>
              </w:rPr>
            </w:pPr>
          </w:p>
        </w:tc>
        <w:tc>
          <w:tcPr>
            <w:tcW w:w="4178" w:type="pct"/>
            <w:shd w:val="clear" w:color="auto" w:fill="auto"/>
          </w:tcPr>
          <w:p w14:paraId="31CF5738" w14:textId="77777777" w:rsidR="002349C3" w:rsidRPr="001B4450" w:rsidRDefault="002349C3" w:rsidP="00E05053">
            <w:pPr>
              <w:spacing w:before="60"/>
            </w:pPr>
            <w:r w:rsidRPr="001B4450">
              <w:t>15. PHS-CTS trẻ bị Chậm phát triển trí tuệ</w:t>
            </w:r>
          </w:p>
        </w:tc>
        <w:tc>
          <w:tcPr>
            <w:tcW w:w="452" w:type="pct"/>
            <w:shd w:val="clear" w:color="auto" w:fill="auto"/>
          </w:tcPr>
          <w:p w14:paraId="7A51D3A3" w14:textId="78CCE6D0" w:rsidR="002349C3" w:rsidRPr="001B4450" w:rsidRDefault="00AD06F3" w:rsidP="00E05053">
            <w:pPr>
              <w:spacing w:before="60"/>
            </w:pPr>
            <w:r>
              <w:t>188</w:t>
            </w:r>
          </w:p>
        </w:tc>
      </w:tr>
      <w:tr w:rsidR="002349C3" w:rsidRPr="001B4450" w14:paraId="53B5C246" w14:textId="77777777" w:rsidTr="00C43E86">
        <w:tc>
          <w:tcPr>
            <w:tcW w:w="370" w:type="pct"/>
            <w:shd w:val="clear" w:color="auto" w:fill="auto"/>
          </w:tcPr>
          <w:p w14:paraId="622629DE" w14:textId="77777777" w:rsidR="002349C3" w:rsidRPr="001B4450" w:rsidRDefault="002349C3" w:rsidP="00E05053">
            <w:pPr>
              <w:spacing w:before="60"/>
              <w:rPr>
                <w:b/>
                <w:i/>
              </w:rPr>
            </w:pPr>
          </w:p>
        </w:tc>
        <w:tc>
          <w:tcPr>
            <w:tcW w:w="4178" w:type="pct"/>
            <w:shd w:val="clear" w:color="auto" w:fill="auto"/>
          </w:tcPr>
          <w:p w14:paraId="6D210283" w14:textId="77777777" w:rsidR="002349C3" w:rsidRPr="001B4450" w:rsidRDefault="002349C3" w:rsidP="00E05053">
            <w:pPr>
              <w:spacing w:before="60"/>
              <w:rPr>
                <w:b/>
                <w:i/>
              </w:rPr>
            </w:pPr>
            <w:r w:rsidRPr="001B4450">
              <w:rPr>
                <w:b/>
                <w:i/>
              </w:rPr>
              <w:t>Khuyết tật khác</w:t>
            </w:r>
          </w:p>
          <w:p w14:paraId="266A45C4" w14:textId="77777777" w:rsidR="002349C3" w:rsidRPr="001B4450" w:rsidRDefault="002349C3" w:rsidP="00E05053">
            <w:pPr>
              <w:spacing w:before="60"/>
            </w:pPr>
            <w:r w:rsidRPr="001B4450">
              <w:t>16. Phát hiện sớm các dị tật bẩm sinh do ảnh hưởng bới chất độc hóa học/dioxin</w:t>
            </w:r>
          </w:p>
        </w:tc>
        <w:tc>
          <w:tcPr>
            <w:tcW w:w="452" w:type="pct"/>
            <w:shd w:val="clear" w:color="auto" w:fill="auto"/>
          </w:tcPr>
          <w:p w14:paraId="67BFBD0F" w14:textId="77777777" w:rsidR="002349C3" w:rsidRDefault="002349C3" w:rsidP="00E05053">
            <w:pPr>
              <w:spacing w:before="60"/>
            </w:pPr>
          </w:p>
          <w:p w14:paraId="56033283" w14:textId="41C4E043" w:rsidR="00AD06F3" w:rsidRPr="001B4450" w:rsidRDefault="00AD06F3" w:rsidP="00E05053">
            <w:pPr>
              <w:spacing w:before="60"/>
            </w:pPr>
            <w:r>
              <w:t>197</w:t>
            </w:r>
          </w:p>
        </w:tc>
      </w:tr>
    </w:tbl>
    <w:p w14:paraId="40B76ABF" w14:textId="77777777" w:rsidR="00E05053" w:rsidRDefault="002349C3" w:rsidP="002349C3">
      <w:pPr>
        <w:spacing w:line="360" w:lineRule="auto"/>
        <w:jc w:val="both"/>
        <w:rPr>
          <w:sz w:val="26"/>
          <w:szCs w:val="26"/>
        </w:rPr>
      </w:pPr>
      <w:r w:rsidRPr="001B4450">
        <w:rPr>
          <w:rFonts w:ascii=".VnTime" w:hAnsi=".VnTime"/>
          <w:sz w:val="28"/>
          <w:szCs w:val="28"/>
        </w:rPr>
        <w:br w:type="page"/>
      </w:r>
    </w:p>
    <w:p w14:paraId="578702B8" w14:textId="77777777" w:rsidR="00E05053" w:rsidRDefault="00E05053" w:rsidP="002349C3">
      <w:pPr>
        <w:spacing w:line="360" w:lineRule="auto"/>
        <w:jc w:val="both"/>
        <w:rPr>
          <w:sz w:val="26"/>
          <w:szCs w:val="26"/>
        </w:rPr>
      </w:pPr>
    </w:p>
    <w:p w14:paraId="718024CF" w14:textId="77777777" w:rsidR="00E05053" w:rsidRDefault="00E05053" w:rsidP="002349C3">
      <w:pPr>
        <w:spacing w:line="360" w:lineRule="auto"/>
        <w:jc w:val="both"/>
        <w:rPr>
          <w:sz w:val="26"/>
          <w:szCs w:val="26"/>
        </w:rPr>
      </w:pPr>
    </w:p>
    <w:p w14:paraId="5C10FC7A" w14:textId="77777777" w:rsidR="004C7110" w:rsidRDefault="004C7110" w:rsidP="002349C3">
      <w:pPr>
        <w:spacing w:line="360" w:lineRule="auto"/>
        <w:jc w:val="both"/>
        <w:rPr>
          <w:sz w:val="26"/>
          <w:szCs w:val="26"/>
        </w:rPr>
      </w:pPr>
    </w:p>
    <w:p w14:paraId="12B2C816" w14:textId="77777777" w:rsidR="004C7110" w:rsidRDefault="004C7110" w:rsidP="002349C3">
      <w:pPr>
        <w:spacing w:line="360" w:lineRule="auto"/>
        <w:jc w:val="both"/>
        <w:rPr>
          <w:sz w:val="26"/>
          <w:szCs w:val="26"/>
        </w:rPr>
      </w:pPr>
    </w:p>
    <w:p w14:paraId="6FB2BFD1" w14:textId="77777777" w:rsidR="004C7110" w:rsidRDefault="004C7110" w:rsidP="002349C3">
      <w:pPr>
        <w:spacing w:line="360" w:lineRule="auto"/>
        <w:jc w:val="both"/>
        <w:rPr>
          <w:sz w:val="26"/>
          <w:szCs w:val="26"/>
        </w:rPr>
      </w:pPr>
    </w:p>
    <w:p w14:paraId="3775AE3C" w14:textId="77777777" w:rsidR="004C7110" w:rsidRDefault="004C7110" w:rsidP="002349C3">
      <w:pPr>
        <w:spacing w:line="360" w:lineRule="auto"/>
        <w:jc w:val="both"/>
        <w:rPr>
          <w:sz w:val="26"/>
          <w:szCs w:val="26"/>
        </w:rPr>
      </w:pPr>
    </w:p>
    <w:p w14:paraId="38AA10A2" w14:textId="77777777" w:rsidR="00E05053" w:rsidRPr="001B4450" w:rsidRDefault="00E05053" w:rsidP="002349C3">
      <w:pPr>
        <w:spacing w:line="360" w:lineRule="auto"/>
        <w:jc w:val="both"/>
        <w:rPr>
          <w:sz w:val="26"/>
          <w:szCs w:val="26"/>
        </w:rPr>
      </w:pPr>
    </w:p>
    <w:p w14:paraId="6F4CF2B6" w14:textId="77777777" w:rsidR="002349C3" w:rsidRPr="001B4450" w:rsidRDefault="002349C3" w:rsidP="002349C3">
      <w:pPr>
        <w:spacing w:line="360" w:lineRule="auto"/>
        <w:jc w:val="both"/>
        <w:rPr>
          <w:sz w:val="26"/>
          <w:szCs w:val="26"/>
        </w:rPr>
      </w:pPr>
    </w:p>
    <w:p w14:paraId="7608247A" w14:textId="77777777" w:rsidR="002349C3" w:rsidRPr="001B4450" w:rsidRDefault="002349C3" w:rsidP="002349C3">
      <w:pPr>
        <w:spacing w:before="120" w:after="120" w:line="360" w:lineRule="auto"/>
        <w:jc w:val="center"/>
        <w:rPr>
          <w:b/>
          <w:sz w:val="44"/>
          <w:szCs w:val="48"/>
        </w:rPr>
      </w:pPr>
      <w:r w:rsidRPr="001B4450">
        <w:rPr>
          <w:b/>
          <w:sz w:val="44"/>
          <w:szCs w:val="48"/>
        </w:rPr>
        <w:t>Phần I</w:t>
      </w:r>
    </w:p>
    <w:p w14:paraId="316C5FF8" w14:textId="77777777" w:rsidR="002349C3" w:rsidRPr="001B4450" w:rsidRDefault="002349C3" w:rsidP="002349C3">
      <w:pPr>
        <w:spacing w:before="120" w:after="120" w:line="360" w:lineRule="auto"/>
        <w:jc w:val="center"/>
        <w:rPr>
          <w:b/>
          <w:sz w:val="36"/>
          <w:szCs w:val="48"/>
        </w:rPr>
      </w:pPr>
      <w:r w:rsidRPr="001B4450">
        <w:rPr>
          <w:b/>
          <w:sz w:val="36"/>
          <w:szCs w:val="48"/>
        </w:rPr>
        <w:t>TỔNG QUAN VỀ KHUYẾT TẬT,</w:t>
      </w:r>
    </w:p>
    <w:p w14:paraId="25AA8C7B" w14:textId="77777777" w:rsidR="002349C3" w:rsidRPr="001B4450" w:rsidRDefault="002349C3" w:rsidP="002349C3">
      <w:pPr>
        <w:spacing w:before="120" w:after="120" w:line="360" w:lineRule="auto"/>
        <w:jc w:val="center"/>
        <w:rPr>
          <w:b/>
          <w:sz w:val="36"/>
          <w:szCs w:val="48"/>
        </w:rPr>
      </w:pPr>
      <w:r w:rsidRPr="001B4450">
        <w:rPr>
          <w:b/>
          <w:sz w:val="36"/>
          <w:szCs w:val="48"/>
        </w:rPr>
        <w:t>PHÁT HIỆN SỚM</w:t>
      </w:r>
      <w:r w:rsidR="001B4450" w:rsidRPr="001B4450">
        <w:rPr>
          <w:b/>
          <w:sz w:val="36"/>
          <w:szCs w:val="48"/>
        </w:rPr>
        <w:t xml:space="preserve"> </w:t>
      </w:r>
      <w:r w:rsidRPr="001B4450">
        <w:rPr>
          <w:b/>
          <w:sz w:val="36"/>
          <w:szCs w:val="48"/>
        </w:rPr>
        <w:t>-</w:t>
      </w:r>
      <w:r w:rsidR="001B4450" w:rsidRPr="001B4450">
        <w:rPr>
          <w:b/>
          <w:sz w:val="36"/>
          <w:szCs w:val="48"/>
        </w:rPr>
        <w:t xml:space="preserve"> </w:t>
      </w:r>
      <w:r w:rsidRPr="001B4450">
        <w:rPr>
          <w:b/>
          <w:sz w:val="36"/>
          <w:szCs w:val="48"/>
        </w:rPr>
        <w:t>CAN THIỆP SỚM</w:t>
      </w:r>
    </w:p>
    <w:p w14:paraId="1ADC06EE" w14:textId="77777777" w:rsidR="002349C3" w:rsidRPr="001B4450" w:rsidRDefault="002349C3" w:rsidP="002349C3">
      <w:pPr>
        <w:spacing w:before="120" w:after="120" w:line="360" w:lineRule="auto"/>
        <w:jc w:val="center"/>
        <w:rPr>
          <w:b/>
          <w:sz w:val="36"/>
          <w:szCs w:val="48"/>
        </w:rPr>
      </w:pPr>
      <w:r w:rsidRPr="001B4450">
        <w:rPr>
          <w:b/>
          <w:sz w:val="36"/>
          <w:szCs w:val="48"/>
        </w:rPr>
        <w:t>TRẺ EM KHUYẾT TẬT</w:t>
      </w:r>
    </w:p>
    <w:p w14:paraId="06028D70" w14:textId="77777777" w:rsidR="002349C3" w:rsidRPr="001B4450" w:rsidRDefault="002349C3" w:rsidP="002349C3">
      <w:pPr>
        <w:spacing w:line="360" w:lineRule="auto"/>
        <w:jc w:val="both"/>
        <w:rPr>
          <w:b/>
          <w:sz w:val="32"/>
          <w:szCs w:val="32"/>
          <w:lang w:val="vi-VN"/>
        </w:rPr>
      </w:pPr>
    </w:p>
    <w:p w14:paraId="2AF8C546" w14:textId="77777777" w:rsidR="002349C3" w:rsidRPr="001B4450" w:rsidRDefault="002349C3" w:rsidP="002349C3">
      <w:pPr>
        <w:spacing w:line="360" w:lineRule="auto"/>
        <w:jc w:val="both"/>
        <w:rPr>
          <w:b/>
          <w:sz w:val="32"/>
          <w:szCs w:val="32"/>
          <w:lang w:val="vi-VN"/>
        </w:rPr>
      </w:pPr>
    </w:p>
    <w:p w14:paraId="24B4E220" w14:textId="77777777" w:rsidR="002349C3" w:rsidRPr="001B4450" w:rsidRDefault="002349C3" w:rsidP="002349C3">
      <w:pPr>
        <w:spacing w:line="360" w:lineRule="auto"/>
        <w:jc w:val="both"/>
        <w:rPr>
          <w:b/>
          <w:sz w:val="32"/>
          <w:szCs w:val="32"/>
          <w:lang w:val="vi-VN"/>
        </w:rPr>
      </w:pPr>
    </w:p>
    <w:p w14:paraId="4A53BB58" w14:textId="77777777" w:rsidR="002349C3" w:rsidRPr="001B4450" w:rsidRDefault="002349C3" w:rsidP="002349C3">
      <w:pPr>
        <w:spacing w:line="360" w:lineRule="auto"/>
        <w:jc w:val="both"/>
        <w:rPr>
          <w:b/>
          <w:sz w:val="32"/>
          <w:szCs w:val="32"/>
          <w:lang w:val="vi-VN"/>
        </w:rPr>
      </w:pPr>
    </w:p>
    <w:p w14:paraId="0946F105" w14:textId="77777777" w:rsidR="002349C3" w:rsidRPr="001B4450" w:rsidRDefault="002349C3" w:rsidP="002349C3">
      <w:pPr>
        <w:spacing w:line="360" w:lineRule="auto"/>
        <w:jc w:val="both"/>
        <w:rPr>
          <w:b/>
          <w:sz w:val="32"/>
          <w:szCs w:val="32"/>
          <w:lang w:val="vi-VN"/>
        </w:rPr>
      </w:pPr>
    </w:p>
    <w:p w14:paraId="0198FC53" w14:textId="77777777" w:rsidR="002349C3" w:rsidRPr="001B4450" w:rsidRDefault="002349C3" w:rsidP="002349C3">
      <w:pPr>
        <w:spacing w:line="360" w:lineRule="auto"/>
        <w:jc w:val="both"/>
        <w:rPr>
          <w:b/>
          <w:sz w:val="32"/>
          <w:szCs w:val="32"/>
          <w:lang w:val="vi-VN"/>
        </w:rPr>
      </w:pPr>
    </w:p>
    <w:p w14:paraId="6514B5C5" w14:textId="77777777" w:rsidR="002349C3" w:rsidRPr="001B4450" w:rsidRDefault="002349C3" w:rsidP="002349C3">
      <w:pPr>
        <w:spacing w:line="360" w:lineRule="auto"/>
        <w:jc w:val="both"/>
        <w:rPr>
          <w:b/>
          <w:sz w:val="32"/>
          <w:szCs w:val="32"/>
          <w:lang w:val="vi-VN"/>
        </w:rPr>
      </w:pPr>
    </w:p>
    <w:p w14:paraId="668E3A8E" w14:textId="77777777" w:rsidR="002349C3" w:rsidRPr="001B4450" w:rsidRDefault="002349C3" w:rsidP="002349C3">
      <w:pPr>
        <w:spacing w:line="360" w:lineRule="auto"/>
        <w:jc w:val="both"/>
        <w:rPr>
          <w:b/>
          <w:sz w:val="32"/>
          <w:szCs w:val="32"/>
          <w:lang w:val="vi-VN"/>
        </w:rPr>
      </w:pPr>
    </w:p>
    <w:p w14:paraId="796945C7" w14:textId="77777777" w:rsidR="002349C3" w:rsidRPr="001B4450" w:rsidRDefault="002349C3" w:rsidP="002349C3">
      <w:pPr>
        <w:spacing w:line="360" w:lineRule="auto"/>
        <w:jc w:val="both"/>
        <w:rPr>
          <w:b/>
          <w:sz w:val="32"/>
          <w:szCs w:val="32"/>
          <w:lang w:val="vi-VN"/>
        </w:rPr>
      </w:pPr>
    </w:p>
    <w:p w14:paraId="56A6EE95" w14:textId="77777777" w:rsidR="002349C3" w:rsidRPr="001B4450" w:rsidRDefault="002349C3" w:rsidP="002349C3">
      <w:pPr>
        <w:spacing w:line="360" w:lineRule="auto"/>
        <w:jc w:val="both"/>
        <w:rPr>
          <w:b/>
          <w:sz w:val="32"/>
          <w:szCs w:val="32"/>
          <w:lang w:val="vi-VN"/>
        </w:rPr>
      </w:pPr>
    </w:p>
    <w:p w14:paraId="5D1BBDBE" w14:textId="77777777" w:rsidR="002349C3" w:rsidRPr="001B4450" w:rsidRDefault="005A1CF9" w:rsidP="001B4450">
      <w:pPr>
        <w:pBdr>
          <w:bottom w:val="single" w:sz="24" w:space="1" w:color="auto"/>
        </w:pBdr>
        <w:spacing w:before="120" w:after="60" w:line="276" w:lineRule="auto"/>
        <w:ind w:firstLine="567"/>
        <w:rPr>
          <w:b/>
          <w:sz w:val="28"/>
          <w:szCs w:val="26"/>
          <w:lang w:val="vi-VN"/>
        </w:rPr>
      </w:pPr>
      <w:r>
        <w:rPr>
          <w:b/>
          <w:sz w:val="28"/>
          <w:szCs w:val="26"/>
          <w:lang w:val="vi-VN"/>
        </w:rPr>
        <w:br w:type="page"/>
      </w:r>
      <w:r w:rsidR="002349C3" w:rsidRPr="001B4450">
        <w:rPr>
          <w:b/>
          <w:sz w:val="28"/>
          <w:szCs w:val="26"/>
          <w:lang w:val="vi-VN"/>
        </w:rPr>
        <w:lastRenderedPageBreak/>
        <w:t>1. TỔNG QUAN VỀ TRẺ KHUYẾT TẬT</w:t>
      </w:r>
    </w:p>
    <w:p w14:paraId="0C4B0648" w14:textId="77777777" w:rsidR="002349C3" w:rsidRPr="001B4450" w:rsidRDefault="002349C3" w:rsidP="00E05053">
      <w:pPr>
        <w:pStyle w:val="Heading3"/>
        <w:spacing w:before="240" w:after="60" w:line="276" w:lineRule="auto"/>
        <w:ind w:firstLine="567"/>
        <w:rPr>
          <w:i w:val="0"/>
          <w:szCs w:val="26"/>
          <w:lang w:val="vi-VN"/>
        </w:rPr>
      </w:pPr>
      <w:r w:rsidRPr="001B4450">
        <w:rPr>
          <w:i w:val="0"/>
          <w:szCs w:val="26"/>
          <w:lang w:val="vi-VN"/>
        </w:rPr>
        <w:t>1.1. Khái niệm về khuyết tật</w:t>
      </w:r>
    </w:p>
    <w:p w14:paraId="353CACFB" w14:textId="77777777" w:rsidR="002349C3" w:rsidRPr="005A1CF9" w:rsidRDefault="002349C3" w:rsidP="001B4450">
      <w:pPr>
        <w:spacing w:before="120" w:after="60" w:line="276" w:lineRule="auto"/>
        <w:ind w:firstLine="567"/>
        <w:jc w:val="both"/>
        <w:rPr>
          <w:sz w:val="26"/>
          <w:szCs w:val="26"/>
          <w:lang w:val="vi-VN"/>
        </w:rPr>
      </w:pPr>
      <w:r w:rsidRPr="005A1CF9">
        <w:rPr>
          <w:i/>
          <w:sz w:val="26"/>
          <w:szCs w:val="26"/>
          <w:lang w:val="vi-VN"/>
        </w:rPr>
        <w:t>Định nghĩa khuyết tật</w:t>
      </w:r>
    </w:p>
    <w:p w14:paraId="73C4F531" w14:textId="77777777" w:rsidR="002349C3" w:rsidRPr="005A1CF9" w:rsidRDefault="002349C3" w:rsidP="001B4450">
      <w:pPr>
        <w:spacing w:before="120" w:after="60" w:line="276" w:lineRule="auto"/>
        <w:ind w:firstLine="567"/>
        <w:jc w:val="both"/>
        <w:rPr>
          <w:sz w:val="26"/>
          <w:szCs w:val="26"/>
          <w:lang w:val="vi-VN"/>
        </w:rPr>
      </w:pPr>
      <w:r w:rsidRPr="001B4450">
        <w:rPr>
          <w:sz w:val="26"/>
          <w:szCs w:val="26"/>
          <w:lang w:val="vi-VN"/>
        </w:rPr>
        <w:t xml:space="preserve">Khuyết tật </w:t>
      </w:r>
      <w:r w:rsidRPr="005A1CF9">
        <w:rPr>
          <w:sz w:val="26"/>
          <w:szCs w:val="26"/>
          <w:lang w:val="vi-VN"/>
        </w:rPr>
        <w:t xml:space="preserve">được hiểu </w:t>
      </w:r>
      <w:r w:rsidRPr="001B4450">
        <w:rPr>
          <w:sz w:val="26"/>
          <w:szCs w:val="26"/>
          <w:lang w:val="vi-VN"/>
        </w:rPr>
        <w:t xml:space="preserve">là tình trạng giảm chức năng xảy ra khi một người có vấn đề về sức khỏe </w:t>
      </w:r>
      <w:r w:rsidRPr="005A1CF9">
        <w:rPr>
          <w:sz w:val="26"/>
          <w:szCs w:val="26"/>
          <w:lang w:val="vi-VN"/>
        </w:rPr>
        <w:t xml:space="preserve">và </w:t>
      </w:r>
      <w:r w:rsidRPr="001B4450">
        <w:rPr>
          <w:sz w:val="26"/>
          <w:szCs w:val="26"/>
          <w:lang w:val="vi-VN"/>
        </w:rPr>
        <w:t>gặp phải các rào cản trong môi trường sống</w:t>
      </w:r>
      <w:r w:rsidRPr="005A1CF9">
        <w:rPr>
          <w:sz w:val="26"/>
          <w:szCs w:val="26"/>
          <w:lang w:val="vi-VN"/>
        </w:rPr>
        <w:t xml:space="preserve"> khiến cho họ gặp khó khăn trong việc thực hiện các chức năng trong đời sống sinh hoạt hàng ngày cũng như không tham gia một cách bình đẳng vào các hoạt động xã hội</w:t>
      </w:r>
      <w:r w:rsidRPr="001B4450">
        <w:rPr>
          <w:sz w:val="26"/>
          <w:szCs w:val="26"/>
          <w:lang w:val="vi-VN"/>
        </w:rPr>
        <w:t xml:space="preserve"> </w:t>
      </w:r>
      <w:r w:rsidRPr="005A1CF9">
        <w:rPr>
          <w:sz w:val="26"/>
          <w:szCs w:val="26"/>
          <w:lang w:val="vi-VN"/>
        </w:rPr>
        <w:t>(Matile Leonardi và CS, 2006).</w:t>
      </w:r>
    </w:p>
    <w:p w14:paraId="65FF5B19" w14:textId="77777777" w:rsidR="002349C3" w:rsidRPr="001B4450" w:rsidRDefault="002349C3" w:rsidP="001B4450">
      <w:pPr>
        <w:spacing w:before="120" w:after="60" w:line="276" w:lineRule="auto"/>
        <w:ind w:firstLine="567"/>
        <w:jc w:val="both"/>
        <w:rPr>
          <w:sz w:val="26"/>
          <w:szCs w:val="26"/>
          <w:lang w:val="vi-VN"/>
        </w:rPr>
      </w:pPr>
      <w:r w:rsidRPr="005A1CF9">
        <w:rPr>
          <w:sz w:val="26"/>
          <w:szCs w:val="26"/>
          <w:lang w:val="vi-VN"/>
        </w:rPr>
        <w:t xml:space="preserve">Quan niệm khuyết tật này được </w:t>
      </w:r>
      <w:r w:rsidRPr="001B4450">
        <w:rPr>
          <w:sz w:val="26"/>
          <w:szCs w:val="26"/>
          <w:lang w:val="vi-VN"/>
        </w:rPr>
        <w:t xml:space="preserve">Tổ chức Y tế thế giới </w:t>
      </w:r>
      <w:r w:rsidRPr="005A1CF9">
        <w:rPr>
          <w:sz w:val="26"/>
          <w:szCs w:val="26"/>
          <w:lang w:val="vi-VN"/>
        </w:rPr>
        <w:t>cụ thể hóa trong việc phân biệt</w:t>
      </w:r>
      <w:r w:rsidRPr="001B4450">
        <w:rPr>
          <w:sz w:val="26"/>
          <w:szCs w:val="26"/>
          <w:lang w:val="vi-VN"/>
        </w:rPr>
        <w:t xml:space="preserve"> các cấp độ khuyết tật như sau:</w:t>
      </w:r>
    </w:p>
    <w:p w14:paraId="1056C97E" w14:textId="77777777" w:rsidR="002349C3" w:rsidRPr="001B4450" w:rsidRDefault="001B4450" w:rsidP="001B4450">
      <w:pPr>
        <w:pStyle w:val="Default"/>
        <w:numPr>
          <w:ilvl w:val="0"/>
          <w:numId w:val="15"/>
        </w:numPr>
        <w:spacing w:before="120" w:after="60" w:line="276" w:lineRule="auto"/>
        <w:ind w:left="0" w:firstLine="567"/>
        <w:jc w:val="both"/>
        <w:rPr>
          <w:color w:val="auto"/>
          <w:spacing w:val="2"/>
          <w:sz w:val="26"/>
          <w:szCs w:val="26"/>
          <w:lang w:val="vi-VN"/>
        </w:rPr>
      </w:pPr>
      <w:r w:rsidRPr="005A1CF9">
        <w:rPr>
          <w:i/>
          <w:color w:val="auto"/>
          <w:spacing w:val="2"/>
          <w:sz w:val="26"/>
          <w:szCs w:val="26"/>
          <w:lang w:val="vi-VN"/>
        </w:rPr>
        <w:t xml:space="preserve"> </w:t>
      </w:r>
      <w:r w:rsidR="002349C3" w:rsidRPr="001B4450">
        <w:rPr>
          <w:i/>
          <w:color w:val="auto"/>
          <w:spacing w:val="2"/>
          <w:sz w:val="26"/>
          <w:szCs w:val="26"/>
          <w:lang w:val="vi-VN"/>
        </w:rPr>
        <w:t>Khiếm khuyết</w:t>
      </w:r>
      <w:r w:rsidR="002349C3" w:rsidRPr="001B4450">
        <w:rPr>
          <w:color w:val="auto"/>
          <w:spacing w:val="2"/>
          <w:sz w:val="26"/>
          <w:szCs w:val="26"/>
          <w:lang w:val="vi-VN"/>
        </w:rPr>
        <w:t>: Là tình trạng mất mát, thiếu hụt hoặc bất bình thường của cấu trúc giải phẫu và sinh lý</w:t>
      </w:r>
      <w:r w:rsidR="002349C3" w:rsidRPr="005A1CF9">
        <w:rPr>
          <w:color w:val="auto"/>
          <w:spacing w:val="2"/>
          <w:sz w:val="26"/>
          <w:szCs w:val="26"/>
          <w:lang w:val="vi-VN"/>
        </w:rPr>
        <w:t xml:space="preserve"> do bẩm sinh hay mắc phải</w:t>
      </w:r>
      <w:r w:rsidR="002349C3" w:rsidRPr="001B4450">
        <w:rPr>
          <w:color w:val="auto"/>
          <w:spacing w:val="2"/>
          <w:sz w:val="26"/>
          <w:szCs w:val="26"/>
          <w:lang w:val="vi-VN"/>
        </w:rPr>
        <w:t xml:space="preserve">. Đây là tình trạng khuyết tật ở </w:t>
      </w:r>
      <w:r w:rsidR="002349C3" w:rsidRPr="001B4450">
        <w:rPr>
          <w:b/>
          <w:color w:val="auto"/>
          <w:spacing w:val="2"/>
          <w:sz w:val="26"/>
          <w:szCs w:val="26"/>
          <w:lang w:val="vi-VN"/>
        </w:rPr>
        <w:t xml:space="preserve">cấp độ cấu trúc </w:t>
      </w:r>
      <w:r w:rsidR="002349C3" w:rsidRPr="005A1CF9">
        <w:rPr>
          <w:b/>
          <w:color w:val="auto"/>
          <w:spacing w:val="2"/>
          <w:sz w:val="26"/>
          <w:szCs w:val="26"/>
          <w:lang w:val="vi-VN"/>
        </w:rPr>
        <w:t xml:space="preserve">của </w:t>
      </w:r>
      <w:r w:rsidR="002349C3" w:rsidRPr="001B4450">
        <w:rPr>
          <w:b/>
          <w:color w:val="auto"/>
          <w:spacing w:val="2"/>
          <w:sz w:val="26"/>
          <w:szCs w:val="26"/>
          <w:lang w:val="vi-VN"/>
        </w:rPr>
        <w:t>cơ thể</w:t>
      </w:r>
      <w:r w:rsidR="002349C3" w:rsidRPr="005A1CF9">
        <w:rPr>
          <w:b/>
          <w:color w:val="auto"/>
          <w:spacing w:val="2"/>
          <w:sz w:val="26"/>
          <w:szCs w:val="26"/>
          <w:lang w:val="vi-VN"/>
        </w:rPr>
        <w:t>.</w:t>
      </w:r>
      <w:r w:rsidR="002349C3" w:rsidRPr="001B4450">
        <w:rPr>
          <w:color w:val="auto"/>
          <w:spacing w:val="2"/>
          <w:sz w:val="26"/>
          <w:szCs w:val="26"/>
          <w:lang w:val="vi-VN"/>
        </w:rPr>
        <w:t xml:space="preserve"> </w:t>
      </w:r>
    </w:p>
    <w:p w14:paraId="6C7CA077" w14:textId="77777777" w:rsidR="002349C3" w:rsidRPr="001B4450" w:rsidRDefault="001B4450" w:rsidP="001B4450">
      <w:pPr>
        <w:pStyle w:val="Default"/>
        <w:numPr>
          <w:ilvl w:val="0"/>
          <w:numId w:val="15"/>
        </w:numPr>
        <w:spacing w:before="120" w:after="60" w:line="276" w:lineRule="auto"/>
        <w:ind w:left="0" w:firstLine="567"/>
        <w:jc w:val="both"/>
        <w:rPr>
          <w:color w:val="auto"/>
          <w:spacing w:val="-4"/>
          <w:sz w:val="26"/>
          <w:szCs w:val="26"/>
          <w:lang w:val="vi-VN"/>
        </w:rPr>
      </w:pPr>
      <w:r w:rsidRPr="005A1CF9">
        <w:rPr>
          <w:i/>
          <w:color w:val="auto"/>
          <w:spacing w:val="-4"/>
          <w:sz w:val="26"/>
          <w:szCs w:val="26"/>
          <w:lang w:val="vi-VN"/>
        </w:rPr>
        <w:t xml:space="preserve"> </w:t>
      </w:r>
      <w:r w:rsidR="002349C3" w:rsidRPr="001B4450">
        <w:rPr>
          <w:i/>
          <w:color w:val="auto"/>
          <w:spacing w:val="-4"/>
          <w:sz w:val="26"/>
          <w:szCs w:val="26"/>
          <w:lang w:val="vi-VN"/>
        </w:rPr>
        <w:t>Hạn chế hoạt động</w:t>
      </w:r>
      <w:r w:rsidR="002349C3" w:rsidRPr="001B4450">
        <w:rPr>
          <w:color w:val="auto"/>
          <w:spacing w:val="-4"/>
          <w:sz w:val="26"/>
          <w:szCs w:val="26"/>
          <w:lang w:val="vi-VN"/>
        </w:rPr>
        <w:t xml:space="preserve">: Là tình trạng khó khăn khi </w:t>
      </w:r>
      <w:r w:rsidR="002349C3" w:rsidRPr="001B4450">
        <w:rPr>
          <w:b/>
          <w:i/>
          <w:color w:val="auto"/>
          <w:spacing w:val="-4"/>
          <w:sz w:val="26"/>
          <w:szCs w:val="26"/>
          <w:lang w:val="vi-VN"/>
        </w:rPr>
        <w:t>thực hiện</w:t>
      </w:r>
      <w:r w:rsidR="002349C3" w:rsidRPr="001B4450">
        <w:rPr>
          <w:color w:val="auto"/>
          <w:spacing w:val="-4"/>
          <w:sz w:val="26"/>
          <w:szCs w:val="26"/>
          <w:lang w:val="vi-VN"/>
        </w:rPr>
        <w:t xml:space="preserve"> một hoặc nhiều hoạt động</w:t>
      </w:r>
      <w:r w:rsidR="002349C3" w:rsidRPr="005A1CF9">
        <w:rPr>
          <w:color w:val="auto"/>
          <w:spacing w:val="-4"/>
          <w:sz w:val="26"/>
          <w:szCs w:val="26"/>
          <w:lang w:val="vi-VN"/>
        </w:rPr>
        <w:t xml:space="preserve"> trong đời sống hàng ngày (như đi lại, ăn, mặc quần áo, chăm sóc cá nhân, giao tiếp với ngườ</w:t>
      </w:r>
      <w:r w:rsidRPr="005A1CF9">
        <w:rPr>
          <w:color w:val="auto"/>
          <w:spacing w:val="-4"/>
          <w:sz w:val="26"/>
          <w:szCs w:val="26"/>
          <w:lang w:val="vi-VN"/>
        </w:rPr>
        <w:t>i khác v.v…</w:t>
      </w:r>
      <w:r w:rsidR="002349C3" w:rsidRPr="005A1CF9">
        <w:rPr>
          <w:color w:val="auto"/>
          <w:spacing w:val="-4"/>
          <w:sz w:val="26"/>
          <w:szCs w:val="26"/>
          <w:lang w:val="vi-VN"/>
        </w:rPr>
        <w:t>) do ảnh hưởng của khiếm khuyết kết hợp với các rào cản tiếp cận môi trường</w:t>
      </w:r>
      <w:r w:rsidR="002349C3" w:rsidRPr="001B4450">
        <w:rPr>
          <w:color w:val="auto"/>
          <w:spacing w:val="-4"/>
          <w:sz w:val="26"/>
          <w:szCs w:val="26"/>
          <w:lang w:val="vi-VN"/>
        </w:rPr>
        <w:t xml:space="preserve">. Đây là tình trạng khuyết tật ở </w:t>
      </w:r>
      <w:r w:rsidR="002349C3" w:rsidRPr="001B4450">
        <w:rPr>
          <w:b/>
          <w:color w:val="auto"/>
          <w:spacing w:val="-4"/>
          <w:sz w:val="26"/>
          <w:szCs w:val="26"/>
          <w:lang w:val="vi-VN"/>
        </w:rPr>
        <w:t>cấp độ cá nhân</w:t>
      </w:r>
      <w:r w:rsidR="002349C3" w:rsidRPr="001B4450">
        <w:rPr>
          <w:color w:val="auto"/>
          <w:spacing w:val="-4"/>
          <w:sz w:val="26"/>
          <w:szCs w:val="26"/>
          <w:lang w:val="vi-VN"/>
        </w:rPr>
        <w:t>.</w:t>
      </w:r>
    </w:p>
    <w:p w14:paraId="0424F031" w14:textId="77777777" w:rsidR="002349C3" w:rsidRPr="001B4450" w:rsidRDefault="001B4450" w:rsidP="001B4450">
      <w:pPr>
        <w:pStyle w:val="Default"/>
        <w:numPr>
          <w:ilvl w:val="0"/>
          <w:numId w:val="15"/>
        </w:numPr>
        <w:spacing w:before="120" w:after="60" w:line="276" w:lineRule="auto"/>
        <w:ind w:left="0" w:firstLine="567"/>
        <w:jc w:val="both"/>
        <w:rPr>
          <w:color w:val="auto"/>
          <w:sz w:val="26"/>
          <w:szCs w:val="26"/>
          <w:lang w:val="vi-VN"/>
        </w:rPr>
      </w:pPr>
      <w:r w:rsidRPr="005A1CF9">
        <w:rPr>
          <w:i/>
          <w:color w:val="auto"/>
          <w:sz w:val="26"/>
          <w:szCs w:val="26"/>
          <w:lang w:val="vi-VN"/>
        </w:rPr>
        <w:t xml:space="preserve"> </w:t>
      </w:r>
      <w:r w:rsidR="002349C3" w:rsidRPr="001B4450">
        <w:rPr>
          <w:i/>
          <w:color w:val="auto"/>
          <w:sz w:val="26"/>
          <w:szCs w:val="26"/>
          <w:lang w:val="vi-VN"/>
        </w:rPr>
        <w:t>Hạn chế sự tham gia</w:t>
      </w:r>
      <w:r w:rsidR="002349C3" w:rsidRPr="001B4450">
        <w:rPr>
          <w:color w:val="auto"/>
          <w:sz w:val="26"/>
          <w:szCs w:val="26"/>
          <w:lang w:val="vi-VN"/>
        </w:rPr>
        <w:t xml:space="preserve">: Là </w:t>
      </w:r>
      <w:r w:rsidR="002349C3" w:rsidRPr="005A1CF9">
        <w:rPr>
          <w:color w:val="auto"/>
          <w:sz w:val="26"/>
          <w:szCs w:val="26"/>
          <w:lang w:val="vi-VN"/>
        </w:rPr>
        <w:t xml:space="preserve">tình trạng </w:t>
      </w:r>
      <w:r w:rsidR="002349C3" w:rsidRPr="001B4450">
        <w:rPr>
          <w:color w:val="auto"/>
          <w:sz w:val="26"/>
          <w:szCs w:val="26"/>
          <w:lang w:val="vi-VN"/>
        </w:rPr>
        <w:t xml:space="preserve">một </w:t>
      </w:r>
      <w:r w:rsidR="002349C3" w:rsidRPr="005A1CF9">
        <w:rPr>
          <w:color w:val="auto"/>
          <w:sz w:val="26"/>
          <w:szCs w:val="26"/>
          <w:lang w:val="vi-VN"/>
        </w:rPr>
        <w:t xml:space="preserve">người gặp khó khăn hoặc không thể </w:t>
      </w:r>
      <w:r w:rsidR="002349C3" w:rsidRPr="005A1CF9">
        <w:rPr>
          <w:b/>
          <w:i/>
          <w:color w:val="auto"/>
          <w:sz w:val="26"/>
          <w:szCs w:val="26"/>
          <w:lang w:val="vi-VN"/>
        </w:rPr>
        <w:t>tham gia</w:t>
      </w:r>
      <w:r w:rsidR="002349C3" w:rsidRPr="005A1CF9">
        <w:rPr>
          <w:color w:val="auto"/>
          <w:sz w:val="26"/>
          <w:szCs w:val="26"/>
          <w:lang w:val="vi-VN"/>
        </w:rPr>
        <w:t xml:space="preserve"> các lĩnh vực khác</w:t>
      </w:r>
      <w:r w:rsidR="002349C3" w:rsidRPr="001B4450">
        <w:rPr>
          <w:color w:val="auto"/>
          <w:sz w:val="26"/>
          <w:szCs w:val="26"/>
          <w:lang w:val="vi-VN"/>
        </w:rPr>
        <w:t xml:space="preserve"> nhau của cuộc sống</w:t>
      </w:r>
      <w:r w:rsidR="002349C3" w:rsidRPr="005A1CF9">
        <w:rPr>
          <w:color w:val="auto"/>
          <w:sz w:val="26"/>
          <w:szCs w:val="26"/>
          <w:lang w:val="vi-VN"/>
        </w:rPr>
        <w:t xml:space="preserve"> (như học tập, lao động, vui chơi, thể thao</w:t>
      </w:r>
      <w:r w:rsidRPr="005A1CF9">
        <w:rPr>
          <w:color w:val="auto"/>
          <w:sz w:val="26"/>
          <w:szCs w:val="26"/>
          <w:lang w:val="vi-VN"/>
        </w:rPr>
        <w:t xml:space="preserve"> </w:t>
      </w:r>
      <w:r w:rsidR="002349C3" w:rsidRPr="005A1CF9">
        <w:rPr>
          <w:color w:val="auto"/>
          <w:sz w:val="26"/>
          <w:szCs w:val="26"/>
          <w:lang w:val="vi-VN"/>
        </w:rPr>
        <w:t>-</w:t>
      </w:r>
      <w:r w:rsidRPr="005A1CF9">
        <w:rPr>
          <w:color w:val="auto"/>
          <w:sz w:val="26"/>
          <w:szCs w:val="26"/>
          <w:lang w:val="vi-VN"/>
        </w:rPr>
        <w:t xml:space="preserve"> </w:t>
      </w:r>
      <w:r w:rsidR="002349C3" w:rsidRPr="005A1CF9">
        <w:rPr>
          <w:color w:val="auto"/>
          <w:sz w:val="26"/>
          <w:szCs w:val="26"/>
          <w:lang w:val="vi-VN"/>
        </w:rPr>
        <w:t>văn hóa, du lịch, hoạt động chính trị</w:t>
      </w:r>
      <w:r w:rsidRPr="005A1CF9">
        <w:rPr>
          <w:color w:val="auto"/>
          <w:sz w:val="26"/>
          <w:szCs w:val="26"/>
          <w:lang w:val="vi-VN"/>
        </w:rPr>
        <w:t xml:space="preserve"> </w:t>
      </w:r>
      <w:r w:rsidR="002349C3" w:rsidRPr="005A1CF9">
        <w:rPr>
          <w:color w:val="auto"/>
          <w:sz w:val="26"/>
          <w:szCs w:val="26"/>
          <w:lang w:val="vi-VN"/>
        </w:rPr>
        <w:t>-</w:t>
      </w:r>
      <w:r w:rsidRPr="005A1CF9">
        <w:rPr>
          <w:color w:val="auto"/>
          <w:sz w:val="26"/>
          <w:szCs w:val="26"/>
          <w:lang w:val="vi-VN"/>
        </w:rPr>
        <w:t xml:space="preserve"> </w:t>
      </w:r>
      <w:r w:rsidR="002349C3" w:rsidRPr="005A1CF9">
        <w:rPr>
          <w:color w:val="auto"/>
          <w:sz w:val="26"/>
          <w:szCs w:val="26"/>
          <w:lang w:val="vi-VN"/>
        </w:rPr>
        <w:t>xã hội ..</w:t>
      </w:r>
      <w:r w:rsidR="002349C3" w:rsidRPr="001B4450">
        <w:rPr>
          <w:color w:val="auto"/>
          <w:sz w:val="26"/>
          <w:szCs w:val="26"/>
          <w:lang w:val="vi-VN"/>
        </w:rPr>
        <w:t>.</w:t>
      </w:r>
      <w:r w:rsidR="002349C3" w:rsidRPr="005A1CF9">
        <w:rPr>
          <w:color w:val="auto"/>
          <w:sz w:val="26"/>
          <w:szCs w:val="26"/>
          <w:lang w:val="vi-VN"/>
        </w:rPr>
        <w:t>) do ảnh hưởng bởi khiếm khuyết hoặc hạn chế vận động kết hợp với các rào cản về xã hội (như phân biệt đối xử, kỳ thị, thiếu chính sách hỗ trợ).</w:t>
      </w:r>
      <w:r w:rsidR="002349C3" w:rsidRPr="001B4450">
        <w:rPr>
          <w:color w:val="auto"/>
          <w:sz w:val="26"/>
          <w:szCs w:val="26"/>
          <w:lang w:val="vi-VN"/>
        </w:rPr>
        <w:t xml:space="preserve"> Đây là tình trạng khuyết tật ở </w:t>
      </w:r>
      <w:r w:rsidR="002349C3" w:rsidRPr="001B4450">
        <w:rPr>
          <w:b/>
          <w:color w:val="auto"/>
          <w:sz w:val="26"/>
          <w:szCs w:val="26"/>
          <w:lang w:val="vi-VN"/>
        </w:rPr>
        <w:t>cấp độ xã hội</w:t>
      </w:r>
      <w:r w:rsidR="002349C3" w:rsidRPr="001B4450">
        <w:rPr>
          <w:color w:val="auto"/>
          <w:sz w:val="26"/>
          <w:szCs w:val="26"/>
          <w:lang w:val="vi-VN"/>
        </w:rPr>
        <w:t>.</w:t>
      </w:r>
    </w:p>
    <w:p w14:paraId="181F3E20" w14:textId="77777777" w:rsidR="002349C3" w:rsidRPr="005A1CF9" w:rsidRDefault="002349C3" w:rsidP="001B4450">
      <w:pPr>
        <w:spacing w:before="120" w:after="60" w:line="276" w:lineRule="auto"/>
        <w:ind w:firstLine="567"/>
        <w:jc w:val="both"/>
        <w:rPr>
          <w:sz w:val="26"/>
          <w:szCs w:val="26"/>
          <w:lang w:val="vi-VN"/>
        </w:rPr>
      </w:pPr>
      <w:r w:rsidRPr="005A1CF9">
        <w:rPr>
          <w:sz w:val="26"/>
          <w:szCs w:val="26"/>
          <w:lang w:val="vi-VN"/>
        </w:rPr>
        <w:t>Theo Luật người khuyết tật của Việt Nam do Quốc hội ban hành ngày 16/7/2010:</w:t>
      </w:r>
    </w:p>
    <w:p w14:paraId="019F1F8E" w14:textId="77777777" w:rsidR="002349C3" w:rsidRPr="005A1CF9" w:rsidRDefault="002349C3" w:rsidP="001B4450">
      <w:pPr>
        <w:widowControl w:val="0"/>
        <w:spacing w:before="120" w:after="60" w:line="271" w:lineRule="auto"/>
        <w:ind w:firstLine="567"/>
        <w:jc w:val="both"/>
        <w:rPr>
          <w:i/>
          <w:sz w:val="26"/>
          <w:szCs w:val="26"/>
          <w:lang w:val="vi-VN"/>
        </w:rPr>
      </w:pPr>
      <w:r w:rsidRPr="005A1CF9">
        <w:rPr>
          <w:i/>
          <w:sz w:val="26"/>
          <w:szCs w:val="26"/>
          <w:lang w:val="vi-VN"/>
        </w:rPr>
        <w:t>“Người khuyết tật là người bị khuyết khiếm một hoặc nhiều bộ phận cơ thể hoặc bị suy giảm chức năng biểu hiện dưới các dạng tật khiến cho lao động, sinh hoạt, học tập gặp khó khăn”</w:t>
      </w:r>
      <w:r w:rsidR="00E05053" w:rsidRPr="005A1CF9">
        <w:rPr>
          <w:i/>
          <w:sz w:val="26"/>
          <w:szCs w:val="26"/>
          <w:lang w:val="vi-VN"/>
        </w:rPr>
        <w:t>.</w:t>
      </w:r>
      <w:r w:rsidRPr="005A1CF9">
        <w:rPr>
          <w:i/>
          <w:sz w:val="26"/>
          <w:szCs w:val="26"/>
          <w:lang w:val="vi-VN"/>
        </w:rPr>
        <w:t xml:space="preserve"> </w:t>
      </w:r>
    </w:p>
    <w:p w14:paraId="508A3A77" w14:textId="77777777" w:rsidR="002349C3" w:rsidRPr="001B4450" w:rsidRDefault="002349C3" w:rsidP="001B4450">
      <w:pPr>
        <w:pStyle w:val="Heading3"/>
        <w:keepNext w:val="0"/>
        <w:widowControl w:val="0"/>
        <w:spacing w:after="60" w:line="271" w:lineRule="auto"/>
        <w:ind w:firstLine="567"/>
        <w:rPr>
          <w:i w:val="0"/>
          <w:szCs w:val="26"/>
        </w:rPr>
      </w:pPr>
      <w:r w:rsidRPr="001B4450">
        <w:rPr>
          <w:i w:val="0"/>
          <w:szCs w:val="26"/>
        </w:rPr>
        <w:t>1.2. Phân loại khuyết tật</w:t>
      </w:r>
    </w:p>
    <w:p w14:paraId="61F1C3B1" w14:textId="77777777" w:rsidR="002349C3" w:rsidRPr="001B4450" w:rsidRDefault="002349C3" w:rsidP="001B4450">
      <w:pPr>
        <w:pStyle w:val="Heading3"/>
        <w:keepNext w:val="0"/>
        <w:widowControl w:val="0"/>
        <w:numPr>
          <w:ilvl w:val="0"/>
          <w:numId w:val="34"/>
        </w:numPr>
        <w:spacing w:after="60" w:line="271" w:lineRule="auto"/>
        <w:ind w:left="0" w:firstLine="567"/>
        <w:rPr>
          <w:b w:val="0"/>
          <w:szCs w:val="26"/>
        </w:rPr>
      </w:pPr>
      <w:r w:rsidRPr="001B4450">
        <w:rPr>
          <w:b w:val="0"/>
          <w:szCs w:val="26"/>
        </w:rPr>
        <w:t>Căn cứ vào việc áp dụng bảng phân loại khuyết tật tại các nước trên thế giới,</w:t>
      </w:r>
    </w:p>
    <w:p w14:paraId="12ED4827" w14:textId="77777777" w:rsidR="002349C3" w:rsidRPr="001B4450" w:rsidRDefault="002349C3" w:rsidP="001B4450">
      <w:pPr>
        <w:pStyle w:val="Heading3"/>
        <w:keepNext w:val="0"/>
        <w:widowControl w:val="0"/>
        <w:numPr>
          <w:ilvl w:val="0"/>
          <w:numId w:val="34"/>
        </w:numPr>
        <w:spacing w:after="60" w:line="271" w:lineRule="auto"/>
        <w:ind w:left="0" w:firstLine="567"/>
        <w:rPr>
          <w:b w:val="0"/>
          <w:szCs w:val="26"/>
        </w:rPr>
      </w:pPr>
      <w:r w:rsidRPr="001B4450">
        <w:rPr>
          <w:b w:val="0"/>
          <w:szCs w:val="26"/>
        </w:rPr>
        <w:t xml:space="preserve"> Căn cứ vào kinh nghiệm phân loại khuyết tật theo Tổ chức Y tế Thế giới (WHO) áp dụng trong chương trình PHCNDVCĐ tại Việt Nam, </w:t>
      </w:r>
    </w:p>
    <w:p w14:paraId="33F5B465" w14:textId="77777777" w:rsidR="002349C3" w:rsidRPr="001B4450" w:rsidRDefault="002349C3" w:rsidP="001B4450">
      <w:pPr>
        <w:pStyle w:val="Heading3"/>
        <w:numPr>
          <w:ilvl w:val="0"/>
          <w:numId w:val="34"/>
        </w:numPr>
        <w:spacing w:after="60" w:line="271" w:lineRule="auto"/>
        <w:ind w:left="0" w:firstLine="567"/>
        <w:rPr>
          <w:rStyle w:val="normal-h1"/>
          <w:b w:val="0"/>
          <w:sz w:val="26"/>
          <w:szCs w:val="26"/>
        </w:rPr>
      </w:pPr>
      <w:r w:rsidRPr="001B4450">
        <w:rPr>
          <w:b w:val="0"/>
          <w:szCs w:val="26"/>
        </w:rPr>
        <w:t xml:space="preserve">Căn cứ </w:t>
      </w:r>
      <w:r w:rsidRPr="001B4450">
        <w:rPr>
          <w:rStyle w:val="normal-h1"/>
          <w:b w:val="0"/>
          <w:sz w:val="26"/>
          <w:szCs w:val="26"/>
        </w:rPr>
        <w:t xml:space="preserve">Luật người khuyết tật số: 51/2010/QH12 ban hành ngày 16 tháng 7 năm 2010, </w:t>
      </w:r>
    </w:p>
    <w:p w14:paraId="74165151" w14:textId="77777777" w:rsidR="002349C3" w:rsidRPr="001B4450" w:rsidRDefault="002349C3" w:rsidP="001B4450">
      <w:pPr>
        <w:pStyle w:val="normal-p"/>
        <w:spacing w:before="120" w:after="60" w:line="271" w:lineRule="auto"/>
        <w:ind w:firstLine="567"/>
        <w:jc w:val="both"/>
        <w:rPr>
          <w:rStyle w:val="normal-h1"/>
          <w:b/>
          <w:sz w:val="26"/>
          <w:szCs w:val="26"/>
        </w:rPr>
      </w:pPr>
      <w:r w:rsidRPr="001B4450">
        <w:rPr>
          <w:rStyle w:val="normal-h1"/>
          <w:b/>
          <w:sz w:val="26"/>
          <w:szCs w:val="26"/>
        </w:rPr>
        <w:t>Phân loại dạng khuyết tật</w:t>
      </w:r>
    </w:p>
    <w:p w14:paraId="173A8D56"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t xml:space="preserve">1) Khuyết tật vận động; </w:t>
      </w:r>
    </w:p>
    <w:p w14:paraId="3C4CC7ED"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t>2) Khuyết tật nghe, nói;</w:t>
      </w:r>
    </w:p>
    <w:p w14:paraId="689EA4F7"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t>3) Khuyết tật nhìn;</w:t>
      </w:r>
    </w:p>
    <w:p w14:paraId="292B77B7"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t>4) Khuyết tật thần kinh, tâm thần;</w:t>
      </w:r>
    </w:p>
    <w:p w14:paraId="039C751C"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lastRenderedPageBreak/>
        <w:t>5) Khuyết tật trí tuệ;</w:t>
      </w:r>
    </w:p>
    <w:p w14:paraId="24456D8B" w14:textId="77777777" w:rsidR="002349C3" w:rsidRPr="001B4450" w:rsidRDefault="002349C3" w:rsidP="001B4450">
      <w:pPr>
        <w:pStyle w:val="normal-p"/>
        <w:spacing w:before="120" w:after="60" w:line="271" w:lineRule="auto"/>
        <w:ind w:firstLine="567"/>
        <w:jc w:val="both"/>
        <w:rPr>
          <w:sz w:val="26"/>
          <w:szCs w:val="26"/>
        </w:rPr>
      </w:pPr>
      <w:r w:rsidRPr="001B4450">
        <w:rPr>
          <w:rStyle w:val="normal-h1"/>
          <w:sz w:val="26"/>
          <w:szCs w:val="26"/>
        </w:rPr>
        <w:t xml:space="preserve">6) Khuyết tật khác. </w:t>
      </w:r>
    </w:p>
    <w:p w14:paraId="16883415" w14:textId="77777777" w:rsidR="002349C3" w:rsidRPr="001B4450" w:rsidRDefault="002349C3" w:rsidP="001B4450">
      <w:pPr>
        <w:pStyle w:val="normal-p"/>
        <w:spacing w:before="120" w:after="60" w:line="271" w:lineRule="auto"/>
        <w:ind w:firstLine="567"/>
        <w:jc w:val="both"/>
        <w:rPr>
          <w:rStyle w:val="normal-h1"/>
          <w:b/>
          <w:sz w:val="26"/>
          <w:szCs w:val="26"/>
        </w:rPr>
      </w:pPr>
      <w:r w:rsidRPr="001B4450">
        <w:rPr>
          <w:b/>
          <w:sz w:val="26"/>
          <w:szCs w:val="26"/>
        </w:rPr>
        <w:t>Mức độ khuyết tật</w:t>
      </w:r>
    </w:p>
    <w:p w14:paraId="0242C128" w14:textId="77777777" w:rsidR="002349C3" w:rsidRPr="001B4450" w:rsidRDefault="002349C3" w:rsidP="001B4450">
      <w:pPr>
        <w:pStyle w:val="normal-p"/>
        <w:spacing w:before="120" w:after="60" w:line="271" w:lineRule="auto"/>
        <w:ind w:firstLine="567"/>
        <w:jc w:val="both"/>
        <w:rPr>
          <w:sz w:val="26"/>
          <w:szCs w:val="26"/>
        </w:rPr>
      </w:pPr>
      <w:r w:rsidRPr="001B4450">
        <w:rPr>
          <w:sz w:val="26"/>
          <w:szCs w:val="26"/>
        </w:rPr>
        <w:t xml:space="preserve">Căn cứ </w:t>
      </w:r>
      <w:r w:rsidRPr="001B4450">
        <w:rPr>
          <w:rStyle w:val="normal-h1"/>
          <w:sz w:val="26"/>
          <w:szCs w:val="26"/>
        </w:rPr>
        <w:t xml:space="preserve">Luật người khuyết tật số: 51/2010/QH12 ban hành ngày 16 tháng 7 năm 2010, </w:t>
      </w:r>
      <w:r w:rsidRPr="001B4450">
        <w:rPr>
          <w:sz w:val="26"/>
          <w:szCs w:val="26"/>
        </w:rPr>
        <w:t xml:space="preserve">khuyết tật được phân thành 3 </w:t>
      </w:r>
      <w:r w:rsidRPr="001B4450">
        <w:rPr>
          <w:rStyle w:val="normal-h1"/>
          <w:sz w:val="26"/>
          <w:szCs w:val="26"/>
        </w:rPr>
        <w:t>mức độ sau đây:</w:t>
      </w:r>
    </w:p>
    <w:p w14:paraId="55F8BF7F" w14:textId="77777777" w:rsidR="002349C3" w:rsidRPr="001B4450" w:rsidRDefault="002349C3" w:rsidP="001B4450">
      <w:pPr>
        <w:pStyle w:val="bodytextindent2-p"/>
        <w:numPr>
          <w:ilvl w:val="0"/>
          <w:numId w:val="17"/>
        </w:numPr>
        <w:tabs>
          <w:tab w:val="left" w:pos="840"/>
        </w:tabs>
        <w:spacing w:before="120" w:after="60" w:line="271" w:lineRule="auto"/>
        <w:ind w:left="0" w:firstLine="567"/>
        <w:jc w:val="both"/>
        <w:rPr>
          <w:sz w:val="26"/>
          <w:szCs w:val="26"/>
        </w:rPr>
      </w:pPr>
      <w:r w:rsidRPr="001B4450">
        <w:rPr>
          <w:rStyle w:val="bodytextindent2-h1"/>
          <w:sz w:val="26"/>
          <w:szCs w:val="26"/>
        </w:rPr>
        <w:t>Người khuyết tật đặc biệt nặng là người do khuyết tật dẫn đến không thể tự thực hiện việc phục vụ nhu cầu sinh hoạt cá nhân hàng ngày;</w:t>
      </w:r>
    </w:p>
    <w:p w14:paraId="42D74C2C" w14:textId="77777777" w:rsidR="002349C3" w:rsidRPr="001B4450" w:rsidRDefault="002349C3" w:rsidP="001B4450">
      <w:pPr>
        <w:pStyle w:val="bodytextindent2-p"/>
        <w:numPr>
          <w:ilvl w:val="0"/>
          <w:numId w:val="17"/>
        </w:numPr>
        <w:tabs>
          <w:tab w:val="left" w:pos="840"/>
        </w:tabs>
        <w:spacing w:before="120" w:after="60" w:line="276" w:lineRule="auto"/>
        <w:ind w:left="0" w:firstLine="567"/>
        <w:jc w:val="both"/>
        <w:rPr>
          <w:sz w:val="26"/>
          <w:szCs w:val="26"/>
        </w:rPr>
      </w:pPr>
      <w:r w:rsidRPr="001B4450">
        <w:rPr>
          <w:rStyle w:val="bodytextindent2-h1"/>
          <w:sz w:val="26"/>
          <w:szCs w:val="26"/>
        </w:rPr>
        <w:t>Người khuyết tật nặng là người do khuyết tật dẫn đến không thể tự thực hiện một số việc phục vụ nhu cầu sinh hoạt cá nhân hàng ngày;</w:t>
      </w:r>
    </w:p>
    <w:p w14:paraId="58920714" w14:textId="77777777" w:rsidR="002349C3" w:rsidRPr="001B4450" w:rsidRDefault="002349C3" w:rsidP="001B4450">
      <w:pPr>
        <w:pStyle w:val="normal-p"/>
        <w:numPr>
          <w:ilvl w:val="0"/>
          <w:numId w:val="17"/>
        </w:numPr>
        <w:tabs>
          <w:tab w:val="left" w:pos="840"/>
        </w:tabs>
        <w:spacing w:before="120" w:after="60" w:line="276" w:lineRule="auto"/>
        <w:ind w:left="0" w:firstLine="567"/>
        <w:jc w:val="both"/>
        <w:rPr>
          <w:sz w:val="26"/>
          <w:szCs w:val="26"/>
        </w:rPr>
      </w:pPr>
      <w:r w:rsidRPr="001B4450">
        <w:rPr>
          <w:rStyle w:val="normal-h1"/>
          <w:sz w:val="26"/>
          <w:szCs w:val="26"/>
        </w:rPr>
        <w:t>Người khuyết tật nhẹ là người khuyết tật không thuộc trường hợp quy định tại điểm a và điểm b.</w:t>
      </w:r>
    </w:p>
    <w:p w14:paraId="752674F6" w14:textId="77777777" w:rsidR="002349C3" w:rsidRPr="001B4450" w:rsidRDefault="002349C3" w:rsidP="001B4450">
      <w:pPr>
        <w:spacing w:before="120" w:after="60" w:line="276" w:lineRule="auto"/>
        <w:ind w:firstLine="567"/>
        <w:jc w:val="both"/>
        <w:rPr>
          <w:b/>
          <w:sz w:val="26"/>
          <w:szCs w:val="26"/>
        </w:rPr>
      </w:pPr>
      <w:r w:rsidRPr="001B4450">
        <w:rPr>
          <w:b/>
          <w:sz w:val="26"/>
          <w:szCs w:val="26"/>
        </w:rPr>
        <w:t>1.3. Tỷ lệ trẻ khuyết tật trên thế giới và ở Việt Nam</w:t>
      </w:r>
    </w:p>
    <w:p w14:paraId="5F61F461" w14:textId="77777777" w:rsidR="002349C3" w:rsidRPr="001B4450" w:rsidRDefault="002349C3" w:rsidP="001B4450">
      <w:pPr>
        <w:numPr>
          <w:ilvl w:val="0"/>
          <w:numId w:val="16"/>
        </w:numPr>
        <w:autoSpaceDE w:val="0"/>
        <w:autoSpaceDN w:val="0"/>
        <w:adjustRightInd w:val="0"/>
        <w:spacing w:before="120" w:after="60" w:line="276" w:lineRule="auto"/>
        <w:ind w:left="0" w:firstLine="567"/>
        <w:jc w:val="both"/>
        <w:rPr>
          <w:sz w:val="26"/>
          <w:szCs w:val="26"/>
        </w:rPr>
      </w:pPr>
      <w:r w:rsidRPr="001B4450">
        <w:rPr>
          <w:b/>
          <w:i/>
          <w:sz w:val="26"/>
          <w:szCs w:val="26"/>
        </w:rPr>
        <w:t xml:space="preserve">Tỷ lệ khuyết tật chung </w:t>
      </w:r>
    </w:p>
    <w:p w14:paraId="4BE9268C"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 xml:space="preserve">Tình hình khuyết tật trên phạm vi toàn cầu đã có nhiều thay đổi trong vài thập kỷ trở lại đây. Báo cáo về tình hình khuyết tật được Tổ chức y tế thế giới và Ngân hàng thế giới công bố đầu năm 2010 chỉ ra rằng tỷ lệ 10% khuyết tật trên tổng dân số thế giới, do WHO ước tính vào thập kỷ 70 đã không còn phù hợp. </w:t>
      </w:r>
    </w:p>
    <w:p w14:paraId="4A78A59F"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 xml:space="preserve">Số liệu từ các cuộc điều tra y tế và gánh nặng bệnh tật toàn cầu cũng như báo cáo tình hình khuyết tật từ các nước đã đưa đến một ước tính mới: Khoảng trên 1 tỷ người (15% dân số) trên thế giới bị khuyết tật. </w:t>
      </w:r>
    </w:p>
    <w:p w14:paraId="117699A9"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 xml:space="preserve">Báo cáo khuyết tật riêng rẽ từng nước cho thấy tỷ lệ khuyết tật ở các nước phát triển luôn cao hơn đáng kể so với các nước đang hoặc chậm phát triển. Sự khác nhau này là do mỗi nước áp dụng định nghĩa, phương pháp và công cụ đo lường khuyết tật không giống nhau. </w:t>
      </w:r>
    </w:p>
    <w:p w14:paraId="0DF19428"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 xml:space="preserve">Tuy nhiên kết quả từ hai cuộc điều tra quy mô toàn cầu với chung một cách thức và công cụ khảo sát lại cho thấy tỷ lệ khuyết tật ở các nước phát triển là thấp hơn so với nước đang hoặc chậm phát triển. </w:t>
      </w:r>
    </w:p>
    <w:p w14:paraId="07CD7902" w14:textId="77777777" w:rsidR="002349C3" w:rsidRPr="001B4450" w:rsidRDefault="002349C3" w:rsidP="001B4450">
      <w:pPr>
        <w:autoSpaceDE w:val="0"/>
        <w:autoSpaceDN w:val="0"/>
        <w:adjustRightInd w:val="0"/>
        <w:spacing w:before="120" w:after="60" w:line="276" w:lineRule="auto"/>
        <w:ind w:firstLine="567"/>
        <w:jc w:val="both"/>
        <w:rPr>
          <w:spacing w:val="-2"/>
          <w:sz w:val="26"/>
          <w:szCs w:val="26"/>
        </w:rPr>
      </w:pPr>
      <w:r w:rsidRPr="001B4450">
        <w:rPr>
          <w:spacing w:val="-2"/>
          <w:sz w:val="26"/>
          <w:szCs w:val="26"/>
        </w:rPr>
        <w:t xml:space="preserve">Kết quả điều tra y tế toàn cầu (2002-2004 với 59 nước tham gia) cho tỷ lệ khuyết tật tại các nước thu nhập cao (bình quân tổng sản phẩm quốc nội GNI/đầu người trên 10.066 USD) là 11.8%, trong khi ở các nước thu nhập thấp hơn, tỷ lệ này là 18.0%. </w:t>
      </w:r>
    </w:p>
    <w:p w14:paraId="70A7F739"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 xml:space="preserve">Kết quả tổng điều tra gánh nặng bệnh tật toàn cầu (2004) cho ra tỷ lệ khuyết tật ở các nước phát triển là khoảng 15.4% trong khi đó, ở các nước có thu nhập trung bình và thấp hơn dao động từ 14.0% đến 16.4% tuỳ theo từng châu lục. </w:t>
      </w:r>
    </w:p>
    <w:p w14:paraId="76C43A11" w14:textId="77777777" w:rsidR="002349C3" w:rsidRPr="001B4450" w:rsidRDefault="002349C3" w:rsidP="001B4450">
      <w:pPr>
        <w:numPr>
          <w:ilvl w:val="0"/>
          <w:numId w:val="16"/>
        </w:numPr>
        <w:autoSpaceDE w:val="0"/>
        <w:autoSpaceDN w:val="0"/>
        <w:adjustRightInd w:val="0"/>
        <w:spacing w:before="120" w:after="60" w:line="288" w:lineRule="auto"/>
        <w:ind w:left="0" w:firstLine="567"/>
        <w:jc w:val="both"/>
        <w:rPr>
          <w:sz w:val="26"/>
          <w:szCs w:val="26"/>
        </w:rPr>
      </w:pPr>
      <w:r w:rsidRPr="001B4450">
        <w:rPr>
          <w:b/>
          <w:i/>
          <w:sz w:val="26"/>
          <w:szCs w:val="26"/>
        </w:rPr>
        <w:t>Tỷ lệ khuyết tật ở trẻ em trên thế giới</w:t>
      </w:r>
    </w:p>
    <w:p w14:paraId="60F4A1D3" w14:textId="77777777" w:rsidR="002349C3" w:rsidRPr="001B4450" w:rsidRDefault="002349C3" w:rsidP="001B4450">
      <w:pPr>
        <w:autoSpaceDE w:val="0"/>
        <w:autoSpaceDN w:val="0"/>
        <w:adjustRightInd w:val="0"/>
        <w:spacing w:before="120" w:after="60" w:line="288" w:lineRule="auto"/>
        <w:ind w:firstLine="567"/>
        <w:jc w:val="both"/>
        <w:rPr>
          <w:sz w:val="26"/>
          <w:szCs w:val="26"/>
        </w:rPr>
      </w:pPr>
      <w:r w:rsidRPr="001B4450">
        <w:rPr>
          <w:sz w:val="26"/>
          <w:szCs w:val="26"/>
        </w:rPr>
        <w:t>Tỷ lệ khuyết tật ở trẻ em trên phạm vi toàn cầu qua Khảo sát gánh nặng bệnh tật toàn cầu năm 2004 chiếm 5,1% ở nhóm 0-14 tuổi:</w:t>
      </w:r>
    </w:p>
    <w:p w14:paraId="23F0FB0A" w14:textId="77777777" w:rsidR="002349C3" w:rsidRPr="001B4450" w:rsidRDefault="002349C3" w:rsidP="001B4450">
      <w:pPr>
        <w:numPr>
          <w:ilvl w:val="0"/>
          <w:numId w:val="35"/>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lastRenderedPageBreak/>
        <w:t xml:space="preserve">Ở các nước thu nhập cao là 2.8%, </w:t>
      </w:r>
    </w:p>
    <w:p w14:paraId="6EDB6ADF" w14:textId="77777777" w:rsidR="002349C3" w:rsidRPr="001B4450" w:rsidRDefault="002349C3" w:rsidP="001B4450">
      <w:pPr>
        <w:numPr>
          <w:ilvl w:val="0"/>
          <w:numId w:val="35"/>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t xml:space="preserve">Ở các nước có thu nhập trung bình hoặc thấp:  Châu Âu là 4.2%, Châu Mỹ là 4.5%, Trung Đông là 5.2%, Đông Nam Á là 5.2%, Tây Thái Bình Dương là 5.3% và châu Phi là 6.4%. </w:t>
      </w:r>
    </w:p>
    <w:p w14:paraId="729FEEB6" w14:textId="77777777" w:rsidR="002349C3" w:rsidRPr="001B4450" w:rsidRDefault="002349C3" w:rsidP="001B4450">
      <w:pPr>
        <w:numPr>
          <w:ilvl w:val="0"/>
          <w:numId w:val="35"/>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t xml:space="preserve">Không có sự khác biệt đáng kể giữa tỷ lệ khuyết tật ở trẻ trai và gái mặc dù tỷ lệ trẻ khuyết tật ở trẻ trai cao hơn chút ít so với trẻ khuyết gái. </w:t>
      </w:r>
    </w:p>
    <w:p w14:paraId="7C95A623" w14:textId="77777777" w:rsidR="002349C3" w:rsidRPr="001B4450" w:rsidRDefault="002349C3" w:rsidP="001B4450">
      <w:pPr>
        <w:numPr>
          <w:ilvl w:val="0"/>
          <w:numId w:val="16"/>
        </w:numPr>
        <w:autoSpaceDE w:val="0"/>
        <w:autoSpaceDN w:val="0"/>
        <w:adjustRightInd w:val="0"/>
        <w:spacing w:before="120" w:after="60" w:line="288" w:lineRule="auto"/>
        <w:ind w:left="0" w:firstLine="567"/>
        <w:jc w:val="both"/>
        <w:rPr>
          <w:sz w:val="26"/>
          <w:szCs w:val="26"/>
        </w:rPr>
      </w:pPr>
      <w:bookmarkStart w:id="1" w:name="_Toc232333598"/>
      <w:bookmarkStart w:id="2" w:name="_Toc232401115"/>
      <w:r w:rsidRPr="001B4450">
        <w:rPr>
          <w:b/>
          <w:i/>
          <w:sz w:val="26"/>
          <w:szCs w:val="26"/>
        </w:rPr>
        <w:t>Tỷ lệ trẻ khuyết tật tại các nước phát triển</w:t>
      </w:r>
    </w:p>
    <w:p w14:paraId="14138DD2" w14:textId="77777777" w:rsidR="002349C3" w:rsidRPr="001B4450" w:rsidRDefault="002349C3" w:rsidP="001B4450">
      <w:pPr>
        <w:numPr>
          <w:ilvl w:val="0"/>
          <w:numId w:val="36"/>
        </w:numPr>
        <w:tabs>
          <w:tab w:val="left" w:pos="840"/>
        </w:tabs>
        <w:autoSpaceDE w:val="0"/>
        <w:autoSpaceDN w:val="0"/>
        <w:adjustRightInd w:val="0"/>
        <w:spacing w:before="120" w:after="60" w:line="288" w:lineRule="auto"/>
        <w:ind w:left="0" w:firstLine="567"/>
        <w:jc w:val="both"/>
        <w:rPr>
          <w:spacing w:val="2"/>
          <w:sz w:val="26"/>
          <w:szCs w:val="26"/>
        </w:rPr>
      </w:pPr>
      <w:r w:rsidRPr="001B4450">
        <w:rPr>
          <w:spacing w:val="2"/>
          <w:sz w:val="26"/>
          <w:szCs w:val="26"/>
        </w:rPr>
        <w:t xml:space="preserve">Theo điều tra của Ủy ban dân số Mỹ (1994-1995): Khoảng 10% trẻ dưới 15 tuổi tại các nước phát triển bị giảm chức năng; có 9,1% trẻ trong độ tuổi 0-14 tuổi bị khuyết tật với 1,1% khuyết tật nghiêm trọng. Trong số trẻ tuổi học đường: 1,3% có khó khăn về vận động, 0,9% không thể tự chăm sóc cho mình, 5,5% gặp khó khăn về giao tiếp và 10,6% gặp khó khăn về học. </w:t>
      </w:r>
    </w:p>
    <w:p w14:paraId="4D346391" w14:textId="77777777" w:rsidR="002349C3" w:rsidRPr="001B4450" w:rsidRDefault="002349C3" w:rsidP="001B4450">
      <w:pPr>
        <w:numPr>
          <w:ilvl w:val="0"/>
          <w:numId w:val="36"/>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t xml:space="preserve">Theo điều tra tại Đức (1991): 8% bé trai và 6% bé gái trong lứa tuổi 0-14 bị khuyết tật. </w:t>
      </w:r>
    </w:p>
    <w:p w14:paraId="6DDC86F1" w14:textId="77777777" w:rsidR="002349C3" w:rsidRPr="001B4450" w:rsidRDefault="002349C3" w:rsidP="001B4450">
      <w:pPr>
        <w:numPr>
          <w:ilvl w:val="0"/>
          <w:numId w:val="36"/>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t xml:space="preserve">Tại Newzealand theo Điều tra thống kê số người khuyết tật năm 1996 sử dụng Bảng hỏi về nhu cầu định hướng giáo dục đặc biệt thấy 11% số trẻ trong độ tuổi 0-14 khuyết tật. </w:t>
      </w:r>
    </w:p>
    <w:p w14:paraId="4031C084" w14:textId="77777777" w:rsidR="002349C3" w:rsidRPr="001B4450" w:rsidRDefault="002349C3" w:rsidP="001B4450">
      <w:pPr>
        <w:numPr>
          <w:ilvl w:val="0"/>
          <w:numId w:val="36"/>
        </w:numPr>
        <w:tabs>
          <w:tab w:val="left" w:pos="840"/>
        </w:tabs>
        <w:autoSpaceDE w:val="0"/>
        <w:autoSpaceDN w:val="0"/>
        <w:adjustRightInd w:val="0"/>
        <w:spacing w:before="120" w:after="60" w:line="288" w:lineRule="auto"/>
        <w:ind w:left="0" w:firstLine="567"/>
        <w:jc w:val="both"/>
        <w:rPr>
          <w:sz w:val="26"/>
          <w:szCs w:val="26"/>
        </w:rPr>
      </w:pPr>
      <w:r w:rsidRPr="001B4450">
        <w:rPr>
          <w:sz w:val="26"/>
          <w:szCs w:val="26"/>
        </w:rPr>
        <w:t xml:space="preserve">Tỷ lệ khuyết tật tại 27 nước Trung và Đông Âu (CEE) và cộng đồng các quốc gia độc lập (CIS) trong vòng 10 năm tăng gấp hai, thậm chí gấp năm lần (báo cáo của Quỹ cứu trợ nhi đồng Liên hiệp quốc UNICEF 1990-2000). </w:t>
      </w:r>
    </w:p>
    <w:p w14:paraId="4FB35042" w14:textId="77777777" w:rsidR="002349C3" w:rsidRPr="001B4450" w:rsidRDefault="002349C3" w:rsidP="001B4450">
      <w:pPr>
        <w:numPr>
          <w:ilvl w:val="0"/>
          <w:numId w:val="16"/>
        </w:numPr>
        <w:autoSpaceDE w:val="0"/>
        <w:autoSpaceDN w:val="0"/>
        <w:adjustRightInd w:val="0"/>
        <w:spacing w:before="120" w:after="60" w:line="276" w:lineRule="auto"/>
        <w:ind w:left="0" w:firstLine="567"/>
        <w:jc w:val="both"/>
        <w:rPr>
          <w:sz w:val="26"/>
          <w:szCs w:val="26"/>
        </w:rPr>
      </w:pPr>
      <w:r w:rsidRPr="001B4450">
        <w:rPr>
          <w:b/>
          <w:i/>
          <w:sz w:val="26"/>
          <w:szCs w:val="26"/>
        </w:rPr>
        <w:t>Tỷ lệ trẻ khuyết tật tại các nước đang phát triển</w:t>
      </w:r>
    </w:p>
    <w:p w14:paraId="2D1AD8AF" w14:textId="77777777" w:rsidR="002349C3" w:rsidRPr="001B4450" w:rsidRDefault="002349C3" w:rsidP="001B4450">
      <w:pPr>
        <w:autoSpaceDE w:val="0"/>
        <w:autoSpaceDN w:val="0"/>
        <w:adjustRightInd w:val="0"/>
        <w:spacing w:before="120" w:after="60" w:line="276" w:lineRule="auto"/>
        <w:ind w:firstLine="567"/>
        <w:jc w:val="both"/>
        <w:rPr>
          <w:sz w:val="26"/>
          <w:szCs w:val="26"/>
        </w:rPr>
      </w:pPr>
      <w:r w:rsidRPr="001B4450">
        <w:rPr>
          <w:sz w:val="26"/>
          <w:szCs w:val="26"/>
        </w:rPr>
        <w:t>Các nước nghèo và dựa chủ yếu vào nông nghiệp báo cáo có ít trẻ bị khuyết tật và ngân sách dành cho trẻ khuyết tật tại các nước này cũng ít hơn. Điều này cho thấy rằng ở các nước nghèo, trẻ em bị khuyết tật ít được phát hiện hơn.</w:t>
      </w:r>
    </w:p>
    <w:p w14:paraId="79F769D8" w14:textId="77777777" w:rsidR="002349C3" w:rsidRPr="001B4450" w:rsidRDefault="002349C3" w:rsidP="001B4450">
      <w:pPr>
        <w:numPr>
          <w:ilvl w:val="0"/>
          <w:numId w:val="16"/>
        </w:numPr>
        <w:autoSpaceDE w:val="0"/>
        <w:autoSpaceDN w:val="0"/>
        <w:adjustRightInd w:val="0"/>
        <w:spacing w:before="120" w:after="60" w:line="276" w:lineRule="auto"/>
        <w:ind w:left="0" w:firstLine="567"/>
        <w:jc w:val="both"/>
        <w:rPr>
          <w:sz w:val="26"/>
          <w:szCs w:val="26"/>
        </w:rPr>
      </w:pPr>
      <w:r w:rsidRPr="001B4450">
        <w:rPr>
          <w:b/>
          <w:i/>
          <w:sz w:val="26"/>
          <w:szCs w:val="26"/>
        </w:rPr>
        <w:t>Tỷ lệ trẻ khuyết tật tại Việt nam</w:t>
      </w:r>
    </w:p>
    <w:p w14:paraId="23A46D1F" w14:textId="77777777" w:rsidR="002349C3" w:rsidRPr="001B4450" w:rsidRDefault="002349C3" w:rsidP="001B4450">
      <w:pPr>
        <w:numPr>
          <w:ilvl w:val="0"/>
          <w:numId w:val="37"/>
        </w:numPr>
        <w:tabs>
          <w:tab w:val="left" w:pos="840"/>
        </w:tabs>
        <w:autoSpaceDE w:val="0"/>
        <w:autoSpaceDN w:val="0"/>
        <w:adjustRightInd w:val="0"/>
        <w:spacing w:before="120" w:after="60" w:line="276" w:lineRule="auto"/>
        <w:ind w:left="0" w:firstLine="567"/>
        <w:jc w:val="both"/>
        <w:rPr>
          <w:i/>
          <w:sz w:val="26"/>
          <w:szCs w:val="26"/>
        </w:rPr>
      </w:pPr>
      <w:r w:rsidRPr="001B4450">
        <w:rPr>
          <w:i/>
          <w:sz w:val="26"/>
          <w:szCs w:val="26"/>
        </w:rPr>
        <w:t xml:space="preserve">Theo báo cáo của Tổng cục thống kê và UNICEF (1998 và 2004): </w:t>
      </w:r>
    </w:p>
    <w:p w14:paraId="75FAF63B" w14:textId="77777777" w:rsidR="002349C3" w:rsidRPr="001B4450" w:rsidRDefault="002349C3" w:rsidP="001B4450">
      <w:pPr>
        <w:numPr>
          <w:ilvl w:val="0"/>
          <w:numId w:val="38"/>
        </w:numPr>
        <w:autoSpaceDE w:val="0"/>
        <w:autoSpaceDN w:val="0"/>
        <w:adjustRightInd w:val="0"/>
        <w:spacing w:before="120" w:after="60" w:line="276" w:lineRule="auto"/>
        <w:ind w:left="0" w:firstLine="567"/>
        <w:jc w:val="both"/>
        <w:rPr>
          <w:sz w:val="26"/>
          <w:szCs w:val="26"/>
        </w:rPr>
      </w:pPr>
      <w:r w:rsidRPr="001B4450">
        <w:rPr>
          <w:sz w:val="26"/>
          <w:szCs w:val="26"/>
        </w:rPr>
        <w:t>Ước tính Việt Nam có khoảng 1,2 trẻ em khuyết tật độ tuổi 0-17 tuổi (chiếm 3,1% trẻ trong độ tuổi này)</w:t>
      </w:r>
      <w:bookmarkEnd w:id="1"/>
      <w:bookmarkEnd w:id="2"/>
      <w:r w:rsidRPr="001B4450">
        <w:rPr>
          <w:sz w:val="26"/>
          <w:szCs w:val="26"/>
        </w:rPr>
        <w:t xml:space="preserve">, trong đó trẻ &lt;6 tuổi có tỷ lệ khuyết tật (chiếm 1,39% trẻ cùng độ tuổi). </w:t>
      </w:r>
    </w:p>
    <w:p w14:paraId="37C52993" w14:textId="77777777" w:rsidR="002349C3" w:rsidRPr="001B4450" w:rsidRDefault="002349C3" w:rsidP="001B4450">
      <w:pPr>
        <w:numPr>
          <w:ilvl w:val="0"/>
          <w:numId w:val="38"/>
        </w:numPr>
        <w:autoSpaceDE w:val="0"/>
        <w:autoSpaceDN w:val="0"/>
        <w:adjustRightInd w:val="0"/>
        <w:spacing w:before="120" w:after="60" w:line="276" w:lineRule="auto"/>
        <w:ind w:left="0" w:firstLine="567"/>
        <w:jc w:val="both"/>
        <w:rPr>
          <w:sz w:val="26"/>
          <w:szCs w:val="26"/>
        </w:rPr>
      </w:pPr>
      <w:r w:rsidRPr="001B4450">
        <w:rPr>
          <w:sz w:val="26"/>
          <w:szCs w:val="26"/>
        </w:rPr>
        <w:t xml:space="preserve">Loại khuyết tật phổ biến nhất ở trẻ em trong điều tra tại cộng đồng là khuyết tật về vận động chiếm 22,4% và khuyết tật về nói chiếm 21,4% tổng số trẻ khuyết tật. </w:t>
      </w:r>
    </w:p>
    <w:p w14:paraId="21D8B4DC" w14:textId="77777777" w:rsidR="002349C3" w:rsidRPr="001B4450" w:rsidRDefault="002349C3" w:rsidP="001B4450">
      <w:pPr>
        <w:numPr>
          <w:ilvl w:val="0"/>
          <w:numId w:val="38"/>
        </w:numPr>
        <w:autoSpaceDE w:val="0"/>
        <w:autoSpaceDN w:val="0"/>
        <w:adjustRightInd w:val="0"/>
        <w:spacing w:before="120" w:after="60" w:line="276" w:lineRule="auto"/>
        <w:ind w:left="0" w:firstLine="567"/>
        <w:jc w:val="both"/>
        <w:rPr>
          <w:sz w:val="26"/>
          <w:szCs w:val="26"/>
        </w:rPr>
      </w:pPr>
      <w:r w:rsidRPr="001B4450">
        <w:rPr>
          <w:sz w:val="26"/>
          <w:szCs w:val="26"/>
        </w:rPr>
        <w:t xml:space="preserve">Nguyên nhân chính của tình trạng khuyết tật ở trẻ em là do khuyết tật bẩm sinh (chiếm 55,0%-64,6%) và do bệnh tật (chiếm 23,5%-29,1%).  </w:t>
      </w:r>
    </w:p>
    <w:p w14:paraId="119F2834" w14:textId="77777777" w:rsidR="002349C3" w:rsidRPr="001B4450" w:rsidRDefault="002349C3" w:rsidP="00D97309">
      <w:pPr>
        <w:numPr>
          <w:ilvl w:val="0"/>
          <w:numId w:val="38"/>
        </w:numPr>
        <w:autoSpaceDE w:val="0"/>
        <w:autoSpaceDN w:val="0"/>
        <w:adjustRightInd w:val="0"/>
        <w:spacing w:before="100" w:line="276" w:lineRule="auto"/>
        <w:ind w:left="0" w:firstLine="567"/>
        <w:jc w:val="both"/>
        <w:rPr>
          <w:sz w:val="26"/>
          <w:szCs w:val="26"/>
        </w:rPr>
      </w:pPr>
      <w:r w:rsidRPr="001B4450">
        <w:rPr>
          <w:sz w:val="26"/>
          <w:szCs w:val="26"/>
        </w:rPr>
        <w:t>Có khoảng một nửa số trẻ em khuyết tật tại cộng đồng và khoảng 90% số trẻ em khuyết tật sống tại các trung tâm bị khuyết tật nặng, tình trạng đa khuyết tật gặp khá thường xuyên.</w:t>
      </w:r>
    </w:p>
    <w:p w14:paraId="21D602EC" w14:textId="77777777" w:rsidR="002349C3" w:rsidRPr="001B4450" w:rsidRDefault="002349C3" w:rsidP="00D97309">
      <w:pPr>
        <w:numPr>
          <w:ilvl w:val="0"/>
          <w:numId w:val="37"/>
        </w:numPr>
        <w:tabs>
          <w:tab w:val="left" w:pos="840"/>
        </w:tabs>
        <w:autoSpaceDE w:val="0"/>
        <w:autoSpaceDN w:val="0"/>
        <w:adjustRightInd w:val="0"/>
        <w:spacing w:before="100" w:line="276" w:lineRule="auto"/>
        <w:ind w:left="0" w:firstLine="567"/>
        <w:jc w:val="both"/>
        <w:rPr>
          <w:i/>
          <w:sz w:val="26"/>
          <w:szCs w:val="26"/>
        </w:rPr>
      </w:pPr>
      <w:r w:rsidRPr="001B4450">
        <w:rPr>
          <w:i/>
          <w:sz w:val="26"/>
          <w:szCs w:val="26"/>
        </w:rPr>
        <w:t xml:space="preserve">Theo nghiên cứu của Bộ Y tế (2005) về thực trạng PHCN dựa vào cộng đồng, </w:t>
      </w:r>
      <w:r w:rsidRPr="001B4450">
        <w:rPr>
          <w:sz w:val="26"/>
          <w:szCs w:val="26"/>
        </w:rPr>
        <w:t>mô hình khuyết tật chung:</w:t>
      </w:r>
    </w:p>
    <w:p w14:paraId="2A3ADBC5"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lastRenderedPageBreak/>
        <w:t>Khó khăn về vận động</w:t>
      </w:r>
      <w:r w:rsidRPr="001B4450">
        <w:rPr>
          <w:sz w:val="26"/>
          <w:szCs w:val="26"/>
        </w:rPr>
        <w:tab/>
        <w:t>: 36,0%</w:t>
      </w:r>
    </w:p>
    <w:p w14:paraId="2F0DEBB6"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t>Khó khăn về nhìn</w:t>
      </w:r>
      <w:r w:rsidRPr="001B4450">
        <w:rPr>
          <w:sz w:val="26"/>
          <w:szCs w:val="26"/>
        </w:rPr>
        <w:tab/>
      </w:r>
      <w:r w:rsidRPr="001B4450">
        <w:rPr>
          <w:sz w:val="26"/>
          <w:szCs w:val="26"/>
        </w:rPr>
        <w:tab/>
        <w:t>: 17,8%</w:t>
      </w:r>
    </w:p>
    <w:p w14:paraId="4418621C" w14:textId="77777777" w:rsidR="002349C3" w:rsidRPr="001B4450" w:rsidRDefault="00D97309" w:rsidP="00D97309">
      <w:pPr>
        <w:numPr>
          <w:ilvl w:val="0"/>
          <w:numId w:val="44"/>
        </w:numPr>
        <w:autoSpaceDE w:val="0"/>
        <w:autoSpaceDN w:val="0"/>
        <w:adjustRightInd w:val="0"/>
        <w:spacing w:before="100" w:line="276" w:lineRule="auto"/>
        <w:ind w:left="0" w:firstLine="567"/>
        <w:jc w:val="both"/>
        <w:rPr>
          <w:i/>
          <w:sz w:val="26"/>
          <w:szCs w:val="26"/>
        </w:rPr>
      </w:pPr>
      <w:r>
        <w:rPr>
          <w:sz w:val="26"/>
          <w:szCs w:val="26"/>
        </w:rPr>
        <w:t>Khó kh</w:t>
      </w:r>
      <w:r>
        <w:rPr>
          <w:sz w:val="26"/>
          <w:szCs w:val="26"/>
          <w:lang w:val="vi-VN"/>
        </w:rPr>
        <w:t>ă</w:t>
      </w:r>
      <w:r w:rsidR="002349C3" w:rsidRPr="001B4450">
        <w:rPr>
          <w:sz w:val="26"/>
          <w:szCs w:val="26"/>
        </w:rPr>
        <w:t>n về nghe/nói</w:t>
      </w:r>
      <w:r w:rsidR="002349C3" w:rsidRPr="001B4450">
        <w:rPr>
          <w:sz w:val="26"/>
          <w:szCs w:val="26"/>
        </w:rPr>
        <w:tab/>
        <w:t>: 15,4%</w:t>
      </w:r>
    </w:p>
    <w:p w14:paraId="7678A077"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t>Hành vi bất thường</w:t>
      </w:r>
      <w:r w:rsidRPr="001B4450">
        <w:rPr>
          <w:sz w:val="26"/>
          <w:szCs w:val="26"/>
        </w:rPr>
        <w:tab/>
      </w:r>
      <w:r w:rsidRPr="001B4450">
        <w:rPr>
          <w:sz w:val="26"/>
          <w:szCs w:val="26"/>
        </w:rPr>
        <w:tab/>
        <w:t>: 7,6%</w:t>
      </w:r>
    </w:p>
    <w:p w14:paraId="0CB0DC56"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t>Khó khăn về học</w:t>
      </w:r>
      <w:r w:rsidRPr="001B4450">
        <w:rPr>
          <w:sz w:val="26"/>
          <w:szCs w:val="26"/>
        </w:rPr>
        <w:tab/>
      </w:r>
      <w:r w:rsidRPr="001B4450">
        <w:rPr>
          <w:sz w:val="26"/>
          <w:szCs w:val="26"/>
        </w:rPr>
        <w:tab/>
        <w:t>: 6,9%</w:t>
      </w:r>
    </w:p>
    <w:p w14:paraId="78018051"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t>Động kinh</w:t>
      </w:r>
      <w:r w:rsidRPr="001B4450">
        <w:rPr>
          <w:sz w:val="26"/>
          <w:szCs w:val="26"/>
        </w:rPr>
        <w:tab/>
      </w:r>
      <w:r w:rsidRPr="001B4450">
        <w:rPr>
          <w:sz w:val="26"/>
          <w:szCs w:val="26"/>
        </w:rPr>
        <w:tab/>
      </w:r>
      <w:r w:rsidRPr="001B4450">
        <w:rPr>
          <w:sz w:val="26"/>
          <w:szCs w:val="26"/>
        </w:rPr>
        <w:tab/>
        <w:t>:  3,4%</w:t>
      </w:r>
    </w:p>
    <w:p w14:paraId="6CA4A2A7" w14:textId="77777777" w:rsidR="002349C3" w:rsidRPr="001B4450" w:rsidRDefault="002349C3" w:rsidP="00D97309">
      <w:pPr>
        <w:numPr>
          <w:ilvl w:val="0"/>
          <w:numId w:val="44"/>
        </w:numPr>
        <w:autoSpaceDE w:val="0"/>
        <w:autoSpaceDN w:val="0"/>
        <w:adjustRightInd w:val="0"/>
        <w:spacing w:before="100" w:line="276" w:lineRule="auto"/>
        <w:ind w:left="0" w:firstLine="567"/>
        <w:jc w:val="both"/>
        <w:rPr>
          <w:i/>
          <w:sz w:val="26"/>
          <w:szCs w:val="26"/>
        </w:rPr>
      </w:pPr>
      <w:r w:rsidRPr="001B4450">
        <w:rPr>
          <w:sz w:val="26"/>
          <w:szCs w:val="26"/>
        </w:rPr>
        <w:t>Khác</w:t>
      </w:r>
      <w:r w:rsidRPr="001B4450">
        <w:rPr>
          <w:sz w:val="26"/>
          <w:szCs w:val="26"/>
        </w:rPr>
        <w:tab/>
      </w:r>
      <w:r w:rsidRPr="001B4450">
        <w:rPr>
          <w:sz w:val="26"/>
          <w:szCs w:val="26"/>
        </w:rPr>
        <w:tab/>
      </w:r>
      <w:r w:rsidRPr="001B4450">
        <w:rPr>
          <w:sz w:val="26"/>
          <w:szCs w:val="26"/>
        </w:rPr>
        <w:tab/>
      </w:r>
      <w:r w:rsidRPr="001B4450">
        <w:rPr>
          <w:sz w:val="26"/>
          <w:szCs w:val="26"/>
        </w:rPr>
        <w:tab/>
        <w:t>: 12,4%</w:t>
      </w:r>
    </w:p>
    <w:p w14:paraId="0300CAFF" w14:textId="77777777" w:rsidR="002349C3" w:rsidRPr="001B4450" w:rsidRDefault="002349C3" w:rsidP="00D97309">
      <w:pPr>
        <w:numPr>
          <w:ilvl w:val="0"/>
          <w:numId w:val="37"/>
        </w:numPr>
        <w:tabs>
          <w:tab w:val="left" w:pos="840"/>
        </w:tabs>
        <w:autoSpaceDE w:val="0"/>
        <w:autoSpaceDN w:val="0"/>
        <w:adjustRightInd w:val="0"/>
        <w:spacing w:before="100" w:line="276" w:lineRule="auto"/>
        <w:ind w:left="0" w:firstLine="567"/>
        <w:jc w:val="both"/>
        <w:rPr>
          <w:sz w:val="26"/>
          <w:szCs w:val="26"/>
        </w:rPr>
      </w:pPr>
      <w:r w:rsidRPr="001B4450">
        <w:rPr>
          <w:i/>
          <w:sz w:val="26"/>
          <w:szCs w:val="26"/>
        </w:rPr>
        <w:t>Theo Báo cáo khám sàng lọc trẻ khuyết tật của một số tổ chức Phi Chính phủ</w:t>
      </w:r>
      <w:r w:rsidRPr="001B4450">
        <w:rPr>
          <w:sz w:val="26"/>
          <w:szCs w:val="26"/>
        </w:rPr>
        <w:t xml:space="preserve"> hoạt động tại tỉnh Ninh Bình, Quảng Nam, Quảng Ngãi và Thừa Thiên Huế cũng cho một tỷ lệ trẻ khuyết tật tương tự nhưng mô hình khuyết tật có khác: </w:t>
      </w:r>
    </w:p>
    <w:p w14:paraId="50784285" w14:textId="77777777" w:rsidR="002349C3" w:rsidRPr="001B4450" w:rsidRDefault="002349C3" w:rsidP="00D97309">
      <w:pPr>
        <w:numPr>
          <w:ilvl w:val="0"/>
          <w:numId w:val="39"/>
        </w:numPr>
        <w:autoSpaceDE w:val="0"/>
        <w:autoSpaceDN w:val="0"/>
        <w:adjustRightInd w:val="0"/>
        <w:spacing w:before="100" w:line="276" w:lineRule="auto"/>
        <w:ind w:left="0" w:firstLine="567"/>
        <w:jc w:val="both"/>
        <w:rPr>
          <w:sz w:val="26"/>
          <w:szCs w:val="26"/>
        </w:rPr>
      </w:pPr>
      <w:r w:rsidRPr="001B4450">
        <w:rPr>
          <w:sz w:val="26"/>
          <w:szCs w:val="26"/>
        </w:rPr>
        <w:t xml:space="preserve">Khó khăn về học chiếm tỷ lệ cao nhất 42,6%; </w:t>
      </w:r>
    </w:p>
    <w:p w14:paraId="309CD6C4" w14:textId="77777777" w:rsidR="002349C3" w:rsidRPr="001B4450" w:rsidRDefault="002349C3" w:rsidP="00D97309">
      <w:pPr>
        <w:numPr>
          <w:ilvl w:val="0"/>
          <w:numId w:val="39"/>
        </w:numPr>
        <w:autoSpaceDE w:val="0"/>
        <w:autoSpaceDN w:val="0"/>
        <w:adjustRightInd w:val="0"/>
        <w:spacing w:before="100" w:line="276" w:lineRule="auto"/>
        <w:ind w:left="0" w:firstLine="567"/>
        <w:jc w:val="both"/>
        <w:rPr>
          <w:sz w:val="26"/>
          <w:szCs w:val="26"/>
        </w:rPr>
      </w:pPr>
      <w:r w:rsidRPr="001B4450">
        <w:rPr>
          <w:sz w:val="26"/>
          <w:szCs w:val="26"/>
        </w:rPr>
        <w:t xml:space="preserve">Khó khăn về nói chiếm 39,8%; </w:t>
      </w:r>
    </w:p>
    <w:p w14:paraId="0BE7DDA5" w14:textId="77777777" w:rsidR="002349C3" w:rsidRPr="001B4450" w:rsidRDefault="002349C3" w:rsidP="00D97309">
      <w:pPr>
        <w:numPr>
          <w:ilvl w:val="0"/>
          <w:numId w:val="39"/>
        </w:numPr>
        <w:autoSpaceDE w:val="0"/>
        <w:autoSpaceDN w:val="0"/>
        <w:adjustRightInd w:val="0"/>
        <w:spacing w:before="100" w:line="276" w:lineRule="auto"/>
        <w:ind w:left="0" w:firstLine="567"/>
        <w:jc w:val="both"/>
        <w:rPr>
          <w:sz w:val="26"/>
          <w:szCs w:val="26"/>
        </w:rPr>
      </w:pPr>
      <w:r w:rsidRPr="001B4450">
        <w:rPr>
          <w:sz w:val="26"/>
          <w:szCs w:val="26"/>
        </w:rPr>
        <w:t xml:space="preserve">Khó khăn về nhìn chiếm 30%; </w:t>
      </w:r>
    </w:p>
    <w:p w14:paraId="592EBE82" w14:textId="77777777" w:rsidR="002349C3" w:rsidRPr="001B4450" w:rsidRDefault="002349C3" w:rsidP="00D97309">
      <w:pPr>
        <w:numPr>
          <w:ilvl w:val="0"/>
          <w:numId w:val="39"/>
        </w:numPr>
        <w:autoSpaceDE w:val="0"/>
        <w:autoSpaceDN w:val="0"/>
        <w:adjustRightInd w:val="0"/>
        <w:spacing w:before="100" w:line="276" w:lineRule="auto"/>
        <w:ind w:left="0" w:firstLine="567"/>
        <w:jc w:val="both"/>
        <w:rPr>
          <w:sz w:val="26"/>
          <w:szCs w:val="26"/>
        </w:rPr>
      </w:pPr>
      <w:r w:rsidRPr="001B4450">
        <w:rPr>
          <w:sz w:val="26"/>
          <w:szCs w:val="26"/>
        </w:rPr>
        <w:t>Khó khăn về vận động chiếm 27,3%;</w:t>
      </w:r>
    </w:p>
    <w:p w14:paraId="714F6A93" w14:textId="77777777" w:rsidR="002349C3" w:rsidRPr="001B4450" w:rsidRDefault="002349C3" w:rsidP="00D97309">
      <w:pPr>
        <w:numPr>
          <w:ilvl w:val="0"/>
          <w:numId w:val="39"/>
        </w:numPr>
        <w:autoSpaceDE w:val="0"/>
        <w:autoSpaceDN w:val="0"/>
        <w:adjustRightInd w:val="0"/>
        <w:spacing w:before="100" w:line="276" w:lineRule="auto"/>
        <w:ind w:left="0" w:firstLine="567"/>
        <w:jc w:val="both"/>
        <w:rPr>
          <w:sz w:val="26"/>
          <w:szCs w:val="26"/>
        </w:rPr>
      </w:pPr>
      <w:r w:rsidRPr="001B4450">
        <w:rPr>
          <w:sz w:val="26"/>
          <w:szCs w:val="26"/>
        </w:rPr>
        <w:t xml:space="preserve"> Khó khăn về nghe chiếm 15,5%. </w:t>
      </w:r>
    </w:p>
    <w:p w14:paraId="0EB87215" w14:textId="77777777" w:rsidR="002349C3" w:rsidRPr="00736C95" w:rsidRDefault="002349C3" w:rsidP="00D97309">
      <w:pPr>
        <w:pStyle w:val="Heading3"/>
        <w:spacing w:before="100" w:after="0" w:line="276" w:lineRule="auto"/>
        <w:ind w:firstLine="567"/>
        <w:rPr>
          <w:i w:val="0"/>
          <w:szCs w:val="26"/>
        </w:rPr>
      </w:pPr>
      <w:r w:rsidRPr="00736C95">
        <w:rPr>
          <w:i w:val="0"/>
          <w:szCs w:val="26"/>
        </w:rPr>
        <w:t>1.4. Nguyên nhân khuyết tật ở trẻ em</w:t>
      </w:r>
      <w:bookmarkStart w:id="3" w:name="_Toc232333599"/>
      <w:bookmarkStart w:id="4" w:name="_Toc232401116"/>
    </w:p>
    <w:p w14:paraId="54FD39AA" w14:textId="79C5EE6C" w:rsidR="002349C3" w:rsidRPr="001B4450" w:rsidRDefault="00EC0CAA" w:rsidP="00D97309">
      <w:pPr>
        <w:pStyle w:val="Heading3"/>
        <w:spacing w:before="100" w:after="0" w:line="276" w:lineRule="auto"/>
        <w:ind w:firstLine="567"/>
        <w:rPr>
          <w:i w:val="0"/>
          <w:szCs w:val="26"/>
        </w:rPr>
      </w:pPr>
      <w:r>
        <w:rPr>
          <w:noProof/>
          <w:szCs w:val="26"/>
        </w:rPr>
        <mc:AlternateContent>
          <mc:Choice Requires="wpg">
            <w:drawing>
              <wp:anchor distT="0" distB="0" distL="114300" distR="114300" simplePos="0" relativeHeight="251648000" behindDoc="0" locked="0" layoutInCell="1" allowOverlap="1" wp14:anchorId="78F919B7" wp14:editId="69FF1498">
                <wp:simplePos x="0" y="0"/>
                <wp:positionH relativeFrom="column">
                  <wp:posOffset>-38735</wp:posOffset>
                </wp:positionH>
                <wp:positionV relativeFrom="paragraph">
                  <wp:posOffset>85725</wp:posOffset>
                </wp:positionV>
                <wp:extent cx="5918835" cy="4091940"/>
                <wp:effectExtent l="0" t="0" r="12700" b="13335"/>
                <wp:wrapNone/>
                <wp:docPr id="82"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18835" cy="4091940"/>
                          <a:chOff x="909" y="5984"/>
                          <a:chExt cx="7185" cy="6444"/>
                        </a:xfrm>
                      </wpg:grpSpPr>
                      <wps:wsp>
                        <wps:cNvPr id="83" name="Text Box 3"/>
                        <wps:cNvSpPr txBox="1">
                          <a:spLocks noChangeArrowheads="1"/>
                        </wps:cNvSpPr>
                        <wps:spPr bwMode="auto">
                          <a:xfrm>
                            <a:off x="3633" y="5984"/>
                            <a:ext cx="2781" cy="901"/>
                          </a:xfrm>
                          <a:prstGeom prst="rect">
                            <a:avLst/>
                          </a:prstGeom>
                          <a:solidFill>
                            <a:srgbClr val="FFFFFF"/>
                          </a:solidFill>
                          <a:ln w="12700">
                            <a:solidFill>
                              <a:srgbClr val="000000"/>
                            </a:solidFill>
                            <a:miter lim="800000"/>
                            <a:headEnd/>
                            <a:tailEnd/>
                          </a:ln>
                        </wps:spPr>
                        <wps:txbx>
                          <w:txbxContent>
                            <w:p w14:paraId="687E5820" w14:textId="77777777" w:rsidR="008F5E9A" w:rsidRDefault="008F5E9A" w:rsidP="00E652E3">
                              <w:pPr>
                                <w:spacing w:before="240"/>
                                <w:jc w:val="center"/>
                              </w:pPr>
                              <w:r>
                                <w:t>Nguyên nhân khuyết tật</w:t>
                              </w:r>
                            </w:p>
                          </w:txbxContent>
                        </wps:txbx>
                        <wps:bodyPr rot="0" vert="horz" wrap="square" lIns="91440" tIns="45720" rIns="91440" bIns="45720" anchor="t" anchorCtr="0" upright="1">
                          <a:noAutofit/>
                        </wps:bodyPr>
                      </wps:wsp>
                      <wps:wsp>
                        <wps:cNvPr id="84" name="Text Box 4"/>
                        <wps:cNvSpPr txBox="1">
                          <a:spLocks noChangeArrowheads="1"/>
                        </wps:cNvSpPr>
                        <wps:spPr bwMode="auto">
                          <a:xfrm>
                            <a:off x="1586" y="7771"/>
                            <a:ext cx="1451" cy="535"/>
                          </a:xfrm>
                          <a:prstGeom prst="rect">
                            <a:avLst/>
                          </a:prstGeom>
                          <a:solidFill>
                            <a:srgbClr val="FFFFFF"/>
                          </a:solidFill>
                          <a:ln w="12700">
                            <a:solidFill>
                              <a:srgbClr val="000000"/>
                            </a:solidFill>
                            <a:miter lim="800000"/>
                            <a:headEnd/>
                            <a:tailEnd/>
                          </a:ln>
                        </wps:spPr>
                        <wps:txbx>
                          <w:txbxContent>
                            <w:p w14:paraId="0BB1B311" w14:textId="77777777" w:rsidR="008F5E9A" w:rsidRDefault="008F5E9A" w:rsidP="002349C3">
                              <w:r>
                                <w:t>Trước sinh</w:t>
                              </w:r>
                            </w:p>
                          </w:txbxContent>
                        </wps:txbx>
                        <wps:bodyPr rot="0" vert="horz" wrap="square" lIns="91440" tIns="45720" rIns="91440" bIns="45720" anchor="t" anchorCtr="0" upright="1">
                          <a:noAutofit/>
                        </wps:bodyPr>
                      </wps:wsp>
                      <wps:wsp>
                        <wps:cNvPr id="85" name="Text Box 5"/>
                        <wps:cNvSpPr txBox="1">
                          <a:spLocks noChangeArrowheads="1"/>
                        </wps:cNvSpPr>
                        <wps:spPr bwMode="auto">
                          <a:xfrm>
                            <a:off x="6534" y="7771"/>
                            <a:ext cx="1330" cy="535"/>
                          </a:xfrm>
                          <a:prstGeom prst="rect">
                            <a:avLst/>
                          </a:prstGeom>
                          <a:solidFill>
                            <a:srgbClr val="FFFFFF"/>
                          </a:solidFill>
                          <a:ln w="12700">
                            <a:solidFill>
                              <a:srgbClr val="000000"/>
                            </a:solidFill>
                            <a:miter lim="800000"/>
                            <a:headEnd/>
                            <a:tailEnd/>
                          </a:ln>
                        </wps:spPr>
                        <wps:txbx>
                          <w:txbxContent>
                            <w:p w14:paraId="1FE72425" w14:textId="77777777" w:rsidR="008F5E9A" w:rsidRDefault="008F5E9A" w:rsidP="002349C3">
                              <w:pPr>
                                <w:jc w:val="center"/>
                              </w:pPr>
                              <w:r>
                                <w:t>Sau sinh</w:t>
                              </w:r>
                            </w:p>
                          </w:txbxContent>
                        </wps:txbx>
                        <wps:bodyPr rot="0" vert="horz" wrap="square" lIns="91440" tIns="45720" rIns="91440" bIns="45720" anchor="t" anchorCtr="0" upright="1">
                          <a:noAutofit/>
                        </wps:bodyPr>
                      </wps:wsp>
                      <wps:wsp>
                        <wps:cNvPr id="86" name="Text Box 6"/>
                        <wps:cNvSpPr txBox="1">
                          <a:spLocks noChangeArrowheads="1"/>
                        </wps:cNvSpPr>
                        <wps:spPr bwMode="auto">
                          <a:xfrm>
                            <a:off x="4134" y="7771"/>
                            <a:ext cx="1572" cy="535"/>
                          </a:xfrm>
                          <a:prstGeom prst="rect">
                            <a:avLst/>
                          </a:prstGeom>
                          <a:solidFill>
                            <a:srgbClr val="FFFFFF"/>
                          </a:solidFill>
                          <a:ln w="12700">
                            <a:solidFill>
                              <a:srgbClr val="000000"/>
                            </a:solidFill>
                            <a:miter lim="800000"/>
                            <a:headEnd/>
                            <a:tailEnd/>
                          </a:ln>
                        </wps:spPr>
                        <wps:txbx>
                          <w:txbxContent>
                            <w:p w14:paraId="3502684F" w14:textId="77777777" w:rsidR="008F5E9A" w:rsidRDefault="008F5E9A" w:rsidP="002349C3">
                              <w:pPr>
                                <w:jc w:val="center"/>
                              </w:pPr>
                              <w:r>
                                <w:t>Trong sinh</w:t>
                              </w:r>
                            </w:p>
                          </w:txbxContent>
                        </wps:txbx>
                        <wps:bodyPr rot="0" vert="horz" wrap="square" lIns="91440" tIns="45720" rIns="91440" bIns="45720" anchor="t" anchorCtr="0" upright="1">
                          <a:noAutofit/>
                        </wps:bodyPr>
                      </wps:wsp>
                      <wps:wsp>
                        <wps:cNvPr id="87" name="Text Box 7"/>
                        <wps:cNvSpPr txBox="1">
                          <a:spLocks noChangeArrowheads="1"/>
                        </wps:cNvSpPr>
                        <wps:spPr bwMode="auto">
                          <a:xfrm>
                            <a:off x="909" y="8899"/>
                            <a:ext cx="2781" cy="3529"/>
                          </a:xfrm>
                          <a:prstGeom prst="rect">
                            <a:avLst/>
                          </a:prstGeom>
                          <a:solidFill>
                            <a:srgbClr val="FFFFFF"/>
                          </a:solidFill>
                          <a:ln w="12700">
                            <a:solidFill>
                              <a:srgbClr val="000000"/>
                            </a:solidFill>
                            <a:miter lim="800000"/>
                            <a:headEnd/>
                            <a:tailEnd/>
                          </a:ln>
                        </wps:spPr>
                        <wps:txbx>
                          <w:txbxContent>
                            <w:p w14:paraId="1B4F7E86" w14:textId="77777777" w:rsidR="008F5E9A" w:rsidRPr="00E652E3" w:rsidRDefault="008F5E9A" w:rsidP="002349C3">
                              <w:pPr>
                                <w:rPr>
                                  <w:sz w:val="17"/>
                                  <w:szCs w:val="17"/>
                                </w:rPr>
                              </w:pPr>
                              <w:r w:rsidRPr="00E652E3">
                                <w:rPr>
                                  <w:sz w:val="17"/>
                                  <w:szCs w:val="17"/>
                                </w:rPr>
                                <w:t xml:space="preserve">+ Bệnh của mẹ khi mang thai (vi rút, bệnh giáp trạng, ngộ độc thai, tiểu đường, chấn thương…) </w:t>
                              </w:r>
                            </w:p>
                            <w:p w14:paraId="53B59D5D" w14:textId="77777777" w:rsidR="008F5E9A" w:rsidRPr="00E652E3" w:rsidRDefault="008F5E9A" w:rsidP="002349C3">
                              <w:pPr>
                                <w:rPr>
                                  <w:sz w:val="17"/>
                                  <w:szCs w:val="17"/>
                                </w:rPr>
                              </w:pPr>
                              <w:r w:rsidRPr="00E652E3">
                                <w:rPr>
                                  <w:sz w:val="17"/>
                                  <w:szCs w:val="17"/>
                                </w:rPr>
                                <w:t>+ Tuổi của mẹ (&gt;35 tuổi) và bố (&gt;45 tuổi) khi sinh con</w:t>
                              </w:r>
                            </w:p>
                            <w:p w14:paraId="7962EBF2" w14:textId="77777777" w:rsidR="008F5E9A" w:rsidRPr="00E652E3" w:rsidRDefault="008F5E9A" w:rsidP="002349C3">
                              <w:pPr>
                                <w:rPr>
                                  <w:sz w:val="17"/>
                                  <w:szCs w:val="17"/>
                                </w:rPr>
                              </w:pPr>
                              <w:r w:rsidRPr="00E652E3">
                                <w:rPr>
                                  <w:sz w:val="17"/>
                                  <w:szCs w:val="17"/>
                                </w:rPr>
                                <w:t>+ Mẹ phơi nhiễm môi trường độc hại khi mang thai:</w:t>
                              </w:r>
                            </w:p>
                            <w:p w14:paraId="6302AA15"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ác kim loại nặng</w:t>
                              </w:r>
                            </w:p>
                            <w:p w14:paraId="7843DB8A"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hất độc dùng trong nông nghiệp, thực phẩm</w:t>
                              </w:r>
                            </w:p>
                            <w:p w14:paraId="5E4A3D42"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 xml:space="preserve">Các loại thuốc </w:t>
                              </w:r>
                            </w:p>
                            <w:p w14:paraId="611CFE31"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ác chất khích thích: Rượu, ma túy..</w:t>
                              </w:r>
                            </w:p>
                            <w:p w14:paraId="30508940"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Dinh dưỡng bà mẹ</w:t>
                              </w:r>
                            </w:p>
                            <w:p w14:paraId="1CAE21DC"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Nhiễn trùng</w:t>
                              </w:r>
                            </w:p>
                            <w:p w14:paraId="5F55C4F2" w14:textId="77777777" w:rsidR="008F5E9A" w:rsidRPr="00E652E3" w:rsidRDefault="008F5E9A" w:rsidP="002349C3">
                              <w:pPr>
                                <w:rPr>
                                  <w:sz w:val="17"/>
                                  <w:szCs w:val="17"/>
                                </w:rPr>
                              </w:pPr>
                              <w:r w:rsidRPr="00E652E3">
                                <w:rPr>
                                  <w:sz w:val="17"/>
                                  <w:szCs w:val="17"/>
                                </w:rPr>
                                <w:t>+ Bất thường Nhiễm sắc thể, Gen, chất liệu di truyền thai nhi</w:t>
                              </w:r>
                            </w:p>
                            <w:p w14:paraId="78715173" w14:textId="77777777" w:rsidR="008F5E9A" w:rsidRPr="00736C95" w:rsidRDefault="008F5E9A" w:rsidP="002349C3">
                              <w:pPr>
                                <w:rPr>
                                  <w:sz w:val="18"/>
                                  <w:szCs w:val="18"/>
                                </w:rPr>
                              </w:pPr>
                            </w:p>
                            <w:p w14:paraId="2E4EAB4E" w14:textId="77777777" w:rsidR="008F5E9A" w:rsidRDefault="008F5E9A" w:rsidP="002349C3"/>
                          </w:txbxContent>
                        </wps:txbx>
                        <wps:bodyPr rot="0" vert="horz" wrap="square" lIns="91440" tIns="45720" rIns="91440" bIns="45720" anchor="t" anchorCtr="0" upright="1">
                          <a:noAutofit/>
                        </wps:bodyPr>
                      </wps:wsp>
                      <wps:wsp>
                        <wps:cNvPr id="88" name="Text Box 8"/>
                        <wps:cNvSpPr txBox="1">
                          <a:spLocks noChangeArrowheads="1"/>
                        </wps:cNvSpPr>
                        <wps:spPr bwMode="auto">
                          <a:xfrm>
                            <a:off x="3811" y="8910"/>
                            <a:ext cx="2003" cy="3505"/>
                          </a:xfrm>
                          <a:prstGeom prst="rect">
                            <a:avLst/>
                          </a:prstGeom>
                          <a:solidFill>
                            <a:srgbClr val="FFFFFF"/>
                          </a:solidFill>
                          <a:ln w="12700">
                            <a:solidFill>
                              <a:srgbClr val="000000"/>
                            </a:solidFill>
                            <a:miter lim="800000"/>
                            <a:headEnd/>
                            <a:tailEnd/>
                          </a:ln>
                        </wps:spPr>
                        <wps:txbx>
                          <w:txbxContent>
                            <w:p w14:paraId="192A1B4D" w14:textId="77777777" w:rsidR="008F5E9A" w:rsidRPr="00736C95" w:rsidRDefault="008F5E9A" w:rsidP="00E652E3">
                              <w:pPr>
                                <w:rPr>
                                  <w:sz w:val="20"/>
                                </w:rPr>
                              </w:pPr>
                              <w:r w:rsidRPr="00736C95">
                                <w:rPr>
                                  <w:sz w:val="20"/>
                                </w:rPr>
                                <w:t>+ Can thiệp sản khoa (dùng kẹp/ hút lấy thai, mổ đẻ, kích thích đẻ…)</w:t>
                              </w:r>
                            </w:p>
                            <w:p w14:paraId="7F662A91" w14:textId="77777777" w:rsidR="008F5E9A" w:rsidRPr="00736C95" w:rsidRDefault="008F5E9A" w:rsidP="00E652E3">
                              <w:pPr>
                                <w:rPr>
                                  <w:sz w:val="20"/>
                                </w:rPr>
                              </w:pPr>
                              <w:r w:rsidRPr="00736C95">
                                <w:rPr>
                                  <w:sz w:val="20"/>
                                </w:rPr>
                                <w:t>+ Trẻ đẻ non (&lt;37 tuần)</w:t>
                              </w:r>
                            </w:p>
                            <w:p w14:paraId="0D7BF577" w14:textId="77777777" w:rsidR="008F5E9A" w:rsidRPr="00736C95" w:rsidRDefault="008F5E9A" w:rsidP="00E652E3">
                              <w:pPr>
                                <w:rPr>
                                  <w:sz w:val="20"/>
                                </w:rPr>
                              </w:pPr>
                              <w:r w:rsidRPr="00736C95">
                                <w:rPr>
                                  <w:sz w:val="20"/>
                                </w:rPr>
                                <w:t>+ Thiếu ôxy não (ngạt)</w:t>
                              </w:r>
                            </w:p>
                            <w:p w14:paraId="67848236" w14:textId="77777777" w:rsidR="008F5E9A" w:rsidRPr="00736C95" w:rsidRDefault="008F5E9A" w:rsidP="00E652E3">
                              <w:pPr>
                                <w:rPr>
                                  <w:sz w:val="20"/>
                                </w:rPr>
                              </w:pPr>
                              <w:r w:rsidRPr="00736C95">
                                <w:rPr>
                                  <w:sz w:val="20"/>
                                </w:rPr>
                                <w:t>+ Cân nặng khi sinh thấp (&lt;2.500g)</w:t>
                              </w:r>
                            </w:p>
                            <w:p w14:paraId="6184435B" w14:textId="77777777" w:rsidR="008F5E9A" w:rsidRPr="00736C95" w:rsidRDefault="008F5E9A" w:rsidP="00E652E3">
                              <w:pPr>
                                <w:rPr>
                                  <w:sz w:val="20"/>
                                </w:rPr>
                              </w:pPr>
                              <w:r w:rsidRPr="00736C95">
                                <w:rPr>
                                  <w:sz w:val="20"/>
                                </w:rPr>
                                <w:t>+ Vàng da nhân não do bất đồng nhóm máu.</w:t>
                              </w:r>
                            </w:p>
                            <w:p w14:paraId="2A18EFEC" w14:textId="77777777" w:rsidR="008F5E9A" w:rsidRPr="00736C95" w:rsidRDefault="008F5E9A" w:rsidP="002349C3">
                              <w:pPr>
                                <w:rPr>
                                  <w:sz w:val="22"/>
                                </w:rPr>
                              </w:pPr>
                            </w:p>
                            <w:p w14:paraId="19B8FFDC" w14:textId="77777777" w:rsidR="008F5E9A" w:rsidRDefault="008F5E9A" w:rsidP="002349C3"/>
                            <w:p w14:paraId="693C6D91" w14:textId="77777777" w:rsidR="008F5E9A" w:rsidRDefault="008F5E9A" w:rsidP="002349C3"/>
                          </w:txbxContent>
                        </wps:txbx>
                        <wps:bodyPr rot="0" vert="horz" wrap="square" lIns="91440" tIns="45720" rIns="91440" bIns="45720" anchor="t" anchorCtr="0" upright="1">
                          <a:noAutofit/>
                        </wps:bodyPr>
                      </wps:wsp>
                      <wps:wsp>
                        <wps:cNvPr id="89" name="Text Box 9"/>
                        <wps:cNvSpPr txBox="1">
                          <a:spLocks noChangeArrowheads="1"/>
                        </wps:cNvSpPr>
                        <wps:spPr bwMode="auto">
                          <a:xfrm>
                            <a:off x="5934" y="8910"/>
                            <a:ext cx="2160" cy="3485"/>
                          </a:xfrm>
                          <a:prstGeom prst="rect">
                            <a:avLst/>
                          </a:prstGeom>
                          <a:solidFill>
                            <a:srgbClr val="FFFFFF"/>
                          </a:solidFill>
                          <a:ln w="12700">
                            <a:solidFill>
                              <a:srgbClr val="000000"/>
                            </a:solidFill>
                            <a:miter lim="800000"/>
                            <a:headEnd/>
                            <a:tailEnd/>
                          </a:ln>
                        </wps:spPr>
                        <wps:txbx>
                          <w:txbxContent>
                            <w:p w14:paraId="2A957B7A" w14:textId="77777777" w:rsidR="008F5E9A" w:rsidRPr="00736C95" w:rsidRDefault="008F5E9A" w:rsidP="002349C3">
                              <w:pPr>
                                <w:rPr>
                                  <w:sz w:val="20"/>
                                </w:rPr>
                              </w:pPr>
                              <w:r w:rsidRPr="00736C95">
                                <w:rPr>
                                  <w:sz w:val="20"/>
                                </w:rPr>
                                <w:t>+ Chấn thương sọ não</w:t>
                              </w:r>
                            </w:p>
                            <w:p w14:paraId="43AEC7F1" w14:textId="77777777" w:rsidR="008F5E9A" w:rsidRPr="00736C95" w:rsidRDefault="008F5E9A" w:rsidP="002349C3">
                              <w:pPr>
                                <w:rPr>
                                  <w:sz w:val="20"/>
                                </w:rPr>
                              </w:pPr>
                              <w:r w:rsidRPr="00736C95">
                                <w:rPr>
                                  <w:sz w:val="20"/>
                                </w:rPr>
                                <w:t>+ Chảy máu não</w:t>
                              </w:r>
                            </w:p>
                            <w:p w14:paraId="2339537A" w14:textId="77777777" w:rsidR="008F5E9A" w:rsidRPr="00736C95" w:rsidRDefault="008F5E9A" w:rsidP="002349C3">
                              <w:pPr>
                                <w:rPr>
                                  <w:sz w:val="20"/>
                                </w:rPr>
                              </w:pPr>
                              <w:r w:rsidRPr="00736C95">
                                <w:rPr>
                                  <w:sz w:val="20"/>
                                </w:rPr>
                                <w:t xml:space="preserve">+ Nhiễm trùng thần kinh </w:t>
                              </w:r>
                            </w:p>
                            <w:p w14:paraId="69442A83" w14:textId="77777777" w:rsidR="008F5E9A" w:rsidRPr="00736C95" w:rsidRDefault="008F5E9A" w:rsidP="002349C3">
                              <w:pPr>
                                <w:rPr>
                                  <w:sz w:val="20"/>
                                </w:rPr>
                              </w:pPr>
                              <w:r w:rsidRPr="00736C95">
                                <w:rPr>
                                  <w:sz w:val="20"/>
                                </w:rPr>
                                <w:t>+ Suy hô hấp</w:t>
                              </w:r>
                            </w:p>
                            <w:p w14:paraId="771FD075" w14:textId="77777777" w:rsidR="008F5E9A" w:rsidRPr="00736C95" w:rsidRDefault="008F5E9A" w:rsidP="002349C3">
                              <w:pPr>
                                <w:rPr>
                                  <w:sz w:val="22"/>
                                </w:rPr>
                              </w:pPr>
                              <w:r w:rsidRPr="00736C95">
                                <w:rPr>
                                  <w:sz w:val="20"/>
                                </w:rPr>
                                <w:t xml:space="preserve">+ Phơi nhiễm các yếu tố môi trường độc hại: hóa chất, thuốc trừ sâu, kim </w:t>
                              </w:r>
                              <w:r w:rsidRPr="00736C95">
                                <w:rPr>
                                  <w:sz w:val="22"/>
                                </w:rPr>
                                <w:t>loại nặng…</w:t>
                              </w:r>
                            </w:p>
                            <w:p w14:paraId="1A8D15C9" w14:textId="77777777" w:rsidR="008F5E9A" w:rsidRPr="00E652E3" w:rsidRDefault="008F5E9A" w:rsidP="002349C3">
                              <w:pPr>
                                <w:rPr>
                                  <w:sz w:val="20"/>
                                  <w:szCs w:val="20"/>
                                </w:rPr>
                              </w:pPr>
                              <w:r w:rsidRPr="00E652E3">
                                <w:rPr>
                                  <w:sz w:val="20"/>
                                  <w:szCs w:val="20"/>
                                </w:rPr>
                                <w:t>+ Sốt cao co giật</w:t>
                              </w:r>
                            </w:p>
                            <w:p w14:paraId="31898E78" w14:textId="77777777" w:rsidR="008F5E9A" w:rsidRDefault="008F5E9A" w:rsidP="002349C3"/>
                            <w:p w14:paraId="052B7241" w14:textId="77777777" w:rsidR="008F5E9A" w:rsidRDefault="008F5E9A" w:rsidP="002349C3"/>
                            <w:p w14:paraId="6ECAE73A" w14:textId="77777777" w:rsidR="008F5E9A" w:rsidRDefault="008F5E9A" w:rsidP="002349C3"/>
                          </w:txbxContent>
                        </wps:txbx>
                        <wps:bodyPr rot="0" vert="horz" wrap="square" lIns="91440" tIns="45720" rIns="91440" bIns="45720" anchor="t" anchorCtr="0" upright="1">
                          <a:noAutofit/>
                        </wps:bodyPr>
                      </wps:wsp>
                      <wps:wsp>
                        <wps:cNvPr id="90" name="Line 10"/>
                        <wps:cNvCnPr>
                          <a:cxnSpLocks noChangeShapeType="1"/>
                        </wps:cNvCnPr>
                        <wps:spPr bwMode="auto">
                          <a:xfrm>
                            <a:off x="4974" y="6902"/>
                            <a:ext cx="21" cy="864"/>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Line 11"/>
                        <wps:cNvCnPr>
                          <a:cxnSpLocks noChangeShapeType="1"/>
                        </wps:cNvCnPr>
                        <wps:spPr bwMode="auto">
                          <a:xfrm>
                            <a:off x="4974" y="8300"/>
                            <a:ext cx="0" cy="60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Line 12"/>
                        <wps:cNvCnPr>
                          <a:cxnSpLocks noChangeShapeType="1"/>
                        </wps:cNvCnPr>
                        <wps:spPr bwMode="auto">
                          <a:xfrm>
                            <a:off x="2312" y="8300"/>
                            <a:ext cx="0" cy="60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Line 13"/>
                        <wps:cNvCnPr>
                          <a:cxnSpLocks noChangeShapeType="1"/>
                        </wps:cNvCnPr>
                        <wps:spPr bwMode="auto">
                          <a:xfrm>
                            <a:off x="7254" y="8300"/>
                            <a:ext cx="0" cy="600"/>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4" name="Line 14"/>
                        <wps:cNvCnPr>
                          <a:cxnSpLocks noChangeShapeType="1"/>
                        </wps:cNvCnPr>
                        <wps:spPr bwMode="auto">
                          <a:xfrm>
                            <a:off x="2312" y="7318"/>
                            <a:ext cx="4942"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5" name="Line 15"/>
                        <wps:cNvCnPr>
                          <a:cxnSpLocks noChangeShapeType="1"/>
                        </wps:cNvCnPr>
                        <wps:spPr bwMode="auto">
                          <a:xfrm>
                            <a:off x="2312" y="7328"/>
                            <a:ext cx="0" cy="443"/>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6" name="Line 16"/>
                        <wps:cNvCnPr>
                          <a:cxnSpLocks noChangeShapeType="1"/>
                        </wps:cNvCnPr>
                        <wps:spPr bwMode="auto">
                          <a:xfrm>
                            <a:off x="7254" y="7328"/>
                            <a:ext cx="0" cy="489"/>
                          </a:xfrm>
                          <a:prstGeom prst="line">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78F919B7" id="Group_x0020_79" o:spid="_x0000_s1026" style="position:absolute;left:0;text-align:left;margin-left:-3.05pt;margin-top:6.75pt;width:466.05pt;height:322.2pt;z-index:251648000" coordorigin="909,5984" coordsize="7185,644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">
                <v:shapetype id="_x0000_t202" coordsize="21600,21600" o:spt="202" path="m0,0l0,21600,21600,21600,21600,0xe">
                  <v:stroke joinstyle="miter"/>
                  <v:path gradientshapeok="t" o:connecttype="rect"/>
                </v:shapetype>
                <v:shape id="Text_x0020_Box_x0020_3" o:spid="_x0000_s1027" type="#_x0000_t202" style="position:absolute;left:3633;top:5984;width:2781;height:9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48zJxgAA&#10;ANsAAAAPAAAAZHJzL2Rvd25yZXYueG1sRI9Pa8JAFMTvQr/D8gq9SN1YQULqKqVV2l6EpgHx9sg+&#10;k2D2bcxu/vjt3YLQ4zAzv2FWm9HUoqfWVZYVzGcRCOLc6ooLBdnv7jkG4TyyxtoyKbiSg836YbLC&#10;RNuBf6hPfSEChF2CCkrvm0RKl5dk0M1sQxy8k20N+iDbQuoWhwA3tXyJoqU0WHFYKLGh95Lyc9oZ&#10;BfvrgS+fXXTqv5v4mJ3324/ddKvU0+P49grC0+j/w/f2l1YQL+DvS/gBcn0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48zJxgAAANsAAAAPAAAAAAAAAAAAAAAAAJcCAABkcnMv&#10;ZG93bnJldi54bWxQSwUGAAAAAAQABAD1AAAAigMAAAAA&#10;" strokeweight="1pt">
                  <v:textbox>
                    <w:txbxContent>
                      <w:p w14:paraId="687E5820" w14:textId="77777777" w:rsidR="008F5E9A" w:rsidRDefault="008F5E9A" w:rsidP="00E652E3">
                        <w:pPr>
                          <w:spacing w:before="240"/>
                          <w:jc w:val="center"/>
                        </w:pPr>
                        <w:r>
                          <w:t>Nguyên nhân khuyết tật</w:t>
                        </w:r>
                      </w:p>
                    </w:txbxContent>
                  </v:textbox>
                </v:shape>
                <v:shape id="Text_x0020_Box_x0020_4" o:spid="_x0000_s1028" type="#_x0000_t202" style="position:absolute;left:1586;top:7771;width:1451;height: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ClS9xgAA&#10;ANsAAAAPAAAAZHJzL2Rvd25yZXYueG1sRI9Pa8JAFMTvQr/D8gq9SN1YRELqKqVV2l6EpgHx9sg+&#10;k2D2bcxu/vjt3YLQ4zAzv2FWm9HUoqfWVZYVzGcRCOLc6ooLBdnv7jkG4TyyxtoyKbiSg836YbLC&#10;RNuBf6hPfSEChF2CCkrvm0RKl5dk0M1sQxy8k20N+iDbQuoWhwA3tXyJoqU0WHFYKLGh95Lyc9oZ&#10;BfvrgS+fXXTqv5v4mJ3324/ddKvU0+P49grC0+j/w/f2l1YQL+DvS/gBcn0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ClS9xgAAANsAAAAPAAAAAAAAAAAAAAAAAJcCAABkcnMv&#10;ZG93bnJldi54bWxQSwUGAAAAAAQABAD1AAAAigMAAAAA&#10;" strokeweight="1pt">
                  <v:textbox>
                    <w:txbxContent>
                      <w:p w14:paraId="0BB1B311" w14:textId="77777777" w:rsidR="008F5E9A" w:rsidRDefault="008F5E9A" w:rsidP="002349C3">
                        <w:r>
                          <w:t>Trước sinh</w:t>
                        </w:r>
                      </w:p>
                    </w:txbxContent>
                  </v:textbox>
                </v:shape>
                <v:shape id="Text_x0020_Box_x0020_5" o:spid="_x0000_s1029" type="#_x0000_t202" style="position:absolute;left:6534;top:7771;width:1330;height: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RvEmxgAA&#10;ANsAAAAPAAAAZHJzL2Rvd25yZXYueG1sRI9Pa8JAFMTvQr/D8gq9SN1YUELqKqVV2l6EpgHx9sg+&#10;k2D2bcxu/vjt3YLQ4zAzv2FWm9HUoqfWVZYVzGcRCOLc6ooLBdnv7jkG4TyyxtoyKbiSg836YbLC&#10;RNuBf6hPfSEChF2CCkrvm0RKl5dk0M1sQxy8k20N+iDbQuoWhwA3tXyJoqU0WHFYKLGh95Lyc9oZ&#10;BfvrgS+fXXTqv5v4mJ3324/ddKvU0+P49grC0+j/w/f2l1YQL+DvS/gBcn0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RvEmxgAAANsAAAAPAAAAAAAAAAAAAAAAAJcCAABkcnMv&#10;ZG93bnJldi54bWxQSwUGAAAAAAQABAD1AAAAigMAAAAA&#10;" strokeweight="1pt">
                  <v:textbox>
                    <w:txbxContent>
                      <w:p w14:paraId="1FE72425" w14:textId="77777777" w:rsidR="008F5E9A" w:rsidRDefault="008F5E9A" w:rsidP="002349C3">
                        <w:pPr>
                          <w:jc w:val="center"/>
                        </w:pPr>
                        <w:r>
                          <w:t>Sau sinh</w:t>
                        </w:r>
                      </w:p>
                    </w:txbxContent>
                  </v:textbox>
                </v:shape>
                <v:shape id="Text_x0020_Box_x0020_6" o:spid="_x0000_s1030" type="#_x0000_t202" style="position:absolute;left:4134;top:7771;width:1572;height: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lG9RxQAA&#10;ANsAAAAPAAAAZHJzL2Rvd25yZXYueG1sRI9Li8JAEITvC/6HoQUvi07Wg4ToKOKD1YvgA8Rbk2mT&#10;YKYnZsYY//3OguCxqKqvqMmsNaVoqHaFZQU/gwgEcWp1wZmC03Hdj0E4j6yxtEwKXuRgNu18TTDR&#10;9sl7ag4+EwHCLkEFufdVIqVLczLoBrYiDt7V1gZ9kHUmdY3PADelHEbRSBosOCzkWNEip/R2eBgF&#10;u9eZ77+P6Npsq/hyuu1Wy/X3Sqlet52PQXhq/Sf8bm+0gngE/1/CD5DT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CUb1HFAAAA2wAAAA8AAAAAAAAAAAAAAAAAlwIAAGRycy9k&#10;b3ducmV2LnhtbFBLBQYAAAAABAAEAPUAAACJAwAAAAA=&#10;" strokeweight="1pt">
                  <v:textbox>
                    <w:txbxContent>
                      <w:p w14:paraId="3502684F" w14:textId="77777777" w:rsidR="008F5E9A" w:rsidRDefault="008F5E9A" w:rsidP="002349C3">
                        <w:pPr>
                          <w:jc w:val="center"/>
                        </w:pPr>
                        <w:r>
                          <w:t>Trong sinh</w:t>
                        </w:r>
                      </w:p>
                    </w:txbxContent>
                  </v:textbox>
                </v:shape>
                <v:shape id="Text_x0020_Box_x0020_7" o:spid="_x0000_s1031" type="#_x0000_t202" style="position:absolute;left:909;top:8899;width:2781;height:35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2MrKxgAA&#10;ANsAAAAPAAAAZHJzL2Rvd25yZXYueG1sRI9Pa8JAFMTvQr/D8gq9SN3Yg4bUVUqrtL0ITQPi7ZF9&#10;JsHs25jd/PHbuwWhx2FmfsOsNqOpRU+tqywrmM8iEMS51RUXCrLf3XMMwnlkjbVlUnAlB5v1w2SF&#10;ibYD/1Cf+kIECLsEFZTeN4mULi/JoJvZhjh4J9sa9EG2hdQtDgFuavkSRQtpsOKwUGJD7yXl57Qz&#10;CvbXA18+u+jUfzfxMTvvtx+76Vapp8fx7RWEp9H/h+/tL60gXsLfl/AD5Po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2MrKxgAAANsAAAAPAAAAAAAAAAAAAAAAAJcCAABkcnMv&#10;ZG93bnJldi54bWxQSwUGAAAAAAQABAD1AAAAigMAAAAA&#10;" strokeweight="1pt">
                  <v:textbox>
                    <w:txbxContent>
                      <w:p w14:paraId="1B4F7E86" w14:textId="77777777" w:rsidR="008F5E9A" w:rsidRPr="00E652E3" w:rsidRDefault="008F5E9A" w:rsidP="002349C3">
                        <w:pPr>
                          <w:rPr>
                            <w:sz w:val="17"/>
                            <w:szCs w:val="17"/>
                          </w:rPr>
                        </w:pPr>
                        <w:r w:rsidRPr="00E652E3">
                          <w:rPr>
                            <w:sz w:val="17"/>
                            <w:szCs w:val="17"/>
                          </w:rPr>
                          <w:t xml:space="preserve">+ Bệnh của mẹ khi mang thai (vi rút, bệnh giáp trạng, ngộ độc thai, tiểu đường, chấn thương…) </w:t>
                        </w:r>
                      </w:p>
                      <w:p w14:paraId="53B59D5D" w14:textId="77777777" w:rsidR="008F5E9A" w:rsidRPr="00E652E3" w:rsidRDefault="008F5E9A" w:rsidP="002349C3">
                        <w:pPr>
                          <w:rPr>
                            <w:sz w:val="17"/>
                            <w:szCs w:val="17"/>
                          </w:rPr>
                        </w:pPr>
                        <w:r w:rsidRPr="00E652E3">
                          <w:rPr>
                            <w:sz w:val="17"/>
                            <w:szCs w:val="17"/>
                          </w:rPr>
                          <w:t>+ Tuổi của mẹ (&gt;35 tuổi) và bố (&gt;45 tuổi) khi sinh con</w:t>
                        </w:r>
                      </w:p>
                      <w:p w14:paraId="7962EBF2" w14:textId="77777777" w:rsidR="008F5E9A" w:rsidRPr="00E652E3" w:rsidRDefault="008F5E9A" w:rsidP="002349C3">
                        <w:pPr>
                          <w:rPr>
                            <w:sz w:val="17"/>
                            <w:szCs w:val="17"/>
                          </w:rPr>
                        </w:pPr>
                        <w:r w:rsidRPr="00E652E3">
                          <w:rPr>
                            <w:sz w:val="17"/>
                            <w:szCs w:val="17"/>
                          </w:rPr>
                          <w:t>+ Mẹ phơi nhiễm môi trường độc hại khi mang thai:</w:t>
                        </w:r>
                      </w:p>
                      <w:p w14:paraId="6302AA15"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ác kim loại nặng</w:t>
                        </w:r>
                      </w:p>
                      <w:p w14:paraId="7843DB8A"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hất độc dùng trong nông nghiệp, thực phẩm</w:t>
                        </w:r>
                      </w:p>
                      <w:p w14:paraId="5E4A3D42"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 xml:space="preserve">Các loại thuốc </w:t>
                        </w:r>
                      </w:p>
                      <w:p w14:paraId="611CFE31"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Các chất khích thích: Rượu, ma túy..</w:t>
                        </w:r>
                      </w:p>
                      <w:p w14:paraId="30508940"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Dinh dưỡng bà mẹ</w:t>
                        </w:r>
                      </w:p>
                      <w:p w14:paraId="1CAE21DC" w14:textId="77777777" w:rsidR="008F5E9A" w:rsidRPr="00E652E3" w:rsidRDefault="008F5E9A" w:rsidP="002349C3">
                        <w:pPr>
                          <w:numPr>
                            <w:ilvl w:val="0"/>
                            <w:numId w:val="3"/>
                          </w:numPr>
                          <w:tabs>
                            <w:tab w:val="clear" w:pos="720"/>
                          </w:tabs>
                          <w:ind w:left="360" w:hanging="240"/>
                          <w:rPr>
                            <w:sz w:val="17"/>
                            <w:szCs w:val="17"/>
                          </w:rPr>
                        </w:pPr>
                        <w:r w:rsidRPr="00E652E3">
                          <w:rPr>
                            <w:sz w:val="17"/>
                            <w:szCs w:val="17"/>
                          </w:rPr>
                          <w:t>Nhiễn trùng</w:t>
                        </w:r>
                      </w:p>
                      <w:p w14:paraId="5F55C4F2" w14:textId="77777777" w:rsidR="008F5E9A" w:rsidRPr="00E652E3" w:rsidRDefault="008F5E9A" w:rsidP="002349C3">
                        <w:pPr>
                          <w:rPr>
                            <w:sz w:val="17"/>
                            <w:szCs w:val="17"/>
                          </w:rPr>
                        </w:pPr>
                        <w:r w:rsidRPr="00E652E3">
                          <w:rPr>
                            <w:sz w:val="17"/>
                            <w:szCs w:val="17"/>
                          </w:rPr>
                          <w:t>+ Bất thường Nhiễm sắc thể, Gen, chất liệu di truyền thai nhi</w:t>
                        </w:r>
                      </w:p>
                      <w:p w14:paraId="78715173" w14:textId="77777777" w:rsidR="008F5E9A" w:rsidRPr="00736C95" w:rsidRDefault="008F5E9A" w:rsidP="002349C3">
                        <w:pPr>
                          <w:rPr>
                            <w:sz w:val="18"/>
                            <w:szCs w:val="18"/>
                          </w:rPr>
                        </w:pPr>
                      </w:p>
                      <w:p w14:paraId="2E4EAB4E" w14:textId="77777777" w:rsidR="008F5E9A" w:rsidRDefault="008F5E9A" w:rsidP="002349C3"/>
                    </w:txbxContent>
                  </v:textbox>
                </v:shape>
                <v:shape id="Text_x0020_Box_x0020_8" o:spid="_x0000_s1032" type="#_x0000_t202" style="position:absolute;left:3811;top:8910;width:2003;height:35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R164wQAA&#10;ANsAAAAPAAAAZHJzL2Rvd25yZXYueG1sRE/LisIwFN0L/kO4A25EU11IqUYZRkXdCD5AZndprm2x&#10;ualNrPXvzUJweTjv2aI1pWiodoVlBaNhBII4tbrgTMH5tB7EIJxH1lhaJgUvcrCYdzszTLR98oGa&#10;o89ECGGXoILc+yqR0qU5GXRDWxEH7mprgz7AOpO6xmcIN6UcR9FEGiw4NORY0V9O6e34MAr2rwvf&#10;N4/o2uyq+P9826+W6/5Kqd5P+zsF4an1X/HHvdUK4jA2fAk/QM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HkdeuMEAAADbAAAADwAAAAAAAAAAAAAAAACXAgAAZHJzL2Rvd25y&#10;ZXYueG1sUEsFBgAAAAAEAAQA9QAAAIUDAAAAAA==&#10;" strokeweight="1pt">
                  <v:textbox>
                    <w:txbxContent>
                      <w:p w14:paraId="192A1B4D" w14:textId="77777777" w:rsidR="008F5E9A" w:rsidRPr="00736C95" w:rsidRDefault="008F5E9A" w:rsidP="00E652E3">
                        <w:pPr>
                          <w:rPr>
                            <w:sz w:val="20"/>
                          </w:rPr>
                        </w:pPr>
                        <w:r w:rsidRPr="00736C95">
                          <w:rPr>
                            <w:sz w:val="20"/>
                          </w:rPr>
                          <w:t>+ Can thiệp sản khoa (dùng kẹp/ hút lấy thai, mổ đẻ, kích thích đẻ…)</w:t>
                        </w:r>
                      </w:p>
                      <w:p w14:paraId="7F662A91" w14:textId="77777777" w:rsidR="008F5E9A" w:rsidRPr="00736C95" w:rsidRDefault="008F5E9A" w:rsidP="00E652E3">
                        <w:pPr>
                          <w:rPr>
                            <w:sz w:val="20"/>
                          </w:rPr>
                        </w:pPr>
                        <w:r w:rsidRPr="00736C95">
                          <w:rPr>
                            <w:sz w:val="20"/>
                          </w:rPr>
                          <w:t>+ Trẻ đẻ non (&lt;37 tuần)</w:t>
                        </w:r>
                      </w:p>
                      <w:p w14:paraId="0D7BF577" w14:textId="77777777" w:rsidR="008F5E9A" w:rsidRPr="00736C95" w:rsidRDefault="008F5E9A" w:rsidP="00E652E3">
                        <w:pPr>
                          <w:rPr>
                            <w:sz w:val="20"/>
                          </w:rPr>
                        </w:pPr>
                        <w:r w:rsidRPr="00736C95">
                          <w:rPr>
                            <w:sz w:val="20"/>
                          </w:rPr>
                          <w:t>+ Thiếu ôxy não (ngạt)</w:t>
                        </w:r>
                      </w:p>
                      <w:p w14:paraId="67848236" w14:textId="77777777" w:rsidR="008F5E9A" w:rsidRPr="00736C95" w:rsidRDefault="008F5E9A" w:rsidP="00E652E3">
                        <w:pPr>
                          <w:rPr>
                            <w:sz w:val="20"/>
                          </w:rPr>
                        </w:pPr>
                        <w:r w:rsidRPr="00736C95">
                          <w:rPr>
                            <w:sz w:val="20"/>
                          </w:rPr>
                          <w:t>+ Cân nặng khi sinh thấp (&lt;2.500g)</w:t>
                        </w:r>
                      </w:p>
                      <w:p w14:paraId="6184435B" w14:textId="77777777" w:rsidR="008F5E9A" w:rsidRPr="00736C95" w:rsidRDefault="008F5E9A" w:rsidP="00E652E3">
                        <w:pPr>
                          <w:rPr>
                            <w:sz w:val="20"/>
                          </w:rPr>
                        </w:pPr>
                        <w:r w:rsidRPr="00736C95">
                          <w:rPr>
                            <w:sz w:val="20"/>
                          </w:rPr>
                          <w:t>+ Vàng da nhân não do bất đồng nhóm máu.</w:t>
                        </w:r>
                      </w:p>
                      <w:p w14:paraId="2A18EFEC" w14:textId="77777777" w:rsidR="008F5E9A" w:rsidRPr="00736C95" w:rsidRDefault="008F5E9A" w:rsidP="002349C3">
                        <w:pPr>
                          <w:rPr>
                            <w:sz w:val="22"/>
                          </w:rPr>
                        </w:pPr>
                      </w:p>
                      <w:p w14:paraId="19B8FFDC" w14:textId="77777777" w:rsidR="008F5E9A" w:rsidRDefault="008F5E9A" w:rsidP="002349C3"/>
                      <w:p w14:paraId="693C6D91" w14:textId="77777777" w:rsidR="008F5E9A" w:rsidRDefault="008F5E9A" w:rsidP="002349C3"/>
                    </w:txbxContent>
                  </v:textbox>
                </v:shape>
                <v:shape id="Text_x0020_Box_x0020_9" o:spid="_x0000_s1033" type="#_x0000_t202" style="position:absolute;left:5934;top:8910;width:2160;height:3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C/sjxQAA&#10;ANsAAAAPAAAAZHJzL2Rvd25yZXYueG1sRI9Li8JAEITvC/6HoQUvi07WwxKjo4gP1IvgA8Rbk2mT&#10;YKYnmxlj/Pc7wsIei6r6iprMWlOKhmpXWFbwNYhAEKdWF5wpOJ/W/RiE88gaS8uk4EUOZtPOxwQT&#10;bZ98oOboMxEg7BJUkHtfJVK6NCeDbmAr4uDdbG3QB1lnUtf4DHBTymEUfUuDBYeFHCta5JTejw+j&#10;YP+68M/mEd2aXRVfz/f9arn+XCnV67bzMQhPrf8P/7W3WkE8gveX8APk9B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EL+yPFAAAA2wAAAA8AAAAAAAAAAAAAAAAAlwIAAGRycy9k&#10;b3ducmV2LnhtbFBLBQYAAAAABAAEAPUAAACJAwAAAAA=&#10;" strokeweight="1pt">
                  <v:textbox>
                    <w:txbxContent>
                      <w:p w14:paraId="2A957B7A" w14:textId="77777777" w:rsidR="008F5E9A" w:rsidRPr="00736C95" w:rsidRDefault="008F5E9A" w:rsidP="002349C3">
                        <w:pPr>
                          <w:rPr>
                            <w:sz w:val="20"/>
                          </w:rPr>
                        </w:pPr>
                        <w:r w:rsidRPr="00736C95">
                          <w:rPr>
                            <w:sz w:val="20"/>
                          </w:rPr>
                          <w:t>+ Chấn thương sọ não</w:t>
                        </w:r>
                      </w:p>
                      <w:p w14:paraId="43AEC7F1" w14:textId="77777777" w:rsidR="008F5E9A" w:rsidRPr="00736C95" w:rsidRDefault="008F5E9A" w:rsidP="002349C3">
                        <w:pPr>
                          <w:rPr>
                            <w:sz w:val="20"/>
                          </w:rPr>
                        </w:pPr>
                        <w:r w:rsidRPr="00736C95">
                          <w:rPr>
                            <w:sz w:val="20"/>
                          </w:rPr>
                          <w:t>+ Chảy máu não</w:t>
                        </w:r>
                      </w:p>
                      <w:p w14:paraId="2339537A" w14:textId="77777777" w:rsidR="008F5E9A" w:rsidRPr="00736C95" w:rsidRDefault="008F5E9A" w:rsidP="002349C3">
                        <w:pPr>
                          <w:rPr>
                            <w:sz w:val="20"/>
                          </w:rPr>
                        </w:pPr>
                        <w:r w:rsidRPr="00736C95">
                          <w:rPr>
                            <w:sz w:val="20"/>
                          </w:rPr>
                          <w:t xml:space="preserve">+ Nhiễm trùng thần kinh </w:t>
                        </w:r>
                      </w:p>
                      <w:p w14:paraId="69442A83" w14:textId="77777777" w:rsidR="008F5E9A" w:rsidRPr="00736C95" w:rsidRDefault="008F5E9A" w:rsidP="002349C3">
                        <w:pPr>
                          <w:rPr>
                            <w:sz w:val="20"/>
                          </w:rPr>
                        </w:pPr>
                        <w:r w:rsidRPr="00736C95">
                          <w:rPr>
                            <w:sz w:val="20"/>
                          </w:rPr>
                          <w:t>+ Suy hô hấp</w:t>
                        </w:r>
                      </w:p>
                      <w:p w14:paraId="771FD075" w14:textId="77777777" w:rsidR="008F5E9A" w:rsidRPr="00736C95" w:rsidRDefault="008F5E9A" w:rsidP="002349C3">
                        <w:pPr>
                          <w:rPr>
                            <w:sz w:val="22"/>
                          </w:rPr>
                        </w:pPr>
                        <w:r w:rsidRPr="00736C95">
                          <w:rPr>
                            <w:sz w:val="20"/>
                          </w:rPr>
                          <w:t xml:space="preserve">+ Phơi nhiễm các yếu tố môi trường độc hại: hóa chất, thuốc trừ sâu, kim </w:t>
                        </w:r>
                        <w:r w:rsidRPr="00736C95">
                          <w:rPr>
                            <w:sz w:val="22"/>
                          </w:rPr>
                          <w:t>loại nặng…</w:t>
                        </w:r>
                      </w:p>
                      <w:p w14:paraId="1A8D15C9" w14:textId="77777777" w:rsidR="008F5E9A" w:rsidRPr="00E652E3" w:rsidRDefault="008F5E9A" w:rsidP="002349C3">
                        <w:pPr>
                          <w:rPr>
                            <w:sz w:val="20"/>
                            <w:szCs w:val="20"/>
                          </w:rPr>
                        </w:pPr>
                        <w:r w:rsidRPr="00E652E3">
                          <w:rPr>
                            <w:sz w:val="20"/>
                            <w:szCs w:val="20"/>
                          </w:rPr>
                          <w:t>+ Sốt cao co giật</w:t>
                        </w:r>
                      </w:p>
                      <w:p w14:paraId="31898E78" w14:textId="77777777" w:rsidR="008F5E9A" w:rsidRDefault="008F5E9A" w:rsidP="002349C3"/>
                      <w:p w14:paraId="052B7241" w14:textId="77777777" w:rsidR="008F5E9A" w:rsidRDefault="008F5E9A" w:rsidP="002349C3"/>
                      <w:p w14:paraId="6ECAE73A" w14:textId="77777777" w:rsidR="008F5E9A" w:rsidRDefault="008F5E9A" w:rsidP="002349C3"/>
                    </w:txbxContent>
                  </v:textbox>
                </v:shape>
                <v:line id="Line_x0020_10" o:spid="_x0000_s1034" style="position:absolute;visibility:visible;mso-wrap-style:square" from="4974,6902" to="4995,77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7COK78AAADbAAAADwAAAGRycy9kb3ducmV2LnhtbERPy4rCMBTdC/5DuII7TXXho2MUERR1&#10;IVgVmd2ludOWaW5KE2v9e7MQXB7Oe7FqTSkaql1hWcFoGIEgTq0uOFNwvWwHMxDOI2ssLZOCFzlY&#10;LbudBcbaPvlMTeIzEULYxagg976KpXRpTgbd0FbEgfuztUEfYJ1JXeMzhJtSjqNoIg0WHBpyrGiT&#10;U/qfPIyCtHGNmY7vB7mly679PdnbMbNK9Xvt+geEp9Z/xR/3XiuYh/XhS/gBcvkG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x7COK78AAADbAAAADwAAAAAAAAAAAAAAAACh&#10;AgAAZHJzL2Rvd25yZXYueG1sUEsFBgAAAAAEAAQA+QAAAI0DAAAAAA==&#10;" strokeweight="1pt">
                  <v:stroke endarrow="block"/>
                </v:line>
                <v:line id="Line_x0020_11" o:spid="_x0000_s1035" style="position:absolute;visibility:visible;mso-wrap-style:square" from="4974,8300" to="4974,8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wrsMQAAADbAAAADwAAAGRycy9kb3ducmV2LnhtbESPT2vCQBTE7wW/w/IEb3VjDlrTbKQI&#10;EfVQqH8Qb4/saxKafRuya4zfvlsoeBxm5jdMuhpMI3rqXG1ZwWwagSAurK65VHA65q9vIJxH1thY&#10;JgUPcrDKRi8pJtre+Yv6gy9FgLBLUEHlfZtI6YqKDLqpbYmD9207gz7IrpS6w3uAm0bGUTSXBmsO&#10;CxW2tK6o+DncjIKid71ZxJedzOm4Ga6f9rwvrVKT8fDxDsLT4J/h//ZWK1jO4O9L+AEy+w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CuwxAAAANsAAAAPAAAAAAAAAAAA&#10;AAAAAKECAABkcnMvZG93bnJldi54bWxQSwUGAAAAAAQABAD5AAAAkgMAAAAA&#10;" strokeweight="1pt">
                  <v:stroke endarrow="block"/>
                </v:line>
                <v:line id="Line_x0020_12" o:spid="_x0000_s1036" style="position:absolute;visibility:visible;mso-wrap-style:square" from="2312,8300" to="2312,8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C61x8MAAADbAAAADwAAAGRycy9kb3ducmV2LnhtbESPQYvCMBSE78L+h/AWvGlqD+pWo8iC&#10;i3oQtCvi7dG8bcs2L6WJtf57Iwgeh5n5hpkvO1OJlhpXWlYwGkYgiDOrS84V/KbrwRSE88gaK8uk&#10;4E4OlouP3hwTbW98oPbocxEg7BJUUHhfJ1K6rCCDbmhr4uD92cagD7LJpW7wFuCmknEUjaXBksNC&#10;gTV9F5T9H69GQda61kzi81auKf3pLnt72uVWqf5nt5qB8NT5d/jV3mgFXzE8v4QfIBc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gutcfDAAAA2wAAAA8AAAAAAAAAAAAA&#10;AAAAoQIAAGRycy9kb3ducmV2LnhtbFBLBQYAAAAABAAEAPkAAACRAwAAAAA=&#10;" strokeweight="1pt">
                  <v:stroke endarrow="block"/>
                </v:line>
                <v:line id="Line_x0020_13" o:spid="_x0000_s1037" style="position:absolute;visibility:visible;mso-wrap-style:square" from="7254,8300" to="7254,8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2IQXMMAAADbAAAADwAAAGRycy9kb3ducmV2LnhtbESPQYvCMBSE74L/IbwFb5qugrpdo4ig&#10;qAfBuiJ7ezRv27LNS2lirf/eCILHYWa+YWaL1pSiodoVlhV8DiIQxKnVBWcKfk7r/hSE88gaS8uk&#10;4E4OFvNuZ4axtjc+UpP4TAQIuxgV5N5XsZQuzcmgG9iKOHh/tjbog6wzqWu8Bbgp5TCKxtJgwWEh&#10;x4pWOaX/ydUoSBvXmMnwspNrOm3a34M97zOrVO+jXX6D8NT6d/jV3moFXyN4fgk/QM4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diEFzDAAAA2wAAAA8AAAAAAAAAAAAA&#10;AAAAoQIAAGRycy9kb3ducmV2LnhtbFBLBQYAAAAABAAEAPkAAACRAwAAAAA=&#10;" strokeweight="1pt">
                  <v:stroke endarrow="block"/>
                </v:line>
                <v:line id="Line_x0020_14" o:spid="_x0000_s1038" style="position:absolute;visibility:visible;mso-wrap-style:square" from="2312,7318" to="7254,73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7bjEcMAAADbAAAADwAAAGRycy9kb3ducmV2LnhtbESP3WoCMRSE7wXfIRyhd5q1FKmrUURb&#10;qPRC/HmA4+a4Wd2cLEmqW5++EQpeDjPzDTOdt7YWV/KhcqxgOMhAEBdOV1wqOOw/++8gQkTWWDsm&#10;Bb8UYD7rdqaYa3fjLV13sRQJwiFHBSbGJpcyFIYshoFriJN3ct5iTNKXUnu8Jbit5WuWjaTFitOC&#10;wYaWhorL7scqWPvj92V4L4088tp/1JvVONizUi+9djEBEamNz/B/+0srGL/B40v6AXL2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24xHDAAAA2wAAAA8AAAAAAAAAAAAA&#10;AAAAoQIAAGRycy9kb3ducmV2LnhtbFBLBQYAAAAABAAEAPkAAACRAwAAAAA=&#10;" strokeweight="1pt"/>
                <v:line id="Line_x0020_15" o:spid="_x0000_s1039" style="position:absolute;visibility:visible;mso-wrap-style:square" from="2312,7328" to="2312,77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8cts8MAAADbAAAADwAAAGRycy9kb3ducmV2LnhtbESPT4vCMBTE74LfIbwFb5qu4J/tGkUE&#10;RT0I1hXZ26N525ZtXkoTa/32RhA8DjPzG2a2aE0pGqpdYVnB5yACQZxaXXCm4Oe07k9BOI+ssbRM&#10;Cu7kYDHvdmYYa3vjIzWJz0SAsItRQe59FUvp0pwMuoGtiIP3Z2uDPsg6k7rGW4CbUg6jaCwNFhwW&#10;cqxolVP6n1yNgrRxjZkMLzu5ptOm/T3Y8z6zSvU+2uU3CE+tf4df7a1W8DWC55fwA+T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fHLbPDAAAA2wAAAA8AAAAAAAAAAAAA&#10;AAAAoQIAAGRycy9kb3ducmV2LnhtbFBLBQYAAAAABAAEAPkAAACRAwAAAAA=&#10;" strokeweight="1pt">
                  <v:stroke endarrow="block"/>
                </v:line>
                <v:line id="Line_x0020_16" o:spid="_x0000_s1040" style="position:absolute;visibility:visible;mso-wrap-style:square" from="7254,7328" to="7254,78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xWzxMMAAADbAAAADwAAAGRycy9kb3ducmV2LnhtbESPT4vCMBTE7wt+h/AEb2tqD+5uNRYR&#10;FN2DsP5BvD2aZ1tsXkoTa/32RhD2OMzMb5hp2plKtNS40rKC0TACQZxZXXKu4LBffn6DcB5ZY2WZ&#10;FDzIQTrrfUwx0fbOf9TufC4ChF2CCgrv60RKlxVk0A1tTRy8i20M+iCbXOoG7wFuKhlH0VgaLDks&#10;FFjToqDsursZBVnrWvMVnzZySftVd97a429ulRr0u/kEhKfO/4ff7bVW8DOG15fwA+TsC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cVs8TDAAAA2wAAAA8AAAAAAAAAAAAA&#10;AAAAoQIAAGRycy9kb3ducmV2LnhtbFBLBQYAAAAABAAEAPkAAACRAwAAAAA=&#10;" strokeweight="1pt">
                  <v:stroke endarrow="block"/>
                </v:line>
              </v:group>
            </w:pict>
          </mc:Fallback>
        </mc:AlternateContent>
      </w:r>
    </w:p>
    <w:p w14:paraId="119A04C7" w14:textId="77777777" w:rsidR="002349C3" w:rsidRPr="001B4450" w:rsidRDefault="002349C3" w:rsidP="001B4450">
      <w:pPr>
        <w:spacing w:before="120" w:after="60" w:line="276" w:lineRule="auto"/>
        <w:ind w:firstLine="567"/>
        <w:jc w:val="both"/>
        <w:rPr>
          <w:sz w:val="26"/>
          <w:szCs w:val="26"/>
        </w:rPr>
      </w:pPr>
    </w:p>
    <w:p w14:paraId="5CB60DD9" w14:textId="77777777" w:rsidR="002349C3" w:rsidRPr="001B4450" w:rsidRDefault="002349C3" w:rsidP="001B4450">
      <w:pPr>
        <w:spacing w:before="120" w:after="60" w:line="276" w:lineRule="auto"/>
        <w:ind w:firstLine="567"/>
        <w:jc w:val="both"/>
        <w:rPr>
          <w:sz w:val="26"/>
          <w:szCs w:val="26"/>
        </w:rPr>
      </w:pPr>
    </w:p>
    <w:p w14:paraId="4F3E2994" w14:textId="77777777" w:rsidR="002349C3" w:rsidRPr="001B4450" w:rsidRDefault="002349C3" w:rsidP="001B4450">
      <w:pPr>
        <w:spacing w:before="120" w:after="60" w:line="276" w:lineRule="auto"/>
        <w:ind w:firstLine="567"/>
        <w:jc w:val="both"/>
        <w:rPr>
          <w:sz w:val="26"/>
          <w:szCs w:val="26"/>
        </w:rPr>
      </w:pPr>
    </w:p>
    <w:p w14:paraId="1ECDF440" w14:textId="77777777" w:rsidR="002349C3" w:rsidRPr="001B4450" w:rsidRDefault="002349C3" w:rsidP="001B4450">
      <w:pPr>
        <w:spacing w:before="120" w:after="60" w:line="276" w:lineRule="auto"/>
        <w:ind w:firstLine="567"/>
        <w:jc w:val="both"/>
        <w:rPr>
          <w:sz w:val="26"/>
          <w:szCs w:val="26"/>
        </w:rPr>
      </w:pPr>
    </w:p>
    <w:p w14:paraId="5E1FFACA" w14:textId="77777777" w:rsidR="002349C3" w:rsidRPr="001B4450" w:rsidRDefault="002349C3" w:rsidP="001B4450">
      <w:pPr>
        <w:spacing w:before="120" w:after="60" w:line="276" w:lineRule="auto"/>
        <w:ind w:firstLine="567"/>
        <w:jc w:val="both"/>
        <w:rPr>
          <w:sz w:val="26"/>
          <w:szCs w:val="26"/>
        </w:rPr>
      </w:pPr>
    </w:p>
    <w:p w14:paraId="0BE4F26D" w14:textId="77777777" w:rsidR="002349C3" w:rsidRPr="001B4450" w:rsidRDefault="002349C3" w:rsidP="001B4450">
      <w:pPr>
        <w:spacing w:before="120" w:after="60" w:line="276" w:lineRule="auto"/>
        <w:ind w:firstLine="567"/>
        <w:jc w:val="both"/>
        <w:rPr>
          <w:sz w:val="26"/>
          <w:szCs w:val="26"/>
        </w:rPr>
      </w:pPr>
    </w:p>
    <w:p w14:paraId="6934E74F" w14:textId="77777777" w:rsidR="002349C3" w:rsidRPr="001B4450" w:rsidRDefault="002349C3" w:rsidP="001B4450">
      <w:pPr>
        <w:spacing w:before="120" w:after="60" w:line="276" w:lineRule="auto"/>
        <w:ind w:firstLine="567"/>
        <w:jc w:val="both"/>
        <w:rPr>
          <w:sz w:val="26"/>
          <w:szCs w:val="26"/>
        </w:rPr>
      </w:pPr>
    </w:p>
    <w:p w14:paraId="2D9AA5E1" w14:textId="77777777" w:rsidR="002349C3" w:rsidRPr="001B4450" w:rsidRDefault="002349C3" w:rsidP="001B4450">
      <w:pPr>
        <w:spacing w:before="120" w:after="60" w:line="276" w:lineRule="auto"/>
        <w:ind w:firstLine="567"/>
        <w:jc w:val="both"/>
        <w:rPr>
          <w:sz w:val="26"/>
          <w:szCs w:val="26"/>
        </w:rPr>
      </w:pPr>
    </w:p>
    <w:p w14:paraId="20DA7CF6" w14:textId="77777777" w:rsidR="002349C3" w:rsidRPr="001B4450" w:rsidRDefault="002349C3" w:rsidP="001B4450">
      <w:pPr>
        <w:spacing w:before="120" w:after="60" w:line="276" w:lineRule="auto"/>
        <w:ind w:firstLine="567"/>
        <w:jc w:val="both"/>
        <w:rPr>
          <w:sz w:val="26"/>
          <w:szCs w:val="26"/>
        </w:rPr>
      </w:pPr>
    </w:p>
    <w:p w14:paraId="78F8A322" w14:textId="77777777" w:rsidR="002349C3" w:rsidRPr="001B4450" w:rsidRDefault="002349C3" w:rsidP="001B4450">
      <w:pPr>
        <w:spacing w:before="120" w:after="60" w:line="276" w:lineRule="auto"/>
        <w:ind w:firstLine="567"/>
        <w:jc w:val="both"/>
        <w:rPr>
          <w:sz w:val="26"/>
          <w:szCs w:val="26"/>
        </w:rPr>
      </w:pPr>
    </w:p>
    <w:p w14:paraId="75975146" w14:textId="77777777" w:rsidR="002349C3" w:rsidRPr="001B4450" w:rsidRDefault="002349C3" w:rsidP="001B4450">
      <w:pPr>
        <w:spacing w:before="120" w:after="60" w:line="276" w:lineRule="auto"/>
        <w:ind w:firstLine="567"/>
        <w:jc w:val="both"/>
        <w:rPr>
          <w:sz w:val="26"/>
          <w:szCs w:val="26"/>
        </w:rPr>
      </w:pPr>
    </w:p>
    <w:p w14:paraId="4915E96F" w14:textId="77777777" w:rsidR="002349C3" w:rsidRPr="00E652E3" w:rsidRDefault="002349C3" w:rsidP="00E652E3">
      <w:pPr>
        <w:spacing w:before="120" w:after="60" w:line="288" w:lineRule="auto"/>
        <w:ind w:firstLine="567"/>
        <w:jc w:val="both"/>
        <w:rPr>
          <w:spacing w:val="-2"/>
          <w:sz w:val="26"/>
          <w:szCs w:val="26"/>
        </w:rPr>
      </w:pPr>
      <w:r w:rsidRPr="00E652E3">
        <w:rPr>
          <w:spacing w:val="-2"/>
          <w:sz w:val="26"/>
          <w:szCs w:val="26"/>
        </w:rPr>
        <w:t xml:space="preserve">Khuyết tật có thể do một hoặc nhiều yếu tố nguyên nhân gây nên. Nhưng nhiều trẻ bị khuyết tật mà không rõ nguyên nhân.  </w:t>
      </w:r>
    </w:p>
    <w:p w14:paraId="68A91CAA" w14:textId="77777777" w:rsidR="002349C3" w:rsidRPr="001B4450" w:rsidRDefault="002349C3" w:rsidP="00E652E3">
      <w:pPr>
        <w:pStyle w:val="Heading3"/>
        <w:spacing w:after="60" w:line="288" w:lineRule="auto"/>
        <w:ind w:firstLine="567"/>
        <w:rPr>
          <w:i w:val="0"/>
          <w:szCs w:val="26"/>
        </w:rPr>
      </w:pPr>
      <w:r w:rsidRPr="001B4450">
        <w:rPr>
          <w:i w:val="0"/>
          <w:szCs w:val="26"/>
        </w:rPr>
        <w:t>1.5. Ảnh hưởng của khuyết tật đối với trẻ và gia đình</w:t>
      </w:r>
      <w:bookmarkEnd w:id="3"/>
      <w:bookmarkEnd w:id="4"/>
    </w:p>
    <w:p w14:paraId="3ABDA1B1" w14:textId="77777777" w:rsidR="002349C3" w:rsidRPr="001B4450" w:rsidRDefault="002349C3" w:rsidP="00E652E3">
      <w:pPr>
        <w:numPr>
          <w:ilvl w:val="0"/>
          <w:numId w:val="35"/>
        </w:numPr>
        <w:tabs>
          <w:tab w:val="left" w:pos="840"/>
        </w:tabs>
        <w:spacing w:before="120" w:after="60" w:line="288" w:lineRule="auto"/>
        <w:ind w:left="0" w:firstLine="567"/>
        <w:jc w:val="both"/>
        <w:rPr>
          <w:sz w:val="26"/>
          <w:szCs w:val="26"/>
        </w:rPr>
      </w:pPr>
      <w:r w:rsidRPr="001B4450">
        <w:rPr>
          <w:b/>
          <w:i/>
          <w:sz w:val="26"/>
          <w:szCs w:val="26"/>
        </w:rPr>
        <w:t>Đối với bản thân trẻ khuyết tật:</w:t>
      </w:r>
    </w:p>
    <w:p w14:paraId="17F0C76A" w14:textId="77777777" w:rsidR="002349C3" w:rsidRPr="001B4450" w:rsidRDefault="002349C3" w:rsidP="00E652E3">
      <w:pPr>
        <w:spacing w:before="120" w:after="60" w:line="288" w:lineRule="auto"/>
        <w:ind w:firstLine="567"/>
        <w:jc w:val="both"/>
        <w:rPr>
          <w:sz w:val="26"/>
          <w:szCs w:val="26"/>
        </w:rPr>
      </w:pPr>
      <w:r w:rsidRPr="001B4450">
        <w:rPr>
          <w:i/>
          <w:sz w:val="26"/>
          <w:szCs w:val="26"/>
        </w:rPr>
        <w:lastRenderedPageBreak/>
        <w:t xml:space="preserve">Vấn đề về sức khỏe: </w:t>
      </w:r>
      <w:r w:rsidRPr="001B4450">
        <w:rPr>
          <w:sz w:val="26"/>
          <w:szCs w:val="26"/>
        </w:rPr>
        <w:t>Trên thế giới tỷ lệ trẻ khuyết tật bị suy dinh dưỡng nặng do ăn uống khó khăn và bị bỏ đói. Vì vậy, đa số trẻ khuyết tật nặng chết trước 20 tuổi, tỷ lệ trẻ khuyết tật bị mắc bệnh hiểm nghèo rất cao.</w:t>
      </w:r>
    </w:p>
    <w:p w14:paraId="0B1EE542" w14:textId="77777777" w:rsidR="002349C3" w:rsidRPr="001B4450" w:rsidRDefault="002349C3" w:rsidP="00E652E3">
      <w:pPr>
        <w:spacing w:before="120" w:after="60" w:line="288" w:lineRule="auto"/>
        <w:ind w:firstLine="567"/>
        <w:jc w:val="both"/>
        <w:rPr>
          <w:sz w:val="26"/>
          <w:szCs w:val="26"/>
        </w:rPr>
      </w:pPr>
      <w:r w:rsidRPr="001B4450">
        <w:rPr>
          <w:i/>
          <w:sz w:val="26"/>
          <w:szCs w:val="26"/>
        </w:rPr>
        <w:t>Vấn đề về chăm sóc:</w:t>
      </w:r>
      <w:r w:rsidRPr="001B4450">
        <w:rPr>
          <w:sz w:val="26"/>
          <w:szCs w:val="26"/>
        </w:rPr>
        <w:t xml:space="preserve"> Gia đình trẻ khuyết tật nghèo thường bỏ đói, ít quan tâm chăm sóc trẻ khuyết tật. </w:t>
      </w:r>
    </w:p>
    <w:p w14:paraId="3B4DCDD9" w14:textId="77777777" w:rsidR="002349C3" w:rsidRPr="001B4450" w:rsidRDefault="002349C3" w:rsidP="00E652E3">
      <w:pPr>
        <w:spacing w:before="120" w:after="60" w:line="288" w:lineRule="auto"/>
        <w:ind w:firstLine="567"/>
        <w:jc w:val="both"/>
        <w:rPr>
          <w:sz w:val="26"/>
          <w:szCs w:val="26"/>
        </w:rPr>
      </w:pPr>
      <w:r w:rsidRPr="001B4450">
        <w:rPr>
          <w:i/>
          <w:sz w:val="26"/>
          <w:szCs w:val="26"/>
        </w:rPr>
        <w:t xml:space="preserve">Vấn đề về giáo dục và PHCN: </w:t>
      </w:r>
      <w:r w:rsidRPr="001B4450">
        <w:rPr>
          <w:sz w:val="26"/>
          <w:szCs w:val="26"/>
        </w:rPr>
        <w:t>Theo báo cáo của Bộ Lao động-Thương binh-Xã hội (2010): &gt;71% trẻ khuyết tật không được đi học. &gt;80% trẻ khuyết tật không được PHCN, tỷ lệ trẻ được học nghề và sau này khi trưởng thành có công ăn việc làm thấp, ít có cơ hội lập gia đình, bị xã hội coi thường, không quan tâm đến nhu cầu, bị xa lánh, tách biệt và đối xử bất bình đẳng.</w:t>
      </w:r>
    </w:p>
    <w:p w14:paraId="32DED281" w14:textId="77777777" w:rsidR="002349C3" w:rsidRPr="001B4450" w:rsidRDefault="002349C3" w:rsidP="00E652E3">
      <w:pPr>
        <w:spacing w:before="120" w:after="60" w:line="288" w:lineRule="auto"/>
        <w:ind w:firstLine="567"/>
        <w:jc w:val="both"/>
        <w:rPr>
          <w:sz w:val="26"/>
          <w:szCs w:val="26"/>
        </w:rPr>
      </w:pPr>
      <w:r w:rsidRPr="001B4450">
        <w:rPr>
          <w:i/>
          <w:sz w:val="26"/>
          <w:szCs w:val="26"/>
        </w:rPr>
        <w:t>Vấn đề về tâm lý:</w:t>
      </w:r>
      <w:r w:rsidRPr="001B4450">
        <w:rPr>
          <w:sz w:val="26"/>
          <w:szCs w:val="26"/>
        </w:rPr>
        <w:t xml:space="preserve"> Trẻ khuyết tật thường tự ty về tình trạng khuyết tật của mình, về việc không được đối xử bình đẳng trong gia đình và ngoài xã hội.</w:t>
      </w:r>
    </w:p>
    <w:p w14:paraId="293E5C15" w14:textId="77777777" w:rsidR="002349C3" w:rsidRPr="001B4450" w:rsidRDefault="002349C3" w:rsidP="00E652E3">
      <w:pPr>
        <w:numPr>
          <w:ilvl w:val="0"/>
          <w:numId w:val="35"/>
        </w:numPr>
        <w:tabs>
          <w:tab w:val="left" w:pos="840"/>
        </w:tabs>
        <w:spacing w:before="120" w:after="60" w:line="288" w:lineRule="auto"/>
        <w:ind w:left="0" w:firstLine="567"/>
        <w:jc w:val="both"/>
        <w:rPr>
          <w:sz w:val="26"/>
          <w:szCs w:val="26"/>
        </w:rPr>
      </w:pPr>
      <w:r w:rsidRPr="001B4450">
        <w:rPr>
          <w:b/>
          <w:i/>
          <w:sz w:val="26"/>
          <w:szCs w:val="26"/>
        </w:rPr>
        <w:t>Đối với gia đình trẻ khuyết tật:</w:t>
      </w:r>
    </w:p>
    <w:p w14:paraId="585F5477" w14:textId="77777777" w:rsidR="002349C3" w:rsidRPr="001B4450" w:rsidRDefault="002349C3" w:rsidP="00E652E3">
      <w:pPr>
        <w:spacing w:before="120" w:after="60" w:line="288" w:lineRule="auto"/>
        <w:ind w:firstLine="567"/>
        <w:jc w:val="both"/>
        <w:rPr>
          <w:sz w:val="26"/>
          <w:szCs w:val="26"/>
        </w:rPr>
      </w:pPr>
      <w:r w:rsidRPr="001B4450">
        <w:rPr>
          <w:i/>
          <w:sz w:val="26"/>
          <w:szCs w:val="26"/>
        </w:rPr>
        <w:t xml:space="preserve">Vấn đề về tâm lý: </w:t>
      </w:r>
      <w:r w:rsidRPr="001B4450">
        <w:rPr>
          <w:sz w:val="26"/>
          <w:szCs w:val="26"/>
        </w:rPr>
        <w:t xml:space="preserve">Theo báo cáo của UNICEF về trẻ em và khuyết tật tại các nước Trung và Đông Âu và các nước vùng Ban Tích cho thấy hiện diện của một trẻ khuyết tật thường gây ra tình trạng căng thẳng cho cả gia đình, đặc biệt là người mẹ. </w:t>
      </w:r>
    </w:p>
    <w:p w14:paraId="5C3833F8" w14:textId="77777777" w:rsidR="002349C3" w:rsidRPr="00E652E3" w:rsidRDefault="002349C3" w:rsidP="00E652E3">
      <w:pPr>
        <w:spacing w:before="120" w:after="60" w:line="288" w:lineRule="auto"/>
        <w:ind w:firstLine="567"/>
        <w:jc w:val="both"/>
        <w:rPr>
          <w:spacing w:val="4"/>
          <w:sz w:val="26"/>
          <w:szCs w:val="26"/>
        </w:rPr>
      </w:pPr>
      <w:r w:rsidRPr="00E652E3">
        <w:rPr>
          <w:i/>
          <w:spacing w:val="4"/>
          <w:sz w:val="26"/>
          <w:szCs w:val="26"/>
        </w:rPr>
        <w:t>Vấn đề về kinh tế:</w:t>
      </w:r>
      <w:r w:rsidRPr="00E652E3">
        <w:rPr>
          <w:spacing w:val="4"/>
          <w:sz w:val="26"/>
          <w:szCs w:val="26"/>
        </w:rPr>
        <w:t xml:space="preserve"> Vấn đề số một của cha mẹ là mất cơ hội có việc làm, nhiều bậc cha mẹ phải ở nhà để chăm sóc đứa con khuyết tật và vì thế họ không có đủ tiền để hỗ trợ thêm cho gia đình. </w:t>
      </w:r>
    </w:p>
    <w:p w14:paraId="732E89A8" w14:textId="77777777" w:rsidR="002349C3" w:rsidRPr="00E652E3" w:rsidRDefault="002349C3" w:rsidP="001B4450">
      <w:pPr>
        <w:spacing w:before="120" w:after="60" w:line="276" w:lineRule="auto"/>
        <w:ind w:firstLine="567"/>
        <w:jc w:val="both"/>
        <w:rPr>
          <w:spacing w:val="2"/>
          <w:sz w:val="26"/>
          <w:szCs w:val="26"/>
        </w:rPr>
      </w:pPr>
      <w:r w:rsidRPr="00E652E3">
        <w:rPr>
          <w:i/>
          <w:spacing w:val="2"/>
          <w:sz w:val="26"/>
          <w:szCs w:val="26"/>
        </w:rPr>
        <w:t>Vấn đề xã hội:</w:t>
      </w:r>
      <w:r w:rsidRPr="00E652E3">
        <w:rPr>
          <w:spacing w:val="2"/>
          <w:sz w:val="26"/>
          <w:szCs w:val="26"/>
        </w:rPr>
        <w:t xml:space="preserve"> Gia đình có trẻ khuyết tật cũng gặp phải vấn đề về sự cô lập hay tách biệt do thành kiến của cộng đồng và những khó khăn về tài chính. Anh chị em ruột của trẻ cũng phải đương đầu với sự kỳ thị của bạn bè, sự phân biệt đối xử của hàng xóm.</w:t>
      </w:r>
    </w:p>
    <w:p w14:paraId="5B63E6B1" w14:textId="77777777" w:rsidR="002349C3" w:rsidRPr="001B4450" w:rsidRDefault="002349C3" w:rsidP="001B4450">
      <w:pPr>
        <w:spacing w:before="120" w:after="60" w:line="276" w:lineRule="auto"/>
        <w:ind w:firstLine="567"/>
        <w:jc w:val="both"/>
        <w:rPr>
          <w:sz w:val="26"/>
          <w:szCs w:val="26"/>
        </w:rPr>
      </w:pPr>
    </w:p>
    <w:p w14:paraId="22960D76" w14:textId="77777777" w:rsidR="002349C3" w:rsidRPr="001B4450" w:rsidRDefault="002349C3" w:rsidP="001B4450">
      <w:pPr>
        <w:spacing w:before="120" w:after="60" w:line="276" w:lineRule="auto"/>
        <w:ind w:firstLine="567"/>
        <w:jc w:val="both"/>
        <w:rPr>
          <w:sz w:val="26"/>
          <w:szCs w:val="26"/>
        </w:rPr>
      </w:pPr>
    </w:p>
    <w:p w14:paraId="718F36B0" w14:textId="77777777" w:rsidR="002349C3" w:rsidRPr="001B4450" w:rsidRDefault="002349C3" w:rsidP="001B4450">
      <w:pPr>
        <w:spacing w:before="120" w:after="60" w:line="276" w:lineRule="auto"/>
        <w:ind w:firstLine="567"/>
        <w:jc w:val="both"/>
        <w:rPr>
          <w:sz w:val="26"/>
          <w:szCs w:val="26"/>
        </w:rPr>
      </w:pPr>
    </w:p>
    <w:p w14:paraId="1E320170" w14:textId="77777777" w:rsidR="002349C3" w:rsidRPr="001B4450" w:rsidRDefault="002349C3" w:rsidP="001B4450">
      <w:pPr>
        <w:spacing w:before="120" w:after="60" w:line="276" w:lineRule="auto"/>
        <w:ind w:firstLine="567"/>
        <w:jc w:val="both"/>
        <w:rPr>
          <w:sz w:val="26"/>
          <w:szCs w:val="26"/>
        </w:rPr>
      </w:pPr>
    </w:p>
    <w:p w14:paraId="7F6DF722" w14:textId="77777777" w:rsidR="002349C3" w:rsidRPr="001B4450" w:rsidRDefault="002349C3" w:rsidP="001B4450">
      <w:pPr>
        <w:spacing w:before="120" w:after="60" w:line="276" w:lineRule="auto"/>
        <w:ind w:firstLine="567"/>
        <w:jc w:val="both"/>
        <w:rPr>
          <w:sz w:val="26"/>
          <w:szCs w:val="26"/>
        </w:rPr>
      </w:pPr>
    </w:p>
    <w:p w14:paraId="38AEBE33" w14:textId="77777777" w:rsidR="002349C3" w:rsidRPr="001B4450" w:rsidRDefault="002349C3" w:rsidP="001B4450">
      <w:pPr>
        <w:spacing w:before="120" w:after="60" w:line="276" w:lineRule="auto"/>
        <w:ind w:firstLine="567"/>
        <w:jc w:val="both"/>
        <w:rPr>
          <w:sz w:val="26"/>
          <w:szCs w:val="26"/>
        </w:rPr>
      </w:pPr>
    </w:p>
    <w:p w14:paraId="22C38545" w14:textId="77777777" w:rsidR="002349C3" w:rsidRPr="00E652E3" w:rsidRDefault="002349C3" w:rsidP="00E652E3">
      <w:pPr>
        <w:pBdr>
          <w:bottom w:val="single" w:sz="24" w:space="1" w:color="auto"/>
        </w:pBdr>
        <w:spacing w:before="120" w:after="60" w:line="276" w:lineRule="auto"/>
        <w:ind w:firstLine="567"/>
        <w:jc w:val="both"/>
        <w:rPr>
          <w:b/>
          <w:sz w:val="28"/>
          <w:szCs w:val="26"/>
          <w:lang w:val="vi-VN"/>
        </w:rPr>
      </w:pPr>
      <w:r w:rsidRPr="001B4450">
        <w:rPr>
          <w:b/>
          <w:sz w:val="26"/>
          <w:szCs w:val="26"/>
          <w:lang w:val="vi-VN"/>
        </w:rPr>
        <w:br w:type="page"/>
      </w:r>
      <w:r w:rsidRPr="00E652E3">
        <w:rPr>
          <w:b/>
          <w:sz w:val="28"/>
          <w:szCs w:val="26"/>
          <w:lang w:val="vi-VN"/>
        </w:rPr>
        <w:lastRenderedPageBreak/>
        <w:t>2. TỔNG QUAN VỀ PHÁT HIỆN SỚM</w:t>
      </w:r>
      <w:r w:rsidR="00E652E3">
        <w:rPr>
          <w:b/>
          <w:sz w:val="28"/>
          <w:szCs w:val="26"/>
          <w:lang w:val="vi-VN"/>
        </w:rPr>
        <w:t xml:space="preserve"> </w:t>
      </w:r>
      <w:r w:rsidRPr="00E652E3">
        <w:rPr>
          <w:b/>
          <w:sz w:val="28"/>
          <w:szCs w:val="26"/>
          <w:lang w:val="vi-VN"/>
        </w:rPr>
        <w:t>-</w:t>
      </w:r>
      <w:r w:rsidR="00E652E3">
        <w:rPr>
          <w:b/>
          <w:sz w:val="28"/>
          <w:szCs w:val="26"/>
          <w:lang w:val="vi-VN"/>
        </w:rPr>
        <w:t xml:space="preserve"> </w:t>
      </w:r>
      <w:r w:rsidRPr="00E652E3">
        <w:rPr>
          <w:b/>
          <w:sz w:val="28"/>
          <w:szCs w:val="26"/>
          <w:lang w:val="vi-VN"/>
        </w:rPr>
        <w:t>CAN THIỆP SỚM TRẺ KHUYẾT TẬT</w:t>
      </w:r>
    </w:p>
    <w:p w14:paraId="41DC5A45" w14:textId="77777777" w:rsidR="002349C3" w:rsidRPr="005A1CF9" w:rsidRDefault="00E652E3" w:rsidP="00E652E3">
      <w:pPr>
        <w:spacing w:before="240" w:after="60" w:line="276" w:lineRule="auto"/>
        <w:ind w:firstLine="567"/>
        <w:jc w:val="both"/>
        <w:rPr>
          <w:b/>
          <w:sz w:val="26"/>
          <w:szCs w:val="26"/>
          <w:lang w:val="vi-VN"/>
        </w:rPr>
      </w:pPr>
      <w:r w:rsidRPr="005A1CF9">
        <w:rPr>
          <w:b/>
          <w:sz w:val="26"/>
          <w:szCs w:val="26"/>
          <w:lang w:val="vi-VN"/>
        </w:rPr>
        <w:t>2.</w:t>
      </w:r>
      <w:r w:rsidR="002349C3" w:rsidRPr="005A1CF9">
        <w:rPr>
          <w:b/>
          <w:sz w:val="26"/>
          <w:szCs w:val="26"/>
          <w:lang w:val="vi-VN"/>
        </w:rPr>
        <w:t>1. K</w:t>
      </w:r>
      <w:r w:rsidR="002349C3" w:rsidRPr="001B4450">
        <w:rPr>
          <w:b/>
          <w:sz w:val="26"/>
          <w:szCs w:val="26"/>
          <w:lang w:val="vi-VN"/>
        </w:rPr>
        <w:t>hái niệm Phát h</w:t>
      </w:r>
      <w:r w:rsidR="002349C3" w:rsidRPr="005A1CF9">
        <w:rPr>
          <w:b/>
          <w:sz w:val="26"/>
          <w:szCs w:val="26"/>
          <w:lang w:val="vi-VN"/>
        </w:rPr>
        <w:t>i</w:t>
      </w:r>
      <w:r w:rsidR="002349C3" w:rsidRPr="001B4450">
        <w:rPr>
          <w:b/>
          <w:sz w:val="26"/>
          <w:szCs w:val="26"/>
          <w:lang w:val="vi-VN"/>
        </w:rPr>
        <w:t>ện sớm</w:t>
      </w:r>
      <w:r>
        <w:rPr>
          <w:b/>
          <w:sz w:val="26"/>
          <w:szCs w:val="26"/>
          <w:lang w:val="vi-VN"/>
        </w:rPr>
        <w:t xml:space="preserve"> </w:t>
      </w:r>
      <w:r w:rsidR="002349C3" w:rsidRPr="001B4450">
        <w:rPr>
          <w:b/>
          <w:sz w:val="26"/>
          <w:szCs w:val="26"/>
          <w:lang w:val="vi-VN"/>
        </w:rPr>
        <w:t>-</w:t>
      </w:r>
      <w:r>
        <w:rPr>
          <w:b/>
          <w:sz w:val="26"/>
          <w:szCs w:val="26"/>
          <w:lang w:val="vi-VN"/>
        </w:rPr>
        <w:t xml:space="preserve"> </w:t>
      </w:r>
      <w:r w:rsidR="002349C3" w:rsidRPr="001B4450">
        <w:rPr>
          <w:b/>
          <w:sz w:val="26"/>
          <w:szCs w:val="26"/>
          <w:lang w:val="vi-VN"/>
        </w:rPr>
        <w:t>Can thiệp sớm trẻ khuyết tật</w:t>
      </w:r>
    </w:p>
    <w:p w14:paraId="3D7FD75E" w14:textId="77777777" w:rsidR="002349C3" w:rsidRPr="001B4450" w:rsidRDefault="002349C3" w:rsidP="001B4450">
      <w:pPr>
        <w:spacing w:before="120" w:after="60" w:line="276" w:lineRule="auto"/>
        <w:ind w:firstLine="567"/>
        <w:jc w:val="both"/>
        <w:rPr>
          <w:sz w:val="26"/>
          <w:szCs w:val="26"/>
          <w:lang w:val="vi-VN"/>
        </w:rPr>
      </w:pPr>
      <w:r w:rsidRPr="001B4450">
        <w:rPr>
          <w:b/>
          <w:i/>
          <w:sz w:val="26"/>
          <w:szCs w:val="26"/>
          <w:lang w:val="vi-VN"/>
        </w:rPr>
        <w:t>Phát hiện sớm trẻ khuyết tật:</w:t>
      </w:r>
      <w:r w:rsidRPr="001B4450">
        <w:rPr>
          <w:sz w:val="26"/>
          <w:szCs w:val="26"/>
          <w:lang w:val="vi-VN"/>
        </w:rPr>
        <w:t xml:space="preserve"> </w:t>
      </w:r>
    </w:p>
    <w:p w14:paraId="6C7603DE" w14:textId="77777777" w:rsidR="002349C3" w:rsidRPr="005A1CF9" w:rsidRDefault="002349C3" w:rsidP="001B4450">
      <w:pPr>
        <w:spacing w:before="120" w:after="60" w:line="276" w:lineRule="auto"/>
        <w:ind w:firstLine="567"/>
        <w:jc w:val="both"/>
        <w:rPr>
          <w:sz w:val="26"/>
          <w:szCs w:val="26"/>
          <w:lang w:val="vi-VN"/>
        </w:rPr>
      </w:pPr>
      <w:r w:rsidRPr="001B4450">
        <w:rPr>
          <w:sz w:val="26"/>
          <w:szCs w:val="26"/>
          <w:lang w:val="vi-VN"/>
        </w:rPr>
        <w:t>Là các biện pháp sàng lọc rối loạn phát triển của trẻ theo độ tuổi và giai đoạn nhằm phát hiện những trẻ có yếu tố nguy cơ bị khuyết tật để gửi đi khám và phân loại khuyết tật từ đó có biện pháp can thiệp sớm.</w:t>
      </w:r>
    </w:p>
    <w:p w14:paraId="067F49DF" w14:textId="77777777" w:rsidR="002349C3" w:rsidRPr="001B4450" w:rsidRDefault="002349C3" w:rsidP="001B4450">
      <w:pPr>
        <w:spacing w:before="120" w:after="60" w:line="276" w:lineRule="auto"/>
        <w:ind w:firstLine="567"/>
        <w:jc w:val="both"/>
        <w:rPr>
          <w:sz w:val="26"/>
          <w:szCs w:val="26"/>
        </w:rPr>
      </w:pPr>
      <w:r w:rsidRPr="001B4450">
        <w:rPr>
          <w:b/>
          <w:i/>
          <w:sz w:val="26"/>
          <w:szCs w:val="26"/>
          <w:lang w:val="vi-VN"/>
        </w:rPr>
        <w:t>Can thiệp sớm khuyết tật:</w:t>
      </w:r>
      <w:r w:rsidRPr="001B4450">
        <w:rPr>
          <w:sz w:val="26"/>
          <w:szCs w:val="26"/>
          <w:lang w:val="vi-VN"/>
        </w:rPr>
        <w:t xml:space="preserve"> </w:t>
      </w:r>
    </w:p>
    <w:p w14:paraId="5C41AAFB" w14:textId="77777777" w:rsidR="002349C3" w:rsidRPr="00E652E3" w:rsidRDefault="002349C3" w:rsidP="001B4450">
      <w:pPr>
        <w:spacing w:before="120" w:after="60" w:line="276" w:lineRule="auto"/>
        <w:ind w:firstLine="567"/>
        <w:jc w:val="both"/>
        <w:rPr>
          <w:spacing w:val="4"/>
          <w:sz w:val="26"/>
          <w:szCs w:val="26"/>
        </w:rPr>
      </w:pPr>
      <w:r w:rsidRPr="00E652E3">
        <w:rPr>
          <w:spacing w:val="4"/>
          <w:sz w:val="26"/>
          <w:szCs w:val="26"/>
          <w:lang w:val="vi-VN"/>
        </w:rPr>
        <w:t xml:space="preserve">Là áp dụng bất kỳ một dịch vụ hoặc hình thức hỗ trợ nào cho trẻ khuyết tật và cha mẹ trẻ hoặc gia đình và môi trường xung quanh giúp trẻ phát triển và hòa nhập vào cuộc sống cộng đồng. </w:t>
      </w:r>
    </w:p>
    <w:p w14:paraId="5E493726" w14:textId="77777777" w:rsidR="002349C3" w:rsidRPr="001B4450" w:rsidRDefault="002349C3" w:rsidP="001B4450">
      <w:pPr>
        <w:spacing w:before="120" w:after="60" w:line="276" w:lineRule="auto"/>
        <w:ind w:firstLine="567"/>
        <w:jc w:val="both"/>
        <w:rPr>
          <w:sz w:val="26"/>
          <w:szCs w:val="26"/>
        </w:rPr>
      </w:pPr>
      <w:r w:rsidRPr="001B4450">
        <w:rPr>
          <w:i/>
          <w:sz w:val="26"/>
          <w:szCs w:val="26"/>
          <w:lang w:val="vi-VN"/>
        </w:rPr>
        <w:t>Phát hiện sớm</w:t>
      </w:r>
      <w:r w:rsidR="00E652E3">
        <w:rPr>
          <w:i/>
          <w:sz w:val="26"/>
          <w:szCs w:val="26"/>
          <w:lang w:val="vi-VN"/>
        </w:rPr>
        <w:t xml:space="preserve"> </w:t>
      </w:r>
      <w:r w:rsidRPr="001B4450">
        <w:rPr>
          <w:i/>
          <w:sz w:val="26"/>
          <w:szCs w:val="26"/>
          <w:lang w:val="vi-VN"/>
        </w:rPr>
        <w:t>-</w:t>
      </w:r>
      <w:r w:rsidR="00E652E3">
        <w:rPr>
          <w:i/>
          <w:sz w:val="26"/>
          <w:szCs w:val="26"/>
          <w:lang w:val="vi-VN"/>
        </w:rPr>
        <w:t xml:space="preserve"> </w:t>
      </w:r>
      <w:r w:rsidRPr="001B4450">
        <w:rPr>
          <w:i/>
          <w:sz w:val="26"/>
          <w:szCs w:val="26"/>
          <w:lang w:val="vi-VN"/>
        </w:rPr>
        <w:t xml:space="preserve">Can thiệp sớm gồm các bước: </w:t>
      </w:r>
    </w:p>
    <w:p w14:paraId="39D59016"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xml:space="preserve">1) </w:t>
      </w:r>
      <w:r w:rsidRPr="001B4450">
        <w:rPr>
          <w:i/>
          <w:sz w:val="26"/>
          <w:szCs w:val="26"/>
          <w:lang w:val="vi-VN"/>
        </w:rPr>
        <w:t>Nhận biết sớm</w:t>
      </w:r>
      <w:r w:rsidRPr="001B4450">
        <w:rPr>
          <w:sz w:val="26"/>
          <w:szCs w:val="26"/>
          <w:lang w:val="vi-VN"/>
        </w:rPr>
        <w:t xml:space="preserve"> là quan sát được những dấu hiệu đầu tiên gợi ý sự phát triển của trẻ có thể có nguy cơ hoặc bất thường về thể chất, giác quan, tâm thần và hành vi.</w:t>
      </w:r>
    </w:p>
    <w:p w14:paraId="51056951"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xml:space="preserve">2) </w:t>
      </w:r>
      <w:r w:rsidRPr="001B4450">
        <w:rPr>
          <w:i/>
          <w:sz w:val="26"/>
          <w:szCs w:val="26"/>
          <w:lang w:val="vi-VN"/>
        </w:rPr>
        <w:t>Phát hiện sớm</w:t>
      </w:r>
      <w:r w:rsidRPr="001B4450">
        <w:rPr>
          <w:sz w:val="26"/>
          <w:szCs w:val="26"/>
          <w:lang w:val="vi-VN"/>
        </w:rPr>
        <w:t xml:space="preserve"> là sự nhận diện một cách hệ thống các dấu hiệu bất thường về phát triển, thể chất, giác quan, tâm thần và hành vi</w:t>
      </w:r>
      <w:r w:rsidRPr="005A1CF9">
        <w:rPr>
          <w:sz w:val="26"/>
          <w:szCs w:val="26"/>
          <w:lang w:val="vi-VN"/>
        </w:rPr>
        <w:t>, c</w:t>
      </w:r>
      <w:r w:rsidRPr="001B4450">
        <w:rPr>
          <w:sz w:val="26"/>
          <w:szCs w:val="26"/>
          <w:lang w:val="vi-VN"/>
        </w:rPr>
        <w:t>ác công cụ sàng lọc để phát hiện sớm các bất thường sẽ được thành viên gia đình, cộng đồng hoặc các nhà thực hành về y tế hoặc giáo dục thực hiện. Kết quả sàng lọc chưa phải là chẩn đoán, trẻ cần được khám chuyên khoa để có chẩn đoán cuối cùng.</w:t>
      </w:r>
    </w:p>
    <w:p w14:paraId="57A633A6"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xml:space="preserve">3) </w:t>
      </w:r>
      <w:r w:rsidRPr="001B4450">
        <w:rPr>
          <w:i/>
          <w:sz w:val="26"/>
          <w:szCs w:val="26"/>
          <w:lang w:val="vi-VN"/>
        </w:rPr>
        <w:t>Chẩn đoán là</w:t>
      </w:r>
      <w:r w:rsidRPr="001B4450">
        <w:rPr>
          <w:sz w:val="26"/>
          <w:szCs w:val="26"/>
          <w:lang w:val="vi-VN"/>
        </w:rPr>
        <w:t xml:space="preserve"> sự xác định các khiếm khuyết về phát triển hoặc bất thường về thể chất, giác quan, tâm thần và hành vi do các nhà chuyên môn chuyên ngành sâu như Phục hồi chức năng, nhi khoa, chuyên gia tâm lý-giáo dục-xã hội…thực hiện.</w:t>
      </w:r>
    </w:p>
    <w:p w14:paraId="1E183E60"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t xml:space="preserve">4) </w:t>
      </w:r>
      <w:r w:rsidRPr="001B4450">
        <w:rPr>
          <w:i/>
          <w:sz w:val="26"/>
          <w:szCs w:val="26"/>
          <w:lang w:val="vi-VN"/>
        </w:rPr>
        <w:t>Tập huấn</w:t>
      </w:r>
      <w:r w:rsidRPr="001B4450">
        <w:rPr>
          <w:sz w:val="26"/>
          <w:szCs w:val="26"/>
          <w:lang w:val="vi-VN"/>
        </w:rPr>
        <w:t xml:space="preserve"> bao gồm các hoạt động có mục tiêu nhằm tác động tới trẻ và môi trường, tạo điều kiện thuận lợi cho sự phát triển của trẻ. Đó là những hoạt động như kích thích phát triển, giáo dục, các dịch vụ y tế (hoạt động trị liệu, vật lý trị liệu, ngôn ngữ trị liệu, thính học và dinh dưỡng…). </w:t>
      </w:r>
    </w:p>
    <w:p w14:paraId="231D9EE7" w14:textId="77777777" w:rsidR="002349C3" w:rsidRPr="005A1CF9" w:rsidRDefault="002349C3" w:rsidP="00E652E3">
      <w:pPr>
        <w:spacing w:before="120" w:after="60" w:line="271" w:lineRule="auto"/>
        <w:ind w:firstLine="567"/>
        <w:jc w:val="both"/>
        <w:rPr>
          <w:sz w:val="26"/>
          <w:szCs w:val="26"/>
          <w:lang w:val="vi-VN"/>
        </w:rPr>
      </w:pPr>
      <w:r w:rsidRPr="001B4450">
        <w:rPr>
          <w:sz w:val="26"/>
          <w:szCs w:val="26"/>
          <w:lang w:val="vi-VN"/>
        </w:rPr>
        <w:t xml:space="preserve">5) </w:t>
      </w:r>
      <w:r w:rsidRPr="001B4450">
        <w:rPr>
          <w:i/>
          <w:sz w:val="26"/>
          <w:szCs w:val="26"/>
          <w:lang w:val="vi-VN"/>
        </w:rPr>
        <w:t>Hướng dẫn cha mẹ và gia đình</w:t>
      </w:r>
      <w:r w:rsidRPr="001B4450">
        <w:rPr>
          <w:sz w:val="26"/>
          <w:szCs w:val="26"/>
          <w:lang w:val="vi-VN"/>
        </w:rPr>
        <w:t xml:space="preserve"> là các huấn luyện và tư vấn cho cha mẹ trẻ và thành viên gia đình như giúp phát hiện và chấp nhận trẻ, giúp có đáp ứng phù hợp với hành vi của trẻ, hướng dẫn và tư vấn về các hoạt động kích thích phát triển, tập luyện đồng thời cung cấp các thông tin cần thiết.</w:t>
      </w:r>
    </w:p>
    <w:p w14:paraId="4265B5F8" w14:textId="77777777" w:rsidR="002349C3" w:rsidRPr="001B4450" w:rsidRDefault="002349C3" w:rsidP="00E652E3">
      <w:pPr>
        <w:spacing w:before="120" w:after="60" w:line="271" w:lineRule="auto"/>
        <w:ind w:firstLine="567"/>
        <w:jc w:val="both"/>
        <w:rPr>
          <w:sz w:val="26"/>
          <w:szCs w:val="26"/>
          <w:lang w:val="vi-VN"/>
        </w:rPr>
      </w:pPr>
      <w:r w:rsidRPr="001B4450">
        <w:rPr>
          <w:b/>
          <w:sz w:val="26"/>
          <w:szCs w:val="26"/>
          <w:lang w:val="vi-VN"/>
        </w:rPr>
        <w:t>2.2. Đối tượng của Phát hiện sớm -</w:t>
      </w:r>
      <w:r w:rsidR="00E652E3">
        <w:rPr>
          <w:b/>
          <w:sz w:val="26"/>
          <w:szCs w:val="26"/>
          <w:lang w:val="vi-VN"/>
        </w:rPr>
        <w:t xml:space="preserve"> </w:t>
      </w:r>
      <w:r w:rsidRPr="001B4450">
        <w:rPr>
          <w:b/>
          <w:sz w:val="26"/>
          <w:szCs w:val="26"/>
          <w:lang w:val="vi-VN"/>
        </w:rPr>
        <w:t>Can thiệp sớm khuyết tật</w:t>
      </w:r>
    </w:p>
    <w:p w14:paraId="5302D1D2"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t>Đối tượng của phát hiện sớm khuyết tật là tất cả trẻ em tuổi từ 0-6 tuổi tại cộng đồng (bình thường và khuyết tật đã được chẩn đoán trước đó).</w:t>
      </w:r>
    </w:p>
    <w:p w14:paraId="2E384041"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t xml:space="preserve">Đối tượng của can thiệp sớm là tất cả trẻ em tuổi từ 0-6 tuổi được chẩn đoán khuyết tật ở các mức độ khác nhau, </w:t>
      </w:r>
      <w:r w:rsidRPr="005A1CF9">
        <w:rPr>
          <w:sz w:val="26"/>
          <w:szCs w:val="26"/>
          <w:lang w:val="vi-VN"/>
        </w:rPr>
        <w:t xml:space="preserve">bị </w:t>
      </w:r>
      <w:r w:rsidRPr="001B4450">
        <w:rPr>
          <w:sz w:val="26"/>
          <w:szCs w:val="26"/>
          <w:lang w:val="vi-VN"/>
        </w:rPr>
        <w:t xml:space="preserve">mắc các dạng khuyết tật khác nhau. </w:t>
      </w:r>
    </w:p>
    <w:p w14:paraId="3F05C4B8" w14:textId="77777777" w:rsidR="002349C3" w:rsidRPr="001B4450" w:rsidRDefault="002349C3" w:rsidP="00E652E3">
      <w:pPr>
        <w:spacing w:before="120" w:after="60" w:line="271" w:lineRule="auto"/>
        <w:ind w:firstLine="567"/>
        <w:jc w:val="both"/>
        <w:rPr>
          <w:sz w:val="26"/>
          <w:szCs w:val="26"/>
          <w:lang w:val="vi-VN"/>
        </w:rPr>
      </w:pPr>
      <w:r w:rsidRPr="001B4450">
        <w:rPr>
          <w:b/>
          <w:sz w:val="26"/>
          <w:szCs w:val="26"/>
          <w:lang w:val="vi-VN"/>
        </w:rPr>
        <w:t>2.3. Tầm quan trọng của Phát hiện sớm-Can thiệp sớm khuyết tật</w:t>
      </w:r>
    </w:p>
    <w:p w14:paraId="5B58AF25"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lastRenderedPageBreak/>
        <w:t xml:space="preserve">Phát hiện sớm và can thiệp sớm có tác động tích cực tới trẻ, cha mẹ, gia đình và xã hội tạo cơ hội cho trẻ khuyết tật hội nhập xã hội và có cuộc sống tốt đẹp hơn. </w:t>
      </w:r>
    </w:p>
    <w:p w14:paraId="7443F249" w14:textId="77777777" w:rsidR="002349C3" w:rsidRPr="001B4450" w:rsidRDefault="002349C3" w:rsidP="00E652E3">
      <w:pPr>
        <w:numPr>
          <w:ilvl w:val="0"/>
          <w:numId w:val="16"/>
        </w:numPr>
        <w:spacing w:before="120" w:after="60" w:line="271" w:lineRule="auto"/>
        <w:ind w:left="0" w:firstLine="567"/>
        <w:jc w:val="both"/>
        <w:rPr>
          <w:sz w:val="26"/>
          <w:szCs w:val="26"/>
          <w:lang w:val="vi-VN"/>
        </w:rPr>
      </w:pPr>
      <w:r w:rsidRPr="001B4450">
        <w:rPr>
          <w:b/>
          <w:i/>
          <w:sz w:val="26"/>
          <w:szCs w:val="26"/>
          <w:lang w:val="vi-VN"/>
        </w:rPr>
        <w:t>Đối với trẻ</w:t>
      </w:r>
    </w:p>
    <w:p w14:paraId="6DB2BE2C" w14:textId="77777777" w:rsidR="002349C3" w:rsidRPr="001B4450" w:rsidRDefault="002349C3" w:rsidP="00E652E3">
      <w:pPr>
        <w:spacing w:before="120" w:after="60" w:line="271" w:lineRule="auto"/>
        <w:ind w:firstLine="567"/>
        <w:jc w:val="both"/>
        <w:rPr>
          <w:sz w:val="26"/>
          <w:szCs w:val="26"/>
          <w:lang w:val="vi-VN"/>
        </w:rPr>
      </w:pPr>
      <w:r w:rsidRPr="005A1CF9">
        <w:rPr>
          <w:sz w:val="26"/>
          <w:szCs w:val="26"/>
          <w:lang w:val="vi-VN"/>
        </w:rPr>
        <w:t xml:space="preserve">+ </w:t>
      </w:r>
      <w:r w:rsidRPr="001B4450">
        <w:rPr>
          <w:sz w:val="26"/>
          <w:szCs w:val="26"/>
          <w:lang w:val="vi-VN"/>
        </w:rPr>
        <w:t>Nếu được phát hiện sớm và can thiệp sớm:</w:t>
      </w:r>
    </w:p>
    <w:p w14:paraId="7D368E4C" w14:textId="35B336B6" w:rsidR="002349C3" w:rsidRPr="001B4450" w:rsidRDefault="002349C3" w:rsidP="00E652E3">
      <w:pPr>
        <w:spacing w:before="120" w:after="60" w:line="271" w:lineRule="auto"/>
        <w:ind w:firstLine="567"/>
        <w:jc w:val="both"/>
        <w:rPr>
          <w:sz w:val="26"/>
          <w:szCs w:val="26"/>
          <w:lang w:val="vi-VN"/>
        </w:rPr>
      </w:pPr>
      <w:r w:rsidRPr="005A1CF9">
        <w:rPr>
          <w:sz w:val="26"/>
          <w:szCs w:val="26"/>
          <w:lang w:val="vi-VN"/>
        </w:rPr>
        <w:t xml:space="preserve">- </w:t>
      </w:r>
      <w:r w:rsidRPr="001B4450">
        <w:rPr>
          <w:sz w:val="26"/>
          <w:szCs w:val="26"/>
          <w:lang w:val="vi-VN"/>
        </w:rPr>
        <w:t>Nhiều trẻ khuyết tật sẽ phục hồi tốt và trở thành trẻ bình thường (Ví dụ: trẻ bị bàn chân kh</w:t>
      </w:r>
      <w:r w:rsidR="00AD06F3">
        <w:rPr>
          <w:sz w:val="26"/>
          <w:szCs w:val="26"/>
          <w:lang w:val="vi-VN"/>
        </w:rPr>
        <w:t>oèo bẩm sinh hoặc trật khớp háng</w:t>
      </w:r>
      <w:r w:rsidRPr="001B4450">
        <w:rPr>
          <w:sz w:val="26"/>
          <w:szCs w:val="26"/>
          <w:lang w:val="vi-VN"/>
        </w:rPr>
        <w:t xml:space="preserve"> bẩm sinh, trẻ tự kỷ nhẹ có chỉ số IQ bình thường); </w:t>
      </w:r>
    </w:p>
    <w:p w14:paraId="30FE049A" w14:textId="77777777" w:rsidR="002349C3" w:rsidRPr="001B4450" w:rsidRDefault="002349C3" w:rsidP="001B4450">
      <w:pPr>
        <w:spacing w:before="120" w:after="60" w:line="276" w:lineRule="auto"/>
        <w:ind w:firstLine="567"/>
        <w:jc w:val="both"/>
        <w:rPr>
          <w:sz w:val="26"/>
          <w:szCs w:val="26"/>
          <w:lang w:val="vi-VN"/>
        </w:rPr>
      </w:pPr>
      <w:r w:rsidRPr="005A1CF9">
        <w:rPr>
          <w:sz w:val="26"/>
          <w:szCs w:val="26"/>
          <w:lang w:val="vi-VN"/>
        </w:rPr>
        <w:t xml:space="preserve">- </w:t>
      </w:r>
      <w:r w:rsidRPr="001B4450">
        <w:rPr>
          <w:sz w:val="26"/>
          <w:szCs w:val="26"/>
          <w:lang w:val="vi-VN"/>
        </w:rPr>
        <w:t xml:space="preserve">Một số trẻ khuyết tật khác có thể phát triển được các kỹ năng gần như trẻ bình thường (Ví dụ: trẻ chậm phát triển vận động và/ hoặc ngôn ngữ so với tuổi, trẻ bại não liệt nửa người hoặc hai chân mức độ nhẹ); </w:t>
      </w:r>
    </w:p>
    <w:p w14:paraId="1C035FB0" w14:textId="77777777" w:rsidR="002349C3" w:rsidRPr="001B4450" w:rsidRDefault="002349C3" w:rsidP="001B4450">
      <w:pPr>
        <w:spacing w:before="120" w:after="60" w:line="276" w:lineRule="auto"/>
        <w:ind w:firstLine="567"/>
        <w:jc w:val="both"/>
        <w:rPr>
          <w:sz w:val="26"/>
          <w:szCs w:val="26"/>
          <w:lang w:val="vi-VN"/>
        </w:rPr>
      </w:pPr>
      <w:r w:rsidRPr="005A1CF9">
        <w:rPr>
          <w:sz w:val="26"/>
          <w:szCs w:val="26"/>
          <w:lang w:val="vi-VN"/>
        </w:rPr>
        <w:t xml:space="preserve">- </w:t>
      </w:r>
      <w:r w:rsidRPr="001B4450">
        <w:rPr>
          <w:sz w:val="26"/>
          <w:szCs w:val="26"/>
          <w:lang w:val="vi-VN"/>
        </w:rPr>
        <w:t>Một số trẻ khuyết tật nặng cũng được phục hồi không dẫn đến các khuyết tật thứ phát, các kỹ năng được cải thiện nhiều và có thể hội nhập xã hội (Ví dụ trẻ bại não thể co cứng nặng sẽ không bị co rút biến dạng khớp, tuy không đi lại được nhưng ngồi xe lăn vẫn có thể đi học).</w:t>
      </w:r>
    </w:p>
    <w:p w14:paraId="487AB150" w14:textId="77777777" w:rsidR="002349C3" w:rsidRPr="001B4450" w:rsidRDefault="002349C3" w:rsidP="001B4450">
      <w:pPr>
        <w:numPr>
          <w:ilvl w:val="0"/>
          <w:numId w:val="16"/>
        </w:numPr>
        <w:spacing w:before="120" w:after="60" w:line="276" w:lineRule="auto"/>
        <w:ind w:left="0" w:firstLine="567"/>
        <w:jc w:val="both"/>
        <w:rPr>
          <w:b/>
          <w:sz w:val="26"/>
          <w:szCs w:val="26"/>
          <w:lang w:val="vi-VN"/>
        </w:rPr>
      </w:pPr>
      <w:r w:rsidRPr="001B4450">
        <w:rPr>
          <w:b/>
          <w:i/>
          <w:sz w:val="26"/>
          <w:szCs w:val="26"/>
          <w:lang w:val="vi-VN"/>
        </w:rPr>
        <w:t>Đối với cha mẹ trẻ khuyết tật</w:t>
      </w:r>
      <w:r w:rsidRPr="001B4450">
        <w:rPr>
          <w:b/>
          <w:sz w:val="26"/>
          <w:szCs w:val="26"/>
          <w:lang w:val="vi-VN"/>
        </w:rPr>
        <w:t xml:space="preserve"> </w:t>
      </w:r>
    </w:p>
    <w:p w14:paraId="25F123C1" w14:textId="77777777" w:rsidR="002349C3" w:rsidRPr="001B4450" w:rsidRDefault="002349C3" w:rsidP="001B4450">
      <w:pPr>
        <w:spacing w:before="120" w:after="60" w:line="276" w:lineRule="auto"/>
        <w:ind w:firstLine="567"/>
        <w:jc w:val="both"/>
        <w:rPr>
          <w:b/>
          <w:sz w:val="26"/>
          <w:szCs w:val="26"/>
          <w:lang w:val="vi-VN"/>
        </w:rPr>
      </w:pPr>
      <w:r w:rsidRPr="005A1CF9">
        <w:rPr>
          <w:sz w:val="26"/>
          <w:szCs w:val="26"/>
          <w:lang w:val="vi-VN"/>
        </w:rPr>
        <w:t xml:space="preserve">- </w:t>
      </w:r>
      <w:r w:rsidRPr="001B4450">
        <w:rPr>
          <w:sz w:val="26"/>
          <w:szCs w:val="26"/>
          <w:lang w:val="vi-VN"/>
        </w:rPr>
        <w:t xml:space="preserve">Can thiệp sớm khiến cha mẹ bị lôi cuốn một cách tích cực vào quá trình can thiệp, nhờ đó họ phát hiện được khả năng và tiềm năng của bản thân. </w:t>
      </w:r>
    </w:p>
    <w:p w14:paraId="2EF566DA" w14:textId="77777777" w:rsidR="002349C3" w:rsidRPr="001B4450" w:rsidRDefault="002349C3" w:rsidP="001B4450">
      <w:pPr>
        <w:spacing w:before="120" w:after="60" w:line="276" w:lineRule="auto"/>
        <w:ind w:firstLine="567"/>
        <w:jc w:val="both"/>
        <w:rPr>
          <w:b/>
          <w:sz w:val="26"/>
          <w:szCs w:val="26"/>
          <w:lang w:val="vi-VN"/>
        </w:rPr>
      </w:pPr>
      <w:r w:rsidRPr="005A1CF9">
        <w:rPr>
          <w:sz w:val="26"/>
          <w:szCs w:val="26"/>
          <w:lang w:val="vi-VN"/>
        </w:rPr>
        <w:t xml:space="preserve">- </w:t>
      </w:r>
      <w:r w:rsidRPr="001B4450">
        <w:rPr>
          <w:sz w:val="26"/>
          <w:szCs w:val="26"/>
          <w:lang w:val="vi-VN"/>
        </w:rPr>
        <w:t xml:space="preserve">Cha mẹ có thể chăm sóc trẻ hàng ngày, duy trì tư thế đúng, bế ẵm, tập luyện… </w:t>
      </w:r>
    </w:p>
    <w:p w14:paraId="17777477" w14:textId="77777777" w:rsidR="002349C3" w:rsidRPr="001B4450" w:rsidRDefault="002349C3" w:rsidP="001B4450">
      <w:pPr>
        <w:spacing w:before="120" w:after="60" w:line="276" w:lineRule="auto"/>
        <w:ind w:firstLine="567"/>
        <w:jc w:val="both"/>
        <w:rPr>
          <w:b/>
          <w:sz w:val="26"/>
          <w:szCs w:val="26"/>
          <w:lang w:val="vi-VN"/>
        </w:rPr>
      </w:pPr>
      <w:r w:rsidRPr="005A1CF9">
        <w:rPr>
          <w:sz w:val="26"/>
          <w:szCs w:val="26"/>
          <w:lang w:val="vi-VN"/>
        </w:rPr>
        <w:t xml:space="preserve">- </w:t>
      </w:r>
      <w:r w:rsidRPr="001B4450">
        <w:rPr>
          <w:sz w:val="26"/>
          <w:szCs w:val="26"/>
          <w:lang w:val="vi-VN"/>
        </w:rPr>
        <w:t xml:space="preserve">Can thiệp sớm khiến cha mẹ phải đương đầu với các vấn đề cảm xúc, giúp họ dễ chấp nhận khuyết tật của trẻ. </w:t>
      </w:r>
    </w:p>
    <w:p w14:paraId="5CBBC6B4" w14:textId="77777777" w:rsidR="002349C3" w:rsidRPr="001B4450" w:rsidRDefault="002349C3" w:rsidP="001B4450">
      <w:pPr>
        <w:spacing w:before="120" w:after="60" w:line="276" w:lineRule="auto"/>
        <w:ind w:firstLine="567"/>
        <w:jc w:val="both"/>
        <w:rPr>
          <w:b/>
          <w:sz w:val="26"/>
          <w:szCs w:val="26"/>
          <w:lang w:val="vi-VN"/>
        </w:rPr>
      </w:pPr>
      <w:r w:rsidRPr="005A1CF9">
        <w:rPr>
          <w:sz w:val="26"/>
          <w:szCs w:val="26"/>
          <w:lang w:val="vi-VN"/>
        </w:rPr>
        <w:t xml:space="preserve">- </w:t>
      </w:r>
      <w:r w:rsidRPr="001B4450">
        <w:rPr>
          <w:sz w:val="26"/>
          <w:szCs w:val="26"/>
          <w:lang w:val="vi-VN"/>
        </w:rPr>
        <w:t xml:space="preserve">Nhờ can thiệp sớm, cha mẹ có kỹ năng xử trí với các vấn đề của trẻ, tăng cường tương tác trẻ- cha mẹ… </w:t>
      </w:r>
    </w:p>
    <w:p w14:paraId="2AC2E08D" w14:textId="77777777" w:rsidR="002349C3" w:rsidRPr="001B4450" w:rsidRDefault="002349C3" w:rsidP="001B4450">
      <w:pPr>
        <w:spacing w:before="120" w:after="60" w:line="276" w:lineRule="auto"/>
        <w:ind w:firstLine="567"/>
        <w:jc w:val="both"/>
        <w:rPr>
          <w:b/>
          <w:sz w:val="26"/>
          <w:szCs w:val="26"/>
          <w:lang w:val="vi-VN"/>
        </w:rPr>
      </w:pPr>
      <w:r w:rsidRPr="005A1CF9">
        <w:rPr>
          <w:sz w:val="26"/>
          <w:szCs w:val="26"/>
          <w:lang w:val="vi-VN"/>
        </w:rPr>
        <w:t xml:space="preserve">- </w:t>
      </w:r>
      <w:r w:rsidRPr="001B4450">
        <w:rPr>
          <w:sz w:val="26"/>
          <w:szCs w:val="26"/>
          <w:lang w:val="vi-VN"/>
        </w:rPr>
        <w:t>Thêm vào đó Can thiệp sớm khiến cha mẹ tiếp cận thông tin tốt hơn về: chẩn đoán, nguyên nhân khuyết tật, hiểu biết về sự phát triển bình thường của trẻ, hệ thống cung cấp dịch vụ hiện có và làm thế nào để kích thích sự phát triển đang bị chậm hoặc rối loạn của trẻ.</w:t>
      </w:r>
    </w:p>
    <w:p w14:paraId="112D500D" w14:textId="77777777" w:rsidR="002349C3" w:rsidRPr="001B4450" w:rsidRDefault="002349C3" w:rsidP="001B4450">
      <w:pPr>
        <w:numPr>
          <w:ilvl w:val="0"/>
          <w:numId w:val="16"/>
        </w:numPr>
        <w:spacing w:before="120" w:after="60" w:line="276" w:lineRule="auto"/>
        <w:ind w:left="0" w:firstLine="567"/>
        <w:jc w:val="both"/>
        <w:rPr>
          <w:b/>
          <w:sz w:val="26"/>
          <w:szCs w:val="26"/>
          <w:lang w:val="vi-VN"/>
        </w:rPr>
      </w:pPr>
      <w:r w:rsidRPr="001B4450">
        <w:rPr>
          <w:b/>
          <w:i/>
          <w:sz w:val="26"/>
          <w:szCs w:val="26"/>
          <w:lang w:val="vi-VN"/>
        </w:rPr>
        <w:t>Đối với gia đình</w:t>
      </w:r>
      <w:r w:rsidRPr="001B4450">
        <w:rPr>
          <w:b/>
          <w:sz w:val="26"/>
          <w:szCs w:val="26"/>
          <w:lang w:val="vi-VN"/>
        </w:rPr>
        <w:t xml:space="preserve"> </w:t>
      </w:r>
    </w:p>
    <w:p w14:paraId="1264B980" w14:textId="77777777" w:rsidR="002349C3" w:rsidRPr="001B4450" w:rsidRDefault="002349C3" w:rsidP="001B4450">
      <w:pPr>
        <w:spacing w:before="120" w:after="60" w:line="276" w:lineRule="auto"/>
        <w:ind w:firstLine="567"/>
        <w:jc w:val="both"/>
        <w:rPr>
          <w:sz w:val="26"/>
          <w:szCs w:val="26"/>
          <w:lang w:val="vi-VN"/>
        </w:rPr>
      </w:pPr>
      <w:r w:rsidRPr="005A1CF9">
        <w:rPr>
          <w:sz w:val="26"/>
          <w:szCs w:val="26"/>
          <w:lang w:val="vi-VN"/>
        </w:rPr>
        <w:t xml:space="preserve">- </w:t>
      </w:r>
      <w:r w:rsidRPr="001B4450">
        <w:rPr>
          <w:sz w:val="26"/>
          <w:szCs w:val="26"/>
          <w:lang w:val="vi-VN"/>
        </w:rPr>
        <w:t xml:space="preserve">Can thiệp sớm giúp anh chị em ruột của trẻ có thái độ và hành vi đúng mức với các vấn đề của trẻ. </w:t>
      </w:r>
    </w:p>
    <w:p w14:paraId="3D2D0E82" w14:textId="77777777" w:rsidR="002349C3" w:rsidRPr="00E652E3" w:rsidRDefault="002349C3" w:rsidP="001B4450">
      <w:pPr>
        <w:spacing w:before="120" w:after="60" w:line="276" w:lineRule="auto"/>
        <w:ind w:firstLine="567"/>
        <w:jc w:val="both"/>
        <w:rPr>
          <w:spacing w:val="2"/>
          <w:sz w:val="26"/>
          <w:szCs w:val="26"/>
          <w:lang w:val="vi-VN"/>
        </w:rPr>
      </w:pPr>
      <w:r w:rsidRPr="005A1CF9">
        <w:rPr>
          <w:spacing w:val="2"/>
          <w:sz w:val="26"/>
          <w:szCs w:val="26"/>
          <w:lang w:val="vi-VN"/>
        </w:rPr>
        <w:t xml:space="preserve">- </w:t>
      </w:r>
      <w:r w:rsidRPr="00E652E3">
        <w:rPr>
          <w:spacing w:val="2"/>
          <w:sz w:val="26"/>
          <w:szCs w:val="26"/>
          <w:lang w:val="vi-VN"/>
        </w:rPr>
        <w:t>Can thiệp sớm đảm bảo gia đình (ông bà, chú bác, cô dì…) sẽ tham gia mạng lưới và hệ thống, cùng phối hợp đối phó với các khó khăn của trẻ đồng thời làm nhẹ gánh nặng cho gia đình thông qua các hoạt động trợ giúp gia đình, chăm sóc trẻ và các phương tiện khác (vật chất, dụng cụ thích ứng, cải tạo nhà cửa…).</w:t>
      </w:r>
    </w:p>
    <w:p w14:paraId="0492751C" w14:textId="77777777" w:rsidR="002349C3" w:rsidRPr="001B4450" w:rsidRDefault="002349C3" w:rsidP="00E652E3">
      <w:pPr>
        <w:numPr>
          <w:ilvl w:val="0"/>
          <w:numId w:val="16"/>
        </w:numPr>
        <w:spacing w:before="120" w:after="60" w:line="271" w:lineRule="auto"/>
        <w:ind w:left="0" w:firstLine="567"/>
        <w:jc w:val="both"/>
        <w:rPr>
          <w:b/>
          <w:sz w:val="26"/>
          <w:szCs w:val="26"/>
          <w:lang w:val="vi-VN"/>
        </w:rPr>
      </w:pPr>
      <w:r w:rsidRPr="001B4450">
        <w:rPr>
          <w:b/>
          <w:i/>
          <w:sz w:val="26"/>
          <w:szCs w:val="26"/>
          <w:lang w:val="vi-VN"/>
        </w:rPr>
        <w:t>Đối với xã hội</w:t>
      </w:r>
      <w:r w:rsidRPr="001B4450">
        <w:rPr>
          <w:b/>
          <w:sz w:val="26"/>
          <w:szCs w:val="26"/>
          <w:lang w:val="vi-VN"/>
        </w:rPr>
        <w:t xml:space="preserve"> </w:t>
      </w:r>
    </w:p>
    <w:p w14:paraId="01A36B86" w14:textId="77777777" w:rsidR="002349C3" w:rsidRPr="001B4450" w:rsidRDefault="002349C3" w:rsidP="00E652E3">
      <w:pPr>
        <w:spacing w:before="120" w:after="60" w:line="271" w:lineRule="auto"/>
        <w:ind w:firstLine="567"/>
        <w:jc w:val="both"/>
        <w:rPr>
          <w:sz w:val="26"/>
          <w:szCs w:val="26"/>
          <w:lang w:val="vi-VN"/>
        </w:rPr>
      </w:pPr>
      <w:r w:rsidRPr="005A1CF9">
        <w:rPr>
          <w:sz w:val="26"/>
          <w:szCs w:val="26"/>
          <w:lang w:val="vi-VN"/>
        </w:rPr>
        <w:t xml:space="preserve">- </w:t>
      </w:r>
      <w:r w:rsidRPr="001B4450">
        <w:rPr>
          <w:sz w:val="26"/>
          <w:szCs w:val="26"/>
          <w:lang w:val="vi-VN"/>
        </w:rPr>
        <w:t xml:space="preserve">Can thiệp sớm giúp xã hội nhận thức được thực tế có nhiều trẻ có vấn đề về phát triển trong cộng đồng và quyền được hỗ trợ của chúng. </w:t>
      </w:r>
    </w:p>
    <w:p w14:paraId="75609791" w14:textId="77777777" w:rsidR="002349C3" w:rsidRPr="005A1CF9" w:rsidRDefault="002349C3" w:rsidP="00E652E3">
      <w:pPr>
        <w:spacing w:before="120" w:after="60" w:line="271" w:lineRule="auto"/>
        <w:ind w:firstLine="567"/>
        <w:jc w:val="both"/>
        <w:rPr>
          <w:sz w:val="26"/>
          <w:szCs w:val="26"/>
          <w:lang w:val="vi-VN"/>
        </w:rPr>
      </w:pPr>
      <w:r w:rsidRPr="005A1CF9">
        <w:rPr>
          <w:sz w:val="26"/>
          <w:szCs w:val="26"/>
          <w:lang w:val="vi-VN"/>
        </w:rPr>
        <w:t xml:space="preserve">- </w:t>
      </w:r>
      <w:r w:rsidRPr="001B4450">
        <w:rPr>
          <w:sz w:val="26"/>
          <w:szCs w:val="26"/>
          <w:lang w:val="vi-VN"/>
        </w:rPr>
        <w:t>Can thiệp sớm cũng làm tăng cơ hội tiếp cận giáo dục của trẻ, và do vậy sẽ làm giảm các chi phí xã hội do tội phạm, thất nghiệp, hoặc trợ cấp xã hội.</w:t>
      </w:r>
    </w:p>
    <w:p w14:paraId="15A3961B" w14:textId="77777777" w:rsidR="002349C3" w:rsidRPr="001B4450" w:rsidRDefault="002349C3" w:rsidP="00E652E3">
      <w:pPr>
        <w:spacing w:before="120" w:after="60" w:line="271" w:lineRule="auto"/>
        <w:ind w:firstLine="567"/>
        <w:jc w:val="both"/>
        <w:rPr>
          <w:sz w:val="26"/>
          <w:szCs w:val="26"/>
          <w:lang w:val="vi-VN"/>
        </w:rPr>
      </w:pPr>
      <w:r w:rsidRPr="001B4450">
        <w:rPr>
          <w:b/>
          <w:sz w:val="26"/>
          <w:szCs w:val="26"/>
          <w:lang w:val="vi-VN"/>
        </w:rPr>
        <w:lastRenderedPageBreak/>
        <w:t>2</w:t>
      </w:r>
      <w:r w:rsidRPr="001B4450">
        <w:rPr>
          <w:sz w:val="26"/>
          <w:szCs w:val="26"/>
          <w:lang w:val="vi-VN"/>
        </w:rPr>
        <w:t>.</w:t>
      </w:r>
      <w:r w:rsidRPr="001B4450">
        <w:rPr>
          <w:b/>
          <w:sz w:val="26"/>
          <w:szCs w:val="26"/>
          <w:lang w:val="vi-VN"/>
        </w:rPr>
        <w:t>4. Quan điểm về Phát hiện sớm</w:t>
      </w:r>
      <w:r w:rsidR="00E652E3">
        <w:rPr>
          <w:b/>
          <w:sz w:val="26"/>
          <w:szCs w:val="26"/>
          <w:lang w:val="vi-VN"/>
        </w:rPr>
        <w:t xml:space="preserve"> </w:t>
      </w:r>
      <w:r w:rsidRPr="001B4450">
        <w:rPr>
          <w:b/>
          <w:sz w:val="26"/>
          <w:szCs w:val="26"/>
          <w:lang w:val="vi-VN"/>
        </w:rPr>
        <w:t>-</w:t>
      </w:r>
      <w:r w:rsidR="00E652E3">
        <w:rPr>
          <w:b/>
          <w:sz w:val="26"/>
          <w:szCs w:val="26"/>
          <w:lang w:val="vi-VN"/>
        </w:rPr>
        <w:t xml:space="preserve"> </w:t>
      </w:r>
      <w:r w:rsidRPr="001B4450">
        <w:rPr>
          <w:b/>
          <w:sz w:val="26"/>
          <w:szCs w:val="26"/>
          <w:lang w:val="vi-VN"/>
        </w:rPr>
        <w:t>Can thiệp sớm khuyết tật</w:t>
      </w:r>
    </w:p>
    <w:p w14:paraId="3FC25590"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t>Quan điểm chỉ đạo Liên Hiệp Quốc về dịch vụ cho người khuyết tật nói chung trong đó có trẻ khuyết tật có thể tóm lược như sau:</w:t>
      </w:r>
    </w:p>
    <w:p w14:paraId="1D59414B" w14:textId="77777777" w:rsidR="002349C3" w:rsidRPr="00E652E3" w:rsidRDefault="002349C3" w:rsidP="00E652E3">
      <w:pPr>
        <w:numPr>
          <w:ilvl w:val="0"/>
          <w:numId w:val="22"/>
        </w:numPr>
        <w:spacing w:before="120" w:after="60" w:line="271" w:lineRule="auto"/>
        <w:ind w:left="0" w:firstLine="567"/>
        <w:jc w:val="both"/>
        <w:rPr>
          <w:spacing w:val="2"/>
          <w:sz w:val="26"/>
          <w:szCs w:val="26"/>
          <w:lang w:val="vi-VN"/>
        </w:rPr>
      </w:pPr>
      <w:r w:rsidRPr="00E652E3">
        <w:rPr>
          <w:i/>
          <w:spacing w:val="2"/>
          <w:sz w:val="26"/>
          <w:szCs w:val="26"/>
          <w:lang w:val="vi-VN"/>
        </w:rPr>
        <w:t>Toàn diện</w:t>
      </w:r>
      <w:r w:rsidRPr="00E652E3">
        <w:rPr>
          <w:spacing w:val="2"/>
          <w:sz w:val="26"/>
          <w:szCs w:val="26"/>
          <w:lang w:val="vi-VN"/>
        </w:rPr>
        <w:t xml:space="preserve"> cả về hình thức lẫn loại hình dịch vụ nhằm "tạo điều kiện cho người khuyết tật phát triển năng lực và kỹ năng đến mức tối đa và thúc đẩy quá trình hoà nhập và tái hoà nhập xã hội".</w:t>
      </w:r>
    </w:p>
    <w:p w14:paraId="042A94C5" w14:textId="77777777" w:rsidR="002349C3" w:rsidRPr="001B4450" w:rsidRDefault="002349C3" w:rsidP="00E652E3">
      <w:pPr>
        <w:numPr>
          <w:ilvl w:val="0"/>
          <w:numId w:val="22"/>
        </w:numPr>
        <w:spacing w:before="120" w:after="60" w:line="271" w:lineRule="auto"/>
        <w:ind w:left="0" w:firstLine="567"/>
        <w:jc w:val="both"/>
        <w:rPr>
          <w:sz w:val="26"/>
          <w:szCs w:val="26"/>
          <w:lang w:val="vi-VN"/>
        </w:rPr>
      </w:pPr>
      <w:r w:rsidRPr="001B4450">
        <w:rPr>
          <w:i/>
          <w:sz w:val="26"/>
          <w:szCs w:val="26"/>
          <w:lang w:val="vi-VN"/>
        </w:rPr>
        <w:t xml:space="preserve">Dễ tiếp cận </w:t>
      </w:r>
      <w:r w:rsidRPr="001B4450">
        <w:rPr>
          <w:sz w:val="26"/>
          <w:szCs w:val="26"/>
          <w:lang w:val="vi-VN"/>
        </w:rPr>
        <w:t>và nằm trong chương trình phát triển tổng thể của toàn xã hội.</w:t>
      </w:r>
    </w:p>
    <w:p w14:paraId="7099F7B8" w14:textId="77777777" w:rsidR="002349C3" w:rsidRPr="001B4450" w:rsidRDefault="002349C3" w:rsidP="00E652E3">
      <w:pPr>
        <w:numPr>
          <w:ilvl w:val="0"/>
          <w:numId w:val="22"/>
        </w:numPr>
        <w:spacing w:before="120" w:after="60" w:line="271" w:lineRule="auto"/>
        <w:ind w:left="0" w:firstLine="567"/>
        <w:jc w:val="both"/>
        <w:rPr>
          <w:sz w:val="26"/>
          <w:szCs w:val="26"/>
          <w:lang w:val="vi-VN"/>
        </w:rPr>
      </w:pPr>
      <w:r w:rsidRPr="001B4450">
        <w:rPr>
          <w:i/>
          <w:sz w:val="26"/>
          <w:szCs w:val="26"/>
          <w:lang w:val="vi-VN"/>
        </w:rPr>
        <w:t>Phòng ngừa</w:t>
      </w:r>
      <w:r w:rsidRPr="001B4450">
        <w:rPr>
          <w:sz w:val="26"/>
          <w:szCs w:val="26"/>
          <w:lang w:val="vi-VN"/>
        </w:rPr>
        <w:t xml:space="preserve"> chính là sự kết hợp phát hiện và điều trị sớm khuyết tật.</w:t>
      </w:r>
    </w:p>
    <w:p w14:paraId="5DC149D9" w14:textId="77777777" w:rsidR="002349C3" w:rsidRPr="001B4450" w:rsidRDefault="002349C3" w:rsidP="00E652E3">
      <w:pPr>
        <w:numPr>
          <w:ilvl w:val="0"/>
          <w:numId w:val="22"/>
        </w:numPr>
        <w:spacing w:before="120" w:after="60" w:line="271" w:lineRule="auto"/>
        <w:ind w:left="0" w:firstLine="567"/>
        <w:jc w:val="both"/>
        <w:rPr>
          <w:sz w:val="26"/>
          <w:szCs w:val="26"/>
          <w:lang w:val="vi-VN"/>
        </w:rPr>
      </w:pPr>
      <w:r w:rsidRPr="001B4450">
        <w:rPr>
          <w:i/>
          <w:sz w:val="26"/>
          <w:szCs w:val="26"/>
          <w:lang w:val="vi-VN"/>
        </w:rPr>
        <w:t>Phát huy</w:t>
      </w:r>
      <w:r w:rsidRPr="001B4450">
        <w:rPr>
          <w:sz w:val="26"/>
          <w:szCs w:val="26"/>
          <w:lang w:val="vi-VN"/>
        </w:rPr>
        <w:t xml:space="preserve"> được các nguồn của gia đình và của cộng đồng.</w:t>
      </w:r>
    </w:p>
    <w:p w14:paraId="5B3AFB59" w14:textId="77777777" w:rsidR="002349C3" w:rsidRPr="001B4450" w:rsidRDefault="002349C3" w:rsidP="00E652E3">
      <w:pPr>
        <w:numPr>
          <w:ilvl w:val="0"/>
          <w:numId w:val="22"/>
        </w:numPr>
        <w:spacing w:before="120" w:after="60" w:line="271" w:lineRule="auto"/>
        <w:ind w:left="0" w:firstLine="567"/>
        <w:jc w:val="both"/>
        <w:rPr>
          <w:sz w:val="26"/>
          <w:szCs w:val="26"/>
          <w:lang w:val="vi-VN"/>
        </w:rPr>
      </w:pPr>
      <w:r w:rsidRPr="001B4450">
        <w:rPr>
          <w:i/>
          <w:sz w:val="26"/>
          <w:szCs w:val="26"/>
          <w:lang w:val="vi-VN"/>
        </w:rPr>
        <w:t xml:space="preserve">Lôi kéo người khuyết tật </w:t>
      </w:r>
      <w:r w:rsidRPr="001B4450">
        <w:rPr>
          <w:sz w:val="26"/>
          <w:szCs w:val="26"/>
          <w:lang w:val="vi-VN"/>
        </w:rPr>
        <w:t>và gia đình tham gia vào các quá trình tạo quyết định.</w:t>
      </w:r>
    </w:p>
    <w:p w14:paraId="00C9664B" w14:textId="77777777" w:rsidR="002349C3" w:rsidRPr="001B4450" w:rsidRDefault="002349C3" w:rsidP="00E652E3">
      <w:pPr>
        <w:spacing w:before="120" w:after="60" w:line="271" w:lineRule="auto"/>
        <w:ind w:firstLine="567"/>
        <w:jc w:val="both"/>
        <w:rPr>
          <w:b/>
          <w:bCs/>
          <w:sz w:val="26"/>
          <w:szCs w:val="26"/>
          <w:lang w:val="vi-VN"/>
        </w:rPr>
      </w:pPr>
      <w:r w:rsidRPr="001B4450">
        <w:rPr>
          <w:b/>
          <w:bCs/>
          <w:sz w:val="26"/>
          <w:szCs w:val="26"/>
          <w:lang w:val="vi-VN"/>
        </w:rPr>
        <w:t>2.5. Tiêu chí chăm sóc sức khỏe cho trẻ khuyết tật</w:t>
      </w:r>
    </w:p>
    <w:p w14:paraId="4966005F" w14:textId="77777777" w:rsidR="002349C3" w:rsidRPr="001B4450" w:rsidRDefault="002349C3" w:rsidP="00E652E3">
      <w:pPr>
        <w:spacing w:before="120" w:after="60" w:line="271" w:lineRule="auto"/>
        <w:ind w:firstLine="567"/>
        <w:jc w:val="both"/>
        <w:rPr>
          <w:sz w:val="26"/>
          <w:szCs w:val="26"/>
          <w:lang w:val="vi-VN"/>
        </w:rPr>
      </w:pPr>
      <w:r w:rsidRPr="001B4450">
        <w:rPr>
          <w:sz w:val="26"/>
          <w:szCs w:val="26"/>
          <w:lang w:val="vi-VN"/>
        </w:rPr>
        <w:t xml:space="preserve">Trong Thập kỷ vì người khuyết tật của Liên Hiệp Quốc (1983-1992), một loạt các hội nghị xem xét việc thiết lập các chương trình điều phối cho trẻ khuyết tật có nhu cầu can thiệp y tế để từ đó đưa ra một sự thống nhất cho thiết kế của chăm sóc hiện đại. </w:t>
      </w:r>
    </w:p>
    <w:p w14:paraId="69290E08" w14:textId="77777777" w:rsidR="002349C3" w:rsidRPr="001B4450" w:rsidRDefault="002349C3" w:rsidP="00E652E3">
      <w:pPr>
        <w:spacing w:before="120" w:after="60" w:line="264" w:lineRule="auto"/>
        <w:ind w:firstLine="567"/>
        <w:jc w:val="both"/>
        <w:rPr>
          <w:sz w:val="26"/>
          <w:szCs w:val="26"/>
          <w:lang w:val="vi-VN"/>
        </w:rPr>
      </w:pPr>
      <w:r w:rsidRPr="001B4450">
        <w:rPr>
          <w:sz w:val="26"/>
          <w:szCs w:val="26"/>
          <w:lang w:val="vi-VN"/>
        </w:rPr>
        <w:t>Các hội nghị này đã đưa ra được 10 tiêu chí của mô hình chăm sóc y tế tốt nhất cho trẻ khuyết tật và trẻ có vấn đề về phát triển như sau:</w:t>
      </w:r>
    </w:p>
    <w:p w14:paraId="670C462F" w14:textId="77777777" w:rsidR="002349C3" w:rsidRPr="001B4450" w:rsidRDefault="002349C3" w:rsidP="00E652E3">
      <w:pPr>
        <w:numPr>
          <w:ilvl w:val="0"/>
          <w:numId w:val="1"/>
        </w:numPr>
        <w:tabs>
          <w:tab w:val="clear" w:pos="360"/>
          <w:tab w:val="num" w:pos="840"/>
          <w:tab w:val="left" w:pos="960"/>
        </w:tabs>
        <w:spacing w:before="120" w:after="60" w:line="264" w:lineRule="auto"/>
        <w:ind w:left="0" w:firstLine="567"/>
        <w:jc w:val="both"/>
        <w:rPr>
          <w:sz w:val="26"/>
          <w:szCs w:val="26"/>
          <w:lang w:val="vi-VN"/>
        </w:rPr>
      </w:pPr>
      <w:r w:rsidRPr="001B4450">
        <w:rPr>
          <w:sz w:val="26"/>
          <w:szCs w:val="26"/>
          <w:lang w:val="vi-VN"/>
        </w:rPr>
        <w:t>Coi trẻ và gia đình là trọng tâm của các dịch vụ chăm sóc y tế.</w:t>
      </w:r>
    </w:p>
    <w:p w14:paraId="5CED6DE3" w14:textId="77777777" w:rsidR="002349C3" w:rsidRPr="001B4450" w:rsidRDefault="002349C3" w:rsidP="00E652E3">
      <w:pPr>
        <w:numPr>
          <w:ilvl w:val="0"/>
          <w:numId w:val="1"/>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 xml:space="preserve"> Dựa vào nhu cầu của trẻ và gia đình, được xác định bởi kết quả đánh giá trẻ và gia đình một cách tổng thể và thích hợp.</w:t>
      </w:r>
    </w:p>
    <w:p w14:paraId="1B9D7E20"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Khuyến khích cuộc sống bình thường của trẻ tại nhà và cộng đồng.</w:t>
      </w:r>
    </w:p>
    <w:p w14:paraId="03FC513E"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Cung cấp các chỉ dẫn cho gia đình trong việc tạo một môi trường hỗ trợ và nuôi dưỡng quá trình phát triển của trẻ.</w:t>
      </w:r>
    </w:p>
    <w:p w14:paraId="01C5732C"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Đảm bảo sự tiếp cận của trẻ với hàng loạt các dịch vụ về xã hội, giáo dục và y tế tổng hợp.</w:t>
      </w:r>
    </w:p>
    <w:p w14:paraId="0EE00294"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Khuyến khích trẻ và gia đình trở thành những khách hàng có hiểu biết bằng cách tăng cường kiến thức và thông tin về hệ thống chăm sóc y tế.</w:t>
      </w:r>
    </w:p>
    <w:p w14:paraId="42CFA5F5"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Phải sẵn có các nguồn cung cấp dịch vụ có hiệu quả và hiệu suất cao.</w:t>
      </w:r>
    </w:p>
    <w:p w14:paraId="331E8FB5"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 xml:space="preserve"> Góp phần vào quá trình điều phối và liên lạc giữa trẻ, gia đình, nhà trường và các cơ quan liên quan khác.</w:t>
      </w:r>
    </w:p>
    <w:p w14:paraId="367BD537" w14:textId="77777777" w:rsidR="002349C3" w:rsidRPr="001B4450" w:rsidRDefault="002349C3" w:rsidP="00E652E3">
      <w:pPr>
        <w:numPr>
          <w:ilvl w:val="0"/>
          <w:numId w:val="2"/>
        </w:numPr>
        <w:tabs>
          <w:tab w:val="clear" w:pos="360"/>
          <w:tab w:val="num" w:pos="720"/>
          <w:tab w:val="left" w:pos="960"/>
        </w:tabs>
        <w:spacing w:before="120" w:after="60" w:line="264" w:lineRule="auto"/>
        <w:ind w:left="0" w:firstLine="567"/>
        <w:jc w:val="both"/>
        <w:rPr>
          <w:sz w:val="26"/>
          <w:szCs w:val="26"/>
          <w:lang w:val="vi-VN"/>
        </w:rPr>
      </w:pPr>
      <w:r w:rsidRPr="001B4450">
        <w:rPr>
          <w:sz w:val="26"/>
          <w:szCs w:val="26"/>
          <w:lang w:val="vi-VN"/>
        </w:rPr>
        <w:t>Cải thiện sự độc lập về chức năng của trẻ và gia đình.</w:t>
      </w:r>
    </w:p>
    <w:p w14:paraId="47AF7D3D" w14:textId="77777777" w:rsidR="002349C3" w:rsidRPr="001B4450" w:rsidRDefault="002349C3" w:rsidP="00E652E3">
      <w:pPr>
        <w:numPr>
          <w:ilvl w:val="0"/>
          <w:numId w:val="2"/>
        </w:numPr>
        <w:tabs>
          <w:tab w:val="clear" w:pos="360"/>
          <w:tab w:val="left" w:pos="960"/>
          <w:tab w:val="num" w:pos="1080"/>
        </w:tabs>
        <w:spacing w:before="120" w:after="60" w:line="264" w:lineRule="auto"/>
        <w:ind w:left="0" w:firstLine="567"/>
        <w:jc w:val="both"/>
        <w:rPr>
          <w:sz w:val="26"/>
          <w:szCs w:val="26"/>
          <w:lang w:val="vi-VN"/>
        </w:rPr>
      </w:pPr>
      <w:r w:rsidRPr="001B4450">
        <w:rPr>
          <w:sz w:val="26"/>
          <w:szCs w:val="26"/>
          <w:lang w:val="vi-VN"/>
        </w:rPr>
        <w:t>Bảo vệ sự toàn vẹn của cấu trúc gia đình.</w:t>
      </w:r>
    </w:p>
    <w:p w14:paraId="32647A55" w14:textId="77777777" w:rsidR="002349C3" w:rsidRPr="001B4450" w:rsidRDefault="002349C3" w:rsidP="00E652E3">
      <w:pPr>
        <w:spacing w:before="120" w:after="60" w:line="264" w:lineRule="auto"/>
        <w:ind w:firstLine="567"/>
        <w:jc w:val="both"/>
        <w:rPr>
          <w:sz w:val="26"/>
          <w:szCs w:val="26"/>
          <w:lang w:val="vi-VN"/>
        </w:rPr>
      </w:pPr>
      <w:r w:rsidRPr="001B4450">
        <w:rPr>
          <w:b/>
          <w:sz w:val="26"/>
          <w:szCs w:val="26"/>
          <w:lang w:val="vi-VN"/>
        </w:rPr>
        <w:t>2.6. Công cụ sàng lọc phát hiện sớm trẻ khuyết tật</w:t>
      </w:r>
    </w:p>
    <w:p w14:paraId="53B5DB4E" w14:textId="77777777" w:rsidR="002349C3" w:rsidRPr="001B4450" w:rsidRDefault="002349C3" w:rsidP="00E652E3">
      <w:pPr>
        <w:spacing w:before="120" w:after="60" w:line="264" w:lineRule="auto"/>
        <w:ind w:firstLine="567"/>
        <w:jc w:val="both"/>
        <w:rPr>
          <w:sz w:val="26"/>
          <w:szCs w:val="26"/>
          <w:lang w:val="vi-VN"/>
        </w:rPr>
      </w:pPr>
      <w:r w:rsidRPr="001B4450">
        <w:rPr>
          <w:b/>
          <w:i/>
          <w:sz w:val="26"/>
          <w:szCs w:val="26"/>
          <w:lang w:val="vi-VN"/>
        </w:rPr>
        <w:t>Sàng lọc rối loạn phát triển</w:t>
      </w:r>
    </w:p>
    <w:p w14:paraId="02AB23AB" w14:textId="77777777" w:rsidR="002349C3" w:rsidRPr="005A1CF9" w:rsidRDefault="002349C3" w:rsidP="001B4450">
      <w:pPr>
        <w:tabs>
          <w:tab w:val="left" w:pos="900"/>
        </w:tabs>
        <w:spacing w:before="120" w:after="60" w:line="276" w:lineRule="auto"/>
        <w:ind w:firstLine="567"/>
        <w:jc w:val="both"/>
        <w:rPr>
          <w:bCs/>
          <w:sz w:val="26"/>
          <w:szCs w:val="26"/>
          <w:lang w:val="vi-VN"/>
        </w:rPr>
      </w:pPr>
      <w:r w:rsidRPr="005A1CF9">
        <w:rPr>
          <w:bCs/>
          <w:sz w:val="26"/>
          <w:szCs w:val="26"/>
          <w:lang w:val="vi-VN"/>
        </w:rPr>
        <w:t>Để sàng lọc rối loạn phát triển, trên thế giới có nhiều bộ công cụ được phát triển và sử dụng. Mỗi bộ công cụ có các ưu điểm cũng như các hạn chế của nó.</w:t>
      </w:r>
    </w:p>
    <w:p w14:paraId="7A8412E9" w14:textId="77777777" w:rsidR="002349C3" w:rsidRPr="005A1CF9" w:rsidRDefault="002349C3" w:rsidP="001B4450">
      <w:pPr>
        <w:tabs>
          <w:tab w:val="left" w:pos="900"/>
        </w:tabs>
        <w:spacing w:before="120" w:after="60" w:line="276" w:lineRule="auto"/>
        <w:ind w:firstLine="567"/>
        <w:jc w:val="both"/>
        <w:rPr>
          <w:bCs/>
          <w:sz w:val="26"/>
          <w:szCs w:val="26"/>
          <w:lang w:val="vi-VN"/>
        </w:rPr>
      </w:pPr>
      <w:r w:rsidRPr="005A1CF9">
        <w:rPr>
          <w:bCs/>
          <w:sz w:val="26"/>
          <w:szCs w:val="26"/>
          <w:lang w:val="vi-VN"/>
        </w:rPr>
        <w:lastRenderedPageBreak/>
        <w:t>Sau đây là các bộ công cụ được sử dụng để đánh giá sự phát triển của trẻ nhằm phát hiện sớm rối loạn phát triể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9"/>
        <w:gridCol w:w="2203"/>
        <w:gridCol w:w="1131"/>
        <w:gridCol w:w="4129"/>
        <w:gridCol w:w="1650"/>
      </w:tblGrid>
      <w:tr w:rsidR="002349C3" w:rsidRPr="00E652E3" w14:paraId="29B2F89D" w14:textId="77777777">
        <w:tc>
          <w:tcPr>
            <w:tcW w:w="239" w:type="pct"/>
            <w:shd w:val="clear" w:color="auto" w:fill="auto"/>
          </w:tcPr>
          <w:p w14:paraId="37D672E7" w14:textId="77777777" w:rsidR="002349C3" w:rsidRPr="005A1CF9" w:rsidRDefault="002349C3" w:rsidP="00123DEE">
            <w:pPr>
              <w:tabs>
                <w:tab w:val="left" w:pos="900"/>
              </w:tabs>
              <w:spacing w:before="40"/>
              <w:rPr>
                <w:b/>
                <w:bCs/>
                <w:lang w:val="vi-VN"/>
              </w:rPr>
            </w:pPr>
          </w:p>
        </w:tc>
        <w:tc>
          <w:tcPr>
            <w:tcW w:w="1151" w:type="pct"/>
            <w:shd w:val="clear" w:color="auto" w:fill="auto"/>
          </w:tcPr>
          <w:p w14:paraId="3902D4DF" w14:textId="77777777" w:rsidR="002349C3" w:rsidRPr="00E652E3" w:rsidRDefault="002349C3" w:rsidP="00123DEE">
            <w:pPr>
              <w:tabs>
                <w:tab w:val="left" w:pos="900"/>
              </w:tabs>
              <w:spacing w:before="40"/>
              <w:jc w:val="center"/>
              <w:rPr>
                <w:b/>
                <w:bCs/>
                <w:lang w:val="fr-FR"/>
              </w:rPr>
            </w:pPr>
            <w:r w:rsidRPr="00E652E3">
              <w:rPr>
                <w:b/>
                <w:bCs/>
                <w:lang w:val="fr-FR"/>
              </w:rPr>
              <w:t>Tên công cụ</w:t>
            </w:r>
          </w:p>
        </w:tc>
        <w:tc>
          <w:tcPr>
            <w:tcW w:w="591" w:type="pct"/>
            <w:shd w:val="clear" w:color="auto" w:fill="auto"/>
          </w:tcPr>
          <w:p w14:paraId="3CAD3765" w14:textId="77777777" w:rsidR="002349C3" w:rsidRPr="00E652E3" w:rsidRDefault="002349C3" w:rsidP="00123DEE">
            <w:pPr>
              <w:tabs>
                <w:tab w:val="left" w:pos="900"/>
              </w:tabs>
              <w:spacing w:before="40"/>
              <w:jc w:val="center"/>
              <w:rPr>
                <w:b/>
                <w:bCs/>
                <w:lang w:val="fr-FR"/>
              </w:rPr>
            </w:pPr>
            <w:r w:rsidRPr="00E652E3">
              <w:rPr>
                <w:b/>
                <w:bCs/>
                <w:lang w:val="fr-FR"/>
              </w:rPr>
              <w:t xml:space="preserve">Lứa tuổi </w:t>
            </w:r>
          </w:p>
        </w:tc>
        <w:tc>
          <w:tcPr>
            <w:tcW w:w="2157" w:type="pct"/>
            <w:shd w:val="clear" w:color="auto" w:fill="auto"/>
          </w:tcPr>
          <w:p w14:paraId="5C32E300" w14:textId="77777777" w:rsidR="002349C3" w:rsidRPr="00E652E3" w:rsidRDefault="002349C3" w:rsidP="00123DEE">
            <w:pPr>
              <w:tabs>
                <w:tab w:val="left" w:pos="900"/>
              </w:tabs>
              <w:spacing w:before="40"/>
              <w:jc w:val="center"/>
              <w:rPr>
                <w:b/>
                <w:bCs/>
                <w:lang w:val="fr-FR"/>
              </w:rPr>
            </w:pPr>
            <w:r w:rsidRPr="00E652E3">
              <w:rPr>
                <w:b/>
                <w:bCs/>
                <w:lang w:val="fr-FR"/>
              </w:rPr>
              <w:t>Nội dung và người đánh giá</w:t>
            </w:r>
          </w:p>
        </w:tc>
        <w:tc>
          <w:tcPr>
            <w:tcW w:w="862" w:type="pct"/>
            <w:shd w:val="clear" w:color="auto" w:fill="auto"/>
          </w:tcPr>
          <w:p w14:paraId="273B5184" w14:textId="77777777" w:rsidR="002349C3" w:rsidRPr="00E652E3" w:rsidRDefault="002349C3" w:rsidP="00123DEE">
            <w:pPr>
              <w:tabs>
                <w:tab w:val="left" w:pos="900"/>
              </w:tabs>
              <w:spacing w:before="40"/>
              <w:jc w:val="center"/>
              <w:rPr>
                <w:b/>
                <w:bCs/>
                <w:lang w:val="fr-FR"/>
              </w:rPr>
            </w:pPr>
            <w:r w:rsidRPr="00E652E3">
              <w:rPr>
                <w:b/>
                <w:bCs/>
                <w:lang w:val="fr-FR"/>
              </w:rPr>
              <w:t>Tác giả</w:t>
            </w:r>
          </w:p>
        </w:tc>
      </w:tr>
      <w:tr w:rsidR="002349C3" w:rsidRPr="00E652E3" w14:paraId="59CA8071" w14:textId="77777777">
        <w:tc>
          <w:tcPr>
            <w:tcW w:w="239" w:type="pct"/>
            <w:shd w:val="clear" w:color="auto" w:fill="auto"/>
          </w:tcPr>
          <w:p w14:paraId="51F879B3" w14:textId="77777777" w:rsidR="002349C3" w:rsidRPr="00E652E3" w:rsidRDefault="002349C3" w:rsidP="00123DEE">
            <w:pPr>
              <w:tabs>
                <w:tab w:val="left" w:pos="900"/>
              </w:tabs>
              <w:spacing w:before="40"/>
              <w:rPr>
                <w:bCs/>
                <w:lang w:val="fr-FR"/>
              </w:rPr>
            </w:pPr>
            <w:r w:rsidRPr="00E652E3">
              <w:rPr>
                <w:bCs/>
                <w:lang w:val="fr-FR"/>
              </w:rPr>
              <w:t>1</w:t>
            </w:r>
          </w:p>
        </w:tc>
        <w:tc>
          <w:tcPr>
            <w:tcW w:w="1151" w:type="pct"/>
            <w:shd w:val="clear" w:color="auto" w:fill="auto"/>
          </w:tcPr>
          <w:p w14:paraId="446199A0" w14:textId="77777777" w:rsidR="002349C3" w:rsidRPr="005A1CF9" w:rsidRDefault="002349C3" w:rsidP="00123DEE">
            <w:pPr>
              <w:tabs>
                <w:tab w:val="left" w:pos="900"/>
              </w:tabs>
              <w:spacing w:before="40"/>
              <w:jc w:val="both"/>
              <w:rPr>
                <w:bCs/>
              </w:rPr>
            </w:pPr>
            <w:r w:rsidRPr="005A1CF9">
              <w:rPr>
                <w:bCs/>
              </w:rPr>
              <w:t xml:space="preserve">AEPS (Assessment, Evaluation &amp; Prog- ramming System) – </w:t>
            </w:r>
          </w:p>
          <w:p w14:paraId="6F4F618B" w14:textId="77777777" w:rsidR="002349C3" w:rsidRPr="005A1CF9" w:rsidRDefault="002349C3" w:rsidP="00123DEE">
            <w:pPr>
              <w:tabs>
                <w:tab w:val="left" w:pos="900"/>
              </w:tabs>
              <w:spacing w:before="40"/>
              <w:jc w:val="both"/>
              <w:rPr>
                <w:bCs/>
              </w:rPr>
            </w:pPr>
            <w:r w:rsidRPr="005A1CF9">
              <w:rPr>
                <w:bCs/>
              </w:rPr>
              <w:t>Hệ thống Đánh giá, Lượng giá và Lập chương trình cho trẻ nhỏ và trẻ em.</w:t>
            </w:r>
          </w:p>
        </w:tc>
        <w:tc>
          <w:tcPr>
            <w:tcW w:w="591" w:type="pct"/>
            <w:shd w:val="clear" w:color="auto" w:fill="auto"/>
          </w:tcPr>
          <w:p w14:paraId="535E0A34" w14:textId="77777777" w:rsidR="002349C3" w:rsidRPr="00E652E3" w:rsidRDefault="002349C3" w:rsidP="00123DEE">
            <w:pPr>
              <w:tabs>
                <w:tab w:val="left" w:pos="900"/>
              </w:tabs>
              <w:spacing w:before="40"/>
              <w:jc w:val="both"/>
              <w:rPr>
                <w:bCs/>
                <w:lang w:val="fr-FR"/>
              </w:rPr>
            </w:pPr>
            <w:r w:rsidRPr="00E652E3">
              <w:rPr>
                <w:bCs/>
                <w:lang w:val="fr-FR"/>
              </w:rPr>
              <w:t>0-6 tuổi</w:t>
            </w:r>
          </w:p>
        </w:tc>
        <w:tc>
          <w:tcPr>
            <w:tcW w:w="2157" w:type="pct"/>
            <w:shd w:val="clear" w:color="auto" w:fill="auto"/>
          </w:tcPr>
          <w:p w14:paraId="59BA5EB5" w14:textId="77777777" w:rsidR="002349C3" w:rsidRPr="00E652E3" w:rsidRDefault="002349C3" w:rsidP="00123DEE">
            <w:pPr>
              <w:tabs>
                <w:tab w:val="left" w:pos="900"/>
              </w:tabs>
              <w:spacing w:before="40"/>
              <w:jc w:val="both"/>
              <w:rPr>
                <w:bCs/>
                <w:lang w:val="fr-FR"/>
              </w:rPr>
            </w:pPr>
            <w:r w:rsidRPr="00E652E3">
              <w:rPr>
                <w:bCs/>
                <w:lang w:val="fr-FR"/>
              </w:rPr>
              <w:t>-Đánh giá và theo dõi sự phát triển.</w:t>
            </w:r>
          </w:p>
          <w:p w14:paraId="5DD01C38" w14:textId="77777777" w:rsidR="002349C3" w:rsidRPr="00E652E3" w:rsidRDefault="002349C3" w:rsidP="00123DEE">
            <w:pPr>
              <w:tabs>
                <w:tab w:val="left" w:pos="900"/>
              </w:tabs>
              <w:spacing w:before="40"/>
              <w:jc w:val="both"/>
              <w:rPr>
                <w:bCs/>
                <w:lang w:val="fr-FR"/>
              </w:rPr>
            </w:pPr>
            <w:r w:rsidRPr="00E652E3">
              <w:rPr>
                <w:bCs/>
                <w:lang w:val="fr-FR"/>
              </w:rPr>
              <w:t>-Kết nối đánh giá, can thiệp và lượng giá</w:t>
            </w:r>
          </w:p>
          <w:p w14:paraId="13D781B7" w14:textId="77777777" w:rsidR="002349C3" w:rsidRPr="00E652E3" w:rsidRDefault="002349C3" w:rsidP="00123DEE">
            <w:pPr>
              <w:tabs>
                <w:tab w:val="left" w:pos="900"/>
              </w:tabs>
              <w:spacing w:before="40"/>
              <w:jc w:val="both"/>
              <w:rPr>
                <w:bCs/>
                <w:lang w:val="fr-FR"/>
              </w:rPr>
            </w:pPr>
            <w:r w:rsidRPr="00E652E3">
              <w:rPr>
                <w:bCs/>
                <w:lang w:val="fr-FR"/>
              </w:rPr>
              <w:t>-Do người can thiệp, giáo viên, chuyên gia, người chăm sóc thực hiện.</w:t>
            </w:r>
          </w:p>
        </w:tc>
        <w:tc>
          <w:tcPr>
            <w:tcW w:w="862" w:type="pct"/>
            <w:shd w:val="clear" w:color="auto" w:fill="auto"/>
          </w:tcPr>
          <w:p w14:paraId="4D97F623" w14:textId="77777777" w:rsidR="002349C3" w:rsidRPr="00E652E3" w:rsidRDefault="002349C3" w:rsidP="00123DEE">
            <w:pPr>
              <w:tabs>
                <w:tab w:val="left" w:pos="900"/>
              </w:tabs>
              <w:spacing w:before="40"/>
              <w:jc w:val="both"/>
              <w:rPr>
                <w:bCs/>
                <w:lang w:val="fr-FR"/>
              </w:rPr>
            </w:pPr>
            <w:r w:rsidRPr="00E652E3">
              <w:rPr>
                <w:bCs/>
                <w:lang w:val="fr-FR"/>
              </w:rPr>
              <w:t>TS. Diana Bricker, Mỹ</w:t>
            </w:r>
          </w:p>
        </w:tc>
      </w:tr>
      <w:tr w:rsidR="002349C3" w:rsidRPr="00E652E3" w14:paraId="5A4DF6D7" w14:textId="77777777">
        <w:tc>
          <w:tcPr>
            <w:tcW w:w="239" w:type="pct"/>
            <w:shd w:val="clear" w:color="auto" w:fill="auto"/>
          </w:tcPr>
          <w:p w14:paraId="48AE6630" w14:textId="77777777" w:rsidR="002349C3" w:rsidRPr="00E652E3" w:rsidRDefault="002349C3" w:rsidP="00123DEE">
            <w:pPr>
              <w:tabs>
                <w:tab w:val="left" w:pos="900"/>
              </w:tabs>
              <w:spacing w:before="40"/>
              <w:rPr>
                <w:bCs/>
                <w:lang w:val="fr-FR"/>
              </w:rPr>
            </w:pPr>
            <w:r w:rsidRPr="00E652E3">
              <w:rPr>
                <w:bCs/>
                <w:lang w:val="fr-FR"/>
              </w:rPr>
              <w:t>2</w:t>
            </w:r>
          </w:p>
        </w:tc>
        <w:tc>
          <w:tcPr>
            <w:tcW w:w="1151" w:type="pct"/>
            <w:shd w:val="clear" w:color="auto" w:fill="auto"/>
          </w:tcPr>
          <w:p w14:paraId="659311EE" w14:textId="77777777" w:rsidR="002349C3" w:rsidRPr="00E652E3" w:rsidRDefault="002349C3" w:rsidP="00123DEE">
            <w:pPr>
              <w:tabs>
                <w:tab w:val="left" w:pos="900"/>
              </w:tabs>
              <w:spacing w:before="40"/>
              <w:jc w:val="both"/>
              <w:rPr>
                <w:bCs/>
                <w:lang w:val="fr-FR"/>
              </w:rPr>
            </w:pPr>
            <w:r w:rsidRPr="00E652E3">
              <w:rPr>
                <w:bCs/>
                <w:lang w:val="fr-FR"/>
              </w:rPr>
              <w:t xml:space="preserve">ASQ (Ages &amp; Stages Questionaires) – </w:t>
            </w:r>
          </w:p>
          <w:p w14:paraId="5623D723" w14:textId="77777777" w:rsidR="002349C3" w:rsidRPr="00E652E3" w:rsidRDefault="002349C3" w:rsidP="00123DEE">
            <w:pPr>
              <w:tabs>
                <w:tab w:val="left" w:pos="900"/>
              </w:tabs>
              <w:spacing w:before="40"/>
              <w:jc w:val="both"/>
              <w:rPr>
                <w:bCs/>
                <w:lang w:val="fr-FR"/>
              </w:rPr>
            </w:pPr>
            <w:r w:rsidRPr="00E652E3">
              <w:rPr>
                <w:bCs/>
                <w:lang w:val="fr-FR"/>
              </w:rPr>
              <w:t>Bộ câu hỏi theo tuổi và giai đoạn.</w:t>
            </w:r>
          </w:p>
        </w:tc>
        <w:tc>
          <w:tcPr>
            <w:tcW w:w="591" w:type="pct"/>
            <w:shd w:val="clear" w:color="auto" w:fill="auto"/>
          </w:tcPr>
          <w:p w14:paraId="38014756" w14:textId="77777777" w:rsidR="002349C3" w:rsidRPr="00E652E3" w:rsidRDefault="002349C3" w:rsidP="00123DEE">
            <w:pPr>
              <w:tabs>
                <w:tab w:val="left" w:pos="900"/>
              </w:tabs>
              <w:spacing w:before="40"/>
              <w:jc w:val="both"/>
              <w:rPr>
                <w:bCs/>
                <w:lang w:val="fr-FR"/>
              </w:rPr>
            </w:pPr>
            <w:r w:rsidRPr="00E652E3">
              <w:rPr>
                <w:bCs/>
                <w:lang w:val="fr-FR"/>
              </w:rPr>
              <w:t>0-5 tuổi</w:t>
            </w:r>
          </w:p>
        </w:tc>
        <w:tc>
          <w:tcPr>
            <w:tcW w:w="2157" w:type="pct"/>
            <w:shd w:val="clear" w:color="auto" w:fill="auto"/>
          </w:tcPr>
          <w:p w14:paraId="241A7E1E" w14:textId="77777777" w:rsidR="002349C3" w:rsidRPr="00E652E3" w:rsidRDefault="002349C3" w:rsidP="00123DEE">
            <w:pPr>
              <w:tabs>
                <w:tab w:val="left" w:pos="900"/>
              </w:tabs>
              <w:spacing w:before="40"/>
              <w:jc w:val="both"/>
              <w:rPr>
                <w:bCs/>
                <w:lang w:val="fr-FR"/>
              </w:rPr>
            </w:pPr>
            <w:r w:rsidRPr="00E652E3">
              <w:rPr>
                <w:bCs/>
                <w:lang w:val="fr-FR"/>
              </w:rPr>
              <w:t>-Đánh giá và theo dõi sự phát triển/ nguy cơ chậm phát triển. Rất hiệu quả trong việc phát hiện ra nhu cầu can thiệp.</w:t>
            </w:r>
          </w:p>
          <w:p w14:paraId="27651081" w14:textId="77777777" w:rsidR="002349C3" w:rsidRPr="00E652E3" w:rsidRDefault="002349C3" w:rsidP="00123DEE">
            <w:pPr>
              <w:tabs>
                <w:tab w:val="left" w:pos="900"/>
              </w:tabs>
              <w:spacing w:before="40"/>
              <w:jc w:val="both"/>
              <w:rPr>
                <w:bCs/>
                <w:lang w:val="fr-FR"/>
              </w:rPr>
            </w:pPr>
            <w:r w:rsidRPr="00E652E3">
              <w:rPr>
                <w:bCs/>
                <w:lang w:val="fr-FR"/>
              </w:rPr>
              <w:t>-Kết nối đánh giá, can thiệp và lượng giá</w:t>
            </w:r>
          </w:p>
          <w:p w14:paraId="6B36E2E7" w14:textId="77777777" w:rsidR="002349C3" w:rsidRPr="00E652E3" w:rsidRDefault="002349C3" w:rsidP="00123DEE">
            <w:pPr>
              <w:tabs>
                <w:tab w:val="left" w:pos="900"/>
              </w:tabs>
              <w:spacing w:before="40"/>
              <w:jc w:val="both"/>
              <w:rPr>
                <w:bCs/>
                <w:lang w:val="fr-FR"/>
              </w:rPr>
            </w:pPr>
            <w:r w:rsidRPr="00E652E3">
              <w:rPr>
                <w:bCs/>
                <w:lang w:val="fr-FR"/>
              </w:rPr>
              <w:t>-Do người can thiệp, giáo viên, chuyên gia, cha mẹ/ người chăm sóc thực hiện.</w:t>
            </w:r>
          </w:p>
        </w:tc>
        <w:tc>
          <w:tcPr>
            <w:tcW w:w="862" w:type="pct"/>
            <w:shd w:val="clear" w:color="auto" w:fill="auto"/>
          </w:tcPr>
          <w:p w14:paraId="33ABA10B" w14:textId="77777777" w:rsidR="002349C3" w:rsidRPr="00E652E3" w:rsidRDefault="002349C3" w:rsidP="00123DEE">
            <w:pPr>
              <w:tabs>
                <w:tab w:val="left" w:pos="900"/>
              </w:tabs>
              <w:spacing w:before="40"/>
              <w:jc w:val="both"/>
              <w:rPr>
                <w:bCs/>
                <w:lang w:val="fr-FR"/>
              </w:rPr>
            </w:pPr>
            <w:r w:rsidRPr="005A1CF9">
              <w:rPr>
                <w:bCs/>
              </w:rPr>
              <w:t xml:space="preserve">TS. Diana Bricker và TS. </w:t>
            </w:r>
            <w:r w:rsidRPr="00E652E3">
              <w:rPr>
                <w:bCs/>
                <w:lang w:val="fr-FR"/>
              </w:rPr>
              <w:t>Jane Squires, Mỹ</w:t>
            </w:r>
          </w:p>
        </w:tc>
      </w:tr>
      <w:tr w:rsidR="002349C3" w:rsidRPr="005A1CF9" w14:paraId="7E68B349" w14:textId="77777777">
        <w:tc>
          <w:tcPr>
            <w:tcW w:w="239" w:type="pct"/>
            <w:shd w:val="clear" w:color="auto" w:fill="auto"/>
          </w:tcPr>
          <w:p w14:paraId="7C0379C2" w14:textId="77777777" w:rsidR="002349C3" w:rsidRPr="00E652E3" w:rsidRDefault="002349C3" w:rsidP="00123DEE">
            <w:pPr>
              <w:tabs>
                <w:tab w:val="left" w:pos="900"/>
              </w:tabs>
              <w:spacing w:before="40"/>
              <w:rPr>
                <w:bCs/>
                <w:lang w:val="fr-FR"/>
              </w:rPr>
            </w:pPr>
            <w:r w:rsidRPr="00E652E3">
              <w:rPr>
                <w:bCs/>
                <w:lang w:val="fr-FR"/>
              </w:rPr>
              <w:t>3</w:t>
            </w:r>
          </w:p>
        </w:tc>
        <w:tc>
          <w:tcPr>
            <w:tcW w:w="1151" w:type="pct"/>
            <w:shd w:val="clear" w:color="auto" w:fill="auto"/>
          </w:tcPr>
          <w:p w14:paraId="2C62F7A5" w14:textId="77777777" w:rsidR="002349C3" w:rsidRPr="00123DEE" w:rsidRDefault="002349C3" w:rsidP="00123DEE">
            <w:pPr>
              <w:tabs>
                <w:tab w:val="left" w:pos="900"/>
              </w:tabs>
              <w:spacing w:before="40"/>
              <w:jc w:val="both"/>
              <w:rPr>
                <w:bCs/>
                <w:spacing w:val="-8"/>
                <w:lang w:val="fr-FR"/>
              </w:rPr>
            </w:pPr>
            <w:r w:rsidRPr="00123DEE">
              <w:rPr>
                <w:bCs/>
                <w:spacing w:val="-8"/>
                <w:lang w:val="fr-FR"/>
              </w:rPr>
              <w:t xml:space="preserve">ASQ-SE (Ages &amp; Stages Questionaires- Social Emotional)- </w:t>
            </w:r>
          </w:p>
          <w:p w14:paraId="6BC34BA2" w14:textId="77777777" w:rsidR="002349C3" w:rsidRPr="00E652E3" w:rsidRDefault="002349C3" w:rsidP="00123DEE">
            <w:pPr>
              <w:tabs>
                <w:tab w:val="left" w:pos="900"/>
              </w:tabs>
              <w:spacing w:before="40"/>
              <w:jc w:val="both"/>
              <w:rPr>
                <w:bCs/>
                <w:lang w:val="fr-FR"/>
              </w:rPr>
            </w:pPr>
            <w:r w:rsidRPr="00123DEE">
              <w:rPr>
                <w:bCs/>
                <w:spacing w:val="-8"/>
                <w:lang w:val="fr-FR"/>
              </w:rPr>
              <w:t>Bộ câu hỏi theo tuổi và giai đoạn-Xã hội &amp; Cảm xúc.</w:t>
            </w:r>
          </w:p>
        </w:tc>
        <w:tc>
          <w:tcPr>
            <w:tcW w:w="591" w:type="pct"/>
            <w:shd w:val="clear" w:color="auto" w:fill="auto"/>
          </w:tcPr>
          <w:p w14:paraId="3E3965C3" w14:textId="77777777" w:rsidR="002349C3" w:rsidRPr="00E652E3" w:rsidRDefault="002349C3" w:rsidP="00123DEE">
            <w:pPr>
              <w:tabs>
                <w:tab w:val="left" w:pos="900"/>
              </w:tabs>
              <w:spacing w:before="40"/>
              <w:jc w:val="both"/>
              <w:rPr>
                <w:bCs/>
                <w:lang w:val="fr-FR"/>
              </w:rPr>
            </w:pPr>
            <w:r w:rsidRPr="00E652E3">
              <w:rPr>
                <w:bCs/>
                <w:lang w:val="fr-FR"/>
              </w:rPr>
              <w:t>6 tháng- 5 tuổi</w:t>
            </w:r>
          </w:p>
        </w:tc>
        <w:tc>
          <w:tcPr>
            <w:tcW w:w="2157" w:type="pct"/>
            <w:shd w:val="clear" w:color="auto" w:fill="auto"/>
          </w:tcPr>
          <w:p w14:paraId="3B01B07F" w14:textId="77777777" w:rsidR="002349C3" w:rsidRPr="00E652E3" w:rsidRDefault="002349C3" w:rsidP="00123DEE">
            <w:pPr>
              <w:tabs>
                <w:tab w:val="left" w:pos="900"/>
              </w:tabs>
              <w:spacing w:before="40"/>
              <w:jc w:val="both"/>
              <w:rPr>
                <w:bCs/>
                <w:lang w:val="fr-FR"/>
              </w:rPr>
            </w:pPr>
            <w:r w:rsidRPr="00E652E3">
              <w:rPr>
                <w:bCs/>
                <w:lang w:val="fr-FR"/>
              </w:rPr>
              <w:t>-Đánh giá và theo dõi trẻ có rối loạn hành vi xã hội và Cảm xúc. Rất hiệu quả trong việc phát hiện ra nguy cơ rối loạn và kế hoạch can thiệp.</w:t>
            </w:r>
          </w:p>
          <w:p w14:paraId="4ADCDCFD" w14:textId="77777777" w:rsidR="002349C3" w:rsidRPr="00E652E3" w:rsidRDefault="002349C3" w:rsidP="00123DEE">
            <w:pPr>
              <w:tabs>
                <w:tab w:val="left" w:pos="900"/>
              </w:tabs>
              <w:spacing w:before="40"/>
              <w:jc w:val="both"/>
              <w:rPr>
                <w:bCs/>
                <w:lang w:val="fr-FR"/>
              </w:rPr>
            </w:pPr>
            <w:r w:rsidRPr="00E652E3">
              <w:rPr>
                <w:bCs/>
                <w:lang w:val="fr-FR"/>
              </w:rPr>
              <w:t>-Kết nối đánh giá, can thiệp và lượng giá</w:t>
            </w:r>
          </w:p>
          <w:p w14:paraId="1616C27C" w14:textId="77777777" w:rsidR="002349C3" w:rsidRPr="00E652E3" w:rsidRDefault="002349C3" w:rsidP="00123DEE">
            <w:pPr>
              <w:tabs>
                <w:tab w:val="left" w:pos="900"/>
              </w:tabs>
              <w:spacing w:before="40"/>
              <w:jc w:val="both"/>
              <w:rPr>
                <w:bCs/>
                <w:lang w:val="fr-FR"/>
              </w:rPr>
            </w:pPr>
            <w:r w:rsidRPr="00E652E3">
              <w:rPr>
                <w:bCs/>
                <w:lang w:val="fr-FR"/>
              </w:rPr>
              <w:t>-Do người can thiệp, giáo viên, chuyên gia, cha mẹ/ người chăm sóc thực hiện.</w:t>
            </w:r>
          </w:p>
        </w:tc>
        <w:tc>
          <w:tcPr>
            <w:tcW w:w="862" w:type="pct"/>
            <w:shd w:val="clear" w:color="auto" w:fill="auto"/>
          </w:tcPr>
          <w:p w14:paraId="022FCA18" w14:textId="77777777" w:rsidR="002349C3" w:rsidRPr="005A1CF9" w:rsidRDefault="002349C3" w:rsidP="00123DEE">
            <w:pPr>
              <w:tabs>
                <w:tab w:val="left" w:pos="900"/>
              </w:tabs>
              <w:spacing w:before="40"/>
              <w:jc w:val="both"/>
              <w:rPr>
                <w:bCs/>
              </w:rPr>
            </w:pPr>
            <w:r w:rsidRPr="005A1CF9">
              <w:rPr>
                <w:bCs/>
              </w:rPr>
              <w:t>TS. Jane Squires, TS. Diana Bricker và Elizabeth Twombly, Mỹ</w:t>
            </w:r>
          </w:p>
        </w:tc>
      </w:tr>
      <w:tr w:rsidR="002349C3" w:rsidRPr="00E652E3" w14:paraId="2E261024" w14:textId="77777777">
        <w:tc>
          <w:tcPr>
            <w:tcW w:w="239" w:type="pct"/>
            <w:shd w:val="clear" w:color="auto" w:fill="auto"/>
          </w:tcPr>
          <w:p w14:paraId="11B2FD0C" w14:textId="77777777" w:rsidR="002349C3" w:rsidRPr="00E652E3" w:rsidRDefault="002349C3" w:rsidP="00123DEE">
            <w:pPr>
              <w:tabs>
                <w:tab w:val="left" w:pos="900"/>
              </w:tabs>
              <w:spacing w:before="40"/>
              <w:rPr>
                <w:bCs/>
                <w:lang w:val="fr-FR"/>
              </w:rPr>
            </w:pPr>
            <w:r w:rsidRPr="00E652E3">
              <w:rPr>
                <w:bCs/>
                <w:lang w:val="fr-FR"/>
              </w:rPr>
              <w:t>4</w:t>
            </w:r>
          </w:p>
        </w:tc>
        <w:tc>
          <w:tcPr>
            <w:tcW w:w="1151" w:type="pct"/>
            <w:shd w:val="clear" w:color="auto" w:fill="auto"/>
          </w:tcPr>
          <w:p w14:paraId="1AA273C7" w14:textId="77777777" w:rsidR="002349C3" w:rsidRPr="00E652E3" w:rsidRDefault="002349C3" w:rsidP="00123DEE">
            <w:pPr>
              <w:tabs>
                <w:tab w:val="left" w:pos="900"/>
              </w:tabs>
              <w:spacing w:before="40"/>
              <w:jc w:val="both"/>
              <w:rPr>
                <w:bCs/>
                <w:lang w:val="fr-FR"/>
              </w:rPr>
            </w:pPr>
            <w:r w:rsidRPr="00E652E3">
              <w:rPr>
                <w:bCs/>
                <w:lang w:val="fr-FR"/>
              </w:rPr>
              <w:t>Brigance preschool screen- II</w:t>
            </w:r>
          </w:p>
          <w:p w14:paraId="65405888" w14:textId="77777777" w:rsidR="002349C3" w:rsidRPr="00E652E3" w:rsidRDefault="002349C3" w:rsidP="00123DEE">
            <w:pPr>
              <w:tabs>
                <w:tab w:val="left" w:pos="900"/>
              </w:tabs>
              <w:spacing w:before="40"/>
              <w:jc w:val="both"/>
              <w:rPr>
                <w:bCs/>
                <w:lang w:val="fr-FR"/>
              </w:rPr>
            </w:pPr>
            <w:r w:rsidRPr="00E652E3">
              <w:rPr>
                <w:bCs/>
                <w:lang w:val="fr-FR"/>
              </w:rPr>
              <w:t>Sàng lọc trẻ lứa tuổi tiền học đường của Brigance-II.</w:t>
            </w:r>
          </w:p>
        </w:tc>
        <w:tc>
          <w:tcPr>
            <w:tcW w:w="591" w:type="pct"/>
            <w:shd w:val="clear" w:color="auto" w:fill="auto"/>
          </w:tcPr>
          <w:p w14:paraId="70913EEE" w14:textId="77777777" w:rsidR="002349C3" w:rsidRPr="00E652E3" w:rsidRDefault="002349C3" w:rsidP="00123DEE">
            <w:pPr>
              <w:tabs>
                <w:tab w:val="left" w:pos="900"/>
              </w:tabs>
              <w:spacing w:before="40"/>
              <w:jc w:val="both"/>
              <w:rPr>
                <w:bCs/>
                <w:lang w:val="fr-FR"/>
              </w:rPr>
            </w:pPr>
            <w:r w:rsidRPr="00E652E3">
              <w:rPr>
                <w:bCs/>
                <w:lang w:val="fr-FR"/>
              </w:rPr>
              <w:t>2-5 tuổi 11 tháng</w:t>
            </w:r>
          </w:p>
        </w:tc>
        <w:tc>
          <w:tcPr>
            <w:tcW w:w="2157" w:type="pct"/>
            <w:shd w:val="clear" w:color="auto" w:fill="auto"/>
          </w:tcPr>
          <w:p w14:paraId="0F283563" w14:textId="77777777" w:rsidR="002349C3" w:rsidRPr="00E652E3" w:rsidRDefault="002349C3" w:rsidP="00123DEE">
            <w:pPr>
              <w:tabs>
                <w:tab w:val="left" w:pos="900"/>
              </w:tabs>
              <w:spacing w:before="40"/>
              <w:jc w:val="both"/>
              <w:rPr>
                <w:bCs/>
                <w:lang w:val="fr-FR"/>
              </w:rPr>
            </w:pPr>
            <w:r w:rsidRPr="00E652E3">
              <w:rPr>
                <w:bCs/>
                <w:lang w:val="fr-FR"/>
              </w:rPr>
              <w:t>-Đánh giá sự phát triển của trẻ. Rất hiệu quả trong việc phát hiện ra nguy cơ rối loạn phát triển và hỗ trợ kế hoạch can thiệp.</w:t>
            </w:r>
          </w:p>
          <w:p w14:paraId="1494D36F" w14:textId="77777777" w:rsidR="002349C3" w:rsidRPr="005A1CF9" w:rsidRDefault="002349C3" w:rsidP="00123DEE">
            <w:pPr>
              <w:tabs>
                <w:tab w:val="left" w:pos="900"/>
              </w:tabs>
              <w:spacing w:before="40"/>
              <w:jc w:val="both"/>
              <w:rPr>
                <w:bCs/>
              </w:rPr>
            </w:pPr>
            <w:r w:rsidRPr="005A1CF9">
              <w:rPr>
                <w:bCs/>
              </w:rPr>
              <w:t>-Sử dụng cho can thiệp nhóm.</w:t>
            </w:r>
          </w:p>
          <w:p w14:paraId="2C801334" w14:textId="77777777" w:rsidR="002349C3" w:rsidRPr="005A1CF9" w:rsidRDefault="002349C3" w:rsidP="00123DEE">
            <w:pPr>
              <w:tabs>
                <w:tab w:val="left" w:pos="900"/>
              </w:tabs>
              <w:spacing w:before="40"/>
              <w:jc w:val="both"/>
              <w:rPr>
                <w:bCs/>
              </w:rPr>
            </w:pPr>
            <w:r w:rsidRPr="005A1CF9">
              <w:rPr>
                <w:bCs/>
              </w:rPr>
              <w:t>-Do giáo viên, chuyên gia về can thiệp y tế thực hiện.</w:t>
            </w:r>
          </w:p>
        </w:tc>
        <w:tc>
          <w:tcPr>
            <w:tcW w:w="862" w:type="pct"/>
            <w:shd w:val="clear" w:color="auto" w:fill="auto"/>
          </w:tcPr>
          <w:p w14:paraId="486D8F7A" w14:textId="77777777" w:rsidR="002349C3" w:rsidRPr="00E652E3" w:rsidRDefault="002349C3" w:rsidP="00123DEE">
            <w:pPr>
              <w:tabs>
                <w:tab w:val="left" w:pos="900"/>
              </w:tabs>
              <w:spacing w:before="40"/>
              <w:jc w:val="both"/>
              <w:rPr>
                <w:bCs/>
                <w:lang w:val="fr-FR"/>
              </w:rPr>
            </w:pPr>
            <w:r w:rsidRPr="00E652E3">
              <w:rPr>
                <w:bCs/>
                <w:lang w:val="fr-FR"/>
              </w:rPr>
              <w:t>Albert H Brigance, Mỹ</w:t>
            </w:r>
          </w:p>
        </w:tc>
      </w:tr>
      <w:tr w:rsidR="002349C3" w:rsidRPr="00E652E3" w14:paraId="5C8FCE0B" w14:textId="77777777">
        <w:tc>
          <w:tcPr>
            <w:tcW w:w="239" w:type="pct"/>
            <w:shd w:val="clear" w:color="auto" w:fill="auto"/>
          </w:tcPr>
          <w:p w14:paraId="0546003C" w14:textId="77777777" w:rsidR="002349C3" w:rsidRPr="00E652E3" w:rsidRDefault="002349C3" w:rsidP="00123DEE">
            <w:pPr>
              <w:tabs>
                <w:tab w:val="left" w:pos="900"/>
              </w:tabs>
              <w:spacing w:before="40"/>
              <w:rPr>
                <w:bCs/>
                <w:lang w:val="fr-FR"/>
              </w:rPr>
            </w:pPr>
            <w:r w:rsidRPr="00E652E3">
              <w:rPr>
                <w:bCs/>
                <w:lang w:val="fr-FR"/>
              </w:rPr>
              <w:t>5</w:t>
            </w:r>
          </w:p>
        </w:tc>
        <w:tc>
          <w:tcPr>
            <w:tcW w:w="1151" w:type="pct"/>
            <w:shd w:val="clear" w:color="auto" w:fill="auto"/>
          </w:tcPr>
          <w:p w14:paraId="6983B863" w14:textId="77777777" w:rsidR="002349C3" w:rsidRPr="005A1CF9" w:rsidRDefault="002349C3" w:rsidP="00123DEE">
            <w:pPr>
              <w:tabs>
                <w:tab w:val="left" w:pos="900"/>
              </w:tabs>
              <w:spacing w:before="40"/>
              <w:jc w:val="both"/>
              <w:rPr>
                <w:bCs/>
              </w:rPr>
            </w:pPr>
            <w:r w:rsidRPr="005A1CF9">
              <w:rPr>
                <w:bCs/>
              </w:rPr>
              <w:t>Brigance Inventory of Early development- II</w:t>
            </w:r>
          </w:p>
          <w:p w14:paraId="7D45AFD0" w14:textId="77777777" w:rsidR="002349C3" w:rsidRPr="005A1CF9" w:rsidRDefault="002349C3" w:rsidP="00123DEE">
            <w:pPr>
              <w:tabs>
                <w:tab w:val="left" w:pos="900"/>
              </w:tabs>
              <w:spacing w:before="40"/>
              <w:jc w:val="both"/>
              <w:rPr>
                <w:bCs/>
              </w:rPr>
            </w:pPr>
            <w:r w:rsidRPr="005A1CF9">
              <w:rPr>
                <w:bCs/>
              </w:rPr>
              <w:t>Can thiệp sớm sự phát triển của Brigance-II.</w:t>
            </w:r>
          </w:p>
        </w:tc>
        <w:tc>
          <w:tcPr>
            <w:tcW w:w="591" w:type="pct"/>
            <w:shd w:val="clear" w:color="auto" w:fill="auto"/>
          </w:tcPr>
          <w:p w14:paraId="7576B672" w14:textId="77777777" w:rsidR="002349C3" w:rsidRPr="00E652E3" w:rsidRDefault="002349C3" w:rsidP="00123DEE">
            <w:pPr>
              <w:tabs>
                <w:tab w:val="left" w:pos="900"/>
              </w:tabs>
              <w:spacing w:before="40"/>
              <w:jc w:val="both"/>
              <w:rPr>
                <w:bCs/>
                <w:lang w:val="fr-FR"/>
              </w:rPr>
            </w:pPr>
            <w:r w:rsidRPr="00E652E3">
              <w:rPr>
                <w:bCs/>
                <w:lang w:val="fr-FR"/>
              </w:rPr>
              <w:t xml:space="preserve">0-7 tuổi </w:t>
            </w:r>
          </w:p>
        </w:tc>
        <w:tc>
          <w:tcPr>
            <w:tcW w:w="2157" w:type="pct"/>
            <w:shd w:val="clear" w:color="auto" w:fill="auto"/>
          </w:tcPr>
          <w:p w14:paraId="6642253A" w14:textId="77777777" w:rsidR="002349C3" w:rsidRPr="00E652E3" w:rsidRDefault="002349C3" w:rsidP="00123DEE">
            <w:pPr>
              <w:tabs>
                <w:tab w:val="left" w:pos="900"/>
              </w:tabs>
              <w:spacing w:before="40"/>
              <w:jc w:val="both"/>
              <w:rPr>
                <w:bCs/>
                <w:lang w:val="fr-FR"/>
              </w:rPr>
            </w:pPr>
            <w:r w:rsidRPr="00E652E3">
              <w:rPr>
                <w:bCs/>
                <w:lang w:val="fr-FR"/>
              </w:rPr>
              <w:t>-Đánh giá sự phát triển và mức độ hoàn thành của trẻ. Rất hiệu quả trong việc lập kế hoạch can thiệp và hướng dẫn theo mục tiêu.</w:t>
            </w:r>
          </w:p>
          <w:p w14:paraId="129B1EFB" w14:textId="77777777" w:rsidR="002349C3" w:rsidRPr="00E652E3" w:rsidRDefault="002349C3" w:rsidP="00123DEE">
            <w:pPr>
              <w:tabs>
                <w:tab w:val="left" w:pos="900"/>
              </w:tabs>
              <w:spacing w:before="40"/>
              <w:jc w:val="both"/>
              <w:rPr>
                <w:bCs/>
                <w:lang w:val="fr-FR"/>
              </w:rPr>
            </w:pPr>
            <w:r w:rsidRPr="00E652E3">
              <w:rPr>
                <w:bCs/>
                <w:lang w:val="fr-FR"/>
              </w:rPr>
              <w:t>-Khuyến khích sự giao tiếp giữa cha mẹ và trẻ.</w:t>
            </w:r>
          </w:p>
          <w:p w14:paraId="64002ECA" w14:textId="77777777" w:rsidR="002349C3" w:rsidRPr="00E652E3" w:rsidRDefault="002349C3" w:rsidP="00123DEE">
            <w:pPr>
              <w:tabs>
                <w:tab w:val="left" w:pos="900"/>
              </w:tabs>
              <w:spacing w:before="40"/>
              <w:jc w:val="both"/>
              <w:rPr>
                <w:bCs/>
                <w:lang w:val="fr-FR"/>
              </w:rPr>
            </w:pPr>
            <w:r w:rsidRPr="00E652E3">
              <w:rPr>
                <w:bCs/>
                <w:lang w:val="fr-FR"/>
              </w:rPr>
              <w:t>-Do người can thiệp, giáo viên, chuyên gia, cha mẹ/ người chăm sóc thực hiện.</w:t>
            </w:r>
          </w:p>
        </w:tc>
        <w:tc>
          <w:tcPr>
            <w:tcW w:w="862" w:type="pct"/>
            <w:shd w:val="clear" w:color="auto" w:fill="auto"/>
          </w:tcPr>
          <w:p w14:paraId="760FF0A5" w14:textId="77777777" w:rsidR="002349C3" w:rsidRPr="00E652E3" w:rsidRDefault="002349C3" w:rsidP="00123DEE">
            <w:pPr>
              <w:tabs>
                <w:tab w:val="left" w:pos="900"/>
              </w:tabs>
              <w:spacing w:before="40"/>
              <w:jc w:val="both"/>
              <w:rPr>
                <w:bCs/>
                <w:lang w:val="fr-FR"/>
              </w:rPr>
            </w:pPr>
            <w:r w:rsidRPr="00E652E3">
              <w:rPr>
                <w:bCs/>
                <w:lang w:val="fr-FR"/>
              </w:rPr>
              <w:t>Albert H Brigance, Mỹ</w:t>
            </w:r>
          </w:p>
        </w:tc>
      </w:tr>
      <w:tr w:rsidR="002349C3" w:rsidRPr="00E652E3" w14:paraId="34CAFA56" w14:textId="77777777">
        <w:tc>
          <w:tcPr>
            <w:tcW w:w="239" w:type="pct"/>
            <w:shd w:val="clear" w:color="auto" w:fill="auto"/>
          </w:tcPr>
          <w:p w14:paraId="13E06F9D" w14:textId="77777777" w:rsidR="002349C3" w:rsidRPr="00E652E3" w:rsidRDefault="002349C3" w:rsidP="00123DEE">
            <w:pPr>
              <w:tabs>
                <w:tab w:val="left" w:pos="900"/>
              </w:tabs>
              <w:spacing w:before="40"/>
              <w:rPr>
                <w:bCs/>
                <w:lang w:val="fr-FR"/>
              </w:rPr>
            </w:pPr>
            <w:r w:rsidRPr="00E652E3">
              <w:rPr>
                <w:bCs/>
                <w:lang w:val="fr-FR"/>
              </w:rPr>
              <w:t>6</w:t>
            </w:r>
          </w:p>
        </w:tc>
        <w:tc>
          <w:tcPr>
            <w:tcW w:w="1151" w:type="pct"/>
            <w:shd w:val="clear" w:color="auto" w:fill="auto"/>
          </w:tcPr>
          <w:p w14:paraId="242697EE" w14:textId="77777777" w:rsidR="002349C3" w:rsidRPr="00E652E3" w:rsidRDefault="002349C3" w:rsidP="00123DEE">
            <w:pPr>
              <w:tabs>
                <w:tab w:val="left" w:pos="900"/>
              </w:tabs>
              <w:spacing w:before="40"/>
              <w:jc w:val="both"/>
              <w:rPr>
                <w:bCs/>
                <w:lang w:val="fr-FR"/>
              </w:rPr>
            </w:pPr>
            <w:r w:rsidRPr="00E652E3">
              <w:rPr>
                <w:bCs/>
                <w:lang w:val="fr-FR"/>
              </w:rPr>
              <w:t xml:space="preserve">Brigance Infant &amp; Todler screen- </w:t>
            </w:r>
          </w:p>
          <w:p w14:paraId="779F3A48" w14:textId="77777777" w:rsidR="002349C3" w:rsidRPr="00E652E3" w:rsidRDefault="002349C3" w:rsidP="00123DEE">
            <w:pPr>
              <w:tabs>
                <w:tab w:val="left" w:pos="900"/>
              </w:tabs>
              <w:spacing w:before="40"/>
              <w:jc w:val="both"/>
              <w:rPr>
                <w:bCs/>
                <w:lang w:val="fr-FR"/>
              </w:rPr>
            </w:pPr>
            <w:r w:rsidRPr="00E652E3">
              <w:rPr>
                <w:bCs/>
                <w:lang w:val="fr-FR"/>
              </w:rPr>
              <w:t>Sàng lọc trẻ nhỏ &amp; trẻ bú mẹ của Brigance.</w:t>
            </w:r>
          </w:p>
        </w:tc>
        <w:tc>
          <w:tcPr>
            <w:tcW w:w="591" w:type="pct"/>
            <w:shd w:val="clear" w:color="auto" w:fill="auto"/>
          </w:tcPr>
          <w:p w14:paraId="328BDE88" w14:textId="77777777" w:rsidR="002349C3" w:rsidRPr="00E652E3" w:rsidRDefault="002349C3" w:rsidP="00123DEE">
            <w:pPr>
              <w:tabs>
                <w:tab w:val="left" w:pos="900"/>
              </w:tabs>
              <w:spacing w:before="40"/>
              <w:jc w:val="both"/>
              <w:rPr>
                <w:bCs/>
                <w:lang w:val="fr-FR"/>
              </w:rPr>
            </w:pPr>
            <w:r w:rsidRPr="00E652E3">
              <w:rPr>
                <w:bCs/>
                <w:lang w:val="fr-FR"/>
              </w:rPr>
              <w:t>0-23 tháng</w:t>
            </w:r>
          </w:p>
        </w:tc>
        <w:tc>
          <w:tcPr>
            <w:tcW w:w="2157" w:type="pct"/>
            <w:shd w:val="clear" w:color="auto" w:fill="auto"/>
          </w:tcPr>
          <w:p w14:paraId="3AE4E358" w14:textId="77777777" w:rsidR="002349C3" w:rsidRPr="00123DEE" w:rsidRDefault="002349C3" w:rsidP="00123DEE">
            <w:pPr>
              <w:tabs>
                <w:tab w:val="left" w:pos="900"/>
              </w:tabs>
              <w:spacing w:before="40"/>
              <w:jc w:val="both"/>
              <w:rPr>
                <w:bCs/>
                <w:spacing w:val="-6"/>
                <w:lang w:val="fr-FR"/>
              </w:rPr>
            </w:pPr>
            <w:r w:rsidRPr="00123DEE">
              <w:rPr>
                <w:bCs/>
                <w:spacing w:val="-6"/>
                <w:lang w:val="fr-FR"/>
              </w:rPr>
              <w:t>-Đánh giá sự phát triển của trẻ. Quan sát sự tham gia và tương tác của người chăm sóc.</w:t>
            </w:r>
          </w:p>
          <w:p w14:paraId="79F27BEF" w14:textId="77777777" w:rsidR="002349C3" w:rsidRPr="00E652E3" w:rsidRDefault="002349C3" w:rsidP="00123DEE">
            <w:pPr>
              <w:tabs>
                <w:tab w:val="left" w:pos="900"/>
              </w:tabs>
              <w:spacing w:before="40"/>
              <w:jc w:val="both"/>
              <w:rPr>
                <w:bCs/>
                <w:lang w:val="fr-FR"/>
              </w:rPr>
            </w:pPr>
            <w:r w:rsidRPr="00E652E3">
              <w:rPr>
                <w:bCs/>
                <w:lang w:val="fr-FR"/>
              </w:rPr>
              <w:t>Cung cấp các hoạt động cho cha mẹ kích thích trẻ phát triển. Rất hiệu quả trong việc phát hiện ra nhu cầu của từng trẻ và lập kế hoạch can thiệp.</w:t>
            </w:r>
          </w:p>
          <w:p w14:paraId="66897F46" w14:textId="77777777" w:rsidR="002349C3" w:rsidRPr="005A1CF9" w:rsidRDefault="002349C3" w:rsidP="00123DEE">
            <w:pPr>
              <w:tabs>
                <w:tab w:val="left" w:pos="900"/>
              </w:tabs>
              <w:spacing w:before="40"/>
              <w:jc w:val="both"/>
              <w:rPr>
                <w:bCs/>
              </w:rPr>
            </w:pPr>
            <w:r w:rsidRPr="005A1CF9">
              <w:rPr>
                <w:bCs/>
              </w:rPr>
              <w:t>-Do giáo viên, chuyên gia về can thiệp y tế thực hiện.</w:t>
            </w:r>
          </w:p>
        </w:tc>
        <w:tc>
          <w:tcPr>
            <w:tcW w:w="862" w:type="pct"/>
            <w:shd w:val="clear" w:color="auto" w:fill="auto"/>
          </w:tcPr>
          <w:p w14:paraId="43E49F95" w14:textId="77777777" w:rsidR="002349C3" w:rsidRPr="00E652E3" w:rsidRDefault="002349C3" w:rsidP="00123DEE">
            <w:pPr>
              <w:tabs>
                <w:tab w:val="left" w:pos="900"/>
              </w:tabs>
              <w:spacing w:before="40"/>
              <w:jc w:val="both"/>
              <w:rPr>
                <w:bCs/>
                <w:lang w:val="fr-FR"/>
              </w:rPr>
            </w:pPr>
            <w:r w:rsidRPr="00E652E3">
              <w:rPr>
                <w:bCs/>
                <w:lang w:val="fr-FR"/>
              </w:rPr>
              <w:t>Albert H Brigance, Mỹ</w:t>
            </w:r>
          </w:p>
        </w:tc>
      </w:tr>
    </w:tbl>
    <w:p w14:paraId="69F27B99" w14:textId="77777777" w:rsidR="002349C3" w:rsidRPr="001B4450" w:rsidRDefault="002349C3" w:rsidP="001B4450">
      <w:pPr>
        <w:spacing w:before="120" w:after="60" w:line="276" w:lineRule="auto"/>
        <w:ind w:firstLine="567"/>
        <w:rPr>
          <w:vanish/>
          <w:sz w:val="26"/>
          <w:szCs w:val="26"/>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0"/>
        <w:gridCol w:w="2222"/>
        <w:gridCol w:w="1045"/>
        <w:gridCol w:w="4267"/>
        <w:gridCol w:w="1558"/>
      </w:tblGrid>
      <w:tr w:rsidR="002349C3" w:rsidRPr="00E652E3" w14:paraId="2C8ED5B2" w14:textId="77777777">
        <w:tc>
          <w:tcPr>
            <w:tcW w:w="250" w:type="pct"/>
            <w:shd w:val="clear" w:color="auto" w:fill="auto"/>
          </w:tcPr>
          <w:p w14:paraId="167C8BEE" w14:textId="77777777" w:rsidR="002349C3" w:rsidRPr="00E652E3" w:rsidRDefault="002349C3" w:rsidP="00123DEE">
            <w:pPr>
              <w:tabs>
                <w:tab w:val="left" w:pos="900"/>
              </w:tabs>
              <w:spacing w:before="40"/>
              <w:rPr>
                <w:bCs/>
                <w:lang w:val="fr-FR"/>
              </w:rPr>
            </w:pPr>
            <w:r w:rsidRPr="00E652E3">
              <w:rPr>
                <w:bCs/>
                <w:lang w:val="fr-FR"/>
              </w:rPr>
              <w:lastRenderedPageBreak/>
              <w:t>7</w:t>
            </w:r>
          </w:p>
        </w:tc>
        <w:tc>
          <w:tcPr>
            <w:tcW w:w="1160" w:type="pct"/>
            <w:shd w:val="clear" w:color="auto" w:fill="auto"/>
          </w:tcPr>
          <w:p w14:paraId="4310D9CA" w14:textId="77777777" w:rsidR="002349C3" w:rsidRPr="005A1CF9" w:rsidRDefault="002349C3" w:rsidP="00123DEE">
            <w:pPr>
              <w:tabs>
                <w:tab w:val="left" w:pos="900"/>
              </w:tabs>
              <w:spacing w:before="40"/>
              <w:jc w:val="both"/>
              <w:rPr>
                <w:bCs/>
              </w:rPr>
            </w:pPr>
            <w:r w:rsidRPr="005A1CF9">
              <w:rPr>
                <w:bCs/>
              </w:rPr>
              <w:t>Brigance Inventory of Early development- II</w:t>
            </w:r>
          </w:p>
          <w:p w14:paraId="787FFA4A" w14:textId="77777777" w:rsidR="002349C3" w:rsidRPr="005A1CF9" w:rsidRDefault="002349C3" w:rsidP="00123DEE">
            <w:pPr>
              <w:tabs>
                <w:tab w:val="left" w:pos="900"/>
              </w:tabs>
              <w:spacing w:before="40"/>
              <w:jc w:val="both"/>
              <w:rPr>
                <w:bCs/>
              </w:rPr>
            </w:pPr>
            <w:r w:rsidRPr="005A1CF9">
              <w:rPr>
                <w:bCs/>
              </w:rPr>
              <w:t>Can thiệp sớm sự phát triển của Brigance-II.</w:t>
            </w:r>
          </w:p>
        </w:tc>
        <w:tc>
          <w:tcPr>
            <w:tcW w:w="546" w:type="pct"/>
            <w:shd w:val="clear" w:color="auto" w:fill="auto"/>
          </w:tcPr>
          <w:p w14:paraId="60B1D5E7" w14:textId="77777777" w:rsidR="002349C3" w:rsidRPr="00E652E3" w:rsidRDefault="002349C3" w:rsidP="00123DEE">
            <w:pPr>
              <w:tabs>
                <w:tab w:val="left" w:pos="900"/>
              </w:tabs>
              <w:spacing w:before="40"/>
              <w:jc w:val="both"/>
              <w:rPr>
                <w:bCs/>
                <w:lang w:val="fr-FR"/>
              </w:rPr>
            </w:pPr>
            <w:r w:rsidRPr="00E652E3">
              <w:rPr>
                <w:bCs/>
                <w:lang w:val="fr-FR"/>
              </w:rPr>
              <w:t xml:space="preserve">0-7 tuổi </w:t>
            </w:r>
          </w:p>
        </w:tc>
        <w:tc>
          <w:tcPr>
            <w:tcW w:w="2229" w:type="pct"/>
            <w:shd w:val="clear" w:color="auto" w:fill="auto"/>
          </w:tcPr>
          <w:p w14:paraId="2167E3D9" w14:textId="77777777" w:rsidR="002349C3" w:rsidRPr="00E652E3" w:rsidRDefault="002349C3" w:rsidP="00123DEE">
            <w:pPr>
              <w:tabs>
                <w:tab w:val="left" w:pos="900"/>
              </w:tabs>
              <w:spacing w:before="40"/>
              <w:jc w:val="both"/>
              <w:rPr>
                <w:bCs/>
                <w:lang w:val="fr-FR"/>
              </w:rPr>
            </w:pPr>
            <w:r w:rsidRPr="00E652E3">
              <w:rPr>
                <w:bCs/>
                <w:lang w:val="fr-FR"/>
              </w:rPr>
              <w:t>-Đánh giá sự phát triển và mức độ hoàn thành của trẻ. Rất hiệu quả trong việc lập kế hoạch can thiệp và hướng dẫn theo mục tiêu.</w:t>
            </w:r>
          </w:p>
          <w:p w14:paraId="299CC903" w14:textId="77777777" w:rsidR="002349C3" w:rsidRPr="00E652E3" w:rsidRDefault="002349C3" w:rsidP="00123DEE">
            <w:pPr>
              <w:tabs>
                <w:tab w:val="left" w:pos="900"/>
              </w:tabs>
              <w:spacing w:before="40"/>
              <w:jc w:val="both"/>
              <w:rPr>
                <w:bCs/>
                <w:lang w:val="fr-FR"/>
              </w:rPr>
            </w:pPr>
            <w:r w:rsidRPr="00E652E3">
              <w:rPr>
                <w:bCs/>
                <w:lang w:val="fr-FR"/>
              </w:rPr>
              <w:t>-Khuyến khích sự giao tiếp giữa cha mẹ và trẻ.</w:t>
            </w:r>
          </w:p>
          <w:p w14:paraId="7ED82F02" w14:textId="77777777" w:rsidR="002349C3" w:rsidRPr="00E652E3" w:rsidRDefault="002349C3" w:rsidP="00123DEE">
            <w:pPr>
              <w:tabs>
                <w:tab w:val="left" w:pos="900"/>
              </w:tabs>
              <w:spacing w:before="40"/>
              <w:jc w:val="both"/>
              <w:rPr>
                <w:bCs/>
                <w:lang w:val="fr-FR"/>
              </w:rPr>
            </w:pPr>
            <w:r w:rsidRPr="00E652E3">
              <w:rPr>
                <w:bCs/>
                <w:lang w:val="fr-FR"/>
              </w:rPr>
              <w:t>-Do người can thiệp, giáo viên, chuyên gia, cha mẹ/ người chăm sóc thực hiện.</w:t>
            </w:r>
          </w:p>
        </w:tc>
        <w:tc>
          <w:tcPr>
            <w:tcW w:w="814" w:type="pct"/>
            <w:shd w:val="clear" w:color="auto" w:fill="auto"/>
          </w:tcPr>
          <w:p w14:paraId="46906566" w14:textId="77777777" w:rsidR="002349C3" w:rsidRPr="00E652E3" w:rsidRDefault="002349C3" w:rsidP="00123DEE">
            <w:pPr>
              <w:tabs>
                <w:tab w:val="left" w:pos="900"/>
              </w:tabs>
              <w:spacing w:before="40"/>
              <w:jc w:val="both"/>
              <w:rPr>
                <w:bCs/>
                <w:lang w:val="fr-FR"/>
              </w:rPr>
            </w:pPr>
            <w:r w:rsidRPr="00E652E3">
              <w:rPr>
                <w:bCs/>
                <w:lang w:val="fr-FR"/>
              </w:rPr>
              <w:t>Albert H Brigance, Mỹ</w:t>
            </w:r>
          </w:p>
        </w:tc>
      </w:tr>
    </w:tbl>
    <w:p w14:paraId="7EA8C6C2" w14:textId="77777777" w:rsidR="002349C3" w:rsidRPr="00123DEE" w:rsidRDefault="002349C3" w:rsidP="001B4450">
      <w:pPr>
        <w:spacing w:before="120" w:after="60" w:line="276" w:lineRule="auto"/>
        <w:ind w:firstLine="567"/>
        <w:rPr>
          <w:i/>
          <w:vanish/>
          <w:sz w:val="26"/>
          <w:szCs w:val="26"/>
        </w:rPr>
      </w:pPr>
    </w:p>
    <w:p w14:paraId="2BDDEA0D" w14:textId="77777777" w:rsidR="002349C3" w:rsidRPr="00123DEE" w:rsidRDefault="002349C3" w:rsidP="001B4450">
      <w:pPr>
        <w:tabs>
          <w:tab w:val="left" w:pos="900"/>
        </w:tabs>
        <w:spacing w:before="120" w:after="60" w:line="276" w:lineRule="auto"/>
        <w:ind w:firstLine="567"/>
        <w:jc w:val="both"/>
        <w:rPr>
          <w:b/>
          <w:bCs/>
          <w:i/>
          <w:sz w:val="26"/>
          <w:szCs w:val="26"/>
          <w:lang w:val="fr-FR"/>
        </w:rPr>
      </w:pPr>
      <w:r w:rsidRPr="00123DEE">
        <w:rPr>
          <w:b/>
          <w:bCs/>
          <w:i/>
          <w:sz w:val="26"/>
          <w:szCs w:val="26"/>
          <w:lang w:val="fr-FR"/>
        </w:rPr>
        <w:t>1) Bộ câu hỏi theo tuổi và giai đoạn (Ages &amp; Stages Questionnaires-ASQ)</w:t>
      </w:r>
    </w:p>
    <w:p w14:paraId="7B68CC03" w14:textId="77777777" w:rsidR="002349C3" w:rsidRPr="001B4450" w:rsidRDefault="002349C3" w:rsidP="001B4450">
      <w:pPr>
        <w:widowControl w:val="0"/>
        <w:spacing w:before="120" w:after="60" w:line="276" w:lineRule="auto"/>
        <w:ind w:firstLine="567"/>
        <w:jc w:val="both"/>
        <w:rPr>
          <w:sz w:val="26"/>
          <w:szCs w:val="26"/>
          <w:lang w:val="fr-FR"/>
        </w:rPr>
      </w:pPr>
      <w:r w:rsidRPr="001B4450">
        <w:rPr>
          <w:sz w:val="26"/>
          <w:szCs w:val="26"/>
          <w:lang w:val="fr-FR"/>
        </w:rPr>
        <w:t xml:space="preserve">Bộ câu hỏi đánh giá sự phát triển của trẻ theo tuổi và giai đoạn (ASQ) được thiết kế từ năm 1979 bởi một nhóm các tác giả M. Đây là bộ câu hỏi phỏng vấn cha mẹ và người chăm sóc về sự phát triển của trẻ theo lứa tuổi. </w:t>
      </w:r>
    </w:p>
    <w:p w14:paraId="7E678061" w14:textId="77777777" w:rsidR="002349C3" w:rsidRPr="005A1CF9" w:rsidRDefault="002349C3" w:rsidP="001B4450">
      <w:pPr>
        <w:widowControl w:val="0"/>
        <w:spacing w:before="120" w:after="60" w:line="276" w:lineRule="auto"/>
        <w:ind w:firstLine="567"/>
        <w:jc w:val="both"/>
        <w:rPr>
          <w:spacing w:val="-2"/>
          <w:sz w:val="26"/>
          <w:szCs w:val="26"/>
          <w:lang w:val="fr-FR"/>
        </w:rPr>
      </w:pPr>
      <w:r w:rsidRPr="00123DEE">
        <w:rPr>
          <w:spacing w:val="-2"/>
          <w:sz w:val="26"/>
          <w:szCs w:val="26"/>
          <w:lang w:val="fr-FR"/>
        </w:rPr>
        <w:t>Bộ câu hỏi ASQ được xây dựng dựa trên các mốc phát triển bình thường của trẻ. Bộ câu hỏi ASQ đã được sử dụng rất phổ biến tại các bệnh viện, các trung tâm y tế, tại gia đình, ở các trường mẫu giáo để theo dõi sự phát triển của trẻ và phát hiện sớm nhất (từ lúc 4 tháng) các trẻ có rối loạn phát triển hoặc tự kỷ</w:t>
      </w:r>
      <w:r w:rsidRPr="005A1CF9">
        <w:rPr>
          <w:spacing w:val="-2"/>
          <w:sz w:val="26"/>
          <w:szCs w:val="26"/>
          <w:lang w:val="fr-FR"/>
        </w:rPr>
        <w:t>.</w:t>
      </w:r>
    </w:p>
    <w:p w14:paraId="63B4FBA7" w14:textId="77777777" w:rsidR="002349C3" w:rsidRPr="005A1CF9" w:rsidRDefault="002349C3" w:rsidP="001B4450">
      <w:pPr>
        <w:widowControl w:val="0"/>
        <w:spacing w:before="120" w:after="60" w:line="276" w:lineRule="auto"/>
        <w:ind w:firstLine="567"/>
        <w:jc w:val="both"/>
        <w:rPr>
          <w:sz w:val="26"/>
          <w:szCs w:val="26"/>
          <w:lang w:val="fr-FR"/>
        </w:rPr>
      </w:pPr>
      <w:r w:rsidRPr="005A1CF9">
        <w:rPr>
          <w:sz w:val="26"/>
          <w:szCs w:val="26"/>
          <w:lang w:val="fr-FR"/>
        </w:rPr>
        <w:t>Bộ câu hỏi</w:t>
      </w:r>
      <w:r w:rsidRPr="005A1CF9">
        <w:rPr>
          <w:i/>
          <w:iCs/>
          <w:sz w:val="26"/>
          <w:szCs w:val="26"/>
          <w:lang w:val="fr-FR"/>
        </w:rPr>
        <w:t xml:space="preserve"> </w:t>
      </w:r>
      <w:r w:rsidRPr="005A1CF9">
        <w:rPr>
          <w:sz w:val="26"/>
          <w:szCs w:val="26"/>
          <w:lang w:val="fr-FR"/>
        </w:rPr>
        <w:t xml:space="preserve">bao gồm 19 bộ câu hỏi theo tuổi của trẻ từ 4 tháng, 6 tháng, 8 tháng, 10 tháng, 12 tháng, 14 tháng, 16 tháng, 18 tháng, 20 tháng, 22 tháng, 24 tháng, 27 tháng, 30 tháng, 33 tháng, 36 tháng, 42 tháng, 48 tháng, 54 tháng và  60 tháng tuổi. </w:t>
      </w:r>
    </w:p>
    <w:p w14:paraId="31271D98" w14:textId="77777777" w:rsidR="002349C3" w:rsidRPr="005A1CF9" w:rsidRDefault="002349C3" w:rsidP="001B4450">
      <w:pPr>
        <w:widowControl w:val="0"/>
        <w:spacing w:before="120" w:after="60" w:line="276" w:lineRule="auto"/>
        <w:ind w:firstLine="567"/>
        <w:jc w:val="both"/>
        <w:rPr>
          <w:sz w:val="26"/>
          <w:szCs w:val="26"/>
          <w:lang w:val="fr-FR"/>
        </w:rPr>
      </w:pPr>
      <w:r w:rsidRPr="005A1CF9">
        <w:rPr>
          <w:sz w:val="26"/>
          <w:szCs w:val="26"/>
          <w:lang w:val="fr-FR"/>
        </w:rPr>
        <w:t xml:space="preserve">Tập trung chủ yếu vào 6 kỹ năng: </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11"/>
        <w:gridCol w:w="4249"/>
      </w:tblGrid>
      <w:tr w:rsidR="002349C3" w:rsidRPr="001B4450" w14:paraId="22708E9E" w14:textId="77777777">
        <w:tc>
          <w:tcPr>
            <w:tcW w:w="4211" w:type="dxa"/>
            <w:tcBorders>
              <w:top w:val="single" w:sz="4" w:space="0" w:color="auto"/>
              <w:left w:val="single" w:sz="4" w:space="0" w:color="auto"/>
              <w:bottom w:val="single" w:sz="4" w:space="0" w:color="auto"/>
              <w:right w:val="single" w:sz="4" w:space="0" w:color="auto"/>
            </w:tcBorders>
          </w:tcPr>
          <w:p w14:paraId="44A72796"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rPr>
            </w:pPr>
            <w:r w:rsidRPr="001B4450">
              <w:rPr>
                <w:sz w:val="26"/>
                <w:szCs w:val="26"/>
              </w:rPr>
              <w:t>Kỹ năng Giao tiếp</w:t>
            </w:r>
          </w:p>
          <w:p w14:paraId="5BA67763"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rPr>
            </w:pPr>
            <w:r w:rsidRPr="001B4450">
              <w:rPr>
                <w:sz w:val="26"/>
                <w:szCs w:val="26"/>
              </w:rPr>
              <w:t>Kỹ năng Vận động thô</w:t>
            </w:r>
          </w:p>
          <w:p w14:paraId="1C3EFF43"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rPr>
            </w:pPr>
            <w:r w:rsidRPr="001B4450">
              <w:rPr>
                <w:sz w:val="26"/>
                <w:szCs w:val="26"/>
              </w:rPr>
              <w:t>Kỹ năng Vận động tinh</w:t>
            </w:r>
          </w:p>
        </w:tc>
        <w:tc>
          <w:tcPr>
            <w:tcW w:w="4249" w:type="dxa"/>
            <w:tcBorders>
              <w:top w:val="single" w:sz="4" w:space="0" w:color="auto"/>
              <w:left w:val="single" w:sz="4" w:space="0" w:color="auto"/>
              <w:bottom w:val="single" w:sz="4" w:space="0" w:color="auto"/>
              <w:right w:val="single" w:sz="4" w:space="0" w:color="auto"/>
            </w:tcBorders>
          </w:tcPr>
          <w:p w14:paraId="37D36F34"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rPr>
            </w:pPr>
            <w:r w:rsidRPr="001B4450">
              <w:rPr>
                <w:sz w:val="26"/>
                <w:szCs w:val="26"/>
              </w:rPr>
              <w:t>Kỹ năng bắt chước và học</w:t>
            </w:r>
          </w:p>
          <w:p w14:paraId="455DEAC4"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lang w:val="pt-BR"/>
              </w:rPr>
            </w:pPr>
            <w:r w:rsidRPr="001B4450">
              <w:rPr>
                <w:sz w:val="26"/>
                <w:szCs w:val="26"/>
                <w:lang w:val="pt-BR"/>
              </w:rPr>
              <w:t>Kỹ năng Cá nhân-Xã hội</w:t>
            </w:r>
          </w:p>
          <w:p w14:paraId="3F0448FB" w14:textId="77777777" w:rsidR="002349C3" w:rsidRPr="001B4450" w:rsidRDefault="002349C3" w:rsidP="00123DEE">
            <w:pPr>
              <w:numPr>
                <w:ilvl w:val="0"/>
                <w:numId w:val="23"/>
              </w:numPr>
              <w:tabs>
                <w:tab w:val="left" w:pos="0"/>
                <w:tab w:val="left" w:pos="432"/>
              </w:tabs>
              <w:spacing w:before="120" w:after="60" w:line="276" w:lineRule="auto"/>
              <w:ind w:left="0" w:firstLine="0"/>
              <w:jc w:val="both"/>
              <w:rPr>
                <w:sz w:val="26"/>
                <w:szCs w:val="26"/>
              </w:rPr>
            </w:pPr>
            <w:r w:rsidRPr="001B4450">
              <w:rPr>
                <w:sz w:val="26"/>
                <w:szCs w:val="26"/>
              </w:rPr>
              <w:t>Đánh giá chung.</w:t>
            </w:r>
          </w:p>
        </w:tc>
      </w:tr>
    </w:tbl>
    <w:p w14:paraId="531BF72C" w14:textId="77777777" w:rsidR="002349C3" w:rsidRPr="001B4450" w:rsidRDefault="002349C3" w:rsidP="001B4450">
      <w:pPr>
        <w:widowControl w:val="0"/>
        <w:spacing w:before="120" w:after="60" w:line="276" w:lineRule="auto"/>
        <w:ind w:firstLine="567"/>
        <w:jc w:val="both"/>
        <w:rPr>
          <w:sz w:val="26"/>
          <w:szCs w:val="26"/>
        </w:rPr>
      </w:pPr>
      <w:r w:rsidRPr="001B4450">
        <w:rPr>
          <w:sz w:val="26"/>
          <w:szCs w:val="26"/>
        </w:rPr>
        <w:t>Hơn 30 năm nay, bộ câu hỏi ASQ đã được hàng ngàn người sử dụng với các bản dịch bằng nhiều thứ tiếng: Anh, Pháp, Tây Ban Nha, Arập, Hàn Quốc, Trung Quốc và được sử dụng ở nhiều nơi trên thế giới. Các chuyên gia, bác sỹ Nhi khoa, các chương trình sàng lọc sớm bệnh trẻ em cũng như các trung tâm chăm sóc và bảo vệ sức khoẻ trẻ em tại Mỹ đã sử dụng bộ câu hỏi ASQ như một công cụ hữu ích nhất trong sàng lọc, phát hiện sớm các rối loạn phát triển ở trẻ em và sàng lọc tự kỷ.</w:t>
      </w:r>
    </w:p>
    <w:p w14:paraId="72E64087" w14:textId="77777777" w:rsidR="002349C3" w:rsidRPr="001B4450" w:rsidRDefault="002349C3" w:rsidP="001B4450">
      <w:pPr>
        <w:widowControl w:val="0"/>
        <w:spacing w:before="120" w:after="60" w:line="276" w:lineRule="auto"/>
        <w:ind w:firstLine="567"/>
        <w:jc w:val="both"/>
        <w:rPr>
          <w:sz w:val="26"/>
          <w:szCs w:val="26"/>
        </w:rPr>
      </w:pPr>
      <w:r w:rsidRPr="001B4450">
        <w:rPr>
          <w:sz w:val="26"/>
          <w:szCs w:val="26"/>
        </w:rPr>
        <w:t>Bộ câu hỏi ASQ đưa ra thông tin giúp cha mẹ đánh giá đúng sự phát triển của trẻ, chỉ cho các cha mẹ biết con họ có phát triển bình thường không và khi nào cần được đi khám tại cơ sở y tế. Vì vậy, bộ câu hỏi ASQ là cơ hội cho trẻ được phát hiện sớm các rối loạn phát triển nói chung và tự kỷ nói riêng.</w:t>
      </w:r>
    </w:p>
    <w:p w14:paraId="06466A51" w14:textId="77777777" w:rsidR="002349C3" w:rsidRPr="001B4450" w:rsidRDefault="002349C3" w:rsidP="00123DEE">
      <w:pPr>
        <w:widowControl w:val="0"/>
        <w:spacing w:before="120" w:after="60" w:line="283" w:lineRule="auto"/>
        <w:ind w:firstLine="567"/>
        <w:jc w:val="both"/>
        <w:rPr>
          <w:sz w:val="26"/>
          <w:szCs w:val="26"/>
        </w:rPr>
      </w:pPr>
      <w:r w:rsidRPr="001B4450">
        <w:rPr>
          <w:sz w:val="26"/>
          <w:szCs w:val="26"/>
        </w:rPr>
        <w:t>Trong cuốn hướng dẫn này Ban biên soạn đã áp dụng những nguyên tắc căn bản của ASQ và xây dựng lên bộ công cụ sàng lọc phát hiện rối loạn phát triển ở trẻ em có tên là Bộ câu hỏi theo tuổi và giai đoạn của Việt nam (Ages &amp; Stages Questionairs ò Vietnam)</w:t>
      </w:r>
    </w:p>
    <w:p w14:paraId="56694EDC" w14:textId="77777777" w:rsidR="002349C3" w:rsidRPr="001B4450" w:rsidRDefault="002349C3" w:rsidP="00123DEE">
      <w:pPr>
        <w:widowControl w:val="0"/>
        <w:spacing w:before="120" w:after="60" w:line="283" w:lineRule="auto"/>
        <w:ind w:firstLine="567"/>
        <w:jc w:val="both"/>
        <w:rPr>
          <w:b/>
          <w:i/>
          <w:sz w:val="26"/>
          <w:szCs w:val="26"/>
        </w:rPr>
      </w:pPr>
      <w:r w:rsidRPr="001B4450">
        <w:rPr>
          <w:b/>
          <w:i/>
          <w:sz w:val="26"/>
          <w:szCs w:val="26"/>
          <w:lang w:val="vi-VN"/>
        </w:rPr>
        <w:t xml:space="preserve">2) Sàng lọc </w:t>
      </w:r>
      <w:r w:rsidRPr="001B4450">
        <w:rPr>
          <w:b/>
          <w:i/>
          <w:sz w:val="26"/>
          <w:szCs w:val="26"/>
        </w:rPr>
        <w:t>phát hiện sớm theo dạng khuyết tật</w:t>
      </w:r>
    </w:p>
    <w:p w14:paraId="210338EC" w14:textId="77777777" w:rsidR="002349C3" w:rsidRPr="001B4450" w:rsidRDefault="002349C3" w:rsidP="00123DEE">
      <w:pPr>
        <w:spacing w:before="120" w:after="60" w:line="283" w:lineRule="auto"/>
        <w:ind w:firstLine="567"/>
        <w:jc w:val="both"/>
        <w:rPr>
          <w:bCs/>
          <w:iCs/>
          <w:sz w:val="26"/>
          <w:szCs w:val="26"/>
          <w:lang w:val="pt-BR"/>
        </w:rPr>
      </w:pPr>
      <w:r w:rsidRPr="001B4450">
        <w:rPr>
          <w:bCs/>
          <w:iCs/>
          <w:sz w:val="26"/>
          <w:szCs w:val="26"/>
          <w:lang w:val="pt-BR"/>
        </w:rPr>
        <w:lastRenderedPageBreak/>
        <w:t>Trên thế giới, các nhà khoa học đã phát triển nhiều bộ công cụ nhằm phát hiện sớm các khuyết tật như bại não, tự kỷ, bàn chân khoèo bẩm sinh, trật khớp háng bẩm sinh...</w:t>
      </w:r>
    </w:p>
    <w:p w14:paraId="13AB77E6" w14:textId="77777777" w:rsidR="002349C3" w:rsidRPr="001B4450" w:rsidRDefault="002349C3" w:rsidP="00123DEE">
      <w:pPr>
        <w:spacing w:before="120" w:after="60" w:line="283" w:lineRule="auto"/>
        <w:ind w:firstLine="567"/>
        <w:jc w:val="both"/>
        <w:rPr>
          <w:bCs/>
          <w:iCs/>
          <w:sz w:val="26"/>
          <w:szCs w:val="26"/>
          <w:lang w:val="pt-BR"/>
        </w:rPr>
      </w:pPr>
      <w:r w:rsidRPr="001B4450">
        <w:rPr>
          <w:bCs/>
          <w:iCs/>
          <w:sz w:val="26"/>
          <w:szCs w:val="26"/>
          <w:lang w:val="pt-BR"/>
        </w:rPr>
        <w:t>Sau đây là một số ví dụ về sàng lọc theo dạng khuyết tật.</w:t>
      </w:r>
    </w:p>
    <w:p w14:paraId="342374F1" w14:textId="77777777" w:rsidR="002349C3" w:rsidRPr="001B4450" w:rsidRDefault="002349C3" w:rsidP="00123DEE">
      <w:pPr>
        <w:numPr>
          <w:ilvl w:val="0"/>
          <w:numId w:val="25"/>
        </w:numPr>
        <w:spacing w:before="120" w:after="60" w:line="283" w:lineRule="auto"/>
        <w:ind w:left="0" w:firstLine="567"/>
        <w:jc w:val="both"/>
        <w:rPr>
          <w:i/>
          <w:sz w:val="26"/>
          <w:szCs w:val="26"/>
          <w:lang w:val="pt-BR"/>
        </w:rPr>
      </w:pPr>
      <w:r w:rsidRPr="001B4450">
        <w:rPr>
          <w:b/>
          <w:sz w:val="26"/>
          <w:szCs w:val="26"/>
          <w:lang w:val="pt-BR"/>
        </w:rPr>
        <w:t>Bảng kiểm sàng lọc tự kỷ ở trẻ nhỏ</w:t>
      </w:r>
      <w:r w:rsidRPr="001B4450">
        <w:rPr>
          <w:b/>
          <w:bCs/>
          <w:i/>
          <w:iCs/>
          <w:sz w:val="26"/>
          <w:szCs w:val="26"/>
          <w:lang w:val="pt-BR"/>
        </w:rPr>
        <w:t>-</w:t>
      </w:r>
      <w:r w:rsidRPr="001B4450">
        <w:rPr>
          <w:b/>
          <w:bCs/>
          <w:sz w:val="26"/>
          <w:szCs w:val="26"/>
          <w:lang w:val="pt-BR"/>
        </w:rPr>
        <w:t xml:space="preserve">Check-list for Autism in Toddlers – CHAT </w:t>
      </w:r>
      <w:r w:rsidRPr="001B4450">
        <w:rPr>
          <w:sz w:val="26"/>
          <w:szCs w:val="26"/>
          <w:lang w:val="pt-BR"/>
        </w:rPr>
        <w:t>được thiết kế bởi Baron Cohen và cộng sự (1992) để sàng lọc trẻ tự kỷ từ 18 tháng tuổi và can thiệp sớm. Sử dụng CHAT chỉ mất 5 đến 10 phút để thực hiện và cho điểm. CHAT gồm 9 câu hỏi “có/không” được trả lời bởi cha mẹ trẻ và 5 câu hỏi cho người quan sát, người khám trẻ</w:t>
      </w:r>
      <w:r w:rsidRPr="005A1CF9">
        <w:rPr>
          <w:sz w:val="26"/>
          <w:szCs w:val="26"/>
          <w:lang w:val="pt-BR"/>
        </w:rPr>
        <w:t>.</w:t>
      </w:r>
      <w:r w:rsidRPr="001B4450">
        <w:rPr>
          <w:sz w:val="26"/>
          <w:szCs w:val="26"/>
          <w:lang w:val="pt-BR"/>
        </w:rPr>
        <w:t xml:space="preserve"> Cách nhận định kết quả CHAT: Có 5 tiết mục mang tính cơ bản</w:t>
      </w:r>
    </w:p>
    <w:p w14:paraId="4F4A18D7"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A5: Trò chơi giả vờ</w:t>
      </w:r>
    </w:p>
    <w:p w14:paraId="68A7E165"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A7: Lôi kéo sự chú ý của người khác bằng cách chỉ ngón trỏ vào vật đó</w:t>
      </w:r>
    </w:p>
    <w:p w14:paraId="0B7ED21C"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BII: Nhìn theo vật được chỉ với vẻ chăm chú</w:t>
      </w:r>
    </w:p>
    <w:p w14:paraId="1B4F3DA9"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BIII: Chơi trò giả vờ</w:t>
      </w:r>
    </w:p>
    <w:p w14:paraId="49FD4CCB"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BIV: Chỉ đúng vật được yêu cầu một cách có chủ ý</w:t>
      </w:r>
    </w:p>
    <w:p w14:paraId="1577DDC4" w14:textId="77777777" w:rsidR="002349C3" w:rsidRPr="001B4450" w:rsidRDefault="002349C3" w:rsidP="00123DEE">
      <w:pPr>
        <w:spacing w:before="120" w:after="60" w:line="283" w:lineRule="auto"/>
        <w:ind w:firstLine="567"/>
        <w:jc w:val="both"/>
        <w:rPr>
          <w:sz w:val="26"/>
          <w:szCs w:val="26"/>
          <w:lang w:val="pt-BR"/>
        </w:rPr>
      </w:pPr>
      <w:r w:rsidRPr="001B4450">
        <w:rPr>
          <w:sz w:val="26"/>
          <w:szCs w:val="26"/>
          <w:lang w:val="pt-BR"/>
        </w:rPr>
        <w:t>Nếu trẻ không thực hiện được 5 tiết mục này thì trẻ có nguy cơ rất cao phát triển thành hội chứng tự kỷ.</w:t>
      </w:r>
    </w:p>
    <w:p w14:paraId="32836FC3" w14:textId="77777777" w:rsidR="002349C3" w:rsidRPr="001B4450" w:rsidRDefault="002349C3" w:rsidP="00123DEE">
      <w:pPr>
        <w:spacing w:before="120" w:after="60" w:line="288" w:lineRule="auto"/>
        <w:ind w:firstLine="567"/>
        <w:jc w:val="both"/>
        <w:rPr>
          <w:sz w:val="26"/>
          <w:szCs w:val="26"/>
          <w:lang w:val="pt-BR"/>
        </w:rPr>
      </w:pPr>
      <w:r w:rsidRPr="001B4450">
        <w:rPr>
          <w:sz w:val="26"/>
          <w:szCs w:val="26"/>
          <w:lang w:val="pt-BR"/>
        </w:rPr>
        <w:t xml:space="preserve">Năm 2000 Baird và cộng sự  đã sử dụng CHAT để sàng lọc trên 16.000 trẻ ở độ tuổi 18 tháng thấy CHAT có độ nhậy là 40% và độ đặc hiệu là 98%. Bộ câu hỏi CHAT có độ đặc hiệu cao: nghĩa là trẻ có những dấu hiệu này thì nguy cơ bị tự kỷ cao, nhưng nó lại có độ nhậy thấp: nghĩa là nếu trẻ bị tự kỷ nhẹ thì có thể các dấu hiệu trên sẽ không quan sát thấy, do đó dễ bỏ sót trẻ bị nhẹ hoặc không điển hình. </w:t>
      </w:r>
    </w:p>
    <w:p w14:paraId="77635138" w14:textId="77777777" w:rsidR="002349C3" w:rsidRPr="001B4450" w:rsidRDefault="002349C3" w:rsidP="00123DEE">
      <w:pPr>
        <w:numPr>
          <w:ilvl w:val="0"/>
          <w:numId w:val="25"/>
        </w:numPr>
        <w:spacing w:before="120" w:after="60" w:line="288" w:lineRule="auto"/>
        <w:ind w:left="0" w:firstLine="567"/>
        <w:jc w:val="both"/>
        <w:rPr>
          <w:sz w:val="26"/>
          <w:szCs w:val="26"/>
          <w:lang w:val="pt-BR"/>
        </w:rPr>
      </w:pPr>
      <w:r w:rsidRPr="001B4450">
        <w:rPr>
          <w:b/>
          <w:bCs/>
          <w:i/>
          <w:iCs/>
          <w:sz w:val="26"/>
          <w:szCs w:val="26"/>
          <w:lang w:val="pt-BR"/>
        </w:rPr>
        <w:t>Bảng kiểm sàng lọc tự kỷ trẻ nhỏ có sửa đổi-</w:t>
      </w:r>
      <w:r w:rsidRPr="001B4450">
        <w:rPr>
          <w:b/>
          <w:bCs/>
          <w:i/>
          <w:sz w:val="26"/>
          <w:szCs w:val="26"/>
          <w:lang w:val="pt-BR"/>
        </w:rPr>
        <w:t>Modifier Check-list Autism in Toddle  M-CHAT 23</w:t>
      </w:r>
      <w:r w:rsidRPr="001B4450">
        <w:rPr>
          <w:sz w:val="26"/>
          <w:szCs w:val="26"/>
          <w:lang w:val="pt-BR"/>
        </w:rPr>
        <w:t xml:space="preserve">. </w:t>
      </w:r>
    </w:p>
    <w:p w14:paraId="382FD931" w14:textId="77777777" w:rsidR="002349C3" w:rsidRPr="001B4450" w:rsidRDefault="002349C3" w:rsidP="00123DEE">
      <w:pPr>
        <w:spacing w:before="120" w:after="60" w:line="288" w:lineRule="auto"/>
        <w:ind w:firstLine="567"/>
        <w:jc w:val="both"/>
        <w:rPr>
          <w:sz w:val="26"/>
          <w:szCs w:val="26"/>
          <w:lang w:val="pt-BR"/>
        </w:rPr>
      </w:pPr>
      <w:r w:rsidRPr="001B4450">
        <w:rPr>
          <w:sz w:val="26"/>
          <w:szCs w:val="26"/>
          <w:lang w:val="pt-BR"/>
        </w:rPr>
        <w:t>Để bổ sung vào bộ câu hỏi CHAT, năm 2001 Robin, Fein, Baron &amp; Green đã đề xuất tại Mỹ, bổ sung thêm 14 câu thuộc các lĩnh vực rối loạn vận động và quan hệ xã hội, bắt chước và định hướng. Bảng kiểm này được thiết kế đơn giản với 23 câu hỏi, chỉ mất 5 đến 10 phút để phỏng vấn cha mẹ và đã được sử dụng ở nhiều nước trên thế giới.</w:t>
      </w:r>
    </w:p>
    <w:p w14:paraId="1EABEC6B" w14:textId="77777777" w:rsidR="002349C3" w:rsidRPr="001B4450" w:rsidRDefault="002349C3" w:rsidP="00123DEE">
      <w:pPr>
        <w:spacing w:before="120" w:after="60" w:line="288" w:lineRule="auto"/>
        <w:ind w:firstLine="567"/>
        <w:jc w:val="both"/>
        <w:rPr>
          <w:sz w:val="26"/>
          <w:szCs w:val="26"/>
          <w:lang w:val="pl-PL"/>
        </w:rPr>
      </w:pPr>
      <w:r w:rsidRPr="001B4450">
        <w:rPr>
          <w:sz w:val="26"/>
          <w:szCs w:val="26"/>
          <w:lang w:val="pt-BR"/>
        </w:rPr>
        <w:t>Giống như CHAT, phiên bản sửa đổi “M-CHAT 23” đã chứng tỏ là một công cụ rất mạnh và hữu ích. Năm 2004 một nghiên cứu ở Trung Quốc đã cho thấy M-CHAT 23 có độ nhậy là 97% và độ đặc hiệu là 95%. Như vậy, M-CHAT 23 được đánh giá là một trắc nghiệm sàng lọc dễ sử dụng, thực hiện một cách nhanh chóng, đặc biệt nhậy và đáng tin cậy.</w:t>
      </w:r>
    </w:p>
    <w:p w14:paraId="44998084" w14:textId="77777777" w:rsidR="002349C3" w:rsidRPr="001B4450" w:rsidRDefault="002349C3" w:rsidP="00123DEE">
      <w:pPr>
        <w:spacing w:before="120" w:after="60" w:line="288" w:lineRule="auto"/>
        <w:ind w:firstLine="567"/>
        <w:jc w:val="both"/>
        <w:rPr>
          <w:i/>
          <w:sz w:val="26"/>
          <w:szCs w:val="26"/>
          <w:lang w:val="pt-BR"/>
        </w:rPr>
      </w:pPr>
      <w:r w:rsidRPr="001B4450">
        <w:rPr>
          <w:bCs/>
          <w:i/>
          <w:sz w:val="26"/>
          <w:szCs w:val="26"/>
          <w:lang w:val="de-DE"/>
        </w:rPr>
        <w:t>Đánh giá</w:t>
      </w:r>
    </w:p>
    <w:p w14:paraId="4FE411E8" w14:textId="77777777" w:rsidR="002349C3" w:rsidRPr="001B4450" w:rsidRDefault="002349C3" w:rsidP="00123DEE">
      <w:pPr>
        <w:numPr>
          <w:ilvl w:val="0"/>
          <w:numId w:val="24"/>
        </w:numPr>
        <w:tabs>
          <w:tab w:val="clear" w:pos="1440"/>
          <w:tab w:val="num" w:pos="784"/>
        </w:tabs>
        <w:spacing w:before="120" w:after="60" w:line="288" w:lineRule="auto"/>
        <w:ind w:left="0" w:firstLine="567"/>
        <w:jc w:val="both"/>
        <w:rPr>
          <w:b/>
          <w:bCs/>
          <w:i/>
          <w:iCs/>
          <w:sz w:val="26"/>
          <w:szCs w:val="26"/>
          <w:lang w:val="de-DE"/>
        </w:rPr>
      </w:pPr>
      <w:r w:rsidRPr="001B4450">
        <w:rPr>
          <w:b/>
          <w:bCs/>
          <w:sz w:val="26"/>
          <w:szCs w:val="26"/>
          <w:lang w:val="de-DE"/>
        </w:rPr>
        <w:t>Trẻ bình thường</w:t>
      </w:r>
      <w:r w:rsidRPr="001B4450">
        <w:rPr>
          <w:b/>
          <w:bCs/>
          <w:i/>
          <w:iCs/>
          <w:sz w:val="26"/>
          <w:szCs w:val="26"/>
          <w:lang w:val="de-DE"/>
        </w:rPr>
        <w:t xml:space="preserve">: </w:t>
      </w:r>
      <w:r w:rsidRPr="001B4450">
        <w:rPr>
          <w:sz w:val="26"/>
          <w:szCs w:val="26"/>
          <w:lang w:val="de-DE"/>
        </w:rPr>
        <w:t>Nếu tất cả các câu trả lời của trẻ đều ở ô Trắng.</w:t>
      </w:r>
    </w:p>
    <w:p w14:paraId="7B8FD5D5" w14:textId="77777777" w:rsidR="002349C3" w:rsidRPr="001B4450" w:rsidRDefault="002349C3" w:rsidP="00123DEE">
      <w:pPr>
        <w:numPr>
          <w:ilvl w:val="0"/>
          <w:numId w:val="24"/>
        </w:numPr>
        <w:tabs>
          <w:tab w:val="clear" w:pos="1440"/>
          <w:tab w:val="num" w:pos="784"/>
        </w:tabs>
        <w:spacing w:before="120" w:after="60" w:line="288" w:lineRule="auto"/>
        <w:ind w:left="0" w:firstLine="567"/>
        <w:jc w:val="both"/>
        <w:rPr>
          <w:sz w:val="26"/>
          <w:szCs w:val="26"/>
          <w:lang w:val="de-DE"/>
        </w:rPr>
      </w:pPr>
      <w:r w:rsidRPr="001B4450">
        <w:rPr>
          <w:b/>
          <w:bCs/>
          <w:sz w:val="26"/>
          <w:szCs w:val="26"/>
          <w:lang w:val="de-DE"/>
        </w:rPr>
        <w:t>Trẻ nghi ngờ Tự kỷ</w:t>
      </w:r>
      <w:r w:rsidRPr="001B4450">
        <w:rPr>
          <w:sz w:val="26"/>
          <w:szCs w:val="26"/>
          <w:lang w:val="de-DE"/>
        </w:rPr>
        <w:t xml:space="preserve"> : Nếu có ≥ </w:t>
      </w:r>
      <w:r w:rsidRPr="001B4450">
        <w:rPr>
          <w:b/>
          <w:bCs/>
          <w:sz w:val="26"/>
          <w:szCs w:val="26"/>
          <w:lang w:val="de-DE"/>
        </w:rPr>
        <w:t>3 câu trả lời</w:t>
      </w:r>
      <w:r w:rsidRPr="001B4450">
        <w:rPr>
          <w:sz w:val="26"/>
          <w:szCs w:val="26"/>
          <w:lang w:val="de-DE"/>
        </w:rPr>
        <w:t xml:space="preserve"> rơi vào </w:t>
      </w:r>
      <w:r w:rsidRPr="001B4450">
        <w:rPr>
          <w:b/>
          <w:bCs/>
          <w:sz w:val="26"/>
          <w:szCs w:val="26"/>
          <w:lang w:val="de-DE"/>
        </w:rPr>
        <w:t>ô bôi đen</w:t>
      </w:r>
      <w:r w:rsidRPr="001B4450">
        <w:rPr>
          <w:sz w:val="26"/>
          <w:szCs w:val="26"/>
          <w:lang w:val="de-DE"/>
        </w:rPr>
        <w:t xml:space="preserve"> bất kỳ hoặc có ≥ </w:t>
      </w:r>
      <w:r w:rsidRPr="001B4450">
        <w:rPr>
          <w:b/>
          <w:bCs/>
          <w:sz w:val="26"/>
          <w:szCs w:val="26"/>
          <w:lang w:val="de-DE"/>
        </w:rPr>
        <w:t>2 câu trả lời</w:t>
      </w:r>
      <w:r w:rsidRPr="001B4450">
        <w:rPr>
          <w:sz w:val="26"/>
          <w:szCs w:val="26"/>
          <w:lang w:val="de-DE"/>
        </w:rPr>
        <w:t xml:space="preserve"> rơi vào </w:t>
      </w:r>
      <w:r w:rsidRPr="001B4450">
        <w:rPr>
          <w:b/>
          <w:bCs/>
          <w:sz w:val="26"/>
          <w:szCs w:val="26"/>
          <w:lang w:val="de-DE"/>
        </w:rPr>
        <w:t>ô bôi đen</w:t>
      </w:r>
      <w:r w:rsidRPr="001B4450">
        <w:rPr>
          <w:sz w:val="26"/>
          <w:szCs w:val="26"/>
          <w:lang w:val="de-DE"/>
        </w:rPr>
        <w:t xml:space="preserve"> nhưng thuộc các câu hỏi chủ chốt (</w:t>
      </w:r>
      <w:r w:rsidRPr="001B4450">
        <w:rPr>
          <w:b/>
          <w:bCs/>
          <w:sz w:val="26"/>
          <w:szCs w:val="26"/>
          <w:lang w:val="de-DE"/>
        </w:rPr>
        <w:t xml:space="preserve">Các câu hỏi in đậm: Câu </w:t>
      </w:r>
      <w:r w:rsidRPr="001B4450">
        <w:rPr>
          <w:b/>
          <w:bCs/>
          <w:sz w:val="26"/>
          <w:szCs w:val="26"/>
          <w:lang w:val="de-DE"/>
        </w:rPr>
        <w:lastRenderedPageBreak/>
        <w:t>2, 7, 9, 13, 14</w:t>
      </w:r>
      <w:r w:rsidRPr="001B4450">
        <w:rPr>
          <w:sz w:val="26"/>
          <w:szCs w:val="26"/>
          <w:lang w:val="de-DE"/>
        </w:rPr>
        <w:t>). Các trẻ này cần được gửi cho các bác sĩ chuyên khoa nhi Phục hồi chức năng đánh giá tiếp.</w:t>
      </w:r>
    </w:p>
    <w:p w14:paraId="580B4370" w14:textId="77777777" w:rsidR="002349C3" w:rsidRPr="005A1CF9" w:rsidRDefault="002349C3" w:rsidP="001B4450">
      <w:pPr>
        <w:spacing w:before="120" w:after="60" w:line="276" w:lineRule="auto"/>
        <w:ind w:firstLine="567"/>
        <w:jc w:val="both"/>
        <w:rPr>
          <w:b/>
          <w:sz w:val="26"/>
          <w:szCs w:val="26"/>
          <w:lang w:val="de-DE"/>
        </w:rPr>
      </w:pPr>
      <w:r w:rsidRPr="005A1CF9">
        <w:rPr>
          <w:b/>
          <w:sz w:val="26"/>
          <w:szCs w:val="26"/>
          <w:lang w:val="de-DE"/>
        </w:rPr>
        <w:t>2.7. Biện pháp và hình thức can thiệp sớm khuyết tật</w:t>
      </w:r>
    </w:p>
    <w:p w14:paraId="432711A7" w14:textId="77777777" w:rsidR="002349C3" w:rsidRPr="005A1CF9" w:rsidRDefault="002349C3" w:rsidP="001B4450">
      <w:pPr>
        <w:spacing w:before="120" w:after="60" w:line="276" w:lineRule="auto"/>
        <w:ind w:firstLine="567"/>
        <w:jc w:val="both"/>
        <w:rPr>
          <w:sz w:val="26"/>
          <w:szCs w:val="26"/>
          <w:u w:val="single"/>
          <w:lang w:val="de-DE"/>
        </w:rPr>
      </w:pPr>
      <w:r w:rsidRPr="005A1CF9">
        <w:rPr>
          <w:sz w:val="26"/>
          <w:szCs w:val="26"/>
          <w:lang w:val="de-DE"/>
        </w:rPr>
        <w:t xml:space="preserve">Biện pháp can thiệp sớm được thiết kế nhằm giải quyết các nhu cầu về phát triển của trẻ khuyết tật bao gồm quy định về can thiệp sớm cần thiết cho trẻ khuyết tật và </w:t>
      </w:r>
      <w:r w:rsidRPr="005A1CF9">
        <w:rPr>
          <w:i/>
          <w:sz w:val="26"/>
          <w:szCs w:val="26"/>
          <w:lang w:val="de-DE"/>
        </w:rPr>
        <w:t>ác lĩnh vực cần phát triển ở trẻ</w:t>
      </w:r>
      <w:r w:rsidRPr="005A1CF9">
        <w:rPr>
          <w:sz w:val="26"/>
          <w:szCs w:val="26"/>
          <w:lang w:val="de-DE"/>
        </w:rPr>
        <w:t>: Thể chất, nhận thức, giao tiếp, tình cảm, xã hcội và thích ứng.</w:t>
      </w:r>
    </w:p>
    <w:p w14:paraId="4CDD1812" w14:textId="77777777" w:rsidR="002349C3" w:rsidRPr="005A1CF9" w:rsidRDefault="002349C3" w:rsidP="001B4450">
      <w:pPr>
        <w:spacing w:before="120" w:after="60" w:line="276" w:lineRule="auto"/>
        <w:ind w:firstLine="567"/>
        <w:jc w:val="both"/>
        <w:rPr>
          <w:spacing w:val="-4"/>
          <w:sz w:val="26"/>
          <w:szCs w:val="26"/>
          <w:lang w:val="de-DE"/>
        </w:rPr>
      </w:pPr>
      <w:r w:rsidRPr="005A1CF9">
        <w:rPr>
          <w:i/>
          <w:spacing w:val="-4"/>
          <w:sz w:val="26"/>
          <w:szCs w:val="26"/>
          <w:lang w:val="de-DE"/>
        </w:rPr>
        <w:t>Các dịch vụ can thiệp sớm</w:t>
      </w:r>
      <w:r w:rsidRPr="005A1CF9">
        <w:rPr>
          <w:spacing w:val="-4"/>
          <w:sz w:val="26"/>
          <w:szCs w:val="26"/>
          <w:lang w:val="de-DE"/>
        </w:rPr>
        <w:t xml:space="preserve"> bao gồm các hoạt động cụ thể sau:</w:t>
      </w:r>
    </w:p>
    <w:p w14:paraId="58F153AA"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rPr>
      </w:pPr>
      <w:r w:rsidRPr="001B4450">
        <w:rPr>
          <w:sz w:val="26"/>
          <w:szCs w:val="26"/>
        </w:rPr>
        <w:t>Ngôn ngữ trị liệu.</w:t>
      </w:r>
    </w:p>
    <w:p w14:paraId="3D237487"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Hoạt động trị liệu.</w:t>
      </w:r>
    </w:p>
    <w:p w14:paraId="143A3BBB"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Vật lý trị liệu.</w:t>
      </w:r>
    </w:p>
    <w:p w14:paraId="191242DD"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Các dịch vụ về thị lực.</w:t>
      </w:r>
    </w:p>
    <w:p w14:paraId="6C9BC829"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Các dịch vụ cung cấp công nghệ và dụng cụ trợ giúp.</w:t>
      </w:r>
    </w:p>
    <w:p w14:paraId="2F5ACFB8" w14:textId="77777777" w:rsidR="002349C3" w:rsidRPr="00123DEE" w:rsidRDefault="002349C3" w:rsidP="00123DEE">
      <w:pPr>
        <w:numPr>
          <w:ilvl w:val="0"/>
          <w:numId w:val="14"/>
        </w:numPr>
        <w:tabs>
          <w:tab w:val="clear" w:pos="1440"/>
          <w:tab w:val="num" w:pos="840"/>
        </w:tabs>
        <w:spacing w:before="120" w:after="60" w:line="276" w:lineRule="auto"/>
        <w:ind w:left="0" w:firstLine="567"/>
        <w:jc w:val="both"/>
        <w:rPr>
          <w:spacing w:val="-6"/>
          <w:sz w:val="26"/>
          <w:szCs w:val="26"/>
          <w:lang w:val="fr-FR"/>
        </w:rPr>
      </w:pPr>
      <w:r w:rsidRPr="00123DEE">
        <w:rPr>
          <w:spacing w:val="-6"/>
          <w:sz w:val="26"/>
          <w:szCs w:val="26"/>
          <w:lang w:val="fr-FR"/>
        </w:rPr>
        <w:t>Các dịch vụ y tế chỉ nhằm mục đích chẩn đoán và đánh giá.</w:t>
      </w:r>
    </w:p>
    <w:p w14:paraId="49DFA561"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Các dịch vụ phát hiện sớm, khám sàng lọc và đánh giá.</w:t>
      </w:r>
    </w:p>
    <w:p w14:paraId="23D8446B"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Các dịch vụ sức khoẻ cần thiết làm cho trẻ được hưởng lợi từ các dịch vụ can thiệp sớm.</w:t>
      </w:r>
    </w:p>
    <w:p w14:paraId="3AC58FF8" w14:textId="77777777" w:rsidR="002349C3" w:rsidRPr="001B4450" w:rsidRDefault="002349C3" w:rsidP="00123DEE">
      <w:pPr>
        <w:numPr>
          <w:ilvl w:val="0"/>
          <w:numId w:val="14"/>
        </w:numPr>
        <w:tabs>
          <w:tab w:val="clear" w:pos="1440"/>
          <w:tab w:val="num" w:pos="840"/>
        </w:tabs>
        <w:spacing w:before="120" w:after="60" w:line="276" w:lineRule="auto"/>
        <w:ind w:left="0" w:firstLine="567"/>
        <w:jc w:val="both"/>
        <w:rPr>
          <w:sz w:val="26"/>
          <w:szCs w:val="26"/>
          <w:lang w:val="fr-FR"/>
        </w:rPr>
      </w:pPr>
      <w:r w:rsidRPr="001B4450">
        <w:rPr>
          <w:sz w:val="26"/>
          <w:szCs w:val="26"/>
          <w:lang w:val="fr-FR"/>
        </w:rPr>
        <w:t>Huấn luyện gia đình, tư vấn và thăm tại nhà.</w:t>
      </w:r>
    </w:p>
    <w:p w14:paraId="4830E16E" w14:textId="77777777" w:rsidR="002349C3" w:rsidRPr="001B4450" w:rsidRDefault="002349C3" w:rsidP="00123DEE">
      <w:pPr>
        <w:numPr>
          <w:ilvl w:val="0"/>
          <w:numId w:val="14"/>
        </w:numPr>
        <w:tabs>
          <w:tab w:val="clear" w:pos="1440"/>
          <w:tab w:val="num" w:pos="960"/>
        </w:tabs>
        <w:spacing w:before="120" w:after="60" w:line="276" w:lineRule="auto"/>
        <w:ind w:left="0" w:firstLine="567"/>
        <w:jc w:val="both"/>
        <w:rPr>
          <w:sz w:val="26"/>
          <w:szCs w:val="26"/>
        </w:rPr>
      </w:pPr>
      <w:r w:rsidRPr="001B4450">
        <w:rPr>
          <w:sz w:val="26"/>
          <w:szCs w:val="26"/>
        </w:rPr>
        <w:t>Hướng dẫn đặc biệt.</w:t>
      </w:r>
    </w:p>
    <w:p w14:paraId="1645059E" w14:textId="77777777" w:rsidR="002349C3" w:rsidRPr="001B4450" w:rsidRDefault="002349C3" w:rsidP="00123DEE">
      <w:pPr>
        <w:numPr>
          <w:ilvl w:val="0"/>
          <w:numId w:val="14"/>
        </w:numPr>
        <w:tabs>
          <w:tab w:val="clear" w:pos="1440"/>
          <w:tab w:val="num" w:pos="960"/>
        </w:tabs>
        <w:spacing w:before="120" w:after="60" w:line="276" w:lineRule="auto"/>
        <w:ind w:left="0" w:firstLine="567"/>
        <w:jc w:val="both"/>
        <w:rPr>
          <w:sz w:val="26"/>
          <w:szCs w:val="26"/>
        </w:rPr>
      </w:pPr>
      <w:r w:rsidRPr="001B4450">
        <w:rPr>
          <w:sz w:val="26"/>
          <w:szCs w:val="26"/>
        </w:rPr>
        <w:t>Các dịch vụ tâm lý.</w:t>
      </w:r>
    </w:p>
    <w:p w14:paraId="70F52AE7" w14:textId="77777777" w:rsidR="002349C3" w:rsidRPr="001B4450" w:rsidRDefault="002349C3" w:rsidP="00123DEE">
      <w:pPr>
        <w:numPr>
          <w:ilvl w:val="0"/>
          <w:numId w:val="14"/>
        </w:numPr>
        <w:tabs>
          <w:tab w:val="clear" w:pos="1440"/>
          <w:tab w:val="num" w:pos="960"/>
        </w:tabs>
        <w:spacing w:before="120" w:after="60" w:line="276" w:lineRule="auto"/>
        <w:ind w:left="0" w:firstLine="567"/>
        <w:jc w:val="both"/>
        <w:rPr>
          <w:sz w:val="26"/>
          <w:szCs w:val="26"/>
        </w:rPr>
      </w:pPr>
      <w:r w:rsidRPr="001B4450">
        <w:rPr>
          <w:sz w:val="26"/>
          <w:szCs w:val="26"/>
        </w:rPr>
        <w:t>Các dịch vụ điều phối.</w:t>
      </w:r>
    </w:p>
    <w:p w14:paraId="087BDC14" w14:textId="77777777" w:rsidR="002349C3" w:rsidRPr="001B4450" w:rsidRDefault="002349C3" w:rsidP="00123DEE">
      <w:pPr>
        <w:numPr>
          <w:ilvl w:val="0"/>
          <w:numId w:val="14"/>
        </w:numPr>
        <w:tabs>
          <w:tab w:val="clear" w:pos="1440"/>
          <w:tab w:val="num" w:pos="960"/>
        </w:tabs>
        <w:spacing w:before="120" w:after="60" w:line="276" w:lineRule="auto"/>
        <w:ind w:left="0" w:firstLine="567"/>
        <w:jc w:val="both"/>
        <w:rPr>
          <w:sz w:val="26"/>
          <w:szCs w:val="26"/>
        </w:rPr>
      </w:pPr>
      <w:r w:rsidRPr="001B4450">
        <w:rPr>
          <w:sz w:val="26"/>
          <w:szCs w:val="26"/>
        </w:rPr>
        <w:t>Các dịch vụ công tác xã hội.</w:t>
      </w:r>
    </w:p>
    <w:p w14:paraId="12B69DFF" w14:textId="77777777" w:rsidR="002349C3" w:rsidRPr="001B4450" w:rsidRDefault="002349C3" w:rsidP="00123DEE">
      <w:pPr>
        <w:numPr>
          <w:ilvl w:val="0"/>
          <w:numId w:val="14"/>
        </w:numPr>
        <w:tabs>
          <w:tab w:val="clear" w:pos="1440"/>
          <w:tab w:val="num" w:pos="960"/>
        </w:tabs>
        <w:spacing w:before="120" w:after="60" w:line="276" w:lineRule="auto"/>
        <w:ind w:left="0" w:firstLine="567"/>
        <w:jc w:val="both"/>
        <w:rPr>
          <w:sz w:val="26"/>
          <w:szCs w:val="26"/>
        </w:rPr>
      </w:pPr>
      <w:r w:rsidRPr="001B4450">
        <w:rPr>
          <w:sz w:val="26"/>
          <w:szCs w:val="26"/>
        </w:rPr>
        <w:t>Giao thông và các dịch vụ liên quan cần thiết nhằm bảo đảm cho trẻ khuyết tật và gia đình có thể nhận được dịch vụ can thiệp sớm.</w:t>
      </w:r>
    </w:p>
    <w:p w14:paraId="02D7F1FE" w14:textId="77777777" w:rsidR="002349C3" w:rsidRPr="001B4450" w:rsidRDefault="002349C3" w:rsidP="001B4450">
      <w:pPr>
        <w:spacing w:before="120" w:after="60" w:line="276" w:lineRule="auto"/>
        <w:ind w:firstLine="567"/>
        <w:jc w:val="both"/>
        <w:rPr>
          <w:sz w:val="26"/>
          <w:szCs w:val="26"/>
        </w:rPr>
      </w:pPr>
      <w:r w:rsidRPr="001B4450">
        <w:rPr>
          <w:i/>
          <w:sz w:val="26"/>
          <w:szCs w:val="26"/>
        </w:rPr>
        <w:t>Các chuyên gia cung cấp dịch vụ</w:t>
      </w:r>
      <w:r w:rsidRPr="001B4450">
        <w:rPr>
          <w:sz w:val="26"/>
          <w:szCs w:val="26"/>
        </w:rPr>
        <w:t>: gồm kỹ thuật viên ngôn ngữ trị liệu, kỹ thuật viên hoạt động trị liệu, kỹ thuật viên vật lý trị liệu, chuyên gia tâm lý, y tá điều dưỡng, chuyên gia dinh dưỡng, kỹ thuật viên gia đình, bác sĩ nhi khoa, bác sĩ PHCN và bác sĩ các chuyên khoa khác, người làm công tác xã hội, chuyên gia giáo dục đặc biệt, giáo viên nhà trẻ và giáo viên mầm non.</w:t>
      </w:r>
    </w:p>
    <w:p w14:paraId="316B5326" w14:textId="77777777" w:rsidR="002349C3" w:rsidRPr="001B4450" w:rsidRDefault="002349C3" w:rsidP="00123DEE">
      <w:pPr>
        <w:spacing w:before="120" w:after="60" w:line="281" w:lineRule="auto"/>
        <w:ind w:firstLine="567"/>
        <w:jc w:val="both"/>
        <w:rPr>
          <w:sz w:val="26"/>
          <w:szCs w:val="26"/>
        </w:rPr>
      </w:pPr>
      <w:r w:rsidRPr="001B4450">
        <w:rPr>
          <w:sz w:val="26"/>
          <w:szCs w:val="26"/>
        </w:rPr>
        <w:t>Can thiệp sớm trẻ khuyết tật có thể được thực hiện theo một hoặc nhiều hình thức sau:</w:t>
      </w:r>
    </w:p>
    <w:p w14:paraId="7D61A348" w14:textId="77777777" w:rsidR="002349C3" w:rsidRPr="001B4450" w:rsidRDefault="002349C3" w:rsidP="00123DEE">
      <w:pPr>
        <w:numPr>
          <w:ilvl w:val="0"/>
          <w:numId w:val="40"/>
        </w:numPr>
        <w:tabs>
          <w:tab w:val="left" w:pos="840"/>
        </w:tabs>
        <w:spacing w:before="120" w:after="60" w:line="281" w:lineRule="auto"/>
        <w:ind w:left="0" w:firstLine="567"/>
        <w:jc w:val="both"/>
        <w:rPr>
          <w:sz w:val="26"/>
          <w:szCs w:val="26"/>
        </w:rPr>
      </w:pPr>
      <w:r w:rsidRPr="001B4450">
        <w:rPr>
          <w:i/>
          <w:sz w:val="26"/>
          <w:szCs w:val="26"/>
        </w:rPr>
        <w:t>Can thiệp sớm về PHCN tại các bệnh viện/ trung tâm/ khoa PHCN</w:t>
      </w:r>
    </w:p>
    <w:p w14:paraId="25C20721" w14:textId="77777777" w:rsidR="002349C3" w:rsidRPr="001B4450" w:rsidRDefault="002349C3" w:rsidP="00123DEE">
      <w:pPr>
        <w:numPr>
          <w:ilvl w:val="0"/>
          <w:numId w:val="40"/>
        </w:numPr>
        <w:tabs>
          <w:tab w:val="left" w:pos="840"/>
        </w:tabs>
        <w:spacing w:before="120" w:after="60" w:line="281" w:lineRule="auto"/>
        <w:ind w:left="0" w:firstLine="567"/>
        <w:jc w:val="both"/>
        <w:rPr>
          <w:sz w:val="26"/>
          <w:szCs w:val="26"/>
        </w:rPr>
      </w:pPr>
      <w:r w:rsidRPr="001B4450">
        <w:rPr>
          <w:i/>
          <w:sz w:val="26"/>
          <w:szCs w:val="26"/>
        </w:rPr>
        <w:t xml:space="preserve">Can thiệp sớm về Giáo dục tại các trường mầm non; </w:t>
      </w:r>
    </w:p>
    <w:p w14:paraId="1F984E23" w14:textId="77777777" w:rsidR="002349C3" w:rsidRPr="001B4450" w:rsidRDefault="002349C3" w:rsidP="00123DEE">
      <w:pPr>
        <w:numPr>
          <w:ilvl w:val="0"/>
          <w:numId w:val="40"/>
        </w:numPr>
        <w:tabs>
          <w:tab w:val="left" w:pos="840"/>
        </w:tabs>
        <w:spacing w:before="120" w:after="60" w:line="281" w:lineRule="auto"/>
        <w:ind w:left="0" w:firstLine="567"/>
        <w:jc w:val="both"/>
        <w:rPr>
          <w:sz w:val="26"/>
          <w:szCs w:val="26"/>
        </w:rPr>
      </w:pPr>
      <w:r w:rsidRPr="001B4450">
        <w:rPr>
          <w:i/>
          <w:sz w:val="26"/>
          <w:szCs w:val="26"/>
        </w:rPr>
        <w:t>Can thiệp sớm tại cộng đồng (chương trình PHCN dựa vào cộng đồng, các trung tâm can thiệp sớm tại cộng đồng…)</w:t>
      </w:r>
    </w:p>
    <w:p w14:paraId="30FA63B1" w14:textId="77777777" w:rsidR="002349C3" w:rsidRPr="001B4450" w:rsidRDefault="002349C3" w:rsidP="00123DEE">
      <w:pPr>
        <w:numPr>
          <w:ilvl w:val="0"/>
          <w:numId w:val="40"/>
        </w:numPr>
        <w:tabs>
          <w:tab w:val="left" w:pos="840"/>
        </w:tabs>
        <w:spacing w:before="120" w:after="60" w:line="281" w:lineRule="auto"/>
        <w:ind w:left="0" w:firstLine="567"/>
        <w:jc w:val="both"/>
        <w:rPr>
          <w:sz w:val="26"/>
          <w:szCs w:val="26"/>
        </w:rPr>
      </w:pPr>
      <w:r w:rsidRPr="001B4450">
        <w:rPr>
          <w:i/>
          <w:sz w:val="26"/>
          <w:szCs w:val="26"/>
        </w:rPr>
        <w:t>Can thiệp sớm tại gia đình</w:t>
      </w:r>
      <w:r w:rsidRPr="001B4450">
        <w:rPr>
          <w:sz w:val="26"/>
          <w:szCs w:val="26"/>
        </w:rPr>
        <w:t>.</w:t>
      </w:r>
    </w:p>
    <w:p w14:paraId="10CF4203" w14:textId="77777777" w:rsidR="002349C3" w:rsidRPr="001B4450" w:rsidRDefault="002349C3" w:rsidP="00123DEE">
      <w:pPr>
        <w:spacing w:before="120" w:after="60" w:line="281" w:lineRule="auto"/>
        <w:ind w:firstLine="567"/>
        <w:jc w:val="both"/>
        <w:rPr>
          <w:sz w:val="26"/>
          <w:szCs w:val="26"/>
        </w:rPr>
      </w:pPr>
      <w:r w:rsidRPr="001B4450">
        <w:rPr>
          <w:sz w:val="26"/>
          <w:szCs w:val="26"/>
        </w:rPr>
        <w:lastRenderedPageBreak/>
        <w:t>Khuyến cáo của Hội nghị đánh giá các chương trình Phát hiện sớm – can thiệp sớm của thế giới được tổ chức tại Dominica năm 2000 khuyến cáo</w:t>
      </w:r>
      <w:r w:rsidRPr="001B4450">
        <w:rPr>
          <w:i/>
          <w:sz w:val="26"/>
          <w:szCs w:val="26"/>
          <w:lang w:val="vi-VN"/>
        </w:rPr>
        <w:t xml:space="preserve"> “P</w:t>
      </w:r>
      <w:r w:rsidRPr="001B4450">
        <w:rPr>
          <w:i/>
          <w:sz w:val="26"/>
          <w:szCs w:val="26"/>
        </w:rPr>
        <w:t>hát hiện sớm</w:t>
      </w:r>
      <w:r w:rsidRPr="001B4450">
        <w:rPr>
          <w:i/>
          <w:sz w:val="26"/>
          <w:szCs w:val="26"/>
          <w:lang w:val="vi-VN"/>
        </w:rPr>
        <w:t xml:space="preserve"> chỉ nên thực hiện khi đã có một hệ thống can thiệp và theo dõi hiện hành”</w:t>
      </w:r>
      <w:r w:rsidRPr="001B4450">
        <w:rPr>
          <w:i/>
          <w:sz w:val="26"/>
          <w:szCs w:val="26"/>
        </w:rPr>
        <w:t>.</w:t>
      </w:r>
    </w:p>
    <w:p w14:paraId="7A243637" w14:textId="77777777" w:rsidR="002349C3" w:rsidRPr="001B4450" w:rsidRDefault="002349C3" w:rsidP="00123DEE">
      <w:pPr>
        <w:spacing w:before="120" w:after="60" w:line="281" w:lineRule="auto"/>
        <w:ind w:firstLine="567"/>
        <w:jc w:val="both"/>
        <w:rPr>
          <w:b/>
          <w:sz w:val="26"/>
          <w:szCs w:val="26"/>
        </w:rPr>
      </w:pPr>
      <w:r w:rsidRPr="001B4450">
        <w:rPr>
          <w:b/>
          <w:sz w:val="26"/>
          <w:szCs w:val="26"/>
          <w:lang w:val="vi-VN"/>
        </w:rPr>
        <w:t xml:space="preserve">2.8. </w:t>
      </w:r>
      <w:r w:rsidRPr="001B4450">
        <w:rPr>
          <w:b/>
          <w:sz w:val="26"/>
          <w:szCs w:val="26"/>
        </w:rPr>
        <w:t>Phát hiện sớm - Can thiệp sớm trẻ khuyết tật tại Việt Nam</w:t>
      </w:r>
    </w:p>
    <w:p w14:paraId="5A40E6F9" w14:textId="77777777" w:rsidR="002349C3" w:rsidRPr="001B4450" w:rsidRDefault="002349C3" w:rsidP="00123DEE">
      <w:pPr>
        <w:spacing w:before="120" w:after="60" w:line="281" w:lineRule="auto"/>
        <w:ind w:firstLine="567"/>
        <w:jc w:val="both"/>
        <w:rPr>
          <w:sz w:val="26"/>
          <w:szCs w:val="26"/>
        </w:rPr>
      </w:pPr>
      <w:r w:rsidRPr="001B4450">
        <w:rPr>
          <w:sz w:val="26"/>
          <w:szCs w:val="26"/>
        </w:rPr>
        <w:t xml:space="preserve">Từ năm 1987 trở lại đây Phát hiện sớm - Can thiệp trẻ khuyết tật tại Việt nam được thực hiện trong chương trình phục hồi chức năng dựa vào cộng (PHCNDVCĐ). Kết quả đã cho thấy nếu trẻ khuyết tật được phát hiện và can thiệp sớm ngay từ khi còn rất nhỏ thì ảnh hưởng của khuyết tật với cuộc sống, học tập của trẻ sẽ giảm đi rất nhiều và nhiều trẻ đã có cơ hội hội nhập xã hội. </w:t>
      </w:r>
    </w:p>
    <w:p w14:paraId="06E9B634" w14:textId="77777777" w:rsidR="002349C3" w:rsidRPr="001B4450" w:rsidRDefault="002349C3" w:rsidP="00123DEE">
      <w:pPr>
        <w:spacing w:before="120" w:after="60" w:line="281" w:lineRule="auto"/>
        <w:ind w:firstLine="567"/>
        <w:jc w:val="both"/>
        <w:rPr>
          <w:sz w:val="26"/>
          <w:szCs w:val="26"/>
        </w:rPr>
      </w:pPr>
      <w:r w:rsidRPr="001B4450">
        <w:rPr>
          <w:sz w:val="26"/>
          <w:szCs w:val="26"/>
        </w:rPr>
        <w:t>Chính vì vậy trong 15 năm trở lại đây,</w:t>
      </w:r>
      <w:r w:rsidRPr="001B4450">
        <w:rPr>
          <w:sz w:val="26"/>
          <w:szCs w:val="26"/>
          <w:lang w:val="vi-VN"/>
        </w:rPr>
        <w:t xml:space="preserve"> một số tổ chức </w:t>
      </w:r>
      <w:r w:rsidRPr="001B4450">
        <w:rPr>
          <w:sz w:val="26"/>
          <w:szCs w:val="26"/>
        </w:rPr>
        <w:t>Phi chính phủ quốc tế</w:t>
      </w:r>
      <w:r w:rsidRPr="001B4450">
        <w:rPr>
          <w:sz w:val="26"/>
          <w:szCs w:val="26"/>
          <w:lang w:val="vi-VN"/>
        </w:rPr>
        <w:t xml:space="preserve"> đã </w:t>
      </w:r>
      <w:r w:rsidRPr="001B4450">
        <w:rPr>
          <w:sz w:val="26"/>
          <w:szCs w:val="26"/>
        </w:rPr>
        <w:t xml:space="preserve">phối hợp với các đối tác của mình để </w:t>
      </w:r>
      <w:r w:rsidRPr="001B4450">
        <w:rPr>
          <w:sz w:val="26"/>
          <w:szCs w:val="26"/>
          <w:lang w:val="vi-VN"/>
        </w:rPr>
        <w:t xml:space="preserve">triển khai chương trình </w:t>
      </w:r>
      <w:r w:rsidRPr="001B4450">
        <w:rPr>
          <w:sz w:val="26"/>
          <w:szCs w:val="26"/>
        </w:rPr>
        <w:t>Phát hiện sớm – can thiệp trẻ khuyết tật sớm ở một số tỉnh/ thành phố. Trong số đó Uỷ ban Y tế Hà Lan – Việt Nam (MCNV), Tổ chức Tầm nhìn quốc tế - Mỹ (World Vision International), Tổ chức Tàn tật quốc tế (HI), Tổ chức CRS- Mỹ, Tổ chức Global Civil Sharing – Korea… đã đóng góp rất nhiều công sức và thu được nhiều kết quả tốt ở một số tỉnh điểm như Quảng trị, Đà nẵng, Quảng Nam, Đăk Lăc, Hòa Bình, Ninh bình, Hà Nội...</w:t>
      </w:r>
    </w:p>
    <w:p w14:paraId="4EFF90E7" w14:textId="77777777" w:rsidR="002349C3" w:rsidRPr="001B4450" w:rsidRDefault="002349C3" w:rsidP="00123DEE">
      <w:pPr>
        <w:spacing w:before="120" w:after="60" w:line="281" w:lineRule="auto"/>
        <w:ind w:firstLine="567"/>
        <w:jc w:val="both"/>
        <w:rPr>
          <w:sz w:val="26"/>
          <w:szCs w:val="26"/>
        </w:rPr>
      </w:pPr>
      <w:r w:rsidRPr="001B4450">
        <w:rPr>
          <w:sz w:val="26"/>
          <w:szCs w:val="26"/>
        </w:rPr>
        <w:t>Từ 5 năm trở lại đây Nhà nước bắt đầu quan tâm nhiều hơn đến Phát hiện sớm – Can thiệp sớm trẻ khuyết tật. Bộ Y tế đã triển khai nhiều lớp tập huấn về Phát hiện sớm – Can thiệp sớm trẻ khuyết tật cho khoảng 20 tỉnh/ thành phố. Trong quá trình triển khai Phát hiện sớm – Can thiệp sớm trẻ khuyết tật đã rút ra những điểm mạnh và diểm yếu sau đây:</w:t>
      </w:r>
    </w:p>
    <w:p w14:paraId="3D66C79C" w14:textId="77777777" w:rsidR="002349C3" w:rsidRPr="001B4450" w:rsidRDefault="002349C3" w:rsidP="00123DEE">
      <w:pPr>
        <w:numPr>
          <w:ilvl w:val="0"/>
          <w:numId w:val="42"/>
        </w:numPr>
        <w:spacing w:before="120" w:after="60" w:line="281" w:lineRule="auto"/>
        <w:ind w:left="0" w:firstLine="567"/>
        <w:jc w:val="both"/>
        <w:rPr>
          <w:i/>
          <w:sz w:val="26"/>
          <w:szCs w:val="26"/>
        </w:rPr>
      </w:pPr>
      <w:r w:rsidRPr="001B4450">
        <w:rPr>
          <w:i/>
          <w:sz w:val="26"/>
          <w:szCs w:val="26"/>
        </w:rPr>
        <w:t xml:space="preserve">Điểm mạnh: </w:t>
      </w:r>
    </w:p>
    <w:p w14:paraId="2B046F69" w14:textId="77777777" w:rsidR="002349C3" w:rsidRPr="001B4450" w:rsidRDefault="002349C3" w:rsidP="00123DEE">
      <w:pPr>
        <w:spacing w:before="120" w:after="60" w:line="281" w:lineRule="auto"/>
        <w:ind w:firstLine="567"/>
        <w:jc w:val="both"/>
        <w:rPr>
          <w:i/>
          <w:sz w:val="26"/>
          <w:szCs w:val="26"/>
        </w:rPr>
      </w:pPr>
      <w:r w:rsidRPr="001B4450">
        <w:rPr>
          <w:i/>
          <w:sz w:val="26"/>
          <w:szCs w:val="26"/>
        </w:rPr>
        <w:t xml:space="preserve">- Lồng ghép vào PHCN dựa vào cộng đồng: </w:t>
      </w:r>
      <w:r w:rsidRPr="001B4450">
        <w:rPr>
          <w:sz w:val="26"/>
          <w:szCs w:val="26"/>
        </w:rPr>
        <w:t xml:space="preserve">Tại các tỉnh đã và đang triển khai PHCN dựa vào cộng đồng, việc lồng ghép Phát hiện sớm – Can thiệp sớm trẻ khuyết tật được thực hiện rất thành công như là một nội dung của chương trình. </w:t>
      </w:r>
    </w:p>
    <w:p w14:paraId="6432CA69" w14:textId="77777777" w:rsidR="002349C3" w:rsidRPr="001B4450" w:rsidRDefault="002349C3" w:rsidP="00123DEE">
      <w:pPr>
        <w:spacing w:before="120" w:after="60" w:line="281" w:lineRule="auto"/>
        <w:ind w:firstLine="567"/>
        <w:jc w:val="both"/>
        <w:rPr>
          <w:i/>
          <w:sz w:val="26"/>
          <w:szCs w:val="26"/>
        </w:rPr>
      </w:pPr>
      <w:r w:rsidRPr="001B4450">
        <w:rPr>
          <w:i/>
          <w:sz w:val="26"/>
          <w:szCs w:val="26"/>
        </w:rPr>
        <w:t>- Các hoạt động về Phát hiện sớm – Can thiệp sớm trẻ khuyết tật</w:t>
      </w:r>
      <w:r w:rsidRPr="001B4450">
        <w:rPr>
          <w:sz w:val="26"/>
          <w:szCs w:val="26"/>
        </w:rPr>
        <w:t xml:space="preserve"> bao gồm: Tập huấn cán bộ cộng đồng, triển khai Sàng lọc rối loạn phát triển và Khám phân loại khuyết tật, Tập huấn can thiệp sớm PHCN tại nhà cho gia đình trẻ khuyết tật…</w:t>
      </w:r>
    </w:p>
    <w:p w14:paraId="0B8C11FD" w14:textId="77777777" w:rsidR="002349C3" w:rsidRPr="001B4450" w:rsidRDefault="002349C3" w:rsidP="00123DEE">
      <w:pPr>
        <w:spacing w:before="120" w:after="60" w:line="281" w:lineRule="auto"/>
        <w:ind w:firstLine="567"/>
        <w:jc w:val="both"/>
        <w:rPr>
          <w:i/>
          <w:sz w:val="26"/>
          <w:szCs w:val="26"/>
        </w:rPr>
      </w:pPr>
      <w:r w:rsidRPr="001B4450">
        <w:rPr>
          <w:i/>
          <w:sz w:val="26"/>
          <w:szCs w:val="26"/>
        </w:rPr>
        <w:t xml:space="preserve">- Triển khai, theo dõi Phát hiện sớm – Can thiệp sớm trẻ khuyết tật thành công: </w:t>
      </w:r>
      <w:r w:rsidRPr="001B4450">
        <w:rPr>
          <w:sz w:val="26"/>
          <w:szCs w:val="26"/>
        </w:rPr>
        <w:t xml:space="preserve">Trong 1-2 năm đầu Phát hiện sớm – Can thiệp sớm trẻ khuyết tật được thực hiện rất tốt với sự tài trợ kinh phí của các tổ chức nước ngoài. </w:t>
      </w:r>
    </w:p>
    <w:p w14:paraId="179AC358" w14:textId="77777777" w:rsidR="002349C3" w:rsidRPr="00123DEE" w:rsidRDefault="002349C3" w:rsidP="00123DEE">
      <w:pPr>
        <w:spacing w:before="120" w:after="60" w:line="281" w:lineRule="auto"/>
        <w:ind w:firstLine="567"/>
        <w:jc w:val="both"/>
        <w:rPr>
          <w:i/>
          <w:spacing w:val="2"/>
          <w:sz w:val="26"/>
          <w:szCs w:val="26"/>
        </w:rPr>
      </w:pPr>
      <w:r w:rsidRPr="00123DEE">
        <w:rPr>
          <w:i/>
          <w:spacing w:val="2"/>
          <w:sz w:val="26"/>
          <w:szCs w:val="26"/>
        </w:rPr>
        <w:t xml:space="preserve">- Kết quả Phát hiện sớm –Can thiệp sớm tốt: </w:t>
      </w:r>
      <w:r w:rsidRPr="00123DEE">
        <w:rPr>
          <w:spacing w:val="2"/>
          <w:sz w:val="26"/>
          <w:szCs w:val="26"/>
        </w:rPr>
        <w:t>Nhiều trẻ khuyết tật nhờ được phát hiện sớm và can thiệp sớm sau một thời gian PHCN đã trở thành trẻ bình thường (bàn chân khoèo bẩm sinh, trật khớp háng, liệt Erb…); nhiều trẻ khuyết tật được đến trường đi học; nhiều trẻ khuyết tật nhẹ và trung bình đã phục hồi tốt…</w:t>
      </w:r>
    </w:p>
    <w:p w14:paraId="2744D5CC" w14:textId="77777777" w:rsidR="002349C3" w:rsidRPr="001B4450" w:rsidRDefault="002349C3" w:rsidP="001B4450">
      <w:pPr>
        <w:numPr>
          <w:ilvl w:val="0"/>
          <w:numId w:val="41"/>
        </w:numPr>
        <w:spacing w:before="120" w:after="60" w:line="276" w:lineRule="auto"/>
        <w:ind w:left="0" w:firstLine="567"/>
        <w:jc w:val="both"/>
        <w:rPr>
          <w:i/>
          <w:sz w:val="26"/>
          <w:szCs w:val="26"/>
        </w:rPr>
      </w:pPr>
      <w:r w:rsidRPr="001B4450">
        <w:rPr>
          <w:i/>
          <w:sz w:val="26"/>
          <w:szCs w:val="26"/>
        </w:rPr>
        <w:t>Điểm yếu:</w:t>
      </w:r>
    </w:p>
    <w:p w14:paraId="16CAA9E3" w14:textId="77777777" w:rsidR="002349C3" w:rsidRPr="001B4450" w:rsidRDefault="002349C3" w:rsidP="00123DEE">
      <w:pPr>
        <w:numPr>
          <w:ilvl w:val="0"/>
          <w:numId w:val="43"/>
        </w:numPr>
        <w:tabs>
          <w:tab w:val="left" w:pos="840"/>
        </w:tabs>
        <w:spacing w:before="120" w:after="60" w:line="276" w:lineRule="auto"/>
        <w:ind w:left="0" w:firstLine="567"/>
        <w:jc w:val="both"/>
        <w:rPr>
          <w:sz w:val="26"/>
          <w:szCs w:val="26"/>
        </w:rPr>
      </w:pPr>
      <w:r w:rsidRPr="001B4450">
        <w:rPr>
          <w:i/>
          <w:sz w:val="26"/>
          <w:szCs w:val="26"/>
        </w:rPr>
        <w:t>Chưa có sự chỉ đạo thống nhất</w:t>
      </w:r>
      <w:r w:rsidRPr="001B4450">
        <w:rPr>
          <w:sz w:val="26"/>
          <w:szCs w:val="26"/>
        </w:rPr>
        <w:t xml:space="preserve"> từ trung ương xuống địa phương về Hoạt động Phát hiện sớm – Can thiệp sớm trẻ khuyết tật: chủ yếu còn tự phát (từng địa phương tự thực hiện), </w:t>
      </w:r>
      <w:r w:rsidRPr="001B4450">
        <w:rPr>
          <w:sz w:val="26"/>
          <w:szCs w:val="26"/>
        </w:rPr>
        <w:lastRenderedPageBreak/>
        <w:t>mang tính chất triển khai điểm ở một số xã/ huyện trong tỉnh (do nhà tài trợ chọn điểm), không liên tục (do nhà tài trợ chỉ có kinh phí trong vài năm)…</w:t>
      </w:r>
    </w:p>
    <w:p w14:paraId="77E41478" w14:textId="77777777" w:rsidR="002349C3" w:rsidRPr="001B4450" w:rsidRDefault="002349C3" w:rsidP="00123DEE">
      <w:pPr>
        <w:numPr>
          <w:ilvl w:val="0"/>
          <w:numId w:val="43"/>
        </w:numPr>
        <w:tabs>
          <w:tab w:val="left" w:pos="840"/>
        </w:tabs>
        <w:spacing w:before="120" w:after="60" w:line="276" w:lineRule="auto"/>
        <w:ind w:left="0" w:firstLine="567"/>
        <w:jc w:val="both"/>
        <w:rPr>
          <w:sz w:val="26"/>
          <w:szCs w:val="26"/>
        </w:rPr>
      </w:pPr>
      <w:r w:rsidRPr="001B4450">
        <w:rPr>
          <w:i/>
          <w:sz w:val="26"/>
          <w:szCs w:val="26"/>
        </w:rPr>
        <w:t>Chưa có mô hình can Phát hiện sớm – Can thiệp sớm</w:t>
      </w:r>
      <w:r w:rsidRPr="001B4450">
        <w:rPr>
          <w:sz w:val="26"/>
          <w:szCs w:val="26"/>
        </w:rPr>
        <w:t xml:space="preserve"> trẻ khuyết tật thống nhất: mỗi địa phương triển khai một kiểu, thiếu chia sẻ và liên tục. </w:t>
      </w:r>
    </w:p>
    <w:p w14:paraId="03F249D7" w14:textId="77777777" w:rsidR="002349C3" w:rsidRPr="001B4450" w:rsidRDefault="002349C3" w:rsidP="00123DEE">
      <w:pPr>
        <w:numPr>
          <w:ilvl w:val="0"/>
          <w:numId w:val="43"/>
        </w:numPr>
        <w:tabs>
          <w:tab w:val="left" w:pos="840"/>
        </w:tabs>
        <w:spacing w:before="120" w:after="60" w:line="276" w:lineRule="auto"/>
        <w:ind w:left="0" w:firstLine="567"/>
        <w:jc w:val="both"/>
        <w:rPr>
          <w:sz w:val="26"/>
          <w:szCs w:val="26"/>
          <w:lang w:val="vi-VN"/>
        </w:rPr>
      </w:pPr>
      <w:r w:rsidRPr="001B4450">
        <w:rPr>
          <w:i/>
          <w:sz w:val="26"/>
          <w:szCs w:val="26"/>
        </w:rPr>
        <w:t xml:space="preserve">Tài liệu về Phát hiện sớm – Can thiệp sớm trẻ khuyết tật </w:t>
      </w:r>
      <w:r w:rsidRPr="001B4450">
        <w:rPr>
          <w:sz w:val="26"/>
          <w:szCs w:val="26"/>
        </w:rPr>
        <w:t>chưa được phát triển thống nhất ngay trong ngành y tế: Công cụ sàng lọc phát hiện sớm trẻ có rối loạn phát triển và các biện pháp can thiệp sớm trẻ khuyết tật còn chưa thống nhất;</w:t>
      </w:r>
    </w:p>
    <w:p w14:paraId="01077588" w14:textId="77777777" w:rsidR="002349C3" w:rsidRPr="005A1CF9" w:rsidRDefault="002349C3" w:rsidP="00123DEE">
      <w:pPr>
        <w:numPr>
          <w:ilvl w:val="0"/>
          <w:numId w:val="43"/>
        </w:numPr>
        <w:tabs>
          <w:tab w:val="left" w:pos="840"/>
        </w:tabs>
        <w:spacing w:before="120" w:after="60" w:line="276" w:lineRule="auto"/>
        <w:ind w:left="0" w:firstLine="567"/>
        <w:jc w:val="both"/>
        <w:rPr>
          <w:spacing w:val="4"/>
          <w:sz w:val="26"/>
          <w:szCs w:val="26"/>
          <w:lang w:val="vi-VN"/>
        </w:rPr>
      </w:pPr>
      <w:r w:rsidRPr="005A1CF9">
        <w:rPr>
          <w:i/>
          <w:spacing w:val="4"/>
          <w:sz w:val="26"/>
          <w:szCs w:val="26"/>
          <w:lang w:val="vi-VN"/>
        </w:rPr>
        <w:t>Mạng lưới dịch vụ Phát hiện sớm - Can thiệp sớm</w:t>
      </w:r>
      <w:r w:rsidRPr="005A1CF9">
        <w:rPr>
          <w:spacing w:val="4"/>
          <w:sz w:val="26"/>
          <w:szCs w:val="26"/>
          <w:lang w:val="vi-VN"/>
        </w:rPr>
        <w:t xml:space="preserve"> trẻ khuyết tật còn hạn chế: hầu hết các tỉnh/ thành phố chỉ có dịch vụ Vật lý trị liệu chung cho người lớn và trẻ em và chưa có các dịch vụ PHCN toàn diện như Ngôn ngữ trị liệu, Hoạt động trị liệu.... </w:t>
      </w:r>
    </w:p>
    <w:p w14:paraId="16348D45" w14:textId="77777777" w:rsidR="002349C3" w:rsidRPr="005A1CF9" w:rsidRDefault="002349C3" w:rsidP="00123DEE">
      <w:pPr>
        <w:numPr>
          <w:ilvl w:val="0"/>
          <w:numId w:val="43"/>
        </w:numPr>
        <w:tabs>
          <w:tab w:val="left" w:pos="840"/>
        </w:tabs>
        <w:spacing w:before="120" w:after="60" w:line="276" w:lineRule="auto"/>
        <w:ind w:left="0" w:firstLine="567"/>
        <w:jc w:val="both"/>
        <w:rPr>
          <w:sz w:val="26"/>
          <w:szCs w:val="26"/>
          <w:lang w:val="vi-VN"/>
        </w:rPr>
      </w:pPr>
      <w:r w:rsidRPr="005A1CF9">
        <w:rPr>
          <w:i/>
          <w:sz w:val="26"/>
          <w:szCs w:val="26"/>
          <w:lang w:val="vi-VN"/>
        </w:rPr>
        <w:t xml:space="preserve">Kiến thức và kỹ năng về </w:t>
      </w:r>
      <w:r w:rsidRPr="005A1CF9">
        <w:rPr>
          <w:sz w:val="26"/>
          <w:szCs w:val="26"/>
          <w:lang w:val="vi-VN"/>
        </w:rPr>
        <w:t>Phát hiện sớm – Can thiệp sớm trẻ khuyết tật của cán bộ y tế của các tuyến xã, huyện, tỉnh/ thành phố còn hạn chế: Hầu hết cán bộ y tế các tuyến thậm chí chuyên ngành Nhi cũng chưa được tập huấn về Phát hiện sớm – Can thiệp sớm khuyết tật.</w:t>
      </w:r>
    </w:p>
    <w:p w14:paraId="791C3FA5" w14:textId="77777777" w:rsidR="002349C3" w:rsidRPr="005A1CF9" w:rsidRDefault="002349C3" w:rsidP="00123DEE">
      <w:pPr>
        <w:numPr>
          <w:ilvl w:val="0"/>
          <w:numId w:val="43"/>
        </w:numPr>
        <w:tabs>
          <w:tab w:val="left" w:pos="840"/>
        </w:tabs>
        <w:spacing w:before="120" w:after="60" w:line="276" w:lineRule="auto"/>
        <w:ind w:left="0" w:firstLine="567"/>
        <w:jc w:val="both"/>
        <w:rPr>
          <w:sz w:val="26"/>
          <w:szCs w:val="26"/>
          <w:lang w:val="vi-VN"/>
        </w:rPr>
      </w:pPr>
      <w:r w:rsidRPr="005A1CF9">
        <w:rPr>
          <w:i/>
          <w:sz w:val="26"/>
          <w:szCs w:val="26"/>
          <w:lang w:val="vi-VN"/>
        </w:rPr>
        <w:t xml:space="preserve">Nhận thức của cộng đồng và gia đình về Phát hiện sớm – Can thiệp sớm </w:t>
      </w:r>
      <w:r w:rsidRPr="005A1CF9">
        <w:rPr>
          <w:sz w:val="26"/>
          <w:szCs w:val="26"/>
          <w:lang w:val="vi-VN"/>
        </w:rPr>
        <w:t xml:space="preserve">trẻ khuyết tật còn rất hạn chế: Gia đình không biết phải đưa con đi đâu để khám và can thiệp mặc dù đã nghi ngờ trẻ có vấn đề chậm phát triển, khi đã được phát hiện và chẩn đoán gia đình có tâm lý chờ đợi đến tuổi lớn hơn rồi trẻ sẽ phát triển bình thường… </w:t>
      </w:r>
    </w:p>
    <w:p w14:paraId="4BC28F65" w14:textId="77777777" w:rsidR="002349C3" w:rsidRPr="001B4450" w:rsidRDefault="002349C3" w:rsidP="00123DEE">
      <w:pPr>
        <w:numPr>
          <w:ilvl w:val="0"/>
          <w:numId w:val="43"/>
        </w:numPr>
        <w:tabs>
          <w:tab w:val="left" w:pos="840"/>
        </w:tabs>
        <w:spacing w:before="120" w:after="60" w:line="276" w:lineRule="auto"/>
        <w:ind w:left="0" w:firstLine="567"/>
        <w:jc w:val="both"/>
        <w:rPr>
          <w:sz w:val="26"/>
          <w:szCs w:val="26"/>
          <w:lang w:val="vi-VN"/>
        </w:rPr>
      </w:pPr>
      <w:r w:rsidRPr="005A1CF9">
        <w:rPr>
          <w:i/>
          <w:sz w:val="26"/>
          <w:szCs w:val="26"/>
          <w:lang w:val="vi-VN"/>
        </w:rPr>
        <w:t xml:space="preserve">Sự phối hợp liên ngành </w:t>
      </w:r>
      <w:r w:rsidRPr="005A1CF9">
        <w:rPr>
          <w:sz w:val="26"/>
          <w:szCs w:val="26"/>
          <w:lang w:val="vi-VN"/>
        </w:rPr>
        <w:t>trong cung cấp dịch vụ Phát hiện sớm – Can thiệp sớm còn thiếu chặt chẽ, đặc biệt là giữa ngành y tế và giáo dục.</w:t>
      </w:r>
    </w:p>
    <w:p w14:paraId="0203EDE3"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xml:space="preserve">Vì vậy, trước nhu cầu cấp bách của xã hội về phát hiện sớm và can thiệp sớm cho trẻ khuyết tật và trẻ có rối loạn phát triển nhằm tạo điều kiện cho địa phương triển khai thực hiện công tác phát hiện sớm, can thiệp sớm cho trẻ khuyết tật, Bộ Y tế thống nhất đưa ra Hướng dẫn triển khai Phát hiện sớm-Can thiệp sớm trẻ khuyết tật tại Việt Nam.  </w:t>
      </w:r>
    </w:p>
    <w:p w14:paraId="6BC9C8EC" w14:textId="77777777" w:rsidR="002349C3" w:rsidRDefault="002349C3" w:rsidP="005A1CF9">
      <w:pPr>
        <w:spacing w:before="120" w:after="60" w:line="276" w:lineRule="auto"/>
        <w:ind w:firstLine="567"/>
        <w:jc w:val="both"/>
        <w:rPr>
          <w:b/>
          <w:sz w:val="26"/>
          <w:szCs w:val="26"/>
          <w:lang w:val="vi-VN"/>
        </w:rPr>
      </w:pPr>
      <w:r w:rsidRPr="001B4450">
        <w:rPr>
          <w:b/>
          <w:sz w:val="26"/>
          <w:szCs w:val="26"/>
          <w:lang w:val="vi-VN"/>
        </w:rPr>
        <w:br w:type="page"/>
      </w:r>
    </w:p>
    <w:p w14:paraId="372DED10" w14:textId="77777777" w:rsidR="008F0064" w:rsidRDefault="008F0064" w:rsidP="001B4450">
      <w:pPr>
        <w:spacing w:before="120" w:after="60" w:line="276" w:lineRule="auto"/>
        <w:ind w:firstLine="567"/>
        <w:jc w:val="center"/>
        <w:rPr>
          <w:b/>
          <w:sz w:val="26"/>
          <w:szCs w:val="26"/>
          <w:lang w:val="vi-VN"/>
        </w:rPr>
      </w:pPr>
    </w:p>
    <w:p w14:paraId="77EC5BCC" w14:textId="77777777" w:rsidR="00D97309" w:rsidRDefault="00D97309" w:rsidP="001B4450">
      <w:pPr>
        <w:spacing w:before="120" w:after="60" w:line="276" w:lineRule="auto"/>
        <w:ind w:firstLine="567"/>
        <w:jc w:val="center"/>
        <w:rPr>
          <w:b/>
          <w:sz w:val="26"/>
          <w:szCs w:val="26"/>
          <w:lang w:val="vi-VN"/>
        </w:rPr>
      </w:pPr>
    </w:p>
    <w:p w14:paraId="418A8AE9" w14:textId="77777777" w:rsidR="00D97309" w:rsidRDefault="00D97309" w:rsidP="001B4450">
      <w:pPr>
        <w:spacing w:before="120" w:after="60" w:line="276" w:lineRule="auto"/>
        <w:ind w:firstLine="567"/>
        <w:jc w:val="center"/>
        <w:rPr>
          <w:b/>
          <w:sz w:val="26"/>
          <w:szCs w:val="26"/>
          <w:lang w:val="vi-VN"/>
        </w:rPr>
      </w:pPr>
    </w:p>
    <w:p w14:paraId="7AFFD266" w14:textId="77777777" w:rsidR="00D97309" w:rsidRDefault="00D97309" w:rsidP="001B4450">
      <w:pPr>
        <w:spacing w:before="120" w:after="60" w:line="276" w:lineRule="auto"/>
        <w:ind w:firstLine="567"/>
        <w:jc w:val="center"/>
        <w:rPr>
          <w:b/>
          <w:sz w:val="26"/>
          <w:szCs w:val="26"/>
          <w:lang w:val="vi-VN"/>
        </w:rPr>
      </w:pPr>
    </w:p>
    <w:p w14:paraId="43379761" w14:textId="77777777" w:rsidR="00D97309" w:rsidRDefault="00D97309" w:rsidP="001B4450">
      <w:pPr>
        <w:spacing w:before="120" w:after="60" w:line="276" w:lineRule="auto"/>
        <w:ind w:firstLine="567"/>
        <w:jc w:val="center"/>
        <w:rPr>
          <w:b/>
          <w:sz w:val="26"/>
          <w:szCs w:val="26"/>
          <w:lang w:val="vi-VN"/>
        </w:rPr>
      </w:pPr>
    </w:p>
    <w:p w14:paraId="46B735AF" w14:textId="77777777" w:rsidR="00D97309" w:rsidRDefault="00D97309" w:rsidP="001B4450">
      <w:pPr>
        <w:spacing w:before="120" w:after="60" w:line="276" w:lineRule="auto"/>
        <w:ind w:firstLine="567"/>
        <w:jc w:val="center"/>
        <w:rPr>
          <w:b/>
          <w:sz w:val="26"/>
          <w:szCs w:val="26"/>
          <w:lang w:val="vi-VN"/>
        </w:rPr>
      </w:pPr>
    </w:p>
    <w:p w14:paraId="7D93656B" w14:textId="77777777" w:rsidR="00D97309" w:rsidRPr="008F0064" w:rsidRDefault="00D97309" w:rsidP="001B4450">
      <w:pPr>
        <w:spacing w:before="120" w:after="60" w:line="276" w:lineRule="auto"/>
        <w:ind w:firstLine="567"/>
        <w:jc w:val="center"/>
        <w:rPr>
          <w:b/>
          <w:sz w:val="26"/>
          <w:szCs w:val="26"/>
          <w:lang w:val="vi-VN"/>
        </w:rPr>
      </w:pPr>
    </w:p>
    <w:p w14:paraId="1AA6BAD3" w14:textId="77777777" w:rsidR="002349C3" w:rsidRPr="00B47382" w:rsidRDefault="002349C3" w:rsidP="008F0064">
      <w:pPr>
        <w:spacing w:before="240" w:after="240" w:line="276" w:lineRule="auto"/>
        <w:jc w:val="center"/>
        <w:rPr>
          <w:b/>
          <w:sz w:val="44"/>
          <w:szCs w:val="26"/>
        </w:rPr>
      </w:pPr>
      <w:r w:rsidRPr="005A1CF9">
        <w:rPr>
          <w:b/>
          <w:sz w:val="44"/>
          <w:szCs w:val="26"/>
          <w:lang w:val="vi-VN"/>
        </w:rPr>
        <w:t xml:space="preserve">Phần </w:t>
      </w:r>
      <w:r w:rsidR="00B47382">
        <w:rPr>
          <w:b/>
          <w:sz w:val="44"/>
          <w:szCs w:val="26"/>
        </w:rPr>
        <w:t>II</w:t>
      </w:r>
    </w:p>
    <w:p w14:paraId="0959FB5C" w14:textId="77777777" w:rsidR="002349C3" w:rsidRPr="008F0064" w:rsidRDefault="002349C3" w:rsidP="00673158">
      <w:pPr>
        <w:spacing w:before="120" w:after="120" w:line="276" w:lineRule="auto"/>
        <w:jc w:val="center"/>
        <w:rPr>
          <w:b/>
          <w:sz w:val="36"/>
          <w:szCs w:val="26"/>
          <w:lang w:val="vi-VN"/>
        </w:rPr>
      </w:pPr>
      <w:r w:rsidRPr="008F0064">
        <w:rPr>
          <w:b/>
          <w:sz w:val="36"/>
          <w:szCs w:val="26"/>
          <w:lang w:val="vi-VN"/>
        </w:rPr>
        <w:t>HƯỚNG DẪN TRIỂN KHAI</w:t>
      </w:r>
    </w:p>
    <w:p w14:paraId="5C0CAF91" w14:textId="77777777" w:rsidR="002349C3" w:rsidRPr="005A1CF9" w:rsidRDefault="002349C3" w:rsidP="00673158">
      <w:pPr>
        <w:spacing w:before="120" w:after="120" w:line="276" w:lineRule="auto"/>
        <w:jc w:val="center"/>
        <w:rPr>
          <w:b/>
          <w:sz w:val="36"/>
          <w:szCs w:val="26"/>
          <w:lang w:val="vi-VN"/>
        </w:rPr>
      </w:pPr>
      <w:r w:rsidRPr="008F0064">
        <w:rPr>
          <w:b/>
          <w:sz w:val="36"/>
          <w:szCs w:val="26"/>
          <w:lang w:val="vi-VN"/>
        </w:rPr>
        <w:t>PHÁT HIỆN SỚM</w:t>
      </w:r>
      <w:r w:rsidR="00673158">
        <w:rPr>
          <w:b/>
          <w:sz w:val="36"/>
          <w:szCs w:val="26"/>
          <w:lang w:val="vi-VN"/>
        </w:rPr>
        <w:t xml:space="preserve"> </w:t>
      </w:r>
      <w:r w:rsidRPr="008F0064">
        <w:rPr>
          <w:b/>
          <w:sz w:val="36"/>
          <w:szCs w:val="26"/>
          <w:lang w:val="vi-VN"/>
        </w:rPr>
        <w:t>-</w:t>
      </w:r>
      <w:r w:rsidR="00673158">
        <w:rPr>
          <w:b/>
          <w:sz w:val="36"/>
          <w:szCs w:val="26"/>
          <w:lang w:val="vi-VN"/>
        </w:rPr>
        <w:t xml:space="preserve"> </w:t>
      </w:r>
      <w:r w:rsidRPr="008F0064">
        <w:rPr>
          <w:b/>
          <w:sz w:val="36"/>
          <w:szCs w:val="26"/>
          <w:lang w:val="vi-VN"/>
        </w:rPr>
        <w:t>CAN THIỆP SỚM</w:t>
      </w:r>
    </w:p>
    <w:p w14:paraId="6DB841E3" w14:textId="77777777" w:rsidR="002349C3" w:rsidRPr="008F0064" w:rsidRDefault="002349C3" w:rsidP="00673158">
      <w:pPr>
        <w:spacing w:before="120" w:after="120" w:line="276" w:lineRule="auto"/>
        <w:jc w:val="center"/>
        <w:rPr>
          <w:b/>
          <w:sz w:val="36"/>
          <w:szCs w:val="26"/>
          <w:lang w:val="vi-VN"/>
        </w:rPr>
      </w:pPr>
      <w:r w:rsidRPr="008F0064">
        <w:rPr>
          <w:b/>
          <w:sz w:val="36"/>
          <w:szCs w:val="26"/>
          <w:lang w:val="vi-VN"/>
        </w:rPr>
        <w:t xml:space="preserve"> TRẺ </w:t>
      </w:r>
      <w:r w:rsidRPr="005A1CF9">
        <w:rPr>
          <w:b/>
          <w:sz w:val="36"/>
          <w:szCs w:val="26"/>
          <w:lang w:val="vi-VN"/>
        </w:rPr>
        <w:t xml:space="preserve">EM </w:t>
      </w:r>
      <w:r w:rsidRPr="008F0064">
        <w:rPr>
          <w:b/>
          <w:sz w:val="36"/>
          <w:szCs w:val="26"/>
          <w:lang w:val="vi-VN"/>
        </w:rPr>
        <w:t>KHUYẾT TẬT</w:t>
      </w:r>
    </w:p>
    <w:p w14:paraId="50C4971A" w14:textId="77777777" w:rsidR="002349C3" w:rsidRPr="001B4450" w:rsidRDefault="002349C3" w:rsidP="001B4450">
      <w:pPr>
        <w:spacing w:before="120" w:after="60" w:line="276" w:lineRule="auto"/>
        <w:ind w:firstLine="567"/>
        <w:jc w:val="both"/>
        <w:rPr>
          <w:b/>
          <w:sz w:val="26"/>
          <w:szCs w:val="26"/>
          <w:lang w:val="vi-VN"/>
        </w:rPr>
      </w:pPr>
    </w:p>
    <w:p w14:paraId="20E5A12E" w14:textId="77777777" w:rsidR="002349C3" w:rsidRPr="001B4450" w:rsidRDefault="002349C3" w:rsidP="005A1CF9">
      <w:pPr>
        <w:pBdr>
          <w:bottom w:val="single" w:sz="24" w:space="1" w:color="auto"/>
        </w:pBdr>
        <w:spacing w:before="120" w:after="60" w:line="276" w:lineRule="auto"/>
        <w:ind w:firstLine="567"/>
        <w:rPr>
          <w:b/>
          <w:sz w:val="26"/>
          <w:szCs w:val="26"/>
          <w:lang w:val="vi-VN"/>
        </w:rPr>
      </w:pPr>
      <w:r w:rsidRPr="001B4450">
        <w:rPr>
          <w:sz w:val="26"/>
          <w:szCs w:val="26"/>
          <w:lang w:val="vi-VN"/>
        </w:rPr>
        <w:br w:type="page"/>
      </w:r>
      <w:r w:rsidRPr="001B4450">
        <w:rPr>
          <w:b/>
          <w:sz w:val="26"/>
          <w:szCs w:val="26"/>
          <w:lang w:val="vi-VN"/>
        </w:rPr>
        <w:lastRenderedPageBreak/>
        <w:t>1. NHỮNG QUY ĐỊNH CHUNG VỀ PHÁT HIỆN SỚM</w:t>
      </w:r>
      <w:r w:rsidR="00673158">
        <w:rPr>
          <w:b/>
          <w:sz w:val="26"/>
          <w:szCs w:val="26"/>
          <w:lang w:val="vi-VN"/>
        </w:rPr>
        <w:t xml:space="preserve"> </w:t>
      </w:r>
      <w:r w:rsidRPr="001B4450">
        <w:rPr>
          <w:b/>
          <w:sz w:val="26"/>
          <w:szCs w:val="26"/>
          <w:lang w:val="vi-VN"/>
        </w:rPr>
        <w:t>-</w:t>
      </w:r>
      <w:r w:rsidR="00673158">
        <w:rPr>
          <w:b/>
          <w:sz w:val="26"/>
          <w:szCs w:val="26"/>
          <w:lang w:val="vi-VN"/>
        </w:rPr>
        <w:t xml:space="preserve"> </w:t>
      </w:r>
      <w:r w:rsidRPr="001B4450">
        <w:rPr>
          <w:b/>
          <w:sz w:val="26"/>
          <w:szCs w:val="26"/>
          <w:lang w:val="vi-VN"/>
        </w:rPr>
        <w:t>CAN THIỆP SỚM TRẺ KHUYẾT TẬT</w:t>
      </w:r>
    </w:p>
    <w:p w14:paraId="2465284C" w14:textId="77777777" w:rsidR="002349C3" w:rsidRPr="001B4450" w:rsidRDefault="002349C3" w:rsidP="00673158">
      <w:pPr>
        <w:spacing w:before="240" w:after="60" w:line="276" w:lineRule="auto"/>
        <w:ind w:firstLine="567"/>
        <w:jc w:val="both"/>
        <w:rPr>
          <w:b/>
          <w:sz w:val="26"/>
          <w:szCs w:val="26"/>
          <w:lang w:val="vi-VN"/>
        </w:rPr>
      </w:pPr>
      <w:r w:rsidRPr="001B4450">
        <w:rPr>
          <w:b/>
          <w:sz w:val="26"/>
          <w:szCs w:val="26"/>
          <w:lang w:val="vi-VN"/>
        </w:rPr>
        <w:t>1.1. Đối tượng Phát hiện sớm</w:t>
      </w:r>
      <w:r w:rsidR="00673158">
        <w:rPr>
          <w:b/>
          <w:sz w:val="26"/>
          <w:szCs w:val="26"/>
          <w:lang w:val="vi-VN"/>
        </w:rPr>
        <w:t xml:space="preserve"> </w:t>
      </w:r>
      <w:r w:rsidRPr="001B4450">
        <w:rPr>
          <w:b/>
          <w:sz w:val="26"/>
          <w:szCs w:val="26"/>
          <w:lang w:val="vi-VN"/>
        </w:rPr>
        <w:t>-</w:t>
      </w:r>
      <w:r w:rsidR="00673158">
        <w:rPr>
          <w:b/>
          <w:sz w:val="26"/>
          <w:szCs w:val="26"/>
          <w:lang w:val="vi-VN"/>
        </w:rPr>
        <w:t xml:space="preserve"> </w:t>
      </w:r>
      <w:r w:rsidRPr="001B4450">
        <w:rPr>
          <w:b/>
          <w:sz w:val="26"/>
          <w:szCs w:val="26"/>
          <w:lang w:val="vi-VN"/>
        </w:rPr>
        <w:t>Can thiệp sớm trẻ khuyết tật</w:t>
      </w:r>
    </w:p>
    <w:p w14:paraId="57C7A321"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Đối tượng Phát hiện sớm-Can thiệp sớm trẻ khuyết tật trong hướng dẫn này là:</w:t>
      </w:r>
    </w:p>
    <w:p w14:paraId="20CA19AF" w14:textId="77777777" w:rsidR="002349C3" w:rsidRPr="001B4450" w:rsidRDefault="002349C3" w:rsidP="001B4450">
      <w:pPr>
        <w:numPr>
          <w:ilvl w:val="0"/>
          <w:numId w:val="45"/>
        </w:numPr>
        <w:spacing w:before="120" w:after="60" w:line="276" w:lineRule="auto"/>
        <w:ind w:left="0" w:firstLine="567"/>
        <w:jc w:val="both"/>
        <w:rPr>
          <w:sz w:val="26"/>
          <w:szCs w:val="26"/>
          <w:lang w:val="vi-VN"/>
        </w:rPr>
      </w:pPr>
      <w:r w:rsidRPr="001B4450">
        <w:rPr>
          <w:sz w:val="26"/>
          <w:szCs w:val="26"/>
          <w:lang w:val="vi-VN"/>
        </w:rPr>
        <w:t>Đối tượng của phát hiện sớm khuyết tật là tất cả trẻ em tuổi từ 0-6 tuổi tại cộng đồng (bình thường và khuyết tật đã được chẩn đoán trước đó).</w:t>
      </w:r>
    </w:p>
    <w:p w14:paraId="0448093F" w14:textId="77777777" w:rsidR="002349C3" w:rsidRPr="001B4450" w:rsidRDefault="002349C3" w:rsidP="001B4450">
      <w:pPr>
        <w:numPr>
          <w:ilvl w:val="0"/>
          <w:numId w:val="45"/>
        </w:numPr>
        <w:spacing w:before="120" w:after="60" w:line="276" w:lineRule="auto"/>
        <w:ind w:left="0" w:firstLine="567"/>
        <w:jc w:val="both"/>
        <w:rPr>
          <w:sz w:val="26"/>
          <w:szCs w:val="26"/>
          <w:lang w:val="vi-VN"/>
        </w:rPr>
      </w:pPr>
      <w:r w:rsidRPr="001B4450">
        <w:rPr>
          <w:sz w:val="26"/>
          <w:szCs w:val="26"/>
          <w:lang w:val="vi-VN"/>
        </w:rPr>
        <w:t xml:space="preserve">Đối tượng của can thiệp sớm là tất cả trẻ em tuổi từ 0-6 tuổi được chẩn đoán khuyết tật ở các mức độ khác nhau, mắc các dạng khuyết tật khác nhau. </w:t>
      </w:r>
    </w:p>
    <w:p w14:paraId="5A9771FA" w14:textId="77777777" w:rsidR="002349C3" w:rsidRPr="005A1CF9" w:rsidRDefault="002349C3" w:rsidP="001B4450">
      <w:pPr>
        <w:spacing w:before="120" w:after="60" w:line="276" w:lineRule="auto"/>
        <w:ind w:firstLine="567"/>
        <w:jc w:val="both"/>
        <w:rPr>
          <w:b/>
          <w:spacing w:val="2"/>
          <w:sz w:val="26"/>
          <w:szCs w:val="26"/>
          <w:lang w:val="vi-VN"/>
        </w:rPr>
      </w:pPr>
      <w:r w:rsidRPr="005A1CF9">
        <w:rPr>
          <w:b/>
          <w:spacing w:val="2"/>
          <w:sz w:val="26"/>
          <w:szCs w:val="26"/>
          <w:lang w:val="vi-VN"/>
        </w:rPr>
        <w:t>1.2. Nhân lực Phát hiện sớm</w:t>
      </w:r>
      <w:r w:rsidR="00673158" w:rsidRPr="00673158">
        <w:rPr>
          <w:b/>
          <w:spacing w:val="2"/>
          <w:sz w:val="26"/>
          <w:szCs w:val="26"/>
          <w:lang w:val="vi-VN"/>
        </w:rPr>
        <w:t xml:space="preserve"> </w:t>
      </w:r>
      <w:r w:rsidRPr="005A1CF9">
        <w:rPr>
          <w:b/>
          <w:spacing w:val="2"/>
          <w:sz w:val="26"/>
          <w:szCs w:val="26"/>
          <w:lang w:val="vi-VN"/>
        </w:rPr>
        <w:t>-</w:t>
      </w:r>
      <w:r w:rsidR="00673158" w:rsidRPr="00673158">
        <w:rPr>
          <w:b/>
          <w:spacing w:val="2"/>
          <w:sz w:val="26"/>
          <w:szCs w:val="26"/>
          <w:lang w:val="vi-VN"/>
        </w:rPr>
        <w:t xml:space="preserve"> </w:t>
      </w:r>
      <w:r w:rsidRPr="005A1CF9">
        <w:rPr>
          <w:b/>
          <w:spacing w:val="2"/>
          <w:sz w:val="26"/>
          <w:szCs w:val="26"/>
          <w:lang w:val="vi-VN"/>
        </w:rPr>
        <w:t>Can thiệp sớm trẻ khuyết tật</w:t>
      </w:r>
    </w:p>
    <w:p w14:paraId="7EFC7795"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Cha mẹ, người thân, người chăm sóc chính</w:t>
      </w:r>
    </w:p>
    <w:p w14:paraId="36848152"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Cán bộ ngành y tế: Y tế thôn bản, Trạm y tế; Trung tâm y tế huyện; Các bệnh viện tuyến tỉnh và trung ương (Nhi khoa, tâm thần nhi, nhãn khoa, thính học, phục hồi chức năng, chuyên gia tâm lý)</w:t>
      </w:r>
    </w:p>
    <w:p w14:paraId="1461F9BD" w14:textId="77777777" w:rsidR="002349C3" w:rsidRPr="005A1CF9" w:rsidRDefault="002349C3" w:rsidP="001B4450">
      <w:pPr>
        <w:numPr>
          <w:ilvl w:val="0"/>
          <w:numId w:val="6"/>
        </w:numPr>
        <w:spacing w:before="120" w:after="60" w:line="276" w:lineRule="auto"/>
        <w:ind w:left="0" w:firstLine="567"/>
        <w:jc w:val="both"/>
        <w:rPr>
          <w:spacing w:val="2"/>
          <w:sz w:val="26"/>
          <w:szCs w:val="26"/>
          <w:lang w:val="vi-VN"/>
        </w:rPr>
      </w:pPr>
      <w:r w:rsidRPr="005A1CF9">
        <w:rPr>
          <w:spacing w:val="2"/>
          <w:sz w:val="26"/>
          <w:szCs w:val="26"/>
          <w:lang w:val="vi-VN"/>
        </w:rPr>
        <w:t>Cán bộ ngành giáo dục: Nhà trẻ; Mẫu giáo; Tiểu học; Phổ thông.</w:t>
      </w:r>
    </w:p>
    <w:p w14:paraId="0DB67E10"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 xml:space="preserve">Cán bộ ngành Lao động- Thương binh – Xã hội; </w:t>
      </w:r>
    </w:p>
    <w:p w14:paraId="2D0EDA58" w14:textId="77777777" w:rsidR="002349C3" w:rsidRPr="005A1CF9" w:rsidRDefault="002349C3" w:rsidP="001B4450">
      <w:pPr>
        <w:numPr>
          <w:ilvl w:val="0"/>
          <w:numId w:val="6"/>
        </w:numPr>
        <w:spacing w:before="120" w:after="60" w:line="276" w:lineRule="auto"/>
        <w:ind w:left="0" w:firstLine="567"/>
        <w:jc w:val="both"/>
        <w:rPr>
          <w:spacing w:val="4"/>
          <w:sz w:val="26"/>
          <w:szCs w:val="26"/>
          <w:lang w:val="vi-VN"/>
        </w:rPr>
      </w:pPr>
      <w:r w:rsidRPr="005A1CF9">
        <w:rPr>
          <w:spacing w:val="4"/>
          <w:sz w:val="26"/>
          <w:szCs w:val="26"/>
          <w:lang w:val="vi-VN"/>
        </w:rPr>
        <w:t>Các tổ chức xã hội khác tại cộng đồng: Chữ thập đỏ; Phụ nữ…</w:t>
      </w:r>
    </w:p>
    <w:p w14:paraId="2DDB3417" w14:textId="77777777" w:rsidR="002349C3" w:rsidRPr="005A1CF9" w:rsidRDefault="002349C3" w:rsidP="001B4450">
      <w:pPr>
        <w:spacing w:before="120" w:after="60" w:line="276" w:lineRule="auto"/>
        <w:ind w:firstLine="567"/>
        <w:jc w:val="both"/>
        <w:rPr>
          <w:b/>
          <w:sz w:val="26"/>
          <w:szCs w:val="26"/>
          <w:lang w:val="vi-VN"/>
        </w:rPr>
      </w:pPr>
      <w:r w:rsidRPr="005A1CF9">
        <w:rPr>
          <w:b/>
          <w:sz w:val="26"/>
          <w:szCs w:val="26"/>
          <w:lang w:val="vi-VN"/>
        </w:rPr>
        <w:t>1.3. Kinh phí cho Phát hiện sớm-Can thiệp sớm trẻ khuyết tật</w:t>
      </w:r>
    </w:p>
    <w:p w14:paraId="4D6A3331"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Lập kế hoạch kinh phí như một hoạt động chuyên môn thường quy hàng năm của cơ quan, đơn vị.</w:t>
      </w:r>
    </w:p>
    <w:p w14:paraId="7E3ABAA9" w14:textId="77777777" w:rsidR="002349C3" w:rsidRPr="005A1CF9" w:rsidRDefault="002349C3" w:rsidP="001B4450">
      <w:pPr>
        <w:numPr>
          <w:ilvl w:val="0"/>
          <w:numId w:val="6"/>
        </w:numPr>
        <w:tabs>
          <w:tab w:val="clear" w:pos="720"/>
          <w:tab w:val="num" w:pos="709"/>
        </w:tabs>
        <w:spacing w:before="120" w:after="60" w:line="276" w:lineRule="auto"/>
        <w:ind w:left="0" w:firstLine="567"/>
        <w:jc w:val="both"/>
        <w:rPr>
          <w:sz w:val="26"/>
          <w:szCs w:val="26"/>
          <w:lang w:val="vi-VN"/>
        </w:rPr>
      </w:pPr>
      <w:r w:rsidRPr="005A1CF9">
        <w:rPr>
          <w:sz w:val="26"/>
          <w:szCs w:val="26"/>
          <w:lang w:val="vi-VN"/>
        </w:rPr>
        <w:t>Lập dự án trình các cấp có thẩm quyền phê duyệt, nguồn tài trợ từ cơ quan nhà nước khác, các tổ chức chính phủ hoặc các tổ chức phi chính phủ, cá nhân trong và ngoài nước.</w:t>
      </w:r>
    </w:p>
    <w:p w14:paraId="2E17D9C2" w14:textId="77777777" w:rsidR="002349C3" w:rsidRPr="005A1CF9" w:rsidRDefault="002349C3" w:rsidP="001B4450">
      <w:pPr>
        <w:spacing w:before="120" w:after="60" w:line="276" w:lineRule="auto"/>
        <w:ind w:firstLine="567"/>
        <w:jc w:val="both"/>
        <w:rPr>
          <w:b/>
          <w:sz w:val="26"/>
          <w:szCs w:val="26"/>
          <w:lang w:val="vi-VN"/>
        </w:rPr>
      </w:pPr>
      <w:r w:rsidRPr="005A1CF9">
        <w:rPr>
          <w:b/>
          <w:sz w:val="26"/>
          <w:szCs w:val="26"/>
          <w:lang w:val="vi-VN"/>
        </w:rPr>
        <w:t>1.4. Phối hợp đa ngành trong Phát hiện sớm-Can thiệp sớm trẻ khuyết tật</w:t>
      </w:r>
    </w:p>
    <w:p w14:paraId="6409C4C3" w14:textId="77777777" w:rsidR="002349C3" w:rsidRPr="001B4450" w:rsidRDefault="002349C3" w:rsidP="001B4450">
      <w:pPr>
        <w:spacing w:before="120" w:after="60" w:line="276" w:lineRule="auto"/>
        <w:ind w:firstLine="567"/>
        <w:jc w:val="both"/>
        <w:rPr>
          <w:b/>
          <w:sz w:val="26"/>
          <w:szCs w:val="26"/>
          <w:lang w:val="vi-VN"/>
        </w:rPr>
      </w:pPr>
      <w:r w:rsidRPr="001B4450">
        <w:rPr>
          <w:b/>
          <w:sz w:val="26"/>
          <w:szCs w:val="26"/>
          <w:lang w:val="vi-VN"/>
        </w:rPr>
        <w:t>Vai trò và trách nhiệm của gia đình</w:t>
      </w:r>
    </w:p>
    <w:p w14:paraId="65CE4C26" w14:textId="77777777" w:rsidR="002349C3" w:rsidRPr="001B4450" w:rsidRDefault="002349C3" w:rsidP="001B4450">
      <w:pPr>
        <w:pStyle w:val="a"/>
        <w:widowControl w:val="0"/>
        <w:numPr>
          <w:ilvl w:val="0"/>
          <w:numId w:val="8"/>
        </w:numPr>
        <w:tabs>
          <w:tab w:val="clear" w:pos="720"/>
          <w:tab w:val="num" w:pos="14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Phát hiện sớm các bất thường về giải phẫu hoặc chức năng hoặc phát hiện sự chậm phát triển của trẻ. Báo cáo cho nhân viên y tế thôn hoặc trạm y tế về các vấn đề của trẻ.</w:t>
      </w:r>
    </w:p>
    <w:p w14:paraId="364C2971" w14:textId="77777777" w:rsidR="002349C3" w:rsidRPr="001B4450" w:rsidRDefault="002349C3" w:rsidP="001B4450">
      <w:pPr>
        <w:pStyle w:val="a"/>
        <w:widowControl w:val="0"/>
        <w:numPr>
          <w:ilvl w:val="0"/>
          <w:numId w:val="8"/>
        </w:numPr>
        <w:tabs>
          <w:tab w:val="clear" w:pos="720"/>
          <w:tab w:val="num" w:pos="180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Liên hệ với Trạm Y tế xã để trẻ được khám xác định tình trạng và nhu cầu cần can thiệp của trẻ tại xã hoặc được gửi đi khám tại các cơ sở chuyên môn cao hơn. </w:t>
      </w:r>
    </w:p>
    <w:p w14:paraId="22DEB383" w14:textId="77777777" w:rsidR="002349C3" w:rsidRPr="001B4450" w:rsidRDefault="002349C3" w:rsidP="001B4450">
      <w:pPr>
        <w:pStyle w:val="a"/>
        <w:widowControl w:val="0"/>
        <w:numPr>
          <w:ilvl w:val="0"/>
          <w:numId w:val="8"/>
        </w:numPr>
        <w:tabs>
          <w:tab w:val="clear" w:pos="720"/>
          <w:tab w:val="num" w:pos="216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ham gia các buổi hướng dẫn hoặc tư vấn cho thành viên gia đình cách tập luyện và chăm sóc trẻ.</w:t>
      </w:r>
    </w:p>
    <w:p w14:paraId="54996BCD" w14:textId="77777777" w:rsidR="002349C3" w:rsidRPr="001B4450" w:rsidRDefault="002349C3" w:rsidP="001B4450">
      <w:pPr>
        <w:pStyle w:val="a"/>
        <w:widowControl w:val="0"/>
        <w:numPr>
          <w:ilvl w:val="0"/>
          <w:numId w:val="8"/>
        </w:numPr>
        <w:tabs>
          <w:tab w:val="clear" w:pos="720"/>
          <w:tab w:val="num" w:pos="216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Hợp tác với nhân viên y tế thôn hoặc trạm y tế trong việc thực hiện kỹ thuật can thiệp sớm PHCN. Tập luyện và hướng dẫn thành viên gia đình khác cùng tập luyện cho trẻ.</w:t>
      </w:r>
    </w:p>
    <w:p w14:paraId="1CC96EB1" w14:textId="77777777" w:rsidR="002349C3" w:rsidRPr="001B4450" w:rsidRDefault="002349C3" w:rsidP="001B4450">
      <w:pPr>
        <w:pStyle w:val="a"/>
        <w:widowControl w:val="0"/>
        <w:numPr>
          <w:ilvl w:val="0"/>
          <w:numId w:val="8"/>
        </w:numPr>
        <w:tabs>
          <w:tab w:val="clear" w:pos="720"/>
          <w:tab w:val="num" w:pos="216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ạo môi trường gia đình thuận lợi cho sự phát triển của trẻ. Tạo điều kiện để trẻ tham gia vào tất cả các hoạt động/sự kiện của gia đình, của trường lớp và của cộng đồng.</w:t>
      </w:r>
    </w:p>
    <w:p w14:paraId="76A84042" w14:textId="77777777" w:rsidR="002349C3" w:rsidRPr="001B4450" w:rsidRDefault="002349C3" w:rsidP="001B4450">
      <w:pPr>
        <w:pStyle w:val="a"/>
        <w:widowControl w:val="0"/>
        <w:numPr>
          <w:ilvl w:val="0"/>
          <w:numId w:val="8"/>
        </w:numPr>
        <w:tabs>
          <w:tab w:val="clear" w:pos="720"/>
          <w:tab w:val="num" w:pos="216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Liên hệ với Trường Mầm non để trẻ khuyết tật được đi học và tạo mọi điều kiện đêt </w:t>
      </w:r>
      <w:r w:rsidRPr="001B4450">
        <w:rPr>
          <w:rFonts w:ascii="Times New Roman" w:hAnsi="Times New Roman" w:cs="Times New Roman"/>
          <w:sz w:val="26"/>
          <w:szCs w:val="26"/>
          <w:lang w:val="vi-VN"/>
        </w:rPr>
        <w:lastRenderedPageBreak/>
        <w:t>trẻ được đến trường.</w:t>
      </w:r>
    </w:p>
    <w:p w14:paraId="2FB61A84" w14:textId="77777777" w:rsidR="002349C3" w:rsidRPr="001B4450" w:rsidRDefault="002349C3" w:rsidP="001B4450">
      <w:pPr>
        <w:numPr>
          <w:ilvl w:val="0"/>
          <w:numId w:val="8"/>
        </w:numPr>
        <w:tabs>
          <w:tab w:val="clear" w:pos="720"/>
          <w:tab w:val="num" w:pos="709"/>
        </w:tabs>
        <w:spacing w:before="120" w:after="60" w:line="276" w:lineRule="auto"/>
        <w:ind w:left="0" w:firstLine="567"/>
        <w:jc w:val="both"/>
        <w:rPr>
          <w:sz w:val="26"/>
          <w:szCs w:val="26"/>
          <w:lang w:val="vi-VN"/>
        </w:rPr>
      </w:pPr>
      <w:r w:rsidRPr="001B4450">
        <w:rPr>
          <w:sz w:val="26"/>
          <w:szCs w:val="26"/>
          <w:lang w:val="vi-VN"/>
        </w:rPr>
        <w:t>Chia sẻ kinh nghiệm chăm sóc trẻ với các gia đình có trẻ KT khác.</w:t>
      </w:r>
    </w:p>
    <w:p w14:paraId="7823FB36" w14:textId="77777777" w:rsidR="002349C3" w:rsidRPr="001B4450" w:rsidRDefault="002349C3" w:rsidP="001B4450">
      <w:pPr>
        <w:spacing w:before="120" w:after="60" w:line="276" w:lineRule="auto"/>
        <w:ind w:firstLine="567"/>
        <w:jc w:val="both"/>
        <w:rPr>
          <w:b/>
          <w:sz w:val="26"/>
          <w:szCs w:val="26"/>
          <w:lang w:val="vi-VN"/>
        </w:rPr>
      </w:pPr>
      <w:r w:rsidRPr="001B4450">
        <w:rPr>
          <w:b/>
          <w:sz w:val="26"/>
          <w:szCs w:val="26"/>
          <w:lang w:val="vi-VN"/>
        </w:rPr>
        <w:t>Vai trò và trách nhiệm của ngành y tế</w:t>
      </w:r>
    </w:p>
    <w:p w14:paraId="17694ED7" w14:textId="77777777" w:rsidR="002349C3" w:rsidRPr="005A1CF9" w:rsidRDefault="002349C3" w:rsidP="001B4450">
      <w:pPr>
        <w:spacing w:before="120" w:after="60" w:line="276" w:lineRule="auto"/>
        <w:ind w:firstLine="567"/>
        <w:jc w:val="both"/>
        <w:rPr>
          <w:b/>
          <w:sz w:val="26"/>
          <w:szCs w:val="26"/>
          <w:lang w:val="vi-VN"/>
        </w:rPr>
      </w:pPr>
      <w:r w:rsidRPr="001B4450">
        <w:rPr>
          <w:b/>
          <w:sz w:val="26"/>
          <w:szCs w:val="26"/>
          <w:lang w:val="vi-VN"/>
        </w:rPr>
        <w:t>Tuyến xã</w:t>
      </w:r>
      <w:r w:rsidRPr="005A1CF9">
        <w:rPr>
          <w:b/>
          <w:sz w:val="26"/>
          <w:szCs w:val="26"/>
          <w:lang w:val="vi-VN"/>
        </w:rPr>
        <w:t xml:space="preserve">: </w:t>
      </w:r>
    </w:p>
    <w:p w14:paraId="3E024A46" w14:textId="77777777" w:rsidR="002349C3" w:rsidRPr="005A1CF9" w:rsidRDefault="002349C3" w:rsidP="001B4450">
      <w:pPr>
        <w:spacing w:before="120" w:after="60" w:line="276" w:lineRule="auto"/>
        <w:ind w:firstLine="567"/>
        <w:jc w:val="both"/>
        <w:rPr>
          <w:sz w:val="26"/>
          <w:szCs w:val="26"/>
          <w:lang w:val="vi-VN"/>
        </w:rPr>
      </w:pPr>
      <w:r w:rsidRPr="005A1CF9">
        <w:rPr>
          <w:i/>
          <w:sz w:val="26"/>
          <w:szCs w:val="26"/>
          <w:lang w:val="vi-VN"/>
        </w:rPr>
        <w:t>Cơ quan thực hiện</w:t>
      </w:r>
      <w:r w:rsidRPr="005A1CF9">
        <w:rPr>
          <w:sz w:val="26"/>
          <w:szCs w:val="26"/>
          <w:lang w:val="vi-VN"/>
        </w:rPr>
        <w:t>: Trạm Y tế xã</w:t>
      </w:r>
    </w:p>
    <w:p w14:paraId="78E833CC" w14:textId="77777777" w:rsidR="002349C3" w:rsidRPr="001B4450" w:rsidRDefault="002349C3" w:rsidP="001B4450">
      <w:pPr>
        <w:spacing w:before="120" w:after="60" w:line="276" w:lineRule="auto"/>
        <w:ind w:firstLine="567"/>
        <w:jc w:val="both"/>
        <w:rPr>
          <w:i/>
          <w:sz w:val="26"/>
          <w:szCs w:val="26"/>
        </w:rPr>
      </w:pPr>
      <w:r w:rsidRPr="001B4450">
        <w:rPr>
          <w:i/>
          <w:sz w:val="26"/>
          <w:szCs w:val="26"/>
        </w:rPr>
        <w:t>Nội dung công việc:</w:t>
      </w:r>
    </w:p>
    <w:p w14:paraId="7F18072D" w14:textId="77777777" w:rsidR="002349C3" w:rsidRPr="008D694E" w:rsidRDefault="002349C3" w:rsidP="00673158">
      <w:pPr>
        <w:pStyle w:val="a"/>
        <w:numPr>
          <w:ilvl w:val="0"/>
          <w:numId w:val="46"/>
        </w:numPr>
        <w:tabs>
          <w:tab w:val="clear" w:pos="851"/>
          <w:tab w:val="left" w:pos="840"/>
        </w:tabs>
        <w:spacing w:before="120" w:after="60" w:line="276" w:lineRule="auto"/>
        <w:ind w:left="0" w:firstLine="567"/>
        <w:rPr>
          <w:rFonts w:ascii="Times New Roman" w:hAnsi="Times New Roman" w:cs="Times New Roman"/>
          <w:spacing w:val="6"/>
          <w:sz w:val="26"/>
          <w:szCs w:val="26"/>
          <w:lang w:val="vi-VN"/>
        </w:rPr>
      </w:pPr>
      <w:r w:rsidRPr="008D694E">
        <w:rPr>
          <w:rFonts w:ascii="Times New Roman" w:hAnsi="Times New Roman" w:cs="Times New Roman"/>
          <w:i/>
          <w:spacing w:val="6"/>
          <w:sz w:val="26"/>
          <w:szCs w:val="26"/>
          <w:lang w:val="vi-VN"/>
        </w:rPr>
        <w:t>Lập kế hoạch hoạt động</w:t>
      </w:r>
      <w:r w:rsidRPr="008D694E">
        <w:rPr>
          <w:rFonts w:ascii="Times New Roman" w:hAnsi="Times New Roman" w:cs="Times New Roman"/>
          <w:spacing w:val="6"/>
          <w:sz w:val="26"/>
          <w:szCs w:val="26"/>
          <w:lang w:val="vi-VN"/>
        </w:rPr>
        <w:t xml:space="preserve"> hàng năm của xã về Phát hiện sớm</w:t>
      </w:r>
      <w:r w:rsidR="008D694E" w:rsidRPr="008D694E">
        <w:rPr>
          <w:rFonts w:ascii="Times New Roman" w:hAnsi="Times New Roman" w:cs="Times New Roman"/>
          <w:spacing w:val="6"/>
          <w:sz w:val="26"/>
          <w:szCs w:val="26"/>
          <w:lang w:val="vi-VN"/>
        </w:rPr>
        <w:t xml:space="preserve"> </w:t>
      </w:r>
      <w:r w:rsidRPr="008D694E">
        <w:rPr>
          <w:rFonts w:ascii="Times New Roman" w:hAnsi="Times New Roman" w:cs="Times New Roman"/>
          <w:spacing w:val="6"/>
          <w:sz w:val="26"/>
          <w:szCs w:val="26"/>
          <w:lang w:val="vi-VN"/>
        </w:rPr>
        <w:t>-</w:t>
      </w:r>
      <w:r w:rsidR="008D694E" w:rsidRPr="008D694E">
        <w:rPr>
          <w:rFonts w:ascii="Times New Roman" w:hAnsi="Times New Roman" w:cs="Times New Roman"/>
          <w:spacing w:val="6"/>
          <w:sz w:val="26"/>
          <w:szCs w:val="26"/>
          <w:lang w:val="vi-VN"/>
        </w:rPr>
        <w:t xml:space="preserve"> </w:t>
      </w:r>
      <w:r w:rsidRPr="008D694E">
        <w:rPr>
          <w:rFonts w:ascii="Times New Roman" w:hAnsi="Times New Roman" w:cs="Times New Roman"/>
          <w:spacing w:val="6"/>
          <w:sz w:val="26"/>
          <w:szCs w:val="26"/>
          <w:lang w:val="vi-VN"/>
        </w:rPr>
        <w:t>Can thiệp sớm trẻ khuyết tật (nhân lực, thời gian, tài chính... ).</w:t>
      </w:r>
    </w:p>
    <w:p w14:paraId="57D8431B" w14:textId="77777777" w:rsidR="002349C3" w:rsidRPr="001B4450" w:rsidRDefault="002349C3" w:rsidP="00673158">
      <w:pPr>
        <w:pStyle w:val="a"/>
        <w:numPr>
          <w:ilvl w:val="0"/>
          <w:numId w:val="46"/>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ực hiện Phát hiện sớm-Can thiệp sớm trẻ khuyết tật:</w:t>
      </w:r>
    </w:p>
    <w:p w14:paraId="1E934318" w14:textId="77777777" w:rsidR="002349C3" w:rsidRPr="001B4450"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Khám và quản lý thai nghén nhằm phát hiện sớm các vấn đề thai nghén bất thường của các bà mẹ có nguy cơ gây rối loạn phát triển và khuyết tật ở con.</w:t>
      </w:r>
    </w:p>
    <w:p w14:paraId="1281B2DC" w14:textId="77777777" w:rsidR="002349C3" w:rsidRPr="008D694E"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pacing w:val="4"/>
          <w:sz w:val="26"/>
          <w:szCs w:val="26"/>
          <w:lang w:val="vi-VN"/>
        </w:rPr>
      </w:pPr>
      <w:r w:rsidRPr="008D694E">
        <w:rPr>
          <w:rFonts w:ascii="Times New Roman" w:hAnsi="Times New Roman" w:cs="Times New Roman"/>
          <w:spacing w:val="4"/>
          <w:sz w:val="26"/>
          <w:szCs w:val="26"/>
          <w:lang w:val="vi-VN"/>
        </w:rPr>
        <w:t>Sàng lọc khuyết tật theo các lứa tuổi trẻ từ 0-6 tuổi hàng năm.</w:t>
      </w:r>
    </w:p>
    <w:p w14:paraId="14B74BCF" w14:textId="77777777" w:rsidR="002349C3" w:rsidRPr="001B4450"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ổ chức gửi trẻ khám phân loại khuyết tật, đánh giá sự phát triển và nhu cầu cần can thiệp sớm PHCN và giáo dục phù hợp với nhu cầu của trẻ và nguồn lực sẵn có của địa phương.</w:t>
      </w:r>
    </w:p>
    <w:p w14:paraId="56E40C47" w14:textId="77777777" w:rsidR="002349C3" w:rsidRPr="001B4450"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Quản lý số trẻ khuyết tật được phát hiện, </w:t>
      </w:r>
    </w:p>
    <w:p w14:paraId="05B7F5F5" w14:textId="77777777" w:rsidR="002349C3" w:rsidRPr="001B4450"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Thiết lập chương trình can thiệp sớm PHCN tại nhà cho từng trẻ khuyết tật, </w:t>
      </w:r>
    </w:p>
    <w:p w14:paraId="7D637CA3" w14:textId="77777777" w:rsidR="002349C3" w:rsidRPr="001B4450" w:rsidRDefault="002349C3" w:rsidP="00673158">
      <w:pPr>
        <w:pStyle w:val="a"/>
        <w:numPr>
          <w:ilvl w:val="0"/>
          <w:numId w:val="48"/>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hực hiện hoặc hướng dẫn gia đình các kỹ thuật can thiệp sớm PHCN.</w:t>
      </w:r>
    </w:p>
    <w:p w14:paraId="6CB161BD" w14:textId="77777777" w:rsidR="002349C3" w:rsidRPr="001B4450" w:rsidRDefault="002349C3" w:rsidP="00673158">
      <w:pPr>
        <w:pStyle w:val="a"/>
        <w:numPr>
          <w:ilvl w:val="0"/>
          <w:numId w:val="50"/>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ổ chức tập huấn cán bộ</w:t>
      </w:r>
      <w:r w:rsidRPr="001B4450">
        <w:rPr>
          <w:rFonts w:ascii="Times New Roman" w:hAnsi="Times New Roman" w:cs="Times New Roman"/>
          <w:sz w:val="26"/>
          <w:szCs w:val="26"/>
          <w:lang w:val="vi-VN"/>
        </w:rPr>
        <w:t xml:space="preserve"> về kỹ thuật Phát hiện sớm-Can thiệp sớm khuyết tật tại địa phương mình.</w:t>
      </w:r>
    </w:p>
    <w:p w14:paraId="6BFF787C" w14:textId="77777777" w:rsidR="002349C3" w:rsidRPr="001B4450" w:rsidRDefault="002349C3" w:rsidP="00673158">
      <w:pPr>
        <w:pStyle w:val="a"/>
        <w:numPr>
          <w:ilvl w:val="0"/>
          <w:numId w:val="50"/>
        </w:numPr>
        <w:tabs>
          <w:tab w:val="clear" w:pos="851"/>
          <w:tab w:val="left" w:pos="840"/>
        </w:tabs>
        <w:spacing w:before="120" w:after="60" w:line="276"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eo dõi, giám sát và báo cáo</w:t>
      </w:r>
      <w:r w:rsidRPr="001B4450">
        <w:rPr>
          <w:rFonts w:ascii="Times New Roman" w:hAnsi="Times New Roman" w:cs="Times New Roman"/>
          <w:sz w:val="26"/>
          <w:szCs w:val="26"/>
          <w:lang w:val="vi-VN"/>
        </w:rPr>
        <w:t xml:space="preserve"> về Phát hiện sớm- Can thiệp sớm cho cấp trên.</w:t>
      </w:r>
    </w:p>
    <w:p w14:paraId="42BE0B62" w14:textId="77777777" w:rsidR="002349C3" w:rsidRPr="001B4450" w:rsidRDefault="002349C3" w:rsidP="00673158">
      <w:pPr>
        <w:numPr>
          <w:ilvl w:val="0"/>
          <w:numId w:val="50"/>
        </w:numPr>
        <w:tabs>
          <w:tab w:val="left" w:pos="840"/>
        </w:tabs>
        <w:spacing w:before="120" w:after="60" w:line="276" w:lineRule="auto"/>
        <w:ind w:left="0" w:firstLine="567"/>
        <w:jc w:val="both"/>
        <w:rPr>
          <w:sz w:val="26"/>
          <w:szCs w:val="26"/>
          <w:lang w:val="vi-VN"/>
        </w:rPr>
      </w:pPr>
      <w:r w:rsidRPr="001B4450">
        <w:rPr>
          <w:i/>
          <w:sz w:val="26"/>
          <w:szCs w:val="26"/>
          <w:lang w:val="vi-VN"/>
        </w:rPr>
        <w:t xml:space="preserve">Phối hợp đa ngành: </w:t>
      </w:r>
      <w:r w:rsidRPr="001B4450">
        <w:rPr>
          <w:sz w:val="26"/>
          <w:szCs w:val="26"/>
          <w:lang w:val="vi-VN"/>
        </w:rPr>
        <w:t>với Phòng Giáo dục huyện, Phòng Lao động-Thương binh-Xã hội, Chữ thập đỏ và các tổ chức xã hội huyện trong việc Phát hiện sớm-Can thiệp sớm trẻ khuyết tật.</w:t>
      </w:r>
    </w:p>
    <w:p w14:paraId="0FC77C75" w14:textId="77777777" w:rsidR="002349C3" w:rsidRPr="005A1CF9" w:rsidRDefault="002349C3" w:rsidP="001B4450">
      <w:pPr>
        <w:pStyle w:val="a"/>
        <w:numPr>
          <w:ilvl w:val="0"/>
          <w:numId w:val="0"/>
        </w:numPr>
        <w:spacing w:before="120" w:after="60" w:line="276" w:lineRule="auto"/>
        <w:ind w:firstLine="567"/>
        <w:rPr>
          <w:rFonts w:ascii="Times New Roman" w:hAnsi="Times New Roman" w:cs="Times New Roman"/>
          <w:b/>
          <w:sz w:val="26"/>
          <w:szCs w:val="26"/>
          <w:lang w:val="vi-VN"/>
        </w:rPr>
      </w:pPr>
      <w:r w:rsidRPr="001B4450">
        <w:rPr>
          <w:rFonts w:ascii="Times New Roman" w:hAnsi="Times New Roman" w:cs="Times New Roman"/>
          <w:b/>
          <w:sz w:val="26"/>
          <w:szCs w:val="26"/>
          <w:lang w:val="vi-VN"/>
        </w:rPr>
        <w:t>Tuyến huyện:</w:t>
      </w:r>
    </w:p>
    <w:p w14:paraId="72FE3D69" w14:textId="77777777" w:rsidR="002349C3" w:rsidRPr="001B4450" w:rsidRDefault="002349C3" w:rsidP="001B4450">
      <w:pPr>
        <w:pStyle w:val="a"/>
        <w:numPr>
          <w:ilvl w:val="0"/>
          <w:numId w:val="0"/>
        </w:numPr>
        <w:spacing w:before="120" w:after="60" w:line="276" w:lineRule="auto"/>
        <w:ind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 xml:space="preserve">Cơ quan thực hiện: </w:t>
      </w:r>
      <w:r w:rsidRPr="001B4450">
        <w:rPr>
          <w:rFonts w:ascii="Times New Roman" w:hAnsi="Times New Roman" w:cs="Times New Roman"/>
          <w:sz w:val="26"/>
          <w:szCs w:val="26"/>
          <w:lang w:val="vi-VN"/>
        </w:rPr>
        <w:t>Bệnh viện huyện, Phòng y tế huyện, Trung tâm y tế huyện</w:t>
      </w:r>
    </w:p>
    <w:p w14:paraId="1E86EC18" w14:textId="77777777" w:rsidR="002349C3" w:rsidRPr="001B4450" w:rsidRDefault="002349C3" w:rsidP="001B4450">
      <w:pPr>
        <w:pStyle w:val="a"/>
        <w:numPr>
          <w:ilvl w:val="0"/>
          <w:numId w:val="0"/>
        </w:numPr>
        <w:spacing w:before="120" w:after="60" w:line="276" w:lineRule="auto"/>
        <w:ind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Nội dung công việc:</w:t>
      </w:r>
    </w:p>
    <w:p w14:paraId="391C0D71" w14:textId="77777777" w:rsidR="002349C3" w:rsidRPr="008D694E" w:rsidRDefault="002349C3" w:rsidP="008D694E">
      <w:pPr>
        <w:pStyle w:val="a"/>
        <w:numPr>
          <w:ilvl w:val="0"/>
          <w:numId w:val="47"/>
        </w:numPr>
        <w:tabs>
          <w:tab w:val="clear" w:pos="851"/>
          <w:tab w:val="left" w:pos="840"/>
        </w:tabs>
        <w:spacing w:after="60" w:line="264" w:lineRule="auto"/>
        <w:ind w:left="0" w:firstLine="567"/>
        <w:rPr>
          <w:rFonts w:ascii="Times New Roman" w:hAnsi="Times New Roman" w:cs="Times New Roman"/>
          <w:spacing w:val="4"/>
          <w:sz w:val="26"/>
          <w:szCs w:val="26"/>
          <w:lang w:val="vi-VN"/>
        </w:rPr>
      </w:pPr>
      <w:r w:rsidRPr="008D694E">
        <w:rPr>
          <w:rFonts w:ascii="Times New Roman" w:hAnsi="Times New Roman" w:cs="Times New Roman"/>
          <w:i/>
          <w:spacing w:val="4"/>
          <w:sz w:val="26"/>
          <w:szCs w:val="26"/>
          <w:lang w:val="vi-VN"/>
        </w:rPr>
        <w:t>Lập kế hoạch hoạt động</w:t>
      </w:r>
      <w:r w:rsidRPr="008D694E">
        <w:rPr>
          <w:rFonts w:ascii="Times New Roman" w:hAnsi="Times New Roman" w:cs="Times New Roman"/>
          <w:spacing w:val="4"/>
          <w:sz w:val="26"/>
          <w:szCs w:val="26"/>
          <w:lang w:val="vi-VN"/>
        </w:rPr>
        <w:t xml:space="preserve"> hàng năm của huyện về Phát hiện sớm</w:t>
      </w:r>
      <w:r w:rsidR="008D694E" w:rsidRPr="008D694E">
        <w:rPr>
          <w:rFonts w:ascii="Times New Roman" w:hAnsi="Times New Roman" w:cs="Times New Roman"/>
          <w:spacing w:val="4"/>
          <w:sz w:val="26"/>
          <w:szCs w:val="26"/>
          <w:lang w:val="vi-VN"/>
        </w:rPr>
        <w:t xml:space="preserve"> </w:t>
      </w:r>
      <w:r w:rsidRPr="008D694E">
        <w:rPr>
          <w:rFonts w:ascii="Times New Roman" w:hAnsi="Times New Roman" w:cs="Times New Roman"/>
          <w:spacing w:val="4"/>
          <w:sz w:val="26"/>
          <w:szCs w:val="26"/>
          <w:lang w:val="vi-VN"/>
        </w:rPr>
        <w:t>-</w:t>
      </w:r>
      <w:r w:rsidR="008D694E" w:rsidRPr="008D694E">
        <w:rPr>
          <w:rFonts w:ascii="Times New Roman" w:hAnsi="Times New Roman" w:cs="Times New Roman"/>
          <w:spacing w:val="4"/>
          <w:sz w:val="26"/>
          <w:szCs w:val="26"/>
          <w:lang w:val="vi-VN"/>
        </w:rPr>
        <w:t xml:space="preserve"> </w:t>
      </w:r>
      <w:r w:rsidRPr="008D694E">
        <w:rPr>
          <w:rFonts w:ascii="Times New Roman" w:hAnsi="Times New Roman" w:cs="Times New Roman"/>
          <w:spacing w:val="4"/>
          <w:sz w:val="26"/>
          <w:szCs w:val="26"/>
          <w:lang w:val="vi-VN"/>
        </w:rPr>
        <w:t>Can thiệp sớm trẻ khuyết tật (nhân lực, thời gian, tài chính... ).</w:t>
      </w:r>
    </w:p>
    <w:p w14:paraId="043C6EC9" w14:textId="77777777" w:rsidR="002349C3" w:rsidRPr="001B4450" w:rsidRDefault="002349C3" w:rsidP="008D694E">
      <w:pPr>
        <w:pStyle w:val="a"/>
        <w:numPr>
          <w:ilvl w:val="0"/>
          <w:numId w:val="47"/>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ực hiện Phát hiện sớm-Can thiệp sớm trẻ khuyết tật:</w:t>
      </w:r>
    </w:p>
    <w:p w14:paraId="1D72DA7B"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Chỉ đạo hoạt động</w:t>
      </w:r>
      <w:r w:rsidRPr="001B4450">
        <w:rPr>
          <w:rFonts w:ascii="Times New Roman" w:hAnsi="Times New Roman" w:cs="Times New Roman"/>
          <w:sz w:val="26"/>
          <w:szCs w:val="26"/>
          <w:lang w:val="vi-VN"/>
        </w:rPr>
        <w:t xml:space="preserve"> Phát hiện sớm-Can thiệp sớm khuyết tật tại các xã trong huyện.</w:t>
      </w:r>
    </w:p>
    <w:p w14:paraId="5A3462C5"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ổ chức tập huấn cán bộ</w:t>
      </w:r>
      <w:r w:rsidRPr="001B4450">
        <w:rPr>
          <w:rFonts w:ascii="Times New Roman" w:hAnsi="Times New Roman" w:cs="Times New Roman"/>
          <w:sz w:val="26"/>
          <w:szCs w:val="26"/>
          <w:lang w:val="vi-VN"/>
        </w:rPr>
        <w:t xml:space="preserve"> về kỹ thuật Phát hiện sớm-Can thiệp sớm khuyết tật tại địa phương mình.</w:t>
      </w:r>
    </w:p>
    <w:p w14:paraId="26BE015A"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eo dõi, giám sát và báo cáo</w:t>
      </w:r>
      <w:r w:rsidRPr="001B4450">
        <w:rPr>
          <w:rFonts w:ascii="Times New Roman" w:hAnsi="Times New Roman" w:cs="Times New Roman"/>
          <w:sz w:val="26"/>
          <w:szCs w:val="26"/>
          <w:lang w:val="vi-VN"/>
        </w:rPr>
        <w:t xml:space="preserve"> về Phát hiện sớm- Can thiệp sớm của huyện cho  Sở Y tế.</w:t>
      </w:r>
    </w:p>
    <w:p w14:paraId="62468EBE" w14:textId="77777777" w:rsidR="002349C3" w:rsidRPr="001B4450" w:rsidRDefault="002349C3" w:rsidP="008D694E">
      <w:pPr>
        <w:numPr>
          <w:ilvl w:val="0"/>
          <w:numId w:val="49"/>
        </w:numPr>
        <w:tabs>
          <w:tab w:val="left" w:pos="840"/>
        </w:tabs>
        <w:spacing w:before="80" w:after="60" w:line="264" w:lineRule="auto"/>
        <w:ind w:left="0" w:firstLine="567"/>
        <w:jc w:val="both"/>
        <w:rPr>
          <w:sz w:val="26"/>
          <w:szCs w:val="26"/>
          <w:lang w:val="vi-VN"/>
        </w:rPr>
      </w:pPr>
      <w:r w:rsidRPr="001B4450">
        <w:rPr>
          <w:i/>
          <w:sz w:val="26"/>
          <w:szCs w:val="26"/>
          <w:lang w:val="vi-VN"/>
        </w:rPr>
        <w:lastRenderedPageBreak/>
        <w:t xml:space="preserve">Phối hợp đa ngành: </w:t>
      </w:r>
      <w:r w:rsidRPr="001B4450">
        <w:rPr>
          <w:sz w:val="26"/>
          <w:szCs w:val="26"/>
          <w:lang w:val="vi-VN"/>
        </w:rPr>
        <w:t>với Phòng Giáo dục huyện, Phòng Lao động-Thương binh-Xã hội, Chữ thập đỏ và các tổ chức xã hội huyện trong việc Phát hiện sớm-Can thiệp sớm trẻ khuyết tật.</w:t>
      </w:r>
    </w:p>
    <w:p w14:paraId="47DEFFF1" w14:textId="77777777" w:rsidR="002349C3" w:rsidRPr="005A1CF9" w:rsidRDefault="002349C3" w:rsidP="008D694E">
      <w:pPr>
        <w:spacing w:before="80" w:after="60" w:line="264" w:lineRule="auto"/>
        <w:ind w:firstLine="567"/>
        <w:jc w:val="both"/>
        <w:rPr>
          <w:b/>
          <w:sz w:val="26"/>
          <w:szCs w:val="26"/>
          <w:lang w:val="vi-VN"/>
        </w:rPr>
      </w:pPr>
      <w:r w:rsidRPr="001B4450">
        <w:rPr>
          <w:b/>
          <w:sz w:val="26"/>
          <w:szCs w:val="26"/>
          <w:lang w:val="vi-VN"/>
        </w:rPr>
        <w:t>Tuyến tỉnh:</w:t>
      </w:r>
    </w:p>
    <w:p w14:paraId="510D9020" w14:textId="77777777" w:rsidR="002349C3" w:rsidRPr="001B4450" w:rsidRDefault="002349C3" w:rsidP="008D694E">
      <w:pPr>
        <w:spacing w:before="80" w:after="60" w:line="264" w:lineRule="auto"/>
        <w:ind w:firstLine="567"/>
        <w:jc w:val="both"/>
        <w:rPr>
          <w:sz w:val="26"/>
          <w:szCs w:val="26"/>
          <w:lang w:val="vi-VN"/>
        </w:rPr>
      </w:pPr>
      <w:r w:rsidRPr="001B4450">
        <w:rPr>
          <w:i/>
          <w:sz w:val="26"/>
          <w:szCs w:val="26"/>
          <w:lang w:val="vi-VN"/>
        </w:rPr>
        <w:t xml:space="preserve">Cơ quan thực hiện: </w:t>
      </w:r>
      <w:r w:rsidRPr="001B4450">
        <w:rPr>
          <w:sz w:val="26"/>
          <w:szCs w:val="26"/>
          <w:lang w:val="vi-VN"/>
        </w:rPr>
        <w:t>Sở y tế, Bệnh viện Điều dưỡng-PHCN tỉnh, Bệnh viện Đa khoa tỉnh.</w:t>
      </w:r>
    </w:p>
    <w:p w14:paraId="105EF1B9" w14:textId="77777777" w:rsidR="002349C3" w:rsidRPr="001B4450" w:rsidRDefault="002349C3" w:rsidP="008D694E">
      <w:pPr>
        <w:spacing w:before="80" w:after="60" w:line="264" w:lineRule="auto"/>
        <w:ind w:firstLine="567"/>
        <w:jc w:val="both"/>
        <w:rPr>
          <w:i/>
          <w:sz w:val="26"/>
          <w:szCs w:val="26"/>
          <w:lang w:val="vi-VN"/>
        </w:rPr>
      </w:pPr>
      <w:r w:rsidRPr="001B4450">
        <w:rPr>
          <w:i/>
          <w:sz w:val="26"/>
          <w:szCs w:val="26"/>
          <w:lang w:val="vi-VN"/>
        </w:rPr>
        <w:t>Nội dung công việc:</w:t>
      </w:r>
    </w:p>
    <w:p w14:paraId="256BEE5F" w14:textId="77777777" w:rsidR="002349C3" w:rsidRPr="001B4450" w:rsidRDefault="002349C3" w:rsidP="008D694E">
      <w:pPr>
        <w:pStyle w:val="a"/>
        <w:numPr>
          <w:ilvl w:val="0"/>
          <w:numId w:val="47"/>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Lập kế hoạch hoạt động</w:t>
      </w:r>
      <w:r w:rsidRPr="001B4450">
        <w:rPr>
          <w:rFonts w:ascii="Times New Roman" w:hAnsi="Times New Roman" w:cs="Times New Roman"/>
          <w:sz w:val="26"/>
          <w:szCs w:val="26"/>
          <w:lang w:val="vi-VN"/>
        </w:rPr>
        <w:t xml:space="preserve"> hàng năm của tỉnh và cơ quan về Phát hiện sớm-Can thiệp sớm trẻ khuyết tật (nhân lực, thời gian, tài chính... ).</w:t>
      </w:r>
    </w:p>
    <w:p w14:paraId="38A473C6" w14:textId="77777777" w:rsidR="002349C3" w:rsidRPr="001B4450" w:rsidRDefault="002349C3" w:rsidP="008D694E">
      <w:pPr>
        <w:pStyle w:val="a"/>
        <w:numPr>
          <w:ilvl w:val="0"/>
          <w:numId w:val="47"/>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ực hiện Phát hiện sớm-Can thiệp sớm trẻ khuyết tật:</w:t>
      </w:r>
    </w:p>
    <w:p w14:paraId="17FA54CA"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Chỉ đạo hoạt động</w:t>
      </w:r>
      <w:r w:rsidRPr="001B4450">
        <w:rPr>
          <w:rFonts w:ascii="Times New Roman" w:hAnsi="Times New Roman" w:cs="Times New Roman"/>
          <w:sz w:val="26"/>
          <w:szCs w:val="26"/>
          <w:lang w:val="vi-VN"/>
        </w:rPr>
        <w:t xml:space="preserve"> Phát hiện sớm-Can thiệp sớm khuyết tật tại các huyện trong tỉnh.</w:t>
      </w:r>
    </w:p>
    <w:p w14:paraId="79938566"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riển khai các hoạt động</w:t>
      </w:r>
      <w:r w:rsidRPr="001B4450">
        <w:rPr>
          <w:rFonts w:ascii="Times New Roman" w:hAnsi="Times New Roman" w:cs="Times New Roman"/>
          <w:sz w:val="26"/>
          <w:szCs w:val="26"/>
          <w:lang w:val="vi-VN"/>
        </w:rPr>
        <w:t xml:space="preserve"> về phát hiện sớm (khám sàng lọc trẻ KT), Can thiệp sớm PHCN (Vận động trị liệu, Hoạt động trị liệu, Dụng cụ chỉnh hình, Phẫu thuật chỉnh hình...)</w:t>
      </w:r>
    </w:p>
    <w:p w14:paraId="2B7186DA" w14:textId="77777777" w:rsidR="002349C3" w:rsidRPr="001B4450" w:rsidRDefault="002349C3" w:rsidP="008D694E">
      <w:pPr>
        <w:pStyle w:val="a"/>
        <w:numPr>
          <w:ilvl w:val="0"/>
          <w:numId w:val="49"/>
        </w:numPr>
        <w:tabs>
          <w:tab w:val="clear" w:pos="851"/>
          <w:tab w:val="left" w:pos="840"/>
        </w:tabs>
        <w:spacing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ổ chức tập huấn cán bộ</w:t>
      </w:r>
      <w:r w:rsidRPr="001B4450">
        <w:rPr>
          <w:rFonts w:ascii="Times New Roman" w:hAnsi="Times New Roman" w:cs="Times New Roman"/>
          <w:sz w:val="26"/>
          <w:szCs w:val="26"/>
          <w:lang w:val="vi-VN"/>
        </w:rPr>
        <w:t xml:space="preserve"> về kỹ thuật Phát hiện sớm-Can thiệp sớm khuyết tật tại địa phương mình.</w:t>
      </w:r>
    </w:p>
    <w:p w14:paraId="3D4F2925" w14:textId="77777777" w:rsidR="002349C3" w:rsidRPr="001B4450" w:rsidRDefault="002349C3" w:rsidP="008D694E">
      <w:pPr>
        <w:pStyle w:val="a"/>
        <w:numPr>
          <w:ilvl w:val="0"/>
          <w:numId w:val="49"/>
        </w:numPr>
        <w:tabs>
          <w:tab w:val="clear" w:pos="851"/>
          <w:tab w:val="left" w:pos="840"/>
        </w:tabs>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i/>
          <w:sz w:val="26"/>
          <w:szCs w:val="26"/>
          <w:lang w:val="vi-VN"/>
        </w:rPr>
        <w:t>Theo dõi, giám sát và báo cáo</w:t>
      </w:r>
      <w:r w:rsidRPr="001B4450">
        <w:rPr>
          <w:rFonts w:ascii="Times New Roman" w:hAnsi="Times New Roman" w:cs="Times New Roman"/>
          <w:sz w:val="26"/>
          <w:szCs w:val="26"/>
          <w:lang w:val="vi-VN"/>
        </w:rPr>
        <w:t xml:space="preserve"> về Phát hiện sớm</w:t>
      </w:r>
      <w:r w:rsidR="008D694E">
        <w:rPr>
          <w:rFonts w:ascii="Times New Roman" w:hAnsi="Times New Roman" w:cs="Times New Roman"/>
          <w:sz w:val="26"/>
          <w:szCs w:val="26"/>
          <w:lang w:val="vi-VN"/>
        </w:rPr>
        <w:t xml:space="preserve"> </w:t>
      </w:r>
      <w:r w:rsidRPr="001B4450">
        <w:rPr>
          <w:rFonts w:ascii="Times New Roman" w:hAnsi="Times New Roman" w:cs="Times New Roman"/>
          <w:sz w:val="26"/>
          <w:szCs w:val="26"/>
          <w:lang w:val="vi-VN"/>
        </w:rPr>
        <w:t>- Can thiệp sớm của huyện cho Bộ Y tế.</w:t>
      </w:r>
    </w:p>
    <w:p w14:paraId="20EA4304" w14:textId="77777777" w:rsidR="002349C3" w:rsidRPr="001B4450" w:rsidRDefault="002349C3" w:rsidP="008D694E">
      <w:pPr>
        <w:numPr>
          <w:ilvl w:val="0"/>
          <w:numId w:val="49"/>
        </w:numPr>
        <w:tabs>
          <w:tab w:val="left" w:pos="840"/>
        </w:tabs>
        <w:spacing w:before="120" w:after="60" w:line="264" w:lineRule="auto"/>
        <w:ind w:left="0" w:firstLine="567"/>
        <w:jc w:val="both"/>
        <w:rPr>
          <w:sz w:val="26"/>
          <w:szCs w:val="26"/>
          <w:lang w:val="vi-VN"/>
        </w:rPr>
      </w:pPr>
      <w:r w:rsidRPr="001B4450">
        <w:rPr>
          <w:i/>
          <w:sz w:val="26"/>
          <w:szCs w:val="26"/>
          <w:lang w:val="vi-VN"/>
        </w:rPr>
        <w:t xml:space="preserve">Phối hợp đa ngành: </w:t>
      </w:r>
      <w:r w:rsidRPr="001B4450">
        <w:rPr>
          <w:sz w:val="26"/>
          <w:szCs w:val="26"/>
          <w:lang w:val="vi-VN"/>
        </w:rPr>
        <w:t>với Sở Giáo dục, Sở Lao động-Thương binh-Xã hội, Chữ thập đỏ và các tổ chức xã hội tỉnh trong việc triển khai Phát hiện sớm-Can thiệp sớm trẻ khuyết tật.</w:t>
      </w:r>
    </w:p>
    <w:p w14:paraId="5619AA5F" w14:textId="77777777" w:rsidR="002349C3" w:rsidRPr="001B4450" w:rsidRDefault="002349C3" w:rsidP="008D694E">
      <w:pPr>
        <w:pStyle w:val="a"/>
        <w:numPr>
          <w:ilvl w:val="0"/>
          <w:numId w:val="0"/>
        </w:numPr>
        <w:spacing w:before="120" w:after="60" w:line="264" w:lineRule="auto"/>
        <w:ind w:firstLine="567"/>
        <w:jc w:val="left"/>
        <w:rPr>
          <w:rFonts w:ascii="Times New Roman" w:hAnsi="Times New Roman" w:cs="Times New Roman"/>
          <w:b/>
          <w:sz w:val="26"/>
          <w:szCs w:val="26"/>
          <w:lang w:val="vi-VN"/>
        </w:rPr>
      </w:pPr>
      <w:r w:rsidRPr="001B4450">
        <w:rPr>
          <w:rFonts w:ascii="Times New Roman" w:hAnsi="Times New Roman" w:cs="Times New Roman"/>
          <w:b/>
          <w:sz w:val="26"/>
          <w:szCs w:val="26"/>
          <w:lang w:val="vi-VN"/>
        </w:rPr>
        <w:t>Vai trò của ngành giáo dục</w:t>
      </w:r>
    </w:p>
    <w:p w14:paraId="31A9E803" w14:textId="77777777" w:rsidR="002349C3" w:rsidRPr="001B4450" w:rsidRDefault="002349C3" w:rsidP="008D694E">
      <w:pPr>
        <w:spacing w:before="120" w:after="60" w:line="264" w:lineRule="auto"/>
        <w:ind w:firstLine="567"/>
        <w:jc w:val="both"/>
        <w:rPr>
          <w:i/>
          <w:sz w:val="26"/>
          <w:szCs w:val="26"/>
          <w:lang w:val="vi-VN"/>
        </w:rPr>
      </w:pPr>
      <w:r w:rsidRPr="001B4450">
        <w:rPr>
          <w:i/>
          <w:sz w:val="26"/>
          <w:szCs w:val="26"/>
          <w:lang w:val="vi-VN"/>
        </w:rPr>
        <w:t xml:space="preserve"> Vai trò và trách nhiệm của Trường mầm non tại xã</w:t>
      </w:r>
    </w:p>
    <w:p w14:paraId="5E368B56" w14:textId="77777777" w:rsidR="002349C3" w:rsidRPr="008D694E" w:rsidRDefault="002349C3" w:rsidP="008D694E">
      <w:pPr>
        <w:pStyle w:val="a"/>
        <w:numPr>
          <w:ilvl w:val="0"/>
          <w:numId w:val="9"/>
        </w:numPr>
        <w:spacing w:before="120" w:after="60" w:line="264" w:lineRule="auto"/>
        <w:ind w:left="0" w:firstLine="567"/>
        <w:rPr>
          <w:rFonts w:ascii="Times New Roman" w:hAnsi="Times New Roman" w:cs="Times New Roman"/>
          <w:spacing w:val="-6"/>
          <w:sz w:val="26"/>
          <w:szCs w:val="26"/>
          <w:lang w:val="vi-VN"/>
        </w:rPr>
      </w:pPr>
      <w:r w:rsidRPr="008D694E">
        <w:rPr>
          <w:rFonts w:ascii="Times New Roman" w:hAnsi="Times New Roman" w:cs="Times New Roman"/>
          <w:spacing w:val="-6"/>
          <w:sz w:val="26"/>
          <w:szCs w:val="26"/>
          <w:lang w:val="vi-VN"/>
        </w:rPr>
        <w:t>Lập kế hoạch hoạt động năm (nh</w:t>
      </w:r>
      <w:r w:rsidR="008D694E">
        <w:rPr>
          <w:rFonts w:ascii="Times New Roman" w:hAnsi="Times New Roman" w:cs="Times New Roman"/>
          <w:spacing w:val="-6"/>
          <w:sz w:val="26"/>
          <w:szCs w:val="26"/>
          <w:lang w:val="vi-VN"/>
        </w:rPr>
        <w:t>ân lực, thời gian, tài chính...</w:t>
      </w:r>
      <w:r w:rsidRPr="008D694E">
        <w:rPr>
          <w:rFonts w:ascii="Times New Roman" w:hAnsi="Times New Roman" w:cs="Times New Roman"/>
          <w:spacing w:val="-6"/>
          <w:sz w:val="26"/>
          <w:szCs w:val="26"/>
          <w:lang w:val="vi-VN"/>
        </w:rPr>
        <w:t>)</w:t>
      </w:r>
    </w:p>
    <w:p w14:paraId="6D8C50AF" w14:textId="77777777" w:rsidR="002349C3" w:rsidRPr="008D694E" w:rsidRDefault="002349C3" w:rsidP="008D694E">
      <w:pPr>
        <w:pStyle w:val="a"/>
        <w:numPr>
          <w:ilvl w:val="0"/>
          <w:numId w:val="9"/>
        </w:numPr>
        <w:spacing w:before="120" w:after="60" w:line="264" w:lineRule="auto"/>
        <w:ind w:left="0" w:firstLine="567"/>
        <w:rPr>
          <w:rFonts w:ascii="Times New Roman" w:hAnsi="Times New Roman" w:cs="Times New Roman"/>
          <w:spacing w:val="-8"/>
          <w:sz w:val="26"/>
          <w:szCs w:val="26"/>
          <w:lang w:val="vi-VN"/>
        </w:rPr>
      </w:pPr>
      <w:r w:rsidRPr="008D694E">
        <w:rPr>
          <w:rFonts w:ascii="Times New Roman" w:hAnsi="Times New Roman" w:cs="Times New Roman"/>
          <w:spacing w:val="-8"/>
          <w:sz w:val="26"/>
          <w:szCs w:val="26"/>
          <w:lang w:val="vi-VN"/>
        </w:rPr>
        <w:t>Phát hiện sớm khuyết tật trong số trẻ học mẫu giáo, học đường</w:t>
      </w:r>
    </w:p>
    <w:p w14:paraId="3B003FBD" w14:textId="77777777" w:rsidR="002349C3" w:rsidRPr="001B4450" w:rsidRDefault="002349C3" w:rsidP="008D694E">
      <w:pPr>
        <w:pStyle w:val="a"/>
        <w:numPr>
          <w:ilvl w:val="0"/>
          <w:numId w:val="9"/>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Quản lý số trẻ khuyết tật được phát hiện, thiết lập chương trình can thiệp sớm giáo dục cho các trẻ KT tại trường Mầm non. </w:t>
      </w:r>
    </w:p>
    <w:p w14:paraId="1399FA5F" w14:textId="77777777" w:rsidR="002349C3" w:rsidRPr="001B4450" w:rsidRDefault="002349C3" w:rsidP="008D694E">
      <w:pPr>
        <w:pStyle w:val="a"/>
        <w:numPr>
          <w:ilvl w:val="0"/>
          <w:numId w:val="9"/>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heo dõi, giám sát và báo cáo lên tuyến huyện, tỉnh.</w:t>
      </w:r>
    </w:p>
    <w:p w14:paraId="1526D7A5" w14:textId="77777777" w:rsidR="002349C3" w:rsidRPr="001B4450" w:rsidRDefault="002349C3" w:rsidP="008D694E">
      <w:pPr>
        <w:numPr>
          <w:ilvl w:val="0"/>
          <w:numId w:val="9"/>
        </w:numPr>
        <w:spacing w:before="120" w:after="60" w:line="264" w:lineRule="auto"/>
        <w:ind w:left="0" w:firstLine="567"/>
        <w:jc w:val="both"/>
        <w:rPr>
          <w:sz w:val="26"/>
          <w:szCs w:val="26"/>
          <w:lang w:val="vi-VN"/>
        </w:rPr>
      </w:pPr>
      <w:r w:rsidRPr="001B4450">
        <w:rPr>
          <w:sz w:val="26"/>
          <w:szCs w:val="26"/>
          <w:lang w:val="vi-VN"/>
        </w:rPr>
        <w:t>Phối hợp với các ban ngành (Y tế, LĐ-TB-XH, Chữ thập đỏ và các tổ chức xã hội khác trong việc hỗ trợ trẻ KT).</w:t>
      </w:r>
    </w:p>
    <w:p w14:paraId="0E2B9336" w14:textId="77777777" w:rsidR="002349C3" w:rsidRPr="001B4450" w:rsidRDefault="002349C3" w:rsidP="008D694E">
      <w:pPr>
        <w:spacing w:before="120" w:after="60" w:line="264" w:lineRule="auto"/>
        <w:ind w:firstLine="567"/>
        <w:jc w:val="both"/>
        <w:rPr>
          <w:i/>
          <w:sz w:val="26"/>
          <w:szCs w:val="26"/>
          <w:lang w:val="vi-VN"/>
        </w:rPr>
      </w:pPr>
      <w:r w:rsidRPr="001B4450">
        <w:rPr>
          <w:i/>
          <w:sz w:val="26"/>
          <w:szCs w:val="26"/>
          <w:lang w:val="vi-VN"/>
        </w:rPr>
        <w:t>Vai trò và trách nhiệm của Phòng Giáo dục-Đào tạo</w:t>
      </w:r>
    </w:p>
    <w:p w14:paraId="38BB2FEC" w14:textId="77777777" w:rsidR="002349C3" w:rsidRPr="008D694E" w:rsidRDefault="002349C3" w:rsidP="008D694E">
      <w:pPr>
        <w:pStyle w:val="a"/>
        <w:numPr>
          <w:ilvl w:val="0"/>
          <w:numId w:val="10"/>
        </w:numPr>
        <w:spacing w:before="120" w:after="60" w:line="264" w:lineRule="auto"/>
        <w:ind w:left="0" w:firstLine="567"/>
        <w:rPr>
          <w:rFonts w:ascii="Times New Roman" w:hAnsi="Times New Roman" w:cs="Times New Roman"/>
          <w:spacing w:val="-6"/>
          <w:sz w:val="26"/>
          <w:szCs w:val="26"/>
          <w:lang w:val="vi-VN"/>
        </w:rPr>
      </w:pPr>
      <w:r w:rsidRPr="008D694E">
        <w:rPr>
          <w:rFonts w:ascii="Times New Roman" w:hAnsi="Times New Roman" w:cs="Times New Roman"/>
          <w:spacing w:val="-6"/>
          <w:sz w:val="26"/>
          <w:szCs w:val="26"/>
          <w:lang w:val="vi-VN"/>
        </w:rPr>
        <w:t>Lập kế hoạch hoạt động năm (nh</w:t>
      </w:r>
      <w:r w:rsidR="008D694E">
        <w:rPr>
          <w:rFonts w:ascii="Times New Roman" w:hAnsi="Times New Roman" w:cs="Times New Roman"/>
          <w:spacing w:val="-6"/>
          <w:sz w:val="26"/>
          <w:szCs w:val="26"/>
          <w:lang w:val="vi-VN"/>
        </w:rPr>
        <w:t>ân lực, thời gian, tài chính...</w:t>
      </w:r>
      <w:r w:rsidRPr="008D694E">
        <w:rPr>
          <w:rFonts w:ascii="Times New Roman" w:hAnsi="Times New Roman" w:cs="Times New Roman"/>
          <w:spacing w:val="-6"/>
          <w:sz w:val="26"/>
          <w:szCs w:val="26"/>
          <w:lang w:val="vi-VN"/>
        </w:rPr>
        <w:t>)</w:t>
      </w:r>
    </w:p>
    <w:p w14:paraId="002A3825" w14:textId="77777777" w:rsidR="002349C3" w:rsidRPr="001B4450" w:rsidRDefault="002349C3" w:rsidP="008D694E">
      <w:pPr>
        <w:pStyle w:val="a"/>
        <w:numPr>
          <w:ilvl w:val="0"/>
          <w:numId w:val="10"/>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Chỉ đạo hoạt động Phát hiện sớm và Can thiệp sớm khuyết tật về giáo dục tại các xã trong huyện.</w:t>
      </w:r>
    </w:p>
    <w:p w14:paraId="6EB89AE3" w14:textId="77777777" w:rsidR="002349C3" w:rsidRPr="001B4450" w:rsidRDefault="002349C3" w:rsidP="008D694E">
      <w:pPr>
        <w:pStyle w:val="a"/>
        <w:numPr>
          <w:ilvl w:val="0"/>
          <w:numId w:val="10"/>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ập huấn cán bộ tuyến cơ sở về giáo dục hoà nhập, giáo dục đặc biệt và quản lý hoạt động Can thiệp sớm về giáo dục cho trẻ KT tại địa phương mình.</w:t>
      </w:r>
    </w:p>
    <w:p w14:paraId="3B1AE031" w14:textId="77777777" w:rsidR="002349C3" w:rsidRPr="001B4450" w:rsidRDefault="002349C3" w:rsidP="008D694E">
      <w:pPr>
        <w:pStyle w:val="a"/>
        <w:numPr>
          <w:ilvl w:val="0"/>
          <w:numId w:val="10"/>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heo dõi, giám sát,  đánh giá và báo cáo</w:t>
      </w:r>
    </w:p>
    <w:p w14:paraId="1117850E" w14:textId="77777777" w:rsidR="002349C3" w:rsidRPr="001B4450" w:rsidRDefault="002349C3" w:rsidP="008D694E">
      <w:pPr>
        <w:numPr>
          <w:ilvl w:val="0"/>
          <w:numId w:val="10"/>
        </w:numPr>
        <w:spacing w:before="120" w:after="60" w:line="264" w:lineRule="auto"/>
        <w:ind w:left="0" w:firstLine="567"/>
        <w:jc w:val="both"/>
        <w:rPr>
          <w:sz w:val="26"/>
          <w:szCs w:val="26"/>
          <w:lang w:val="vi-VN"/>
        </w:rPr>
      </w:pPr>
      <w:r w:rsidRPr="001B4450">
        <w:rPr>
          <w:sz w:val="26"/>
          <w:szCs w:val="26"/>
          <w:lang w:val="vi-VN"/>
        </w:rPr>
        <w:lastRenderedPageBreak/>
        <w:t>Phối hợp với các ban ngành (Y tế, LĐ-TB-XH, Chữ thập đỏ) và các tổ chức xã hội cấp huyện trong việc hỗ trợ trẻ KT</w:t>
      </w:r>
    </w:p>
    <w:p w14:paraId="4E5827FA" w14:textId="77777777" w:rsidR="002349C3" w:rsidRPr="001B4450" w:rsidRDefault="002349C3" w:rsidP="008D694E">
      <w:pPr>
        <w:spacing w:before="120" w:after="60" w:line="264" w:lineRule="auto"/>
        <w:ind w:firstLine="567"/>
        <w:jc w:val="both"/>
        <w:rPr>
          <w:b/>
          <w:sz w:val="26"/>
          <w:szCs w:val="26"/>
          <w:lang w:val="vi-VN"/>
        </w:rPr>
      </w:pPr>
      <w:r w:rsidRPr="001B4450">
        <w:rPr>
          <w:b/>
          <w:sz w:val="26"/>
          <w:szCs w:val="26"/>
          <w:lang w:val="vi-VN"/>
        </w:rPr>
        <w:t>Vai trò và trách nhiệm của Sở Giáo dục-Đào tạo</w:t>
      </w:r>
    </w:p>
    <w:p w14:paraId="27027D03" w14:textId="77777777" w:rsidR="002349C3" w:rsidRPr="008D694E" w:rsidRDefault="002349C3" w:rsidP="008D694E">
      <w:pPr>
        <w:pStyle w:val="a"/>
        <w:numPr>
          <w:ilvl w:val="0"/>
          <w:numId w:val="12"/>
        </w:numPr>
        <w:spacing w:before="120" w:after="60" w:line="264" w:lineRule="auto"/>
        <w:ind w:left="0" w:firstLine="567"/>
        <w:rPr>
          <w:rFonts w:ascii="Times New Roman" w:hAnsi="Times New Roman" w:cs="Times New Roman"/>
          <w:spacing w:val="-6"/>
          <w:sz w:val="26"/>
          <w:szCs w:val="26"/>
          <w:lang w:val="vi-VN"/>
        </w:rPr>
      </w:pPr>
      <w:r w:rsidRPr="008D694E">
        <w:rPr>
          <w:rFonts w:ascii="Times New Roman" w:hAnsi="Times New Roman" w:cs="Times New Roman"/>
          <w:spacing w:val="-6"/>
          <w:sz w:val="26"/>
          <w:szCs w:val="26"/>
          <w:lang w:val="vi-VN"/>
        </w:rPr>
        <w:t>Lập kế hoạch hoạt động năm (nh</w:t>
      </w:r>
      <w:r w:rsidR="008D694E">
        <w:rPr>
          <w:rFonts w:ascii="Times New Roman" w:hAnsi="Times New Roman" w:cs="Times New Roman"/>
          <w:spacing w:val="-6"/>
          <w:sz w:val="26"/>
          <w:szCs w:val="26"/>
          <w:lang w:val="vi-VN"/>
        </w:rPr>
        <w:t>ân lực, thời gian, tài chính...</w:t>
      </w:r>
      <w:r w:rsidRPr="008D694E">
        <w:rPr>
          <w:rFonts w:ascii="Times New Roman" w:hAnsi="Times New Roman" w:cs="Times New Roman"/>
          <w:spacing w:val="-6"/>
          <w:sz w:val="26"/>
          <w:szCs w:val="26"/>
          <w:lang w:val="vi-VN"/>
        </w:rPr>
        <w:t>)</w:t>
      </w:r>
    </w:p>
    <w:p w14:paraId="258291BE" w14:textId="77777777" w:rsidR="002349C3" w:rsidRPr="001B4450" w:rsidRDefault="002349C3" w:rsidP="008D694E">
      <w:pPr>
        <w:pStyle w:val="a"/>
        <w:numPr>
          <w:ilvl w:val="0"/>
          <w:numId w:val="12"/>
        </w:numPr>
        <w:spacing w:before="120" w:after="60" w:line="264"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Chỉ đạo hoạt động Phát hiện sớm và Can thiệp sớm khuyết tật về giáo dục tại các  huyện trong tỉnh</w:t>
      </w:r>
    </w:p>
    <w:p w14:paraId="1D1DDB9A" w14:textId="77777777" w:rsidR="002349C3" w:rsidRPr="001B4450" w:rsidRDefault="002349C3" w:rsidP="008D694E">
      <w:pPr>
        <w:pStyle w:val="a"/>
        <w:numPr>
          <w:ilvl w:val="0"/>
          <w:numId w:val="12"/>
        </w:numPr>
        <w:spacing w:before="120" w:after="60" w:line="288"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 xml:space="preserve">Triển khai các hoạt động về Can thiệp sớm về giáo dục cho trẻ KT: giáo dục hoà nhập, giáo dục đặc biệt </w:t>
      </w:r>
    </w:p>
    <w:p w14:paraId="1D7E518E" w14:textId="77777777" w:rsidR="002349C3" w:rsidRPr="001B4450" w:rsidRDefault="002349C3" w:rsidP="008D694E">
      <w:pPr>
        <w:pStyle w:val="a"/>
        <w:numPr>
          <w:ilvl w:val="0"/>
          <w:numId w:val="12"/>
        </w:numPr>
        <w:spacing w:before="120" w:after="60" w:line="269"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ập huấn cán bộ tuyến cơ sở về giáo dục hoà nhập, giáo dục đặc biệt và quản lý hoạt động Can thiệp sớm về giáo dục cho trẻ KT tại địa phương mình.</w:t>
      </w:r>
    </w:p>
    <w:p w14:paraId="120B6751" w14:textId="77777777" w:rsidR="002349C3" w:rsidRPr="008D694E" w:rsidRDefault="002349C3" w:rsidP="008D694E">
      <w:pPr>
        <w:pStyle w:val="a"/>
        <w:numPr>
          <w:ilvl w:val="0"/>
          <w:numId w:val="12"/>
        </w:numPr>
        <w:spacing w:before="120" w:after="60" w:line="269" w:lineRule="auto"/>
        <w:ind w:left="0" w:firstLine="567"/>
        <w:rPr>
          <w:rFonts w:ascii="Times New Roman" w:hAnsi="Times New Roman" w:cs="Times New Roman"/>
          <w:spacing w:val="4"/>
          <w:sz w:val="26"/>
          <w:szCs w:val="26"/>
          <w:lang w:val="vi-VN"/>
        </w:rPr>
      </w:pPr>
      <w:r w:rsidRPr="008D694E">
        <w:rPr>
          <w:rFonts w:ascii="Times New Roman" w:hAnsi="Times New Roman" w:cs="Times New Roman"/>
          <w:spacing w:val="4"/>
          <w:sz w:val="26"/>
          <w:szCs w:val="26"/>
          <w:lang w:val="vi-VN"/>
        </w:rPr>
        <w:t>Theo dõi, giám sát, đánh giá và báo cáo lên Bộ Giáo dục</w:t>
      </w:r>
      <w:r w:rsidR="008D694E">
        <w:rPr>
          <w:rFonts w:ascii="Times New Roman" w:hAnsi="Times New Roman" w:cs="Times New Roman"/>
          <w:spacing w:val="4"/>
          <w:sz w:val="26"/>
          <w:szCs w:val="26"/>
          <w:lang w:val="vi-VN"/>
        </w:rPr>
        <w:t xml:space="preserve"> </w:t>
      </w:r>
      <w:r w:rsidRPr="008D694E">
        <w:rPr>
          <w:rFonts w:ascii="Times New Roman" w:hAnsi="Times New Roman" w:cs="Times New Roman"/>
          <w:spacing w:val="4"/>
          <w:sz w:val="26"/>
          <w:szCs w:val="26"/>
          <w:lang w:val="vi-VN"/>
        </w:rPr>
        <w:t>-</w:t>
      </w:r>
      <w:r w:rsidR="008D694E">
        <w:rPr>
          <w:rFonts w:ascii="Times New Roman" w:hAnsi="Times New Roman" w:cs="Times New Roman"/>
          <w:spacing w:val="4"/>
          <w:sz w:val="26"/>
          <w:szCs w:val="26"/>
          <w:lang w:val="vi-VN"/>
        </w:rPr>
        <w:t xml:space="preserve"> </w:t>
      </w:r>
      <w:r w:rsidRPr="008D694E">
        <w:rPr>
          <w:rFonts w:ascii="Times New Roman" w:hAnsi="Times New Roman" w:cs="Times New Roman"/>
          <w:spacing w:val="4"/>
          <w:sz w:val="26"/>
          <w:szCs w:val="26"/>
          <w:lang w:val="vi-VN"/>
        </w:rPr>
        <w:t>ĐT</w:t>
      </w:r>
    </w:p>
    <w:p w14:paraId="5A8740C7" w14:textId="77777777" w:rsidR="002349C3" w:rsidRPr="001B4450" w:rsidRDefault="002349C3" w:rsidP="008D694E">
      <w:pPr>
        <w:numPr>
          <w:ilvl w:val="0"/>
          <w:numId w:val="12"/>
        </w:numPr>
        <w:spacing w:before="120" w:after="60" w:line="269" w:lineRule="auto"/>
        <w:ind w:left="0" w:firstLine="567"/>
        <w:jc w:val="both"/>
        <w:rPr>
          <w:i/>
          <w:sz w:val="26"/>
          <w:szCs w:val="26"/>
          <w:lang w:val="vi-VN"/>
        </w:rPr>
      </w:pPr>
      <w:r w:rsidRPr="001B4450">
        <w:rPr>
          <w:sz w:val="26"/>
          <w:szCs w:val="26"/>
          <w:lang w:val="vi-VN"/>
        </w:rPr>
        <w:t>Phối hợp với Sở Y tế, Sở Lao động-Thương binh-Xã hội, Chữ thập đỏ và các tổ chức xã hội cấp tỉnh trong việc triển khai Phát hiện sớm</w:t>
      </w:r>
      <w:r w:rsidR="008D694E">
        <w:rPr>
          <w:sz w:val="26"/>
          <w:szCs w:val="26"/>
          <w:lang w:val="vi-VN"/>
        </w:rPr>
        <w:t xml:space="preserve"> </w:t>
      </w:r>
      <w:r w:rsidRPr="001B4450">
        <w:rPr>
          <w:sz w:val="26"/>
          <w:szCs w:val="26"/>
          <w:lang w:val="vi-VN"/>
        </w:rPr>
        <w:t>-</w:t>
      </w:r>
      <w:r w:rsidR="008D694E">
        <w:rPr>
          <w:sz w:val="26"/>
          <w:szCs w:val="26"/>
          <w:lang w:val="vi-VN"/>
        </w:rPr>
        <w:t xml:space="preserve"> </w:t>
      </w:r>
      <w:r w:rsidRPr="001B4450">
        <w:rPr>
          <w:sz w:val="26"/>
          <w:szCs w:val="26"/>
          <w:lang w:val="vi-VN"/>
        </w:rPr>
        <w:t>Can thiệp sớm trẻ KT</w:t>
      </w:r>
    </w:p>
    <w:p w14:paraId="11CCEE88" w14:textId="77777777" w:rsidR="002349C3" w:rsidRPr="001B4450" w:rsidRDefault="002349C3" w:rsidP="008D694E">
      <w:pPr>
        <w:spacing w:before="120" w:after="60" w:line="269" w:lineRule="auto"/>
        <w:ind w:firstLine="567"/>
        <w:jc w:val="both"/>
        <w:rPr>
          <w:b/>
          <w:sz w:val="26"/>
          <w:szCs w:val="26"/>
          <w:lang w:val="vi-VN"/>
        </w:rPr>
      </w:pPr>
      <w:r w:rsidRPr="001B4450">
        <w:rPr>
          <w:b/>
          <w:sz w:val="26"/>
          <w:szCs w:val="26"/>
          <w:lang w:val="vi-VN"/>
        </w:rPr>
        <w:t>Vai trò của ngành Lao động thương binh và xã hội</w:t>
      </w:r>
    </w:p>
    <w:p w14:paraId="7DE7A1E2" w14:textId="77777777" w:rsidR="002349C3" w:rsidRPr="001B4450" w:rsidRDefault="002349C3" w:rsidP="008D694E">
      <w:pPr>
        <w:spacing w:before="120" w:after="60" w:line="269" w:lineRule="auto"/>
        <w:ind w:firstLine="567"/>
        <w:jc w:val="both"/>
        <w:rPr>
          <w:sz w:val="26"/>
          <w:szCs w:val="26"/>
          <w:lang w:val="vi-VN"/>
        </w:rPr>
      </w:pPr>
      <w:r w:rsidRPr="001B4450">
        <w:rPr>
          <w:sz w:val="26"/>
          <w:szCs w:val="26"/>
          <w:lang w:val="vi-VN"/>
        </w:rPr>
        <w:t>Vai trò</w:t>
      </w:r>
      <w:r w:rsidRPr="001B4450">
        <w:rPr>
          <w:i/>
          <w:sz w:val="26"/>
          <w:szCs w:val="26"/>
          <w:lang w:val="vi-VN"/>
        </w:rPr>
        <w:t xml:space="preserve"> </w:t>
      </w:r>
      <w:r w:rsidRPr="001B4450">
        <w:rPr>
          <w:sz w:val="26"/>
          <w:szCs w:val="26"/>
          <w:lang w:val="vi-VN"/>
        </w:rPr>
        <w:t>của</w:t>
      </w:r>
      <w:r w:rsidRPr="001B4450">
        <w:rPr>
          <w:i/>
          <w:sz w:val="26"/>
          <w:szCs w:val="26"/>
          <w:lang w:val="vi-VN"/>
        </w:rPr>
        <w:t xml:space="preserve"> </w:t>
      </w:r>
      <w:r w:rsidRPr="001B4450">
        <w:rPr>
          <w:sz w:val="26"/>
          <w:szCs w:val="26"/>
          <w:lang w:val="vi-VN"/>
        </w:rPr>
        <w:t>ngành Lao động-Thương binh-Xã hội phối hợp các ngành chỉ đạo hoạt động Phát hiện sớm và Can thiệp sớm khuyết tật về hoạt động xã hội tại các  huyện trong tỉnh</w:t>
      </w:r>
    </w:p>
    <w:p w14:paraId="3A3A4A12" w14:textId="77777777" w:rsidR="002349C3" w:rsidRPr="001B4450" w:rsidRDefault="002349C3" w:rsidP="008D694E">
      <w:pPr>
        <w:pStyle w:val="a"/>
        <w:numPr>
          <w:ilvl w:val="0"/>
          <w:numId w:val="12"/>
        </w:numPr>
        <w:spacing w:before="120" w:after="60" w:line="269"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Lập kế hoạch hoạt động về xã hội năm (nhân lực, thời gian, tài chính...)</w:t>
      </w:r>
    </w:p>
    <w:p w14:paraId="69386ED3" w14:textId="77777777" w:rsidR="002349C3" w:rsidRPr="001B4450" w:rsidRDefault="002349C3" w:rsidP="008D694E">
      <w:pPr>
        <w:pStyle w:val="a"/>
        <w:numPr>
          <w:ilvl w:val="0"/>
          <w:numId w:val="12"/>
        </w:numPr>
        <w:spacing w:before="120" w:after="60" w:line="269" w:lineRule="auto"/>
        <w:ind w:left="0" w:firstLine="567"/>
        <w:rPr>
          <w:rFonts w:ascii="Times New Roman" w:hAnsi="Times New Roman" w:cs="Times New Roman"/>
          <w:sz w:val="26"/>
          <w:szCs w:val="26"/>
          <w:lang w:val="vi-VN"/>
        </w:rPr>
      </w:pPr>
      <w:r w:rsidRPr="001B4450">
        <w:rPr>
          <w:rFonts w:ascii="Times New Roman" w:hAnsi="Times New Roman" w:cs="Times New Roman"/>
          <w:sz w:val="26"/>
          <w:szCs w:val="26"/>
          <w:lang w:val="vi-VN"/>
        </w:rPr>
        <w:t>Tập huấn cán bộ tuyến cơ sở về quản lý hoạt động Can thiệp sớm về giáo dục cho trẻ KT tại địa phương mình.</w:t>
      </w:r>
    </w:p>
    <w:p w14:paraId="35009023" w14:textId="77777777" w:rsidR="002349C3" w:rsidRPr="005A1CF9" w:rsidRDefault="002349C3" w:rsidP="008D694E">
      <w:pPr>
        <w:pStyle w:val="a"/>
        <w:numPr>
          <w:ilvl w:val="0"/>
          <w:numId w:val="12"/>
        </w:numPr>
        <w:spacing w:before="120" w:after="60" w:line="269" w:lineRule="auto"/>
        <w:ind w:left="0" w:firstLine="567"/>
        <w:rPr>
          <w:rFonts w:ascii="Times New Roman" w:hAnsi="Times New Roman" w:cs="Times New Roman"/>
          <w:sz w:val="26"/>
          <w:szCs w:val="26"/>
          <w:lang w:val="vi-VN"/>
        </w:rPr>
      </w:pPr>
      <w:r w:rsidRPr="005A1CF9">
        <w:rPr>
          <w:rFonts w:ascii="Times New Roman" w:hAnsi="Times New Roman" w:cs="Times New Roman"/>
          <w:sz w:val="26"/>
          <w:szCs w:val="26"/>
          <w:lang w:val="vi-VN"/>
        </w:rPr>
        <w:t>Triển khai các hoạt động về Can thiệp sớm về chính sách xã hội cho trẻ KT: trợ cấp xã hội cho trẻ KT và gia đình trẻ.</w:t>
      </w:r>
    </w:p>
    <w:p w14:paraId="71A64F60" w14:textId="77777777" w:rsidR="002349C3" w:rsidRPr="005A1CF9" w:rsidRDefault="002349C3" w:rsidP="008D694E">
      <w:pPr>
        <w:pStyle w:val="a"/>
        <w:numPr>
          <w:ilvl w:val="0"/>
          <w:numId w:val="12"/>
        </w:numPr>
        <w:spacing w:before="120" w:after="60" w:line="269" w:lineRule="auto"/>
        <w:ind w:left="0" w:firstLine="567"/>
        <w:rPr>
          <w:rFonts w:ascii="Times New Roman" w:hAnsi="Times New Roman" w:cs="Times New Roman"/>
          <w:sz w:val="26"/>
          <w:szCs w:val="26"/>
          <w:lang w:val="vi-VN"/>
        </w:rPr>
      </w:pPr>
      <w:r w:rsidRPr="005A1CF9">
        <w:rPr>
          <w:rFonts w:ascii="Times New Roman" w:hAnsi="Times New Roman" w:cs="Times New Roman"/>
          <w:sz w:val="26"/>
          <w:szCs w:val="26"/>
          <w:lang w:val="vi-VN"/>
        </w:rPr>
        <w:t>Theo dõi, giám sát, đánh giá và báo cáo lên Bộ Lao động thương binh và xã hội</w:t>
      </w:r>
    </w:p>
    <w:p w14:paraId="14400CB7" w14:textId="77777777" w:rsidR="002349C3" w:rsidRPr="005A1CF9" w:rsidRDefault="002349C3" w:rsidP="008D694E">
      <w:pPr>
        <w:numPr>
          <w:ilvl w:val="0"/>
          <w:numId w:val="12"/>
        </w:numPr>
        <w:spacing w:before="120" w:after="60" w:line="269" w:lineRule="auto"/>
        <w:ind w:left="0" w:firstLine="567"/>
        <w:jc w:val="both"/>
        <w:rPr>
          <w:i/>
          <w:sz w:val="26"/>
          <w:szCs w:val="26"/>
          <w:lang w:val="vi-VN"/>
        </w:rPr>
      </w:pPr>
      <w:r w:rsidRPr="005A1CF9">
        <w:rPr>
          <w:sz w:val="26"/>
          <w:szCs w:val="26"/>
          <w:lang w:val="vi-VN"/>
        </w:rPr>
        <w:t>Phối hợp với Sở Y tế, Sở Giáo dục và Đào tạo, Chữ thập đỏ và các tổ chức xã hội cấp tỉnh trong việc triển khai Phát hiện sớm</w:t>
      </w:r>
      <w:r w:rsidR="008D694E">
        <w:rPr>
          <w:sz w:val="26"/>
          <w:szCs w:val="26"/>
          <w:lang w:val="vi-VN"/>
        </w:rPr>
        <w:t xml:space="preserve"> </w:t>
      </w:r>
      <w:r w:rsidRPr="005A1CF9">
        <w:rPr>
          <w:sz w:val="26"/>
          <w:szCs w:val="26"/>
          <w:lang w:val="vi-VN"/>
        </w:rPr>
        <w:t>-</w:t>
      </w:r>
      <w:r w:rsidR="008D694E">
        <w:rPr>
          <w:sz w:val="26"/>
          <w:szCs w:val="26"/>
          <w:lang w:val="vi-VN"/>
        </w:rPr>
        <w:t xml:space="preserve"> </w:t>
      </w:r>
      <w:r w:rsidRPr="005A1CF9">
        <w:rPr>
          <w:sz w:val="26"/>
          <w:szCs w:val="26"/>
          <w:lang w:val="vi-VN"/>
        </w:rPr>
        <w:t>Can thiệp sớm trẻ KT</w:t>
      </w:r>
    </w:p>
    <w:p w14:paraId="78347F40" w14:textId="77777777" w:rsidR="002349C3" w:rsidRPr="005A1CF9" w:rsidRDefault="002349C3" w:rsidP="008D694E">
      <w:pPr>
        <w:spacing w:before="120" w:after="60" w:line="269" w:lineRule="auto"/>
        <w:ind w:firstLine="567"/>
        <w:jc w:val="both"/>
        <w:rPr>
          <w:sz w:val="26"/>
          <w:szCs w:val="26"/>
          <w:lang w:val="vi-VN"/>
        </w:rPr>
      </w:pPr>
      <w:r w:rsidRPr="005A1CF9">
        <w:rPr>
          <w:b/>
          <w:sz w:val="26"/>
          <w:szCs w:val="26"/>
          <w:lang w:val="vi-VN"/>
        </w:rPr>
        <w:t>Vai trò của Ủy ban nhân dân các cấp</w:t>
      </w:r>
      <w:r w:rsidRPr="005A1CF9">
        <w:rPr>
          <w:sz w:val="26"/>
          <w:szCs w:val="26"/>
          <w:lang w:val="vi-VN"/>
        </w:rPr>
        <w:t xml:space="preserve"> </w:t>
      </w:r>
    </w:p>
    <w:p w14:paraId="1102B1FD" w14:textId="77777777" w:rsidR="002349C3" w:rsidRPr="001B4450" w:rsidRDefault="002349C3" w:rsidP="008D694E">
      <w:pPr>
        <w:numPr>
          <w:ilvl w:val="0"/>
          <w:numId w:val="12"/>
        </w:numPr>
        <w:spacing w:before="120" w:after="60" w:line="269" w:lineRule="auto"/>
        <w:ind w:left="0" w:firstLine="567"/>
        <w:jc w:val="both"/>
        <w:rPr>
          <w:sz w:val="26"/>
          <w:szCs w:val="26"/>
        </w:rPr>
      </w:pPr>
      <w:r w:rsidRPr="001B4450">
        <w:rPr>
          <w:sz w:val="26"/>
          <w:szCs w:val="26"/>
        </w:rPr>
        <w:t>Cấp xã</w:t>
      </w:r>
    </w:p>
    <w:p w14:paraId="2F72F494" w14:textId="77777777" w:rsidR="002349C3" w:rsidRPr="001B4450" w:rsidRDefault="002349C3" w:rsidP="008D694E">
      <w:pPr>
        <w:numPr>
          <w:ilvl w:val="0"/>
          <w:numId w:val="12"/>
        </w:numPr>
        <w:spacing w:before="120" w:after="60" w:line="269" w:lineRule="auto"/>
        <w:ind w:left="0" w:firstLine="567"/>
        <w:jc w:val="both"/>
        <w:rPr>
          <w:sz w:val="26"/>
          <w:szCs w:val="26"/>
        </w:rPr>
      </w:pPr>
      <w:r w:rsidRPr="001B4450">
        <w:rPr>
          <w:sz w:val="26"/>
          <w:szCs w:val="26"/>
        </w:rPr>
        <w:t xml:space="preserve">Cấp huyện </w:t>
      </w:r>
    </w:p>
    <w:p w14:paraId="681D980C" w14:textId="77777777" w:rsidR="002349C3" w:rsidRPr="001B4450" w:rsidRDefault="002349C3" w:rsidP="008D694E">
      <w:pPr>
        <w:numPr>
          <w:ilvl w:val="0"/>
          <w:numId w:val="12"/>
        </w:numPr>
        <w:spacing w:before="120" w:after="60" w:line="269" w:lineRule="auto"/>
        <w:ind w:left="0" w:firstLine="567"/>
        <w:jc w:val="both"/>
        <w:rPr>
          <w:sz w:val="26"/>
          <w:szCs w:val="26"/>
        </w:rPr>
      </w:pPr>
      <w:r w:rsidRPr="001B4450">
        <w:rPr>
          <w:sz w:val="26"/>
          <w:szCs w:val="26"/>
        </w:rPr>
        <w:t>Cấp tỉnh</w:t>
      </w:r>
    </w:p>
    <w:p w14:paraId="525EECBC" w14:textId="77777777" w:rsidR="002349C3" w:rsidRPr="001B4450" w:rsidRDefault="002349C3" w:rsidP="008D694E">
      <w:pPr>
        <w:numPr>
          <w:ilvl w:val="0"/>
          <w:numId w:val="12"/>
        </w:numPr>
        <w:spacing w:before="120" w:after="60" w:line="269" w:lineRule="auto"/>
        <w:ind w:left="0" w:firstLine="567"/>
        <w:jc w:val="both"/>
        <w:rPr>
          <w:sz w:val="26"/>
          <w:szCs w:val="26"/>
        </w:rPr>
      </w:pPr>
      <w:r w:rsidRPr="001B4450">
        <w:rPr>
          <w:sz w:val="26"/>
          <w:szCs w:val="26"/>
        </w:rPr>
        <w:t>Cấp trung ương</w:t>
      </w:r>
    </w:p>
    <w:p w14:paraId="1EACC31D" w14:textId="77777777" w:rsidR="002349C3" w:rsidRPr="001B4450" w:rsidRDefault="002349C3" w:rsidP="008D694E">
      <w:pPr>
        <w:spacing w:before="120" w:after="60" w:line="288" w:lineRule="auto"/>
        <w:ind w:firstLine="567"/>
        <w:jc w:val="both"/>
        <w:rPr>
          <w:sz w:val="26"/>
          <w:szCs w:val="26"/>
        </w:rPr>
      </w:pPr>
      <w:r w:rsidRPr="001B4450">
        <w:rPr>
          <w:sz w:val="26"/>
          <w:szCs w:val="26"/>
        </w:rPr>
        <w:t>Dựa trên các trách nhiệm sau:</w:t>
      </w:r>
    </w:p>
    <w:p w14:paraId="64C5E8B4"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sz w:val="26"/>
          <w:szCs w:val="26"/>
          <w:lang w:val="vi-VN"/>
        </w:rPr>
      </w:pPr>
      <w:r w:rsidRPr="001B4450">
        <w:rPr>
          <w:sz w:val="26"/>
          <w:szCs w:val="26"/>
        </w:rPr>
        <w:t>Ban hành v</w:t>
      </w:r>
      <w:r w:rsidRPr="001B4450">
        <w:rPr>
          <w:sz w:val="26"/>
          <w:szCs w:val="26"/>
          <w:lang w:val="vi-VN"/>
        </w:rPr>
        <w:t>ăn bản chính sách</w:t>
      </w:r>
    </w:p>
    <w:p w14:paraId="177D31F0"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sz w:val="26"/>
          <w:szCs w:val="26"/>
          <w:lang w:val="vi-VN"/>
        </w:rPr>
      </w:pPr>
      <w:r w:rsidRPr="001B4450">
        <w:rPr>
          <w:sz w:val="26"/>
          <w:szCs w:val="26"/>
          <w:lang w:val="vi-VN"/>
        </w:rPr>
        <w:t>Hướng dẫn thực hiện</w:t>
      </w:r>
    </w:p>
    <w:p w14:paraId="38F170EC"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sz w:val="26"/>
          <w:szCs w:val="26"/>
          <w:lang w:val="vi-VN"/>
        </w:rPr>
      </w:pPr>
      <w:r w:rsidRPr="001B4450">
        <w:rPr>
          <w:sz w:val="26"/>
          <w:szCs w:val="26"/>
          <w:lang w:val="vi-VN"/>
        </w:rPr>
        <w:t>Tuyên truyền thay đổi nhận thức cộng đồng</w:t>
      </w:r>
    </w:p>
    <w:p w14:paraId="2185D212"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sz w:val="26"/>
          <w:szCs w:val="26"/>
          <w:lang w:val="vi-VN"/>
        </w:rPr>
      </w:pPr>
      <w:r w:rsidRPr="001B4450">
        <w:rPr>
          <w:sz w:val="26"/>
          <w:szCs w:val="26"/>
          <w:lang w:val="vi-VN"/>
        </w:rPr>
        <w:t>Nghiên cứu thu thập số liệu/ báo cáo/ rút kinh nghiệm.</w:t>
      </w:r>
    </w:p>
    <w:p w14:paraId="25D8C931" w14:textId="77777777" w:rsidR="002349C3" w:rsidRPr="005A1CF9" w:rsidRDefault="002349C3" w:rsidP="008D694E">
      <w:pPr>
        <w:spacing w:before="120" w:after="60" w:line="288" w:lineRule="auto"/>
        <w:ind w:firstLine="567"/>
        <w:jc w:val="both"/>
        <w:rPr>
          <w:b/>
          <w:sz w:val="26"/>
          <w:szCs w:val="26"/>
          <w:lang w:val="vi-VN"/>
        </w:rPr>
      </w:pPr>
      <w:r w:rsidRPr="005A1CF9">
        <w:rPr>
          <w:b/>
          <w:sz w:val="26"/>
          <w:szCs w:val="26"/>
          <w:lang w:val="vi-VN"/>
        </w:rPr>
        <w:lastRenderedPageBreak/>
        <w:t>1.5. Tăng cường năng lực về Phát hiện sớm-Can thiệp sớm trẻ khuyết tật</w:t>
      </w:r>
    </w:p>
    <w:p w14:paraId="08AB2FAD" w14:textId="77777777" w:rsidR="002349C3" w:rsidRPr="001B4450" w:rsidRDefault="002349C3" w:rsidP="008D694E">
      <w:pPr>
        <w:spacing w:before="120" w:after="60" w:line="288" w:lineRule="auto"/>
        <w:ind w:firstLine="567"/>
        <w:jc w:val="both"/>
        <w:rPr>
          <w:b/>
          <w:i/>
          <w:sz w:val="26"/>
          <w:szCs w:val="26"/>
          <w:lang w:val="vi-VN"/>
        </w:rPr>
      </w:pPr>
      <w:r w:rsidRPr="001B4450">
        <w:rPr>
          <w:b/>
          <w:i/>
          <w:sz w:val="26"/>
          <w:szCs w:val="26"/>
          <w:lang w:val="vi-VN"/>
        </w:rPr>
        <w:t>Tăng cường cơ sở vật chất và trang thiết bị</w:t>
      </w:r>
    </w:p>
    <w:p w14:paraId="2A50AF47"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Tùy khả năng của từng địa phương có thể tăng cường trang thiết bị can thiệp sớm cho địa phương như sau:</w:t>
      </w:r>
    </w:p>
    <w:p w14:paraId="74610FCE"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 xml:space="preserve">Tuyến tỉnh </w:t>
      </w:r>
    </w:p>
    <w:p w14:paraId="4AA849F2"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 xml:space="preserve">Trang thiết bị về phát hiện sớm và can thiệp sớm tùy theo nhu cầu và nguồn của từng địa phương và nguồn của chương trình. Tập trung đầu tư trang thiết bị cho các cơ sở y tế và giáo dục cấp tỉnh, nơi cung cấp dịch vụ chuyên môn hóa cao. Có thể dựa vào quy định về danh mục trang thiết bị cho các cơ sở này của Bộ Y tế và Bộ Giáo dục và Đào tạo. Tăng cường huy động nguồn lực của cộng đồng. </w:t>
      </w:r>
    </w:p>
    <w:p w14:paraId="3529A959"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Tuyến huyện</w:t>
      </w:r>
    </w:p>
    <w:p w14:paraId="1A528C68"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Trang thiết bị nên tập trung vào các cơ sở y tế tuyến huyện. Mô hình trường mẫu giáo và mâm non liên xã về can thiệp sớm cần cân nhắc kỹ vì khả năng duy trì mô hình không cao.</w:t>
      </w:r>
    </w:p>
    <w:p w14:paraId="6BE139C9"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Tuyến xã</w:t>
      </w:r>
    </w:p>
    <w:p w14:paraId="3A72C337"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 xml:space="preserve">Cần trang bị cho trạm y tế xã các dụng cụ tập đơn giản, với các trường mầm non và mẫu giáo cần được cung cấp thiết bị dạy học để có thể tổ chức các khu vực chơi và học hợp lý, kích thích sự phát triển của trẻ,  </w:t>
      </w:r>
    </w:p>
    <w:p w14:paraId="5FB7DDBC" w14:textId="77777777" w:rsidR="002349C3" w:rsidRPr="001B4450" w:rsidRDefault="002349C3" w:rsidP="008D694E">
      <w:pPr>
        <w:spacing w:before="120" w:after="60" w:line="288" w:lineRule="auto"/>
        <w:ind w:firstLine="567"/>
        <w:jc w:val="both"/>
        <w:rPr>
          <w:b/>
          <w:i/>
          <w:sz w:val="26"/>
          <w:szCs w:val="26"/>
          <w:lang w:val="vi-VN"/>
        </w:rPr>
      </w:pPr>
      <w:r w:rsidRPr="001B4450">
        <w:rPr>
          <w:b/>
          <w:i/>
          <w:sz w:val="26"/>
          <w:szCs w:val="26"/>
          <w:lang w:val="vi-VN"/>
        </w:rPr>
        <w:t xml:space="preserve">Đào tạo nhân lực về Phát hiện sớm-Can thiệp sớm </w:t>
      </w:r>
    </w:p>
    <w:p w14:paraId="2BC25D73"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Tuyến tỉnh</w:t>
      </w:r>
    </w:p>
    <w:p w14:paraId="5A87CAAF"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Cần đào tạo các cán bộ y tế, giáo dục và xã hội chuyên sâu về các chuyên ngành liên quan đến phát hiện và can thiệp sớm để xây dựng một đội ngũ các chuyên gia đầu ngành tuyến tỉnh về phát hiện sớm, can thiệp sớm.</w:t>
      </w:r>
    </w:p>
    <w:p w14:paraId="26778779"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 xml:space="preserve">Tuyến huyện </w:t>
      </w:r>
    </w:p>
    <w:p w14:paraId="5294F603"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 xml:space="preserve">Cần xây dựng một đội ngũ cán bộ nguồn về phát hiện sớm, can thiệp sớm để đội ngũ này có thể giúp tăng cường năng lực chuyên môn cho cán bộ xã (y tế, giáo viên, cán bộ xã hội).  </w:t>
      </w:r>
    </w:p>
    <w:p w14:paraId="37AEAEC0" w14:textId="77777777" w:rsidR="002349C3" w:rsidRPr="001B4450" w:rsidRDefault="002349C3" w:rsidP="008D694E">
      <w:pPr>
        <w:numPr>
          <w:ilvl w:val="0"/>
          <w:numId w:val="4"/>
        </w:numPr>
        <w:tabs>
          <w:tab w:val="clear" w:pos="1080"/>
          <w:tab w:val="num" w:pos="720"/>
        </w:tabs>
        <w:spacing w:before="120" w:after="60" w:line="288" w:lineRule="auto"/>
        <w:ind w:left="0" w:firstLine="567"/>
        <w:jc w:val="both"/>
        <w:rPr>
          <w:i/>
          <w:sz w:val="26"/>
          <w:szCs w:val="26"/>
          <w:lang w:val="vi-VN"/>
        </w:rPr>
      </w:pPr>
      <w:r w:rsidRPr="001B4450">
        <w:rPr>
          <w:i/>
          <w:sz w:val="26"/>
          <w:szCs w:val="26"/>
          <w:lang w:val="vi-VN"/>
        </w:rPr>
        <w:t>Tuyến xã</w:t>
      </w:r>
    </w:p>
    <w:p w14:paraId="4372D78A" w14:textId="77777777" w:rsidR="002349C3" w:rsidRPr="001B4450" w:rsidRDefault="002349C3" w:rsidP="008D694E">
      <w:pPr>
        <w:spacing w:before="120" w:after="60" w:line="288" w:lineRule="auto"/>
        <w:ind w:firstLine="567"/>
        <w:jc w:val="both"/>
        <w:rPr>
          <w:sz w:val="26"/>
          <w:szCs w:val="26"/>
          <w:lang w:val="vi-VN"/>
        </w:rPr>
      </w:pPr>
      <w:r w:rsidRPr="001B4450">
        <w:rPr>
          <w:sz w:val="26"/>
          <w:szCs w:val="26"/>
          <w:lang w:val="vi-VN"/>
        </w:rPr>
        <w:t>Cần trang bị cho các cán bộ y tế, giáo viên và cán bộ xã hội các kỹ năng cơ bản trong phát hiện sớm và can thiệp sớm, kỹ năng tư vấn gia đình, kiến thức về các dịch vụ phát hiện sớm, can thiệp sớm.</w:t>
      </w:r>
    </w:p>
    <w:p w14:paraId="27C3902B" w14:textId="77777777" w:rsidR="002349C3" w:rsidRPr="005A1CF9" w:rsidRDefault="002349C3" w:rsidP="008D694E">
      <w:pPr>
        <w:spacing w:before="120" w:after="60" w:line="288" w:lineRule="auto"/>
        <w:ind w:firstLine="567"/>
        <w:jc w:val="both"/>
        <w:rPr>
          <w:sz w:val="26"/>
          <w:szCs w:val="26"/>
          <w:lang w:val="vi-VN"/>
        </w:rPr>
      </w:pPr>
      <w:r w:rsidRPr="001B4450">
        <w:rPr>
          <w:sz w:val="26"/>
          <w:szCs w:val="26"/>
          <w:lang w:val="vi-VN"/>
        </w:rPr>
        <w:t>Khuyến khích việc đưa nội dung phát hiện sớm, can thiệp sớm vào chương trình đào tạo tại các trường đại học, cao đẳng và trung học y tế.</w:t>
      </w:r>
    </w:p>
    <w:p w14:paraId="147E7C98" w14:textId="77777777" w:rsidR="002349C3" w:rsidRPr="005A1CF9" w:rsidRDefault="002349C3" w:rsidP="008D694E">
      <w:pPr>
        <w:spacing w:before="120" w:after="60" w:line="288" w:lineRule="auto"/>
        <w:ind w:firstLine="567"/>
        <w:jc w:val="both"/>
        <w:rPr>
          <w:b/>
          <w:sz w:val="26"/>
          <w:szCs w:val="26"/>
          <w:lang w:val="vi-VN"/>
        </w:rPr>
      </w:pPr>
      <w:r w:rsidRPr="005A1CF9">
        <w:rPr>
          <w:b/>
          <w:sz w:val="26"/>
          <w:szCs w:val="26"/>
          <w:lang w:val="vi-VN"/>
        </w:rPr>
        <w:t>1.6. Hướng dẫn Điều hành, Quản lý Phát hiện sớm-Can thiệp sớm trẻ khuyết tật</w:t>
      </w:r>
    </w:p>
    <w:p w14:paraId="537E84D2" w14:textId="77777777" w:rsidR="002349C3" w:rsidRPr="005A1CF9" w:rsidRDefault="002349C3" w:rsidP="008D694E">
      <w:pPr>
        <w:spacing w:before="120" w:after="60" w:line="288" w:lineRule="auto"/>
        <w:ind w:firstLine="567"/>
        <w:jc w:val="both"/>
        <w:rPr>
          <w:b/>
          <w:sz w:val="26"/>
          <w:szCs w:val="26"/>
          <w:lang w:val="vi-VN"/>
        </w:rPr>
      </w:pPr>
      <w:r w:rsidRPr="005A1CF9">
        <w:rPr>
          <w:b/>
          <w:sz w:val="26"/>
          <w:szCs w:val="26"/>
          <w:lang w:val="vi-VN"/>
        </w:rPr>
        <w:lastRenderedPageBreak/>
        <w:t>H</w:t>
      </w:r>
      <w:r w:rsidRPr="001B4450">
        <w:rPr>
          <w:b/>
          <w:sz w:val="26"/>
          <w:szCs w:val="26"/>
          <w:lang w:val="vi-VN"/>
        </w:rPr>
        <w:t>ệ thống điều hành</w:t>
      </w:r>
    </w:p>
    <w:p w14:paraId="37BA4F92" w14:textId="77777777" w:rsidR="002349C3" w:rsidRPr="005A1CF9" w:rsidRDefault="002349C3" w:rsidP="008D694E">
      <w:pPr>
        <w:spacing w:before="120" w:after="60" w:line="288" w:lineRule="auto"/>
        <w:ind w:firstLine="567"/>
        <w:jc w:val="both"/>
        <w:rPr>
          <w:sz w:val="26"/>
          <w:szCs w:val="26"/>
          <w:lang w:val="vi-VN"/>
        </w:rPr>
      </w:pPr>
      <w:r w:rsidRPr="001B4450">
        <w:rPr>
          <w:sz w:val="26"/>
          <w:szCs w:val="26"/>
          <w:lang w:val="vi-VN"/>
        </w:rPr>
        <w:t xml:space="preserve">Các chương trình phát hiện sớm, can thiệp sớm cần thành lập các ban điều hành các cấp. </w:t>
      </w:r>
      <w:r w:rsidRPr="005A1CF9">
        <w:rPr>
          <w:sz w:val="26"/>
          <w:szCs w:val="26"/>
          <w:lang w:val="vi-VN"/>
        </w:rPr>
        <w:t xml:space="preserve">Ban điều hành này cần lồng ghép vào Ban điều hành chương trình PHCNDVCĐ hoặc Ban điều hành Chăm sóc sức khỏe ban đầu. </w:t>
      </w:r>
    </w:p>
    <w:p w14:paraId="018B615F" w14:textId="77777777" w:rsidR="002349C3" w:rsidRPr="001B4450" w:rsidRDefault="002349C3" w:rsidP="008D694E">
      <w:pPr>
        <w:spacing w:before="120" w:after="60" w:line="288" w:lineRule="auto"/>
        <w:ind w:firstLine="567"/>
        <w:jc w:val="both"/>
        <w:rPr>
          <w:sz w:val="26"/>
          <w:szCs w:val="26"/>
          <w:lang w:val="vi-VN"/>
        </w:rPr>
      </w:pPr>
      <w:r w:rsidRPr="005A1CF9">
        <w:rPr>
          <w:sz w:val="26"/>
          <w:szCs w:val="26"/>
          <w:lang w:val="vi-VN"/>
        </w:rPr>
        <w:t>Nếu địa phương chưa có ban điều hành này thì có thể thành lập Ban điều hành mới. Ban điều hành chương trình phát hiện sớm, can thiệp sớm cần có cơ cầu như sau:</w:t>
      </w:r>
    </w:p>
    <w:p w14:paraId="5B231802"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Chủ tịch Ban Điều hành là Lãnh đạo Ủy Ban nhân dân các cấp.</w:t>
      </w:r>
    </w:p>
    <w:p w14:paraId="6C5CDBCB"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Các thành viên Cốt lõi của Ban điều hành bao gồm: Đại diện lãnh đạo ngành Y tế, ngành giáo dục, Lao động-thương binh và xã hôi và Hội phụ nữ. Ngoài ra, tùy tình hình của từng địa phương mà có các thành viên khác cho phù hợp. Ngành y tế sẽ là cơ quan đầu mối của chương trình.</w:t>
      </w:r>
    </w:p>
    <w:p w14:paraId="4168E299" w14:textId="77777777" w:rsidR="002349C3" w:rsidRPr="001B4450" w:rsidRDefault="002349C3" w:rsidP="001B4450">
      <w:pPr>
        <w:spacing w:before="120" w:after="60" w:line="276" w:lineRule="auto"/>
        <w:ind w:firstLine="567"/>
        <w:jc w:val="both"/>
        <w:rPr>
          <w:b/>
          <w:sz w:val="26"/>
          <w:szCs w:val="26"/>
          <w:lang w:val="vi-VN"/>
        </w:rPr>
      </w:pPr>
      <w:r w:rsidRPr="005A1CF9">
        <w:rPr>
          <w:b/>
          <w:sz w:val="26"/>
          <w:szCs w:val="26"/>
          <w:lang w:val="vi-VN"/>
        </w:rPr>
        <w:t>H</w:t>
      </w:r>
      <w:r w:rsidRPr="001B4450">
        <w:rPr>
          <w:b/>
          <w:sz w:val="26"/>
          <w:szCs w:val="26"/>
          <w:lang w:val="vi-VN"/>
        </w:rPr>
        <w:t>ệ thống quản lý</w:t>
      </w:r>
    </w:p>
    <w:p w14:paraId="6FC9D821" w14:textId="77777777" w:rsidR="002349C3" w:rsidRPr="005A1CF9" w:rsidRDefault="002349C3" w:rsidP="001B4450">
      <w:pPr>
        <w:spacing w:before="120" w:after="60" w:line="276" w:lineRule="auto"/>
        <w:ind w:firstLine="567"/>
        <w:jc w:val="both"/>
        <w:rPr>
          <w:sz w:val="26"/>
          <w:szCs w:val="26"/>
          <w:lang w:val="vi-VN"/>
        </w:rPr>
      </w:pPr>
      <w:r w:rsidRPr="001B4450">
        <w:rPr>
          <w:sz w:val="26"/>
          <w:szCs w:val="26"/>
          <w:lang w:val="vi-VN"/>
        </w:rPr>
        <w:t>Quản lý theo ngành dọc của ngành y tế, giáo dục và xã hội. Mỗi ngành cần cử cán bộ chuyên trách chịu trách nhiệm lập kế hoạch, điều phối hoạt động, theo dõi và giám sát chương trình. Ngoài ra, công tác quản lý còn bao gồm duy trì dữ liệu về trẻ khuyết tật/trẻ có vấn đề chậm phát triển, hệ thống giao ban và báo cáo hoạt động phát hiện sớm, can thiệp sớm định kỳ. Các quy định về giao ban chương trình có thể tham khảo và lồng ghép trong chương trình phục hồi chức năng dựa vào cộng đồng.</w:t>
      </w:r>
    </w:p>
    <w:p w14:paraId="2D754DF2" w14:textId="77777777" w:rsidR="002349C3" w:rsidRPr="005A1CF9" w:rsidRDefault="002349C3" w:rsidP="001B4450">
      <w:pPr>
        <w:spacing w:before="120" w:after="60" w:line="276" w:lineRule="auto"/>
        <w:ind w:firstLine="567"/>
        <w:jc w:val="both"/>
        <w:rPr>
          <w:b/>
          <w:sz w:val="26"/>
          <w:szCs w:val="26"/>
          <w:lang w:val="vi-VN"/>
        </w:rPr>
      </w:pPr>
      <w:r w:rsidRPr="005A1CF9">
        <w:rPr>
          <w:b/>
          <w:sz w:val="26"/>
          <w:szCs w:val="26"/>
          <w:lang w:val="vi-VN"/>
        </w:rPr>
        <w:t>H</w:t>
      </w:r>
      <w:r w:rsidRPr="001B4450">
        <w:rPr>
          <w:b/>
          <w:sz w:val="26"/>
          <w:szCs w:val="26"/>
          <w:lang w:val="vi-VN"/>
        </w:rPr>
        <w:t>ệ thống báo cáo, theo dõi, giám sát</w:t>
      </w:r>
    </w:p>
    <w:p w14:paraId="083BFC62"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xml:space="preserve">Chương trình phát hiện sớm can thiệp sớm cần xây dựng các chỉ số theo dõi và đánh giá hoạt động của chương trình tại các cấp. Các chỉ số này cần được tích hợp trong các biểu mẫu báo cáo, theo dõi, giám sát của chương trình phục hồi chức năng dựa vào cộng đồng đã được Bộ Y tế ban hành. </w:t>
      </w:r>
    </w:p>
    <w:p w14:paraId="004DE950" w14:textId="77777777" w:rsidR="002349C3" w:rsidRPr="005A1CF9" w:rsidRDefault="002349C3" w:rsidP="001B4450">
      <w:pPr>
        <w:spacing w:before="120" w:after="60" w:line="276" w:lineRule="auto"/>
        <w:ind w:firstLine="567"/>
        <w:jc w:val="both"/>
        <w:rPr>
          <w:b/>
          <w:sz w:val="26"/>
          <w:szCs w:val="26"/>
          <w:lang w:val="vi-VN"/>
        </w:rPr>
      </w:pPr>
      <w:r w:rsidRPr="001B4450">
        <w:rPr>
          <w:b/>
          <w:sz w:val="26"/>
          <w:szCs w:val="26"/>
          <w:lang w:val="vi-VN"/>
        </w:rPr>
        <w:t>Duy trì chương trình</w:t>
      </w:r>
    </w:p>
    <w:p w14:paraId="47FC4DE5" w14:textId="77777777" w:rsidR="002349C3" w:rsidRPr="005A1CF9" w:rsidRDefault="002349C3" w:rsidP="001B4450">
      <w:pPr>
        <w:spacing w:before="120" w:after="60" w:line="276" w:lineRule="auto"/>
        <w:ind w:firstLine="567"/>
        <w:jc w:val="both"/>
        <w:rPr>
          <w:sz w:val="26"/>
          <w:szCs w:val="26"/>
          <w:lang w:val="vi-VN"/>
        </w:rPr>
      </w:pPr>
      <w:r w:rsidRPr="001B4450">
        <w:rPr>
          <w:sz w:val="26"/>
          <w:szCs w:val="26"/>
          <w:lang w:val="vi-VN"/>
        </w:rPr>
        <w:t xml:space="preserve">Các hoạt động của chương trình phát hiện sớm, can thiệp sớm cần được thiết kế sao cho lồng ghép vào hoạt động thường quy của hệ thống hiện hành. Các chương trình phát hiện sớm, can thiệp sớm cần đảm bảo việc nâng cao năng lực cho gia đình và cộng đồng trong việc phát hiện sớm trẻ khuyết tật và tăng cường năng lực cho hệ thống y tế, giáo dục và xã hội trong việc đáp ứng với nhu cầu của trẻ và gia đình. </w:t>
      </w:r>
    </w:p>
    <w:p w14:paraId="35452E00" w14:textId="77777777" w:rsidR="002349C3" w:rsidRPr="001B4450" w:rsidRDefault="002349C3" w:rsidP="001B4450">
      <w:pPr>
        <w:pBdr>
          <w:bottom w:val="single" w:sz="24" w:space="1" w:color="auto"/>
        </w:pBdr>
        <w:spacing w:before="120" w:after="60" w:line="276" w:lineRule="auto"/>
        <w:ind w:firstLine="567"/>
        <w:rPr>
          <w:b/>
          <w:sz w:val="26"/>
          <w:szCs w:val="26"/>
          <w:lang w:val="vi-VN"/>
        </w:rPr>
      </w:pPr>
      <w:r w:rsidRPr="001B4450">
        <w:rPr>
          <w:b/>
          <w:sz w:val="26"/>
          <w:szCs w:val="26"/>
          <w:lang w:val="vi-VN"/>
        </w:rPr>
        <w:br w:type="page"/>
      </w:r>
      <w:r w:rsidRPr="001B4450">
        <w:rPr>
          <w:b/>
          <w:sz w:val="26"/>
          <w:szCs w:val="26"/>
          <w:lang w:val="vi-VN"/>
        </w:rPr>
        <w:lastRenderedPageBreak/>
        <w:t>2. QUY TRÌNH PHÁT HIỆN SỚM-CAN THIỆP SỚM TRẺ KHUYẾT TẬT</w:t>
      </w:r>
    </w:p>
    <w:p w14:paraId="3A0275C4" w14:textId="77777777" w:rsidR="002349C3" w:rsidRPr="005A1CF9" w:rsidRDefault="002349C3" w:rsidP="008D694E">
      <w:pPr>
        <w:spacing w:before="240" w:after="60" w:line="276" w:lineRule="auto"/>
        <w:ind w:firstLine="567"/>
        <w:jc w:val="both"/>
        <w:rPr>
          <w:b/>
          <w:sz w:val="26"/>
          <w:szCs w:val="26"/>
          <w:lang w:val="vi-VN"/>
        </w:rPr>
      </w:pPr>
      <w:r w:rsidRPr="005A1CF9">
        <w:rPr>
          <w:b/>
          <w:sz w:val="26"/>
          <w:szCs w:val="26"/>
          <w:lang w:val="vi-VN"/>
        </w:rPr>
        <w:t>2.1. Các bước triển khai Phát hiện sớm</w:t>
      </w:r>
      <w:r w:rsidR="008D694E">
        <w:rPr>
          <w:b/>
          <w:sz w:val="26"/>
          <w:szCs w:val="26"/>
          <w:lang w:val="vi-VN"/>
        </w:rPr>
        <w:t xml:space="preserve"> </w:t>
      </w:r>
      <w:r w:rsidRPr="005A1CF9">
        <w:rPr>
          <w:b/>
          <w:sz w:val="26"/>
          <w:szCs w:val="26"/>
          <w:lang w:val="vi-VN"/>
        </w:rPr>
        <w:t>-</w:t>
      </w:r>
      <w:r w:rsidR="008D694E">
        <w:rPr>
          <w:b/>
          <w:sz w:val="26"/>
          <w:szCs w:val="26"/>
          <w:lang w:val="vi-VN"/>
        </w:rPr>
        <w:t xml:space="preserve"> </w:t>
      </w:r>
      <w:r w:rsidRPr="005A1CF9">
        <w:rPr>
          <w:b/>
          <w:sz w:val="26"/>
          <w:szCs w:val="26"/>
          <w:lang w:val="vi-VN"/>
        </w:rPr>
        <w:t>Can thiệp sớm trẻ khuyết tật</w:t>
      </w:r>
    </w:p>
    <w:p w14:paraId="0B6CA9C9" w14:textId="77777777" w:rsidR="002349C3" w:rsidRPr="005A1CF9" w:rsidRDefault="002349C3" w:rsidP="001B4450">
      <w:pPr>
        <w:spacing w:before="120" w:after="60" w:line="276" w:lineRule="auto"/>
        <w:ind w:firstLine="567"/>
        <w:jc w:val="both"/>
        <w:rPr>
          <w:spacing w:val="4"/>
          <w:sz w:val="26"/>
          <w:szCs w:val="26"/>
          <w:lang w:val="vi-VN"/>
        </w:rPr>
      </w:pPr>
      <w:r w:rsidRPr="005A1CF9">
        <w:rPr>
          <w:spacing w:val="4"/>
          <w:sz w:val="26"/>
          <w:szCs w:val="26"/>
          <w:lang w:val="vi-VN"/>
        </w:rPr>
        <w:t xml:space="preserve"> Triển khai phát hiện sớm</w:t>
      </w:r>
      <w:r w:rsidR="008D694E" w:rsidRPr="008D694E">
        <w:rPr>
          <w:spacing w:val="4"/>
          <w:sz w:val="26"/>
          <w:szCs w:val="26"/>
          <w:lang w:val="vi-VN"/>
        </w:rPr>
        <w:t xml:space="preserve"> </w:t>
      </w:r>
      <w:r w:rsidRPr="005A1CF9">
        <w:rPr>
          <w:spacing w:val="4"/>
          <w:sz w:val="26"/>
          <w:szCs w:val="26"/>
          <w:lang w:val="vi-VN"/>
        </w:rPr>
        <w:t>-</w:t>
      </w:r>
      <w:r w:rsidR="008D694E" w:rsidRPr="008D694E">
        <w:rPr>
          <w:spacing w:val="4"/>
          <w:sz w:val="26"/>
          <w:szCs w:val="26"/>
          <w:lang w:val="vi-VN"/>
        </w:rPr>
        <w:t xml:space="preserve"> </w:t>
      </w:r>
      <w:r w:rsidRPr="005A1CF9">
        <w:rPr>
          <w:spacing w:val="4"/>
          <w:sz w:val="26"/>
          <w:szCs w:val="26"/>
          <w:lang w:val="vi-VN"/>
        </w:rPr>
        <w:t>can thiệp sớm nên theo 3 bước sau:</w:t>
      </w:r>
    </w:p>
    <w:p w14:paraId="62BA45BB"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Bước 1. Sàng lọc phát hiện rối loạn phát triển</w:t>
      </w:r>
    </w:p>
    <w:p w14:paraId="1F11FC3D"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Bước 2. Khám đánh giá sự phát triển toàn diện và phân loại khuyết tật, Đánh giá nhu cầu can thiệp sớm của trẻ và Đánh giá nhu cầu của gia đình có trẻ khuyết tật về can thiệp sớm.</w:t>
      </w:r>
    </w:p>
    <w:p w14:paraId="100679D1" w14:textId="77777777" w:rsidR="002349C3" w:rsidRPr="005A1CF9" w:rsidRDefault="002349C3" w:rsidP="001B4450">
      <w:pPr>
        <w:numPr>
          <w:ilvl w:val="0"/>
          <w:numId w:val="6"/>
        </w:numPr>
        <w:spacing w:before="120" w:after="60" w:line="276" w:lineRule="auto"/>
        <w:ind w:left="0" w:firstLine="567"/>
        <w:jc w:val="both"/>
        <w:rPr>
          <w:sz w:val="26"/>
          <w:szCs w:val="26"/>
          <w:lang w:val="vi-VN"/>
        </w:rPr>
      </w:pPr>
      <w:r w:rsidRPr="005A1CF9">
        <w:rPr>
          <w:sz w:val="26"/>
          <w:szCs w:val="26"/>
          <w:lang w:val="vi-VN"/>
        </w:rPr>
        <w:t>Bước 3. Can thiệp sớm PHCN toàn diện trẻ khuyết tật.</w:t>
      </w:r>
    </w:p>
    <w:p w14:paraId="637C0F9B" w14:textId="77777777" w:rsidR="002349C3" w:rsidRPr="005A1CF9" w:rsidRDefault="002349C3" w:rsidP="001B4450">
      <w:pPr>
        <w:spacing w:before="120" w:after="60" w:line="276" w:lineRule="auto"/>
        <w:ind w:firstLine="567"/>
        <w:jc w:val="both"/>
        <w:rPr>
          <w:b/>
          <w:sz w:val="26"/>
          <w:szCs w:val="26"/>
          <w:lang w:val="vi-VN"/>
        </w:rPr>
      </w:pPr>
      <w:r w:rsidRPr="005A1CF9">
        <w:rPr>
          <w:b/>
          <w:sz w:val="26"/>
          <w:szCs w:val="26"/>
          <w:lang w:val="vi-VN"/>
        </w:rPr>
        <w:t>Sơ đồ các bước Phát hiện sớm</w:t>
      </w:r>
      <w:r w:rsidR="00E05053" w:rsidRPr="005A1CF9">
        <w:rPr>
          <w:b/>
          <w:sz w:val="26"/>
          <w:szCs w:val="26"/>
          <w:lang w:val="vi-VN"/>
        </w:rPr>
        <w:t xml:space="preserve"> </w:t>
      </w:r>
      <w:r w:rsidRPr="005A1CF9">
        <w:rPr>
          <w:b/>
          <w:sz w:val="26"/>
          <w:szCs w:val="26"/>
          <w:lang w:val="vi-VN"/>
        </w:rPr>
        <w:t>-</w:t>
      </w:r>
      <w:r w:rsidR="00E05053" w:rsidRPr="005A1CF9">
        <w:rPr>
          <w:b/>
          <w:sz w:val="26"/>
          <w:szCs w:val="26"/>
          <w:lang w:val="vi-VN"/>
        </w:rPr>
        <w:t xml:space="preserve"> </w:t>
      </w:r>
      <w:r w:rsidRPr="005A1CF9">
        <w:rPr>
          <w:b/>
          <w:sz w:val="26"/>
          <w:szCs w:val="26"/>
          <w:lang w:val="vi-VN"/>
        </w:rPr>
        <w:t>Can thiệp sớm trẻ khuyết tật</w:t>
      </w:r>
    </w:p>
    <w:p w14:paraId="296F8E7E" w14:textId="3C9957FE" w:rsidR="002349C3" w:rsidRPr="005A1CF9" w:rsidRDefault="00EC0CAA" w:rsidP="001B4450">
      <w:pPr>
        <w:spacing w:before="120" w:after="60" w:line="276" w:lineRule="auto"/>
        <w:ind w:firstLine="567"/>
        <w:jc w:val="both"/>
        <w:rPr>
          <w:b/>
          <w:color w:val="FF0000"/>
          <w:sz w:val="26"/>
          <w:szCs w:val="26"/>
          <w:lang w:val="vi-VN"/>
        </w:rPr>
      </w:pPr>
      <w:r>
        <w:rPr>
          <w:b/>
          <w:noProof/>
          <w:color w:val="FF0000"/>
          <w:sz w:val="26"/>
          <w:szCs w:val="26"/>
        </w:rPr>
        <mc:AlternateContent>
          <mc:Choice Requires="wpg">
            <w:drawing>
              <wp:anchor distT="0" distB="0" distL="114300" distR="114300" simplePos="0" relativeHeight="251660288" behindDoc="0" locked="0" layoutInCell="1" allowOverlap="1" wp14:anchorId="075C83B6" wp14:editId="0FC967A1">
                <wp:simplePos x="0" y="0"/>
                <wp:positionH relativeFrom="column">
                  <wp:posOffset>52070</wp:posOffset>
                </wp:positionH>
                <wp:positionV relativeFrom="paragraph">
                  <wp:posOffset>20320</wp:posOffset>
                </wp:positionV>
                <wp:extent cx="5981700" cy="3666490"/>
                <wp:effectExtent l="1270" t="0" r="11430" b="8890"/>
                <wp:wrapNone/>
                <wp:docPr id="35"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3666490"/>
                          <a:chOff x="894" y="6676"/>
                          <a:chExt cx="7320" cy="5774"/>
                        </a:xfrm>
                      </wpg:grpSpPr>
                      <wps:wsp>
                        <wps:cNvPr id="36" name="Line 81"/>
                        <wps:cNvCnPr>
                          <a:cxnSpLocks noChangeShapeType="1"/>
                        </wps:cNvCnPr>
                        <wps:spPr bwMode="auto">
                          <a:xfrm>
                            <a:off x="1559" y="8997"/>
                            <a:ext cx="5894" cy="0"/>
                          </a:xfrm>
                          <a:prstGeom prst="line">
                            <a:avLst/>
                          </a:prstGeom>
                          <a:noFill/>
                          <a:ln w="12700">
                            <a:solidFill>
                              <a:srgbClr val="0000FF"/>
                            </a:solidFill>
                            <a:round/>
                            <a:headEnd/>
                            <a:tailEnd/>
                          </a:ln>
                          <a:extLst>
                            <a:ext uri="{909E8E84-426E-40DD-AFC4-6F175D3DCCD1}">
                              <a14:hiddenFill xmlns:a14="http://schemas.microsoft.com/office/drawing/2010/main">
                                <a:noFill/>
                              </a14:hiddenFill>
                            </a:ext>
                          </a:extLst>
                        </wps:spPr>
                        <wps:bodyPr/>
                      </wps:wsp>
                      <wps:wsp>
                        <wps:cNvPr id="37" name="Text Box 82"/>
                        <wps:cNvSpPr txBox="1">
                          <a:spLocks noChangeArrowheads="1"/>
                        </wps:cNvSpPr>
                        <wps:spPr bwMode="auto">
                          <a:xfrm>
                            <a:off x="4221" y="6676"/>
                            <a:ext cx="1711" cy="761"/>
                          </a:xfrm>
                          <a:prstGeom prst="rect">
                            <a:avLst/>
                          </a:prstGeom>
                          <a:solidFill>
                            <a:srgbClr val="99CC00"/>
                          </a:solidFill>
                          <a:ln w="9525">
                            <a:solidFill>
                              <a:srgbClr val="00FFFF"/>
                            </a:solidFill>
                            <a:miter lim="800000"/>
                            <a:headEnd/>
                            <a:tailEnd/>
                          </a:ln>
                        </wps:spPr>
                        <wps:txbx>
                          <w:txbxContent>
                            <w:p w14:paraId="48928F38" w14:textId="77777777" w:rsidR="008F5E9A" w:rsidRPr="001A04D8" w:rsidRDefault="008F5E9A" w:rsidP="001A04D8">
                              <w:pPr>
                                <w:pBdr>
                                  <w:top w:val="single" w:sz="4" w:space="1" w:color="auto"/>
                                  <w:left w:val="single" w:sz="4" w:space="4" w:color="auto"/>
                                  <w:bottom w:val="single" w:sz="4" w:space="1" w:color="auto"/>
                                  <w:right w:val="single" w:sz="4" w:space="4" w:color="auto"/>
                                </w:pBdr>
                                <w:jc w:val="center"/>
                                <w:rPr>
                                  <w:sz w:val="20"/>
                                </w:rPr>
                              </w:pPr>
                              <w:r w:rsidRPr="001A04D8">
                                <w:rPr>
                                  <w:sz w:val="20"/>
                                </w:rPr>
                                <w:t>Trẻ bình thường</w:t>
                              </w:r>
                            </w:p>
                          </w:txbxContent>
                        </wps:txbx>
                        <wps:bodyPr rot="0" vert="horz" wrap="square" lIns="91440" tIns="45720" rIns="91440" bIns="45720" anchor="t" anchorCtr="0" upright="1">
                          <a:noAutofit/>
                        </wps:bodyPr>
                      </wps:wsp>
                      <wps:wsp>
                        <wps:cNvPr id="38" name="Line 83"/>
                        <wps:cNvCnPr>
                          <a:cxnSpLocks noChangeShapeType="1"/>
                        </wps:cNvCnPr>
                        <wps:spPr bwMode="auto">
                          <a:xfrm>
                            <a:off x="2890" y="7294"/>
                            <a:ext cx="1331" cy="619"/>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39" name="Text Box 84"/>
                        <wps:cNvSpPr txBox="1">
                          <a:spLocks noChangeArrowheads="1"/>
                        </wps:cNvSpPr>
                        <wps:spPr bwMode="auto">
                          <a:xfrm>
                            <a:off x="4227" y="7919"/>
                            <a:ext cx="1699" cy="768"/>
                          </a:xfrm>
                          <a:prstGeom prst="rect">
                            <a:avLst/>
                          </a:prstGeom>
                          <a:solidFill>
                            <a:srgbClr val="FFCC00"/>
                          </a:solidFill>
                          <a:ln w="9525">
                            <a:solidFill>
                              <a:srgbClr val="00FFFF"/>
                            </a:solidFill>
                            <a:miter lim="800000"/>
                            <a:headEnd/>
                            <a:tailEnd/>
                          </a:ln>
                        </wps:spPr>
                        <wps:txbx>
                          <w:txbxContent>
                            <w:p w14:paraId="7A42971F"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 xml:space="preserve">Trẻ nghi ngờ bị rối loạn phát triển </w:t>
                              </w:r>
                            </w:p>
                          </w:txbxContent>
                        </wps:txbx>
                        <wps:bodyPr rot="0" vert="horz" wrap="square" lIns="91440" tIns="45720" rIns="91440" bIns="45720" anchor="t" anchorCtr="0" upright="1">
                          <a:noAutofit/>
                        </wps:bodyPr>
                      </wps:wsp>
                      <wps:wsp>
                        <wps:cNvPr id="40" name="Text Box 85"/>
                        <wps:cNvSpPr txBox="1">
                          <a:spLocks noChangeArrowheads="1"/>
                        </wps:cNvSpPr>
                        <wps:spPr bwMode="auto">
                          <a:xfrm>
                            <a:off x="6603" y="6676"/>
                            <a:ext cx="1611" cy="884"/>
                          </a:xfrm>
                          <a:prstGeom prst="rect">
                            <a:avLst/>
                          </a:prstGeom>
                          <a:solidFill>
                            <a:srgbClr val="00CCFF"/>
                          </a:solidFill>
                          <a:ln w="9525">
                            <a:solidFill>
                              <a:srgbClr val="00FFFF"/>
                            </a:solidFill>
                            <a:miter lim="800000"/>
                            <a:headEnd/>
                            <a:tailEnd/>
                          </a:ln>
                        </wps:spPr>
                        <wps:txbx>
                          <w:txbxContent>
                            <w:p w14:paraId="5D0606CA"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Sàng lọc vào mốc tuổi tiếp theo</w:t>
                              </w:r>
                            </w:p>
                          </w:txbxContent>
                        </wps:txbx>
                        <wps:bodyPr rot="0" vert="horz" wrap="square" lIns="91440" tIns="45720" rIns="91440" bIns="45720" anchor="t" anchorCtr="0" upright="1">
                          <a:noAutofit/>
                        </wps:bodyPr>
                      </wps:wsp>
                      <wps:wsp>
                        <wps:cNvPr id="41" name="Line 86"/>
                        <wps:cNvCnPr>
                          <a:cxnSpLocks noChangeShapeType="1"/>
                        </wps:cNvCnPr>
                        <wps:spPr bwMode="auto">
                          <a:xfrm flipH="1">
                            <a:off x="5926" y="7610"/>
                            <a:ext cx="1432" cy="569"/>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2" name="Line 87"/>
                        <wps:cNvCnPr>
                          <a:cxnSpLocks noChangeShapeType="1"/>
                        </wps:cNvCnPr>
                        <wps:spPr bwMode="auto">
                          <a:xfrm>
                            <a:off x="1559"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3" name="Line 88"/>
                        <wps:cNvCnPr>
                          <a:cxnSpLocks noChangeShapeType="1"/>
                        </wps:cNvCnPr>
                        <wps:spPr bwMode="auto">
                          <a:xfrm>
                            <a:off x="7453"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4" name="Line 89"/>
                        <wps:cNvCnPr>
                          <a:cxnSpLocks noChangeShapeType="1"/>
                        </wps:cNvCnPr>
                        <wps:spPr bwMode="auto">
                          <a:xfrm>
                            <a:off x="2772"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5" name="Line 90"/>
                        <wps:cNvCnPr>
                          <a:cxnSpLocks noChangeShapeType="1"/>
                        </wps:cNvCnPr>
                        <wps:spPr bwMode="auto">
                          <a:xfrm>
                            <a:off x="6313"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6" name="Line 91"/>
                        <wps:cNvCnPr>
                          <a:cxnSpLocks noChangeShapeType="1"/>
                        </wps:cNvCnPr>
                        <wps:spPr bwMode="auto">
                          <a:xfrm>
                            <a:off x="3936"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47" name="Text Box 92"/>
                        <wps:cNvSpPr txBox="1">
                          <a:spLocks noChangeArrowheads="1"/>
                        </wps:cNvSpPr>
                        <wps:spPr bwMode="auto">
                          <a:xfrm>
                            <a:off x="1084" y="9318"/>
                            <a:ext cx="951" cy="748"/>
                          </a:xfrm>
                          <a:prstGeom prst="rect">
                            <a:avLst/>
                          </a:prstGeom>
                          <a:solidFill>
                            <a:srgbClr val="FF9900"/>
                          </a:solidFill>
                          <a:ln w="9525">
                            <a:solidFill>
                              <a:srgbClr val="000000"/>
                            </a:solidFill>
                            <a:miter lim="800000"/>
                            <a:headEnd/>
                            <a:tailEnd/>
                          </a:ln>
                        </wps:spPr>
                        <wps:txbx>
                          <w:txbxContent>
                            <w:p w14:paraId="59EF0DEF" w14:textId="77777777" w:rsidR="008F5E9A" w:rsidRPr="001A04D8" w:rsidRDefault="008F5E9A" w:rsidP="001A04D8">
                              <w:pPr>
                                <w:jc w:val="center"/>
                                <w:rPr>
                                  <w:sz w:val="18"/>
                                  <w:szCs w:val="22"/>
                                </w:rPr>
                              </w:pPr>
                              <w:r w:rsidRPr="001A04D8">
                                <w:rPr>
                                  <w:sz w:val="18"/>
                                  <w:szCs w:val="22"/>
                                </w:rPr>
                                <w:t>KT vận động</w:t>
                              </w:r>
                            </w:p>
                          </w:txbxContent>
                        </wps:txbx>
                        <wps:bodyPr rot="0" vert="horz" wrap="square" lIns="91440" tIns="45720" rIns="91440" bIns="45720" anchor="t" anchorCtr="0" upright="1">
                          <a:noAutofit/>
                        </wps:bodyPr>
                      </wps:wsp>
                      <wps:wsp>
                        <wps:cNvPr id="48" name="Text Box 93"/>
                        <wps:cNvSpPr txBox="1">
                          <a:spLocks noChangeArrowheads="1"/>
                        </wps:cNvSpPr>
                        <wps:spPr bwMode="auto">
                          <a:xfrm>
                            <a:off x="2288" y="9309"/>
                            <a:ext cx="951" cy="749"/>
                          </a:xfrm>
                          <a:prstGeom prst="rect">
                            <a:avLst/>
                          </a:prstGeom>
                          <a:solidFill>
                            <a:srgbClr val="FF9900"/>
                          </a:solidFill>
                          <a:ln w="9525">
                            <a:solidFill>
                              <a:srgbClr val="000000"/>
                            </a:solidFill>
                            <a:miter lim="800000"/>
                            <a:headEnd/>
                            <a:tailEnd/>
                          </a:ln>
                        </wps:spPr>
                        <wps:txbx>
                          <w:txbxContent>
                            <w:p w14:paraId="02A4D390" w14:textId="77777777" w:rsidR="008F5E9A" w:rsidRPr="001A04D8" w:rsidRDefault="008F5E9A" w:rsidP="001A04D8">
                              <w:pPr>
                                <w:jc w:val="center"/>
                                <w:rPr>
                                  <w:sz w:val="18"/>
                                  <w:szCs w:val="22"/>
                                </w:rPr>
                              </w:pPr>
                              <w:r w:rsidRPr="001A04D8">
                                <w:rPr>
                                  <w:sz w:val="18"/>
                                  <w:szCs w:val="22"/>
                                </w:rPr>
                                <w:t>KT về nghe, nói</w:t>
                              </w:r>
                            </w:p>
                          </w:txbxContent>
                        </wps:txbx>
                        <wps:bodyPr rot="0" vert="horz" wrap="square" lIns="91440" tIns="45720" rIns="91440" bIns="45720" anchor="t" anchorCtr="0" upright="1">
                          <a:noAutofit/>
                        </wps:bodyPr>
                      </wps:wsp>
                      <wps:wsp>
                        <wps:cNvPr id="49" name="Text Box 94"/>
                        <wps:cNvSpPr txBox="1">
                          <a:spLocks noChangeArrowheads="1"/>
                        </wps:cNvSpPr>
                        <wps:spPr bwMode="auto">
                          <a:xfrm>
                            <a:off x="4697" y="9309"/>
                            <a:ext cx="950" cy="749"/>
                          </a:xfrm>
                          <a:prstGeom prst="rect">
                            <a:avLst/>
                          </a:prstGeom>
                          <a:solidFill>
                            <a:srgbClr val="FF9900"/>
                          </a:solidFill>
                          <a:ln w="9525">
                            <a:solidFill>
                              <a:srgbClr val="000000"/>
                            </a:solidFill>
                            <a:miter lim="800000"/>
                            <a:headEnd/>
                            <a:tailEnd/>
                          </a:ln>
                        </wps:spPr>
                        <wps:txbx>
                          <w:txbxContent>
                            <w:p w14:paraId="3B40053E" w14:textId="77777777" w:rsidR="008F5E9A" w:rsidRPr="001A04D8" w:rsidRDefault="008F5E9A" w:rsidP="001A04D8">
                              <w:pPr>
                                <w:jc w:val="center"/>
                                <w:rPr>
                                  <w:sz w:val="16"/>
                                  <w:szCs w:val="16"/>
                                </w:rPr>
                              </w:pPr>
                              <w:r w:rsidRPr="001A04D8">
                                <w:rPr>
                                  <w:sz w:val="16"/>
                                  <w:szCs w:val="16"/>
                                </w:rPr>
                                <w:t>KT về tâm thần, thần kinh</w:t>
                              </w:r>
                            </w:p>
                          </w:txbxContent>
                        </wps:txbx>
                        <wps:bodyPr rot="0" vert="horz" wrap="square" lIns="91440" tIns="45720" rIns="91440" bIns="45720" anchor="t" anchorCtr="0" upright="1">
                          <a:noAutofit/>
                        </wps:bodyPr>
                      </wps:wsp>
                      <wps:wsp>
                        <wps:cNvPr id="50" name="Text Box 95"/>
                        <wps:cNvSpPr txBox="1">
                          <a:spLocks noChangeArrowheads="1"/>
                        </wps:cNvSpPr>
                        <wps:spPr bwMode="auto">
                          <a:xfrm>
                            <a:off x="5837" y="9309"/>
                            <a:ext cx="951" cy="749"/>
                          </a:xfrm>
                          <a:prstGeom prst="rect">
                            <a:avLst/>
                          </a:prstGeom>
                          <a:solidFill>
                            <a:srgbClr val="FF9900"/>
                          </a:solidFill>
                          <a:ln w="9525">
                            <a:solidFill>
                              <a:srgbClr val="000000"/>
                            </a:solidFill>
                            <a:miter lim="800000"/>
                            <a:headEnd/>
                            <a:tailEnd/>
                          </a:ln>
                        </wps:spPr>
                        <wps:txbx>
                          <w:txbxContent>
                            <w:p w14:paraId="3D953BEA" w14:textId="77777777" w:rsidR="008F5E9A" w:rsidRPr="001A04D8" w:rsidRDefault="008F5E9A" w:rsidP="001A04D8">
                              <w:pPr>
                                <w:jc w:val="center"/>
                                <w:rPr>
                                  <w:sz w:val="18"/>
                                  <w:szCs w:val="22"/>
                                </w:rPr>
                              </w:pPr>
                              <w:r w:rsidRPr="001A04D8">
                                <w:rPr>
                                  <w:sz w:val="18"/>
                                  <w:szCs w:val="22"/>
                                </w:rPr>
                                <w:t>KT về trí tuệ</w:t>
                              </w:r>
                            </w:p>
                          </w:txbxContent>
                        </wps:txbx>
                        <wps:bodyPr rot="0" vert="horz" wrap="square" lIns="91440" tIns="45720" rIns="91440" bIns="45720" anchor="t" anchorCtr="0" upright="1">
                          <a:noAutofit/>
                        </wps:bodyPr>
                      </wps:wsp>
                      <wps:wsp>
                        <wps:cNvPr id="52" name="Text Box 96"/>
                        <wps:cNvSpPr txBox="1">
                          <a:spLocks noChangeArrowheads="1"/>
                        </wps:cNvSpPr>
                        <wps:spPr bwMode="auto">
                          <a:xfrm>
                            <a:off x="6978" y="9309"/>
                            <a:ext cx="1046" cy="749"/>
                          </a:xfrm>
                          <a:prstGeom prst="rect">
                            <a:avLst/>
                          </a:prstGeom>
                          <a:solidFill>
                            <a:srgbClr val="FF9900"/>
                          </a:solidFill>
                          <a:ln w="9525">
                            <a:solidFill>
                              <a:srgbClr val="000000"/>
                            </a:solidFill>
                            <a:miter lim="800000"/>
                            <a:headEnd/>
                            <a:tailEnd/>
                          </a:ln>
                        </wps:spPr>
                        <wps:txbx>
                          <w:txbxContent>
                            <w:p w14:paraId="22B2BB06" w14:textId="77777777" w:rsidR="008F5E9A" w:rsidRPr="001A04D8" w:rsidRDefault="008F5E9A" w:rsidP="001A04D8">
                              <w:pPr>
                                <w:jc w:val="center"/>
                                <w:rPr>
                                  <w:sz w:val="18"/>
                                  <w:szCs w:val="22"/>
                                </w:rPr>
                              </w:pPr>
                              <w:r w:rsidRPr="001A04D8">
                                <w:rPr>
                                  <w:sz w:val="18"/>
                                  <w:szCs w:val="22"/>
                                </w:rPr>
                                <w:t xml:space="preserve">Các KT khác </w:t>
                              </w:r>
                            </w:p>
                          </w:txbxContent>
                        </wps:txbx>
                        <wps:bodyPr rot="0" vert="horz" wrap="square" lIns="91440" tIns="45720" rIns="91440" bIns="45720" anchor="t" anchorCtr="0" upright="1">
                          <a:noAutofit/>
                        </wps:bodyPr>
                      </wps:wsp>
                      <wps:wsp>
                        <wps:cNvPr id="54" name="Text Box 97"/>
                        <wps:cNvSpPr txBox="1">
                          <a:spLocks noChangeArrowheads="1"/>
                        </wps:cNvSpPr>
                        <wps:spPr bwMode="auto">
                          <a:xfrm>
                            <a:off x="3461" y="9309"/>
                            <a:ext cx="950" cy="749"/>
                          </a:xfrm>
                          <a:prstGeom prst="rect">
                            <a:avLst/>
                          </a:prstGeom>
                          <a:solidFill>
                            <a:srgbClr val="FF9900"/>
                          </a:solidFill>
                          <a:ln w="9525">
                            <a:solidFill>
                              <a:srgbClr val="000000"/>
                            </a:solidFill>
                            <a:miter lim="800000"/>
                            <a:headEnd/>
                            <a:tailEnd/>
                          </a:ln>
                        </wps:spPr>
                        <wps:txbx>
                          <w:txbxContent>
                            <w:p w14:paraId="303DEC82" w14:textId="77777777" w:rsidR="008F5E9A" w:rsidRPr="001A04D8" w:rsidRDefault="008F5E9A" w:rsidP="001A04D8">
                              <w:pPr>
                                <w:jc w:val="center"/>
                                <w:rPr>
                                  <w:sz w:val="20"/>
                                  <w:szCs w:val="22"/>
                                </w:rPr>
                              </w:pPr>
                              <w:r w:rsidRPr="001A04D8">
                                <w:rPr>
                                  <w:sz w:val="20"/>
                                  <w:szCs w:val="22"/>
                                </w:rPr>
                                <w:t>KT về nhìn</w:t>
                              </w:r>
                            </w:p>
                          </w:txbxContent>
                        </wps:txbx>
                        <wps:bodyPr rot="0" vert="horz" wrap="square" lIns="91440" tIns="45720" rIns="91440" bIns="45720" anchor="t" anchorCtr="0" upright="1">
                          <a:noAutofit/>
                        </wps:bodyPr>
                      </wps:wsp>
                      <wps:wsp>
                        <wps:cNvPr id="66" name="Line 98"/>
                        <wps:cNvCnPr>
                          <a:cxnSpLocks noChangeShapeType="1"/>
                        </wps:cNvCnPr>
                        <wps:spPr bwMode="auto">
                          <a:xfrm>
                            <a:off x="5172" y="8998"/>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67" name="Text Box 99"/>
                        <wps:cNvSpPr txBox="1">
                          <a:spLocks noChangeArrowheads="1"/>
                        </wps:cNvSpPr>
                        <wps:spPr bwMode="auto">
                          <a:xfrm>
                            <a:off x="3746" y="11324"/>
                            <a:ext cx="4108" cy="1126"/>
                          </a:xfrm>
                          <a:prstGeom prst="rect">
                            <a:avLst/>
                          </a:prstGeom>
                          <a:solidFill>
                            <a:srgbClr val="FF99CC"/>
                          </a:solidFill>
                          <a:ln w="9525">
                            <a:solidFill>
                              <a:srgbClr val="000000"/>
                            </a:solidFill>
                            <a:miter lim="800000"/>
                            <a:headEnd/>
                            <a:tailEnd/>
                          </a:ln>
                        </wps:spPr>
                        <wps:txbx>
                          <w:txbxContent>
                            <w:p w14:paraId="6C412220" w14:textId="77777777" w:rsidR="008F5E9A" w:rsidRPr="001A04D8" w:rsidRDefault="008F5E9A" w:rsidP="001A04D8">
                              <w:pPr>
                                <w:rPr>
                                  <w:sz w:val="20"/>
                                </w:rPr>
                              </w:pPr>
                              <w:r w:rsidRPr="001A04D8">
                                <w:rPr>
                                  <w:sz w:val="20"/>
                                </w:rPr>
                                <w:t xml:space="preserve">PHCN Y tế; </w:t>
                              </w:r>
                            </w:p>
                            <w:p w14:paraId="19C70BE8" w14:textId="77777777" w:rsidR="008F5E9A" w:rsidRPr="001A04D8" w:rsidRDefault="008F5E9A" w:rsidP="001A04D8">
                              <w:pPr>
                                <w:rPr>
                                  <w:sz w:val="20"/>
                                </w:rPr>
                              </w:pPr>
                              <w:r w:rsidRPr="001A04D8">
                                <w:rPr>
                                  <w:sz w:val="20"/>
                                </w:rPr>
                                <w:t>Giáo dục hòa nhập, chuyên biệt;</w:t>
                              </w:r>
                            </w:p>
                            <w:p w14:paraId="04207483" w14:textId="77777777" w:rsidR="008F5E9A" w:rsidRPr="001A04D8" w:rsidRDefault="008F5E9A" w:rsidP="001A04D8">
                              <w:pPr>
                                <w:rPr>
                                  <w:sz w:val="20"/>
                                </w:rPr>
                              </w:pPr>
                              <w:r w:rsidRPr="001A04D8">
                                <w:rPr>
                                  <w:sz w:val="20"/>
                                </w:rPr>
                                <w:t xml:space="preserve">Hỗ trợ xã hội phù hợp; </w:t>
                              </w:r>
                            </w:p>
                            <w:p w14:paraId="6C228607" w14:textId="77777777" w:rsidR="008F5E9A" w:rsidRPr="001A04D8" w:rsidRDefault="008F5E9A" w:rsidP="001A04D8">
                              <w:pPr>
                                <w:rPr>
                                  <w:sz w:val="20"/>
                                </w:rPr>
                              </w:pPr>
                              <w:r w:rsidRPr="001A04D8">
                                <w:rPr>
                                  <w:sz w:val="20"/>
                                </w:rPr>
                                <w:t>Tiếp cận môi trường</w:t>
                              </w:r>
                            </w:p>
                            <w:p w14:paraId="037C9C7A" w14:textId="77777777" w:rsidR="008F5E9A" w:rsidRDefault="008F5E9A" w:rsidP="001A04D8">
                              <w:pPr>
                                <w:jc w:val="center"/>
                              </w:pPr>
                            </w:p>
                          </w:txbxContent>
                        </wps:txbx>
                        <wps:bodyPr rot="0" vert="horz" wrap="square" lIns="91440" tIns="45720" rIns="91440" bIns="45720" anchor="t" anchorCtr="0" upright="1">
                          <a:noAutofit/>
                        </wps:bodyPr>
                      </wps:wsp>
                      <wps:wsp>
                        <wps:cNvPr id="68" name="Line 100"/>
                        <wps:cNvCnPr>
                          <a:cxnSpLocks noChangeShapeType="1"/>
                        </wps:cNvCnPr>
                        <wps:spPr bwMode="auto">
                          <a:xfrm flipV="1">
                            <a:off x="4506" y="10084"/>
                            <a:ext cx="2947"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69" name="Line 101"/>
                        <wps:cNvCnPr>
                          <a:cxnSpLocks noChangeShapeType="1"/>
                        </wps:cNvCnPr>
                        <wps:spPr bwMode="auto">
                          <a:xfrm flipV="1">
                            <a:off x="4506" y="10084"/>
                            <a:ext cx="1807"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0" name="Line 102"/>
                        <wps:cNvCnPr>
                          <a:cxnSpLocks noChangeShapeType="1"/>
                        </wps:cNvCnPr>
                        <wps:spPr bwMode="auto">
                          <a:xfrm flipV="1">
                            <a:off x="4506" y="10084"/>
                            <a:ext cx="666"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1" name="Line 103"/>
                        <wps:cNvCnPr>
                          <a:cxnSpLocks noChangeShapeType="1"/>
                        </wps:cNvCnPr>
                        <wps:spPr bwMode="auto">
                          <a:xfrm flipH="1" flipV="1">
                            <a:off x="3936" y="10084"/>
                            <a:ext cx="570"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2" name="Line 104"/>
                        <wps:cNvCnPr>
                          <a:cxnSpLocks noChangeShapeType="1"/>
                        </wps:cNvCnPr>
                        <wps:spPr bwMode="auto">
                          <a:xfrm flipH="1" flipV="1">
                            <a:off x="2795" y="10084"/>
                            <a:ext cx="1711"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3" name="Line 105"/>
                        <wps:cNvCnPr>
                          <a:cxnSpLocks noChangeShapeType="1"/>
                        </wps:cNvCnPr>
                        <wps:spPr bwMode="auto">
                          <a:xfrm flipH="1" flipV="1">
                            <a:off x="1559" y="10084"/>
                            <a:ext cx="2947" cy="124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4" name="Text Box 106"/>
                        <wps:cNvSpPr txBox="1">
                          <a:spLocks noChangeArrowheads="1"/>
                        </wps:cNvSpPr>
                        <wps:spPr bwMode="auto">
                          <a:xfrm>
                            <a:off x="989" y="11253"/>
                            <a:ext cx="1901" cy="1039"/>
                          </a:xfrm>
                          <a:prstGeom prst="rect">
                            <a:avLst/>
                          </a:prstGeom>
                          <a:solidFill>
                            <a:srgbClr val="00FFCC"/>
                          </a:solidFill>
                          <a:ln w="9525">
                            <a:solidFill>
                              <a:srgbClr val="00FF99"/>
                            </a:solidFill>
                            <a:miter lim="800000"/>
                            <a:headEnd/>
                            <a:tailEnd/>
                          </a:ln>
                        </wps:spPr>
                        <wps:txbx>
                          <w:txbxContent>
                            <w:p w14:paraId="3106F3E2"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b/>
                                  <w:sz w:val="18"/>
                                </w:rPr>
                                <w:t>Bước 3.</w:t>
                              </w:r>
                              <w:r w:rsidRPr="001A04D8">
                                <w:rPr>
                                  <w:sz w:val="18"/>
                                </w:rPr>
                                <w:t xml:space="preserve"> </w:t>
                              </w:r>
                            </w:p>
                            <w:p w14:paraId="72C6F14D"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 xml:space="preserve">Can thiệp  sớm toàn diện trẻ khuyết tật </w:t>
                              </w:r>
                            </w:p>
                          </w:txbxContent>
                        </wps:txbx>
                        <wps:bodyPr rot="0" vert="horz" wrap="square" lIns="91440" tIns="45720" rIns="91440" bIns="45720" anchor="t" anchorCtr="0" upright="1">
                          <a:noAutofit/>
                        </wps:bodyPr>
                      </wps:wsp>
                      <wps:wsp>
                        <wps:cNvPr id="75" name="Text Box 107"/>
                        <wps:cNvSpPr txBox="1">
                          <a:spLocks noChangeArrowheads="1"/>
                        </wps:cNvSpPr>
                        <wps:spPr bwMode="auto">
                          <a:xfrm>
                            <a:off x="894" y="7765"/>
                            <a:ext cx="1996" cy="1064"/>
                          </a:xfrm>
                          <a:prstGeom prst="rect">
                            <a:avLst/>
                          </a:prstGeom>
                          <a:solidFill>
                            <a:srgbClr val="00FFCC"/>
                          </a:solidFill>
                          <a:ln w="9525">
                            <a:solidFill>
                              <a:srgbClr val="000000"/>
                            </a:solidFill>
                            <a:miter lim="800000"/>
                            <a:headEnd/>
                            <a:tailEnd/>
                          </a:ln>
                        </wps:spPr>
                        <wps:txbx>
                          <w:txbxContent>
                            <w:p w14:paraId="630A5CFE" w14:textId="77777777" w:rsidR="008F5E9A" w:rsidRPr="001A04D8" w:rsidRDefault="008F5E9A" w:rsidP="001A04D8">
                              <w:pPr>
                                <w:rPr>
                                  <w:sz w:val="18"/>
                                  <w:szCs w:val="18"/>
                                </w:rPr>
                              </w:pPr>
                              <w:r w:rsidRPr="001A04D8">
                                <w:rPr>
                                  <w:b/>
                                  <w:sz w:val="18"/>
                                  <w:szCs w:val="18"/>
                                </w:rPr>
                                <w:t>Bước 2.</w:t>
                              </w:r>
                              <w:r w:rsidRPr="001A04D8">
                                <w:rPr>
                                  <w:sz w:val="18"/>
                                  <w:szCs w:val="18"/>
                                </w:rPr>
                                <w:t xml:space="preserve"> </w:t>
                              </w:r>
                            </w:p>
                            <w:p w14:paraId="1F9E7968" w14:textId="77777777" w:rsidR="008F5E9A" w:rsidRPr="001A04D8" w:rsidRDefault="008F5E9A" w:rsidP="001A04D8">
                              <w:pPr>
                                <w:rPr>
                                  <w:sz w:val="18"/>
                                  <w:szCs w:val="18"/>
                                </w:rPr>
                              </w:pPr>
                              <w:r w:rsidRPr="001A04D8">
                                <w:rPr>
                                  <w:sz w:val="18"/>
                                  <w:szCs w:val="18"/>
                                </w:rPr>
                                <w:t>Khám phân loại khuyết tật, Đánh giá nhu cầu can thiệp sớm</w:t>
                              </w:r>
                            </w:p>
                          </w:txbxContent>
                        </wps:txbx>
                        <wps:bodyPr rot="0" vert="horz" wrap="square" lIns="91440" tIns="45720" rIns="91440" bIns="45720" anchor="t" anchorCtr="0" upright="1">
                          <a:noAutofit/>
                        </wps:bodyPr>
                      </wps:wsp>
                      <wps:wsp>
                        <wps:cNvPr id="76" name="Text Box 108"/>
                        <wps:cNvSpPr txBox="1">
                          <a:spLocks noChangeArrowheads="1"/>
                        </wps:cNvSpPr>
                        <wps:spPr bwMode="auto">
                          <a:xfrm>
                            <a:off x="900" y="6676"/>
                            <a:ext cx="1990" cy="884"/>
                          </a:xfrm>
                          <a:prstGeom prst="rect">
                            <a:avLst/>
                          </a:prstGeom>
                          <a:solidFill>
                            <a:srgbClr val="00FFCC"/>
                          </a:solidFill>
                          <a:ln w="9525">
                            <a:solidFill>
                              <a:srgbClr val="000000"/>
                            </a:solidFill>
                            <a:miter lim="800000"/>
                            <a:headEnd/>
                            <a:tailEnd/>
                          </a:ln>
                        </wps:spPr>
                        <wps:txbx>
                          <w:txbxContent>
                            <w:p w14:paraId="42E96525" w14:textId="77777777" w:rsidR="008F5E9A" w:rsidRPr="001A04D8" w:rsidRDefault="008F5E9A" w:rsidP="001A04D8">
                              <w:pPr>
                                <w:rPr>
                                  <w:sz w:val="20"/>
                                  <w:szCs w:val="20"/>
                                </w:rPr>
                              </w:pPr>
                              <w:r w:rsidRPr="001A04D8">
                                <w:rPr>
                                  <w:b/>
                                  <w:sz w:val="20"/>
                                  <w:szCs w:val="20"/>
                                </w:rPr>
                                <w:t>Bước 1</w:t>
                              </w:r>
                              <w:r w:rsidRPr="001A04D8">
                                <w:rPr>
                                  <w:sz w:val="20"/>
                                  <w:szCs w:val="20"/>
                                </w:rPr>
                                <w:t xml:space="preserve">. </w:t>
                              </w:r>
                            </w:p>
                            <w:p w14:paraId="0EDA21AC" w14:textId="77777777" w:rsidR="008F5E9A" w:rsidRDefault="008F5E9A" w:rsidP="001A04D8">
                              <w:r w:rsidRPr="001A04D8">
                                <w:rPr>
                                  <w:sz w:val="20"/>
                                  <w:szCs w:val="20"/>
                                </w:rPr>
                                <w:t>Sàng lọc rối loạn phát triển trẻ 0-6</w:t>
                              </w:r>
                              <w:r>
                                <w:t xml:space="preserve"> tuổi</w:t>
                              </w:r>
                            </w:p>
                          </w:txbxContent>
                        </wps:txbx>
                        <wps:bodyPr rot="0" vert="horz" wrap="square" lIns="91440" tIns="45720" rIns="91440" bIns="45720" anchor="t" anchorCtr="0" upright="1">
                          <a:noAutofit/>
                        </wps:bodyPr>
                      </wps:wsp>
                      <wps:wsp>
                        <wps:cNvPr id="77" name="Line 109"/>
                        <wps:cNvCnPr>
                          <a:cxnSpLocks noChangeShapeType="1"/>
                        </wps:cNvCnPr>
                        <wps:spPr bwMode="auto">
                          <a:xfrm>
                            <a:off x="2890" y="7294"/>
                            <a:ext cx="1331" cy="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8" name="Line 110"/>
                        <wps:cNvCnPr>
                          <a:cxnSpLocks noChangeShapeType="1"/>
                        </wps:cNvCnPr>
                        <wps:spPr bwMode="auto">
                          <a:xfrm>
                            <a:off x="2890" y="8344"/>
                            <a:ext cx="1331" cy="34"/>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79" name="Line 111"/>
                        <wps:cNvCnPr>
                          <a:cxnSpLocks noChangeShapeType="1"/>
                        </wps:cNvCnPr>
                        <wps:spPr bwMode="auto">
                          <a:xfrm>
                            <a:off x="5932" y="7294"/>
                            <a:ext cx="666" cy="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80" name="Line 112"/>
                        <wps:cNvCnPr>
                          <a:cxnSpLocks noChangeShapeType="1"/>
                        </wps:cNvCnPr>
                        <wps:spPr bwMode="auto">
                          <a:xfrm>
                            <a:off x="2890" y="11683"/>
                            <a:ext cx="761" cy="0"/>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s:wsp>
                        <wps:cNvPr id="81" name="Line 113"/>
                        <wps:cNvCnPr>
                          <a:cxnSpLocks noChangeShapeType="1"/>
                        </wps:cNvCnPr>
                        <wps:spPr bwMode="auto">
                          <a:xfrm>
                            <a:off x="5092" y="8686"/>
                            <a:ext cx="0" cy="311"/>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075C83B6" id="Group_x0020_114" o:spid="_x0000_s1041" style="position:absolute;left:0;text-align:left;margin-left:4.1pt;margin-top:1.6pt;width:471pt;height:288.7pt;z-index:251660288" coordorigin="894,6676" coordsize="7320,57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">
                <v:line id="Line_x0020_81" o:spid="_x0000_s1042" style="position:absolute;visibility:visible;mso-wrap-style:square" from="1559,8997" to="7453,8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BRwFcAAAADbAAAADwAAAGRycy9kb3ducmV2LnhtbESPzQrCMBCE74LvEFbwpqkKItUooggi&#10;ePAHz0uzttVmU5tY69sbQfA4zMw3zGzRmELUVLncsoJBPwJBnFidc6rgfNr0JiCcR9ZYWCYFb3Kw&#10;mLdbM4y1ffGB6qNPRYCwi1FB5n0ZS+mSjAy6vi2Jg3e1lUEfZJVKXeErwE0hh1E0lgZzDgsZlrTK&#10;KLkfn0bBJDns3KO+1pfhfbu+rcz5tttHSnU7zXIKwlPj/+Ffe6sVjMbw/RJ+gJx/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JAUcBXAAAAA2wAAAA8AAAAAAAAAAAAAAAAA&#10;oQIAAGRycy9kb3ducmV2LnhtbFBLBQYAAAAABAAEAPkAAACOAwAAAAA=&#10;" strokecolor="blue" strokeweight="1pt"/>
                <v:shape id="Text_x0020_Box_x0020_82" o:spid="_x0000_s1043" type="#_x0000_t202" style="position:absolute;left:4221;top:6676;width:1711;height:7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JtwqxAAA&#10;ANsAAAAPAAAAZHJzL2Rvd25yZXYueG1sRI9Ba8JAFITvBf/D8gq91U1biCW6igQLLQVBreDxkX2b&#10;hGTfxuyq6b93BcHjMDPfMLPFYFtxpt7XjhW8jRMQxIXTNZcK/nZfr58gfEDW2DomBf/kYTEfPc0w&#10;0+7CGzpvQykihH2GCqoQukxKX1Rk0Y9dRxw943qLIcq+lLrHS4TbVr4nSSot1hwXKuwor6hotier&#10;IM1/zLphk/4asz+c8uNq1zYrpV6eh+UURKAhPML39rdW8DGB25f4A+T8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ybcKsQAAADbAAAADwAAAAAAAAAAAAAAAACXAgAAZHJzL2Rv&#10;d25yZXYueG1sUEsFBgAAAAAEAAQA9QAAAIgDAAAAAA==&#10;" fillcolor="#9c0" strokecolor="aqua">
                  <v:textbox>
                    <w:txbxContent>
                      <w:p w14:paraId="48928F38" w14:textId="77777777" w:rsidR="008F5E9A" w:rsidRPr="001A04D8" w:rsidRDefault="008F5E9A" w:rsidP="001A04D8">
                        <w:pPr>
                          <w:pBdr>
                            <w:top w:val="single" w:sz="4" w:space="1" w:color="auto"/>
                            <w:left w:val="single" w:sz="4" w:space="4" w:color="auto"/>
                            <w:bottom w:val="single" w:sz="4" w:space="1" w:color="auto"/>
                            <w:right w:val="single" w:sz="4" w:space="4" w:color="auto"/>
                          </w:pBdr>
                          <w:jc w:val="center"/>
                          <w:rPr>
                            <w:sz w:val="20"/>
                          </w:rPr>
                        </w:pPr>
                        <w:r w:rsidRPr="001A04D8">
                          <w:rPr>
                            <w:sz w:val="20"/>
                          </w:rPr>
                          <w:t>Trẻ bình thường</w:t>
                        </w:r>
                      </w:p>
                    </w:txbxContent>
                  </v:textbox>
                </v:shape>
                <v:line id="Line_x0020_83" o:spid="_x0000_s1044" style="position:absolute;visibility:visible;mso-wrap-style:square" from="2890,7294" to="4221,791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FeDlb8AAADbAAAADwAAAGRycy9kb3ducmV2LnhtbERPy4rCMBTdD/gP4QqzG1MfDFKNIoI6&#10;DAi2+gGX5toWm5uSxLb+/WQhzPJw3uvtYBrRkfO1ZQXTSQKCuLC65lLB7Xr4WoLwAVljY5kUvMjD&#10;djP6WGOqbc8ZdXkoRQxhn6KCKoQ2ldIXFRn0E9sSR+5uncEQoSuldtjHcNPIWZJ8S4M1x4YKW9pX&#10;VDzyp1HQ29PuvHDlJfvN9ZAdu1doea/U53jYrUAEGsK/+O3+0QrmcWz8En+A3Pw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FeDlb8AAADbAAAADwAAAAAAAAAAAAAAAACh&#10;AgAAZHJzL2Rvd25yZXYueG1sUEsFBgAAAAAEAAQA+QAAAI0DAAAAAA==&#10;" strokecolor="blue">
                  <v:stroke endarrow="block"/>
                </v:line>
                <v:shape id="Text_x0020_Box_x0020_84" o:spid="_x0000_s1045" type="#_x0000_t202" style="position:absolute;left:4227;top:7919;width:1699;height:7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KD5IwwAA&#10;ANsAAAAPAAAAZHJzL2Rvd25yZXYueG1sRI9Li8JAEITvgv9haGEvsk50QdzoKIsSUDz5yL3JdB6Y&#10;6clmZk389zuC4LGoqq+o1aY3tbhT6yrLCqaTCARxZnXFhYLrJflcgHAeWWNtmRQ8yMFmPRysMNa2&#10;4xPdz74QAcIuRgWl900spctKMugmtiEOXm5bgz7ItpC6xS7ATS1nUTSXBisOCyU2tC0pu53/jIKd&#10;m+Xj/JIWXXL4fUzTQ3rcJ4lSH6P+ZwnCU+/f4Vd7rxV8fcPzS/gBcv0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DKD5IwwAAANsAAAAPAAAAAAAAAAAAAAAAAJcCAABkcnMvZG93&#10;bnJldi54bWxQSwUGAAAAAAQABAD1AAAAhwMAAAAA&#10;" fillcolor="#fc0" strokecolor="aqua">
                  <v:textbox>
                    <w:txbxContent>
                      <w:p w14:paraId="7A42971F"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 xml:space="preserve">Trẻ nghi ngờ bị rối loạn phát triển </w:t>
                        </w:r>
                      </w:p>
                    </w:txbxContent>
                  </v:textbox>
                </v:shape>
                <v:shape id="Text_x0020_Box_x0020_85" o:spid="_x0000_s1046" type="#_x0000_t202" style="position:absolute;left:6603;top:6676;width:1611;height:8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MXMiwAAA&#10;ANsAAAAPAAAAZHJzL2Rvd25yZXYueG1sRE9NawIxEL0X/A9hhF6KZitSymoULRTai6VWweOQjLur&#10;m0lIorv+++YgeHy87/myt624UoiNYwWv4wIEsXam4UrB7u9z9A4iJmSDrWNScKMIy8XgaY6lcR3/&#10;0nWbKpFDOJaooE7Jl1JGXZPFOHaeOHNHFyymDEMlTcAuh9tWToriTVpsODfU6OmjJn3eXqwCvcbg&#10;T2F/i/7n+0VPLp05bCqlnof9agYiUZ8e4rv7yyiY5vX5S/4BcvE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xMXMiwAAAANsAAAAPAAAAAAAAAAAAAAAAAJcCAABkcnMvZG93bnJl&#10;di54bWxQSwUGAAAAAAQABAD1AAAAhAMAAAAA&#10;" fillcolor="#0cf" strokecolor="aqua">
                  <v:textbox>
                    <w:txbxContent>
                      <w:p w14:paraId="5D0606CA"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Sàng lọc vào mốc tuổi tiếp theo</w:t>
                        </w:r>
                      </w:p>
                    </w:txbxContent>
                  </v:textbox>
                </v:shape>
                <v:line id="Line_x0020_86" o:spid="_x0000_s1047" style="position:absolute;flip:x;visibility:visible;mso-wrap-style:square" from="5926,7610" to="7358,81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V+5BMEAAADbAAAADwAAAGRycy9kb3ducmV2LnhtbESPzYrCMBSF94LvEK7gTlNFhqEaRQSh&#10;iC6sBbeX5NoWm5vSxFrffjIwMMvD+fk4m91gG9FT52vHChbzBASxdqbmUkFxO86+QfiAbLBxTAo+&#10;5GG3HY82mBr35iv1eShFHGGfooIqhDaV0uuKLPq5a4mj93CdxRBlV0rT4TuO20Yuk+RLWqw5Eips&#10;6VCRfuYvG7nnq86zS398ZVZfPvW9OBW3RKnpZNivQQQawn/4r50ZBasF/H6JP0Bu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1X7kEwQAAANsAAAAPAAAAAAAAAAAAAAAA&#10;AKECAABkcnMvZG93bnJldi54bWxQSwUGAAAAAAQABAD5AAAAjwMAAAAA&#10;" strokecolor="blue">
                  <v:stroke endarrow="block"/>
                </v:line>
                <v:line id="Line_x0020_87" o:spid="_x0000_s1048" style="position:absolute;visibility:visible;mso-wrap-style:square" from="1559,8998" to="1559,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bnHAsEAAADbAAAADwAAAGRycy9kb3ducmV2LnhtbESP0YrCMBRE34X9h3AF3zRVRKRrFBHW&#10;XRYEW/cDLs21LTY3JYlt/XuzIPg4zMwZZrMbTCM6cr62rGA+S0AQF1bXXCr4u3xN1yB8QNbYWCYF&#10;D/Kw236MNphq23NGXR5KESHsU1RQhdCmUvqiIoN+Zlvi6F2tMxiidKXUDvsIN41cJMlKGqw5LlTY&#10;0qGi4pbfjYLefu9PS1ees99cD9mxe4SWD0pNxsP+E0SgIbzDr/aPVrBcwP+X+APk9g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luccCwQAAANsAAAAPAAAAAAAAAAAAAAAA&#10;AKECAABkcnMvZG93bnJldi54bWxQSwUGAAAAAAQABAD5AAAAjwMAAAAA&#10;" strokecolor="blue">
                  <v:stroke endarrow="block"/>
                </v:line>
                <v:line id="Line_x0020_88" o:spid="_x0000_s1049" style="position:absolute;visibility:visible;mso-wrap-style:square" from="7453,8998" to="7453,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vVimcMAAADbAAAADwAAAGRycy9kb3ducmV2LnhtbESPzWrDMBCE74W8g9hAbo3cJJTgRjEm&#10;kB8KhdrJAyzW1ja1VkZSbOftq0Khx2FmvmF22WQ6MZDzrWUFL8sEBHFldcu1gtv1+LwF4QOyxs4y&#10;KXiQh2w/e9phqu3IBQ1lqEWEsE9RQRNCn0rpq4YM+qXtiaP3ZZ3BEKWrpXY4Rrjp5CpJXqXBluNC&#10;gz0dGqq+y7tRMNpz/rFx9WfxXuqpOA2P0PNBqcV8yt9ABJrCf/ivfdEKNmv4/RJ/gN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r1YpnDAAAA2wAAAA8AAAAAAAAAAAAA&#10;AAAAoQIAAGRycy9kb3ducmV2LnhtbFBLBQYAAAAABAAEAPkAAACRAwAAAAA=&#10;" strokecolor="blue">
                  <v:stroke endarrow="block"/>
                </v:line>
                <v:line id="Line_x0020_89" o:spid="_x0000_s1050" style="position:absolute;visibility:visible;mso-wrap-style:square" from="2772,8998" to="2772,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Rz67cIAAADbAAAADwAAAGRycy9kb3ducmV2LnhtbESP3YrCMBSE74V9h3AWvLPpShHpGkWE&#10;/WFBsNUHODRn27LNSUliW9/eLAheDjPzDbPZTaYTAznfWlbwlqQgiCurW64VXM4fizUIH5A1dpZJ&#10;wY087LYvsw3m2o5c0FCGWkQI+xwVNCH0uZS+asigT2xPHL1f6wyGKF0ttcMxwk0nl2m6kgZbjgsN&#10;9nRoqPorr0bBaL/2x8zVp+Kn1FPxOdxCzwel5q/T/h1EoCk8w4/2t1aQZfD/Jf4Aub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Rz67cIAAADbAAAADwAAAAAAAAAAAAAA&#10;AAChAgAAZHJzL2Rvd25yZXYueG1sUEsFBgAAAAAEAAQA+QAAAJADAAAAAA==&#10;" strokecolor="blue">
                  <v:stroke endarrow="block"/>
                </v:line>
                <v:line id="Line_x0020_90" o:spid="_x0000_s1051" style="position:absolute;visibility:visible;mso-wrap-style:square" from="6313,8998" to="6313,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lBfdsIAAADbAAAADwAAAGRycy9kb3ducmV2LnhtbESP3YrCMBSE74V9h3AW9s6mLipSjSLC&#10;/iAItrsPcGiObbE5KUm2rW+/EQQvh5n5htnsRtOKnpxvLCuYJSkI4tLqhisFvz8f0xUIH5A1tpZJ&#10;wY087LYvkw1m2g6cU1+ESkQI+wwV1CF0mZS+rMmgT2xHHL2LdQZDlK6S2uEQ4aaV72m6lAYbjgs1&#10;dnSoqbwWf0bBYL/2p7mrzvmx0GP+2d9Cxwel3l7H/RpEoDE8w4/2t1YwX8D9S/wBcvs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lBfdsIAAADbAAAADwAAAAAAAAAAAAAA&#10;AAChAgAAZHJzL2Rvd25yZXYueG1sUEsFBgAAAAAEAAQA+QAAAJADAAAAAA==&#10;" strokecolor="blue">
                  <v:stroke endarrow="block"/>
                </v:line>
                <v:line id="Line_x0020_91" o:spid="_x0000_s1052" style="position:absolute;visibility:visible;mso-wrap-style:square" from="3936,8998" to="3936,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LBAcMAAADbAAAADwAAAGRycy9kb3ducmV2LnhtbESPwWrDMBBE74X8g9hCbrXcEkJwrARj&#10;SBsKhdjJByzW1ja1VkZSbefvq0Khx2Fm3jD5cTGDmMj53rKC5yQFQdxY3XOr4HY9Pe1A+ICscbBM&#10;Cu7k4XhYPeSYaTtzRVMdWhEh7DNU0IUwZlL6piODPrEjcfQ+rTMYonSt1A7nCDeDfEnTrTTYc1zo&#10;cKSyo+ar/jYKZvtWfGxce6nea71Ur9M9jFwqtX5cij2IQEv4D/+1z1rBZgu/X+IPkIc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qCwQHDAAAA2wAAAA8AAAAAAAAAAAAA&#10;AAAAoQIAAGRycy9kb3ducmV2LnhtbFBLBQYAAAAABAAEAPkAAACRAwAAAAA=&#10;" strokecolor="blue">
                  <v:stroke endarrow="block"/>
                </v:line>
                <v:shape id="Text_x0020_Box_x0020_92" o:spid="_x0000_s1053" type="#_x0000_t202" style="position:absolute;left:1084;top:9318;width:951;height:7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GVExQAA&#10;ANsAAAAPAAAAZHJzL2Rvd25yZXYueG1sRI/BbsIwEETvSP0Ha5F6AweEKE0xKKko5QSC9gO29jaJ&#10;iNdR7IbQr6+RKnEczcwbzXLd21p01PrKsYLJOAFBrJ2puFDw+fE2WoDwAdlg7ZgUXMnDevUwWGJq&#10;3IWP1J1CISKEfYoKyhCaVEqvS7Lox64hjt63ay2GKNtCmhYvEW5rOU2SubRYcVwosaHXkvT59GMV&#10;bM7P2V5Tl2+vB9395ovp+9d8q9TjsM9eQATqwz38394ZBbMnuH2JP0Cu/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GIZUTFAAAA2wAAAA8AAAAAAAAAAAAAAAAAlwIAAGRycy9k&#10;b3ducmV2LnhtbFBLBQYAAAAABAAEAPUAAACJAwAAAAA=&#10;" fillcolor="#f90">
                  <v:textbox>
                    <w:txbxContent>
                      <w:p w14:paraId="59EF0DEF" w14:textId="77777777" w:rsidR="008F5E9A" w:rsidRPr="001A04D8" w:rsidRDefault="008F5E9A" w:rsidP="001A04D8">
                        <w:pPr>
                          <w:jc w:val="center"/>
                          <w:rPr>
                            <w:sz w:val="18"/>
                            <w:szCs w:val="22"/>
                          </w:rPr>
                        </w:pPr>
                        <w:r w:rsidRPr="001A04D8">
                          <w:rPr>
                            <w:sz w:val="18"/>
                            <w:szCs w:val="22"/>
                          </w:rPr>
                          <w:t>KT vận động</w:t>
                        </w:r>
                      </w:p>
                    </w:txbxContent>
                  </v:textbox>
                </v:shape>
                <v:shape id="Text_x0020_Box_x0020_93" o:spid="_x0000_s1054" type="#_x0000_t202" style="position:absolute;left:2288;top:9309;width:951;height: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F/E2wgAA&#10;ANsAAAAPAAAAZHJzL2Rvd25yZXYueG1sRE/dasIwFL4X9g7hDHan6WSUrjOKDud2pej2AMfk2Bab&#10;k9LEWPf0y8XAy4/vf7YYbCsi9b5xrOB5koEg1s40XCn4+f4YFyB8QDbYOiYFN/KwmD+MZlgad+U9&#10;xUOoRAphX6KCOoSulNLrmiz6ieuIE3dyvcWQYF9J0+M1hdtWTrMslxYbTg01dvRekz4fLlbB+vy6&#10;3GqKq81tp+Pvqph+HvONUk+Pw/INRKAh3MX/7i+j4CWNTV/SD5Dz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AX8TbCAAAA2wAAAA8AAAAAAAAAAAAAAAAAlwIAAGRycy9kb3du&#10;cmV2LnhtbFBLBQYAAAAABAAEAPUAAACGAwAAAAA=&#10;" fillcolor="#f90">
                  <v:textbox>
                    <w:txbxContent>
                      <w:p w14:paraId="02A4D390" w14:textId="77777777" w:rsidR="008F5E9A" w:rsidRPr="001A04D8" w:rsidRDefault="008F5E9A" w:rsidP="001A04D8">
                        <w:pPr>
                          <w:jc w:val="center"/>
                          <w:rPr>
                            <w:sz w:val="18"/>
                            <w:szCs w:val="22"/>
                          </w:rPr>
                        </w:pPr>
                        <w:r w:rsidRPr="001A04D8">
                          <w:rPr>
                            <w:sz w:val="18"/>
                            <w:szCs w:val="22"/>
                          </w:rPr>
                          <w:t>KT về nghe, nói</w:t>
                        </w:r>
                      </w:p>
                    </w:txbxContent>
                  </v:textbox>
                </v:shape>
                <v:shape id="Text_x0020_Box_x0020_94" o:spid="_x0000_s1055" type="#_x0000_t202" style="position:absolute;left:4697;top:9309;width:950;height: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W1StxQAA&#10;ANsAAAAPAAAAZHJzL2Rvd25yZXYueG1sRI/RasJAFETfhf7Dcgu+1U1FxKTZiJbW+qRo+wG3u7dJ&#10;MHs3ZLcx9utdoeDjMDNnmHw52Eb01PnasYLnSQKCWDtTc6ng6/P9aQHCB2SDjWNScCEPy+JhlGNm&#10;3JkP1B9DKSKEfYYKqhDaTEqvK7LoJ64ljt6P6yyGKLtSmg7PEW4bOU2SubRYc1yosKXXivTp+GsV&#10;vJ3S1U5Tv95c9rr/Wy+mH9/zjVLjx2H1AiLQEO7h//bWKJilcPsSf4Asr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9bVK3FAAAA2wAAAA8AAAAAAAAAAAAAAAAAlwIAAGRycy9k&#10;b3ducmV2LnhtbFBLBQYAAAAABAAEAPUAAACJAwAAAAA=&#10;" fillcolor="#f90">
                  <v:textbox>
                    <w:txbxContent>
                      <w:p w14:paraId="3B40053E" w14:textId="77777777" w:rsidR="008F5E9A" w:rsidRPr="001A04D8" w:rsidRDefault="008F5E9A" w:rsidP="001A04D8">
                        <w:pPr>
                          <w:jc w:val="center"/>
                          <w:rPr>
                            <w:sz w:val="16"/>
                            <w:szCs w:val="16"/>
                          </w:rPr>
                        </w:pPr>
                        <w:r w:rsidRPr="001A04D8">
                          <w:rPr>
                            <w:sz w:val="16"/>
                            <w:szCs w:val="16"/>
                          </w:rPr>
                          <w:t>KT về tâm thần, thần kinh</w:t>
                        </w:r>
                      </w:p>
                    </w:txbxContent>
                  </v:textbox>
                </v:shape>
                <v:shape id="Text_x0020_Box_x0020_95" o:spid="_x0000_s1056" type="#_x0000_t202" style="position:absolute;left:5837;top:9309;width:951;height: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uGvtwgAA&#10;ANsAAAAPAAAAZHJzL2Rvd25yZXYueG1sRE/dasIwFL4X9g7hDHan6YSVrjOKDud2pej2AMfk2Bab&#10;k9LEWPf0y8XAy4/vf7YYbCsi9b5xrOB5koEg1s40XCn4+f4YFyB8QDbYOiYFN/KwmD+MZlgad+U9&#10;xUOoRAphX6KCOoSulNLrmiz6ieuIE3dyvcWQYF9J0+M1hdtWTrMslxYbTg01dvRekz4fLlbB+vy6&#10;3GqKq81tp+Pvqph+HvONUk+Pw/INRKAh3MX/7i+j4CWtT1/SD5Dz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u4a+3CAAAA2wAAAA8AAAAAAAAAAAAAAAAAlwIAAGRycy9kb3du&#10;cmV2LnhtbFBLBQYAAAAABAAEAPUAAACGAwAAAAA=&#10;" fillcolor="#f90">
                  <v:textbox>
                    <w:txbxContent>
                      <w:p w14:paraId="3D953BEA" w14:textId="77777777" w:rsidR="008F5E9A" w:rsidRPr="001A04D8" w:rsidRDefault="008F5E9A" w:rsidP="001A04D8">
                        <w:pPr>
                          <w:jc w:val="center"/>
                          <w:rPr>
                            <w:sz w:val="18"/>
                            <w:szCs w:val="22"/>
                          </w:rPr>
                        </w:pPr>
                        <w:r w:rsidRPr="001A04D8">
                          <w:rPr>
                            <w:sz w:val="18"/>
                            <w:szCs w:val="22"/>
                          </w:rPr>
                          <w:t>KT về trí tuệ</w:t>
                        </w:r>
                      </w:p>
                    </w:txbxContent>
                  </v:textbox>
                </v:shape>
                <v:shape id="Text_x0020_Box_x0020_96" o:spid="_x0000_s1057" type="#_x0000_t202" style="position:absolute;left:6978;top:9309;width:1046;height: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JlABxQAA&#10;ANsAAAAPAAAAZHJzL2Rvd25yZXYueG1sRI/RasJAFETfC/2H5Rb6ppsGKhpdg4rVPlW0/YDr7m0S&#10;zN4N2W0S/fpuQejjMDNnmEU+2Fp01PrKsYKXcQKCWDtTcaHg6/NtNAXhA7LB2jEpuJKHfPn4sMDM&#10;uJ6P1J1CISKEfYYKyhCaTEqvS7Lox64hjt63ay2GKNtCmhb7CLe1TJNkIi1WHBdKbGhTkr6cfqyC&#10;7WW2+tDUrXfXg+5u62m6P092Sj0/Das5iEBD+A/f2+9GwWsKf1/iD5DL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QmUAHFAAAA2wAAAA8AAAAAAAAAAAAAAAAAlwIAAGRycy9k&#10;b3ducmV2LnhtbFBLBQYAAAAABAAEAPUAAACJAwAAAAA=&#10;" fillcolor="#f90">
                  <v:textbox>
                    <w:txbxContent>
                      <w:p w14:paraId="22B2BB06" w14:textId="77777777" w:rsidR="008F5E9A" w:rsidRPr="001A04D8" w:rsidRDefault="008F5E9A" w:rsidP="001A04D8">
                        <w:pPr>
                          <w:jc w:val="center"/>
                          <w:rPr>
                            <w:sz w:val="18"/>
                            <w:szCs w:val="22"/>
                          </w:rPr>
                        </w:pPr>
                        <w:r w:rsidRPr="001A04D8">
                          <w:rPr>
                            <w:sz w:val="18"/>
                            <w:szCs w:val="22"/>
                          </w:rPr>
                          <w:t xml:space="preserve">Các KT khác </w:t>
                        </w:r>
                      </w:p>
                    </w:txbxContent>
                  </v:textbox>
                </v:shape>
                <v:shape id="Text_x0020_Box_x0020_97" o:spid="_x0000_s1058" type="#_x0000_t202" style="position:absolute;left:3461;top:9309;width:950;height:7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g23uxQAA&#10;ANsAAAAPAAAAZHJzL2Rvd25yZXYueG1sRI/BbsIwEETvSPyDtZV6A6eoRTRgUIJa4ERV2g/Y2ksS&#10;Ea+j2A2Br68rIXEczcwbzWLV21p01PrKsYKncQKCWDtTcaHg++t9NAPhA7LB2jEpuJCH1XI4WGBq&#10;3Jk/qTuEQkQI+xQVlCE0qZRel2TRj11DHL2jay2GKNtCmhbPEW5rOUmSqbRYcVwosaF1Sfp0+LUK&#10;3k6v2V5Tl28uH7q75rPJ9me6Uerxoc/mIAL14R6+tXdGwcsz/H+JP0Au/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SDbe7FAAAA2wAAAA8AAAAAAAAAAAAAAAAAlwIAAGRycy9k&#10;b3ducmV2LnhtbFBLBQYAAAAABAAEAPUAAACJAwAAAAA=&#10;" fillcolor="#f90">
                  <v:textbox>
                    <w:txbxContent>
                      <w:p w14:paraId="303DEC82" w14:textId="77777777" w:rsidR="008F5E9A" w:rsidRPr="001A04D8" w:rsidRDefault="008F5E9A" w:rsidP="001A04D8">
                        <w:pPr>
                          <w:jc w:val="center"/>
                          <w:rPr>
                            <w:sz w:val="20"/>
                            <w:szCs w:val="22"/>
                          </w:rPr>
                        </w:pPr>
                        <w:r w:rsidRPr="001A04D8">
                          <w:rPr>
                            <w:sz w:val="20"/>
                            <w:szCs w:val="22"/>
                          </w:rPr>
                          <w:t>KT về nhìn</w:t>
                        </w:r>
                      </w:p>
                    </w:txbxContent>
                  </v:textbox>
                </v:shape>
                <v:line id="Line_x0020_98" o:spid="_x0000_s1059" style="position:absolute;visibility:visible;mso-wrap-style:square" from="5172,8998" to="5172,93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TedYcIAAADbAAAADwAAAGRycy9kb3ducmV2LnhtbESP3YrCMBSE74V9h3AWvLPpihTpGkWE&#10;/WFBsNUHODRn27LNSUliW99+IwheDjPzDbPZTaYTAznfWlbwlqQgiCurW64VXM4fizUIH5A1dpZJ&#10;wY087LYvsw3m2o5c0FCGWkQI+xwVNCH0uZS+asigT2xPHL1f6wyGKF0ttcMxwk0nl2maSYMtx4UG&#10;ezo0VP2VV6NgtF/748rVp+Kn1FPxOdxCzwel5q/T/h1EoCk8w4/2t1aQZXD/En+A3P4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TedYcIAAADbAAAADwAAAAAAAAAAAAAA&#10;AAChAgAAZHJzL2Rvd25yZXYueG1sUEsFBgAAAAAEAAQA+QAAAJADAAAAAA==&#10;" strokecolor="blue">
                  <v:stroke endarrow="block"/>
                </v:line>
                <v:shape id="Text_x0020_Box_x0020_99" o:spid="_x0000_s1060" type="#_x0000_t202" style="position:absolute;left:3746;top:11324;width:4108;height:11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L4GzwwAA&#10;ANsAAAAPAAAAZHJzL2Rvd25yZXYueG1sRI9Bi8IwFITvwv6H8IS9aaoHla6xlIqwnsTqxdujebZl&#10;m5fSZG27v34jCB6HmfmG2SaDacSDOldbVrCYRyCIC6trLhVcL4fZBoTzyBoby6RgJAfJ7mOyxVjb&#10;ns/0yH0pAoRdjAoq79tYSldUZNDNbUscvLvtDPogu1LqDvsAN41cRtFKGqw5LFTYUlZR8ZP/GgX7&#10;fOhvf5kZ75txf8zcpfSnY6rU53RIv0B4Gvw7/Gp/awWrNTy/hB8gd/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L4GzwwAAANsAAAAPAAAAAAAAAAAAAAAAAJcCAABkcnMvZG93&#10;bnJldi54bWxQSwUGAAAAAAQABAD1AAAAhwMAAAAA&#10;" fillcolor="#f9c">
                  <v:textbox>
                    <w:txbxContent>
                      <w:p w14:paraId="6C412220" w14:textId="77777777" w:rsidR="008F5E9A" w:rsidRPr="001A04D8" w:rsidRDefault="008F5E9A" w:rsidP="001A04D8">
                        <w:pPr>
                          <w:rPr>
                            <w:sz w:val="20"/>
                          </w:rPr>
                        </w:pPr>
                        <w:r w:rsidRPr="001A04D8">
                          <w:rPr>
                            <w:sz w:val="20"/>
                          </w:rPr>
                          <w:t xml:space="preserve">PHCN Y tế; </w:t>
                        </w:r>
                      </w:p>
                      <w:p w14:paraId="19C70BE8" w14:textId="77777777" w:rsidR="008F5E9A" w:rsidRPr="001A04D8" w:rsidRDefault="008F5E9A" w:rsidP="001A04D8">
                        <w:pPr>
                          <w:rPr>
                            <w:sz w:val="20"/>
                          </w:rPr>
                        </w:pPr>
                        <w:r w:rsidRPr="001A04D8">
                          <w:rPr>
                            <w:sz w:val="20"/>
                          </w:rPr>
                          <w:t>Giáo dục hòa nhập, chuyên biệt;</w:t>
                        </w:r>
                      </w:p>
                      <w:p w14:paraId="04207483" w14:textId="77777777" w:rsidR="008F5E9A" w:rsidRPr="001A04D8" w:rsidRDefault="008F5E9A" w:rsidP="001A04D8">
                        <w:pPr>
                          <w:rPr>
                            <w:sz w:val="20"/>
                          </w:rPr>
                        </w:pPr>
                        <w:r w:rsidRPr="001A04D8">
                          <w:rPr>
                            <w:sz w:val="20"/>
                          </w:rPr>
                          <w:t xml:space="preserve">Hỗ trợ xã hội phù hợp; </w:t>
                        </w:r>
                      </w:p>
                      <w:p w14:paraId="6C228607" w14:textId="77777777" w:rsidR="008F5E9A" w:rsidRPr="001A04D8" w:rsidRDefault="008F5E9A" w:rsidP="001A04D8">
                        <w:pPr>
                          <w:rPr>
                            <w:sz w:val="20"/>
                          </w:rPr>
                        </w:pPr>
                        <w:r w:rsidRPr="001A04D8">
                          <w:rPr>
                            <w:sz w:val="20"/>
                          </w:rPr>
                          <w:t>Tiếp cận môi trường</w:t>
                        </w:r>
                      </w:p>
                      <w:p w14:paraId="037C9C7A" w14:textId="77777777" w:rsidR="008F5E9A" w:rsidRDefault="008F5E9A" w:rsidP="001A04D8">
                        <w:pPr>
                          <w:jc w:val="center"/>
                        </w:pPr>
                      </w:p>
                    </w:txbxContent>
                  </v:textbox>
                </v:shape>
                <v:line id="Line_x0020_100" o:spid="_x0000_s1061" style="position:absolute;flip:y;visibility:visible;mso-wrap-style:square" from="4506,10084" to="7453,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9BM+cAAAADbAAAADwAAAGRycy9kb3ducmV2LnhtbERPTWvCQBC9C/0PyxS8mU17kJK6SikI&#10;oejBGPA67E6T0OxsyK4x/nvnIPT4eN+b3ex7NdEYu8AG3rIcFLENruPGQH3erz5AxYTssA9MBu4U&#10;Ybd9WWywcOHGJ5qq1CgJ4ViggTalodA62pY8xiwMxML9htFjEjg22o14k3Df6/c8X2uPHUtDiwN9&#10;t2T/qquX3sPJVuVx2l9Lb4/37lL/1OfcmOXr/PUJKtGc/sVPd+kMrGWsfJEfoLc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QTPnAAAAA2wAAAA8AAAAAAAAAAAAAAAAA&#10;oQIAAGRycy9kb3ducmV2LnhtbFBLBQYAAAAABAAEAPkAAACOAwAAAAA=&#10;" strokecolor="blue">
                  <v:stroke endarrow="block"/>
                </v:line>
                <v:line id="Line_x0020_101" o:spid="_x0000_s1062" style="position:absolute;flip:y;visibility:visible;mso-wrap-style:square" from="4506,10084" to="6313,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zpYsEAAADbAAAADwAAAGRycy9kb3ducmV2LnhtbESPzYrCMBSF9wO+Q7iCuzHVhYzVKCII&#10;RXRhLbi9JNe22NyUJtb69pOBAZeH8/Nx1tvBNqKnzteOFcymCQhi7UzNpYLievj+AeEDssHGMSl4&#10;k4ftZvS1xtS4F1+oz0Mp4gj7FBVUIbSplF5XZNFPXUscvbvrLIYou1KaDl9x3DZyniQLabHmSKiw&#10;pX1F+pE/beSeLjrPzv3hmVl9fte34lhcE6Um42G3AhFoCJ/wfzszChZL+PsSf4Dc/A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nOliwQAAANsAAAAPAAAAAAAAAAAAAAAA&#10;AKECAABkcnMvZG93bnJldi54bWxQSwUGAAAAAAQABAD5AAAAjwMAAAAA&#10;" strokecolor="blue">
                  <v:stroke endarrow="block"/>
                </v:line>
                <v:line id="Line_x0020_102" o:spid="_x0000_s1063" style="position:absolute;flip:y;visibility:visible;mso-wrap-style:square" from="4506,10084" to="5172,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H/WIsAAAADbAAAADwAAAGRycy9kb3ducmV2LnhtbERPTWvCQBC9F/oflil4q5v2oJK6SikI&#10;oejBGPA67E6T0OxsyK4x/nvnIHh8vO/1dvKdGmmIbWADH/MMFLENruXaQHXava9AxYTssAtMBm4U&#10;Ybt5fVlj7sKVjzSWqVYSwjFHA01Kfa51tA15jPPQEwv3FwaPSeBQazfgVcJ9pz+zbKE9tiwNDfb0&#10;05D9Ly9eevdHWxaHcXcpvD3c2nP1W50yY2Zv0/cXqERTeoof7sIZWMp6+SI/QG/u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R/1iLAAAAA2wAAAA8AAAAAAAAAAAAAAAAA&#10;oQIAAGRycy9kb3ducmV2LnhtbFBLBQYAAAAABAAEAPkAAACOAwAAAAA=&#10;" strokecolor="blue">
                  <v:stroke endarrow="block"/>
                </v:line>
                <v:line id="Line_x0020_103" o:spid="_x0000_s1064" style="position:absolute;flip:x y;visibility:visible;mso-wrap-style:square" from="3936,10084" to="4506,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8cQYsQAAADbAAAADwAAAGRycy9kb3ducmV2LnhtbESPT4vCMBTE7wt+h/CEvWnqH1ypRnEX&#10;ZMWDsFU8P5rXNti81CZq/fZmYWGPw8xvhlmuO1uLO7XeOFYwGiYgiHOnDZcKTsftYA7CB2SNtWNS&#10;8CQP61XvbYmpdg/+oXsWShFL2KeooAqhSaX0eUUW/dA1xNErXGsxRNmWUrf4iOW2luMkmUmLhuNC&#10;hQ19VZRfsptV8HF45pPs+/NwHJvztLidzb64Zkq997vNAkSgLvyH/+idjtwIfr/EHyBX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xxBixAAAANsAAAAPAAAAAAAAAAAA&#10;AAAAAKECAABkcnMvZG93bnJldi54bWxQSwUGAAAAAAQABAD5AAAAkgMAAAAA&#10;" strokecolor="blue">
                  <v:stroke endarrow="block"/>
                </v:line>
                <v:line id="Line_x0020_104" o:spid="_x0000_s1065" style="position:absolute;flip:x y;visibility:visible;mso-wrap-style:square" from="2795,10084" to="4506,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WOFcMAAADbAAAADwAAAGRycy9kb3ducmV2LnhtbESPQWvCQBSE7wX/w/KE3urGKFWiq9iC&#10;VHoQjOL5kX1JFrNvY3bV+O+7hUKPw8w3wyzXvW3EnTpvHCsYjxIQxIXThisFp+P2bQ7CB2SNjWNS&#10;8CQP69XgZYmZdg8+0D0PlYgl7DNUUIfQZlL6oiaLfuRa4uiVrrMYouwqqTt8xHLbyDRJ3qVFw3Gh&#10;xpY+ayou+c0qmO2fxST/+tgfU3Oelrez+S6vuVKvw36zABGoD//hP3qnI5fC75f4A+Tq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8VjhXDAAAA2wAAAA8AAAAAAAAAAAAA&#10;AAAAoQIAAGRycy9kb3ducmV2LnhtbFBLBQYAAAAABAAEAPkAAACRAwAAAAA=&#10;" strokecolor="blue">
                  <v:stroke endarrow="block"/>
                </v:line>
                <v:line id="Line_x0020_105" o:spid="_x0000_s1066" style="position:absolute;flip:x y;visibility:visible;mso-wrap-style:square" from="1559,10084" to="4506,113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FkrjsQAAADbAAAADwAAAGRycy9kb3ducmV2LnhtbESPQWvCQBSE74L/YXlCb3Wjllaiq6gg&#10;LT0ITcTzI/uSLGbfxuyq8d93CwWPw8w3wyzXvW3EjTpvHCuYjBMQxIXThisFx3z/OgfhA7LGxjEp&#10;eJCH9Wo4WGKq3Z1/6JaFSsQS9ikqqENoUyl9UZNFP3YtcfRK11kMUXaV1B3eY7lt5DRJ3qVFw3Gh&#10;xpZ2NRXn7GoVfBwexSz73B7yqTm9ldeT+S4vmVIvo36zABGoD8/wP/2lIzeDvy/xB8jV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AWSuOxAAAANsAAAAPAAAAAAAAAAAA&#10;AAAAAKECAABkcnMvZG93bnJldi54bWxQSwUGAAAAAAQABAD5AAAAkgMAAAAA&#10;" strokecolor="blue">
                  <v:stroke endarrow="block"/>
                </v:line>
                <v:shape id="Text_x0020_Box_x0020_106" o:spid="_x0000_s1067" type="#_x0000_t202" style="position:absolute;left:989;top:11253;width:1901;height:103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P4m/wwAA&#10;ANsAAAAPAAAAZHJzL2Rvd25yZXYueG1sRI9Ra8JAEITfC/6HY4W+FL1YrLbRU8QSsA8i2v6AJbcm&#10;wdxeyK0x/feeUOjjMDPfMMt172rVURsqzwYm4wQUce5txYWBn+9s9A4qCLLF2jMZ+KUA69XgaYmp&#10;9Tc+UneSQkUIhxQNlCJNqnXIS3IYxr4hjt7Ztw4lyrbQtsVbhLtavybJTDusOC6U2NC2pPxyurpI&#10;0dle5KXqPvM3zo4f4axnXwdjnof9ZgFKqJf/8F97Zw3Mp/D4En+AXt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P4m/wwAAANsAAAAPAAAAAAAAAAAAAAAAAJcCAABkcnMvZG93&#10;bnJldi54bWxQSwUGAAAAAAQABAD1AAAAhwMAAAAA&#10;" fillcolor="#0fc" strokecolor="#0f9">
                  <v:textbox>
                    <w:txbxContent>
                      <w:p w14:paraId="3106F3E2"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b/>
                            <w:sz w:val="18"/>
                          </w:rPr>
                          <w:t>Bước 3.</w:t>
                        </w:r>
                        <w:r w:rsidRPr="001A04D8">
                          <w:rPr>
                            <w:sz w:val="18"/>
                          </w:rPr>
                          <w:t xml:space="preserve"> </w:t>
                        </w:r>
                      </w:p>
                      <w:p w14:paraId="72C6F14D" w14:textId="77777777" w:rsidR="008F5E9A" w:rsidRPr="001A04D8" w:rsidRDefault="008F5E9A" w:rsidP="001A04D8">
                        <w:pPr>
                          <w:pBdr>
                            <w:top w:val="single" w:sz="4" w:space="1" w:color="auto"/>
                            <w:left w:val="single" w:sz="4" w:space="4" w:color="auto"/>
                            <w:bottom w:val="single" w:sz="4" w:space="1" w:color="auto"/>
                            <w:right w:val="single" w:sz="4" w:space="4" w:color="auto"/>
                          </w:pBdr>
                          <w:rPr>
                            <w:sz w:val="18"/>
                          </w:rPr>
                        </w:pPr>
                        <w:r w:rsidRPr="001A04D8">
                          <w:rPr>
                            <w:sz w:val="18"/>
                          </w:rPr>
                          <w:t xml:space="preserve">Can thiệp  sớm toàn diện trẻ khuyết tật </w:t>
                        </w:r>
                      </w:p>
                    </w:txbxContent>
                  </v:textbox>
                </v:shape>
                <v:shape id="Text_x0020_Box_x0020_107" o:spid="_x0000_s1068" type="#_x0000_t202" style="position:absolute;left:894;top:7765;width:1996;height:10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nCzowgAA&#10;ANsAAAAPAAAAZHJzL2Rvd25yZXYueG1sRI9Bi8IwFITvgv8hPGFvmrqgK9UoIop78LBbPXh8bZ5t&#10;sXkpSVbrvzcLgsdhZr5hFqvONOJGzteWFYxHCQjiwuqaSwWn4244A+EDssbGMil4kIfVst9bYKrt&#10;nX/ploVSRAj7FBVUIbSplL6oyKAf2ZY4ehfrDIYoXSm1w3uEm0Z+JslUGqw5LlTY0qai4pr9GQXn&#10;3OZOXvMf3u4zOs6Sw65kr9THoFvPQQTqwjv8an9rBV8T+P8Sf4BcP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mcLOjCAAAA2wAAAA8AAAAAAAAAAAAAAAAAlwIAAGRycy9kb3du&#10;cmV2LnhtbFBLBQYAAAAABAAEAPUAAACGAwAAAAA=&#10;" fillcolor="#0fc">
                  <v:textbox>
                    <w:txbxContent>
                      <w:p w14:paraId="630A5CFE" w14:textId="77777777" w:rsidR="008F5E9A" w:rsidRPr="001A04D8" w:rsidRDefault="008F5E9A" w:rsidP="001A04D8">
                        <w:pPr>
                          <w:rPr>
                            <w:sz w:val="18"/>
                            <w:szCs w:val="18"/>
                          </w:rPr>
                        </w:pPr>
                        <w:r w:rsidRPr="001A04D8">
                          <w:rPr>
                            <w:b/>
                            <w:sz w:val="18"/>
                            <w:szCs w:val="18"/>
                          </w:rPr>
                          <w:t>Bước 2.</w:t>
                        </w:r>
                        <w:r w:rsidRPr="001A04D8">
                          <w:rPr>
                            <w:sz w:val="18"/>
                            <w:szCs w:val="18"/>
                          </w:rPr>
                          <w:t xml:space="preserve"> </w:t>
                        </w:r>
                      </w:p>
                      <w:p w14:paraId="1F9E7968" w14:textId="77777777" w:rsidR="008F5E9A" w:rsidRPr="001A04D8" w:rsidRDefault="008F5E9A" w:rsidP="001A04D8">
                        <w:pPr>
                          <w:rPr>
                            <w:sz w:val="18"/>
                            <w:szCs w:val="18"/>
                          </w:rPr>
                        </w:pPr>
                        <w:r w:rsidRPr="001A04D8">
                          <w:rPr>
                            <w:sz w:val="18"/>
                            <w:szCs w:val="18"/>
                          </w:rPr>
                          <w:t>Khám phân loại khuyết tật, Đánh giá nhu cầu can thiệp sớm</w:t>
                        </w:r>
                      </w:p>
                    </w:txbxContent>
                  </v:textbox>
                </v:shape>
                <v:shape id="Text_x0020_Box_x0020_108" o:spid="_x0000_s1069" type="#_x0000_t202" style="position:absolute;left:900;top:6676;width:1990;height:8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TrKfwwAA&#10;ANsAAAAPAAAAZHJzL2Rvd25yZXYueG1sRI8xb8IwFIT3SvwH6yF1Kw4MFAUMQgjUDh3apEPHl/jh&#10;RMTPkW2S9N/XlSp1PN3dd7rdYbKdGMiH1rGC5SIDQVw73bJR8FlenjYgQkTW2DkmBd8U4LCfPeww&#10;127kDxqKaESCcMhRQRNjn0sZ6oYshoXriZN3dd5iTNIbqT2OCW47ucqytbTYclposKdTQ/WtuFsF&#10;X5WrvLxV73x+KajcZG8Xw0Gpx/l03IKINMX/8F/7VSt4XsPvl/QD5P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TrKfwwAAANsAAAAPAAAAAAAAAAAAAAAAAJcCAABkcnMvZG93&#10;bnJldi54bWxQSwUGAAAAAAQABAD1AAAAhwMAAAAA&#10;" fillcolor="#0fc">
                  <v:textbox>
                    <w:txbxContent>
                      <w:p w14:paraId="42E96525" w14:textId="77777777" w:rsidR="008F5E9A" w:rsidRPr="001A04D8" w:rsidRDefault="008F5E9A" w:rsidP="001A04D8">
                        <w:pPr>
                          <w:rPr>
                            <w:sz w:val="20"/>
                            <w:szCs w:val="20"/>
                          </w:rPr>
                        </w:pPr>
                        <w:r w:rsidRPr="001A04D8">
                          <w:rPr>
                            <w:b/>
                            <w:sz w:val="20"/>
                            <w:szCs w:val="20"/>
                          </w:rPr>
                          <w:t>Bước 1</w:t>
                        </w:r>
                        <w:r w:rsidRPr="001A04D8">
                          <w:rPr>
                            <w:sz w:val="20"/>
                            <w:szCs w:val="20"/>
                          </w:rPr>
                          <w:t xml:space="preserve">. </w:t>
                        </w:r>
                      </w:p>
                      <w:p w14:paraId="0EDA21AC" w14:textId="77777777" w:rsidR="008F5E9A" w:rsidRDefault="008F5E9A" w:rsidP="001A04D8">
                        <w:r w:rsidRPr="001A04D8">
                          <w:rPr>
                            <w:sz w:val="20"/>
                            <w:szCs w:val="20"/>
                          </w:rPr>
                          <w:t>Sàng lọc rối loạn phát triển trẻ 0-6</w:t>
                        </w:r>
                        <w:r>
                          <w:t xml:space="preserve"> tuổi</w:t>
                        </w:r>
                      </w:p>
                    </w:txbxContent>
                  </v:textbox>
                </v:shape>
                <v:line id="Line_x0020_109" o:spid="_x0000_s1070" style="position:absolute;visibility:visible;mso-wrap-style:square" from="2890,7294" to="4221,7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KuJ8MAAADbAAAADwAAAGRycy9kb3ducmV2LnhtbESPzWrDMBCE74W8g9hAbo3cEJrgRjEm&#10;kB8KhdrJAyzW1ja1VkZSbOftq0Khx2FmvmF22WQ6MZDzrWUFL8sEBHFldcu1gtv1+LwF4QOyxs4y&#10;KXiQh2w/e9phqu3IBQ1lqEWEsE9RQRNCn0rpq4YM+qXtiaP3ZZ3BEKWrpXY4Rrjp5CpJXqXBluNC&#10;gz0dGqq+y7tRMNpz/rF29WfxXuqpOA2P0PNBqcV8yt9ABJrCf/ivfdEKNhv4/RJ/gN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uirifDAAAA2wAAAA8AAAAAAAAAAAAA&#10;AAAAoQIAAGRycy9kb3ducmV2LnhtbFBLBQYAAAAABAAEAPkAAACRAwAAAAA=&#10;" strokecolor="blue">
                  <v:stroke endarrow="block"/>
                </v:line>
                <v:line id="Line_x0020_110" o:spid="_x0000_s1071" style="position:absolute;visibility:visible;mso-wrap-style:square" from="2890,8344" to="4221,83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j06Vb8AAADbAAAADwAAAGRycy9kb3ducmV2LnhtbERPzYrCMBC+L/gOYYS9rakirlSjiKAu&#10;C4KtPsDQjG2xmZQktvXtNwdhjx/f/3o7mEZ05HxtWcF0koAgLqyuuVRwux6+liB8QNbYWCYFL/Kw&#10;3Yw+1phq23NGXR5KEUPYp6igCqFNpfRFRQb9xLbEkbtbZzBE6EqpHfYx3DRyliQLabDm2FBhS/uK&#10;ikf+NAp6e9qd5668ZL+5HrJj9wot75X6HA+7FYhAQ/gXv90/WsF3HBu/xB8gN3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ij06Vb8AAADbAAAADwAAAAAAAAAAAAAAAACh&#10;AgAAZHJzL2Rvd25yZXYueG1sUEsFBgAAAAAEAAQA+QAAAI0DAAAAAA==&#10;" strokecolor="blue">
                  <v:stroke endarrow="block"/>
                </v:line>
                <v:line id="Line_x0020_111" o:spid="_x0000_s1072" style="position:absolute;visibility:visible;mso-wrap-style:square" from="5932,7294" to="6598,7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XGfzsMAAADbAAAADwAAAGRycy9kb3ducmV2LnhtbESP0WrCQBRE34X+w3ILvummRWqbugki&#10;VIsgmLQfcMneJqHZu2F3TeLfu0Khj8PMnGE2+WQ6MZDzrWUFT8sEBHFldcu1gu+vj8UrCB+QNXaW&#10;ScGVPOTZw2yDqbYjFzSUoRYRwj5FBU0IfSqlrxoy6Je2J47ej3UGQ5SultrhGOGmk89J8iINthwX&#10;Guxp11D1W16MgtEetqeVq8/FsdRTsR+uoeedUvPHafsOItAU/sN/7U+tYP0G9y/xB8js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Vxn87DAAAA2wAAAA8AAAAAAAAAAAAA&#10;AAAAoQIAAGRycy9kb3ducmV2LnhtbFBLBQYAAAAABAAEAPkAAACRAwAAAAA=&#10;" strokecolor="blue">
                  <v:stroke endarrow="block"/>
                </v:line>
                <v:line id="Line_x0020_112" o:spid="_x0000_s1073" style="position:absolute;visibility:visible;mso-wrap-style:square" from="2890,11683" to="3651,116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5GdL8AAADbAAAADwAAAGRycy9kb3ducmV2LnhtbERP3WrCMBS+H/gO4Qi7m6lDhlSjSMFN&#10;BoO1+gCH5tgUm5OSZP15++VisMuP739/nGwnBvKhdaxgvcpAENdOt9wouF3PL1sQISJr7ByTgpkC&#10;HA+Lpz3m2o1c0lDFRqQQDjkqMDH2uZShNmQxrFxPnLi78xZjgr6R2uOYwm0nX7PsTVpsOTUY7Kkw&#10;VD+qH6tgdB+nr41vvsvPSk/l+zDHngulnpfTaQci0hT/xX/ui1awTevTl/QD5OEX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QZ5GdL8AAADbAAAADwAAAAAAAAAAAAAAAACh&#10;AgAAZHJzL2Rvd25yZXYueG1sUEsFBgAAAAAEAAQA+QAAAI0DAAAAAA==&#10;" strokecolor="blue">
                  <v:stroke endarrow="block"/>
                </v:line>
                <v:line id="Line_x0020_113" o:spid="_x0000_s1074" style="position:absolute;visibility:visible;mso-wrap-style:square" from="5092,8686" to="5092,8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Lj78EAAADbAAAADwAAAGRycy9kb3ducmV2LnhtbESP3YrCMBSE7wXfIRzBO00VEekaRYT9&#10;YUGwdR/g0BzbYnNSktjWt98IgpfDzHzDbPeDaURHzteWFSzmCQjiwuqaSwV/l8/ZBoQPyBoby6Tg&#10;QR72u/Foi6m2PWfU5aEUEcI+RQVVCG0qpS8qMujntiWO3tU6gyFKV0rtsI9w08hlkqylwZrjQoUt&#10;HSsqbvndKOjt9+G0cuU5+831kH11j9DyUanpZDh8gAg0hHf41f7RCjYLeH6JP0Du/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u0uPvwQAAANsAAAAPAAAAAAAAAAAAAAAA&#10;AKECAABkcnMvZG93bnJldi54bWxQSwUGAAAAAAQABAD5AAAAjwMAAAAA&#10;" strokecolor="blue">
                  <v:stroke endarrow="block"/>
                </v:line>
              </v:group>
            </w:pict>
          </mc:Fallback>
        </mc:AlternateContent>
      </w:r>
    </w:p>
    <w:p w14:paraId="37BA41CE" w14:textId="77777777" w:rsidR="002349C3" w:rsidRPr="005A1CF9" w:rsidRDefault="002349C3" w:rsidP="001B4450">
      <w:pPr>
        <w:spacing w:before="120" w:after="60" w:line="276" w:lineRule="auto"/>
        <w:ind w:firstLine="567"/>
        <w:jc w:val="right"/>
        <w:rPr>
          <w:b/>
          <w:sz w:val="26"/>
          <w:szCs w:val="26"/>
          <w:lang w:val="vi-VN"/>
        </w:rPr>
      </w:pPr>
    </w:p>
    <w:p w14:paraId="7F7B40FE" w14:textId="77777777" w:rsidR="002349C3" w:rsidRPr="005A1CF9" w:rsidRDefault="002349C3" w:rsidP="001B4450">
      <w:pPr>
        <w:spacing w:before="120" w:after="60" w:line="276" w:lineRule="auto"/>
        <w:ind w:firstLine="567"/>
        <w:jc w:val="right"/>
        <w:rPr>
          <w:b/>
          <w:sz w:val="26"/>
          <w:szCs w:val="26"/>
          <w:lang w:val="vi-VN"/>
        </w:rPr>
      </w:pPr>
    </w:p>
    <w:p w14:paraId="36794337" w14:textId="77777777" w:rsidR="002349C3" w:rsidRPr="005A1CF9" w:rsidRDefault="002349C3" w:rsidP="001B4450">
      <w:pPr>
        <w:spacing w:before="120" w:after="60" w:line="276" w:lineRule="auto"/>
        <w:ind w:firstLine="567"/>
        <w:jc w:val="right"/>
        <w:rPr>
          <w:b/>
          <w:sz w:val="26"/>
          <w:szCs w:val="26"/>
          <w:lang w:val="vi-VN"/>
        </w:rPr>
      </w:pPr>
    </w:p>
    <w:p w14:paraId="65146108" w14:textId="77777777" w:rsidR="002349C3" w:rsidRPr="005A1CF9" w:rsidRDefault="002349C3" w:rsidP="001B4450">
      <w:pPr>
        <w:spacing w:before="120" w:after="60" w:line="276" w:lineRule="auto"/>
        <w:ind w:firstLine="567"/>
        <w:jc w:val="right"/>
        <w:rPr>
          <w:b/>
          <w:sz w:val="26"/>
          <w:szCs w:val="26"/>
          <w:lang w:val="vi-VN"/>
        </w:rPr>
      </w:pPr>
    </w:p>
    <w:p w14:paraId="59DB57C1" w14:textId="77777777" w:rsidR="002349C3" w:rsidRPr="005A1CF9" w:rsidRDefault="002349C3" w:rsidP="001B4450">
      <w:pPr>
        <w:spacing w:before="120" w:after="60" w:line="276" w:lineRule="auto"/>
        <w:ind w:firstLine="567"/>
        <w:jc w:val="right"/>
        <w:rPr>
          <w:b/>
          <w:sz w:val="26"/>
          <w:szCs w:val="26"/>
          <w:lang w:val="vi-VN"/>
        </w:rPr>
      </w:pPr>
    </w:p>
    <w:p w14:paraId="4EC27DE0" w14:textId="129A9F2B" w:rsidR="002349C3" w:rsidRPr="005A1CF9" w:rsidRDefault="00EC0CAA" w:rsidP="001B4450">
      <w:pPr>
        <w:spacing w:before="120" w:after="60" w:line="276" w:lineRule="auto"/>
        <w:ind w:firstLine="567"/>
        <w:jc w:val="right"/>
        <w:rPr>
          <w:b/>
          <w:sz w:val="26"/>
          <w:szCs w:val="26"/>
          <w:lang w:val="vi-VN"/>
        </w:rPr>
      </w:pPr>
      <w:r>
        <w:rPr>
          <w:b/>
          <w:noProof/>
          <w:sz w:val="26"/>
          <w:szCs w:val="26"/>
        </w:rPr>
        <mc:AlternateContent>
          <mc:Choice Requires="wps">
            <w:drawing>
              <wp:anchor distT="0" distB="0" distL="114300" distR="114300" simplePos="0" relativeHeight="251649024" behindDoc="0" locked="0" layoutInCell="1" allowOverlap="1" wp14:anchorId="033584E8" wp14:editId="183A60A7">
                <wp:simplePos x="0" y="0"/>
                <wp:positionH relativeFrom="column">
                  <wp:posOffset>5257800</wp:posOffset>
                </wp:positionH>
                <wp:positionV relativeFrom="paragraph">
                  <wp:posOffset>46990</wp:posOffset>
                </wp:positionV>
                <wp:extent cx="0" cy="229235"/>
                <wp:effectExtent l="50800" t="8890" r="76200" b="28575"/>
                <wp:wrapNone/>
                <wp:docPr id="34"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line">
                          <a:avLst/>
                        </a:prstGeom>
                        <a:noFill/>
                        <a:ln w="9525">
                          <a:solidFill>
                            <a:srgbClr val="0000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543B3727" id="Line_x0020_24"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pt,3.7pt" to="414pt,21.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" strokecolor="blue">
                <v:stroke endarrow="block"/>
              </v:line>
            </w:pict>
          </mc:Fallback>
        </mc:AlternateContent>
      </w:r>
    </w:p>
    <w:p w14:paraId="1663D065" w14:textId="77777777" w:rsidR="002349C3" w:rsidRPr="005A1CF9" w:rsidRDefault="002349C3" w:rsidP="001B4450">
      <w:pPr>
        <w:spacing w:before="120" w:after="60" w:line="276" w:lineRule="auto"/>
        <w:ind w:firstLine="567"/>
        <w:jc w:val="right"/>
        <w:rPr>
          <w:b/>
          <w:sz w:val="26"/>
          <w:szCs w:val="26"/>
          <w:lang w:val="vi-VN"/>
        </w:rPr>
      </w:pPr>
    </w:p>
    <w:p w14:paraId="0E3E7A40" w14:textId="77777777" w:rsidR="002349C3" w:rsidRPr="005A1CF9" w:rsidRDefault="002349C3" w:rsidP="001B4450">
      <w:pPr>
        <w:spacing w:before="120" w:after="60" w:line="276" w:lineRule="auto"/>
        <w:ind w:firstLine="567"/>
        <w:jc w:val="right"/>
        <w:rPr>
          <w:b/>
          <w:sz w:val="26"/>
          <w:szCs w:val="26"/>
          <w:lang w:val="vi-VN"/>
        </w:rPr>
      </w:pPr>
    </w:p>
    <w:p w14:paraId="0DE4AEA3" w14:textId="77777777" w:rsidR="002349C3" w:rsidRPr="005A1CF9" w:rsidRDefault="002349C3" w:rsidP="001B4450">
      <w:pPr>
        <w:spacing w:before="120" w:after="60" w:line="276" w:lineRule="auto"/>
        <w:ind w:firstLine="567"/>
        <w:jc w:val="right"/>
        <w:rPr>
          <w:b/>
          <w:sz w:val="26"/>
          <w:szCs w:val="26"/>
          <w:lang w:val="vi-VN"/>
        </w:rPr>
      </w:pPr>
    </w:p>
    <w:p w14:paraId="190C5E56" w14:textId="77777777" w:rsidR="002349C3" w:rsidRPr="005A1CF9" w:rsidRDefault="002349C3" w:rsidP="001B4450">
      <w:pPr>
        <w:spacing w:before="120" w:after="60" w:line="276" w:lineRule="auto"/>
        <w:ind w:firstLine="567"/>
        <w:jc w:val="right"/>
        <w:rPr>
          <w:b/>
          <w:sz w:val="26"/>
          <w:szCs w:val="26"/>
          <w:lang w:val="vi-VN"/>
        </w:rPr>
      </w:pPr>
    </w:p>
    <w:p w14:paraId="0A8BC8C9" w14:textId="77777777" w:rsidR="002349C3" w:rsidRPr="005A1CF9" w:rsidRDefault="002349C3" w:rsidP="001B4450">
      <w:pPr>
        <w:spacing w:before="120" w:after="60" w:line="276" w:lineRule="auto"/>
        <w:ind w:firstLine="567"/>
        <w:jc w:val="right"/>
        <w:rPr>
          <w:b/>
          <w:sz w:val="26"/>
          <w:szCs w:val="26"/>
          <w:lang w:val="vi-VN"/>
        </w:rPr>
      </w:pPr>
    </w:p>
    <w:p w14:paraId="2FA27BB2" w14:textId="77777777" w:rsidR="005A1CF9" w:rsidRDefault="005A1CF9" w:rsidP="001B4450">
      <w:pPr>
        <w:spacing w:before="120" w:after="60" w:line="276" w:lineRule="auto"/>
        <w:ind w:firstLine="567"/>
        <w:jc w:val="both"/>
        <w:rPr>
          <w:b/>
          <w:sz w:val="26"/>
          <w:szCs w:val="26"/>
          <w:lang w:val="vi-VN"/>
        </w:rPr>
      </w:pPr>
    </w:p>
    <w:p w14:paraId="077029BE" w14:textId="77777777" w:rsidR="005A1CF9" w:rsidRDefault="005A1CF9" w:rsidP="001B4450">
      <w:pPr>
        <w:spacing w:before="120" w:after="60" w:line="276" w:lineRule="auto"/>
        <w:ind w:firstLine="567"/>
        <w:jc w:val="both"/>
        <w:rPr>
          <w:b/>
          <w:sz w:val="26"/>
          <w:szCs w:val="26"/>
          <w:lang w:val="vi-VN"/>
        </w:rPr>
      </w:pPr>
    </w:p>
    <w:p w14:paraId="74FE1BD6" w14:textId="77777777" w:rsidR="002349C3" w:rsidRPr="005A1CF9" w:rsidRDefault="002349C3" w:rsidP="001B4450">
      <w:pPr>
        <w:spacing w:before="120" w:after="60" w:line="276" w:lineRule="auto"/>
        <w:ind w:firstLine="567"/>
        <w:jc w:val="both"/>
        <w:rPr>
          <w:b/>
          <w:sz w:val="26"/>
          <w:szCs w:val="26"/>
          <w:lang w:val="vi-VN"/>
        </w:rPr>
      </w:pPr>
      <w:r w:rsidRPr="005A1CF9">
        <w:rPr>
          <w:b/>
          <w:sz w:val="26"/>
          <w:szCs w:val="26"/>
          <w:lang w:val="vi-VN"/>
        </w:rPr>
        <w:t>2.2. Quy trình Phát hiện sớm</w:t>
      </w:r>
      <w:r w:rsidR="001A04D8">
        <w:rPr>
          <w:b/>
          <w:sz w:val="26"/>
          <w:szCs w:val="26"/>
          <w:lang w:val="vi-VN"/>
        </w:rPr>
        <w:t xml:space="preserve"> </w:t>
      </w:r>
      <w:r w:rsidRPr="005A1CF9">
        <w:rPr>
          <w:b/>
          <w:sz w:val="26"/>
          <w:szCs w:val="26"/>
          <w:lang w:val="vi-VN"/>
        </w:rPr>
        <w:t>-</w:t>
      </w:r>
      <w:r w:rsidR="001A04D8">
        <w:rPr>
          <w:b/>
          <w:sz w:val="26"/>
          <w:szCs w:val="26"/>
          <w:lang w:val="vi-VN"/>
        </w:rPr>
        <w:t xml:space="preserve"> </w:t>
      </w:r>
      <w:r w:rsidRPr="005A1CF9">
        <w:rPr>
          <w:b/>
          <w:sz w:val="26"/>
          <w:szCs w:val="26"/>
          <w:lang w:val="vi-VN"/>
        </w:rPr>
        <w:t>Can thiệp sớm trẻ khuyết tật</w:t>
      </w:r>
    </w:p>
    <w:p w14:paraId="537EDB53" w14:textId="77777777" w:rsidR="002349C3" w:rsidRPr="005A1CF9" w:rsidRDefault="002349C3" w:rsidP="001B4450">
      <w:pPr>
        <w:spacing w:before="120" w:after="60" w:line="276" w:lineRule="auto"/>
        <w:ind w:firstLine="567"/>
        <w:jc w:val="both"/>
        <w:rPr>
          <w:b/>
          <w:i/>
          <w:sz w:val="26"/>
          <w:szCs w:val="26"/>
          <w:u w:val="single"/>
          <w:lang w:val="vi-VN"/>
        </w:rPr>
      </w:pPr>
      <w:r w:rsidRPr="005A1CF9">
        <w:rPr>
          <w:b/>
          <w:i/>
          <w:sz w:val="26"/>
          <w:szCs w:val="26"/>
          <w:u w:val="single"/>
          <w:lang w:val="vi-VN"/>
        </w:rPr>
        <w:t xml:space="preserve">Bước 1: Sàng lọc phát hiện rối loạn phát triển </w:t>
      </w:r>
    </w:p>
    <w:p w14:paraId="44B0DF49" w14:textId="77777777" w:rsidR="002349C3" w:rsidRPr="001B4450" w:rsidRDefault="002349C3" w:rsidP="001B4450">
      <w:pPr>
        <w:spacing w:before="120" w:after="60" w:line="276" w:lineRule="auto"/>
        <w:ind w:firstLine="567"/>
        <w:rPr>
          <w:b/>
          <w:sz w:val="26"/>
          <w:szCs w:val="26"/>
        </w:rPr>
      </w:pPr>
      <w:r w:rsidRPr="001B4450">
        <w:rPr>
          <w:b/>
          <w:sz w:val="26"/>
          <w:szCs w:val="26"/>
        </w:rPr>
        <w:t xml:space="preserve">1) Mục tiêu </w:t>
      </w:r>
    </w:p>
    <w:p w14:paraId="5072CF15" w14:textId="77777777" w:rsidR="002349C3" w:rsidRPr="001B4450" w:rsidRDefault="002349C3" w:rsidP="001B4450">
      <w:pPr>
        <w:numPr>
          <w:ilvl w:val="0"/>
          <w:numId w:val="26"/>
        </w:numPr>
        <w:spacing w:before="120" w:after="60" w:line="276" w:lineRule="auto"/>
        <w:ind w:left="0" w:firstLine="567"/>
        <w:jc w:val="both"/>
        <w:rPr>
          <w:sz w:val="26"/>
          <w:szCs w:val="26"/>
        </w:rPr>
      </w:pPr>
      <w:r w:rsidRPr="001B4450">
        <w:rPr>
          <w:sz w:val="26"/>
          <w:szCs w:val="26"/>
        </w:rPr>
        <w:t>Tất cả trẻ em sinh ra tại cộng đồng đều được sàng lọc để phát hiện sớm các rối loạn phát triển tuần tự theo các lứa tuổi sau: 0, 6, 9, 12, 18, 24, 36, 48, 60 tháng tuổi.</w:t>
      </w:r>
    </w:p>
    <w:p w14:paraId="5F7F311E" w14:textId="77777777" w:rsidR="002349C3" w:rsidRPr="001B4450" w:rsidRDefault="002349C3" w:rsidP="001B4450">
      <w:pPr>
        <w:numPr>
          <w:ilvl w:val="0"/>
          <w:numId w:val="26"/>
        </w:numPr>
        <w:spacing w:before="120" w:after="60" w:line="276" w:lineRule="auto"/>
        <w:ind w:left="0" w:firstLine="567"/>
        <w:jc w:val="both"/>
        <w:rPr>
          <w:sz w:val="26"/>
          <w:szCs w:val="26"/>
        </w:rPr>
      </w:pPr>
      <w:r w:rsidRPr="001B4450">
        <w:rPr>
          <w:sz w:val="26"/>
          <w:szCs w:val="26"/>
        </w:rPr>
        <w:t xml:space="preserve">Tất cả trẻ khuyết tật đã được khám chẩn đoán xác định và phân loại dạng khuyết tật vẫn được hẹn để tiếp tục sàng lọc vào các lứa tuổi tiếp theo. </w:t>
      </w:r>
    </w:p>
    <w:p w14:paraId="2D8C3998" w14:textId="77777777" w:rsidR="002349C3" w:rsidRPr="001B4450" w:rsidRDefault="002349C3" w:rsidP="001B4450">
      <w:pPr>
        <w:spacing w:before="120" w:after="60" w:line="276" w:lineRule="auto"/>
        <w:ind w:firstLine="567"/>
        <w:jc w:val="both"/>
        <w:rPr>
          <w:sz w:val="26"/>
          <w:szCs w:val="26"/>
        </w:rPr>
      </w:pPr>
      <w:r w:rsidRPr="001B4450">
        <w:rPr>
          <w:b/>
          <w:sz w:val="26"/>
          <w:szCs w:val="26"/>
        </w:rPr>
        <w:t>2) Đối tượng sàng lọc:</w:t>
      </w:r>
      <w:r w:rsidRPr="001B4450">
        <w:rPr>
          <w:sz w:val="26"/>
          <w:szCs w:val="26"/>
        </w:rPr>
        <w:t xml:space="preserve"> Tất cả các trẻ tại địa phương từ 0 – 6 tuổi. </w:t>
      </w:r>
    </w:p>
    <w:p w14:paraId="778A530F" w14:textId="77777777" w:rsidR="002349C3" w:rsidRPr="001B4450" w:rsidRDefault="002349C3" w:rsidP="001B4450">
      <w:pPr>
        <w:spacing w:before="120" w:after="60" w:line="276" w:lineRule="auto"/>
        <w:ind w:firstLine="567"/>
        <w:jc w:val="both"/>
        <w:rPr>
          <w:b/>
          <w:sz w:val="26"/>
          <w:szCs w:val="26"/>
        </w:rPr>
      </w:pPr>
      <w:r w:rsidRPr="001B4450">
        <w:rPr>
          <w:b/>
          <w:sz w:val="26"/>
          <w:szCs w:val="26"/>
        </w:rPr>
        <w:t>3) Nhân lực thực hiện</w:t>
      </w:r>
    </w:p>
    <w:p w14:paraId="10A1544C" w14:textId="77777777" w:rsidR="002349C3" w:rsidRPr="001B4450" w:rsidRDefault="002349C3" w:rsidP="001B4450">
      <w:pPr>
        <w:spacing w:before="120" w:after="60" w:line="276" w:lineRule="auto"/>
        <w:ind w:firstLine="567"/>
        <w:jc w:val="both"/>
        <w:rPr>
          <w:sz w:val="26"/>
          <w:szCs w:val="26"/>
        </w:rPr>
      </w:pPr>
      <w:r w:rsidRPr="001B4450">
        <w:rPr>
          <w:sz w:val="26"/>
          <w:szCs w:val="26"/>
        </w:rPr>
        <w:lastRenderedPageBreak/>
        <w:t>Người thực hiện sàng lọc có thể là một hoặc nhiều người thuộc các nhóm sau:</w:t>
      </w:r>
    </w:p>
    <w:p w14:paraId="182BA62D" w14:textId="77777777" w:rsidR="002349C3" w:rsidRPr="001B4450" w:rsidRDefault="002349C3" w:rsidP="004D499F">
      <w:pPr>
        <w:numPr>
          <w:ilvl w:val="0"/>
          <w:numId w:val="6"/>
        </w:numPr>
        <w:spacing w:before="120" w:after="60" w:line="276" w:lineRule="auto"/>
        <w:ind w:left="0" w:firstLine="567"/>
        <w:rPr>
          <w:sz w:val="26"/>
          <w:szCs w:val="26"/>
        </w:rPr>
      </w:pPr>
      <w:r w:rsidRPr="001B4450">
        <w:rPr>
          <w:i/>
          <w:sz w:val="26"/>
          <w:szCs w:val="26"/>
        </w:rPr>
        <w:t xml:space="preserve">Gia đình: </w:t>
      </w:r>
      <w:r w:rsidRPr="001B4450">
        <w:rPr>
          <w:sz w:val="26"/>
          <w:szCs w:val="26"/>
        </w:rPr>
        <w:t>Cha mẹ, người thân, người chăm sóc chính của trẻ</w:t>
      </w:r>
    </w:p>
    <w:p w14:paraId="5D92D986" w14:textId="77777777" w:rsidR="002349C3" w:rsidRPr="001B4450" w:rsidRDefault="002349C3" w:rsidP="001B4450">
      <w:pPr>
        <w:numPr>
          <w:ilvl w:val="0"/>
          <w:numId w:val="6"/>
        </w:numPr>
        <w:spacing w:before="120" w:after="60" w:line="276" w:lineRule="auto"/>
        <w:ind w:left="0" w:firstLine="567"/>
        <w:jc w:val="both"/>
        <w:rPr>
          <w:sz w:val="26"/>
          <w:szCs w:val="26"/>
        </w:rPr>
      </w:pPr>
      <w:r w:rsidRPr="001B4450">
        <w:rPr>
          <w:i/>
          <w:sz w:val="26"/>
          <w:szCs w:val="26"/>
        </w:rPr>
        <w:t>Cán bộ ngành y tế</w:t>
      </w:r>
      <w:r w:rsidRPr="001B4450">
        <w:rPr>
          <w:sz w:val="26"/>
          <w:szCs w:val="26"/>
        </w:rPr>
        <w:t xml:space="preserve"> thuộc một hoặc nhiều tuyến từ Trạm y tế; Trung tâm y tế/ Bệnh viện huyện; Các bệnh viện tuyến tỉnh; Các bệnh viện trung ương (Bác sỹ/ kỹ thuật viên/ điều dưỡng/ nữ hộ sinh/ y tế thôn bản thuộc chuyên ngành Phục hồi chức năng Nhi/ Nhi khoa/ Tâm thần nhi/ Mắt/ Tai mũi họng/ Thính học/ Tâm lý…)</w:t>
      </w:r>
    </w:p>
    <w:p w14:paraId="65AFC6F7" w14:textId="77777777" w:rsidR="002349C3" w:rsidRPr="001B4450" w:rsidRDefault="002349C3" w:rsidP="004D499F">
      <w:pPr>
        <w:numPr>
          <w:ilvl w:val="0"/>
          <w:numId w:val="6"/>
        </w:numPr>
        <w:spacing w:before="120" w:after="60" w:line="276" w:lineRule="auto"/>
        <w:ind w:left="0" w:firstLine="567"/>
        <w:rPr>
          <w:sz w:val="26"/>
          <w:szCs w:val="26"/>
        </w:rPr>
      </w:pPr>
      <w:r w:rsidRPr="001B4450">
        <w:rPr>
          <w:i/>
          <w:sz w:val="26"/>
          <w:szCs w:val="26"/>
        </w:rPr>
        <w:t>Cán bộ ngành giáo dục</w:t>
      </w:r>
      <w:r w:rsidRPr="001B4450">
        <w:rPr>
          <w:sz w:val="26"/>
          <w:szCs w:val="26"/>
        </w:rPr>
        <w:t>: Giáo viên thuộc hệ Nhà trẻ;</w:t>
      </w:r>
      <w:r w:rsidR="004D499F">
        <w:rPr>
          <w:sz w:val="26"/>
          <w:szCs w:val="26"/>
        </w:rPr>
        <w:t xml:space="preserve"> </w:t>
      </w:r>
      <w:r w:rsidRPr="001B4450">
        <w:rPr>
          <w:sz w:val="26"/>
          <w:szCs w:val="26"/>
        </w:rPr>
        <w:t>Mẫu giáo.</w:t>
      </w:r>
    </w:p>
    <w:p w14:paraId="2370D10B" w14:textId="77777777" w:rsidR="002349C3" w:rsidRPr="001B4450" w:rsidRDefault="002349C3" w:rsidP="001B4450">
      <w:pPr>
        <w:numPr>
          <w:ilvl w:val="0"/>
          <w:numId w:val="6"/>
        </w:numPr>
        <w:spacing w:before="120" w:after="60" w:line="276" w:lineRule="auto"/>
        <w:ind w:left="0" w:firstLine="567"/>
        <w:jc w:val="both"/>
        <w:rPr>
          <w:sz w:val="26"/>
          <w:szCs w:val="26"/>
        </w:rPr>
      </w:pPr>
      <w:r w:rsidRPr="001B4450">
        <w:rPr>
          <w:i/>
          <w:sz w:val="26"/>
          <w:szCs w:val="26"/>
        </w:rPr>
        <w:t>Cán bộ ngành Lao động-Thương binh-Xã hội</w:t>
      </w:r>
      <w:r w:rsidRPr="001B4450">
        <w:rPr>
          <w:sz w:val="26"/>
          <w:szCs w:val="26"/>
        </w:rPr>
        <w:t xml:space="preserve">; </w:t>
      </w:r>
    </w:p>
    <w:p w14:paraId="3A104845" w14:textId="77777777" w:rsidR="002349C3" w:rsidRPr="001B4450" w:rsidRDefault="002349C3" w:rsidP="001B4450">
      <w:pPr>
        <w:numPr>
          <w:ilvl w:val="0"/>
          <w:numId w:val="6"/>
        </w:numPr>
        <w:spacing w:before="120" w:after="60" w:line="276" w:lineRule="auto"/>
        <w:ind w:left="0" w:firstLine="567"/>
        <w:jc w:val="both"/>
        <w:rPr>
          <w:sz w:val="26"/>
          <w:szCs w:val="26"/>
        </w:rPr>
      </w:pPr>
      <w:r w:rsidRPr="001B4450">
        <w:rPr>
          <w:i/>
          <w:sz w:val="26"/>
          <w:szCs w:val="26"/>
        </w:rPr>
        <w:t>Cán bộ Chữ thập đỏ</w:t>
      </w:r>
      <w:r w:rsidRPr="001B4450">
        <w:rPr>
          <w:sz w:val="26"/>
          <w:szCs w:val="26"/>
        </w:rPr>
        <w:t xml:space="preserve">; </w:t>
      </w:r>
    </w:p>
    <w:p w14:paraId="1DB15E87" w14:textId="77777777" w:rsidR="002349C3" w:rsidRPr="001B4450" w:rsidRDefault="002349C3" w:rsidP="001B4450">
      <w:pPr>
        <w:numPr>
          <w:ilvl w:val="0"/>
          <w:numId w:val="6"/>
        </w:numPr>
        <w:spacing w:before="120" w:after="60" w:line="276" w:lineRule="auto"/>
        <w:ind w:left="0" w:firstLine="567"/>
        <w:jc w:val="both"/>
        <w:rPr>
          <w:sz w:val="26"/>
          <w:szCs w:val="26"/>
        </w:rPr>
      </w:pPr>
      <w:r w:rsidRPr="001B4450">
        <w:rPr>
          <w:i/>
          <w:sz w:val="26"/>
          <w:szCs w:val="26"/>
        </w:rPr>
        <w:t>Can bộ thuộc các tổ chức xã hội khác</w:t>
      </w:r>
      <w:r w:rsidRPr="001B4450">
        <w:rPr>
          <w:sz w:val="26"/>
          <w:szCs w:val="26"/>
        </w:rPr>
        <w:t xml:space="preserve"> tại cộng đồng</w:t>
      </w:r>
    </w:p>
    <w:p w14:paraId="38842441" w14:textId="77777777" w:rsidR="002349C3" w:rsidRPr="001B4450" w:rsidRDefault="002349C3" w:rsidP="001B4450">
      <w:pPr>
        <w:tabs>
          <w:tab w:val="num" w:pos="360"/>
        </w:tabs>
        <w:spacing w:before="120" w:after="60" w:line="276" w:lineRule="auto"/>
        <w:ind w:firstLine="567"/>
        <w:jc w:val="both"/>
        <w:rPr>
          <w:b/>
          <w:sz w:val="26"/>
          <w:szCs w:val="26"/>
        </w:rPr>
      </w:pPr>
      <w:r w:rsidRPr="001B4450">
        <w:rPr>
          <w:b/>
          <w:sz w:val="26"/>
          <w:szCs w:val="26"/>
          <w:lang w:val="vi-VN"/>
        </w:rPr>
        <w:t>3) Công cụ</w:t>
      </w:r>
      <w:r w:rsidRPr="001B4450">
        <w:rPr>
          <w:b/>
          <w:sz w:val="26"/>
          <w:szCs w:val="26"/>
        </w:rPr>
        <w:t xml:space="preserve"> sàng lọc</w:t>
      </w:r>
    </w:p>
    <w:p w14:paraId="406FA8D5" w14:textId="77777777" w:rsidR="002349C3" w:rsidRPr="001B4450" w:rsidRDefault="002349C3" w:rsidP="001B4450">
      <w:pPr>
        <w:numPr>
          <w:ilvl w:val="0"/>
          <w:numId w:val="51"/>
        </w:numPr>
        <w:spacing w:before="120" w:after="60" w:line="276" w:lineRule="auto"/>
        <w:ind w:left="0" w:firstLine="567"/>
        <w:jc w:val="both"/>
        <w:rPr>
          <w:sz w:val="26"/>
          <w:szCs w:val="26"/>
          <w:lang w:val="vi-VN"/>
        </w:rPr>
      </w:pPr>
      <w:r w:rsidRPr="001B4450">
        <w:rPr>
          <w:i/>
          <w:sz w:val="26"/>
          <w:szCs w:val="26"/>
          <w:lang w:val="vi-VN"/>
        </w:rPr>
        <w:t>Công cụ sàng lọc khuyết tật</w:t>
      </w:r>
      <w:r w:rsidRPr="001B4450">
        <w:rPr>
          <w:sz w:val="26"/>
          <w:szCs w:val="26"/>
          <w:lang w:val="vi-VN"/>
        </w:rPr>
        <w:t xml:space="preserve"> là 9 </w:t>
      </w:r>
      <w:r w:rsidRPr="001B4450">
        <w:rPr>
          <w:b/>
          <w:sz w:val="26"/>
          <w:szCs w:val="26"/>
          <w:lang w:val="vi-VN"/>
        </w:rPr>
        <w:t xml:space="preserve">Bộ câu hỏi theo tuổi và giai đoạn </w:t>
      </w:r>
      <w:r w:rsidRPr="001B4450">
        <w:rPr>
          <w:b/>
          <w:sz w:val="26"/>
          <w:szCs w:val="26"/>
        </w:rPr>
        <w:t>của Việt Nam</w:t>
      </w:r>
      <w:r w:rsidRPr="001B4450">
        <w:rPr>
          <w:sz w:val="26"/>
          <w:szCs w:val="26"/>
          <w:lang w:val="vi-VN"/>
        </w:rPr>
        <w:t xml:space="preserve"> </w:t>
      </w:r>
      <w:r w:rsidRPr="001B4450">
        <w:rPr>
          <w:sz w:val="26"/>
          <w:szCs w:val="26"/>
        </w:rPr>
        <w:t xml:space="preserve">(Vietnamese ASQ-Vietnamese Ages &amp; Stages Questionaires) cho </w:t>
      </w:r>
      <w:r w:rsidRPr="001B4450">
        <w:rPr>
          <w:sz w:val="26"/>
          <w:szCs w:val="26"/>
          <w:lang w:val="vi-VN"/>
        </w:rPr>
        <w:t>trẻ từ 0 đến 6 tuổi</w:t>
      </w:r>
      <w:r w:rsidRPr="001B4450">
        <w:rPr>
          <w:sz w:val="26"/>
          <w:szCs w:val="26"/>
        </w:rPr>
        <w:t xml:space="preserve"> do các chuyên gia PHCN của Bộ Y tế phát triển có tham khảo bộ ASQ của Mỹ, các tài liệu trong nước và quốc tế về sàng lọc khuyết tật.</w:t>
      </w:r>
      <w:r w:rsidRPr="001B4450">
        <w:rPr>
          <w:sz w:val="26"/>
          <w:szCs w:val="26"/>
          <w:lang w:val="vi-VN"/>
        </w:rPr>
        <w:t xml:space="preserve"> </w:t>
      </w:r>
    </w:p>
    <w:p w14:paraId="16ACB757" w14:textId="77777777" w:rsidR="002349C3" w:rsidRPr="001B4450" w:rsidRDefault="002349C3" w:rsidP="001B4450">
      <w:pPr>
        <w:numPr>
          <w:ilvl w:val="0"/>
          <w:numId w:val="51"/>
        </w:numPr>
        <w:spacing w:before="120" w:after="60" w:line="276" w:lineRule="auto"/>
        <w:ind w:left="0" w:firstLine="567"/>
        <w:jc w:val="both"/>
        <w:rPr>
          <w:sz w:val="26"/>
          <w:szCs w:val="26"/>
          <w:lang w:val="vi-VN"/>
        </w:rPr>
      </w:pPr>
      <w:r w:rsidRPr="001B4450">
        <w:rPr>
          <w:i/>
          <w:iCs/>
          <w:sz w:val="26"/>
          <w:szCs w:val="26"/>
          <w:lang w:val="sv-SE"/>
        </w:rPr>
        <w:t xml:space="preserve">Tiêu chuẩn của Công cụ sàng lọc khuyết tật ở trẻ em </w:t>
      </w:r>
      <w:r w:rsidRPr="001B4450">
        <w:rPr>
          <w:iCs/>
          <w:sz w:val="26"/>
          <w:szCs w:val="26"/>
          <w:lang w:val="sv-SE"/>
        </w:rPr>
        <w:t>phải đảm bảo:</w:t>
      </w:r>
    </w:p>
    <w:p w14:paraId="7B0254C7" w14:textId="77777777" w:rsidR="002349C3" w:rsidRPr="001B4450" w:rsidRDefault="002349C3" w:rsidP="001B4450">
      <w:pPr>
        <w:spacing w:before="120" w:after="60" w:line="276" w:lineRule="auto"/>
        <w:ind w:firstLine="567"/>
        <w:jc w:val="both"/>
        <w:rPr>
          <w:sz w:val="26"/>
          <w:szCs w:val="26"/>
          <w:lang w:val="sv-SE"/>
        </w:rPr>
      </w:pPr>
      <w:r w:rsidRPr="001B4450">
        <w:rPr>
          <w:sz w:val="26"/>
          <w:szCs w:val="26"/>
          <w:lang w:val="sv-SE"/>
        </w:rPr>
        <w:t xml:space="preserve">1) Phát hiện ra trẻ bị rối loạn phát triển theo các lứa tuổi từ 0-6 tuổi; </w:t>
      </w:r>
    </w:p>
    <w:p w14:paraId="237B3DC5" w14:textId="77777777" w:rsidR="002349C3" w:rsidRPr="001B4450" w:rsidRDefault="002349C3" w:rsidP="001B4450">
      <w:pPr>
        <w:spacing w:before="120" w:after="60" w:line="276" w:lineRule="auto"/>
        <w:ind w:firstLine="567"/>
        <w:jc w:val="both"/>
        <w:rPr>
          <w:sz w:val="26"/>
          <w:szCs w:val="26"/>
          <w:lang w:val="sv-SE"/>
        </w:rPr>
      </w:pPr>
      <w:r w:rsidRPr="001B4450">
        <w:rPr>
          <w:sz w:val="26"/>
          <w:szCs w:val="26"/>
          <w:lang w:val="sv-SE"/>
        </w:rPr>
        <w:t>2) Dễ dàng sử dụng tại cộng đồng,</w:t>
      </w:r>
    </w:p>
    <w:p w14:paraId="49FD8290"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sv-SE"/>
        </w:rPr>
        <w:t>3) Phù hợp với văn hoá cộng đồng.</w:t>
      </w:r>
    </w:p>
    <w:p w14:paraId="1D86998B" w14:textId="77777777" w:rsidR="002349C3" w:rsidRPr="001B4450" w:rsidRDefault="002349C3" w:rsidP="001B4450">
      <w:pPr>
        <w:widowControl w:val="0"/>
        <w:spacing w:before="120" w:after="60" w:line="276" w:lineRule="auto"/>
        <w:ind w:firstLine="567"/>
        <w:jc w:val="both"/>
        <w:rPr>
          <w:b/>
          <w:sz w:val="26"/>
          <w:szCs w:val="26"/>
          <w:lang w:val="sv-SE"/>
        </w:rPr>
      </w:pPr>
      <w:r w:rsidRPr="001B4450">
        <w:rPr>
          <w:b/>
          <w:iCs/>
          <w:sz w:val="26"/>
          <w:szCs w:val="26"/>
          <w:lang w:val="sv-SE"/>
        </w:rPr>
        <w:t>4) Tập huấn sàng lọc</w:t>
      </w:r>
    </w:p>
    <w:p w14:paraId="4FBD2B0F"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Để triển khai sàng lọc khuyết tật ở trẻ em mỗi địa phương phải tổ chức tập huấn về sàng lọc trong 1 ngày do cán bộ PHCN có kinh nghiệm về lĩnh vực này giảng dạy</w:t>
      </w:r>
    </w:p>
    <w:p w14:paraId="2729B5D1" w14:textId="77777777" w:rsidR="002349C3" w:rsidRPr="001B4450" w:rsidRDefault="002349C3" w:rsidP="001B4450">
      <w:pPr>
        <w:widowControl w:val="0"/>
        <w:spacing w:before="120" w:after="60" w:line="276" w:lineRule="auto"/>
        <w:ind w:firstLine="567"/>
        <w:jc w:val="both"/>
        <w:rPr>
          <w:b/>
          <w:iCs/>
          <w:sz w:val="26"/>
          <w:szCs w:val="26"/>
          <w:lang w:val="sv-SE"/>
        </w:rPr>
      </w:pPr>
      <w:r w:rsidRPr="001B4450">
        <w:rPr>
          <w:b/>
          <w:iCs/>
          <w:sz w:val="26"/>
          <w:szCs w:val="26"/>
          <w:lang w:val="sv-SE"/>
        </w:rPr>
        <w:t xml:space="preserve">5) Quy trình sàng lọc khuyết tật </w:t>
      </w:r>
    </w:p>
    <w:p w14:paraId="0630E4D4" w14:textId="77777777" w:rsidR="002349C3" w:rsidRPr="001B4450" w:rsidRDefault="002349C3" w:rsidP="001A04D8">
      <w:pPr>
        <w:widowControl w:val="0"/>
        <w:numPr>
          <w:ilvl w:val="0"/>
          <w:numId w:val="27"/>
        </w:numPr>
        <w:tabs>
          <w:tab w:val="left" w:pos="840"/>
        </w:tabs>
        <w:spacing w:before="120" w:after="60" w:line="276" w:lineRule="auto"/>
        <w:ind w:left="0" w:firstLine="567"/>
        <w:jc w:val="both"/>
        <w:rPr>
          <w:sz w:val="26"/>
          <w:szCs w:val="26"/>
          <w:lang w:val="sv-SE"/>
        </w:rPr>
      </w:pPr>
      <w:r w:rsidRPr="001B4450">
        <w:rPr>
          <w:i/>
          <w:sz w:val="26"/>
          <w:szCs w:val="26"/>
          <w:lang w:val="sv-SE"/>
        </w:rPr>
        <w:t>Công tác chuẩn bị</w:t>
      </w:r>
      <w:r w:rsidRPr="001B4450">
        <w:rPr>
          <w:sz w:val="26"/>
          <w:szCs w:val="26"/>
          <w:lang w:val="sv-SE"/>
        </w:rPr>
        <w:t xml:space="preserve"> </w:t>
      </w:r>
    </w:p>
    <w:p w14:paraId="1CC73A96"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Lập kế hoạch (kinh phí, nhân lực, thời gian, địa điểm...).</w:t>
      </w:r>
    </w:p>
    <w:p w14:paraId="221F4E5B"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 xml:space="preserve">Phân công trách nhiệm cho cán bộ y tế thực hiện sàng lọc khuyết tật. </w:t>
      </w:r>
    </w:p>
    <w:p w14:paraId="260DC5F0"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Lập Danh sách hộ gia đình và trẻ em 0-6 tuổi theo xã.</w:t>
      </w:r>
    </w:p>
    <w:p w14:paraId="796F4999"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Thông báo cho các hộ gia đình trong toàn xã biết về kế hoạch sàng lọc khuyết tật ở trẻ em.</w:t>
      </w:r>
    </w:p>
    <w:p w14:paraId="3D676260" w14:textId="77777777" w:rsidR="002349C3" w:rsidRPr="001B4450" w:rsidRDefault="002349C3" w:rsidP="001A04D8">
      <w:pPr>
        <w:widowControl w:val="0"/>
        <w:numPr>
          <w:ilvl w:val="0"/>
          <w:numId w:val="27"/>
        </w:numPr>
        <w:tabs>
          <w:tab w:val="left" w:pos="840"/>
        </w:tabs>
        <w:spacing w:before="120" w:after="60" w:line="276" w:lineRule="auto"/>
        <w:ind w:left="0" w:firstLine="567"/>
        <w:jc w:val="both"/>
        <w:rPr>
          <w:sz w:val="26"/>
          <w:szCs w:val="26"/>
          <w:lang w:val="sv-SE"/>
        </w:rPr>
      </w:pPr>
      <w:r w:rsidRPr="001B4450">
        <w:rPr>
          <w:i/>
          <w:sz w:val="26"/>
          <w:szCs w:val="26"/>
          <w:lang w:val="sv-SE"/>
        </w:rPr>
        <w:t>Triển khai sàng lọc khuyết tật</w:t>
      </w:r>
    </w:p>
    <w:p w14:paraId="4235D704"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Có thể triển khai sàng lọc trẻ khuyết tật theo một hoặc nhiều cách sau:</w:t>
      </w:r>
    </w:p>
    <w:p w14:paraId="26867BA3" w14:textId="77777777" w:rsidR="002349C3" w:rsidRPr="001B4450" w:rsidRDefault="002349C3" w:rsidP="001A04D8">
      <w:pPr>
        <w:widowControl w:val="0"/>
        <w:numPr>
          <w:ilvl w:val="0"/>
          <w:numId w:val="28"/>
        </w:numPr>
        <w:spacing w:before="120" w:after="60" w:line="271" w:lineRule="auto"/>
        <w:ind w:left="0" w:firstLine="567"/>
        <w:jc w:val="both"/>
        <w:rPr>
          <w:sz w:val="26"/>
          <w:szCs w:val="26"/>
          <w:lang w:val="sv-SE"/>
        </w:rPr>
      </w:pPr>
      <w:r w:rsidRPr="001B4450">
        <w:rPr>
          <w:i/>
          <w:sz w:val="26"/>
          <w:szCs w:val="26"/>
          <w:lang w:val="sv-SE"/>
        </w:rPr>
        <w:t xml:space="preserve">Cán bộ y tế thực hiện sàng lọc </w:t>
      </w:r>
    </w:p>
    <w:p w14:paraId="1041E520" w14:textId="77777777" w:rsidR="002349C3" w:rsidRPr="001B4450" w:rsidRDefault="002349C3" w:rsidP="001A04D8">
      <w:pPr>
        <w:spacing w:before="120" w:after="60" w:line="271" w:lineRule="auto"/>
        <w:ind w:firstLine="567"/>
        <w:jc w:val="both"/>
        <w:rPr>
          <w:sz w:val="26"/>
          <w:szCs w:val="26"/>
          <w:lang w:val="sv-SE"/>
        </w:rPr>
      </w:pPr>
      <w:r w:rsidRPr="001B4450">
        <w:rPr>
          <w:sz w:val="26"/>
          <w:szCs w:val="26"/>
          <w:lang w:val="sv-SE"/>
        </w:rPr>
        <w:t xml:space="preserve">Cán bộ Trạm y tế đã được tập huấn trực tiếp phỏng vấn gia đình (bố, mẹ, ông, bà...) về sự phát triển của tất cả mọi trẻ (trẻ bình thường và trẻ khuyết tật ở lứa tuổi 0-6 tuổi) tại Trạm </w:t>
      </w:r>
      <w:r w:rsidRPr="001B4450">
        <w:rPr>
          <w:sz w:val="26"/>
          <w:szCs w:val="26"/>
          <w:lang w:val="sv-SE"/>
        </w:rPr>
        <w:lastRenderedPageBreak/>
        <w:t xml:space="preserve">Y tế xã (lồng ghép với các chương trình chăm sóc sức khỏe khác), tại trường học (Mẫu giáo) hoặc tại nhà. </w:t>
      </w:r>
    </w:p>
    <w:p w14:paraId="4AFFA5FC" w14:textId="77777777" w:rsidR="002349C3" w:rsidRPr="001B4450" w:rsidRDefault="002349C3" w:rsidP="001A04D8">
      <w:pPr>
        <w:spacing w:before="120" w:after="60" w:line="271" w:lineRule="auto"/>
        <w:ind w:firstLine="567"/>
        <w:jc w:val="both"/>
        <w:rPr>
          <w:sz w:val="26"/>
          <w:szCs w:val="26"/>
          <w:lang w:val="sv-SE"/>
        </w:rPr>
      </w:pPr>
      <w:r w:rsidRPr="001B4450">
        <w:rPr>
          <w:sz w:val="26"/>
          <w:szCs w:val="26"/>
          <w:lang w:val="sv-SE"/>
        </w:rPr>
        <w:t>Đối với trẻ sơ sinh: Các bác sỹ, nữ hộ sinh, y tá tại các phòng đẻ khoa sản, nhà hộ sinh, trạm y tế trực tiếp phỏng vấn và quan sát phát hiện các dị tật bẩm sinh của trẻ sơ sinh trước khi cho trẻ về nhà.</w:t>
      </w:r>
    </w:p>
    <w:p w14:paraId="4C8F9893" w14:textId="77777777" w:rsidR="002349C3" w:rsidRPr="005A1CF9" w:rsidRDefault="002349C3" w:rsidP="001A04D8">
      <w:pPr>
        <w:widowControl w:val="0"/>
        <w:numPr>
          <w:ilvl w:val="0"/>
          <w:numId w:val="29"/>
        </w:numPr>
        <w:spacing w:before="120" w:after="60" w:line="271" w:lineRule="auto"/>
        <w:ind w:left="0" w:firstLine="567"/>
        <w:jc w:val="both"/>
        <w:rPr>
          <w:sz w:val="26"/>
          <w:szCs w:val="26"/>
          <w:lang w:val="sv-SE"/>
        </w:rPr>
      </w:pPr>
      <w:r w:rsidRPr="001B4450">
        <w:rPr>
          <w:i/>
          <w:sz w:val="26"/>
          <w:szCs w:val="26"/>
          <w:lang w:val="sv-SE"/>
        </w:rPr>
        <w:t xml:space="preserve">Gia đình tự sàng lọc trẻ khuyết tật </w:t>
      </w:r>
    </w:p>
    <w:p w14:paraId="3BDD2C0D" w14:textId="77777777" w:rsidR="002349C3" w:rsidRPr="005A1CF9" w:rsidRDefault="002349C3" w:rsidP="001A04D8">
      <w:pPr>
        <w:widowControl w:val="0"/>
        <w:spacing w:before="120" w:after="60" w:line="271" w:lineRule="auto"/>
        <w:ind w:firstLine="567"/>
        <w:jc w:val="both"/>
        <w:rPr>
          <w:sz w:val="26"/>
          <w:szCs w:val="26"/>
          <w:lang w:val="sv-SE"/>
        </w:rPr>
      </w:pPr>
      <w:r w:rsidRPr="001B4450">
        <w:rPr>
          <w:sz w:val="26"/>
          <w:szCs w:val="26"/>
          <w:lang w:val="sv-SE"/>
        </w:rPr>
        <w:t xml:space="preserve">Gia đình có thể liên hệ với các cơ sở y tế (xã, huyện, tỉnh, trung ương) để có được </w:t>
      </w:r>
      <w:r w:rsidRPr="005A1CF9">
        <w:rPr>
          <w:sz w:val="26"/>
          <w:szCs w:val="26"/>
          <w:lang w:val="sv-SE"/>
        </w:rPr>
        <w:t xml:space="preserve">Phiếu sàng lọc phát hiện sớm rối loạn phát triển của trẻ (Phiếu rời, Phiếu đã được in vào Sổ khám bệnh, Sổ theo dõi sức khỏe bà mẹ và trẻ em, Sổ theo dõi sức khỏe học sinh mầm non hoặc Phiếu treo tường của Trạm y tế). </w:t>
      </w:r>
    </w:p>
    <w:p w14:paraId="2EEFB0BC" w14:textId="77777777" w:rsidR="002349C3" w:rsidRPr="005A1CF9" w:rsidRDefault="002349C3" w:rsidP="001A04D8">
      <w:pPr>
        <w:widowControl w:val="0"/>
        <w:spacing w:before="120" w:after="60" w:line="271" w:lineRule="auto"/>
        <w:ind w:firstLine="567"/>
        <w:jc w:val="both"/>
        <w:rPr>
          <w:sz w:val="26"/>
          <w:szCs w:val="26"/>
          <w:lang w:val="sv-SE"/>
        </w:rPr>
      </w:pPr>
      <w:r w:rsidRPr="005A1CF9">
        <w:rPr>
          <w:sz w:val="26"/>
          <w:szCs w:val="26"/>
          <w:lang w:val="sv-SE"/>
        </w:rPr>
        <w:t>Gia đình tự trả lời các câu hỏi trong phiếu. Nếu thấy trẻ có dấu hiệu rối loạn phát triển gia đình liên hệ với cán bộ y tế Trạm Y tế xã để được hướng dẫn khám chẩn đoán xác định và phân loại khuyết tật tiếp.</w:t>
      </w:r>
    </w:p>
    <w:p w14:paraId="3C5BF71C" w14:textId="77777777" w:rsidR="002349C3" w:rsidRPr="001B4450" w:rsidRDefault="002349C3" w:rsidP="001A04D8">
      <w:pPr>
        <w:numPr>
          <w:ilvl w:val="0"/>
          <w:numId w:val="29"/>
        </w:numPr>
        <w:spacing w:before="120" w:after="60" w:line="271" w:lineRule="auto"/>
        <w:ind w:left="0" w:firstLine="567"/>
        <w:jc w:val="both"/>
        <w:rPr>
          <w:sz w:val="26"/>
          <w:szCs w:val="26"/>
          <w:lang w:val="vi-VN"/>
        </w:rPr>
      </w:pPr>
      <w:r w:rsidRPr="001B4450">
        <w:rPr>
          <w:i/>
          <w:sz w:val="26"/>
          <w:szCs w:val="26"/>
          <w:lang w:val="vi-VN"/>
        </w:rPr>
        <w:t>Tại các phòng đẻ của khoa sản, nhà hộ sinh</w:t>
      </w:r>
      <w:r w:rsidRPr="001B4450">
        <w:rPr>
          <w:sz w:val="26"/>
          <w:szCs w:val="26"/>
          <w:lang w:val="vi-VN"/>
        </w:rPr>
        <w:t xml:space="preserve">: </w:t>
      </w:r>
    </w:p>
    <w:p w14:paraId="2F23CCB5" w14:textId="77777777" w:rsidR="002349C3" w:rsidRPr="001B4450" w:rsidRDefault="002349C3" w:rsidP="001A04D8">
      <w:pPr>
        <w:spacing w:before="120" w:after="60" w:line="271" w:lineRule="auto"/>
        <w:ind w:firstLine="567"/>
        <w:jc w:val="both"/>
        <w:rPr>
          <w:sz w:val="26"/>
          <w:szCs w:val="26"/>
          <w:lang w:val="vi-VN"/>
        </w:rPr>
      </w:pPr>
      <w:r w:rsidRPr="001B4450">
        <w:rPr>
          <w:sz w:val="26"/>
          <w:szCs w:val="26"/>
          <w:lang w:val="vi-VN"/>
        </w:rPr>
        <w:t>Các nữ hộ sinh có trách nhiệm Sàng lọc phát hiện các dị tật bẩm sinh của trẻ sơ sinh trước khi cho trẻ về nhà, ghi chép vào hồ sơ các dấu hiệu bất thường của trẻ.</w:t>
      </w:r>
    </w:p>
    <w:p w14:paraId="0B7105F0" w14:textId="77777777" w:rsidR="002349C3" w:rsidRPr="001B4450" w:rsidRDefault="002349C3" w:rsidP="001A04D8">
      <w:pPr>
        <w:numPr>
          <w:ilvl w:val="0"/>
          <w:numId w:val="29"/>
        </w:numPr>
        <w:spacing w:before="120" w:after="60" w:line="271" w:lineRule="auto"/>
        <w:ind w:left="0" w:firstLine="567"/>
        <w:jc w:val="both"/>
        <w:rPr>
          <w:sz w:val="26"/>
          <w:szCs w:val="26"/>
          <w:lang w:val="vi-VN"/>
        </w:rPr>
      </w:pPr>
      <w:r w:rsidRPr="001B4450">
        <w:rPr>
          <w:i/>
          <w:sz w:val="26"/>
          <w:szCs w:val="26"/>
          <w:lang w:val="vi-VN"/>
        </w:rPr>
        <w:t>Tại các khoa khám bệnh, trạm y tế</w:t>
      </w:r>
      <w:r w:rsidRPr="001B4450">
        <w:rPr>
          <w:sz w:val="26"/>
          <w:szCs w:val="26"/>
          <w:lang w:val="vi-VN"/>
        </w:rPr>
        <w:t xml:space="preserve"> </w:t>
      </w:r>
    </w:p>
    <w:p w14:paraId="09FD74EC" w14:textId="77777777" w:rsidR="002349C3" w:rsidRPr="001B4450" w:rsidRDefault="002349C3" w:rsidP="001A04D8">
      <w:pPr>
        <w:spacing w:before="120" w:after="60" w:line="271" w:lineRule="auto"/>
        <w:ind w:firstLine="567"/>
        <w:jc w:val="both"/>
        <w:rPr>
          <w:sz w:val="26"/>
          <w:szCs w:val="26"/>
          <w:lang w:val="vi-VN"/>
        </w:rPr>
      </w:pPr>
      <w:r w:rsidRPr="001B4450">
        <w:rPr>
          <w:sz w:val="26"/>
          <w:szCs w:val="26"/>
          <w:lang w:val="vi-VN"/>
        </w:rPr>
        <w:t>In bộ câu hỏi sàng lọc phát hiện sớm rối loạn phát triển của trẻ thành các tờ tranh treo tường với các hình ảnh sinh động, dễ hiểu treo trên cửa các phòng khám bệnh, phòng điều trị để cha mẹ và người chăm sóc trẻ có thể dễ dàng đọc và tự sàng lọc cho con em mình.</w:t>
      </w:r>
    </w:p>
    <w:p w14:paraId="5B7B4611" w14:textId="77777777" w:rsidR="002349C3" w:rsidRPr="001B4450" w:rsidRDefault="002349C3" w:rsidP="001A04D8">
      <w:pPr>
        <w:numPr>
          <w:ilvl w:val="0"/>
          <w:numId w:val="29"/>
        </w:numPr>
        <w:spacing w:before="120" w:after="60" w:line="269" w:lineRule="auto"/>
        <w:ind w:left="0" w:firstLine="567"/>
        <w:jc w:val="both"/>
        <w:rPr>
          <w:sz w:val="26"/>
          <w:szCs w:val="26"/>
          <w:lang w:val="vi-VN"/>
        </w:rPr>
      </w:pPr>
      <w:r w:rsidRPr="001B4450">
        <w:rPr>
          <w:i/>
          <w:sz w:val="26"/>
          <w:szCs w:val="26"/>
          <w:lang w:val="vi-VN"/>
        </w:rPr>
        <w:t>Tại các trường mầm non</w:t>
      </w:r>
    </w:p>
    <w:p w14:paraId="233BED31" w14:textId="77777777" w:rsidR="002349C3" w:rsidRPr="001B4450" w:rsidRDefault="002349C3" w:rsidP="001A04D8">
      <w:pPr>
        <w:spacing w:before="120" w:after="60" w:line="269" w:lineRule="auto"/>
        <w:ind w:firstLine="567"/>
        <w:jc w:val="both"/>
        <w:rPr>
          <w:sz w:val="26"/>
          <w:szCs w:val="26"/>
          <w:lang w:val="vi-VN"/>
        </w:rPr>
      </w:pPr>
      <w:r w:rsidRPr="001B4450">
        <w:rPr>
          <w:sz w:val="26"/>
          <w:szCs w:val="26"/>
          <w:lang w:val="vi-VN"/>
        </w:rPr>
        <w:t>In bộ câu hỏi sàng lọc sàng lọc phát hiện sớm rối loạn phát triển của trẻ vào sổ theo dõi học sinh mầm non để giáo viên, người nuôi trẻ dễ dàng và thuận tiện theo dõi và phát hiện các dấu hiệu chậm phát triển và dấu hiệu nghi ngờ khuyết tật trẻ.</w:t>
      </w:r>
    </w:p>
    <w:p w14:paraId="4D0743AC" w14:textId="77777777" w:rsidR="002349C3" w:rsidRPr="001B4450" w:rsidRDefault="002349C3" w:rsidP="001A04D8">
      <w:pPr>
        <w:widowControl w:val="0"/>
        <w:numPr>
          <w:ilvl w:val="0"/>
          <w:numId w:val="30"/>
        </w:numPr>
        <w:tabs>
          <w:tab w:val="left" w:pos="840"/>
        </w:tabs>
        <w:spacing w:before="120" w:after="60" w:line="269" w:lineRule="auto"/>
        <w:ind w:left="0" w:firstLine="567"/>
        <w:jc w:val="both"/>
        <w:rPr>
          <w:sz w:val="26"/>
          <w:szCs w:val="26"/>
          <w:lang w:val="sv-SE"/>
        </w:rPr>
      </w:pPr>
      <w:r w:rsidRPr="001B4450">
        <w:rPr>
          <w:i/>
          <w:iCs/>
          <w:sz w:val="26"/>
          <w:szCs w:val="26"/>
          <w:lang w:val="sv-SE"/>
        </w:rPr>
        <w:t xml:space="preserve">Sử lý sau sàng lọc </w:t>
      </w:r>
    </w:p>
    <w:p w14:paraId="2ABBF347" w14:textId="77777777" w:rsidR="002349C3" w:rsidRPr="001B4450" w:rsidRDefault="002349C3" w:rsidP="001A04D8">
      <w:pPr>
        <w:widowControl w:val="0"/>
        <w:numPr>
          <w:ilvl w:val="0"/>
          <w:numId w:val="33"/>
        </w:numPr>
        <w:spacing w:before="120" w:after="60" w:line="269" w:lineRule="auto"/>
        <w:ind w:left="0" w:firstLine="567"/>
        <w:jc w:val="both"/>
        <w:rPr>
          <w:sz w:val="26"/>
          <w:szCs w:val="26"/>
          <w:lang w:val="sv-SE"/>
        </w:rPr>
      </w:pPr>
      <w:r w:rsidRPr="001B4450">
        <w:rPr>
          <w:i/>
          <w:sz w:val="26"/>
          <w:szCs w:val="26"/>
          <w:lang w:val="sv-SE"/>
        </w:rPr>
        <w:t>Hẹn sàng lọc vào mốc tuổi tiếp theo</w:t>
      </w:r>
    </w:p>
    <w:p w14:paraId="0770C3D0" w14:textId="77777777" w:rsidR="002349C3" w:rsidRPr="001B4450" w:rsidRDefault="002349C3" w:rsidP="001A04D8">
      <w:pPr>
        <w:widowControl w:val="0"/>
        <w:spacing w:before="120" w:after="60" w:line="269" w:lineRule="auto"/>
        <w:ind w:firstLine="567"/>
        <w:jc w:val="both"/>
        <w:rPr>
          <w:sz w:val="26"/>
          <w:szCs w:val="26"/>
          <w:lang w:val="sv-SE"/>
        </w:rPr>
      </w:pPr>
      <w:r w:rsidRPr="001B4450">
        <w:rPr>
          <w:sz w:val="26"/>
          <w:szCs w:val="26"/>
          <w:lang w:val="sv-SE"/>
        </w:rPr>
        <w:t>Tất cả các trẻ có kết quả sàng lọc là bình thường hay bất thường đều sẽ được hẹn sàng lọc rối loạn phát triển vào lứa tuổi tiếp tới (Ví dụ: trẻ có kết quả sàng lọc lúc 12 tháng tuổi là bình thường sẽ hẹn sàng lọc tiếp khi 18 tháng tuổi.</w:t>
      </w:r>
    </w:p>
    <w:p w14:paraId="0C14ADF3" w14:textId="77777777" w:rsidR="002349C3" w:rsidRPr="001B4450" w:rsidRDefault="002349C3" w:rsidP="001A04D8">
      <w:pPr>
        <w:widowControl w:val="0"/>
        <w:numPr>
          <w:ilvl w:val="0"/>
          <w:numId w:val="33"/>
        </w:numPr>
        <w:spacing w:before="120" w:after="60" w:line="269" w:lineRule="auto"/>
        <w:ind w:left="0" w:firstLine="567"/>
        <w:jc w:val="both"/>
        <w:rPr>
          <w:sz w:val="26"/>
          <w:szCs w:val="26"/>
          <w:lang w:val="sv-SE"/>
        </w:rPr>
      </w:pPr>
      <w:r w:rsidRPr="001B4450">
        <w:rPr>
          <w:i/>
          <w:sz w:val="26"/>
          <w:szCs w:val="26"/>
          <w:lang w:val="sv-SE"/>
        </w:rPr>
        <w:t>Gửi khám chấn đoán và phân loại khuyết tật</w:t>
      </w:r>
    </w:p>
    <w:p w14:paraId="1061FD46" w14:textId="77777777" w:rsidR="002349C3" w:rsidRPr="001B4450" w:rsidRDefault="002349C3" w:rsidP="001A04D8">
      <w:pPr>
        <w:widowControl w:val="0"/>
        <w:spacing w:before="120" w:after="60" w:line="269" w:lineRule="auto"/>
        <w:ind w:firstLine="567"/>
        <w:jc w:val="both"/>
        <w:rPr>
          <w:sz w:val="26"/>
          <w:szCs w:val="26"/>
          <w:lang w:val="sv-SE"/>
        </w:rPr>
      </w:pPr>
      <w:r w:rsidRPr="001B4450">
        <w:rPr>
          <w:sz w:val="26"/>
          <w:szCs w:val="26"/>
          <w:lang w:val="sv-SE"/>
        </w:rPr>
        <w:t xml:space="preserve">Tất cả các trẻ bị nghi ngờ có rối loạn phát triển qua sàng lọc sẽ được sử lý theo một hoặc hai cách sau: </w:t>
      </w:r>
    </w:p>
    <w:p w14:paraId="1A3E3089" w14:textId="77777777" w:rsidR="002349C3" w:rsidRPr="001B4450" w:rsidRDefault="002349C3" w:rsidP="001A04D8">
      <w:pPr>
        <w:widowControl w:val="0"/>
        <w:numPr>
          <w:ilvl w:val="0"/>
          <w:numId w:val="32"/>
        </w:numPr>
        <w:spacing w:before="120" w:after="60" w:line="269" w:lineRule="auto"/>
        <w:ind w:left="0" w:firstLine="567"/>
        <w:jc w:val="both"/>
        <w:rPr>
          <w:sz w:val="26"/>
          <w:szCs w:val="26"/>
          <w:lang w:val="sv-SE"/>
        </w:rPr>
      </w:pPr>
      <w:r w:rsidRPr="001B4450">
        <w:rPr>
          <w:i/>
          <w:sz w:val="26"/>
          <w:szCs w:val="26"/>
          <w:lang w:val="sv-SE"/>
        </w:rPr>
        <w:t xml:space="preserve">Khám phân loại khuyết tật tại cộng đồng: </w:t>
      </w:r>
      <w:r w:rsidRPr="001B4450">
        <w:rPr>
          <w:sz w:val="26"/>
          <w:szCs w:val="26"/>
          <w:lang w:val="sv-SE"/>
        </w:rPr>
        <w:t>Trạm y tế xã lập danh sách trẻ nghi ngờ bị khuyết tật tại địa phương và tổ chức Khám và Phân loại khuyết tật theo kế hoạch của xã ngay tại cộng đồng, hoặc</w:t>
      </w:r>
    </w:p>
    <w:p w14:paraId="5ED8C3E5" w14:textId="77777777" w:rsidR="002349C3" w:rsidRPr="001B4450" w:rsidRDefault="002349C3" w:rsidP="001A04D8">
      <w:pPr>
        <w:widowControl w:val="0"/>
        <w:numPr>
          <w:ilvl w:val="0"/>
          <w:numId w:val="32"/>
        </w:numPr>
        <w:spacing w:before="120" w:after="60" w:line="269" w:lineRule="auto"/>
        <w:ind w:left="0" w:firstLine="567"/>
        <w:jc w:val="both"/>
        <w:rPr>
          <w:sz w:val="26"/>
          <w:szCs w:val="26"/>
          <w:lang w:val="sv-SE"/>
        </w:rPr>
      </w:pPr>
      <w:r w:rsidRPr="001B4450">
        <w:rPr>
          <w:i/>
          <w:sz w:val="26"/>
          <w:szCs w:val="26"/>
          <w:lang w:val="sv-SE"/>
        </w:rPr>
        <w:t xml:space="preserve">Gửi khám phân loại tại cơ sở y tế tuyến trên: </w:t>
      </w:r>
      <w:r w:rsidRPr="001B4450">
        <w:rPr>
          <w:sz w:val="26"/>
          <w:szCs w:val="26"/>
          <w:lang w:val="sv-SE"/>
        </w:rPr>
        <w:t xml:space="preserve">Cán bộ Trạm Y tế xã chuyển tuyến và hướng dẫn gia đình cho trẻ đi khám chẩn đoán và phân loại khuyết tật ở cơ sở y tế tuyến trên </w:t>
      </w:r>
      <w:r w:rsidRPr="001B4450">
        <w:rPr>
          <w:sz w:val="26"/>
          <w:szCs w:val="26"/>
          <w:lang w:val="sv-SE"/>
        </w:rPr>
        <w:lastRenderedPageBreak/>
        <w:t>nơi có bác sỹ chuyên khoa PHCN Nhi/Thần kinh Nhi/ Phẫu thuật chỉnh hình Nhi…</w:t>
      </w:r>
    </w:p>
    <w:p w14:paraId="3CE01703" w14:textId="77777777" w:rsidR="002349C3" w:rsidRPr="001B4450" w:rsidRDefault="002349C3" w:rsidP="001A04D8">
      <w:pPr>
        <w:widowControl w:val="0"/>
        <w:numPr>
          <w:ilvl w:val="0"/>
          <w:numId w:val="56"/>
        </w:numPr>
        <w:spacing w:before="120" w:after="60" w:line="269" w:lineRule="auto"/>
        <w:ind w:left="0" w:firstLine="567"/>
        <w:jc w:val="both"/>
        <w:rPr>
          <w:sz w:val="26"/>
          <w:szCs w:val="26"/>
          <w:lang w:val="sv-SE"/>
        </w:rPr>
      </w:pPr>
      <w:r w:rsidRPr="001B4450">
        <w:rPr>
          <w:i/>
          <w:sz w:val="26"/>
          <w:szCs w:val="26"/>
          <w:lang w:val="sv-SE"/>
        </w:rPr>
        <w:t xml:space="preserve">Lưu giữ hồ sơ khuyết tật: </w:t>
      </w:r>
      <w:r w:rsidRPr="001B4450">
        <w:rPr>
          <w:sz w:val="26"/>
          <w:szCs w:val="26"/>
          <w:lang w:val="sv-SE"/>
        </w:rPr>
        <w:t>Tất cả hồ sơ, tài liệu liên quan đến sàng lọc khuyết tật được lưu giữ tại Trạm y tế xã.</w:t>
      </w:r>
    </w:p>
    <w:p w14:paraId="7BDF9A5D" w14:textId="77777777" w:rsidR="002349C3" w:rsidRPr="005A1CF9" w:rsidRDefault="002349C3" w:rsidP="001A04D8">
      <w:pPr>
        <w:spacing w:before="120" w:after="60" w:line="269" w:lineRule="auto"/>
        <w:ind w:firstLine="567"/>
        <w:jc w:val="both"/>
        <w:rPr>
          <w:b/>
          <w:i/>
          <w:sz w:val="26"/>
          <w:szCs w:val="26"/>
          <w:u w:val="single"/>
          <w:lang w:val="sv-SE"/>
        </w:rPr>
      </w:pPr>
      <w:r w:rsidRPr="005A1CF9">
        <w:rPr>
          <w:b/>
          <w:i/>
          <w:sz w:val="26"/>
          <w:szCs w:val="26"/>
          <w:u w:val="single"/>
          <w:lang w:val="sv-SE"/>
        </w:rPr>
        <w:t xml:space="preserve">Bước 2: Khám phân loại dạng khuyết tật </w:t>
      </w:r>
    </w:p>
    <w:p w14:paraId="4C31DE8A" w14:textId="77777777" w:rsidR="002349C3" w:rsidRPr="005A1CF9" w:rsidRDefault="002349C3" w:rsidP="001A04D8">
      <w:pPr>
        <w:spacing w:before="120" w:after="60" w:line="269" w:lineRule="auto"/>
        <w:ind w:firstLine="567"/>
        <w:rPr>
          <w:b/>
          <w:sz w:val="26"/>
          <w:szCs w:val="26"/>
          <w:lang w:val="sv-SE"/>
        </w:rPr>
      </w:pPr>
      <w:r w:rsidRPr="005A1CF9">
        <w:rPr>
          <w:b/>
          <w:sz w:val="26"/>
          <w:szCs w:val="26"/>
          <w:lang w:val="sv-SE"/>
        </w:rPr>
        <w:t xml:space="preserve">1) Mục tiêu </w:t>
      </w:r>
    </w:p>
    <w:p w14:paraId="30333E9B" w14:textId="77777777" w:rsidR="002349C3" w:rsidRPr="005A1CF9" w:rsidRDefault="002349C3" w:rsidP="001B4450">
      <w:pPr>
        <w:spacing w:before="120" w:after="60" w:line="276" w:lineRule="auto"/>
        <w:ind w:firstLine="567"/>
        <w:jc w:val="both"/>
        <w:rPr>
          <w:sz w:val="26"/>
          <w:szCs w:val="26"/>
          <w:lang w:val="sv-SE"/>
        </w:rPr>
      </w:pPr>
      <w:r w:rsidRPr="005A1CF9">
        <w:rPr>
          <w:sz w:val="26"/>
          <w:szCs w:val="26"/>
          <w:lang w:val="sv-SE"/>
        </w:rPr>
        <w:t xml:space="preserve">Tất cả trẻ nghi ngờ bị khuyết tật sau sàng lọc phải được khám chẩn đoán xác định và phân loại dạng khuyết tật. </w:t>
      </w:r>
    </w:p>
    <w:p w14:paraId="38F59E6B" w14:textId="77777777" w:rsidR="002349C3" w:rsidRPr="001B4450" w:rsidRDefault="002349C3" w:rsidP="001A04D8">
      <w:pPr>
        <w:spacing w:before="120" w:after="60" w:line="264" w:lineRule="auto"/>
        <w:ind w:firstLine="567"/>
        <w:jc w:val="both"/>
        <w:rPr>
          <w:b/>
          <w:sz w:val="26"/>
          <w:szCs w:val="26"/>
          <w:lang w:val="vi-VN"/>
        </w:rPr>
      </w:pPr>
      <w:r w:rsidRPr="001B4450">
        <w:rPr>
          <w:b/>
          <w:sz w:val="26"/>
          <w:szCs w:val="26"/>
          <w:lang w:val="vi-VN"/>
        </w:rPr>
        <w:t>2) Đối tượng</w:t>
      </w:r>
    </w:p>
    <w:p w14:paraId="41CB4E1B" w14:textId="77777777" w:rsidR="002349C3" w:rsidRPr="001B4450" w:rsidRDefault="002349C3" w:rsidP="001A04D8">
      <w:pPr>
        <w:spacing w:before="120" w:after="60" w:line="264" w:lineRule="auto"/>
        <w:ind w:firstLine="567"/>
        <w:jc w:val="both"/>
        <w:rPr>
          <w:sz w:val="26"/>
          <w:szCs w:val="26"/>
          <w:lang w:val="vi-VN"/>
        </w:rPr>
      </w:pPr>
      <w:r w:rsidRPr="001B4450">
        <w:rPr>
          <w:sz w:val="26"/>
          <w:szCs w:val="26"/>
          <w:lang w:val="vi-VN"/>
        </w:rPr>
        <w:t>Trẻ từ 0-6 tuổi nghi ngờ bị khuyết tật qua sàng lọc rối loạn phát triển theo lứa tuổi.</w:t>
      </w:r>
    </w:p>
    <w:p w14:paraId="2F80367B" w14:textId="77777777" w:rsidR="002349C3" w:rsidRPr="001B4450" w:rsidRDefault="002349C3" w:rsidP="001A04D8">
      <w:pPr>
        <w:spacing w:before="120" w:after="60" w:line="264" w:lineRule="auto"/>
        <w:ind w:firstLine="567"/>
        <w:jc w:val="both"/>
        <w:rPr>
          <w:b/>
          <w:sz w:val="26"/>
          <w:szCs w:val="26"/>
        </w:rPr>
      </w:pPr>
      <w:r w:rsidRPr="001B4450">
        <w:rPr>
          <w:b/>
          <w:sz w:val="26"/>
          <w:szCs w:val="26"/>
          <w:lang w:val="vi-VN"/>
        </w:rPr>
        <w:t>3) Người thực hiện</w:t>
      </w:r>
    </w:p>
    <w:p w14:paraId="64B6C9E6" w14:textId="77777777" w:rsidR="002349C3" w:rsidRPr="001B4450" w:rsidRDefault="002349C3" w:rsidP="001A04D8">
      <w:pPr>
        <w:numPr>
          <w:ilvl w:val="0"/>
          <w:numId w:val="54"/>
        </w:numPr>
        <w:spacing w:before="120" w:after="60" w:line="264" w:lineRule="auto"/>
        <w:ind w:left="0" w:firstLine="567"/>
        <w:jc w:val="both"/>
        <w:rPr>
          <w:sz w:val="26"/>
          <w:szCs w:val="26"/>
          <w:lang w:val="vi-VN"/>
        </w:rPr>
      </w:pPr>
      <w:r w:rsidRPr="001B4450">
        <w:rPr>
          <w:sz w:val="26"/>
          <w:szCs w:val="26"/>
          <w:lang w:val="vi-VN"/>
        </w:rPr>
        <w:t>Khám phân loại khuyết tật tại cộng đồng và đánh giá nhu cầu can thiệp sớm do Bác sỹ PHCN Nhi thực hiện.</w:t>
      </w:r>
    </w:p>
    <w:p w14:paraId="536C65C1" w14:textId="77777777" w:rsidR="002349C3" w:rsidRPr="001B4450" w:rsidRDefault="002349C3" w:rsidP="001A04D8">
      <w:pPr>
        <w:numPr>
          <w:ilvl w:val="0"/>
          <w:numId w:val="54"/>
        </w:numPr>
        <w:spacing w:before="120" w:after="60" w:line="264" w:lineRule="auto"/>
        <w:ind w:left="0" w:firstLine="567"/>
        <w:jc w:val="both"/>
        <w:rPr>
          <w:sz w:val="26"/>
          <w:szCs w:val="26"/>
          <w:lang w:val="vi-VN"/>
        </w:rPr>
      </w:pPr>
      <w:r w:rsidRPr="001B4450">
        <w:rPr>
          <w:sz w:val="26"/>
          <w:szCs w:val="26"/>
          <w:lang w:val="vi-VN"/>
        </w:rPr>
        <w:t>Khám phân loại khuyết tật tại cơ sở tuyến trên do Bác sỹ PHCN Nhi, Thần kinh Nhi, Tâm bệnh Nhi, Tai mũi họng, Răng Hàm mặt Nhi, phẫu thuật chỉnh hình Nhi. Đánh giá sự phát triển do chuyên gia tâm lý, Cán bộ thanh thính học Nhi.</w:t>
      </w:r>
    </w:p>
    <w:p w14:paraId="008877DB" w14:textId="77777777" w:rsidR="002349C3" w:rsidRPr="005A1CF9" w:rsidRDefault="002349C3" w:rsidP="001A04D8">
      <w:pPr>
        <w:spacing w:before="120" w:after="60" w:line="264" w:lineRule="auto"/>
        <w:ind w:firstLine="567"/>
        <w:jc w:val="both"/>
        <w:rPr>
          <w:b/>
          <w:sz w:val="26"/>
          <w:szCs w:val="26"/>
          <w:lang w:val="vi-VN"/>
        </w:rPr>
      </w:pPr>
      <w:r w:rsidRPr="001B4450">
        <w:rPr>
          <w:b/>
          <w:sz w:val="26"/>
          <w:szCs w:val="26"/>
          <w:lang w:val="vi-VN"/>
        </w:rPr>
        <w:t xml:space="preserve">4) Công cụ khám phân loại khuyết tật </w:t>
      </w:r>
    </w:p>
    <w:p w14:paraId="0E6ABEC4" w14:textId="77777777" w:rsidR="002349C3" w:rsidRPr="001B4450" w:rsidRDefault="001A04D8" w:rsidP="001A04D8">
      <w:pPr>
        <w:numPr>
          <w:ilvl w:val="0"/>
          <w:numId w:val="55"/>
        </w:numPr>
        <w:spacing w:before="120" w:after="60" w:line="264" w:lineRule="auto"/>
        <w:ind w:left="0" w:firstLine="567"/>
        <w:jc w:val="both"/>
        <w:rPr>
          <w:sz w:val="26"/>
          <w:szCs w:val="26"/>
          <w:lang w:val="vi-VN"/>
        </w:rPr>
      </w:pPr>
      <w:r>
        <w:rPr>
          <w:sz w:val="26"/>
          <w:szCs w:val="26"/>
          <w:lang w:val="vi-VN"/>
        </w:rPr>
        <w:t xml:space="preserve"> </w:t>
      </w:r>
      <w:r w:rsidR="002349C3" w:rsidRPr="001B4450">
        <w:rPr>
          <w:sz w:val="26"/>
          <w:szCs w:val="26"/>
          <w:lang w:val="vi-VN"/>
        </w:rPr>
        <w:t>Phiếu 1. Đánh giá sự phát triển chung của trẻ (GDA-General developmetal Assessment) và Bộ khám Nhi (Ống nghe, đèn khám tai mũi họng), Bộ khám thần kinh Nhi (Búa phản xạ, thước dây, khám cảm giác...).</w:t>
      </w:r>
    </w:p>
    <w:p w14:paraId="30250D24" w14:textId="77777777" w:rsidR="002349C3" w:rsidRPr="001B4450" w:rsidRDefault="002349C3" w:rsidP="001A04D8">
      <w:pPr>
        <w:numPr>
          <w:ilvl w:val="0"/>
          <w:numId w:val="55"/>
        </w:numPr>
        <w:spacing w:before="120" w:after="60" w:line="264" w:lineRule="auto"/>
        <w:ind w:left="0" w:firstLine="567"/>
        <w:jc w:val="both"/>
        <w:rPr>
          <w:sz w:val="26"/>
          <w:szCs w:val="26"/>
          <w:lang w:val="vi-VN"/>
        </w:rPr>
      </w:pPr>
      <w:r w:rsidRPr="001B4450">
        <w:rPr>
          <w:sz w:val="26"/>
          <w:szCs w:val="26"/>
          <w:lang w:val="vi-VN"/>
        </w:rPr>
        <w:t xml:space="preserve"> Phiếu 2. Đánh giá nhu cầu can thiệp sớm của trẻ.</w:t>
      </w:r>
    </w:p>
    <w:p w14:paraId="1875FC4E" w14:textId="77777777" w:rsidR="002349C3" w:rsidRPr="001B4450" w:rsidRDefault="001A04D8" w:rsidP="001A04D8">
      <w:pPr>
        <w:numPr>
          <w:ilvl w:val="0"/>
          <w:numId w:val="55"/>
        </w:numPr>
        <w:spacing w:before="120" w:after="60" w:line="264" w:lineRule="auto"/>
        <w:ind w:left="0" w:firstLine="567"/>
        <w:jc w:val="both"/>
        <w:rPr>
          <w:sz w:val="26"/>
          <w:szCs w:val="26"/>
          <w:lang w:val="vi-VN"/>
        </w:rPr>
      </w:pPr>
      <w:r>
        <w:rPr>
          <w:sz w:val="26"/>
          <w:szCs w:val="26"/>
          <w:lang w:val="vi-VN"/>
        </w:rPr>
        <w:t xml:space="preserve"> </w:t>
      </w:r>
      <w:r w:rsidR="002349C3" w:rsidRPr="001B4450">
        <w:rPr>
          <w:sz w:val="26"/>
          <w:szCs w:val="26"/>
          <w:lang w:val="vi-VN"/>
        </w:rPr>
        <w:t>Phiếu 3. Điều tra nhu cầu can thiệp sớm cho trẻ khuyết tật của gia đình.</w:t>
      </w:r>
    </w:p>
    <w:p w14:paraId="015CEC7B" w14:textId="77777777" w:rsidR="002349C3" w:rsidRPr="005A1CF9" w:rsidRDefault="002349C3" w:rsidP="001A04D8">
      <w:pPr>
        <w:spacing w:before="120" w:after="60" w:line="264" w:lineRule="auto"/>
        <w:ind w:firstLine="567"/>
        <w:jc w:val="both"/>
        <w:rPr>
          <w:b/>
          <w:sz w:val="26"/>
          <w:szCs w:val="26"/>
          <w:lang w:val="vi-VN"/>
        </w:rPr>
      </w:pPr>
      <w:r w:rsidRPr="001B4450">
        <w:rPr>
          <w:b/>
          <w:sz w:val="26"/>
          <w:szCs w:val="26"/>
          <w:lang w:val="vi-VN"/>
        </w:rPr>
        <w:t>5) Quy trình khám phân loại khuyết tật tại cộng đồng</w:t>
      </w:r>
    </w:p>
    <w:p w14:paraId="64E8E5FD" w14:textId="77777777" w:rsidR="002349C3" w:rsidRPr="001B4450" w:rsidRDefault="002349C3" w:rsidP="001A04D8">
      <w:pPr>
        <w:numPr>
          <w:ilvl w:val="0"/>
          <w:numId w:val="57"/>
        </w:numPr>
        <w:spacing w:before="120" w:after="60" w:line="264" w:lineRule="auto"/>
        <w:ind w:left="0" w:firstLine="567"/>
        <w:jc w:val="both"/>
        <w:rPr>
          <w:sz w:val="26"/>
          <w:szCs w:val="26"/>
        </w:rPr>
      </w:pPr>
      <w:r w:rsidRPr="001B4450">
        <w:rPr>
          <w:i/>
          <w:sz w:val="26"/>
          <w:szCs w:val="26"/>
          <w:lang w:val="vi-VN"/>
        </w:rPr>
        <w:t>Công tác chuẩn bị</w:t>
      </w:r>
    </w:p>
    <w:p w14:paraId="55CBFF0D" w14:textId="77777777" w:rsidR="002349C3" w:rsidRPr="001B4450" w:rsidRDefault="002349C3" w:rsidP="001A04D8">
      <w:pPr>
        <w:widowControl w:val="0"/>
        <w:spacing w:before="120" w:after="60" w:line="264" w:lineRule="auto"/>
        <w:ind w:firstLine="567"/>
        <w:jc w:val="both"/>
        <w:rPr>
          <w:sz w:val="26"/>
          <w:szCs w:val="26"/>
          <w:lang w:val="sv-SE"/>
        </w:rPr>
      </w:pPr>
      <w:r w:rsidRPr="001B4450">
        <w:rPr>
          <w:sz w:val="26"/>
          <w:szCs w:val="26"/>
          <w:lang w:val="sv-SE"/>
        </w:rPr>
        <w:t>Lập kế hoạch (kinh phí, nhân lực, thời gian, địa điểm...).</w:t>
      </w:r>
    </w:p>
    <w:p w14:paraId="0E048525" w14:textId="77777777" w:rsidR="002349C3" w:rsidRPr="001B4450" w:rsidRDefault="002349C3" w:rsidP="001A04D8">
      <w:pPr>
        <w:widowControl w:val="0"/>
        <w:spacing w:before="120" w:after="60" w:line="264" w:lineRule="auto"/>
        <w:ind w:firstLine="567"/>
        <w:jc w:val="both"/>
        <w:rPr>
          <w:sz w:val="26"/>
          <w:szCs w:val="26"/>
          <w:lang w:val="sv-SE"/>
        </w:rPr>
      </w:pPr>
      <w:r w:rsidRPr="001B4450">
        <w:rPr>
          <w:sz w:val="26"/>
          <w:szCs w:val="26"/>
          <w:lang w:val="sv-SE"/>
        </w:rPr>
        <w:t xml:space="preserve">Phân công trách nhiệm cho cán bộ Trạm y tế tham gia tổ chức khám phân loại khuyết tật. </w:t>
      </w:r>
    </w:p>
    <w:p w14:paraId="5E7493BD" w14:textId="77777777" w:rsidR="002349C3" w:rsidRPr="001A04D8" w:rsidRDefault="002349C3" w:rsidP="001A04D8">
      <w:pPr>
        <w:widowControl w:val="0"/>
        <w:spacing w:before="120" w:after="60" w:line="264" w:lineRule="auto"/>
        <w:ind w:firstLine="567"/>
        <w:jc w:val="both"/>
        <w:rPr>
          <w:spacing w:val="-2"/>
          <w:sz w:val="26"/>
          <w:szCs w:val="26"/>
          <w:lang w:val="sv-SE"/>
        </w:rPr>
      </w:pPr>
      <w:r w:rsidRPr="001A04D8">
        <w:rPr>
          <w:spacing w:val="-2"/>
          <w:sz w:val="26"/>
          <w:szCs w:val="26"/>
          <w:lang w:val="sv-SE"/>
        </w:rPr>
        <w:t>Thông báo cho các hộ gia đình có trẻ bị nghi ngờ khuyết tật trong toàn xã biết về kế hoạch khám phân loại khuyết tật ở trẻ em.</w:t>
      </w:r>
    </w:p>
    <w:p w14:paraId="39549573" w14:textId="77777777" w:rsidR="002349C3" w:rsidRPr="001B4450" w:rsidRDefault="002349C3" w:rsidP="001A04D8">
      <w:pPr>
        <w:widowControl w:val="0"/>
        <w:spacing w:before="120" w:after="60" w:line="264" w:lineRule="auto"/>
        <w:ind w:firstLine="567"/>
        <w:jc w:val="both"/>
        <w:rPr>
          <w:sz w:val="26"/>
          <w:szCs w:val="26"/>
          <w:lang w:val="vi-VN"/>
        </w:rPr>
      </w:pPr>
      <w:r w:rsidRPr="001B4450">
        <w:rPr>
          <w:sz w:val="26"/>
          <w:szCs w:val="26"/>
          <w:lang w:val="vi-VN"/>
        </w:rPr>
        <w:t xml:space="preserve">Đoàn khám phân loại khuyết tật: Bác sỹ PHCN chịu trách nhiệm chính, ngoài ra có thể mời các chuyên gia về Tai mũi họng, Tâm bệnh, Thần kinh, Tâm lý phát triển trẻ em...tùy vào kinh phí của địa phương. </w:t>
      </w:r>
    </w:p>
    <w:p w14:paraId="7CF623CE"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vi-VN"/>
        </w:rPr>
        <w:t xml:space="preserve"> Địa điểm khám phân loại khuyết tật: có thể ở huyện, cụm xã hoặc xã.</w:t>
      </w:r>
    </w:p>
    <w:p w14:paraId="09C89D89" w14:textId="77777777" w:rsidR="002349C3" w:rsidRPr="005A1CF9" w:rsidRDefault="002349C3" w:rsidP="001B4450">
      <w:pPr>
        <w:numPr>
          <w:ilvl w:val="0"/>
          <w:numId w:val="57"/>
        </w:numPr>
        <w:spacing w:before="120" w:after="60" w:line="276" w:lineRule="auto"/>
        <w:ind w:left="0" w:firstLine="567"/>
        <w:jc w:val="both"/>
        <w:rPr>
          <w:sz w:val="26"/>
          <w:szCs w:val="26"/>
          <w:lang w:val="sv-SE"/>
        </w:rPr>
      </w:pPr>
      <w:r w:rsidRPr="001B4450">
        <w:rPr>
          <w:i/>
          <w:sz w:val="26"/>
          <w:szCs w:val="26"/>
          <w:lang w:val="vi-VN"/>
        </w:rPr>
        <w:t>Triển khai khám phân loại khuyết tật theo kế hoạch</w:t>
      </w:r>
    </w:p>
    <w:p w14:paraId="70504272" w14:textId="77777777" w:rsidR="002349C3" w:rsidRPr="005A1CF9" w:rsidRDefault="002349C3" w:rsidP="001A04D8">
      <w:pPr>
        <w:numPr>
          <w:ilvl w:val="0"/>
          <w:numId w:val="58"/>
        </w:numPr>
        <w:tabs>
          <w:tab w:val="left" w:pos="840"/>
        </w:tabs>
        <w:spacing w:before="120" w:after="60" w:line="276" w:lineRule="auto"/>
        <w:ind w:left="0" w:firstLine="567"/>
        <w:jc w:val="both"/>
        <w:rPr>
          <w:sz w:val="26"/>
          <w:szCs w:val="26"/>
          <w:lang w:val="sv-SE"/>
        </w:rPr>
      </w:pPr>
      <w:r w:rsidRPr="001B4450">
        <w:rPr>
          <w:i/>
          <w:sz w:val="26"/>
          <w:szCs w:val="26"/>
          <w:lang w:val="vi-VN"/>
        </w:rPr>
        <w:t xml:space="preserve">Khám </w:t>
      </w:r>
      <w:r w:rsidRPr="005A1CF9">
        <w:rPr>
          <w:i/>
          <w:sz w:val="26"/>
          <w:szCs w:val="26"/>
          <w:lang w:val="sv-SE"/>
        </w:rPr>
        <w:t>đánh giá sự phát triển toàn diện</w:t>
      </w:r>
      <w:r w:rsidRPr="005A1CF9">
        <w:rPr>
          <w:sz w:val="26"/>
          <w:szCs w:val="26"/>
          <w:lang w:val="sv-SE"/>
        </w:rPr>
        <w:t xml:space="preserve"> do bác sỹ PHCN và bác sỹ Nhi thực hiện. Nội dung khám bao gồm Khám tổng quát, đánh giá kỹ năng Vận động thô, vận động tinh, Cá </w:t>
      </w:r>
      <w:r w:rsidRPr="005A1CF9">
        <w:rPr>
          <w:sz w:val="26"/>
          <w:szCs w:val="26"/>
          <w:lang w:val="sv-SE"/>
        </w:rPr>
        <w:lastRenderedPageBreak/>
        <w:t xml:space="preserve">nhân-Xã hội, Nhận thức, Giao tiếp-Ngôn ngữ, Hành vi… Kết luận khám: Chẩn đoán </w:t>
      </w:r>
      <w:r w:rsidRPr="001B4450">
        <w:rPr>
          <w:sz w:val="26"/>
          <w:szCs w:val="26"/>
          <w:lang w:val="vi-VN"/>
        </w:rPr>
        <w:t>dạng khuyết tật, Mức độ khuyết tật</w:t>
      </w:r>
      <w:r w:rsidRPr="005A1CF9">
        <w:rPr>
          <w:sz w:val="26"/>
          <w:szCs w:val="26"/>
          <w:lang w:val="sv-SE"/>
        </w:rPr>
        <w:t xml:space="preserve">. </w:t>
      </w:r>
    </w:p>
    <w:p w14:paraId="5211F9A9" w14:textId="77777777" w:rsidR="002349C3" w:rsidRPr="001B4450" w:rsidRDefault="002349C3" w:rsidP="001A04D8">
      <w:pPr>
        <w:numPr>
          <w:ilvl w:val="0"/>
          <w:numId w:val="58"/>
        </w:numPr>
        <w:tabs>
          <w:tab w:val="left" w:pos="840"/>
        </w:tabs>
        <w:spacing w:before="120" w:after="60" w:line="276" w:lineRule="auto"/>
        <w:ind w:left="0" w:firstLine="567"/>
        <w:jc w:val="both"/>
        <w:rPr>
          <w:sz w:val="26"/>
          <w:szCs w:val="26"/>
          <w:lang w:val="vi-VN"/>
        </w:rPr>
      </w:pPr>
      <w:r w:rsidRPr="001B4450">
        <w:rPr>
          <w:i/>
          <w:sz w:val="26"/>
          <w:szCs w:val="26"/>
          <w:lang w:val="vi-VN"/>
        </w:rPr>
        <w:t xml:space="preserve">Đánh giá nhu cầu can thiệp sớm của trẻ: </w:t>
      </w:r>
      <w:r w:rsidRPr="001B4450">
        <w:rPr>
          <w:sz w:val="26"/>
          <w:szCs w:val="26"/>
          <w:lang w:val="vi-VN"/>
        </w:rPr>
        <w:t>bác sỹ PHCN/ KTV PHCN/ Điều dưỡng đã được tập huấn</w:t>
      </w:r>
      <w:r w:rsidRPr="001B4450">
        <w:rPr>
          <w:i/>
          <w:sz w:val="26"/>
          <w:szCs w:val="26"/>
          <w:lang w:val="vi-VN"/>
        </w:rPr>
        <w:t xml:space="preserve"> </w:t>
      </w:r>
      <w:r w:rsidRPr="001B4450">
        <w:rPr>
          <w:sz w:val="26"/>
          <w:szCs w:val="26"/>
          <w:lang w:val="vi-VN"/>
        </w:rPr>
        <w:t>đ</w:t>
      </w:r>
      <w:r w:rsidRPr="005A1CF9">
        <w:rPr>
          <w:sz w:val="26"/>
          <w:szCs w:val="26"/>
          <w:lang w:val="sv-SE"/>
        </w:rPr>
        <w:t xml:space="preserve">ánh giá </w:t>
      </w:r>
      <w:r w:rsidRPr="001B4450">
        <w:rPr>
          <w:sz w:val="26"/>
          <w:szCs w:val="26"/>
          <w:lang w:val="vi-VN"/>
        </w:rPr>
        <w:t xml:space="preserve">nhu cầu can thiệp </w:t>
      </w:r>
      <w:r w:rsidRPr="005A1CF9">
        <w:rPr>
          <w:sz w:val="26"/>
          <w:szCs w:val="26"/>
          <w:lang w:val="sv-SE"/>
        </w:rPr>
        <w:t xml:space="preserve">sớm vể PHCN </w:t>
      </w:r>
      <w:r w:rsidRPr="001B4450">
        <w:rPr>
          <w:sz w:val="26"/>
          <w:szCs w:val="26"/>
          <w:lang w:val="vi-VN"/>
        </w:rPr>
        <w:t>y tế (Vận động trị liệu, Ngôn ngữ trị liệu, Kỹ năng sinh hoạt hàng ngày, Dụng cụ trợ giúp và chỉnh hình, Phẫu thuật chỉnh hình, ...), về giáo dục (chuyên biệt, hòa nhập) và về hỗ trợ xã hội.</w:t>
      </w:r>
    </w:p>
    <w:p w14:paraId="16A3B81E" w14:textId="77777777" w:rsidR="002349C3" w:rsidRPr="005A1CF9" w:rsidRDefault="002349C3" w:rsidP="001A04D8">
      <w:pPr>
        <w:numPr>
          <w:ilvl w:val="0"/>
          <w:numId w:val="58"/>
        </w:numPr>
        <w:tabs>
          <w:tab w:val="left" w:pos="840"/>
        </w:tabs>
        <w:spacing w:before="120" w:after="60" w:line="276" w:lineRule="auto"/>
        <w:ind w:left="0" w:firstLine="567"/>
        <w:jc w:val="both"/>
        <w:rPr>
          <w:sz w:val="26"/>
          <w:szCs w:val="26"/>
          <w:lang w:val="vi-VN"/>
        </w:rPr>
      </w:pPr>
      <w:r w:rsidRPr="001B4450">
        <w:rPr>
          <w:i/>
          <w:sz w:val="26"/>
          <w:szCs w:val="26"/>
          <w:lang w:val="vi-VN"/>
        </w:rPr>
        <w:t xml:space="preserve">Điều tra nhu cầu can thiệp sớm của gia đình có trẻ khuyết tật: </w:t>
      </w:r>
      <w:r w:rsidRPr="001B4450">
        <w:rPr>
          <w:sz w:val="26"/>
          <w:szCs w:val="26"/>
          <w:lang w:val="vi-VN"/>
        </w:rPr>
        <w:t>bác sỹ PHCN/ KTV PHCN/ Điều dưỡng đã được tập huấn</w:t>
      </w:r>
      <w:r w:rsidRPr="001B4450">
        <w:rPr>
          <w:i/>
          <w:sz w:val="26"/>
          <w:szCs w:val="26"/>
          <w:lang w:val="vi-VN"/>
        </w:rPr>
        <w:t xml:space="preserve"> </w:t>
      </w:r>
      <w:r w:rsidRPr="001B4450">
        <w:rPr>
          <w:sz w:val="26"/>
          <w:szCs w:val="26"/>
          <w:lang w:val="vi-VN"/>
        </w:rPr>
        <w:t>phỏng vấn về nhu cầu của gia đình về can thiệp sớm và hỗ trợ xã hội.</w:t>
      </w:r>
      <w:r w:rsidRPr="005A1CF9">
        <w:rPr>
          <w:sz w:val="26"/>
          <w:szCs w:val="26"/>
          <w:lang w:val="vi-VN"/>
        </w:rPr>
        <w:t xml:space="preserve"> </w:t>
      </w:r>
    </w:p>
    <w:p w14:paraId="21DB03B5" w14:textId="77777777" w:rsidR="002349C3" w:rsidRPr="005A1CF9" w:rsidRDefault="002349C3" w:rsidP="001B4450">
      <w:pPr>
        <w:numPr>
          <w:ilvl w:val="0"/>
          <w:numId w:val="57"/>
        </w:numPr>
        <w:spacing w:before="120" w:after="60" w:line="276" w:lineRule="auto"/>
        <w:ind w:left="0" w:firstLine="567"/>
        <w:jc w:val="both"/>
        <w:rPr>
          <w:sz w:val="26"/>
          <w:szCs w:val="26"/>
          <w:lang w:val="vi-VN"/>
        </w:rPr>
      </w:pPr>
      <w:r w:rsidRPr="001B4450">
        <w:rPr>
          <w:i/>
          <w:sz w:val="26"/>
          <w:szCs w:val="26"/>
          <w:lang w:val="vi-VN"/>
        </w:rPr>
        <w:t>Sử lý sau khám phân loại khuyết tật theo kế hoạch</w:t>
      </w:r>
    </w:p>
    <w:p w14:paraId="6A2A020E"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Thông báo cho gia đình về kết luận khám phân loại khuyết tật, hướng dẫn về can thiệp sớm.</w:t>
      </w:r>
    </w:p>
    <w:p w14:paraId="689DC1FA"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Trạm Y tế xã lập danh sách trẻ khuyết tật của xã và lưu trữ hồ sơ khuyết tật.</w:t>
      </w:r>
    </w:p>
    <w:p w14:paraId="07278D6F"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Báo cáo về Phát hiện sớm trẻ khuyết tật tại địa phương mình cho xã và cấp trên.</w:t>
      </w:r>
    </w:p>
    <w:p w14:paraId="1369873C" w14:textId="77777777" w:rsidR="002349C3" w:rsidRPr="005A1CF9" w:rsidRDefault="002349C3" w:rsidP="001B4450">
      <w:pPr>
        <w:spacing w:before="120" w:after="60" w:line="276" w:lineRule="auto"/>
        <w:ind w:firstLine="567"/>
        <w:jc w:val="both"/>
        <w:rPr>
          <w:b/>
          <w:i/>
          <w:sz w:val="26"/>
          <w:szCs w:val="26"/>
          <w:u w:val="single"/>
          <w:lang w:val="vi-VN"/>
        </w:rPr>
      </w:pPr>
      <w:r w:rsidRPr="001B4450">
        <w:rPr>
          <w:b/>
          <w:i/>
          <w:sz w:val="26"/>
          <w:szCs w:val="26"/>
          <w:u w:val="single"/>
          <w:lang w:val="vi-VN"/>
        </w:rPr>
        <w:t>Bước 3: Can thiệp sớm</w:t>
      </w:r>
    </w:p>
    <w:p w14:paraId="5275CD35" w14:textId="77777777" w:rsidR="002349C3" w:rsidRPr="001B4450" w:rsidRDefault="002349C3" w:rsidP="001B4450">
      <w:pPr>
        <w:spacing w:before="120" w:after="60" w:line="276" w:lineRule="auto"/>
        <w:ind w:firstLine="567"/>
        <w:rPr>
          <w:b/>
          <w:bCs/>
          <w:iCs/>
          <w:sz w:val="26"/>
          <w:szCs w:val="26"/>
          <w:lang w:val="sv-SE"/>
        </w:rPr>
      </w:pPr>
      <w:r w:rsidRPr="001B4450">
        <w:rPr>
          <w:b/>
          <w:bCs/>
          <w:iCs/>
          <w:sz w:val="26"/>
          <w:szCs w:val="26"/>
          <w:lang w:val="sv-SE"/>
        </w:rPr>
        <w:t>1. Mục tiêu Can thiệp sớm khuyết tật ở trẻ em:</w:t>
      </w:r>
    </w:p>
    <w:p w14:paraId="0C4E3DE1" w14:textId="77777777" w:rsidR="002349C3" w:rsidRPr="001B4450" w:rsidRDefault="002349C3" w:rsidP="001B4450">
      <w:pPr>
        <w:spacing w:before="120" w:after="60" w:line="276" w:lineRule="auto"/>
        <w:ind w:firstLine="567"/>
        <w:jc w:val="both"/>
        <w:rPr>
          <w:sz w:val="26"/>
          <w:szCs w:val="26"/>
          <w:lang w:val="sv-SE"/>
        </w:rPr>
      </w:pPr>
      <w:r w:rsidRPr="001B4450">
        <w:rPr>
          <w:sz w:val="26"/>
          <w:szCs w:val="26"/>
          <w:lang w:val="sv-SE"/>
        </w:rPr>
        <w:t>- Tất cả trẻ khuyết tật đã được chẩn đoán xác định tại cộng đồng được quản lý theo dõi và can thiệp tại các tuyến.</w:t>
      </w:r>
    </w:p>
    <w:p w14:paraId="30A88920" w14:textId="77777777" w:rsidR="002349C3" w:rsidRPr="001B4450" w:rsidRDefault="002349C3" w:rsidP="001A04D8">
      <w:pPr>
        <w:spacing w:before="100" w:after="60" w:line="264" w:lineRule="auto"/>
        <w:ind w:firstLine="567"/>
        <w:jc w:val="both"/>
        <w:rPr>
          <w:sz w:val="26"/>
          <w:szCs w:val="26"/>
          <w:lang w:val="sv-SE"/>
        </w:rPr>
      </w:pPr>
      <w:r w:rsidRPr="001B4450">
        <w:rPr>
          <w:sz w:val="26"/>
          <w:szCs w:val="26"/>
          <w:lang w:val="sv-SE"/>
        </w:rPr>
        <w:t>- Tất cả cha mẹ trẻ khuyết tật tại cộng đồng được tập huấn về can thiệp sớm tại nhà.</w:t>
      </w:r>
    </w:p>
    <w:p w14:paraId="4CA166CB" w14:textId="77777777" w:rsidR="002349C3" w:rsidRPr="001B4450" w:rsidRDefault="002349C3" w:rsidP="001A04D8">
      <w:pPr>
        <w:pStyle w:val="Heading3"/>
        <w:keepNext w:val="0"/>
        <w:widowControl w:val="0"/>
        <w:spacing w:before="100" w:after="60" w:line="264" w:lineRule="auto"/>
        <w:ind w:firstLine="567"/>
        <w:rPr>
          <w:i w:val="0"/>
          <w:szCs w:val="26"/>
          <w:lang w:val="sv-SE"/>
        </w:rPr>
      </w:pPr>
      <w:r w:rsidRPr="001B4450">
        <w:rPr>
          <w:i w:val="0"/>
          <w:szCs w:val="26"/>
          <w:lang w:val="sv-SE"/>
        </w:rPr>
        <w:t>2. Cách triển khai Can thiệp sớm trẻ khuyết tật</w:t>
      </w:r>
    </w:p>
    <w:p w14:paraId="66F14F3D" w14:textId="77777777" w:rsidR="002349C3" w:rsidRPr="001A04D8" w:rsidRDefault="002349C3" w:rsidP="001A04D8">
      <w:pPr>
        <w:widowControl w:val="0"/>
        <w:spacing w:before="100" w:after="60" w:line="264" w:lineRule="auto"/>
        <w:ind w:firstLine="567"/>
        <w:rPr>
          <w:i/>
          <w:sz w:val="26"/>
          <w:szCs w:val="26"/>
          <w:lang w:val="sv-SE"/>
        </w:rPr>
      </w:pPr>
      <w:r w:rsidRPr="001A04D8">
        <w:rPr>
          <w:b/>
          <w:bCs/>
          <w:i/>
          <w:sz w:val="26"/>
          <w:szCs w:val="26"/>
          <w:lang w:val="sv-SE"/>
        </w:rPr>
        <w:t>2.1. Can thiệp sớm trẻ khuyết tật tại cộng đồng</w:t>
      </w:r>
    </w:p>
    <w:p w14:paraId="5279BAAA" w14:textId="77777777" w:rsidR="002349C3" w:rsidRPr="001B4450" w:rsidRDefault="002349C3" w:rsidP="001A04D8">
      <w:pPr>
        <w:widowControl w:val="0"/>
        <w:numPr>
          <w:ilvl w:val="0"/>
          <w:numId w:val="21"/>
        </w:numPr>
        <w:spacing w:before="100" w:after="60" w:line="264" w:lineRule="auto"/>
        <w:ind w:left="0" w:firstLine="567"/>
        <w:jc w:val="both"/>
        <w:rPr>
          <w:sz w:val="26"/>
          <w:szCs w:val="26"/>
          <w:lang w:val="sv-SE"/>
        </w:rPr>
      </w:pPr>
      <w:r w:rsidRPr="001B4450">
        <w:rPr>
          <w:i/>
          <w:iCs/>
          <w:sz w:val="26"/>
          <w:szCs w:val="26"/>
          <w:lang w:val="sv-SE"/>
        </w:rPr>
        <w:t>Mục tiêu:</w:t>
      </w:r>
      <w:r w:rsidRPr="001B4450">
        <w:rPr>
          <w:sz w:val="26"/>
          <w:szCs w:val="26"/>
          <w:lang w:val="sv-SE"/>
        </w:rPr>
        <w:t xml:space="preserve"> </w:t>
      </w:r>
    </w:p>
    <w:p w14:paraId="22FAEDFE"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Tất cả trẻ khuyết tật dưới 6 tuổi tại địa phương đều được lập hồ sơ can thiệp sớm.</w:t>
      </w:r>
    </w:p>
    <w:p w14:paraId="0F88E1C6"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Tất cả trẻ khuyết tật dưới 6 tuổi tại địa phương có nhu cầu PHCN đều được can thiệp sớm tại cộng đồng.</w:t>
      </w:r>
    </w:p>
    <w:p w14:paraId="114A1AC3"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Tất cả trẻ khuyết tật dưới 6 tuổi tại địa phương có nhu cầu chuyển lên tuyến trên để can thiệp sớm đều được hỗ trợ.</w:t>
      </w:r>
    </w:p>
    <w:p w14:paraId="62F1564C" w14:textId="77777777" w:rsidR="002349C3" w:rsidRPr="001B4450" w:rsidRDefault="002349C3" w:rsidP="001A04D8">
      <w:pPr>
        <w:widowControl w:val="0"/>
        <w:numPr>
          <w:ilvl w:val="0"/>
          <w:numId w:val="21"/>
        </w:numPr>
        <w:spacing w:before="100" w:after="60" w:line="264" w:lineRule="auto"/>
        <w:ind w:left="0" w:firstLine="567"/>
        <w:jc w:val="both"/>
        <w:rPr>
          <w:sz w:val="26"/>
          <w:szCs w:val="26"/>
          <w:lang w:val="sv-SE"/>
        </w:rPr>
      </w:pPr>
      <w:r w:rsidRPr="001B4450">
        <w:rPr>
          <w:i/>
          <w:iCs/>
          <w:sz w:val="26"/>
          <w:szCs w:val="26"/>
          <w:lang w:val="sv-SE"/>
        </w:rPr>
        <w:t xml:space="preserve">Kỹ thuật can thiệp sớm khuyết tật ở trẻ em: </w:t>
      </w:r>
    </w:p>
    <w:p w14:paraId="5F8888EF" w14:textId="77777777" w:rsidR="002349C3" w:rsidRPr="001B4450" w:rsidRDefault="001A04D8" w:rsidP="001A04D8">
      <w:pPr>
        <w:widowControl w:val="0"/>
        <w:numPr>
          <w:ilvl w:val="1"/>
          <w:numId w:val="21"/>
        </w:numPr>
        <w:tabs>
          <w:tab w:val="left" w:pos="840"/>
        </w:tabs>
        <w:spacing w:before="100" w:after="60" w:line="264" w:lineRule="auto"/>
        <w:ind w:left="0" w:firstLine="567"/>
        <w:jc w:val="both"/>
        <w:rPr>
          <w:sz w:val="26"/>
          <w:szCs w:val="26"/>
          <w:lang w:val="sv-SE"/>
        </w:rPr>
      </w:pPr>
      <w:r>
        <w:rPr>
          <w:sz w:val="26"/>
          <w:szCs w:val="26"/>
          <w:lang w:val="sv-SE"/>
        </w:rPr>
        <w:t xml:space="preserve">Tài liệu </w:t>
      </w:r>
      <w:r>
        <w:rPr>
          <w:sz w:val="26"/>
          <w:szCs w:val="26"/>
          <w:lang w:val="vi-VN"/>
        </w:rPr>
        <w:t>“</w:t>
      </w:r>
      <w:r w:rsidR="002349C3" w:rsidRPr="001B4450">
        <w:rPr>
          <w:sz w:val="26"/>
          <w:szCs w:val="26"/>
          <w:lang w:val="sv-SE"/>
        </w:rPr>
        <w:t>Can thiệp sớm trẻ khuyết tật tại cộng đồng” dùng cho gia đình, cán bộ PHCNCĐ của Bộ Y tế.</w:t>
      </w:r>
    </w:p>
    <w:p w14:paraId="13FA252C" w14:textId="77777777" w:rsidR="002349C3" w:rsidRPr="001B4450" w:rsidRDefault="002349C3" w:rsidP="001A04D8">
      <w:pPr>
        <w:widowControl w:val="0"/>
        <w:numPr>
          <w:ilvl w:val="0"/>
          <w:numId w:val="21"/>
        </w:numPr>
        <w:spacing w:before="100" w:after="60" w:line="264" w:lineRule="auto"/>
        <w:ind w:left="0" w:firstLine="567"/>
        <w:jc w:val="both"/>
        <w:rPr>
          <w:sz w:val="26"/>
          <w:szCs w:val="26"/>
          <w:lang w:val="sv-SE"/>
        </w:rPr>
      </w:pPr>
      <w:r w:rsidRPr="001B4450">
        <w:rPr>
          <w:i/>
          <w:iCs/>
          <w:sz w:val="26"/>
          <w:szCs w:val="26"/>
          <w:lang w:val="sv-SE"/>
        </w:rPr>
        <w:t>Tập huấn can thiệp sớm:</w:t>
      </w:r>
      <w:r w:rsidRPr="001B4450">
        <w:rPr>
          <w:sz w:val="26"/>
          <w:szCs w:val="26"/>
          <w:lang w:val="sv-SE"/>
        </w:rPr>
        <w:t xml:space="preserve"> </w:t>
      </w:r>
    </w:p>
    <w:p w14:paraId="7E70D57C"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Để triển khai can thiệp sớm trẻ khuyết tật mỗi địa phương phải tổ chức tập huấn về can thiệp sớm do cán bộ PHCN có kinh nghiệm về lĩnh vực này giảng dạy.</w:t>
      </w:r>
    </w:p>
    <w:p w14:paraId="49BAE158" w14:textId="77777777" w:rsidR="002349C3" w:rsidRPr="001B4450" w:rsidRDefault="002349C3" w:rsidP="001A04D8">
      <w:pPr>
        <w:widowControl w:val="0"/>
        <w:numPr>
          <w:ilvl w:val="0"/>
          <w:numId w:val="21"/>
        </w:numPr>
        <w:spacing w:before="100" w:after="60" w:line="264" w:lineRule="auto"/>
        <w:ind w:left="0" w:firstLine="567"/>
        <w:jc w:val="both"/>
        <w:rPr>
          <w:sz w:val="26"/>
          <w:szCs w:val="26"/>
          <w:lang w:val="sv-SE"/>
        </w:rPr>
      </w:pPr>
      <w:r w:rsidRPr="001B4450">
        <w:rPr>
          <w:i/>
          <w:iCs/>
          <w:sz w:val="26"/>
          <w:szCs w:val="26"/>
          <w:lang w:val="sv-SE"/>
        </w:rPr>
        <w:t xml:space="preserve">Triển khai can thiệp sớm trẻ khuyết tật: </w:t>
      </w:r>
    </w:p>
    <w:p w14:paraId="2163CB02"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Ban điều hành chương trình PHCNDVCĐ tại các tuyến tỉnh, huyện, xã họp để bàn về kế hoạch triển khai (kinh phí, nhân lực, thời gian, địa điểm...)</w:t>
      </w:r>
    </w:p>
    <w:p w14:paraId="0C6FBDA2"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lastRenderedPageBreak/>
        <w:t>Tập huấn cho cán bộ y tế thôn bản, cha mẹ trẻ khuyết tật về Kỹ thuật can thiệp sớm trẻ khuyết tật tại cộng đồng.</w:t>
      </w:r>
    </w:p>
    <w:p w14:paraId="35CAA247"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Thông báo cho nhân dân trong toàn xã biết về chương trình can thiệp sớm khuyết tật ở trẻ em.</w:t>
      </w:r>
    </w:p>
    <w:p w14:paraId="39C06100" w14:textId="77777777" w:rsidR="002349C3" w:rsidRPr="001B4450" w:rsidRDefault="002349C3" w:rsidP="001A04D8">
      <w:pPr>
        <w:widowControl w:val="0"/>
        <w:numPr>
          <w:ilvl w:val="1"/>
          <w:numId w:val="21"/>
        </w:numPr>
        <w:tabs>
          <w:tab w:val="left" w:pos="840"/>
        </w:tabs>
        <w:spacing w:before="100" w:after="60" w:line="264" w:lineRule="auto"/>
        <w:ind w:left="0" w:firstLine="567"/>
        <w:jc w:val="both"/>
        <w:rPr>
          <w:sz w:val="26"/>
          <w:szCs w:val="26"/>
          <w:lang w:val="sv-SE"/>
        </w:rPr>
      </w:pPr>
      <w:r w:rsidRPr="001B4450">
        <w:rPr>
          <w:sz w:val="26"/>
          <w:szCs w:val="26"/>
          <w:lang w:val="sv-SE"/>
        </w:rPr>
        <w:t>Thăm các hộ gia đình có trẻ khuyết tật tại nhà: đánh giá nhu cầu của trẻ khuyết tật, hướng dẫn can thiệp sớm cho thành viên gia đình.</w:t>
      </w:r>
    </w:p>
    <w:p w14:paraId="2456035C" w14:textId="77777777" w:rsidR="002349C3" w:rsidRPr="001B4450" w:rsidRDefault="002349C3" w:rsidP="001A04D8">
      <w:pPr>
        <w:widowControl w:val="0"/>
        <w:numPr>
          <w:ilvl w:val="1"/>
          <w:numId w:val="21"/>
        </w:numPr>
        <w:tabs>
          <w:tab w:val="left" w:pos="840"/>
        </w:tabs>
        <w:spacing w:before="120" w:after="60" w:line="276" w:lineRule="auto"/>
        <w:ind w:left="0" w:firstLine="567"/>
        <w:jc w:val="both"/>
        <w:rPr>
          <w:sz w:val="26"/>
          <w:szCs w:val="26"/>
          <w:lang w:val="sv-SE"/>
        </w:rPr>
      </w:pPr>
      <w:r w:rsidRPr="001B4450">
        <w:rPr>
          <w:sz w:val="26"/>
          <w:szCs w:val="26"/>
          <w:lang w:val="sv-SE"/>
        </w:rPr>
        <w:t>Phân loại các trẻ khuyết tật có nhu cầu chuyển tuyến trên gửi cho Ban điều hành tuyến trên (huyện, tỉnh).</w:t>
      </w:r>
    </w:p>
    <w:p w14:paraId="12CBA968" w14:textId="77777777" w:rsidR="002349C3" w:rsidRPr="001B4450" w:rsidRDefault="002349C3" w:rsidP="001B4450">
      <w:pPr>
        <w:widowControl w:val="0"/>
        <w:numPr>
          <w:ilvl w:val="0"/>
          <w:numId w:val="21"/>
        </w:numPr>
        <w:spacing w:before="120" w:after="60" w:line="276" w:lineRule="auto"/>
        <w:ind w:left="0" w:firstLine="567"/>
        <w:jc w:val="both"/>
        <w:rPr>
          <w:sz w:val="26"/>
          <w:szCs w:val="26"/>
          <w:lang w:val="sv-SE"/>
        </w:rPr>
      </w:pPr>
      <w:r w:rsidRPr="001B4450">
        <w:rPr>
          <w:i/>
          <w:iCs/>
          <w:sz w:val="26"/>
          <w:szCs w:val="26"/>
          <w:lang w:val="sv-SE"/>
        </w:rPr>
        <w:t>Theo dõi, giám sát can thiệp trẻ khuyết tật:</w:t>
      </w:r>
      <w:r w:rsidRPr="001B4450">
        <w:rPr>
          <w:sz w:val="26"/>
          <w:szCs w:val="26"/>
          <w:lang w:val="sv-SE"/>
        </w:rPr>
        <w:t xml:space="preserve"> </w:t>
      </w:r>
    </w:p>
    <w:p w14:paraId="2A2EAB1D" w14:textId="77777777" w:rsidR="002349C3" w:rsidRPr="001B4450" w:rsidRDefault="002349C3" w:rsidP="001A04D8">
      <w:pPr>
        <w:widowControl w:val="0"/>
        <w:numPr>
          <w:ilvl w:val="1"/>
          <w:numId w:val="21"/>
        </w:numPr>
        <w:tabs>
          <w:tab w:val="left" w:pos="840"/>
        </w:tabs>
        <w:spacing w:before="120" w:after="60" w:line="276" w:lineRule="auto"/>
        <w:ind w:left="0" w:firstLine="567"/>
        <w:jc w:val="both"/>
        <w:rPr>
          <w:sz w:val="26"/>
          <w:szCs w:val="26"/>
          <w:lang w:val="sv-SE"/>
        </w:rPr>
      </w:pPr>
      <w:r w:rsidRPr="001B4450">
        <w:rPr>
          <w:sz w:val="26"/>
          <w:szCs w:val="26"/>
          <w:lang w:val="sv-SE"/>
        </w:rPr>
        <w:t>Số liệu về tất cả trẻ khuyết tật tại địa phương được lưu trữ tại trạm y tế xã.</w:t>
      </w:r>
    </w:p>
    <w:p w14:paraId="5B673114" w14:textId="77777777" w:rsidR="002349C3" w:rsidRPr="001B4450" w:rsidRDefault="002349C3" w:rsidP="001A04D8">
      <w:pPr>
        <w:widowControl w:val="0"/>
        <w:numPr>
          <w:ilvl w:val="1"/>
          <w:numId w:val="21"/>
        </w:numPr>
        <w:tabs>
          <w:tab w:val="left" w:pos="840"/>
        </w:tabs>
        <w:spacing w:before="120" w:after="60" w:line="276" w:lineRule="auto"/>
        <w:ind w:left="0" w:firstLine="567"/>
        <w:jc w:val="both"/>
        <w:rPr>
          <w:sz w:val="26"/>
          <w:szCs w:val="26"/>
          <w:lang w:val="sv-SE"/>
        </w:rPr>
      </w:pPr>
      <w:r w:rsidRPr="001B4450">
        <w:rPr>
          <w:sz w:val="26"/>
          <w:szCs w:val="26"/>
          <w:lang w:val="sv-SE"/>
        </w:rPr>
        <w:t>Lập kế hoạch theo dõi từng trẻ khuyết tật theo tháng/ quý, năm</w:t>
      </w:r>
    </w:p>
    <w:p w14:paraId="20D2B94A" w14:textId="77777777" w:rsidR="002349C3" w:rsidRPr="001B4450" w:rsidRDefault="002349C3" w:rsidP="001B4450">
      <w:pPr>
        <w:widowControl w:val="0"/>
        <w:numPr>
          <w:ilvl w:val="0"/>
          <w:numId w:val="21"/>
        </w:numPr>
        <w:spacing w:before="120" w:after="60" w:line="276" w:lineRule="auto"/>
        <w:ind w:left="0" w:firstLine="567"/>
        <w:jc w:val="both"/>
        <w:rPr>
          <w:sz w:val="26"/>
          <w:szCs w:val="26"/>
          <w:lang w:val="sv-SE"/>
        </w:rPr>
      </w:pPr>
      <w:r w:rsidRPr="001B4450">
        <w:rPr>
          <w:i/>
          <w:iCs/>
          <w:sz w:val="26"/>
          <w:szCs w:val="26"/>
          <w:lang w:val="sv-SE"/>
        </w:rPr>
        <w:t>Kinh phí:</w:t>
      </w:r>
      <w:r w:rsidRPr="001B4450">
        <w:rPr>
          <w:sz w:val="26"/>
          <w:szCs w:val="26"/>
          <w:lang w:val="sv-SE"/>
        </w:rPr>
        <w:t xml:space="preserve"> Dự án trẻ khuyết tật tại địa phương.</w:t>
      </w:r>
    </w:p>
    <w:p w14:paraId="4F1B0A5F" w14:textId="77777777" w:rsidR="002349C3" w:rsidRPr="001A04D8" w:rsidRDefault="002349C3" w:rsidP="001B4450">
      <w:pPr>
        <w:widowControl w:val="0"/>
        <w:spacing w:before="120" w:after="60" w:line="276" w:lineRule="auto"/>
        <w:ind w:firstLine="567"/>
        <w:jc w:val="both"/>
        <w:rPr>
          <w:i/>
          <w:sz w:val="26"/>
          <w:szCs w:val="26"/>
          <w:lang w:val="sv-SE"/>
        </w:rPr>
      </w:pPr>
      <w:r w:rsidRPr="001A04D8">
        <w:rPr>
          <w:b/>
          <w:bCs/>
          <w:i/>
          <w:sz w:val="26"/>
          <w:szCs w:val="26"/>
          <w:lang w:val="sv-SE"/>
        </w:rPr>
        <w:t xml:space="preserve">2.2. Can thiệp sớm trẻ khuyết tật tại các cơ sở y tế tuyến </w:t>
      </w:r>
    </w:p>
    <w:p w14:paraId="5B69CB15" w14:textId="77777777" w:rsidR="002349C3" w:rsidRPr="001B4450" w:rsidRDefault="002349C3" w:rsidP="001B4450">
      <w:pPr>
        <w:widowControl w:val="0"/>
        <w:spacing w:before="120" w:after="60" w:line="276" w:lineRule="auto"/>
        <w:ind w:firstLine="567"/>
        <w:jc w:val="both"/>
        <w:rPr>
          <w:sz w:val="26"/>
          <w:szCs w:val="26"/>
          <w:lang w:val="sv-SE"/>
        </w:rPr>
      </w:pPr>
      <w:r w:rsidRPr="001B4450">
        <w:rPr>
          <w:i/>
          <w:iCs/>
          <w:sz w:val="26"/>
          <w:szCs w:val="26"/>
          <w:lang w:val="sv-SE"/>
        </w:rPr>
        <w:t xml:space="preserve">- Mục tiêu: </w:t>
      </w:r>
      <w:r w:rsidRPr="001B4450">
        <w:rPr>
          <w:sz w:val="26"/>
          <w:szCs w:val="26"/>
          <w:lang w:val="sv-SE"/>
        </w:rPr>
        <w:t>Tất cả trẻ em khuyết tật có chỉ định chuyển tuyến đều được tiếp nhận và PHCN tại các khoa PHCN của các bệnh viện đa khoa, chuyên khoa, bệnh viện/ trung tâm PHCN.</w:t>
      </w:r>
    </w:p>
    <w:p w14:paraId="04A0C60A" w14:textId="77777777" w:rsidR="002349C3" w:rsidRPr="001B4450" w:rsidRDefault="002349C3" w:rsidP="001B4450">
      <w:pPr>
        <w:spacing w:before="120" w:after="60" w:line="276" w:lineRule="auto"/>
        <w:ind w:firstLine="567"/>
        <w:jc w:val="both"/>
        <w:rPr>
          <w:sz w:val="26"/>
          <w:szCs w:val="26"/>
          <w:lang w:val="vi-VN"/>
        </w:rPr>
      </w:pPr>
      <w:r w:rsidRPr="001B4450">
        <w:rPr>
          <w:i/>
          <w:iCs/>
          <w:sz w:val="26"/>
          <w:szCs w:val="26"/>
          <w:lang w:val="sv-SE"/>
        </w:rPr>
        <w:t xml:space="preserve">- Nhân lực: </w:t>
      </w:r>
      <w:r w:rsidRPr="001B4450">
        <w:rPr>
          <w:sz w:val="26"/>
          <w:szCs w:val="26"/>
          <w:lang w:val="sv-SE"/>
        </w:rPr>
        <w:t xml:space="preserve">Cán bộ PHCN, </w:t>
      </w:r>
      <w:r w:rsidRPr="001B4450">
        <w:rPr>
          <w:sz w:val="26"/>
          <w:szCs w:val="26"/>
          <w:lang w:val="vi-VN"/>
        </w:rPr>
        <w:t xml:space="preserve">PHCN Nhi, Tâm bệnh Nhi, Tai mũi họng và thanh thính học, Răng Hàm mặt, phẫu thuật chỉnh hình, Chuyên gia tâm lý, cán bộ xã hội hoặc giáo viên được đào tạo chuyên sâu về can thiệp rối loạn phát triển ở trẻ em </w:t>
      </w:r>
      <w:r w:rsidRPr="001B4450">
        <w:rPr>
          <w:sz w:val="26"/>
          <w:szCs w:val="26"/>
          <w:lang w:val="sv-SE"/>
        </w:rPr>
        <w:t xml:space="preserve">tại các tuyến trung ương, tỉnh, huyện được tập huấn về can thiệp sớm trẻ khuyết tật. </w:t>
      </w:r>
    </w:p>
    <w:p w14:paraId="26DA2635" w14:textId="77777777" w:rsidR="002349C3" w:rsidRPr="001B4450" w:rsidRDefault="002349C3" w:rsidP="001B4450">
      <w:pPr>
        <w:numPr>
          <w:ilvl w:val="0"/>
          <w:numId w:val="67"/>
        </w:numPr>
        <w:spacing w:before="120" w:after="60" w:line="276" w:lineRule="auto"/>
        <w:ind w:left="0" w:firstLine="567"/>
        <w:jc w:val="both"/>
        <w:rPr>
          <w:i/>
          <w:sz w:val="26"/>
          <w:szCs w:val="26"/>
        </w:rPr>
      </w:pPr>
      <w:r w:rsidRPr="001B4450">
        <w:rPr>
          <w:i/>
          <w:sz w:val="26"/>
          <w:szCs w:val="26"/>
          <w:lang w:val="vi-VN"/>
        </w:rPr>
        <w:t>Công cụ can thiệp</w:t>
      </w:r>
    </w:p>
    <w:p w14:paraId="19F8780D" w14:textId="77777777" w:rsidR="002349C3" w:rsidRPr="001B4450" w:rsidRDefault="002349C3" w:rsidP="00E05053">
      <w:pPr>
        <w:spacing w:before="120" w:after="60" w:line="276" w:lineRule="auto"/>
        <w:ind w:firstLine="567"/>
        <w:jc w:val="both"/>
        <w:rPr>
          <w:sz w:val="26"/>
          <w:szCs w:val="26"/>
          <w:lang w:val="vi-VN"/>
        </w:rPr>
      </w:pPr>
      <w:r w:rsidRPr="001B4450">
        <w:rPr>
          <w:sz w:val="26"/>
          <w:szCs w:val="26"/>
          <w:lang w:val="vi-VN"/>
        </w:rPr>
        <w:t>Tài liệu Can thiệp sớm PHCN theo dạng khuyết tật ở trẻ em và can thiệp sớm theo từng chuyên ngành.</w:t>
      </w:r>
    </w:p>
    <w:p w14:paraId="6C22586C" w14:textId="77777777" w:rsidR="002349C3" w:rsidRPr="001B4450" w:rsidRDefault="002349C3" w:rsidP="00E05053">
      <w:pPr>
        <w:spacing w:before="120" w:after="60" w:line="276" w:lineRule="auto"/>
        <w:ind w:firstLine="567"/>
        <w:jc w:val="both"/>
        <w:rPr>
          <w:sz w:val="26"/>
          <w:szCs w:val="26"/>
          <w:lang w:val="sv-SE"/>
        </w:rPr>
      </w:pPr>
      <w:r w:rsidRPr="001B4450">
        <w:rPr>
          <w:i/>
          <w:iCs/>
          <w:sz w:val="26"/>
          <w:szCs w:val="26"/>
          <w:lang w:val="sv-SE"/>
        </w:rPr>
        <w:t xml:space="preserve">- Kinh phí: </w:t>
      </w:r>
      <w:r w:rsidRPr="001B4450">
        <w:rPr>
          <w:sz w:val="26"/>
          <w:szCs w:val="26"/>
          <w:lang w:val="sv-SE"/>
        </w:rPr>
        <w:t>Kinh phí thường quy của các bệnh viện đa khoa, chuyên khoa, bệnh viện/ trung tâm PHCN và bảo hiểm trẻ dưới 6 tuổi.</w:t>
      </w:r>
    </w:p>
    <w:p w14:paraId="7CA70EEF" w14:textId="77777777" w:rsidR="002349C3" w:rsidRPr="005A1CF9" w:rsidRDefault="002349C3" w:rsidP="001B4450">
      <w:pPr>
        <w:spacing w:before="120" w:after="60" w:line="276" w:lineRule="auto"/>
        <w:ind w:firstLine="567"/>
        <w:jc w:val="both"/>
        <w:rPr>
          <w:b/>
          <w:sz w:val="26"/>
          <w:szCs w:val="26"/>
          <w:lang w:val="sv-SE"/>
        </w:rPr>
      </w:pPr>
      <w:r w:rsidRPr="001B4450">
        <w:rPr>
          <w:b/>
          <w:sz w:val="26"/>
          <w:szCs w:val="26"/>
          <w:lang w:val="vi-VN"/>
        </w:rPr>
        <w:t>5) Quy trình can thiệp sớm PHCN cho trẻ khuyết tật theo kế hoạch</w:t>
      </w:r>
    </w:p>
    <w:p w14:paraId="2FF4CFA6" w14:textId="77777777" w:rsidR="002349C3" w:rsidRPr="001B4450" w:rsidRDefault="002349C3" w:rsidP="001B4450">
      <w:pPr>
        <w:numPr>
          <w:ilvl w:val="0"/>
          <w:numId w:val="57"/>
        </w:numPr>
        <w:spacing w:before="120" w:after="60" w:line="276" w:lineRule="auto"/>
        <w:ind w:left="0" w:firstLine="567"/>
        <w:jc w:val="both"/>
        <w:rPr>
          <w:sz w:val="26"/>
          <w:szCs w:val="26"/>
        </w:rPr>
      </w:pPr>
      <w:r w:rsidRPr="001B4450">
        <w:rPr>
          <w:i/>
          <w:sz w:val="26"/>
          <w:szCs w:val="26"/>
          <w:lang w:val="vi-VN"/>
        </w:rPr>
        <w:t>Công tác chuẩn bị</w:t>
      </w:r>
    </w:p>
    <w:p w14:paraId="5DCEF1A3" w14:textId="77777777" w:rsidR="002349C3" w:rsidRPr="001B4450" w:rsidRDefault="002349C3" w:rsidP="001B4450">
      <w:pPr>
        <w:widowControl w:val="0"/>
        <w:spacing w:before="120" w:after="60" w:line="276" w:lineRule="auto"/>
        <w:ind w:firstLine="567"/>
        <w:jc w:val="both"/>
        <w:rPr>
          <w:sz w:val="26"/>
          <w:szCs w:val="26"/>
          <w:lang w:val="sv-SE"/>
        </w:rPr>
      </w:pPr>
      <w:r w:rsidRPr="001B4450">
        <w:rPr>
          <w:sz w:val="26"/>
          <w:szCs w:val="26"/>
          <w:lang w:val="sv-SE"/>
        </w:rPr>
        <w:t>Lập kế hoạch (kinh phí, nhân lực, thời gian, địa điểm...).</w:t>
      </w:r>
    </w:p>
    <w:p w14:paraId="6718EE5A" w14:textId="77777777" w:rsidR="002349C3" w:rsidRPr="001B4450" w:rsidRDefault="002349C3" w:rsidP="001A04D8">
      <w:pPr>
        <w:widowControl w:val="0"/>
        <w:spacing w:before="120" w:after="60" w:line="264" w:lineRule="auto"/>
        <w:ind w:firstLine="567"/>
        <w:jc w:val="both"/>
        <w:rPr>
          <w:sz w:val="26"/>
          <w:szCs w:val="26"/>
          <w:lang w:val="sv-SE"/>
        </w:rPr>
      </w:pPr>
      <w:r w:rsidRPr="001B4450">
        <w:rPr>
          <w:sz w:val="26"/>
          <w:szCs w:val="26"/>
          <w:lang w:val="sv-SE"/>
        </w:rPr>
        <w:t xml:space="preserve">Phân công trách nhiệm cho cán bộ Trạm y tế thực hiện can thiệp sớm trẻ khuyết tật. </w:t>
      </w:r>
    </w:p>
    <w:p w14:paraId="427CE15D" w14:textId="77777777" w:rsidR="002349C3" w:rsidRPr="001B4450" w:rsidRDefault="002349C3" w:rsidP="001A04D8">
      <w:pPr>
        <w:widowControl w:val="0"/>
        <w:spacing w:before="120" w:after="60" w:line="264" w:lineRule="auto"/>
        <w:ind w:firstLine="567"/>
        <w:jc w:val="both"/>
        <w:rPr>
          <w:sz w:val="26"/>
          <w:szCs w:val="26"/>
          <w:lang w:val="sv-SE"/>
        </w:rPr>
      </w:pPr>
      <w:r w:rsidRPr="001B4450">
        <w:rPr>
          <w:sz w:val="26"/>
          <w:szCs w:val="26"/>
          <w:lang w:val="sv-SE"/>
        </w:rPr>
        <w:t>Thông báo cho các hộ gia đình có trẻ bị khuyết tật trong toàn xã biết về kế hoạch can thiệp sớm PHCN cho trẻ khuyết tật.</w:t>
      </w:r>
    </w:p>
    <w:p w14:paraId="4BDE917D" w14:textId="77777777" w:rsidR="002349C3" w:rsidRPr="001B4450" w:rsidRDefault="002349C3" w:rsidP="001A04D8">
      <w:pPr>
        <w:widowControl w:val="0"/>
        <w:spacing w:before="120" w:after="60" w:line="264" w:lineRule="auto"/>
        <w:ind w:firstLine="567"/>
        <w:jc w:val="both"/>
        <w:rPr>
          <w:sz w:val="26"/>
          <w:szCs w:val="26"/>
          <w:lang w:val="sv-SE"/>
        </w:rPr>
      </w:pPr>
      <w:r w:rsidRPr="001B4450">
        <w:rPr>
          <w:sz w:val="26"/>
          <w:szCs w:val="26"/>
          <w:lang w:val="vi-VN"/>
        </w:rPr>
        <w:t>Địa điểm can thiệp sớm trẻ khuyết tật: có thể ở trung ương, tỉnh, huyện, xã.</w:t>
      </w:r>
    </w:p>
    <w:p w14:paraId="3480470C" w14:textId="77777777" w:rsidR="002349C3" w:rsidRPr="005A1CF9" w:rsidRDefault="002349C3" w:rsidP="001A04D8">
      <w:pPr>
        <w:numPr>
          <w:ilvl w:val="0"/>
          <w:numId w:val="57"/>
        </w:numPr>
        <w:spacing w:before="120" w:after="60" w:line="264" w:lineRule="auto"/>
        <w:ind w:left="0" w:firstLine="567"/>
        <w:jc w:val="both"/>
        <w:rPr>
          <w:sz w:val="26"/>
          <w:szCs w:val="26"/>
          <w:lang w:val="sv-SE"/>
        </w:rPr>
      </w:pPr>
      <w:r w:rsidRPr="001B4450">
        <w:rPr>
          <w:i/>
          <w:sz w:val="26"/>
          <w:szCs w:val="26"/>
          <w:lang w:val="vi-VN"/>
        </w:rPr>
        <w:t>Triển khai can thiệp trẻ khuyết tật theo kế hoạch</w:t>
      </w:r>
    </w:p>
    <w:p w14:paraId="38325AA5" w14:textId="77777777" w:rsidR="002349C3" w:rsidRPr="001B4450" w:rsidRDefault="002349C3" w:rsidP="001A04D8">
      <w:pPr>
        <w:spacing w:before="120" w:after="60" w:line="264" w:lineRule="auto"/>
        <w:ind w:firstLine="567"/>
        <w:jc w:val="both"/>
        <w:rPr>
          <w:b/>
          <w:sz w:val="26"/>
          <w:szCs w:val="26"/>
          <w:lang w:val="vi-VN"/>
        </w:rPr>
      </w:pPr>
      <w:r w:rsidRPr="001B4450">
        <w:rPr>
          <w:sz w:val="26"/>
          <w:szCs w:val="26"/>
          <w:lang w:val="vi-VN"/>
        </w:rPr>
        <w:t>Sau khi có kết quả</w:t>
      </w:r>
      <w:r w:rsidRPr="001B4450">
        <w:rPr>
          <w:b/>
          <w:sz w:val="26"/>
          <w:szCs w:val="26"/>
          <w:lang w:val="vi-VN"/>
        </w:rPr>
        <w:t xml:space="preserve"> </w:t>
      </w:r>
      <w:r w:rsidRPr="001B4450">
        <w:rPr>
          <w:sz w:val="26"/>
          <w:szCs w:val="26"/>
          <w:lang w:val="vi-VN"/>
        </w:rPr>
        <w:t>khám xác định dạng tật, mức độ khuyết tật và xác định nhu cầu can thiệp của trẻ, trạm y tế xã phối hợp với gia đình trẻ thực hiện các hoạt động sau:</w:t>
      </w:r>
    </w:p>
    <w:p w14:paraId="7ECC4A1F" w14:textId="77777777" w:rsidR="002349C3" w:rsidRPr="001B4450" w:rsidRDefault="002349C3" w:rsidP="001A04D8">
      <w:pPr>
        <w:numPr>
          <w:ilvl w:val="0"/>
          <w:numId w:val="58"/>
        </w:numPr>
        <w:tabs>
          <w:tab w:val="left" w:pos="840"/>
        </w:tabs>
        <w:spacing w:before="120" w:after="60" w:line="264" w:lineRule="auto"/>
        <w:ind w:left="0" w:firstLine="567"/>
        <w:jc w:val="both"/>
        <w:rPr>
          <w:sz w:val="26"/>
          <w:szCs w:val="26"/>
          <w:lang w:val="vi-VN"/>
        </w:rPr>
      </w:pPr>
      <w:r w:rsidRPr="001B4450">
        <w:rPr>
          <w:sz w:val="26"/>
          <w:szCs w:val="26"/>
          <w:lang w:val="vi-VN"/>
        </w:rPr>
        <w:lastRenderedPageBreak/>
        <w:t xml:space="preserve">Can thiệp tại gia đình: Trẻ được thành viên gia đình và y tế thôn bản hướng dẫn tập luyện các kỹ năng vận động, giao tiếp và dạy trẻ nói. Trẻ được tham gia vào các hoạt động cuộc sống gia đình và cộng đồng </w:t>
      </w:r>
    </w:p>
    <w:p w14:paraId="7E4493D3" w14:textId="77777777" w:rsidR="002349C3" w:rsidRPr="001B4450" w:rsidRDefault="002349C3" w:rsidP="001A04D8">
      <w:pPr>
        <w:numPr>
          <w:ilvl w:val="0"/>
          <w:numId w:val="58"/>
        </w:numPr>
        <w:tabs>
          <w:tab w:val="left" w:pos="840"/>
        </w:tabs>
        <w:spacing w:before="120" w:after="60" w:line="264" w:lineRule="auto"/>
        <w:ind w:left="0" w:firstLine="567"/>
        <w:jc w:val="both"/>
        <w:rPr>
          <w:sz w:val="26"/>
          <w:szCs w:val="26"/>
          <w:lang w:val="vi-VN"/>
        </w:rPr>
      </w:pPr>
      <w:r w:rsidRPr="001B4450">
        <w:rPr>
          <w:sz w:val="26"/>
          <w:szCs w:val="26"/>
          <w:lang w:val="vi-VN"/>
        </w:rPr>
        <w:t>Can thiệp tại các trường mẫu giáo: Trẻ được tham gia học giáo dục hòa nhập hoặc chuyên biệt do các giáo viên có kiến thức và kỹ năng về giáo dục trẻ khuyết tật dạy và tạo môi trường phát triển tôt nhất cùng với bạn bè cùng lứa.</w:t>
      </w:r>
    </w:p>
    <w:p w14:paraId="27E7FC91" w14:textId="77777777" w:rsidR="002349C3" w:rsidRPr="001B4450" w:rsidRDefault="002349C3" w:rsidP="001A04D8">
      <w:pPr>
        <w:numPr>
          <w:ilvl w:val="0"/>
          <w:numId w:val="58"/>
        </w:numPr>
        <w:tabs>
          <w:tab w:val="left" w:pos="840"/>
        </w:tabs>
        <w:spacing w:before="120" w:after="60" w:line="264" w:lineRule="auto"/>
        <w:ind w:left="0" w:firstLine="567"/>
        <w:jc w:val="both"/>
        <w:rPr>
          <w:sz w:val="26"/>
          <w:szCs w:val="26"/>
          <w:lang w:val="vi-VN"/>
        </w:rPr>
      </w:pPr>
      <w:r w:rsidRPr="001B4450">
        <w:rPr>
          <w:sz w:val="26"/>
          <w:szCs w:val="26"/>
          <w:lang w:val="vi-VN"/>
        </w:rPr>
        <w:t>Can thiệp tại các cơ sở y tế: Trạm y tế là nơi quản lý (hồ sơ cá nhân, phân công nhân lực, theo dõi; đánh giá, báo cáo) về quá trình can thiệp sớm toàn diện</w:t>
      </w:r>
    </w:p>
    <w:p w14:paraId="09D10458" w14:textId="77777777" w:rsidR="002349C3" w:rsidRPr="005A1CF9" w:rsidRDefault="002349C3" w:rsidP="001A04D8">
      <w:pPr>
        <w:numPr>
          <w:ilvl w:val="0"/>
          <w:numId w:val="57"/>
        </w:numPr>
        <w:spacing w:before="120" w:after="60" w:line="264" w:lineRule="auto"/>
        <w:ind w:left="0" w:firstLine="567"/>
        <w:jc w:val="both"/>
        <w:rPr>
          <w:sz w:val="26"/>
          <w:szCs w:val="26"/>
          <w:lang w:val="vi-VN"/>
        </w:rPr>
      </w:pPr>
      <w:r w:rsidRPr="001B4450">
        <w:rPr>
          <w:i/>
          <w:sz w:val="26"/>
          <w:szCs w:val="26"/>
          <w:lang w:val="vi-VN"/>
        </w:rPr>
        <w:t>Các biện pháp can thiệp sớm trẻ khuyết tật theo kế hoạch</w:t>
      </w:r>
    </w:p>
    <w:p w14:paraId="32A06A41" w14:textId="77777777" w:rsidR="002349C3" w:rsidRPr="001B4450" w:rsidRDefault="002349C3" w:rsidP="001A04D8">
      <w:pPr>
        <w:numPr>
          <w:ilvl w:val="0"/>
          <w:numId w:val="58"/>
        </w:numPr>
        <w:tabs>
          <w:tab w:val="left" w:pos="840"/>
        </w:tabs>
        <w:spacing w:before="120" w:after="60" w:line="264" w:lineRule="auto"/>
        <w:ind w:left="0" w:firstLine="567"/>
        <w:jc w:val="both"/>
        <w:rPr>
          <w:sz w:val="26"/>
          <w:szCs w:val="26"/>
          <w:lang w:val="vi-VN"/>
        </w:rPr>
      </w:pPr>
      <w:r w:rsidRPr="001B4450">
        <w:rPr>
          <w:i/>
          <w:sz w:val="26"/>
          <w:szCs w:val="26"/>
          <w:lang w:val="vi-VN"/>
        </w:rPr>
        <w:t xml:space="preserve">Các phương pháp can thiệp sớm PHCN </w:t>
      </w:r>
      <w:r w:rsidRPr="001B4450">
        <w:rPr>
          <w:sz w:val="26"/>
          <w:szCs w:val="26"/>
          <w:lang w:val="vi-VN"/>
        </w:rPr>
        <w:t xml:space="preserve">y tế gồm Vận động trị liệu, Ngôn ngữ trị liệu, Kỹ năng sinh hoạt hàng ngày, Dụng cụ trợ giúp và chỉnh hình, Phẫu thuật chỉnh hình; </w:t>
      </w:r>
    </w:p>
    <w:p w14:paraId="4F1901A0" w14:textId="77777777" w:rsidR="002349C3" w:rsidRPr="001B4450" w:rsidRDefault="002349C3" w:rsidP="001A04D8">
      <w:pPr>
        <w:numPr>
          <w:ilvl w:val="0"/>
          <w:numId w:val="58"/>
        </w:numPr>
        <w:tabs>
          <w:tab w:val="left" w:pos="840"/>
        </w:tabs>
        <w:spacing w:before="120" w:after="60" w:line="264" w:lineRule="auto"/>
        <w:ind w:left="0" w:firstLine="567"/>
        <w:jc w:val="both"/>
        <w:rPr>
          <w:sz w:val="26"/>
          <w:szCs w:val="26"/>
          <w:lang w:val="vi-VN"/>
        </w:rPr>
      </w:pPr>
      <w:r w:rsidRPr="001B4450">
        <w:rPr>
          <w:i/>
          <w:sz w:val="26"/>
          <w:szCs w:val="26"/>
          <w:lang w:val="vi-VN"/>
        </w:rPr>
        <w:t xml:space="preserve">Các hình thức can thiệp sớm về giáo dục </w:t>
      </w:r>
      <w:r w:rsidRPr="001B4450">
        <w:rPr>
          <w:sz w:val="26"/>
          <w:szCs w:val="26"/>
          <w:lang w:val="vi-VN"/>
        </w:rPr>
        <w:t>gồm giáo dục chuyên biệt, hòa nhập;</w:t>
      </w:r>
    </w:p>
    <w:p w14:paraId="0D6031F1" w14:textId="77777777" w:rsidR="002349C3" w:rsidRPr="001B4450" w:rsidRDefault="002349C3" w:rsidP="001A04D8">
      <w:pPr>
        <w:numPr>
          <w:ilvl w:val="0"/>
          <w:numId w:val="58"/>
        </w:numPr>
        <w:tabs>
          <w:tab w:val="left" w:pos="840"/>
        </w:tabs>
        <w:spacing w:before="120" w:after="60" w:line="276" w:lineRule="auto"/>
        <w:ind w:left="0" w:firstLine="567"/>
        <w:jc w:val="both"/>
        <w:rPr>
          <w:sz w:val="26"/>
          <w:szCs w:val="26"/>
          <w:lang w:val="vi-VN"/>
        </w:rPr>
      </w:pPr>
      <w:r w:rsidRPr="001B4450">
        <w:rPr>
          <w:i/>
          <w:sz w:val="26"/>
          <w:szCs w:val="26"/>
          <w:lang w:val="vi-VN"/>
        </w:rPr>
        <w:t xml:space="preserve">Các hình thức hỗ trợ xã </w:t>
      </w:r>
      <w:r w:rsidRPr="001B4450">
        <w:rPr>
          <w:sz w:val="26"/>
          <w:szCs w:val="26"/>
          <w:lang w:val="vi-VN"/>
        </w:rPr>
        <w:t>hội gồm hỗ trợ hàng tháng, hỗ trợ thường xuyên, hỗ trợ đột xuất, hỗ trợ gia đình, hỗ trợ bảo hiểm y tế, hỗ trợ về giáo dục và hướng nghiệp.</w:t>
      </w:r>
    </w:p>
    <w:p w14:paraId="3E68A3B9" w14:textId="77777777" w:rsidR="002349C3" w:rsidRPr="005A1CF9" w:rsidRDefault="002349C3" w:rsidP="001B4450">
      <w:pPr>
        <w:numPr>
          <w:ilvl w:val="0"/>
          <w:numId w:val="57"/>
        </w:numPr>
        <w:spacing w:before="120" w:after="60" w:line="276" w:lineRule="auto"/>
        <w:ind w:left="0" w:firstLine="567"/>
        <w:jc w:val="both"/>
        <w:rPr>
          <w:sz w:val="26"/>
          <w:szCs w:val="26"/>
          <w:lang w:val="vi-VN"/>
        </w:rPr>
      </w:pPr>
      <w:r w:rsidRPr="001B4450">
        <w:rPr>
          <w:i/>
          <w:sz w:val="26"/>
          <w:szCs w:val="26"/>
          <w:lang w:val="vi-VN"/>
        </w:rPr>
        <w:t>Đánh giá sau can thiệp  khuyết tật theo kế hoạch</w:t>
      </w:r>
    </w:p>
    <w:p w14:paraId="4F5DBA63"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Đánh giá và thông báo cho gia đình về kết quả đánh giá sau can thiệp (quý, năm) cho trẻ khuyết tật.</w:t>
      </w:r>
    </w:p>
    <w:p w14:paraId="59C43B0F"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Trạm Y tế xã lập danh sách trẻ khuyết tật của xã và lưu trữ hồ sơ khuyết tật.</w:t>
      </w:r>
    </w:p>
    <w:p w14:paraId="581A9925" w14:textId="77777777" w:rsidR="002349C3" w:rsidRPr="005A1CF9" w:rsidRDefault="002349C3" w:rsidP="001A04D8">
      <w:pPr>
        <w:numPr>
          <w:ilvl w:val="0"/>
          <w:numId w:val="59"/>
        </w:numPr>
        <w:tabs>
          <w:tab w:val="left" w:pos="840"/>
        </w:tabs>
        <w:spacing w:before="120" w:after="60" w:line="276" w:lineRule="auto"/>
        <w:ind w:left="0" w:firstLine="567"/>
        <w:jc w:val="both"/>
        <w:rPr>
          <w:sz w:val="26"/>
          <w:szCs w:val="26"/>
          <w:lang w:val="vi-VN"/>
        </w:rPr>
      </w:pPr>
      <w:r w:rsidRPr="001B4450">
        <w:rPr>
          <w:sz w:val="26"/>
          <w:szCs w:val="26"/>
          <w:lang w:val="vi-VN"/>
        </w:rPr>
        <w:t>Báo cáo về Phát hiện sớm trẻ khuyết tật tại địa phương mình cho xã và cấp trên.</w:t>
      </w:r>
    </w:p>
    <w:p w14:paraId="0F721376" w14:textId="77777777" w:rsidR="002349C3" w:rsidRPr="005A1CF9" w:rsidRDefault="002349C3" w:rsidP="001B4450">
      <w:pPr>
        <w:spacing w:before="120" w:after="60" w:line="276" w:lineRule="auto"/>
        <w:ind w:firstLine="567"/>
        <w:jc w:val="both"/>
        <w:rPr>
          <w:b/>
          <w:sz w:val="26"/>
          <w:szCs w:val="26"/>
          <w:lang w:val="vi-VN"/>
        </w:rPr>
      </w:pPr>
      <w:r w:rsidRPr="001B4450">
        <w:rPr>
          <w:b/>
          <w:sz w:val="26"/>
          <w:szCs w:val="26"/>
          <w:lang w:val="vi-VN"/>
        </w:rPr>
        <w:t>Hướng dẫn thực hiện can thiệp tại nhà</w:t>
      </w:r>
    </w:p>
    <w:p w14:paraId="26614260" w14:textId="77777777" w:rsidR="002349C3" w:rsidRPr="001B4450" w:rsidRDefault="002349C3" w:rsidP="001A04D8">
      <w:pPr>
        <w:numPr>
          <w:ilvl w:val="1"/>
          <w:numId w:val="5"/>
        </w:numPr>
        <w:tabs>
          <w:tab w:val="left" w:pos="720"/>
        </w:tabs>
        <w:spacing w:before="120" w:after="60" w:line="276" w:lineRule="auto"/>
        <w:ind w:left="0" w:firstLine="567"/>
        <w:jc w:val="both"/>
        <w:rPr>
          <w:sz w:val="26"/>
          <w:szCs w:val="26"/>
          <w:lang w:val="vi-VN"/>
        </w:rPr>
      </w:pPr>
      <w:r w:rsidRPr="001B4450">
        <w:rPr>
          <w:sz w:val="26"/>
          <w:szCs w:val="26"/>
          <w:lang w:val="vi-VN"/>
        </w:rPr>
        <w:t xml:space="preserve">Quy trình lập kế hoạch can thiệp cho từng trẻ bao gồm: Đánh giá toàn diện (nhu cầu của trẻ và gia đình) =&gt; xây dựng kế hoạch can thiệp trong một giai đoạn nhất định=&gt; Thực hiện kế hoạch can thiệp =&gt; đánh giá kết quả can thiệp =&gt; điều chỉnh/lập kế hoach can thiệp cho giai đoạn tiếp theo. </w:t>
      </w:r>
    </w:p>
    <w:p w14:paraId="7C3C32AA" w14:textId="77777777" w:rsidR="002349C3" w:rsidRPr="001B4450" w:rsidRDefault="002349C3" w:rsidP="001A04D8">
      <w:pPr>
        <w:numPr>
          <w:ilvl w:val="1"/>
          <w:numId w:val="5"/>
        </w:numPr>
        <w:tabs>
          <w:tab w:val="left" w:pos="720"/>
        </w:tabs>
        <w:spacing w:before="120" w:after="60" w:line="276" w:lineRule="auto"/>
        <w:ind w:left="0" w:firstLine="567"/>
        <w:jc w:val="both"/>
        <w:rPr>
          <w:sz w:val="26"/>
          <w:szCs w:val="26"/>
          <w:lang w:val="vi-VN"/>
        </w:rPr>
      </w:pPr>
      <w:r w:rsidRPr="001B4450">
        <w:rPr>
          <w:sz w:val="26"/>
          <w:szCs w:val="26"/>
          <w:lang w:val="vi-VN"/>
        </w:rPr>
        <w:t xml:space="preserve">Mỗi trẻ cần phải có bản kế hoạch can thiệp cho riêng mình theo từng giai đoạn phát triển nhất định và phù hợp với nguồn lực của gia đình trẻ. </w:t>
      </w:r>
    </w:p>
    <w:p w14:paraId="2C70A323" w14:textId="77777777" w:rsidR="002349C3" w:rsidRPr="001B4450" w:rsidRDefault="002349C3" w:rsidP="001A04D8">
      <w:pPr>
        <w:numPr>
          <w:ilvl w:val="1"/>
          <w:numId w:val="5"/>
        </w:numPr>
        <w:tabs>
          <w:tab w:val="left" w:pos="720"/>
        </w:tabs>
        <w:spacing w:before="120" w:after="60" w:line="276" w:lineRule="auto"/>
        <w:ind w:left="0" w:firstLine="567"/>
        <w:jc w:val="both"/>
        <w:rPr>
          <w:i/>
          <w:sz w:val="26"/>
          <w:szCs w:val="26"/>
          <w:lang w:val="vi-VN"/>
        </w:rPr>
      </w:pPr>
      <w:r w:rsidRPr="001B4450">
        <w:rPr>
          <w:sz w:val="26"/>
          <w:szCs w:val="26"/>
          <w:lang w:val="vi-VN"/>
        </w:rPr>
        <w:t xml:space="preserve">Những người tham gia vào lập kế hoạch can thiệp: Kế hoạch can thiệp cho từng cá nhân trẻ phải được một nhóm các chuyên gia y tế, giáo dục, xã hội và cha mẹ trẻ tham gia, trong đó vai trò của cha mẹ mang tính quyết định. </w:t>
      </w:r>
    </w:p>
    <w:p w14:paraId="782F4775" w14:textId="77777777" w:rsidR="002349C3" w:rsidRPr="001B4450" w:rsidRDefault="002349C3" w:rsidP="001B4450">
      <w:pPr>
        <w:spacing w:before="120" w:after="60" w:line="276" w:lineRule="auto"/>
        <w:ind w:firstLine="567"/>
        <w:jc w:val="both"/>
        <w:rPr>
          <w:b/>
          <w:sz w:val="26"/>
          <w:szCs w:val="26"/>
          <w:lang w:val="vi-VN"/>
        </w:rPr>
      </w:pPr>
      <w:r w:rsidRPr="001B4450">
        <w:rPr>
          <w:b/>
          <w:sz w:val="26"/>
          <w:szCs w:val="26"/>
          <w:lang w:val="vi-VN"/>
        </w:rPr>
        <w:t>Hướng dẫn về phân cấp dịch vụ theo tuyến</w:t>
      </w:r>
    </w:p>
    <w:p w14:paraId="48D55A3A" w14:textId="77777777" w:rsidR="002349C3" w:rsidRPr="001B4450" w:rsidRDefault="002349C3" w:rsidP="001B4450">
      <w:pPr>
        <w:numPr>
          <w:ilvl w:val="1"/>
          <w:numId w:val="13"/>
        </w:numPr>
        <w:tabs>
          <w:tab w:val="clear" w:pos="1080"/>
          <w:tab w:val="num" w:pos="720"/>
        </w:tabs>
        <w:spacing w:before="120" w:after="60" w:line="276" w:lineRule="auto"/>
        <w:ind w:left="0" w:firstLine="567"/>
        <w:jc w:val="both"/>
        <w:rPr>
          <w:i/>
          <w:sz w:val="26"/>
          <w:szCs w:val="26"/>
          <w:lang w:val="vi-VN"/>
        </w:rPr>
      </w:pPr>
      <w:r w:rsidRPr="001B4450">
        <w:rPr>
          <w:i/>
          <w:sz w:val="26"/>
          <w:szCs w:val="26"/>
        </w:rPr>
        <w:t xml:space="preserve">Tuyến xã: </w:t>
      </w:r>
    </w:p>
    <w:p w14:paraId="3BF32D53" w14:textId="77777777" w:rsidR="002349C3" w:rsidRPr="001A04D8" w:rsidRDefault="002349C3" w:rsidP="001B4450">
      <w:pPr>
        <w:spacing w:before="120" w:after="60" w:line="276" w:lineRule="auto"/>
        <w:ind w:firstLine="567"/>
        <w:jc w:val="both"/>
        <w:rPr>
          <w:spacing w:val="2"/>
          <w:sz w:val="26"/>
          <w:szCs w:val="26"/>
          <w:lang w:val="vi-VN"/>
        </w:rPr>
      </w:pPr>
      <w:r w:rsidRPr="001A04D8">
        <w:rPr>
          <w:spacing w:val="2"/>
          <w:sz w:val="26"/>
          <w:szCs w:val="26"/>
          <w:lang w:val="vi-VN"/>
        </w:rPr>
        <w:t xml:space="preserve">+ </w:t>
      </w:r>
      <w:r w:rsidRPr="001A04D8">
        <w:rPr>
          <w:i/>
          <w:spacing w:val="2"/>
          <w:sz w:val="26"/>
          <w:szCs w:val="26"/>
          <w:lang w:val="vi-VN"/>
        </w:rPr>
        <w:t>Chương trình PHCN tại nhà về</w:t>
      </w:r>
      <w:r w:rsidRPr="001A04D8">
        <w:rPr>
          <w:spacing w:val="2"/>
          <w:sz w:val="26"/>
          <w:szCs w:val="26"/>
          <w:lang w:val="vi-VN"/>
        </w:rPr>
        <w:t xml:space="preserve"> Vận động trị liệu, Ngôn ngữ trị liệu, Hoạt động trị liệu và dụng cụ trợ giúp thích nghi đơn giản.</w:t>
      </w:r>
    </w:p>
    <w:p w14:paraId="7B1EA336" w14:textId="77777777" w:rsidR="002349C3" w:rsidRPr="005A1CF9" w:rsidRDefault="002349C3" w:rsidP="001B4450">
      <w:pPr>
        <w:spacing w:before="120" w:after="60" w:line="276" w:lineRule="auto"/>
        <w:ind w:firstLine="567"/>
        <w:jc w:val="both"/>
        <w:rPr>
          <w:sz w:val="26"/>
          <w:szCs w:val="26"/>
          <w:lang w:val="vi-VN"/>
        </w:rPr>
      </w:pPr>
      <w:r w:rsidRPr="005A1CF9">
        <w:rPr>
          <w:sz w:val="26"/>
          <w:szCs w:val="26"/>
          <w:lang w:val="vi-VN"/>
        </w:rPr>
        <w:t>+ Các dịch vụ phát hiện sớm, khám sàng lọc và đánh giá.</w:t>
      </w:r>
    </w:p>
    <w:p w14:paraId="61685B8E" w14:textId="77777777" w:rsidR="002349C3" w:rsidRPr="001B4450" w:rsidRDefault="002349C3" w:rsidP="001B4450">
      <w:pPr>
        <w:spacing w:before="120" w:after="60" w:line="276" w:lineRule="auto"/>
        <w:ind w:firstLine="567"/>
        <w:jc w:val="both"/>
        <w:rPr>
          <w:sz w:val="26"/>
          <w:szCs w:val="26"/>
          <w:lang w:val="vi-VN"/>
        </w:rPr>
      </w:pPr>
      <w:r w:rsidRPr="001B4450">
        <w:rPr>
          <w:sz w:val="26"/>
          <w:szCs w:val="26"/>
          <w:lang w:val="vi-VN"/>
        </w:rPr>
        <w:t>+ Chương trình chăm sóc sức khỏe ban đầu cho trẻ dưới 6 tuổi: khám chữa bệnh, tiêm chủng.</w:t>
      </w:r>
    </w:p>
    <w:p w14:paraId="7B8D4A0C" w14:textId="77777777" w:rsidR="002349C3" w:rsidRPr="001B4450" w:rsidRDefault="002349C3" w:rsidP="00D134AD">
      <w:pPr>
        <w:spacing w:before="120" w:after="60" w:line="271" w:lineRule="auto"/>
        <w:ind w:firstLine="567"/>
        <w:jc w:val="both"/>
        <w:rPr>
          <w:sz w:val="26"/>
          <w:szCs w:val="26"/>
          <w:lang w:val="vi-VN"/>
        </w:rPr>
      </w:pPr>
      <w:r w:rsidRPr="001B4450">
        <w:rPr>
          <w:sz w:val="26"/>
          <w:szCs w:val="26"/>
          <w:lang w:val="vi-VN"/>
        </w:rPr>
        <w:lastRenderedPageBreak/>
        <w:t>+ Giáo dục hòa nhập cho trẻ tại các trường mầm non.</w:t>
      </w:r>
    </w:p>
    <w:p w14:paraId="765EAB09" w14:textId="77777777" w:rsidR="002349C3" w:rsidRPr="001B4450" w:rsidRDefault="002349C3" w:rsidP="00D134AD">
      <w:pPr>
        <w:spacing w:before="120" w:after="60" w:line="271" w:lineRule="auto"/>
        <w:ind w:firstLine="567"/>
        <w:jc w:val="both"/>
        <w:rPr>
          <w:sz w:val="26"/>
          <w:szCs w:val="26"/>
          <w:lang w:val="vi-VN"/>
        </w:rPr>
      </w:pPr>
      <w:r w:rsidRPr="001B4450">
        <w:rPr>
          <w:sz w:val="26"/>
          <w:szCs w:val="26"/>
          <w:lang w:val="vi-VN"/>
        </w:rPr>
        <w:t>+ Các dịch vụ xã hội, hỗ trợ trẻ và gia đình</w:t>
      </w:r>
    </w:p>
    <w:p w14:paraId="28D48210" w14:textId="77777777" w:rsidR="002349C3" w:rsidRPr="001B4450" w:rsidRDefault="002349C3" w:rsidP="00D134AD">
      <w:pPr>
        <w:spacing w:before="120" w:after="60" w:line="271" w:lineRule="auto"/>
        <w:ind w:firstLine="567"/>
        <w:jc w:val="both"/>
        <w:rPr>
          <w:sz w:val="26"/>
          <w:szCs w:val="26"/>
          <w:lang w:val="vi-VN"/>
        </w:rPr>
      </w:pPr>
      <w:r w:rsidRPr="001B4450">
        <w:rPr>
          <w:sz w:val="26"/>
          <w:szCs w:val="26"/>
          <w:lang w:val="vi-VN"/>
        </w:rPr>
        <w:t>+ Huấn luyện gia đình, tư vấn và thăm tại nhà.</w:t>
      </w:r>
    </w:p>
    <w:p w14:paraId="7B8E7B26" w14:textId="77777777" w:rsidR="002349C3" w:rsidRPr="001B4450" w:rsidRDefault="002349C3" w:rsidP="00D134AD">
      <w:pPr>
        <w:spacing w:before="120" w:after="60" w:line="271" w:lineRule="auto"/>
        <w:ind w:firstLine="567"/>
        <w:jc w:val="both"/>
        <w:rPr>
          <w:sz w:val="26"/>
          <w:szCs w:val="26"/>
          <w:lang w:val="vi-VN"/>
        </w:rPr>
      </w:pPr>
      <w:r w:rsidRPr="001B4450">
        <w:rPr>
          <w:sz w:val="26"/>
          <w:szCs w:val="26"/>
          <w:lang w:val="vi-VN"/>
        </w:rPr>
        <w:t>+ Các dịch vụ điều phối các hoạt động hỗ trợ trẻ</w:t>
      </w:r>
    </w:p>
    <w:p w14:paraId="24174AC1" w14:textId="77777777" w:rsidR="002349C3" w:rsidRPr="005A1CF9" w:rsidRDefault="002349C3" w:rsidP="00D134AD">
      <w:pPr>
        <w:spacing w:before="120" w:after="60" w:line="271" w:lineRule="auto"/>
        <w:ind w:firstLine="567"/>
        <w:jc w:val="both"/>
        <w:rPr>
          <w:sz w:val="26"/>
          <w:szCs w:val="26"/>
          <w:lang w:val="vi-VN"/>
        </w:rPr>
      </w:pPr>
      <w:r w:rsidRPr="001B4450">
        <w:rPr>
          <w:sz w:val="26"/>
          <w:szCs w:val="26"/>
          <w:lang w:val="vi-VN"/>
        </w:rPr>
        <w:t>+ Các dịch vụ nhằm bảo đảm môi trường ít hạn chế nhất cho trẻ về thể chất và tinh thần, tại nhà và tại trường.</w:t>
      </w:r>
    </w:p>
    <w:p w14:paraId="2C9BA1F6" w14:textId="77777777" w:rsidR="002349C3" w:rsidRPr="001B4450" w:rsidRDefault="002349C3" w:rsidP="00D134AD">
      <w:pPr>
        <w:numPr>
          <w:ilvl w:val="1"/>
          <w:numId w:val="13"/>
        </w:numPr>
        <w:tabs>
          <w:tab w:val="clear" w:pos="1080"/>
          <w:tab w:val="num" w:pos="720"/>
        </w:tabs>
        <w:spacing w:before="120" w:after="60" w:line="271" w:lineRule="auto"/>
        <w:ind w:left="0" w:firstLine="567"/>
        <w:jc w:val="both"/>
        <w:rPr>
          <w:i/>
          <w:sz w:val="26"/>
          <w:szCs w:val="26"/>
        </w:rPr>
      </w:pPr>
      <w:r w:rsidRPr="001B4450">
        <w:rPr>
          <w:i/>
          <w:sz w:val="26"/>
          <w:szCs w:val="26"/>
        </w:rPr>
        <w:t>Tuyến huyện</w:t>
      </w:r>
    </w:p>
    <w:p w14:paraId="69A117A8" w14:textId="77777777" w:rsidR="002349C3" w:rsidRPr="001B4450" w:rsidRDefault="002349C3" w:rsidP="00D134AD">
      <w:pPr>
        <w:tabs>
          <w:tab w:val="num" w:pos="720"/>
        </w:tabs>
        <w:spacing w:before="120" w:after="60" w:line="271" w:lineRule="auto"/>
        <w:ind w:firstLine="567"/>
        <w:jc w:val="both"/>
        <w:rPr>
          <w:sz w:val="26"/>
          <w:szCs w:val="26"/>
        </w:rPr>
      </w:pPr>
      <w:r w:rsidRPr="001B4450">
        <w:rPr>
          <w:sz w:val="26"/>
          <w:szCs w:val="26"/>
        </w:rPr>
        <w:t xml:space="preserve">+ </w:t>
      </w:r>
      <w:r w:rsidRPr="001B4450">
        <w:rPr>
          <w:i/>
          <w:sz w:val="26"/>
          <w:szCs w:val="26"/>
          <w:lang w:val="vi-VN"/>
        </w:rPr>
        <w:t xml:space="preserve">PHCN chuyên sâu </w:t>
      </w:r>
      <w:r w:rsidRPr="001B4450">
        <w:rPr>
          <w:sz w:val="26"/>
          <w:szCs w:val="26"/>
        </w:rPr>
        <w:t>về Vật lý trị liệu, Ngôn ngữ trị liệu, Hoạt động trị liệu, Các dịch vụ cung cấp dụng cụ trợ giúp.</w:t>
      </w:r>
    </w:p>
    <w:p w14:paraId="64157832"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phát hiện sớm, khám sàng lọc và đánh giá.</w:t>
      </w:r>
    </w:p>
    <w:p w14:paraId="26B11325" w14:textId="77777777" w:rsidR="002349C3" w:rsidRPr="001B4450" w:rsidRDefault="002349C3" w:rsidP="00D134AD">
      <w:pPr>
        <w:spacing w:before="120" w:after="60" w:line="271" w:lineRule="auto"/>
        <w:ind w:firstLine="567"/>
        <w:jc w:val="both"/>
        <w:rPr>
          <w:sz w:val="26"/>
          <w:szCs w:val="26"/>
        </w:rPr>
      </w:pPr>
      <w:r w:rsidRPr="001B4450">
        <w:rPr>
          <w:sz w:val="26"/>
          <w:szCs w:val="26"/>
        </w:rPr>
        <w:t>+ Can thiệp phẫu thuật đơn giản theo phân tuyến kỹ thuật của Bộ Y tế.</w:t>
      </w:r>
    </w:p>
    <w:p w14:paraId="72384B61" w14:textId="77777777" w:rsidR="002349C3" w:rsidRPr="001B4450" w:rsidRDefault="002349C3" w:rsidP="00D134AD">
      <w:pPr>
        <w:tabs>
          <w:tab w:val="num" w:pos="720"/>
        </w:tabs>
        <w:spacing w:before="120" w:after="60" w:line="271" w:lineRule="auto"/>
        <w:ind w:firstLine="567"/>
        <w:jc w:val="both"/>
        <w:rPr>
          <w:sz w:val="26"/>
          <w:szCs w:val="26"/>
        </w:rPr>
      </w:pPr>
      <w:r w:rsidRPr="001B4450">
        <w:rPr>
          <w:sz w:val="26"/>
          <w:szCs w:val="26"/>
        </w:rPr>
        <w:t>+ Các dịch vụ về thị lực.</w:t>
      </w:r>
    </w:p>
    <w:p w14:paraId="74B0B961"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giáo dục phù hợp.</w:t>
      </w:r>
    </w:p>
    <w:p w14:paraId="3AC4A2DE"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công tác xã hội.</w:t>
      </w:r>
    </w:p>
    <w:p w14:paraId="24A8F664" w14:textId="77777777" w:rsidR="002349C3" w:rsidRPr="001B4450" w:rsidRDefault="002349C3" w:rsidP="00D134AD">
      <w:pPr>
        <w:spacing w:before="120" w:after="60" w:line="271" w:lineRule="auto"/>
        <w:ind w:firstLine="567"/>
        <w:jc w:val="both"/>
        <w:rPr>
          <w:sz w:val="26"/>
          <w:szCs w:val="26"/>
        </w:rPr>
      </w:pPr>
      <w:r w:rsidRPr="001B4450">
        <w:rPr>
          <w:sz w:val="26"/>
          <w:szCs w:val="26"/>
        </w:rPr>
        <w:t>+ Huấn luyện gia đình, tư vấn và thăm tại nhà.</w:t>
      </w:r>
    </w:p>
    <w:p w14:paraId="010128B5" w14:textId="77777777" w:rsidR="002349C3" w:rsidRPr="001B4450" w:rsidRDefault="002349C3" w:rsidP="00D134AD">
      <w:pPr>
        <w:numPr>
          <w:ilvl w:val="1"/>
          <w:numId w:val="13"/>
        </w:numPr>
        <w:tabs>
          <w:tab w:val="clear" w:pos="1080"/>
          <w:tab w:val="num" w:pos="720"/>
        </w:tabs>
        <w:spacing w:before="120" w:after="60" w:line="271" w:lineRule="auto"/>
        <w:ind w:left="0" w:firstLine="567"/>
        <w:jc w:val="both"/>
        <w:rPr>
          <w:i/>
          <w:sz w:val="26"/>
          <w:szCs w:val="26"/>
        </w:rPr>
      </w:pPr>
      <w:r w:rsidRPr="001B4450">
        <w:rPr>
          <w:i/>
          <w:sz w:val="26"/>
          <w:szCs w:val="26"/>
        </w:rPr>
        <w:t>Tuyến tỉnh và tuyến Trung ương:</w:t>
      </w:r>
    </w:p>
    <w:p w14:paraId="24835B15" w14:textId="77777777" w:rsidR="002349C3" w:rsidRPr="001B4450" w:rsidRDefault="002349C3" w:rsidP="00D134AD">
      <w:pPr>
        <w:spacing w:before="120" w:after="60" w:line="271" w:lineRule="auto"/>
        <w:ind w:firstLine="567"/>
        <w:jc w:val="both"/>
        <w:rPr>
          <w:sz w:val="26"/>
          <w:szCs w:val="26"/>
        </w:rPr>
      </w:pPr>
      <w:r w:rsidRPr="001B4450">
        <w:rPr>
          <w:sz w:val="26"/>
          <w:szCs w:val="26"/>
        </w:rPr>
        <w:t xml:space="preserve">+ </w:t>
      </w:r>
      <w:r w:rsidRPr="001B4450">
        <w:rPr>
          <w:i/>
          <w:sz w:val="26"/>
          <w:szCs w:val="26"/>
          <w:lang w:val="vi-VN"/>
        </w:rPr>
        <w:t xml:space="preserve">PHCN chuyên sâu </w:t>
      </w:r>
      <w:r w:rsidRPr="001B4450">
        <w:rPr>
          <w:sz w:val="26"/>
          <w:szCs w:val="26"/>
        </w:rPr>
        <w:t>về Vật lý trị liệu, Ngôn ngữ trị liệu, Hoạt động trị liệu, Các dịch vụ cung cấp dụng cụ trợ giúp.</w:t>
      </w:r>
    </w:p>
    <w:p w14:paraId="5E49F85D"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phát hiện sớm, khám sàng lọc và đánh giá.</w:t>
      </w:r>
    </w:p>
    <w:p w14:paraId="56C9F4EB" w14:textId="77777777" w:rsidR="002349C3" w:rsidRPr="00D134AD" w:rsidRDefault="002349C3" w:rsidP="00D134AD">
      <w:pPr>
        <w:spacing w:before="120" w:after="60" w:line="271" w:lineRule="auto"/>
        <w:ind w:firstLine="567"/>
        <w:jc w:val="both"/>
        <w:rPr>
          <w:spacing w:val="-4"/>
          <w:sz w:val="26"/>
          <w:szCs w:val="26"/>
        </w:rPr>
      </w:pPr>
      <w:r w:rsidRPr="00D134AD">
        <w:rPr>
          <w:spacing w:val="-4"/>
          <w:sz w:val="26"/>
          <w:szCs w:val="26"/>
        </w:rPr>
        <w:t>+ Can thiệp phẫu thuật theo phân tuyến kỹ thuật của Bộ Y tế.</w:t>
      </w:r>
    </w:p>
    <w:p w14:paraId="1CC5B789"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về thị lực.</w:t>
      </w:r>
    </w:p>
    <w:p w14:paraId="681EC647"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giáo dục chuyên biệt.</w:t>
      </w:r>
    </w:p>
    <w:p w14:paraId="7FA984E1"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tâm lý.</w:t>
      </w:r>
    </w:p>
    <w:p w14:paraId="255BABF1" w14:textId="77777777" w:rsidR="002349C3" w:rsidRPr="001B4450" w:rsidRDefault="002349C3" w:rsidP="00D134AD">
      <w:pPr>
        <w:spacing w:before="120" w:after="60" w:line="271" w:lineRule="auto"/>
        <w:ind w:firstLine="567"/>
        <w:jc w:val="both"/>
        <w:rPr>
          <w:sz w:val="26"/>
          <w:szCs w:val="26"/>
        </w:rPr>
      </w:pPr>
      <w:r w:rsidRPr="001B4450">
        <w:rPr>
          <w:sz w:val="26"/>
          <w:szCs w:val="26"/>
        </w:rPr>
        <w:t>+ Các dịch vụ công tác xã hội.</w:t>
      </w:r>
    </w:p>
    <w:p w14:paraId="48E00E4C" w14:textId="77777777" w:rsidR="002349C3" w:rsidRPr="001B4450" w:rsidRDefault="002349C3" w:rsidP="00D134AD">
      <w:pPr>
        <w:spacing w:before="120" w:after="60" w:line="271" w:lineRule="auto"/>
        <w:ind w:firstLine="567"/>
        <w:jc w:val="both"/>
        <w:rPr>
          <w:sz w:val="26"/>
          <w:szCs w:val="26"/>
        </w:rPr>
      </w:pPr>
      <w:r w:rsidRPr="001B4450">
        <w:rPr>
          <w:sz w:val="26"/>
          <w:szCs w:val="26"/>
        </w:rPr>
        <w:t>+ Huấn luyện gia đình, tư vấn và thăm tại nhà.</w:t>
      </w:r>
    </w:p>
    <w:p w14:paraId="569159F7" w14:textId="77777777" w:rsidR="002349C3" w:rsidRPr="001B4450" w:rsidRDefault="002349C3" w:rsidP="001B4450">
      <w:pPr>
        <w:widowControl w:val="0"/>
        <w:spacing w:before="120" w:after="60" w:line="276" w:lineRule="auto"/>
        <w:ind w:firstLine="567"/>
        <w:jc w:val="both"/>
        <w:rPr>
          <w:sz w:val="26"/>
          <w:szCs w:val="26"/>
          <w:lang w:val="sv-SE"/>
        </w:rPr>
      </w:pPr>
    </w:p>
    <w:p w14:paraId="21354933" w14:textId="77777777" w:rsidR="002349C3" w:rsidRPr="001B4450" w:rsidRDefault="002349C3" w:rsidP="001B4450">
      <w:pPr>
        <w:spacing w:before="120" w:after="60" w:line="276" w:lineRule="auto"/>
        <w:ind w:firstLine="567"/>
        <w:jc w:val="both"/>
        <w:rPr>
          <w:b/>
          <w:sz w:val="26"/>
          <w:szCs w:val="26"/>
          <w:lang w:val="vi-VN"/>
        </w:rPr>
      </w:pPr>
    </w:p>
    <w:p w14:paraId="1445F5A8" w14:textId="77777777" w:rsidR="002349C3" w:rsidRPr="001B4450" w:rsidRDefault="002349C3" w:rsidP="001B4450">
      <w:pPr>
        <w:spacing w:before="120" w:after="60" w:line="276" w:lineRule="auto"/>
        <w:ind w:firstLine="567"/>
        <w:jc w:val="both"/>
        <w:rPr>
          <w:b/>
          <w:sz w:val="26"/>
          <w:szCs w:val="26"/>
          <w:lang w:val="vi-VN"/>
        </w:rPr>
      </w:pPr>
    </w:p>
    <w:p w14:paraId="5AEDF67C" w14:textId="77777777" w:rsidR="002349C3" w:rsidRPr="001B4450" w:rsidRDefault="002349C3" w:rsidP="001B4450">
      <w:pPr>
        <w:spacing w:before="120" w:after="60" w:line="276" w:lineRule="auto"/>
        <w:ind w:firstLine="567"/>
        <w:jc w:val="both"/>
        <w:rPr>
          <w:b/>
          <w:sz w:val="26"/>
          <w:szCs w:val="26"/>
          <w:lang w:val="vi-VN"/>
        </w:rPr>
      </w:pPr>
    </w:p>
    <w:p w14:paraId="7615E5AF" w14:textId="77777777" w:rsidR="002349C3" w:rsidRPr="001B4450" w:rsidRDefault="002349C3" w:rsidP="001B4450">
      <w:pPr>
        <w:spacing w:before="120" w:after="60" w:line="276" w:lineRule="auto"/>
        <w:ind w:firstLine="567"/>
        <w:jc w:val="both"/>
        <w:rPr>
          <w:b/>
          <w:sz w:val="26"/>
          <w:szCs w:val="26"/>
          <w:lang w:val="vi-VN"/>
        </w:rPr>
      </w:pPr>
    </w:p>
    <w:p w14:paraId="41196755" w14:textId="77777777" w:rsidR="002349C3" w:rsidRPr="001B4450" w:rsidRDefault="002349C3" w:rsidP="001B4450">
      <w:pPr>
        <w:spacing w:before="120" w:after="60" w:line="276" w:lineRule="auto"/>
        <w:ind w:firstLine="567"/>
        <w:jc w:val="both"/>
        <w:rPr>
          <w:b/>
          <w:sz w:val="26"/>
          <w:szCs w:val="26"/>
          <w:lang w:val="vi-VN"/>
        </w:rPr>
      </w:pPr>
    </w:p>
    <w:p w14:paraId="069DEBFE" w14:textId="77777777" w:rsidR="00D134AD" w:rsidRDefault="00D134AD" w:rsidP="001B4450">
      <w:pPr>
        <w:spacing w:before="120" w:after="60" w:line="276" w:lineRule="auto"/>
        <w:ind w:firstLine="567"/>
        <w:jc w:val="center"/>
        <w:rPr>
          <w:b/>
          <w:sz w:val="26"/>
          <w:szCs w:val="26"/>
          <w:lang w:val="vi-VN"/>
        </w:rPr>
      </w:pPr>
    </w:p>
    <w:p w14:paraId="73732704" w14:textId="77777777" w:rsidR="005A1CF9" w:rsidRDefault="005A1CF9" w:rsidP="001B4450">
      <w:pPr>
        <w:spacing w:before="120" w:after="60" w:line="276" w:lineRule="auto"/>
        <w:ind w:firstLine="567"/>
        <w:jc w:val="center"/>
        <w:rPr>
          <w:b/>
          <w:sz w:val="26"/>
          <w:szCs w:val="26"/>
          <w:lang w:val="vi-VN"/>
        </w:rPr>
      </w:pPr>
    </w:p>
    <w:p w14:paraId="23ACCA0D" w14:textId="77777777" w:rsidR="005A1CF9" w:rsidRDefault="005A1CF9" w:rsidP="001B4450">
      <w:pPr>
        <w:spacing w:before="120" w:after="60" w:line="276" w:lineRule="auto"/>
        <w:ind w:firstLine="567"/>
        <w:jc w:val="center"/>
        <w:rPr>
          <w:b/>
          <w:sz w:val="26"/>
          <w:szCs w:val="26"/>
          <w:lang w:val="vi-VN"/>
        </w:rPr>
      </w:pPr>
    </w:p>
    <w:p w14:paraId="36D02978" w14:textId="77777777" w:rsidR="005A1CF9" w:rsidRDefault="005A1CF9" w:rsidP="001B4450">
      <w:pPr>
        <w:spacing w:before="120" w:after="60" w:line="276" w:lineRule="auto"/>
        <w:ind w:firstLine="567"/>
        <w:jc w:val="center"/>
        <w:rPr>
          <w:b/>
          <w:sz w:val="26"/>
          <w:szCs w:val="26"/>
          <w:lang w:val="vi-VN"/>
        </w:rPr>
      </w:pPr>
    </w:p>
    <w:p w14:paraId="6AD3A4C7" w14:textId="77777777" w:rsidR="005A1CF9" w:rsidRDefault="005A1CF9" w:rsidP="001B4450">
      <w:pPr>
        <w:spacing w:before="120" w:after="60" w:line="276" w:lineRule="auto"/>
        <w:ind w:firstLine="567"/>
        <w:jc w:val="center"/>
        <w:rPr>
          <w:b/>
          <w:sz w:val="26"/>
          <w:szCs w:val="26"/>
          <w:lang w:val="vi-VN"/>
        </w:rPr>
      </w:pPr>
    </w:p>
    <w:p w14:paraId="54654B5F" w14:textId="77777777" w:rsidR="005A1CF9" w:rsidRDefault="005A1CF9" w:rsidP="001B4450">
      <w:pPr>
        <w:spacing w:before="120" w:after="60" w:line="276" w:lineRule="auto"/>
        <w:ind w:firstLine="567"/>
        <w:jc w:val="center"/>
        <w:rPr>
          <w:b/>
          <w:sz w:val="26"/>
          <w:szCs w:val="26"/>
          <w:lang w:val="vi-VN"/>
        </w:rPr>
      </w:pPr>
    </w:p>
    <w:p w14:paraId="4D0956B3" w14:textId="77777777" w:rsidR="005A1CF9" w:rsidRDefault="005A1CF9" w:rsidP="001B4450">
      <w:pPr>
        <w:spacing w:before="120" w:after="60" w:line="276" w:lineRule="auto"/>
        <w:ind w:firstLine="567"/>
        <w:jc w:val="center"/>
        <w:rPr>
          <w:b/>
          <w:sz w:val="26"/>
          <w:szCs w:val="26"/>
          <w:lang w:val="vi-VN"/>
        </w:rPr>
      </w:pPr>
    </w:p>
    <w:p w14:paraId="7A4FED09" w14:textId="77777777" w:rsidR="005A1CF9" w:rsidRDefault="005A1CF9" w:rsidP="001B4450">
      <w:pPr>
        <w:spacing w:before="120" w:after="60" w:line="276" w:lineRule="auto"/>
        <w:ind w:firstLine="567"/>
        <w:jc w:val="center"/>
        <w:rPr>
          <w:b/>
          <w:sz w:val="26"/>
          <w:szCs w:val="26"/>
          <w:lang w:val="vi-VN"/>
        </w:rPr>
      </w:pPr>
    </w:p>
    <w:p w14:paraId="67457491" w14:textId="77777777" w:rsidR="005A1CF9" w:rsidRDefault="005A1CF9" w:rsidP="001B4450">
      <w:pPr>
        <w:spacing w:before="120" w:after="60" w:line="276" w:lineRule="auto"/>
        <w:ind w:firstLine="567"/>
        <w:jc w:val="center"/>
        <w:rPr>
          <w:b/>
          <w:sz w:val="26"/>
          <w:szCs w:val="26"/>
          <w:lang w:val="vi-VN"/>
        </w:rPr>
      </w:pPr>
    </w:p>
    <w:p w14:paraId="6E95DA15" w14:textId="77777777" w:rsidR="005A1CF9" w:rsidRPr="00D134AD" w:rsidRDefault="005A1CF9" w:rsidP="001B4450">
      <w:pPr>
        <w:spacing w:before="120" w:after="60" w:line="276" w:lineRule="auto"/>
        <w:ind w:firstLine="567"/>
        <w:jc w:val="center"/>
        <w:rPr>
          <w:b/>
          <w:sz w:val="26"/>
          <w:szCs w:val="26"/>
          <w:lang w:val="vi-VN"/>
        </w:rPr>
      </w:pPr>
    </w:p>
    <w:p w14:paraId="05DC37B1" w14:textId="77777777" w:rsidR="002349C3" w:rsidRPr="001B4450" w:rsidRDefault="002349C3" w:rsidP="001B4450">
      <w:pPr>
        <w:spacing w:before="120" w:after="60" w:line="276" w:lineRule="auto"/>
        <w:ind w:firstLine="567"/>
        <w:jc w:val="center"/>
        <w:rPr>
          <w:b/>
          <w:sz w:val="26"/>
          <w:szCs w:val="26"/>
        </w:rPr>
      </w:pPr>
    </w:p>
    <w:p w14:paraId="6C512FAE" w14:textId="77777777" w:rsidR="002349C3" w:rsidRPr="00E72E76" w:rsidRDefault="002349C3" w:rsidP="00D134AD">
      <w:pPr>
        <w:spacing w:before="120" w:after="120" w:line="276" w:lineRule="auto"/>
        <w:jc w:val="center"/>
        <w:rPr>
          <w:b/>
          <w:sz w:val="44"/>
          <w:szCs w:val="26"/>
        </w:rPr>
      </w:pPr>
      <w:r w:rsidRPr="00D134AD">
        <w:rPr>
          <w:b/>
          <w:sz w:val="44"/>
          <w:szCs w:val="26"/>
          <w:lang w:val="vi-VN"/>
        </w:rPr>
        <w:t xml:space="preserve">Phần </w:t>
      </w:r>
      <w:r w:rsidR="00E72E76">
        <w:rPr>
          <w:b/>
          <w:sz w:val="44"/>
          <w:szCs w:val="26"/>
        </w:rPr>
        <w:t>III</w:t>
      </w:r>
    </w:p>
    <w:p w14:paraId="019F10C3" w14:textId="77777777" w:rsidR="002349C3" w:rsidRPr="00D134AD" w:rsidRDefault="002349C3" w:rsidP="00E72E76">
      <w:pPr>
        <w:spacing w:before="240" w:after="120" w:line="360" w:lineRule="auto"/>
        <w:jc w:val="center"/>
        <w:rPr>
          <w:b/>
          <w:sz w:val="36"/>
          <w:szCs w:val="26"/>
          <w:lang w:val="vi-VN"/>
        </w:rPr>
      </w:pPr>
      <w:r w:rsidRPr="00D134AD">
        <w:rPr>
          <w:b/>
          <w:sz w:val="36"/>
          <w:szCs w:val="26"/>
          <w:lang w:val="vi-VN"/>
        </w:rPr>
        <w:t>HƯỚNG DẪN THỰC HIỆN KỸ THUẬT</w:t>
      </w:r>
    </w:p>
    <w:p w14:paraId="4E52C7B4" w14:textId="77777777" w:rsidR="002349C3" w:rsidRPr="00D134AD" w:rsidRDefault="002349C3" w:rsidP="00D134AD">
      <w:pPr>
        <w:spacing w:before="120" w:after="120" w:line="360" w:lineRule="auto"/>
        <w:jc w:val="center"/>
        <w:rPr>
          <w:b/>
          <w:sz w:val="36"/>
          <w:szCs w:val="26"/>
          <w:lang w:val="vi-VN"/>
        </w:rPr>
      </w:pPr>
      <w:r w:rsidRPr="00D134AD">
        <w:rPr>
          <w:b/>
          <w:sz w:val="36"/>
          <w:szCs w:val="26"/>
          <w:lang w:val="vi-VN"/>
        </w:rPr>
        <w:t>PHÁT HIỆN SỚM</w:t>
      </w:r>
      <w:r w:rsidR="00D134AD">
        <w:rPr>
          <w:b/>
          <w:sz w:val="36"/>
          <w:szCs w:val="26"/>
          <w:lang w:val="vi-VN"/>
        </w:rPr>
        <w:t xml:space="preserve"> </w:t>
      </w:r>
      <w:r w:rsidRPr="00D134AD">
        <w:rPr>
          <w:b/>
          <w:sz w:val="36"/>
          <w:szCs w:val="26"/>
          <w:lang w:val="vi-VN"/>
        </w:rPr>
        <w:t>-</w:t>
      </w:r>
      <w:r w:rsidR="00D134AD">
        <w:rPr>
          <w:b/>
          <w:sz w:val="36"/>
          <w:szCs w:val="26"/>
          <w:lang w:val="vi-VN"/>
        </w:rPr>
        <w:t xml:space="preserve"> </w:t>
      </w:r>
      <w:r w:rsidRPr="00D134AD">
        <w:rPr>
          <w:b/>
          <w:sz w:val="36"/>
          <w:szCs w:val="26"/>
          <w:lang w:val="vi-VN"/>
        </w:rPr>
        <w:t>CAN THIỆP SỚM</w:t>
      </w:r>
    </w:p>
    <w:p w14:paraId="58C42D71" w14:textId="77777777" w:rsidR="002349C3" w:rsidRDefault="002349C3" w:rsidP="00D134AD">
      <w:pPr>
        <w:spacing w:before="120" w:after="120" w:line="360" w:lineRule="auto"/>
        <w:jc w:val="center"/>
        <w:rPr>
          <w:b/>
          <w:sz w:val="36"/>
          <w:szCs w:val="26"/>
          <w:lang w:val="vi-VN"/>
        </w:rPr>
      </w:pPr>
      <w:r w:rsidRPr="00D134AD">
        <w:rPr>
          <w:b/>
          <w:sz w:val="36"/>
          <w:szCs w:val="26"/>
          <w:lang w:val="vi-VN"/>
        </w:rPr>
        <w:t xml:space="preserve">TRẺ </w:t>
      </w:r>
      <w:r w:rsidRPr="005A1CF9">
        <w:rPr>
          <w:b/>
          <w:sz w:val="36"/>
          <w:szCs w:val="26"/>
          <w:lang w:val="vi-VN"/>
        </w:rPr>
        <w:t xml:space="preserve">EM </w:t>
      </w:r>
      <w:r w:rsidRPr="00D134AD">
        <w:rPr>
          <w:b/>
          <w:sz w:val="36"/>
          <w:szCs w:val="26"/>
          <w:lang w:val="vi-VN"/>
        </w:rPr>
        <w:t>KHUYẾT TẬT</w:t>
      </w:r>
    </w:p>
    <w:p w14:paraId="79102050" w14:textId="77777777" w:rsidR="00D26CF3" w:rsidRDefault="00D26CF3" w:rsidP="00D134AD">
      <w:pPr>
        <w:spacing w:before="120" w:after="120" w:line="360" w:lineRule="auto"/>
        <w:jc w:val="center"/>
        <w:rPr>
          <w:b/>
          <w:sz w:val="36"/>
          <w:szCs w:val="26"/>
          <w:lang w:val="vi-VN"/>
        </w:rPr>
      </w:pPr>
    </w:p>
    <w:p w14:paraId="7AB49C36" w14:textId="77777777" w:rsidR="00D26CF3" w:rsidRDefault="00D26CF3" w:rsidP="00D134AD">
      <w:pPr>
        <w:spacing w:before="120" w:after="120" w:line="360" w:lineRule="auto"/>
        <w:jc w:val="center"/>
        <w:rPr>
          <w:b/>
          <w:sz w:val="36"/>
          <w:szCs w:val="26"/>
          <w:lang w:val="vi-VN"/>
        </w:rPr>
      </w:pPr>
    </w:p>
    <w:p w14:paraId="7DD9CD42" w14:textId="77777777" w:rsidR="00D26CF3" w:rsidRDefault="00D26CF3" w:rsidP="00D134AD">
      <w:pPr>
        <w:spacing w:before="120" w:after="120" w:line="360" w:lineRule="auto"/>
        <w:jc w:val="center"/>
        <w:rPr>
          <w:b/>
          <w:sz w:val="36"/>
          <w:szCs w:val="26"/>
          <w:lang w:val="vi-VN"/>
        </w:rPr>
      </w:pPr>
    </w:p>
    <w:p w14:paraId="27A450BE" w14:textId="77777777" w:rsidR="00D26CF3" w:rsidRDefault="00D26CF3" w:rsidP="00D134AD">
      <w:pPr>
        <w:spacing w:before="120" w:after="120" w:line="360" w:lineRule="auto"/>
        <w:jc w:val="center"/>
        <w:rPr>
          <w:b/>
          <w:sz w:val="36"/>
          <w:szCs w:val="26"/>
          <w:lang w:val="vi-VN"/>
        </w:rPr>
      </w:pPr>
    </w:p>
    <w:p w14:paraId="65BA54EC" w14:textId="77777777" w:rsidR="00D26CF3" w:rsidRDefault="00D26CF3" w:rsidP="00D134AD">
      <w:pPr>
        <w:spacing w:before="120" w:after="120" w:line="360" w:lineRule="auto"/>
        <w:jc w:val="center"/>
        <w:rPr>
          <w:b/>
          <w:sz w:val="36"/>
          <w:szCs w:val="26"/>
          <w:lang w:val="vi-VN"/>
        </w:rPr>
      </w:pPr>
    </w:p>
    <w:p w14:paraId="3858E203" w14:textId="77777777" w:rsidR="002349C3" w:rsidRPr="001B4450" w:rsidRDefault="00D26CF3" w:rsidP="00D26CF3">
      <w:pPr>
        <w:spacing w:before="120" w:after="120" w:line="360" w:lineRule="auto"/>
        <w:jc w:val="center"/>
        <w:rPr>
          <w:b/>
          <w:sz w:val="26"/>
          <w:szCs w:val="26"/>
          <w:lang w:val="vi-VN"/>
        </w:rPr>
      </w:pPr>
      <w:r>
        <w:rPr>
          <w:b/>
          <w:sz w:val="36"/>
          <w:szCs w:val="26"/>
          <w:lang w:val="vi-VN"/>
        </w:rPr>
        <w:br w:type="page"/>
      </w:r>
      <w:r w:rsidR="002349C3" w:rsidRPr="001B4450">
        <w:rPr>
          <w:b/>
          <w:sz w:val="26"/>
          <w:szCs w:val="26"/>
          <w:lang w:val="vi-VN"/>
        </w:rPr>
        <w:lastRenderedPageBreak/>
        <w:t>1. HƯỚNG DẪN THỰC HIỆN KỸ THUẬT PHÁT HIỆN SỚM TRẺ KHUYẾT TẬT</w:t>
      </w:r>
    </w:p>
    <w:p w14:paraId="44E365BB" w14:textId="77777777" w:rsidR="002349C3" w:rsidRPr="001B4450" w:rsidRDefault="002349C3" w:rsidP="00D134AD">
      <w:pPr>
        <w:numPr>
          <w:ilvl w:val="1"/>
          <w:numId w:val="69"/>
        </w:numPr>
        <w:tabs>
          <w:tab w:val="left" w:pos="1080"/>
        </w:tabs>
        <w:spacing w:before="240" w:after="60" w:line="276" w:lineRule="auto"/>
        <w:ind w:left="0" w:firstLine="567"/>
        <w:rPr>
          <w:b/>
          <w:sz w:val="26"/>
          <w:szCs w:val="26"/>
          <w:lang w:val="vi-VN"/>
        </w:rPr>
      </w:pPr>
      <w:r w:rsidRPr="001B4450">
        <w:rPr>
          <w:b/>
          <w:sz w:val="26"/>
          <w:szCs w:val="26"/>
          <w:lang w:val="vi-VN"/>
        </w:rPr>
        <w:t>Hướng dẫn thực hiện kỹ thuật sàng lọc khuyết tật</w:t>
      </w:r>
    </w:p>
    <w:p w14:paraId="62C28C33" w14:textId="77777777" w:rsidR="002349C3" w:rsidRPr="001B4450" w:rsidRDefault="002349C3" w:rsidP="00D134AD">
      <w:pPr>
        <w:widowControl w:val="0"/>
        <w:spacing w:before="120" w:after="60" w:line="288" w:lineRule="auto"/>
        <w:ind w:firstLine="567"/>
        <w:jc w:val="both"/>
        <w:rPr>
          <w:i/>
          <w:iCs/>
          <w:sz w:val="26"/>
          <w:szCs w:val="26"/>
          <w:lang w:val="vi-VN"/>
        </w:rPr>
      </w:pPr>
      <w:r w:rsidRPr="001B4450">
        <w:rPr>
          <w:sz w:val="26"/>
          <w:szCs w:val="26"/>
          <w:lang w:val="vi-VN"/>
        </w:rPr>
        <w:t>Dựa vào tuổi của trẻ mà chọn 1 trong 9 Phiếu sàng lọc:</w:t>
      </w:r>
    </w:p>
    <w:p w14:paraId="5C89757D" w14:textId="77777777" w:rsidR="002349C3" w:rsidRPr="001B4450" w:rsidRDefault="002349C3" w:rsidP="00D134AD">
      <w:pPr>
        <w:widowControl w:val="0"/>
        <w:numPr>
          <w:ilvl w:val="0"/>
          <w:numId w:val="52"/>
        </w:numPr>
        <w:spacing w:before="120" w:after="60" w:line="288" w:lineRule="auto"/>
        <w:ind w:left="0" w:firstLine="567"/>
        <w:jc w:val="both"/>
        <w:rPr>
          <w:i/>
          <w:iCs/>
          <w:sz w:val="26"/>
          <w:szCs w:val="26"/>
          <w:lang w:val="vi-VN"/>
        </w:rPr>
      </w:pPr>
      <w:r w:rsidRPr="001B4450">
        <w:rPr>
          <w:i/>
          <w:sz w:val="26"/>
          <w:szCs w:val="26"/>
          <w:lang w:val="vi-VN"/>
        </w:rPr>
        <w:t xml:space="preserve">Phiếu 1. Sàng lọc phát hiện sớm rối loạn phát triển ở trẻ 0-28 ngày </w:t>
      </w:r>
    </w:p>
    <w:p w14:paraId="206D2B02"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2. Sàng lọc phát hiện sớm rối loạn phát triển ở trẻ 3 tháng tuổi </w:t>
      </w:r>
    </w:p>
    <w:p w14:paraId="1717A31A"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3. Sàng lọc phát hiện sớm rối loạn phát triển ở trẻ 6 tháng tuổi </w:t>
      </w:r>
    </w:p>
    <w:p w14:paraId="00D8D8D7"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4. Sàng lọc phát hiện sớm rối loạn phát triển ở trẻ 9 tháng tuổi </w:t>
      </w:r>
    </w:p>
    <w:p w14:paraId="1A037305"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5. Sàng lọc phát hiện sớm rối loạn phát triển ở trẻ 12 tháng tuổi </w:t>
      </w:r>
    </w:p>
    <w:p w14:paraId="1160422A"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6. Sàng lọc phát hiện sớm rối loạn phát triển ở trẻ 24 tháng tuổi </w:t>
      </w:r>
    </w:p>
    <w:p w14:paraId="34D6FED7"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7. Sàng lọc phát hiện sớm rối loạn phát triển ở trẻ 36 tháng tuổi </w:t>
      </w:r>
    </w:p>
    <w:p w14:paraId="36FB5B6E"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8. Sàng lọc phát hiện sớm rối loạn phát triển ở trẻ 48 tháng tuổi </w:t>
      </w:r>
    </w:p>
    <w:p w14:paraId="63EF5A92" w14:textId="77777777" w:rsidR="002349C3" w:rsidRPr="001B4450" w:rsidRDefault="002349C3" w:rsidP="00D134AD">
      <w:pPr>
        <w:widowControl w:val="0"/>
        <w:numPr>
          <w:ilvl w:val="0"/>
          <w:numId w:val="52"/>
        </w:numPr>
        <w:spacing w:before="120" w:after="60" w:line="288" w:lineRule="auto"/>
        <w:ind w:left="0" w:firstLine="567"/>
        <w:jc w:val="both"/>
        <w:rPr>
          <w:i/>
          <w:sz w:val="26"/>
          <w:szCs w:val="26"/>
          <w:lang w:val="vi-VN"/>
        </w:rPr>
      </w:pPr>
      <w:r w:rsidRPr="001B4450">
        <w:rPr>
          <w:i/>
          <w:sz w:val="26"/>
          <w:szCs w:val="26"/>
          <w:lang w:val="vi-VN"/>
        </w:rPr>
        <w:t xml:space="preserve">Phiếu 9. Sàng lọc phát hiện sớm rối loạn phát triển ở trẻ 60 tháng tuổi </w:t>
      </w:r>
    </w:p>
    <w:p w14:paraId="70727FD5" w14:textId="77777777" w:rsidR="002349C3" w:rsidRPr="001B4450" w:rsidRDefault="002349C3" w:rsidP="00D134AD">
      <w:pPr>
        <w:widowControl w:val="0"/>
        <w:spacing w:before="120" w:after="60" w:line="288" w:lineRule="auto"/>
        <w:ind w:firstLine="567"/>
        <w:jc w:val="both"/>
        <w:rPr>
          <w:b/>
          <w:sz w:val="26"/>
          <w:szCs w:val="26"/>
          <w:lang w:val="vi-VN"/>
        </w:rPr>
      </w:pPr>
      <w:r w:rsidRPr="001B4450">
        <w:rPr>
          <w:b/>
          <w:sz w:val="26"/>
          <w:szCs w:val="26"/>
          <w:lang w:val="vi-VN"/>
        </w:rPr>
        <w:t xml:space="preserve">Phương pháp phỏng vấn </w:t>
      </w:r>
    </w:p>
    <w:p w14:paraId="739F04B0" w14:textId="77777777" w:rsidR="002349C3" w:rsidRPr="001B4450" w:rsidRDefault="002349C3" w:rsidP="00D134AD">
      <w:pPr>
        <w:widowControl w:val="0"/>
        <w:spacing w:before="120" w:after="60" w:line="288" w:lineRule="auto"/>
        <w:ind w:firstLine="567"/>
        <w:jc w:val="both"/>
        <w:rPr>
          <w:sz w:val="26"/>
          <w:szCs w:val="26"/>
          <w:lang w:val="vi-VN"/>
        </w:rPr>
      </w:pPr>
      <w:r w:rsidRPr="001B4450">
        <w:rPr>
          <w:sz w:val="26"/>
          <w:szCs w:val="26"/>
          <w:lang w:val="vi-VN"/>
        </w:rPr>
        <w:t>Phương pháp phỏng vấn này được áp dụng cho cán bộ sàng lọc dùng để làm việc với gia đình tại nhà, tại trạm y tế, tại trường mầm non, tại các cơ sở y tế khác.</w:t>
      </w:r>
    </w:p>
    <w:p w14:paraId="3683CCF3" w14:textId="77777777" w:rsidR="002349C3" w:rsidRPr="005A1CF9" w:rsidRDefault="002349C3" w:rsidP="00D134AD">
      <w:pPr>
        <w:widowControl w:val="0"/>
        <w:numPr>
          <w:ilvl w:val="0"/>
          <w:numId w:val="60"/>
        </w:numPr>
        <w:spacing w:before="120" w:after="60" w:line="276" w:lineRule="auto"/>
        <w:ind w:left="0" w:firstLine="567"/>
        <w:jc w:val="both"/>
        <w:rPr>
          <w:sz w:val="26"/>
          <w:szCs w:val="26"/>
          <w:lang w:val="vi-VN"/>
        </w:rPr>
      </w:pPr>
      <w:r w:rsidRPr="001B4450">
        <w:rPr>
          <w:i/>
          <w:sz w:val="26"/>
          <w:szCs w:val="26"/>
          <w:lang w:val="vi-VN"/>
        </w:rPr>
        <w:t>Chào hỏi:</w:t>
      </w:r>
      <w:r w:rsidRPr="001B4450">
        <w:rPr>
          <w:sz w:val="26"/>
          <w:szCs w:val="26"/>
          <w:lang w:val="vi-VN"/>
        </w:rPr>
        <w:t xml:space="preserve"> Xin chào ông</w:t>
      </w:r>
      <w:r w:rsidRPr="005A1CF9">
        <w:rPr>
          <w:sz w:val="26"/>
          <w:szCs w:val="26"/>
          <w:lang w:val="vi-VN"/>
        </w:rPr>
        <w:t>/</w:t>
      </w:r>
      <w:r w:rsidRPr="001B4450">
        <w:rPr>
          <w:sz w:val="26"/>
          <w:szCs w:val="26"/>
          <w:lang w:val="vi-VN"/>
        </w:rPr>
        <w:t>bà</w:t>
      </w:r>
      <w:r w:rsidRPr="005A1CF9">
        <w:rPr>
          <w:sz w:val="26"/>
          <w:szCs w:val="26"/>
          <w:lang w:val="vi-VN"/>
        </w:rPr>
        <w:t>/anh/chị ...</w:t>
      </w:r>
    </w:p>
    <w:p w14:paraId="795A473D" w14:textId="77777777" w:rsidR="002349C3" w:rsidRPr="005A1CF9" w:rsidRDefault="002349C3" w:rsidP="00D134AD">
      <w:pPr>
        <w:widowControl w:val="0"/>
        <w:numPr>
          <w:ilvl w:val="0"/>
          <w:numId w:val="60"/>
        </w:numPr>
        <w:spacing w:before="120" w:after="60" w:line="276" w:lineRule="auto"/>
        <w:ind w:left="0" w:firstLine="567"/>
        <w:jc w:val="both"/>
        <w:rPr>
          <w:sz w:val="26"/>
          <w:szCs w:val="26"/>
          <w:lang w:val="vi-VN"/>
        </w:rPr>
      </w:pPr>
      <w:r w:rsidRPr="005A1CF9">
        <w:rPr>
          <w:i/>
          <w:sz w:val="26"/>
          <w:szCs w:val="26"/>
          <w:lang w:val="vi-VN"/>
        </w:rPr>
        <w:t>Giới thiệu:</w:t>
      </w:r>
      <w:r w:rsidRPr="005A1CF9">
        <w:rPr>
          <w:sz w:val="26"/>
          <w:szCs w:val="26"/>
          <w:lang w:val="vi-VN"/>
        </w:rPr>
        <w:t xml:space="preserve"> Chúng tôi là (đoàn) cán bộ của …. </w:t>
      </w:r>
    </w:p>
    <w:p w14:paraId="176BDB82" w14:textId="77777777" w:rsidR="002349C3" w:rsidRPr="005A1CF9" w:rsidRDefault="002349C3" w:rsidP="00D134AD">
      <w:pPr>
        <w:widowControl w:val="0"/>
        <w:numPr>
          <w:ilvl w:val="0"/>
          <w:numId w:val="60"/>
        </w:numPr>
        <w:spacing w:before="120" w:after="60" w:line="276" w:lineRule="auto"/>
        <w:ind w:left="0" w:firstLine="567"/>
        <w:jc w:val="both"/>
        <w:rPr>
          <w:sz w:val="26"/>
          <w:szCs w:val="26"/>
          <w:lang w:val="vi-VN"/>
        </w:rPr>
      </w:pPr>
      <w:r w:rsidRPr="005A1CF9">
        <w:rPr>
          <w:i/>
          <w:sz w:val="26"/>
          <w:szCs w:val="26"/>
          <w:lang w:val="vi-VN"/>
        </w:rPr>
        <w:t>Lý do:</w:t>
      </w:r>
      <w:r w:rsidRPr="005A1CF9">
        <w:rPr>
          <w:sz w:val="26"/>
          <w:szCs w:val="26"/>
          <w:lang w:val="vi-VN"/>
        </w:rPr>
        <w:t xml:space="preserve"> Chúng tôi muốn phỏng vấn gia đình 20 câu hỏi với mục </w:t>
      </w:r>
      <w:r w:rsidRPr="005A1CF9">
        <w:rPr>
          <w:rFonts w:hint="eastAsia"/>
          <w:sz w:val="26"/>
          <w:szCs w:val="26"/>
          <w:lang w:val="vi-VN"/>
        </w:rPr>
        <w:t>đ</w:t>
      </w:r>
      <w:r w:rsidRPr="005A1CF9">
        <w:rPr>
          <w:sz w:val="26"/>
          <w:szCs w:val="26"/>
          <w:lang w:val="vi-VN"/>
        </w:rPr>
        <w:t xml:space="preserve">ích </w:t>
      </w:r>
      <w:r w:rsidRPr="001B4450">
        <w:rPr>
          <w:sz w:val="26"/>
          <w:szCs w:val="26"/>
          <w:lang w:val="vi-VN"/>
        </w:rPr>
        <w:t>đ</w:t>
      </w:r>
      <w:r w:rsidRPr="005A1CF9">
        <w:rPr>
          <w:sz w:val="26"/>
          <w:szCs w:val="26"/>
          <w:lang w:val="vi-VN"/>
        </w:rPr>
        <w:t xml:space="preserve">ánh giá sự phát triển của trẻ em lứa tuổi 0-6 tuổi tại </w:t>
      </w:r>
      <w:r w:rsidRPr="005A1CF9">
        <w:rPr>
          <w:rFonts w:hint="eastAsia"/>
          <w:sz w:val="26"/>
          <w:szCs w:val="26"/>
          <w:lang w:val="vi-VN"/>
        </w:rPr>
        <w:t>đ</w:t>
      </w:r>
      <w:r w:rsidRPr="005A1CF9">
        <w:rPr>
          <w:sz w:val="26"/>
          <w:szCs w:val="26"/>
          <w:lang w:val="vi-VN"/>
        </w:rPr>
        <w:t>ịa ph</w:t>
      </w:r>
      <w:r w:rsidRPr="005A1CF9">
        <w:rPr>
          <w:rFonts w:hint="eastAsia"/>
          <w:sz w:val="26"/>
          <w:szCs w:val="26"/>
          <w:lang w:val="vi-VN"/>
        </w:rPr>
        <w:t>ươ</w:t>
      </w:r>
      <w:r w:rsidRPr="005A1CF9">
        <w:rPr>
          <w:sz w:val="26"/>
          <w:szCs w:val="26"/>
          <w:lang w:val="vi-VN"/>
        </w:rPr>
        <w:t xml:space="preserve">ng nhằm phát hiện sớm những rối loạn phát triển ở trẻ em từ </w:t>
      </w:r>
      <w:r w:rsidRPr="005A1CF9">
        <w:rPr>
          <w:rFonts w:hint="eastAsia"/>
          <w:sz w:val="26"/>
          <w:szCs w:val="26"/>
          <w:lang w:val="vi-VN"/>
        </w:rPr>
        <w:t>đ</w:t>
      </w:r>
      <w:r w:rsidRPr="005A1CF9">
        <w:rPr>
          <w:sz w:val="26"/>
          <w:szCs w:val="26"/>
          <w:lang w:val="vi-VN"/>
        </w:rPr>
        <w:t>ó có biện pháp can thiệp sớm giúp trẻ phát triển tốt h</w:t>
      </w:r>
      <w:r w:rsidRPr="005A1CF9">
        <w:rPr>
          <w:rFonts w:hint="eastAsia"/>
          <w:sz w:val="26"/>
          <w:szCs w:val="26"/>
          <w:lang w:val="vi-VN"/>
        </w:rPr>
        <w:t>ơ</w:t>
      </w:r>
      <w:r w:rsidRPr="005A1CF9">
        <w:rPr>
          <w:sz w:val="26"/>
          <w:szCs w:val="26"/>
          <w:lang w:val="vi-VN"/>
        </w:rPr>
        <w:t>n.</w:t>
      </w:r>
    </w:p>
    <w:p w14:paraId="1FD0D6E1" w14:textId="77777777" w:rsidR="002349C3" w:rsidRPr="001B4450" w:rsidRDefault="002349C3" w:rsidP="00D134AD">
      <w:pPr>
        <w:widowControl w:val="0"/>
        <w:numPr>
          <w:ilvl w:val="0"/>
          <w:numId w:val="60"/>
        </w:numPr>
        <w:spacing w:before="120" w:after="60" w:line="276" w:lineRule="auto"/>
        <w:ind w:left="0" w:firstLine="567"/>
        <w:jc w:val="both"/>
        <w:rPr>
          <w:sz w:val="26"/>
          <w:szCs w:val="26"/>
        </w:rPr>
      </w:pPr>
      <w:r w:rsidRPr="001B4450">
        <w:rPr>
          <w:i/>
          <w:sz w:val="26"/>
          <w:szCs w:val="26"/>
        </w:rPr>
        <w:t>Cam kết tham gia</w:t>
      </w:r>
    </w:p>
    <w:p w14:paraId="29D0489C" w14:textId="77777777" w:rsidR="002349C3" w:rsidRPr="001B4450" w:rsidRDefault="002349C3" w:rsidP="00D134AD">
      <w:pPr>
        <w:widowControl w:val="0"/>
        <w:spacing w:before="120" w:after="60" w:line="276" w:lineRule="auto"/>
        <w:ind w:firstLine="567"/>
        <w:jc w:val="both"/>
        <w:rPr>
          <w:sz w:val="26"/>
          <w:szCs w:val="26"/>
        </w:rPr>
      </w:pPr>
      <w:r w:rsidRPr="001B4450">
        <w:rPr>
          <w:rFonts w:hint="eastAsia"/>
          <w:sz w:val="26"/>
          <w:szCs w:val="26"/>
        </w:rPr>
        <w:t>Đ</w:t>
      </w:r>
      <w:r w:rsidRPr="001B4450">
        <w:rPr>
          <w:sz w:val="26"/>
          <w:szCs w:val="26"/>
        </w:rPr>
        <w:t xml:space="preserve">ề nghị gia </w:t>
      </w:r>
      <w:r w:rsidRPr="001B4450">
        <w:rPr>
          <w:rFonts w:hint="eastAsia"/>
          <w:sz w:val="26"/>
          <w:szCs w:val="26"/>
        </w:rPr>
        <w:t>đ</w:t>
      </w:r>
      <w:r w:rsidRPr="001B4450">
        <w:rPr>
          <w:sz w:val="26"/>
          <w:szCs w:val="26"/>
        </w:rPr>
        <w:t xml:space="preserve">ình cho biết gia </w:t>
      </w:r>
      <w:r w:rsidRPr="001B4450">
        <w:rPr>
          <w:rFonts w:hint="eastAsia"/>
          <w:sz w:val="26"/>
          <w:szCs w:val="26"/>
        </w:rPr>
        <w:t>đ</w:t>
      </w:r>
      <w:r w:rsidRPr="001B4450">
        <w:rPr>
          <w:sz w:val="26"/>
          <w:szCs w:val="26"/>
        </w:rPr>
        <w:t xml:space="preserve">ình có </w:t>
      </w:r>
      <w:r w:rsidRPr="001B4450">
        <w:rPr>
          <w:rFonts w:hint="eastAsia"/>
          <w:sz w:val="26"/>
          <w:szCs w:val="26"/>
        </w:rPr>
        <w:t>đ</w:t>
      </w:r>
      <w:r w:rsidRPr="001B4450">
        <w:rPr>
          <w:sz w:val="26"/>
          <w:szCs w:val="26"/>
        </w:rPr>
        <w:t>ồng ý trả lời hay không?</w:t>
      </w:r>
    </w:p>
    <w:p w14:paraId="367E5E77" w14:textId="77777777" w:rsidR="002349C3" w:rsidRPr="001B4450" w:rsidRDefault="002349C3" w:rsidP="00D134AD">
      <w:pPr>
        <w:widowControl w:val="0"/>
        <w:numPr>
          <w:ilvl w:val="1"/>
          <w:numId w:val="64"/>
        </w:numPr>
        <w:tabs>
          <w:tab w:val="left" w:pos="840"/>
        </w:tabs>
        <w:spacing w:before="120" w:after="60" w:line="276" w:lineRule="auto"/>
        <w:ind w:left="0" w:firstLine="567"/>
        <w:jc w:val="both"/>
        <w:rPr>
          <w:sz w:val="26"/>
          <w:szCs w:val="26"/>
        </w:rPr>
      </w:pPr>
      <w:r w:rsidRPr="001B4450">
        <w:rPr>
          <w:sz w:val="26"/>
          <w:szCs w:val="26"/>
        </w:rPr>
        <w:t xml:space="preserve">Nếu gia </w:t>
      </w:r>
      <w:r w:rsidRPr="001B4450">
        <w:rPr>
          <w:rFonts w:hint="eastAsia"/>
          <w:sz w:val="26"/>
          <w:szCs w:val="26"/>
        </w:rPr>
        <w:t>đ</w:t>
      </w:r>
      <w:r w:rsidRPr="001B4450">
        <w:rPr>
          <w:sz w:val="26"/>
          <w:szCs w:val="26"/>
        </w:rPr>
        <w:t xml:space="preserve">ình </w:t>
      </w:r>
      <w:r w:rsidRPr="001B4450">
        <w:rPr>
          <w:rFonts w:hint="eastAsia"/>
          <w:sz w:val="26"/>
          <w:szCs w:val="26"/>
        </w:rPr>
        <w:t>đ</w:t>
      </w:r>
      <w:r w:rsidRPr="001B4450">
        <w:rPr>
          <w:sz w:val="26"/>
          <w:szCs w:val="26"/>
        </w:rPr>
        <w:t xml:space="preserve">ồng ý </w:t>
      </w:r>
      <w:r w:rsidRPr="001B4450">
        <w:rPr>
          <w:sz w:val="26"/>
          <w:szCs w:val="26"/>
        </w:rPr>
        <w:sym w:font="Wingdings" w:char="F0E0"/>
      </w:r>
      <w:r w:rsidRPr="001B4450">
        <w:rPr>
          <w:sz w:val="26"/>
          <w:szCs w:val="26"/>
        </w:rPr>
        <w:t xml:space="preserve"> Tiếp tục công việc</w:t>
      </w:r>
    </w:p>
    <w:p w14:paraId="28FAD43F" w14:textId="77777777" w:rsidR="002349C3" w:rsidRPr="001B4450" w:rsidRDefault="002349C3" w:rsidP="00D134AD">
      <w:pPr>
        <w:widowControl w:val="0"/>
        <w:numPr>
          <w:ilvl w:val="1"/>
          <w:numId w:val="64"/>
        </w:numPr>
        <w:tabs>
          <w:tab w:val="left" w:pos="840"/>
        </w:tabs>
        <w:spacing w:before="120" w:after="60" w:line="276" w:lineRule="auto"/>
        <w:ind w:left="0" w:firstLine="567"/>
        <w:jc w:val="both"/>
        <w:rPr>
          <w:sz w:val="26"/>
          <w:szCs w:val="26"/>
        </w:rPr>
      </w:pPr>
      <w:r w:rsidRPr="001B4450">
        <w:rPr>
          <w:sz w:val="26"/>
          <w:szCs w:val="26"/>
        </w:rPr>
        <w:t xml:space="preserve">Nếu gia </w:t>
      </w:r>
      <w:r w:rsidRPr="001B4450">
        <w:rPr>
          <w:rFonts w:hint="eastAsia"/>
          <w:sz w:val="26"/>
          <w:szCs w:val="26"/>
        </w:rPr>
        <w:t>đ</w:t>
      </w:r>
      <w:r w:rsidRPr="001B4450">
        <w:rPr>
          <w:sz w:val="26"/>
          <w:szCs w:val="26"/>
        </w:rPr>
        <w:t xml:space="preserve">ình không </w:t>
      </w:r>
      <w:r w:rsidRPr="001B4450">
        <w:rPr>
          <w:rFonts w:hint="eastAsia"/>
          <w:sz w:val="26"/>
          <w:szCs w:val="26"/>
        </w:rPr>
        <w:t>đ</w:t>
      </w:r>
      <w:r w:rsidRPr="001B4450">
        <w:rPr>
          <w:sz w:val="26"/>
          <w:szCs w:val="26"/>
        </w:rPr>
        <w:t xml:space="preserve">ồng ý </w:t>
      </w:r>
      <w:r w:rsidRPr="001B4450">
        <w:rPr>
          <w:sz w:val="26"/>
          <w:szCs w:val="26"/>
        </w:rPr>
        <w:sym w:font="Wingdings" w:char="F0E0"/>
      </w:r>
      <w:r w:rsidRPr="001B4450">
        <w:rPr>
          <w:sz w:val="26"/>
          <w:szCs w:val="26"/>
        </w:rPr>
        <w:t xml:space="preserve"> Ngừng công việc</w:t>
      </w:r>
    </w:p>
    <w:p w14:paraId="39AD46A2" w14:textId="77777777" w:rsidR="002349C3" w:rsidRPr="001B4450" w:rsidRDefault="002349C3" w:rsidP="00D134AD">
      <w:pPr>
        <w:widowControl w:val="0"/>
        <w:numPr>
          <w:ilvl w:val="0"/>
          <w:numId w:val="60"/>
        </w:numPr>
        <w:spacing w:before="120" w:after="60" w:line="276" w:lineRule="auto"/>
        <w:ind w:left="0" w:firstLine="567"/>
        <w:jc w:val="both"/>
        <w:rPr>
          <w:i/>
          <w:sz w:val="26"/>
          <w:szCs w:val="26"/>
        </w:rPr>
      </w:pPr>
      <w:r w:rsidRPr="001B4450">
        <w:rPr>
          <w:i/>
          <w:sz w:val="26"/>
          <w:szCs w:val="26"/>
        </w:rPr>
        <w:t>Cách phỏng vấn</w:t>
      </w:r>
    </w:p>
    <w:p w14:paraId="477B9536"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 xml:space="preserve">Hỏi tên, tháng và năm sinh của trẻ </w:t>
      </w:r>
      <w:r w:rsidRPr="001B4450">
        <w:rPr>
          <w:rFonts w:hint="eastAsia"/>
          <w:sz w:val="26"/>
          <w:szCs w:val="26"/>
        </w:rPr>
        <w:t>đ</w:t>
      </w:r>
      <w:r w:rsidRPr="001B4450">
        <w:rPr>
          <w:sz w:val="26"/>
          <w:szCs w:val="26"/>
        </w:rPr>
        <w:t>ể tìm ra Phiếu sàng lọc thích hợp.</w:t>
      </w:r>
    </w:p>
    <w:p w14:paraId="6B1802B8"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Hỏi lần l</w:t>
      </w:r>
      <w:r w:rsidRPr="001B4450">
        <w:rPr>
          <w:rFonts w:hint="eastAsia"/>
          <w:sz w:val="26"/>
          <w:szCs w:val="26"/>
        </w:rPr>
        <w:t>ư</w:t>
      </w:r>
      <w:r w:rsidRPr="001B4450">
        <w:rPr>
          <w:sz w:val="26"/>
          <w:szCs w:val="26"/>
        </w:rPr>
        <w:t>ợt theo trình tự các câu hỏi của Phiếu sàng lọc</w:t>
      </w:r>
    </w:p>
    <w:p w14:paraId="132D3F56"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 xml:space="preserve">Đọc từng câu hỏi một, không hỏi nhiều câu hỏi cùng lúc và dành thời gian cho đối tượng </w:t>
      </w:r>
      <w:r w:rsidRPr="001B4450">
        <w:rPr>
          <w:rFonts w:hint="eastAsia"/>
          <w:sz w:val="26"/>
          <w:szCs w:val="26"/>
        </w:rPr>
        <w:t>đư</w:t>
      </w:r>
      <w:r w:rsidRPr="001B4450">
        <w:rPr>
          <w:sz w:val="26"/>
          <w:szCs w:val="26"/>
        </w:rPr>
        <w:t>ợc phỏng vấn suy nghĩ trả lời.</w:t>
      </w:r>
    </w:p>
    <w:p w14:paraId="49E38EB3"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 xml:space="preserve">Nếu đối tượng được phỏng vấn không hiểu thì nhắc lại câu hỏi. Người phỏng vấn không nên tự </w:t>
      </w:r>
      <w:r w:rsidRPr="001B4450">
        <w:rPr>
          <w:rFonts w:hint="eastAsia"/>
          <w:sz w:val="26"/>
          <w:szCs w:val="26"/>
        </w:rPr>
        <w:t>đ</w:t>
      </w:r>
      <w:r w:rsidRPr="001B4450">
        <w:rPr>
          <w:sz w:val="26"/>
          <w:szCs w:val="26"/>
        </w:rPr>
        <w:t>ặt câu hỏi theo kiểu khác tránh sai ý nghĩa của câu hỏi.</w:t>
      </w:r>
    </w:p>
    <w:p w14:paraId="39E6354E"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lastRenderedPageBreak/>
        <w:t xml:space="preserve">Nếu sau 3 lần hỏi mà đối tượng </w:t>
      </w:r>
      <w:r w:rsidRPr="001B4450">
        <w:rPr>
          <w:rFonts w:hint="eastAsia"/>
          <w:sz w:val="26"/>
          <w:szCs w:val="26"/>
        </w:rPr>
        <w:t>đư</w:t>
      </w:r>
      <w:r w:rsidRPr="001B4450">
        <w:rPr>
          <w:sz w:val="26"/>
          <w:szCs w:val="26"/>
        </w:rPr>
        <w:t>ợc phỏng vấn vẫn không hiểu thì có thể giải thích nội dung câu hỏi.</w:t>
      </w:r>
    </w:p>
    <w:p w14:paraId="4F97C7BA"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 xml:space="preserve">Nếu câu hỏi gồm nhiều ý thì đọc chậm rãi từng ý một và </w:t>
      </w:r>
      <w:r w:rsidRPr="001B4450">
        <w:rPr>
          <w:rFonts w:hint="eastAsia"/>
          <w:sz w:val="26"/>
          <w:szCs w:val="26"/>
        </w:rPr>
        <w:t>đ</w:t>
      </w:r>
      <w:r w:rsidRPr="001B4450">
        <w:rPr>
          <w:sz w:val="26"/>
          <w:szCs w:val="26"/>
        </w:rPr>
        <w:t>ợi ng</w:t>
      </w:r>
      <w:r w:rsidRPr="001B4450">
        <w:rPr>
          <w:rFonts w:hint="eastAsia"/>
          <w:sz w:val="26"/>
          <w:szCs w:val="26"/>
        </w:rPr>
        <w:t>ư</w:t>
      </w:r>
      <w:r w:rsidRPr="001B4450">
        <w:rPr>
          <w:sz w:val="26"/>
          <w:szCs w:val="26"/>
        </w:rPr>
        <w:t xml:space="preserve">ời </w:t>
      </w:r>
      <w:r w:rsidRPr="001B4450">
        <w:rPr>
          <w:rFonts w:hint="eastAsia"/>
          <w:sz w:val="26"/>
          <w:szCs w:val="26"/>
        </w:rPr>
        <w:t>đư</w:t>
      </w:r>
      <w:r w:rsidRPr="001B4450">
        <w:rPr>
          <w:sz w:val="26"/>
          <w:szCs w:val="26"/>
        </w:rPr>
        <w:t xml:space="preserve">ợc phỏng vấn trả lời. </w:t>
      </w:r>
    </w:p>
    <w:p w14:paraId="0CD614F9" w14:textId="77777777" w:rsidR="002349C3" w:rsidRPr="001B4450" w:rsidRDefault="002349C3" w:rsidP="00D134AD">
      <w:pPr>
        <w:widowControl w:val="0"/>
        <w:numPr>
          <w:ilvl w:val="1"/>
          <w:numId w:val="61"/>
        </w:numPr>
        <w:tabs>
          <w:tab w:val="left" w:pos="840"/>
        </w:tabs>
        <w:spacing w:before="120" w:after="60" w:line="276" w:lineRule="auto"/>
        <w:ind w:left="0" w:firstLine="567"/>
        <w:jc w:val="both"/>
        <w:rPr>
          <w:sz w:val="26"/>
          <w:szCs w:val="26"/>
        </w:rPr>
      </w:pPr>
      <w:r w:rsidRPr="001B4450">
        <w:rPr>
          <w:sz w:val="26"/>
          <w:szCs w:val="26"/>
        </w:rPr>
        <w:t xml:space="preserve">Nếu người được phỏng vấn trả lời lan man không </w:t>
      </w:r>
      <w:r w:rsidRPr="001B4450">
        <w:rPr>
          <w:rFonts w:hint="eastAsia"/>
          <w:sz w:val="26"/>
          <w:szCs w:val="26"/>
        </w:rPr>
        <w:t>đ</w:t>
      </w:r>
      <w:r w:rsidRPr="001B4450">
        <w:rPr>
          <w:sz w:val="26"/>
          <w:szCs w:val="26"/>
        </w:rPr>
        <w:t xml:space="preserve">úng trọng tâm thì hãy khéo léo ngắt lời và chuyển hướng vào </w:t>
      </w:r>
      <w:r w:rsidRPr="001B4450">
        <w:rPr>
          <w:rFonts w:hint="eastAsia"/>
          <w:sz w:val="26"/>
          <w:szCs w:val="26"/>
        </w:rPr>
        <w:t>đ</w:t>
      </w:r>
      <w:r w:rsidRPr="001B4450">
        <w:rPr>
          <w:sz w:val="26"/>
          <w:szCs w:val="26"/>
        </w:rPr>
        <w:t xml:space="preserve">úng chủ </w:t>
      </w:r>
      <w:r w:rsidRPr="001B4450">
        <w:rPr>
          <w:rFonts w:hint="eastAsia"/>
          <w:sz w:val="26"/>
          <w:szCs w:val="26"/>
        </w:rPr>
        <w:t>đ</w:t>
      </w:r>
      <w:r w:rsidRPr="001B4450">
        <w:rPr>
          <w:sz w:val="26"/>
          <w:szCs w:val="26"/>
        </w:rPr>
        <w:t xml:space="preserve">ề </w:t>
      </w:r>
      <w:r w:rsidRPr="001B4450">
        <w:rPr>
          <w:rFonts w:hint="eastAsia"/>
          <w:sz w:val="26"/>
          <w:szCs w:val="26"/>
        </w:rPr>
        <w:t>đ</w:t>
      </w:r>
      <w:r w:rsidRPr="001B4450">
        <w:rPr>
          <w:sz w:val="26"/>
          <w:szCs w:val="26"/>
        </w:rPr>
        <w:t>ang hỏi.</w:t>
      </w:r>
    </w:p>
    <w:p w14:paraId="0BEF453D" w14:textId="77777777" w:rsidR="002349C3" w:rsidRPr="001B4450" w:rsidRDefault="002349C3" w:rsidP="00D134AD">
      <w:pPr>
        <w:widowControl w:val="0"/>
        <w:spacing w:before="120" w:after="60" w:line="288" w:lineRule="auto"/>
        <w:ind w:firstLine="567"/>
        <w:rPr>
          <w:b/>
          <w:sz w:val="26"/>
          <w:szCs w:val="26"/>
        </w:rPr>
      </w:pPr>
      <w:r w:rsidRPr="001B4450">
        <w:rPr>
          <w:b/>
          <w:sz w:val="26"/>
          <w:szCs w:val="26"/>
          <w:lang w:val="vi-VN"/>
        </w:rPr>
        <w:t>Cách đ</w:t>
      </w:r>
      <w:r w:rsidRPr="001B4450">
        <w:rPr>
          <w:b/>
          <w:sz w:val="26"/>
          <w:szCs w:val="26"/>
        </w:rPr>
        <w:t>iền phiếu</w:t>
      </w:r>
    </w:p>
    <w:p w14:paraId="753FF226" w14:textId="77777777" w:rsidR="002349C3" w:rsidRPr="001B4450" w:rsidRDefault="002349C3" w:rsidP="00D134AD">
      <w:pPr>
        <w:widowControl w:val="0"/>
        <w:spacing w:before="120" w:after="60" w:line="288" w:lineRule="auto"/>
        <w:ind w:firstLine="567"/>
        <w:jc w:val="both"/>
        <w:rPr>
          <w:sz w:val="26"/>
          <w:szCs w:val="26"/>
        </w:rPr>
      </w:pPr>
      <w:r w:rsidRPr="001B4450">
        <w:rPr>
          <w:sz w:val="26"/>
          <w:szCs w:val="26"/>
        </w:rPr>
        <w:t>Ng</w:t>
      </w:r>
      <w:r w:rsidRPr="001B4450">
        <w:rPr>
          <w:rFonts w:hint="eastAsia"/>
          <w:sz w:val="26"/>
          <w:szCs w:val="26"/>
        </w:rPr>
        <w:t>ư</w:t>
      </w:r>
      <w:r w:rsidRPr="001B4450">
        <w:rPr>
          <w:sz w:val="26"/>
          <w:szCs w:val="26"/>
        </w:rPr>
        <w:t>ời phỏng vấn điền câu trả lời vào “Danh sách sàng lọc khuyết tật” bằng cách đánh dấu (X) hoặc (</w:t>
      </w:r>
      <w:r w:rsidRPr="001B4450">
        <w:rPr>
          <w:sz w:val="26"/>
          <w:szCs w:val="26"/>
        </w:rPr>
        <w:sym w:font="Symbol" w:char="F0D6"/>
      </w:r>
      <w:r w:rsidRPr="001B4450">
        <w:rPr>
          <w:sz w:val="26"/>
          <w:szCs w:val="26"/>
        </w:rPr>
        <w:t xml:space="preserve">) vào </w:t>
      </w:r>
      <w:r w:rsidRPr="001B4450">
        <w:rPr>
          <w:rFonts w:hint="eastAsia"/>
          <w:sz w:val="26"/>
          <w:szCs w:val="26"/>
        </w:rPr>
        <w:t>đ</w:t>
      </w:r>
      <w:r w:rsidRPr="001B4450">
        <w:rPr>
          <w:sz w:val="26"/>
          <w:szCs w:val="26"/>
        </w:rPr>
        <w:t xml:space="preserve">úng ô “Có” hoặc “Không” trung thành với câu trả lời của gia </w:t>
      </w:r>
      <w:r w:rsidRPr="001B4450">
        <w:rPr>
          <w:rFonts w:hint="eastAsia"/>
          <w:sz w:val="26"/>
          <w:szCs w:val="26"/>
        </w:rPr>
        <w:t>đ</w:t>
      </w:r>
      <w:r w:rsidRPr="001B4450">
        <w:rPr>
          <w:sz w:val="26"/>
          <w:szCs w:val="26"/>
        </w:rPr>
        <w:t xml:space="preserve">ình. Không tự ý thay </w:t>
      </w:r>
      <w:r w:rsidRPr="001B4450">
        <w:rPr>
          <w:rFonts w:hint="eastAsia"/>
          <w:sz w:val="26"/>
          <w:szCs w:val="26"/>
        </w:rPr>
        <w:t>đ</w:t>
      </w:r>
      <w:r w:rsidRPr="001B4450">
        <w:rPr>
          <w:sz w:val="26"/>
          <w:szCs w:val="26"/>
        </w:rPr>
        <w:t xml:space="preserve">ổi hoặc mớm lời cho gia </w:t>
      </w:r>
      <w:r w:rsidRPr="001B4450">
        <w:rPr>
          <w:rFonts w:hint="eastAsia"/>
          <w:sz w:val="26"/>
          <w:szCs w:val="26"/>
        </w:rPr>
        <w:t>đ</w:t>
      </w:r>
      <w:r w:rsidRPr="001B4450">
        <w:rPr>
          <w:sz w:val="26"/>
          <w:szCs w:val="26"/>
        </w:rPr>
        <w:t>ình.</w:t>
      </w:r>
    </w:p>
    <w:p w14:paraId="31399677" w14:textId="77777777" w:rsidR="002349C3" w:rsidRPr="001B4450" w:rsidRDefault="002349C3" w:rsidP="00D134AD">
      <w:pPr>
        <w:widowControl w:val="0"/>
        <w:spacing w:before="120" w:after="60" w:line="288" w:lineRule="auto"/>
        <w:ind w:firstLine="567"/>
        <w:jc w:val="both"/>
        <w:rPr>
          <w:i/>
          <w:sz w:val="26"/>
          <w:szCs w:val="26"/>
        </w:rPr>
      </w:pPr>
      <w:r w:rsidRPr="001B4450">
        <w:rPr>
          <w:i/>
          <w:sz w:val="26"/>
          <w:szCs w:val="26"/>
        </w:rPr>
        <w:t>Người phỏng vấn phải:</w:t>
      </w:r>
    </w:p>
    <w:p w14:paraId="094E140C" w14:textId="77777777" w:rsidR="002349C3" w:rsidRPr="00D134AD" w:rsidRDefault="002349C3" w:rsidP="00D134AD">
      <w:pPr>
        <w:widowControl w:val="0"/>
        <w:numPr>
          <w:ilvl w:val="1"/>
          <w:numId w:val="62"/>
        </w:numPr>
        <w:tabs>
          <w:tab w:val="left" w:pos="840"/>
        </w:tabs>
        <w:spacing w:before="120" w:after="60" w:line="288" w:lineRule="auto"/>
        <w:ind w:left="0" w:firstLine="567"/>
        <w:jc w:val="both"/>
        <w:rPr>
          <w:spacing w:val="-4"/>
          <w:sz w:val="26"/>
          <w:szCs w:val="26"/>
        </w:rPr>
      </w:pPr>
      <w:r w:rsidRPr="00D134AD">
        <w:rPr>
          <w:spacing w:val="-4"/>
          <w:sz w:val="26"/>
          <w:szCs w:val="26"/>
        </w:rPr>
        <w:t>Đọc trước và hiểu rõ từng câu hỏi tr</w:t>
      </w:r>
      <w:r w:rsidRPr="00D134AD">
        <w:rPr>
          <w:rFonts w:hint="eastAsia"/>
          <w:spacing w:val="-4"/>
          <w:sz w:val="26"/>
          <w:szCs w:val="26"/>
        </w:rPr>
        <w:t>ư</w:t>
      </w:r>
      <w:r w:rsidRPr="00D134AD">
        <w:rPr>
          <w:spacing w:val="-4"/>
          <w:sz w:val="26"/>
          <w:szCs w:val="26"/>
        </w:rPr>
        <w:t xml:space="preserve">ớc khi </w:t>
      </w:r>
      <w:r w:rsidRPr="00D134AD">
        <w:rPr>
          <w:rFonts w:hint="eastAsia"/>
          <w:spacing w:val="-4"/>
          <w:sz w:val="26"/>
          <w:szCs w:val="26"/>
        </w:rPr>
        <w:t>đ</w:t>
      </w:r>
      <w:r w:rsidRPr="00D134AD">
        <w:rPr>
          <w:spacing w:val="-4"/>
          <w:sz w:val="26"/>
          <w:szCs w:val="26"/>
        </w:rPr>
        <w:t>i phỏng vấn.</w:t>
      </w:r>
    </w:p>
    <w:p w14:paraId="1363C869" w14:textId="77777777" w:rsidR="002349C3" w:rsidRPr="001B4450" w:rsidRDefault="002349C3" w:rsidP="00D134AD">
      <w:pPr>
        <w:widowControl w:val="0"/>
        <w:numPr>
          <w:ilvl w:val="1"/>
          <w:numId w:val="62"/>
        </w:numPr>
        <w:tabs>
          <w:tab w:val="left" w:pos="840"/>
        </w:tabs>
        <w:spacing w:before="120" w:after="60" w:line="288" w:lineRule="auto"/>
        <w:ind w:left="0" w:firstLine="567"/>
        <w:jc w:val="both"/>
        <w:rPr>
          <w:sz w:val="26"/>
          <w:szCs w:val="26"/>
        </w:rPr>
      </w:pPr>
      <w:r w:rsidRPr="001B4450">
        <w:rPr>
          <w:sz w:val="26"/>
          <w:szCs w:val="26"/>
        </w:rPr>
        <w:t xml:space="preserve">Không biểu lộ thái độ ý kiến phê bình, bình phẩm với đối tượng </w:t>
      </w:r>
      <w:r w:rsidRPr="001B4450">
        <w:rPr>
          <w:rFonts w:hint="eastAsia"/>
          <w:sz w:val="26"/>
          <w:szCs w:val="26"/>
        </w:rPr>
        <w:t>đư</w:t>
      </w:r>
      <w:r w:rsidRPr="001B4450">
        <w:rPr>
          <w:sz w:val="26"/>
          <w:szCs w:val="26"/>
        </w:rPr>
        <w:t>ợc phỏng vấn</w:t>
      </w:r>
    </w:p>
    <w:p w14:paraId="760C1286" w14:textId="77777777" w:rsidR="002349C3" w:rsidRPr="001B4450" w:rsidRDefault="002349C3" w:rsidP="00D134AD">
      <w:pPr>
        <w:widowControl w:val="0"/>
        <w:numPr>
          <w:ilvl w:val="1"/>
          <w:numId w:val="62"/>
        </w:numPr>
        <w:tabs>
          <w:tab w:val="left" w:pos="840"/>
        </w:tabs>
        <w:spacing w:before="120" w:after="60" w:line="288" w:lineRule="auto"/>
        <w:ind w:left="0" w:firstLine="567"/>
        <w:jc w:val="both"/>
        <w:rPr>
          <w:sz w:val="26"/>
          <w:szCs w:val="26"/>
        </w:rPr>
      </w:pPr>
      <w:r w:rsidRPr="001B4450">
        <w:rPr>
          <w:sz w:val="26"/>
          <w:szCs w:val="26"/>
        </w:rPr>
        <w:t>Kiểm tra lại nếu nghi ngờ câu trả lời không chính xác.</w:t>
      </w:r>
    </w:p>
    <w:p w14:paraId="482F893A" w14:textId="77777777" w:rsidR="002349C3" w:rsidRPr="001B4450" w:rsidRDefault="002349C3" w:rsidP="00D134AD">
      <w:pPr>
        <w:widowControl w:val="0"/>
        <w:numPr>
          <w:ilvl w:val="1"/>
          <w:numId w:val="62"/>
        </w:numPr>
        <w:tabs>
          <w:tab w:val="left" w:pos="840"/>
        </w:tabs>
        <w:spacing w:before="120" w:after="60" w:line="288" w:lineRule="auto"/>
        <w:ind w:left="0" w:firstLine="567"/>
        <w:jc w:val="both"/>
        <w:rPr>
          <w:sz w:val="26"/>
          <w:szCs w:val="26"/>
        </w:rPr>
      </w:pPr>
      <w:r w:rsidRPr="001B4450">
        <w:rPr>
          <w:sz w:val="26"/>
          <w:szCs w:val="26"/>
        </w:rPr>
        <w:t>Động viên khuyến khích đối tượng trả lời đầy đủ</w:t>
      </w:r>
    </w:p>
    <w:p w14:paraId="62B05B4C" w14:textId="77777777" w:rsidR="002349C3" w:rsidRPr="001B4450" w:rsidRDefault="002349C3" w:rsidP="00D134AD">
      <w:pPr>
        <w:widowControl w:val="0"/>
        <w:numPr>
          <w:ilvl w:val="1"/>
          <w:numId w:val="62"/>
        </w:numPr>
        <w:tabs>
          <w:tab w:val="left" w:pos="840"/>
        </w:tabs>
        <w:spacing w:before="120" w:after="60" w:line="288" w:lineRule="auto"/>
        <w:ind w:left="0" w:firstLine="567"/>
        <w:jc w:val="both"/>
        <w:rPr>
          <w:sz w:val="26"/>
          <w:szCs w:val="26"/>
        </w:rPr>
      </w:pPr>
      <w:r w:rsidRPr="001B4450">
        <w:rPr>
          <w:sz w:val="26"/>
          <w:szCs w:val="26"/>
        </w:rPr>
        <w:t>Những câu hỏi cần quan sát thì xin phép quan sát trước khi hỏi.</w:t>
      </w:r>
    </w:p>
    <w:p w14:paraId="22AB5BA9" w14:textId="77777777" w:rsidR="002349C3" w:rsidRPr="00D134AD" w:rsidRDefault="002349C3" w:rsidP="00D134AD">
      <w:pPr>
        <w:widowControl w:val="0"/>
        <w:numPr>
          <w:ilvl w:val="0"/>
          <w:numId w:val="60"/>
        </w:numPr>
        <w:spacing w:before="120" w:after="60" w:line="288" w:lineRule="auto"/>
        <w:ind w:left="0" w:firstLine="567"/>
        <w:jc w:val="both"/>
        <w:rPr>
          <w:spacing w:val="-4"/>
          <w:sz w:val="26"/>
          <w:szCs w:val="26"/>
        </w:rPr>
      </w:pPr>
      <w:r w:rsidRPr="00D134AD">
        <w:rPr>
          <w:i/>
          <w:spacing w:val="-4"/>
          <w:sz w:val="26"/>
          <w:szCs w:val="26"/>
        </w:rPr>
        <w:t>Tạm biệt:</w:t>
      </w:r>
      <w:r w:rsidRPr="00D134AD">
        <w:rPr>
          <w:spacing w:val="-4"/>
          <w:sz w:val="26"/>
          <w:szCs w:val="26"/>
        </w:rPr>
        <w:t xml:space="preserve"> Cảm ơn gia </w:t>
      </w:r>
      <w:r w:rsidRPr="00D134AD">
        <w:rPr>
          <w:rFonts w:hint="eastAsia"/>
          <w:spacing w:val="-4"/>
          <w:sz w:val="26"/>
          <w:szCs w:val="26"/>
        </w:rPr>
        <w:t>đ</w:t>
      </w:r>
      <w:r w:rsidRPr="00D134AD">
        <w:rPr>
          <w:spacing w:val="-4"/>
          <w:sz w:val="26"/>
          <w:szCs w:val="26"/>
        </w:rPr>
        <w:t xml:space="preserve">ình </w:t>
      </w:r>
      <w:r w:rsidRPr="00D134AD">
        <w:rPr>
          <w:spacing w:val="-4"/>
          <w:sz w:val="26"/>
          <w:szCs w:val="26"/>
          <w:lang w:val="vi-VN"/>
        </w:rPr>
        <w:t>và c</w:t>
      </w:r>
      <w:r w:rsidRPr="00D134AD">
        <w:rPr>
          <w:spacing w:val="-4"/>
          <w:sz w:val="26"/>
          <w:szCs w:val="26"/>
        </w:rPr>
        <w:t>hào khi kết thúc phỏng vấn.</w:t>
      </w:r>
    </w:p>
    <w:p w14:paraId="22E82F33" w14:textId="77777777" w:rsidR="002349C3" w:rsidRPr="001B4450" w:rsidRDefault="002349C3" w:rsidP="00D134AD">
      <w:pPr>
        <w:widowControl w:val="0"/>
        <w:numPr>
          <w:ilvl w:val="0"/>
          <w:numId w:val="60"/>
        </w:numPr>
        <w:spacing w:before="120" w:after="60" w:line="288" w:lineRule="auto"/>
        <w:ind w:left="0" w:firstLine="567"/>
        <w:jc w:val="both"/>
        <w:rPr>
          <w:sz w:val="26"/>
          <w:szCs w:val="26"/>
        </w:rPr>
      </w:pPr>
      <w:r w:rsidRPr="001B4450">
        <w:rPr>
          <w:i/>
          <w:sz w:val="26"/>
          <w:szCs w:val="26"/>
        </w:rPr>
        <w:t>Sau khi kết thúc phỏng vấn</w:t>
      </w:r>
      <w:r w:rsidRPr="001B4450">
        <w:rPr>
          <w:sz w:val="26"/>
          <w:szCs w:val="26"/>
        </w:rPr>
        <w:t xml:space="preserve">: Phải xắp xếp Phiếu sàng lọc theo </w:t>
      </w:r>
      <w:r w:rsidRPr="001B4450">
        <w:rPr>
          <w:rFonts w:hint="eastAsia"/>
          <w:sz w:val="26"/>
          <w:szCs w:val="26"/>
        </w:rPr>
        <w:t>đ</w:t>
      </w:r>
      <w:r w:rsidRPr="001B4450">
        <w:rPr>
          <w:sz w:val="26"/>
          <w:szCs w:val="26"/>
        </w:rPr>
        <w:t>ịa d</w:t>
      </w:r>
      <w:r w:rsidRPr="001B4450">
        <w:rPr>
          <w:rFonts w:hint="eastAsia"/>
          <w:sz w:val="26"/>
          <w:szCs w:val="26"/>
        </w:rPr>
        <w:t>ư</w:t>
      </w:r>
      <w:r w:rsidRPr="001B4450">
        <w:rPr>
          <w:sz w:val="26"/>
          <w:szCs w:val="26"/>
        </w:rPr>
        <w:t xml:space="preserve"> và nộp cho cán bộ phụ trách.</w:t>
      </w:r>
    </w:p>
    <w:p w14:paraId="406771F9" w14:textId="77777777" w:rsidR="002349C3" w:rsidRPr="001B4450" w:rsidRDefault="002349C3" w:rsidP="00D134AD">
      <w:pPr>
        <w:widowControl w:val="0"/>
        <w:spacing w:before="120" w:after="60" w:line="288" w:lineRule="auto"/>
        <w:ind w:firstLine="567"/>
        <w:jc w:val="both"/>
        <w:rPr>
          <w:b/>
          <w:sz w:val="26"/>
          <w:szCs w:val="26"/>
        </w:rPr>
      </w:pPr>
      <w:r w:rsidRPr="001B4450">
        <w:rPr>
          <w:b/>
          <w:bCs/>
          <w:sz w:val="26"/>
          <w:szCs w:val="26"/>
        </w:rPr>
        <w:t xml:space="preserve">Đánh giá kết quả sàng lọc </w:t>
      </w:r>
    </w:p>
    <w:p w14:paraId="5B8C2B02" w14:textId="77777777" w:rsidR="002349C3" w:rsidRPr="001B4450" w:rsidRDefault="002349C3" w:rsidP="00D134AD">
      <w:pPr>
        <w:widowControl w:val="0"/>
        <w:numPr>
          <w:ilvl w:val="0"/>
          <w:numId w:val="31"/>
        </w:numPr>
        <w:spacing w:before="120" w:after="60" w:line="288" w:lineRule="auto"/>
        <w:ind w:left="0" w:firstLine="567"/>
        <w:jc w:val="both"/>
        <w:rPr>
          <w:i/>
          <w:sz w:val="26"/>
          <w:szCs w:val="26"/>
        </w:rPr>
      </w:pPr>
      <w:r w:rsidRPr="001B4450">
        <w:rPr>
          <w:i/>
          <w:sz w:val="26"/>
          <w:szCs w:val="26"/>
        </w:rPr>
        <w:t xml:space="preserve">Phiếu số 1: </w:t>
      </w:r>
      <w:r w:rsidRPr="001B4450">
        <w:rPr>
          <w:sz w:val="26"/>
          <w:szCs w:val="26"/>
        </w:rPr>
        <w:t xml:space="preserve">Trẻ bị nghi ngờ có rối loạn phát triển khi “Có” bất cứ 1 dấu hiệu bất thường (Khi có bất cứ câu trả lời nào rơi vào ô “Có”). </w:t>
      </w:r>
    </w:p>
    <w:p w14:paraId="2B5AC57E" w14:textId="77777777" w:rsidR="002349C3" w:rsidRPr="001B4450" w:rsidRDefault="002349C3" w:rsidP="00D134AD">
      <w:pPr>
        <w:widowControl w:val="0"/>
        <w:numPr>
          <w:ilvl w:val="0"/>
          <w:numId w:val="31"/>
        </w:numPr>
        <w:spacing w:before="120" w:after="60" w:line="288" w:lineRule="auto"/>
        <w:ind w:left="0" w:firstLine="567"/>
        <w:jc w:val="both"/>
        <w:rPr>
          <w:i/>
          <w:sz w:val="26"/>
          <w:szCs w:val="26"/>
        </w:rPr>
      </w:pPr>
      <w:r w:rsidRPr="001B4450">
        <w:rPr>
          <w:i/>
          <w:sz w:val="26"/>
          <w:szCs w:val="26"/>
        </w:rPr>
        <w:t>Phiếu số 2</w:t>
      </w:r>
      <w:r w:rsidRPr="001B4450">
        <w:rPr>
          <w:i/>
          <w:sz w:val="26"/>
          <w:szCs w:val="26"/>
          <w:lang w:val="sv-SE"/>
        </w:rPr>
        <w:sym w:font="Wingdings" w:char="F0E0"/>
      </w:r>
      <w:r w:rsidRPr="001B4450">
        <w:rPr>
          <w:i/>
          <w:sz w:val="26"/>
          <w:szCs w:val="26"/>
        </w:rPr>
        <w:t xml:space="preserve"> 9:</w:t>
      </w:r>
      <w:r w:rsidRPr="001B4450">
        <w:rPr>
          <w:sz w:val="26"/>
          <w:szCs w:val="26"/>
        </w:rPr>
        <w:t xml:space="preserve"> Trẻ bị nghi ngờ có rối loạn phát triển khi</w:t>
      </w:r>
    </w:p>
    <w:p w14:paraId="54573D7A" w14:textId="77777777" w:rsidR="002349C3" w:rsidRPr="001B4450" w:rsidRDefault="002349C3" w:rsidP="00D134AD">
      <w:pPr>
        <w:widowControl w:val="0"/>
        <w:numPr>
          <w:ilvl w:val="0"/>
          <w:numId w:val="63"/>
        </w:numPr>
        <w:tabs>
          <w:tab w:val="left" w:pos="840"/>
        </w:tabs>
        <w:spacing w:before="120" w:after="60" w:line="288" w:lineRule="auto"/>
        <w:ind w:left="0" w:firstLine="567"/>
        <w:jc w:val="both"/>
        <w:rPr>
          <w:i/>
          <w:sz w:val="26"/>
          <w:szCs w:val="26"/>
        </w:rPr>
      </w:pPr>
      <w:r w:rsidRPr="001B4450">
        <w:rPr>
          <w:sz w:val="26"/>
          <w:szCs w:val="26"/>
        </w:rPr>
        <w:t>“Không” làm được 2 trong 3 kỹ năng của các lĩnh vực Giao tiếp-Ngôn ngữ; Vận động thô, Vận động tinh; Bắt chước và Học, Cá nhân - Xã hội (Câu hỏi 1</w:t>
      </w:r>
      <w:r w:rsidRPr="001B4450">
        <w:rPr>
          <w:sz w:val="26"/>
          <w:szCs w:val="26"/>
          <w:lang w:val="sv-SE"/>
        </w:rPr>
        <w:sym w:font="Wingdings" w:char="F0E0"/>
      </w:r>
      <w:r w:rsidRPr="001B4450">
        <w:rPr>
          <w:sz w:val="26"/>
          <w:szCs w:val="26"/>
        </w:rPr>
        <w:t xml:space="preserve"> 15), hoặc </w:t>
      </w:r>
    </w:p>
    <w:p w14:paraId="31DE4ED5" w14:textId="77777777" w:rsidR="002349C3" w:rsidRPr="001B4450" w:rsidRDefault="002349C3" w:rsidP="00D134AD">
      <w:pPr>
        <w:widowControl w:val="0"/>
        <w:numPr>
          <w:ilvl w:val="0"/>
          <w:numId w:val="63"/>
        </w:numPr>
        <w:tabs>
          <w:tab w:val="left" w:pos="840"/>
        </w:tabs>
        <w:spacing w:before="120" w:after="60" w:line="288" w:lineRule="auto"/>
        <w:ind w:left="0" w:firstLine="567"/>
        <w:jc w:val="both"/>
        <w:rPr>
          <w:i/>
          <w:sz w:val="26"/>
          <w:szCs w:val="26"/>
        </w:rPr>
      </w:pPr>
      <w:r w:rsidRPr="001B4450">
        <w:rPr>
          <w:sz w:val="26"/>
          <w:szCs w:val="26"/>
        </w:rPr>
        <w:t>“Có” 1 trong các dấu hiệu chung bất thường (Câu hỏi 16</w:t>
      </w:r>
      <w:r w:rsidRPr="001B4450">
        <w:rPr>
          <w:sz w:val="26"/>
          <w:szCs w:val="26"/>
          <w:lang w:val="sv-SE"/>
        </w:rPr>
        <w:sym w:font="Wingdings" w:char="F0E0"/>
      </w:r>
      <w:r w:rsidRPr="001B4450">
        <w:rPr>
          <w:sz w:val="26"/>
          <w:szCs w:val="26"/>
        </w:rPr>
        <w:t xml:space="preserve"> 20).</w:t>
      </w:r>
    </w:p>
    <w:p w14:paraId="38830F3B" w14:textId="77777777" w:rsidR="002349C3" w:rsidRPr="001B4450" w:rsidRDefault="002349C3" w:rsidP="00D134AD">
      <w:pPr>
        <w:widowControl w:val="0"/>
        <w:spacing w:before="120" w:after="60" w:line="264" w:lineRule="auto"/>
        <w:ind w:firstLine="567"/>
        <w:jc w:val="both"/>
        <w:rPr>
          <w:b/>
          <w:bCs/>
          <w:sz w:val="26"/>
          <w:szCs w:val="26"/>
        </w:rPr>
      </w:pPr>
      <w:r w:rsidRPr="001B4450">
        <w:rPr>
          <w:b/>
          <w:bCs/>
          <w:sz w:val="26"/>
          <w:szCs w:val="26"/>
        </w:rPr>
        <w:t xml:space="preserve"> Hướng dẫn Phương pháp sàng lọc theo lứa tuổi: </w:t>
      </w:r>
    </w:p>
    <w:p w14:paraId="16EC19B6" w14:textId="77777777" w:rsidR="002349C3" w:rsidRPr="001B4450" w:rsidRDefault="002349C3" w:rsidP="00D134AD">
      <w:pPr>
        <w:numPr>
          <w:ilvl w:val="0"/>
          <w:numId w:val="68"/>
        </w:numPr>
        <w:tabs>
          <w:tab w:val="left" w:pos="840"/>
        </w:tabs>
        <w:spacing w:before="120" w:after="60" w:line="264" w:lineRule="auto"/>
        <w:ind w:left="0" w:firstLine="567"/>
        <w:jc w:val="both"/>
        <w:rPr>
          <w:sz w:val="26"/>
          <w:szCs w:val="26"/>
        </w:rPr>
      </w:pPr>
      <w:r w:rsidRPr="001B4450">
        <w:rPr>
          <w:b/>
          <w:i/>
          <w:sz w:val="26"/>
          <w:szCs w:val="26"/>
        </w:rPr>
        <w:t>Trẻ 0-28 ngày tuổi:</w:t>
      </w:r>
      <w:r w:rsidRPr="001B4450">
        <w:rPr>
          <w:sz w:val="26"/>
          <w:szCs w:val="26"/>
        </w:rPr>
        <w:t xml:space="preserve"> Cán bộ sàng lọc tuyến xã/ huyện/ trung ương (cán bộ sản các tuyến hoặc y tế xã/ phường; y tế thôn bản) chọn </w:t>
      </w:r>
      <w:r w:rsidRPr="001B4450">
        <w:rPr>
          <w:i/>
          <w:sz w:val="26"/>
          <w:szCs w:val="26"/>
        </w:rPr>
        <w:t xml:space="preserve">Phiếu số 1 </w:t>
      </w:r>
      <w:r w:rsidRPr="001B4450">
        <w:rPr>
          <w:sz w:val="26"/>
          <w:szCs w:val="26"/>
        </w:rPr>
        <w:t xml:space="preserve">sau đó hỏi, quan sát và điền phiếu </w:t>
      </w:r>
      <w:r w:rsidRPr="001B4450">
        <w:rPr>
          <w:sz w:val="26"/>
          <w:szCs w:val="26"/>
          <w:lang w:val="sv-SE"/>
        </w:rPr>
        <w:sym w:font="Wingdings" w:char="F0E0"/>
      </w:r>
      <w:r w:rsidRPr="001B4450">
        <w:rPr>
          <w:sz w:val="26"/>
          <w:szCs w:val="26"/>
        </w:rPr>
        <w:t xml:space="preserve"> Nếu trẻ có bất thường gửi khám bác sỹ Nhi, PHCN. Hẹn ngày sàng lọc tiếp tới vào lúc 3 tháng tuổi cho tất cả mọi trẻ (bình thường và bất thường).</w:t>
      </w:r>
    </w:p>
    <w:p w14:paraId="7AA31555" w14:textId="77777777" w:rsidR="002349C3" w:rsidRPr="00D134AD" w:rsidRDefault="002349C3" w:rsidP="00D134AD">
      <w:pPr>
        <w:numPr>
          <w:ilvl w:val="0"/>
          <w:numId w:val="68"/>
        </w:numPr>
        <w:tabs>
          <w:tab w:val="left" w:pos="840"/>
        </w:tabs>
        <w:spacing w:before="120" w:after="60" w:line="264" w:lineRule="auto"/>
        <w:ind w:left="0" w:firstLine="567"/>
        <w:jc w:val="both"/>
        <w:rPr>
          <w:spacing w:val="4"/>
          <w:sz w:val="26"/>
          <w:szCs w:val="26"/>
        </w:rPr>
      </w:pPr>
      <w:r w:rsidRPr="00D134AD">
        <w:rPr>
          <w:b/>
          <w:i/>
          <w:spacing w:val="4"/>
          <w:sz w:val="26"/>
          <w:szCs w:val="26"/>
        </w:rPr>
        <w:t>Khi trẻ được 3 tháng tuổi:</w:t>
      </w:r>
      <w:r w:rsidRPr="00D134AD">
        <w:rPr>
          <w:spacing w:val="4"/>
          <w:sz w:val="26"/>
          <w:szCs w:val="26"/>
        </w:rPr>
        <w:t xml:space="preserve"> Cán bộ sàng lọc tuyến xã (y tế xã/ phường hoặc y tế thôn bản; cộng tác viên; gia đình) chọn </w:t>
      </w:r>
      <w:r w:rsidRPr="00D134AD">
        <w:rPr>
          <w:i/>
          <w:spacing w:val="4"/>
          <w:sz w:val="26"/>
          <w:szCs w:val="26"/>
        </w:rPr>
        <w:t xml:space="preserve">Phiếu số 2 </w:t>
      </w:r>
      <w:r w:rsidRPr="00D134AD">
        <w:rPr>
          <w:spacing w:val="4"/>
          <w:sz w:val="26"/>
          <w:szCs w:val="26"/>
        </w:rPr>
        <w:t xml:space="preserve">sau đó hỏi, quan sát và điền phiếu </w:t>
      </w:r>
      <w:r w:rsidRPr="00D134AD">
        <w:rPr>
          <w:spacing w:val="4"/>
          <w:sz w:val="26"/>
          <w:szCs w:val="26"/>
          <w:lang w:val="sv-SE"/>
        </w:rPr>
        <w:sym w:font="Wingdings" w:char="F0E0"/>
      </w:r>
      <w:r w:rsidRPr="00D134AD">
        <w:rPr>
          <w:spacing w:val="4"/>
          <w:sz w:val="26"/>
          <w:szCs w:val="26"/>
        </w:rPr>
        <w:t xml:space="preserve"> </w:t>
      </w:r>
      <w:r w:rsidRPr="00D134AD">
        <w:rPr>
          <w:spacing w:val="4"/>
          <w:sz w:val="26"/>
          <w:szCs w:val="26"/>
        </w:rPr>
        <w:lastRenderedPageBreak/>
        <w:t>Nếu trẻ có bất thường gửi khám bác sỹ Nhi, PHCN. Hẹn ngày sàng lọc tiếp tới vào lúc 6 tháng tuổi cho tất cả mọi trẻ (bình thường và bất thường).</w:t>
      </w:r>
    </w:p>
    <w:p w14:paraId="5D766340" w14:textId="77777777" w:rsidR="002349C3" w:rsidRPr="00D134AD" w:rsidRDefault="002349C3" w:rsidP="00D134AD">
      <w:pPr>
        <w:numPr>
          <w:ilvl w:val="0"/>
          <w:numId w:val="68"/>
        </w:numPr>
        <w:tabs>
          <w:tab w:val="left" w:pos="840"/>
        </w:tabs>
        <w:spacing w:before="120" w:after="60" w:line="264" w:lineRule="auto"/>
        <w:ind w:left="0" w:firstLine="567"/>
        <w:jc w:val="both"/>
        <w:rPr>
          <w:spacing w:val="4"/>
          <w:sz w:val="26"/>
          <w:szCs w:val="26"/>
        </w:rPr>
      </w:pPr>
      <w:r w:rsidRPr="00D134AD">
        <w:rPr>
          <w:b/>
          <w:i/>
          <w:spacing w:val="4"/>
          <w:sz w:val="26"/>
          <w:szCs w:val="26"/>
        </w:rPr>
        <w:t>Khi trẻ được 6 tháng tuổi:</w:t>
      </w:r>
      <w:r w:rsidRPr="00D134AD">
        <w:rPr>
          <w:spacing w:val="4"/>
          <w:sz w:val="26"/>
          <w:szCs w:val="26"/>
        </w:rPr>
        <w:t xml:space="preserve"> Cán bộ sàng lọc tuyến xã (y tế xã/ phường hoặc y tế thôn bản; cộng tác viên; gia đình) chọn </w:t>
      </w:r>
      <w:r w:rsidRPr="00D134AD">
        <w:rPr>
          <w:i/>
          <w:spacing w:val="4"/>
          <w:sz w:val="26"/>
          <w:szCs w:val="26"/>
        </w:rPr>
        <w:t xml:space="preserve">Phiếu số 3 </w:t>
      </w:r>
      <w:r w:rsidRPr="00D134AD">
        <w:rPr>
          <w:spacing w:val="4"/>
          <w:sz w:val="26"/>
          <w:szCs w:val="26"/>
        </w:rPr>
        <w:t xml:space="preserve">sau đó hỏi, quan sát và điền phiếu </w:t>
      </w:r>
      <w:r w:rsidRPr="00D134AD">
        <w:rPr>
          <w:spacing w:val="4"/>
          <w:sz w:val="26"/>
          <w:szCs w:val="26"/>
          <w:lang w:val="sv-SE"/>
        </w:rPr>
        <w:sym w:font="Wingdings" w:char="F0E0"/>
      </w:r>
      <w:r w:rsidRPr="00D134AD">
        <w:rPr>
          <w:spacing w:val="4"/>
          <w:sz w:val="26"/>
          <w:szCs w:val="26"/>
        </w:rPr>
        <w:t xml:space="preserve"> Nếu trẻ có bất thường gửi khám bác sỹ Nhi, PHCN. Hẹn ngày sàng lọc tiếp tới vào lúc 9 tháng tuổi cho tất cả mọi trẻ (bình thường và bất thường).</w:t>
      </w:r>
    </w:p>
    <w:p w14:paraId="21CA7461" w14:textId="77777777" w:rsidR="002349C3" w:rsidRPr="00D134AD" w:rsidRDefault="002349C3" w:rsidP="00D134AD">
      <w:pPr>
        <w:numPr>
          <w:ilvl w:val="0"/>
          <w:numId w:val="68"/>
        </w:numPr>
        <w:tabs>
          <w:tab w:val="left" w:pos="840"/>
        </w:tabs>
        <w:spacing w:before="120" w:after="60" w:line="264" w:lineRule="auto"/>
        <w:ind w:left="0" w:firstLine="567"/>
        <w:jc w:val="both"/>
        <w:rPr>
          <w:spacing w:val="4"/>
          <w:sz w:val="26"/>
          <w:szCs w:val="26"/>
        </w:rPr>
      </w:pPr>
      <w:r w:rsidRPr="00D134AD">
        <w:rPr>
          <w:b/>
          <w:i/>
          <w:spacing w:val="4"/>
          <w:sz w:val="26"/>
          <w:szCs w:val="26"/>
        </w:rPr>
        <w:t>Khi trẻ được 9 tháng tuổi:</w:t>
      </w:r>
      <w:r w:rsidRPr="00D134AD">
        <w:rPr>
          <w:spacing w:val="4"/>
          <w:sz w:val="26"/>
          <w:szCs w:val="26"/>
        </w:rPr>
        <w:t xml:space="preserve"> Cán bộ sàng lọc tuyến xã (y tế xã/ phường hoặc y tế thôn bản; cộng tác viên; gia đình) chọn </w:t>
      </w:r>
      <w:r w:rsidRPr="00D134AD">
        <w:rPr>
          <w:i/>
          <w:spacing w:val="4"/>
          <w:sz w:val="26"/>
          <w:szCs w:val="26"/>
        </w:rPr>
        <w:t xml:space="preserve">Phiếu số 4 </w:t>
      </w:r>
      <w:r w:rsidRPr="00D134AD">
        <w:rPr>
          <w:spacing w:val="4"/>
          <w:sz w:val="26"/>
          <w:szCs w:val="26"/>
        </w:rPr>
        <w:t xml:space="preserve">sau đó hỏi, quan sát và điền phiếu </w:t>
      </w:r>
      <w:r w:rsidRPr="00D134AD">
        <w:rPr>
          <w:spacing w:val="4"/>
          <w:sz w:val="26"/>
          <w:szCs w:val="26"/>
          <w:lang w:val="sv-SE"/>
        </w:rPr>
        <w:sym w:font="Wingdings" w:char="F0E0"/>
      </w:r>
      <w:r w:rsidRPr="00D134AD">
        <w:rPr>
          <w:spacing w:val="4"/>
          <w:sz w:val="26"/>
          <w:szCs w:val="26"/>
        </w:rPr>
        <w:t xml:space="preserve"> Nếu trẻ có bất thường gửi khám bác sỹ Nhi, PHCN. Hẹn ngày sàng lọc tiếp tới vào lúc 12 tháng tuổi cho tất cả mọi trẻ (bình thường và bất thường).</w:t>
      </w:r>
    </w:p>
    <w:p w14:paraId="6EDF76D1" w14:textId="77777777" w:rsidR="002349C3" w:rsidRPr="001B4450" w:rsidRDefault="002349C3" w:rsidP="00D134AD">
      <w:pPr>
        <w:numPr>
          <w:ilvl w:val="0"/>
          <w:numId w:val="68"/>
        </w:numPr>
        <w:tabs>
          <w:tab w:val="left" w:pos="840"/>
        </w:tabs>
        <w:spacing w:before="120" w:after="60" w:line="264" w:lineRule="auto"/>
        <w:ind w:left="0" w:firstLine="567"/>
        <w:jc w:val="both"/>
        <w:rPr>
          <w:sz w:val="26"/>
          <w:szCs w:val="26"/>
        </w:rPr>
      </w:pPr>
      <w:r w:rsidRPr="001B4450">
        <w:rPr>
          <w:b/>
          <w:i/>
          <w:sz w:val="26"/>
          <w:szCs w:val="26"/>
        </w:rPr>
        <w:t>Khi trẻ được 12 tháng tuổi:</w:t>
      </w:r>
      <w:r w:rsidRPr="001B4450">
        <w:rPr>
          <w:sz w:val="26"/>
          <w:szCs w:val="26"/>
        </w:rPr>
        <w:t xml:space="preserve"> Cán bộ sàng lọc tuyến xã Cán bộ sàng lọc tuyến xã (y tế xã/ phường hoặc giáo viên, y tế thôn bản; cộng tác viên Hội Chữ thập đỏ; gia đình, Giáo viên mẫu giáo...) chọn </w:t>
      </w:r>
      <w:r w:rsidRPr="001B4450">
        <w:rPr>
          <w:i/>
          <w:sz w:val="26"/>
          <w:szCs w:val="26"/>
        </w:rPr>
        <w:t xml:space="preserve">Phiếu số 5 </w:t>
      </w:r>
      <w:r w:rsidRPr="001B4450">
        <w:rPr>
          <w:sz w:val="26"/>
          <w:szCs w:val="26"/>
        </w:rPr>
        <w:t xml:space="preserve">sau đó hỏi, quan sát và điền phiếu </w:t>
      </w:r>
      <w:r w:rsidRPr="001B4450">
        <w:rPr>
          <w:sz w:val="26"/>
          <w:szCs w:val="26"/>
          <w:lang w:val="sv-SE"/>
        </w:rPr>
        <w:sym w:font="Wingdings" w:char="F0E0"/>
      </w:r>
      <w:r w:rsidRPr="001B4450">
        <w:rPr>
          <w:sz w:val="26"/>
          <w:szCs w:val="26"/>
        </w:rPr>
        <w:t xml:space="preserve"> Nếu trẻ có bất thường gửi khám bác sỹ Nhi, PHCN. Hẹn ngày sàng lọc tiếp tới vào lúc </w:t>
      </w:r>
      <w:r w:rsidRPr="009E2831">
        <w:rPr>
          <w:color w:val="FF0000"/>
          <w:sz w:val="26"/>
          <w:szCs w:val="26"/>
        </w:rPr>
        <w:t xml:space="preserve">24 tháng </w:t>
      </w:r>
      <w:r w:rsidRPr="001B4450">
        <w:rPr>
          <w:sz w:val="26"/>
          <w:szCs w:val="26"/>
        </w:rPr>
        <w:t>tuổi cho tất cả mọi trẻ (bình thường và bất thường).</w:t>
      </w:r>
    </w:p>
    <w:p w14:paraId="0DDE1801" w14:textId="7C6BD624" w:rsidR="002349C3" w:rsidRPr="001B4450" w:rsidRDefault="009E2831" w:rsidP="00D134AD">
      <w:pPr>
        <w:numPr>
          <w:ilvl w:val="0"/>
          <w:numId w:val="68"/>
        </w:numPr>
        <w:tabs>
          <w:tab w:val="left" w:pos="840"/>
        </w:tabs>
        <w:spacing w:before="120" w:after="60" w:line="276" w:lineRule="auto"/>
        <w:ind w:left="0" w:firstLine="567"/>
        <w:jc w:val="both"/>
        <w:rPr>
          <w:sz w:val="26"/>
          <w:szCs w:val="26"/>
        </w:rPr>
      </w:pPr>
      <w:r>
        <w:rPr>
          <w:b/>
          <w:i/>
          <w:sz w:val="26"/>
          <w:szCs w:val="26"/>
        </w:rPr>
        <w:t xml:space="preserve">Khi trẻ được </w:t>
      </w:r>
      <w:r w:rsidRPr="009E2831">
        <w:rPr>
          <w:b/>
          <w:i/>
          <w:color w:val="FF0000"/>
          <w:sz w:val="26"/>
          <w:szCs w:val="26"/>
        </w:rPr>
        <w:t>24</w:t>
      </w:r>
      <w:r w:rsidR="002349C3" w:rsidRPr="009E2831">
        <w:rPr>
          <w:b/>
          <w:i/>
          <w:color w:val="FF0000"/>
          <w:sz w:val="26"/>
          <w:szCs w:val="26"/>
        </w:rPr>
        <w:t xml:space="preserve"> tháng </w:t>
      </w:r>
      <w:r w:rsidR="002349C3" w:rsidRPr="001B4450">
        <w:rPr>
          <w:b/>
          <w:i/>
          <w:sz w:val="26"/>
          <w:szCs w:val="26"/>
        </w:rPr>
        <w:t>tuổi:</w:t>
      </w:r>
      <w:r w:rsidR="002349C3" w:rsidRPr="001B4450">
        <w:rPr>
          <w:sz w:val="26"/>
          <w:szCs w:val="26"/>
        </w:rPr>
        <w:t xml:space="preserve"> Cán bộ sàng lọc tuyến xã Cán bộ sàng lọc tuyến xã (y tế xã/ phường hoặc giáo viên, y tế thôn bản; cộng tác viên Hội Chữ thập đỏ; gia đình, Giáo viên mẫu giáo...) chọn </w:t>
      </w:r>
      <w:r w:rsidR="002349C3" w:rsidRPr="001B4450">
        <w:rPr>
          <w:i/>
          <w:sz w:val="26"/>
          <w:szCs w:val="26"/>
        </w:rPr>
        <w:t xml:space="preserve">Phiếu số 6 </w:t>
      </w:r>
      <w:r w:rsidR="002349C3" w:rsidRPr="001B4450">
        <w:rPr>
          <w:sz w:val="26"/>
          <w:szCs w:val="26"/>
        </w:rPr>
        <w:t xml:space="preserve">sau đó hỏi, quan sát và điền phiếu </w:t>
      </w:r>
      <w:r w:rsidR="002349C3" w:rsidRPr="001B4450">
        <w:rPr>
          <w:sz w:val="26"/>
          <w:szCs w:val="26"/>
          <w:lang w:val="sv-SE"/>
        </w:rPr>
        <w:sym w:font="Wingdings" w:char="F0E0"/>
      </w:r>
      <w:r w:rsidR="002349C3" w:rsidRPr="001B4450">
        <w:rPr>
          <w:sz w:val="26"/>
          <w:szCs w:val="26"/>
        </w:rPr>
        <w:t xml:space="preserve"> Nếu trẻ có bất thường gửi khám bác sỹ Nhi, PHCN. Hẹn n</w:t>
      </w:r>
      <w:r>
        <w:rPr>
          <w:sz w:val="26"/>
          <w:szCs w:val="26"/>
        </w:rPr>
        <w:t xml:space="preserve">gày sàng lọc tiếp tới vào lúc </w:t>
      </w:r>
      <w:r w:rsidRPr="009E2831">
        <w:rPr>
          <w:color w:val="FF0000"/>
          <w:sz w:val="26"/>
          <w:szCs w:val="26"/>
        </w:rPr>
        <w:t>36</w:t>
      </w:r>
      <w:r w:rsidR="002349C3" w:rsidRPr="009E2831">
        <w:rPr>
          <w:color w:val="FF0000"/>
          <w:sz w:val="26"/>
          <w:szCs w:val="26"/>
        </w:rPr>
        <w:t xml:space="preserve"> tháng </w:t>
      </w:r>
      <w:r w:rsidR="002349C3" w:rsidRPr="001B4450">
        <w:rPr>
          <w:sz w:val="26"/>
          <w:szCs w:val="26"/>
        </w:rPr>
        <w:t>tuổi cho tất cả mọi trẻ (bình thường và bất thường).</w:t>
      </w:r>
    </w:p>
    <w:p w14:paraId="1C4B9D61" w14:textId="20317827" w:rsidR="002349C3" w:rsidRPr="001B4450" w:rsidRDefault="009E2831" w:rsidP="00D134AD">
      <w:pPr>
        <w:numPr>
          <w:ilvl w:val="0"/>
          <w:numId w:val="68"/>
        </w:numPr>
        <w:tabs>
          <w:tab w:val="left" w:pos="840"/>
        </w:tabs>
        <w:spacing w:before="120" w:after="60" w:line="276" w:lineRule="auto"/>
        <w:ind w:left="0" w:firstLine="567"/>
        <w:jc w:val="both"/>
        <w:rPr>
          <w:sz w:val="26"/>
          <w:szCs w:val="26"/>
        </w:rPr>
      </w:pPr>
      <w:r>
        <w:rPr>
          <w:b/>
          <w:i/>
          <w:sz w:val="26"/>
          <w:szCs w:val="26"/>
        </w:rPr>
        <w:t xml:space="preserve">Khi trẻ được </w:t>
      </w:r>
      <w:r w:rsidRPr="009E2831">
        <w:rPr>
          <w:b/>
          <w:i/>
          <w:color w:val="FF0000"/>
          <w:sz w:val="26"/>
          <w:szCs w:val="26"/>
        </w:rPr>
        <w:t>36</w:t>
      </w:r>
      <w:r w:rsidR="002349C3" w:rsidRPr="009E2831">
        <w:rPr>
          <w:b/>
          <w:i/>
          <w:color w:val="FF0000"/>
          <w:sz w:val="26"/>
          <w:szCs w:val="26"/>
        </w:rPr>
        <w:t xml:space="preserve"> tháng </w:t>
      </w:r>
      <w:r w:rsidR="002349C3" w:rsidRPr="001B4450">
        <w:rPr>
          <w:b/>
          <w:i/>
          <w:sz w:val="26"/>
          <w:szCs w:val="26"/>
        </w:rPr>
        <w:t>tuổi:</w:t>
      </w:r>
      <w:r w:rsidR="002349C3" w:rsidRPr="001B4450">
        <w:rPr>
          <w:sz w:val="26"/>
          <w:szCs w:val="26"/>
        </w:rPr>
        <w:t xml:space="preserve"> Cán bộ sàng lọc tuyến xã Cán bộ sàng lọc tuyến xã (y tế xã/ phường hoặc giáo viên, y tế thôn bản; cộng tác viên Hội Chữ thập đỏ; gia đình, Giáo viên mẫu giáo...) chọn </w:t>
      </w:r>
      <w:r w:rsidR="002349C3" w:rsidRPr="001B4450">
        <w:rPr>
          <w:i/>
          <w:sz w:val="26"/>
          <w:szCs w:val="26"/>
        </w:rPr>
        <w:t xml:space="preserve">Phiếu số 7 </w:t>
      </w:r>
      <w:r w:rsidR="002349C3" w:rsidRPr="001B4450">
        <w:rPr>
          <w:sz w:val="26"/>
          <w:szCs w:val="26"/>
        </w:rPr>
        <w:t xml:space="preserve">sau đó hỏi, quan sát và điền phiếu </w:t>
      </w:r>
      <w:r w:rsidR="002349C3" w:rsidRPr="001B4450">
        <w:rPr>
          <w:sz w:val="26"/>
          <w:szCs w:val="26"/>
          <w:lang w:val="sv-SE"/>
        </w:rPr>
        <w:sym w:font="Wingdings" w:char="F0E0"/>
      </w:r>
      <w:r w:rsidR="002349C3" w:rsidRPr="001B4450">
        <w:rPr>
          <w:sz w:val="26"/>
          <w:szCs w:val="26"/>
        </w:rPr>
        <w:t xml:space="preserve"> Nếu trẻ có bất thường gửi khám bác sỹ Nhi, PHCN. Hẹn ngày sàng lọc tiếp tới vào lúc 48 tháng tuổi cho tất cả mọi trẻ (bình thường và bất thường).</w:t>
      </w:r>
    </w:p>
    <w:p w14:paraId="1BE162DD" w14:textId="77777777" w:rsidR="002349C3" w:rsidRPr="001B4450" w:rsidRDefault="002349C3" w:rsidP="00D134AD">
      <w:pPr>
        <w:numPr>
          <w:ilvl w:val="0"/>
          <w:numId w:val="68"/>
        </w:numPr>
        <w:tabs>
          <w:tab w:val="left" w:pos="840"/>
        </w:tabs>
        <w:spacing w:before="120" w:after="60" w:line="276" w:lineRule="auto"/>
        <w:ind w:left="0" w:firstLine="567"/>
        <w:jc w:val="both"/>
        <w:rPr>
          <w:sz w:val="26"/>
          <w:szCs w:val="26"/>
        </w:rPr>
      </w:pPr>
      <w:r w:rsidRPr="001B4450">
        <w:rPr>
          <w:b/>
          <w:i/>
          <w:sz w:val="26"/>
          <w:szCs w:val="26"/>
        </w:rPr>
        <w:t>Khi trẻ được 48 tháng tuổi:</w:t>
      </w:r>
      <w:r w:rsidRPr="001B4450">
        <w:rPr>
          <w:sz w:val="26"/>
          <w:szCs w:val="26"/>
        </w:rPr>
        <w:t xml:space="preserve"> Cán bộ sàng lọc tuyến xã (y tế xã/ phường hoặc giáo viên, y tế thôn bản; cộng tác viên Hội Chữ thập đỏ; gia đình, Giáo viên mẫu giáo...) chọn </w:t>
      </w:r>
      <w:r w:rsidRPr="001B4450">
        <w:rPr>
          <w:i/>
          <w:sz w:val="26"/>
          <w:szCs w:val="26"/>
        </w:rPr>
        <w:t xml:space="preserve">Phiếu số 8 </w:t>
      </w:r>
      <w:r w:rsidRPr="001B4450">
        <w:rPr>
          <w:sz w:val="26"/>
          <w:szCs w:val="26"/>
        </w:rPr>
        <w:t xml:space="preserve">sau đó hỏi, quan sát và điền phiếu </w:t>
      </w:r>
      <w:r w:rsidRPr="001B4450">
        <w:rPr>
          <w:sz w:val="26"/>
          <w:szCs w:val="26"/>
          <w:lang w:val="sv-SE"/>
        </w:rPr>
        <w:sym w:font="Wingdings" w:char="F0E0"/>
      </w:r>
      <w:r w:rsidRPr="001B4450">
        <w:rPr>
          <w:sz w:val="26"/>
          <w:szCs w:val="26"/>
        </w:rPr>
        <w:t xml:space="preserve"> Nếu trẻ có bất thường gửi khám bác sỹ Nhi, PHCN. Hẹn ngày sàng lọc tiếp tới vào lúc 60 tháng tuổi cho tất cả mọi trẻ (bình thường và bất thường).</w:t>
      </w:r>
    </w:p>
    <w:p w14:paraId="309A7CD9" w14:textId="77777777" w:rsidR="002349C3" w:rsidRPr="001B4450" w:rsidRDefault="002349C3" w:rsidP="00D134AD">
      <w:pPr>
        <w:numPr>
          <w:ilvl w:val="0"/>
          <w:numId w:val="68"/>
        </w:numPr>
        <w:tabs>
          <w:tab w:val="left" w:pos="840"/>
        </w:tabs>
        <w:spacing w:before="120" w:after="60" w:line="276" w:lineRule="auto"/>
        <w:ind w:left="0" w:firstLine="567"/>
        <w:jc w:val="both"/>
        <w:rPr>
          <w:sz w:val="26"/>
          <w:szCs w:val="26"/>
        </w:rPr>
      </w:pPr>
      <w:r w:rsidRPr="001B4450">
        <w:rPr>
          <w:b/>
          <w:i/>
          <w:sz w:val="26"/>
          <w:szCs w:val="26"/>
        </w:rPr>
        <w:t>Khi trẻ được 60 tháng tuổi:</w:t>
      </w:r>
      <w:r w:rsidRPr="001B4450">
        <w:rPr>
          <w:sz w:val="26"/>
          <w:szCs w:val="26"/>
        </w:rPr>
        <w:t xml:space="preserve"> Cán bộ sàng lọc tuyến xã (y tế xã/ phường hoặc giáo viên, y tế thôn bản; cộng tác viên Hội Chữ thập đỏ; gia đình, Giáo viên mẫu giáo...) chọn </w:t>
      </w:r>
      <w:r w:rsidRPr="001B4450">
        <w:rPr>
          <w:i/>
          <w:sz w:val="26"/>
          <w:szCs w:val="26"/>
        </w:rPr>
        <w:t xml:space="preserve">Phiếu số 9 </w:t>
      </w:r>
      <w:r w:rsidRPr="001B4450">
        <w:rPr>
          <w:sz w:val="26"/>
          <w:szCs w:val="26"/>
        </w:rPr>
        <w:t xml:space="preserve">sau đó hỏi, quan sát và điền phiếu </w:t>
      </w:r>
      <w:r w:rsidRPr="001B4450">
        <w:rPr>
          <w:sz w:val="26"/>
          <w:szCs w:val="26"/>
          <w:lang w:val="sv-SE"/>
        </w:rPr>
        <w:sym w:font="Wingdings" w:char="F0E0"/>
      </w:r>
      <w:r w:rsidRPr="001B4450">
        <w:rPr>
          <w:sz w:val="26"/>
          <w:szCs w:val="26"/>
        </w:rPr>
        <w:t xml:space="preserve"> Nếu trẻ có bất thường gửi khám bác sỹ Nhi, PHCN. Hẹn ngày sàng lọc tiếp tới vào lúc 6 tuổi cho tất cả mọi trẻ (bình thường và bất thường). Từ đó trở đi cứ mỗi năm một lần trẻ phải được khám sàng lọc lại.</w:t>
      </w:r>
    </w:p>
    <w:p w14:paraId="31B44C07" w14:textId="77777777" w:rsidR="002349C3" w:rsidRPr="001B4450" w:rsidRDefault="002349C3" w:rsidP="00D134AD">
      <w:pPr>
        <w:tabs>
          <w:tab w:val="left" w:pos="426"/>
        </w:tabs>
        <w:spacing w:before="120" w:after="60" w:line="276" w:lineRule="auto"/>
        <w:ind w:firstLine="567"/>
        <w:jc w:val="both"/>
        <w:rPr>
          <w:sz w:val="26"/>
          <w:szCs w:val="26"/>
        </w:rPr>
      </w:pPr>
      <w:r w:rsidRPr="001B4450">
        <w:rPr>
          <w:b/>
          <w:i/>
          <w:sz w:val="26"/>
          <w:szCs w:val="26"/>
        </w:rPr>
        <w:t>Lưu ý: C</w:t>
      </w:r>
      <w:r w:rsidRPr="001B4450">
        <w:rPr>
          <w:sz w:val="26"/>
          <w:szCs w:val="26"/>
        </w:rPr>
        <w:t xml:space="preserve">ác phiếu sàng lọc từ phiếu số 2 trở đi có thể áp dụng cho trẻ có độ tuổi trước hoặc sau mốc độ tuổi quy định ở trên khoảng 10 ngày. </w:t>
      </w:r>
    </w:p>
    <w:p w14:paraId="6CD56F0C" w14:textId="77777777" w:rsidR="002349C3" w:rsidRPr="001B4450" w:rsidRDefault="002349C3" w:rsidP="00D134AD">
      <w:pPr>
        <w:tabs>
          <w:tab w:val="left" w:pos="426"/>
        </w:tabs>
        <w:spacing w:before="120" w:after="60" w:line="276" w:lineRule="auto"/>
        <w:ind w:firstLine="567"/>
        <w:jc w:val="both"/>
        <w:rPr>
          <w:sz w:val="26"/>
          <w:szCs w:val="26"/>
        </w:rPr>
      </w:pPr>
    </w:p>
    <w:p w14:paraId="39D1736F" w14:textId="077D25AA" w:rsidR="00B10E41" w:rsidRDefault="00D26CF3" w:rsidP="004D43C4">
      <w:pPr>
        <w:widowControl w:val="0"/>
        <w:spacing w:before="120" w:after="60"/>
        <w:jc w:val="center"/>
        <w:rPr>
          <w:b/>
          <w:sz w:val="26"/>
          <w:szCs w:val="26"/>
        </w:rPr>
      </w:pPr>
      <w:r>
        <w:rPr>
          <w:b/>
          <w:sz w:val="26"/>
          <w:szCs w:val="26"/>
        </w:rPr>
        <w:br w:type="page"/>
      </w:r>
      <w:r w:rsidR="002349C3" w:rsidRPr="001B4450">
        <w:rPr>
          <w:b/>
          <w:sz w:val="26"/>
          <w:szCs w:val="26"/>
        </w:rPr>
        <w:lastRenderedPageBreak/>
        <w:t>BỘ PHIẾU SÀNG LỌC RỐI LOẠN PHÁT TRIỂN Ở TRẺ</w:t>
      </w:r>
    </w:p>
    <w:p w14:paraId="360A0793" w14:textId="77777777" w:rsidR="00B10E41" w:rsidRPr="001B4450" w:rsidRDefault="00B10E41" w:rsidP="004D43C4">
      <w:pPr>
        <w:widowControl w:val="0"/>
        <w:spacing w:before="120" w:after="60"/>
        <w:ind w:firstLine="567"/>
        <w:jc w:val="both"/>
        <w:rPr>
          <w:b/>
          <w:sz w:val="26"/>
          <w:szCs w:val="26"/>
        </w:rPr>
      </w:pPr>
    </w:p>
    <w:p w14:paraId="00128334" w14:textId="77777777" w:rsidR="002349C3" w:rsidRDefault="002349C3" w:rsidP="004D43C4">
      <w:pPr>
        <w:widowControl w:val="0"/>
        <w:spacing w:before="120" w:after="60"/>
        <w:ind w:firstLine="567"/>
        <w:jc w:val="both"/>
        <w:rPr>
          <w:b/>
          <w:sz w:val="26"/>
          <w:szCs w:val="26"/>
        </w:rPr>
      </w:pPr>
      <w:r w:rsidRPr="001B4450">
        <w:rPr>
          <w:b/>
          <w:sz w:val="26"/>
          <w:szCs w:val="26"/>
        </w:rPr>
        <w:t>Phiếu 1. Bộ câu hỏi sàng lọc rối loạn phát triển ở trẻ 0-28 ngày tuổi</w:t>
      </w:r>
    </w:p>
    <w:p w14:paraId="671A9D55" w14:textId="38AFA041" w:rsidR="00C87F0E" w:rsidRPr="001B4450" w:rsidRDefault="00C87F0E" w:rsidP="004D43C4">
      <w:pPr>
        <w:widowControl w:val="0"/>
        <w:spacing w:before="120" w:after="60"/>
        <w:ind w:firstLine="567"/>
        <w:jc w:val="center"/>
        <w:rPr>
          <w:b/>
          <w:sz w:val="26"/>
          <w:szCs w:val="26"/>
        </w:rPr>
      </w:pPr>
      <w:r>
        <w:rPr>
          <w:i/>
          <w:sz w:val="28"/>
          <w:szCs w:val="28"/>
          <w:lang w:val="sv-SE"/>
        </w:rPr>
        <w:t>(Dùng cho trẻ 0 tháng đến dưới 3 tháng tuổi</w:t>
      </w:r>
      <w:r w:rsidRPr="00635FDF">
        <w:rPr>
          <w:i/>
          <w:sz w:val="28"/>
          <w:szCs w:val="28"/>
          <w:lang w:val="sv-SE"/>
        </w:rPr>
        <w:t>)</w:t>
      </w:r>
    </w:p>
    <w:p w14:paraId="614021A7" w14:textId="77777777" w:rsidR="002349C3" w:rsidRPr="001B4450" w:rsidRDefault="002349C3" w:rsidP="004D43C4">
      <w:pPr>
        <w:widowControl w:val="0"/>
        <w:spacing w:before="120" w:after="60"/>
        <w:ind w:firstLine="567"/>
        <w:jc w:val="both"/>
        <w:rPr>
          <w:sz w:val="26"/>
          <w:szCs w:val="26"/>
        </w:rPr>
      </w:pPr>
      <w:r w:rsidRPr="001B4450">
        <w:rPr>
          <w:sz w:val="26"/>
          <w:szCs w:val="26"/>
        </w:rPr>
        <w:t>Họ và tên trẻ:............... Ngày sinh: ...../...../.....Nam.... Nữ....</w:t>
      </w:r>
    </w:p>
    <w:p w14:paraId="7457F39C" w14:textId="77777777" w:rsidR="002349C3" w:rsidRPr="001B4450" w:rsidRDefault="002349C3" w:rsidP="004D43C4">
      <w:pPr>
        <w:widowControl w:val="0"/>
        <w:spacing w:before="120" w:after="60"/>
        <w:ind w:firstLine="567"/>
        <w:jc w:val="both"/>
        <w:rPr>
          <w:sz w:val="26"/>
          <w:szCs w:val="26"/>
        </w:rPr>
      </w:pPr>
      <w:r w:rsidRPr="001B4450">
        <w:rPr>
          <w:sz w:val="26"/>
          <w:szCs w:val="26"/>
        </w:rPr>
        <w:t>Chỗ ở hiện tại:   Thôn (Số nhà)............. Xã(Phường)...........</w:t>
      </w:r>
    </w:p>
    <w:p w14:paraId="6D299D62" w14:textId="77777777" w:rsidR="002349C3" w:rsidRPr="001B4450" w:rsidRDefault="002349C3" w:rsidP="004D43C4">
      <w:pPr>
        <w:widowControl w:val="0"/>
        <w:spacing w:before="120" w:after="60"/>
        <w:ind w:firstLine="567"/>
        <w:jc w:val="both"/>
        <w:rPr>
          <w:sz w:val="26"/>
          <w:szCs w:val="26"/>
        </w:rPr>
      </w:pPr>
      <w:r w:rsidRPr="001B4450">
        <w:rPr>
          <w:sz w:val="26"/>
          <w:szCs w:val="26"/>
        </w:rPr>
        <w:t>Huyện(Quận)......................</w:t>
      </w:r>
      <w:r w:rsidR="00D134AD">
        <w:rPr>
          <w:sz w:val="26"/>
          <w:szCs w:val="26"/>
          <w:lang w:val="vi-VN"/>
        </w:rPr>
        <w:t>...</w:t>
      </w:r>
      <w:r w:rsidRPr="001B4450">
        <w:rPr>
          <w:sz w:val="26"/>
          <w:szCs w:val="26"/>
        </w:rPr>
        <w:t>Tỉnh(Thành phố)....................</w:t>
      </w:r>
    </w:p>
    <w:p w14:paraId="7087A03A" w14:textId="77777777" w:rsidR="002349C3" w:rsidRPr="001B4450" w:rsidRDefault="002349C3" w:rsidP="004D43C4">
      <w:pPr>
        <w:widowControl w:val="0"/>
        <w:spacing w:before="120" w:after="60"/>
        <w:ind w:firstLine="567"/>
        <w:jc w:val="both"/>
        <w:rPr>
          <w:sz w:val="26"/>
          <w:szCs w:val="26"/>
        </w:rPr>
      </w:pPr>
      <w:r w:rsidRPr="001B4450">
        <w:rPr>
          <w:sz w:val="26"/>
          <w:szCs w:val="26"/>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9"/>
        <w:gridCol w:w="7648"/>
        <w:gridCol w:w="561"/>
        <w:gridCol w:w="894"/>
      </w:tblGrid>
      <w:tr w:rsidR="002349C3" w:rsidRPr="00A860DF" w14:paraId="67A4CD70" w14:textId="77777777" w:rsidTr="004D43C4">
        <w:tc>
          <w:tcPr>
            <w:tcW w:w="245" w:type="pct"/>
            <w:shd w:val="clear" w:color="auto" w:fill="C6D9F1"/>
          </w:tcPr>
          <w:p w14:paraId="1E1AB301" w14:textId="77777777" w:rsidR="002349C3" w:rsidRPr="00A860DF" w:rsidRDefault="002349C3" w:rsidP="004D43C4">
            <w:pPr>
              <w:widowControl w:val="0"/>
              <w:spacing w:before="120"/>
              <w:rPr>
                <w:b/>
              </w:rPr>
            </w:pPr>
          </w:p>
        </w:tc>
        <w:tc>
          <w:tcPr>
            <w:tcW w:w="3995" w:type="pct"/>
            <w:shd w:val="clear" w:color="auto" w:fill="C6D9F1"/>
          </w:tcPr>
          <w:p w14:paraId="0151F06E" w14:textId="77777777" w:rsidR="002349C3" w:rsidRPr="00A860DF" w:rsidRDefault="002349C3" w:rsidP="004D43C4">
            <w:pPr>
              <w:widowControl w:val="0"/>
              <w:spacing w:before="120"/>
              <w:jc w:val="center"/>
              <w:rPr>
                <w:b/>
              </w:rPr>
            </w:pPr>
            <w:r w:rsidRPr="00A860DF">
              <w:rPr>
                <w:b/>
              </w:rPr>
              <w:t>Các kỹ n</w:t>
            </w:r>
            <w:r w:rsidRPr="00A860DF">
              <w:rPr>
                <w:rFonts w:hint="eastAsia"/>
                <w:b/>
              </w:rPr>
              <w:t>ă</w:t>
            </w:r>
            <w:r w:rsidRPr="00A860DF">
              <w:rPr>
                <w:b/>
              </w:rPr>
              <w:t>ng của trẻ (Hỏi và quan sát)</w:t>
            </w:r>
          </w:p>
        </w:tc>
        <w:tc>
          <w:tcPr>
            <w:tcW w:w="293" w:type="pct"/>
            <w:shd w:val="clear" w:color="auto" w:fill="D99594"/>
          </w:tcPr>
          <w:p w14:paraId="3F814EE1" w14:textId="77777777" w:rsidR="002349C3" w:rsidRPr="00A860DF" w:rsidRDefault="002349C3" w:rsidP="004D43C4">
            <w:pPr>
              <w:widowControl w:val="0"/>
              <w:spacing w:before="120"/>
            </w:pPr>
            <w:r w:rsidRPr="00A860DF">
              <w:t>Có</w:t>
            </w:r>
          </w:p>
        </w:tc>
        <w:tc>
          <w:tcPr>
            <w:tcW w:w="467" w:type="pct"/>
            <w:tcBorders>
              <w:bottom w:val="single" w:sz="4" w:space="0" w:color="000000"/>
            </w:tcBorders>
            <w:shd w:val="clear" w:color="auto" w:fill="FFFFFF"/>
          </w:tcPr>
          <w:p w14:paraId="5EBBD9F1" w14:textId="77777777" w:rsidR="002349C3" w:rsidRPr="00A860DF" w:rsidRDefault="002349C3" w:rsidP="004D43C4">
            <w:pPr>
              <w:widowControl w:val="0"/>
              <w:spacing w:before="120"/>
            </w:pPr>
            <w:r w:rsidRPr="00A860DF">
              <w:t>Không</w:t>
            </w:r>
          </w:p>
        </w:tc>
      </w:tr>
      <w:tr w:rsidR="002349C3" w:rsidRPr="00A860DF" w14:paraId="1C96465A" w14:textId="77777777" w:rsidTr="004D43C4">
        <w:tc>
          <w:tcPr>
            <w:tcW w:w="245" w:type="pct"/>
            <w:tcBorders>
              <w:top w:val="single" w:sz="4" w:space="0" w:color="000000"/>
              <w:left w:val="single" w:sz="4" w:space="0" w:color="000000"/>
              <w:bottom w:val="single" w:sz="4" w:space="0" w:color="000000"/>
              <w:right w:val="single" w:sz="4" w:space="0" w:color="000000"/>
            </w:tcBorders>
          </w:tcPr>
          <w:p w14:paraId="386A2831"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tcPr>
          <w:p w14:paraId="5B94A5DB" w14:textId="77777777" w:rsidR="002349C3" w:rsidRPr="00A860DF" w:rsidRDefault="002349C3" w:rsidP="004D43C4">
            <w:pPr>
              <w:widowControl w:val="0"/>
              <w:spacing w:before="120"/>
              <w:rPr>
                <w:b/>
              </w:rPr>
            </w:pPr>
            <w:r w:rsidRPr="00A860DF">
              <w:rPr>
                <w:b/>
              </w:rPr>
              <w:t>Giao tiếp-Ngôn ngữ:</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70ABBC64"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07672F82" w14:textId="77777777" w:rsidR="002349C3" w:rsidRPr="00A860DF" w:rsidRDefault="002349C3" w:rsidP="004D43C4">
            <w:pPr>
              <w:widowControl w:val="0"/>
              <w:spacing w:before="120"/>
            </w:pPr>
          </w:p>
        </w:tc>
      </w:tr>
      <w:tr w:rsidR="002349C3" w:rsidRPr="00A860DF" w14:paraId="11D8EC97" w14:textId="77777777" w:rsidTr="004D43C4">
        <w:tc>
          <w:tcPr>
            <w:tcW w:w="245" w:type="pct"/>
          </w:tcPr>
          <w:p w14:paraId="4C15A00B" w14:textId="77777777" w:rsidR="002349C3" w:rsidRPr="00A860DF" w:rsidRDefault="002349C3" w:rsidP="004D43C4">
            <w:pPr>
              <w:widowControl w:val="0"/>
              <w:spacing w:before="120"/>
            </w:pPr>
            <w:r w:rsidRPr="00A860DF">
              <w:t>1</w:t>
            </w:r>
          </w:p>
        </w:tc>
        <w:tc>
          <w:tcPr>
            <w:tcW w:w="3995" w:type="pct"/>
          </w:tcPr>
          <w:p w14:paraId="74A9AC6C" w14:textId="77777777" w:rsidR="002349C3" w:rsidRPr="00A860DF" w:rsidRDefault="002349C3" w:rsidP="004D43C4">
            <w:pPr>
              <w:widowControl w:val="0"/>
              <w:spacing w:before="120"/>
            </w:pPr>
            <w:r w:rsidRPr="00A860DF">
              <w:t>Trẻ có dấu hiệu “Không bao giờ phát ra những âm thanh “?</w:t>
            </w:r>
          </w:p>
        </w:tc>
        <w:tc>
          <w:tcPr>
            <w:tcW w:w="293" w:type="pct"/>
            <w:shd w:val="clear" w:color="auto" w:fill="D99594"/>
          </w:tcPr>
          <w:p w14:paraId="2C4890B0" w14:textId="77777777" w:rsidR="002349C3" w:rsidRPr="00A860DF" w:rsidRDefault="002349C3" w:rsidP="004D43C4">
            <w:pPr>
              <w:widowControl w:val="0"/>
              <w:spacing w:before="120"/>
            </w:pPr>
          </w:p>
        </w:tc>
        <w:tc>
          <w:tcPr>
            <w:tcW w:w="467" w:type="pct"/>
            <w:shd w:val="clear" w:color="auto" w:fill="FFFFFF"/>
          </w:tcPr>
          <w:p w14:paraId="76E387AD" w14:textId="77777777" w:rsidR="002349C3" w:rsidRPr="00A860DF" w:rsidRDefault="002349C3" w:rsidP="004D43C4">
            <w:pPr>
              <w:widowControl w:val="0"/>
              <w:spacing w:before="120"/>
            </w:pPr>
          </w:p>
        </w:tc>
      </w:tr>
      <w:tr w:rsidR="002349C3" w:rsidRPr="00A860DF" w14:paraId="675FB6F6" w14:textId="77777777" w:rsidTr="004D43C4">
        <w:tc>
          <w:tcPr>
            <w:tcW w:w="245" w:type="pct"/>
          </w:tcPr>
          <w:p w14:paraId="49F91055" w14:textId="77777777" w:rsidR="002349C3" w:rsidRPr="00A860DF" w:rsidRDefault="002349C3" w:rsidP="004D43C4">
            <w:pPr>
              <w:widowControl w:val="0"/>
              <w:spacing w:before="120"/>
            </w:pPr>
            <w:r w:rsidRPr="00A860DF">
              <w:t>2</w:t>
            </w:r>
          </w:p>
        </w:tc>
        <w:tc>
          <w:tcPr>
            <w:tcW w:w="3995" w:type="pct"/>
          </w:tcPr>
          <w:p w14:paraId="72F45E8C" w14:textId="77777777" w:rsidR="002349C3" w:rsidRPr="00A860DF" w:rsidRDefault="002349C3" w:rsidP="004D43C4">
            <w:pPr>
              <w:widowControl w:val="0"/>
              <w:spacing w:before="120"/>
            </w:pPr>
            <w:r w:rsidRPr="00A860DF">
              <w:t>Trẻ có dấu hiệu “Không biết thể hiện gì khi đói, ướt do đái, ỉa”?</w:t>
            </w:r>
          </w:p>
        </w:tc>
        <w:tc>
          <w:tcPr>
            <w:tcW w:w="293" w:type="pct"/>
            <w:shd w:val="clear" w:color="auto" w:fill="D99594"/>
          </w:tcPr>
          <w:p w14:paraId="23DC209D" w14:textId="77777777" w:rsidR="002349C3" w:rsidRPr="00A860DF" w:rsidRDefault="002349C3" w:rsidP="004D43C4">
            <w:pPr>
              <w:widowControl w:val="0"/>
              <w:spacing w:before="120"/>
            </w:pPr>
          </w:p>
        </w:tc>
        <w:tc>
          <w:tcPr>
            <w:tcW w:w="467" w:type="pct"/>
            <w:shd w:val="clear" w:color="auto" w:fill="FFFFFF"/>
          </w:tcPr>
          <w:p w14:paraId="4EDBF556" w14:textId="77777777" w:rsidR="002349C3" w:rsidRPr="00A860DF" w:rsidRDefault="002349C3" w:rsidP="004D43C4">
            <w:pPr>
              <w:widowControl w:val="0"/>
              <w:spacing w:before="120"/>
            </w:pPr>
          </w:p>
        </w:tc>
      </w:tr>
      <w:tr w:rsidR="002349C3" w:rsidRPr="00A860DF" w14:paraId="09EC6635" w14:textId="77777777" w:rsidTr="004D43C4">
        <w:tc>
          <w:tcPr>
            <w:tcW w:w="245" w:type="pct"/>
            <w:tcBorders>
              <w:bottom w:val="single" w:sz="4" w:space="0" w:color="000000"/>
            </w:tcBorders>
          </w:tcPr>
          <w:p w14:paraId="5DFAE996" w14:textId="77777777" w:rsidR="002349C3" w:rsidRPr="00A860DF" w:rsidRDefault="002349C3" w:rsidP="004D43C4">
            <w:pPr>
              <w:widowControl w:val="0"/>
              <w:spacing w:before="120"/>
            </w:pPr>
            <w:r w:rsidRPr="00A860DF">
              <w:t>3</w:t>
            </w:r>
          </w:p>
        </w:tc>
        <w:tc>
          <w:tcPr>
            <w:tcW w:w="3995" w:type="pct"/>
            <w:tcBorders>
              <w:bottom w:val="single" w:sz="4" w:space="0" w:color="000000"/>
            </w:tcBorders>
          </w:tcPr>
          <w:p w14:paraId="7DE000BF" w14:textId="77777777" w:rsidR="002349C3" w:rsidRPr="00A860DF" w:rsidRDefault="002349C3" w:rsidP="004D43C4">
            <w:pPr>
              <w:widowControl w:val="0"/>
              <w:spacing w:before="120"/>
            </w:pPr>
            <w:r w:rsidRPr="00A860DF">
              <w:t xml:space="preserve">Trẻ có dấu hiệu “Không chớp mắt/giật mình khi có tiếng </w:t>
            </w:r>
            <w:r w:rsidRPr="00A860DF">
              <w:rPr>
                <w:rFonts w:hint="eastAsia"/>
              </w:rPr>
              <w:t>đ</w:t>
            </w:r>
            <w:r w:rsidRPr="00A860DF">
              <w:t>ộng mạnh”?</w:t>
            </w:r>
          </w:p>
        </w:tc>
        <w:tc>
          <w:tcPr>
            <w:tcW w:w="293" w:type="pct"/>
            <w:tcBorders>
              <w:bottom w:val="single" w:sz="4" w:space="0" w:color="000000"/>
            </w:tcBorders>
            <w:shd w:val="clear" w:color="auto" w:fill="D99594"/>
          </w:tcPr>
          <w:p w14:paraId="158996C0" w14:textId="77777777" w:rsidR="002349C3" w:rsidRPr="00A860DF" w:rsidRDefault="002349C3" w:rsidP="004D43C4">
            <w:pPr>
              <w:widowControl w:val="0"/>
              <w:spacing w:before="120"/>
            </w:pPr>
          </w:p>
        </w:tc>
        <w:tc>
          <w:tcPr>
            <w:tcW w:w="467" w:type="pct"/>
            <w:tcBorders>
              <w:bottom w:val="single" w:sz="4" w:space="0" w:color="000000"/>
            </w:tcBorders>
            <w:shd w:val="clear" w:color="auto" w:fill="FFFFFF"/>
          </w:tcPr>
          <w:p w14:paraId="5A6904DD" w14:textId="77777777" w:rsidR="002349C3" w:rsidRPr="00A860DF" w:rsidRDefault="002349C3" w:rsidP="004D43C4">
            <w:pPr>
              <w:widowControl w:val="0"/>
              <w:spacing w:before="120"/>
            </w:pPr>
          </w:p>
        </w:tc>
      </w:tr>
      <w:tr w:rsidR="002349C3" w:rsidRPr="00A860DF" w14:paraId="72D7C8E4" w14:textId="77777777" w:rsidTr="004D43C4">
        <w:tc>
          <w:tcPr>
            <w:tcW w:w="245" w:type="pct"/>
            <w:tcBorders>
              <w:top w:val="single" w:sz="4" w:space="0" w:color="000000"/>
              <w:left w:val="single" w:sz="4" w:space="0" w:color="000000"/>
              <w:bottom w:val="single" w:sz="4" w:space="0" w:color="000000"/>
              <w:right w:val="single" w:sz="4" w:space="0" w:color="000000"/>
            </w:tcBorders>
            <w:shd w:val="clear" w:color="auto" w:fill="FFFFFF"/>
          </w:tcPr>
          <w:p w14:paraId="4D19C383"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shd w:val="clear" w:color="auto" w:fill="FFFFFF"/>
          </w:tcPr>
          <w:p w14:paraId="706E64A2" w14:textId="77777777" w:rsidR="002349C3" w:rsidRPr="00A860DF" w:rsidRDefault="002349C3" w:rsidP="004D43C4">
            <w:pPr>
              <w:widowControl w:val="0"/>
              <w:spacing w:before="120"/>
              <w:rPr>
                <w:b/>
              </w:rPr>
            </w:pPr>
            <w:r w:rsidRPr="00A860DF">
              <w:rPr>
                <w:b/>
              </w:rPr>
              <w:t xml:space="preserve">Vận </w:t>
            </w:r>
            <w:r w:rsidRPr="00A860DF">
              <w:rPr>
                <w:rFonts w:hint="eastAsia"/>
                <w:b/>
              </w:rPr>
              <w:t>đ</w:t>
            </w:r>
            <w:r w:rsidRPr="00A860DF">
              <w:rPr>
                <w:b/>
              </w:rPr>
              <w:t>ộng thô:</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56179835"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6236FEBF" w14:textId="77777777" w:rsidR="002349C3" w:rsidRPr="00A860DF" w:rsidRDefault="002349C3" w:rsidP="004D43C4">
            <w:pPr>
              <w:widowControl w:val="0"/>
              <w:spacing w:before="120"/>
            </w:pPr>
          </w:p>
        </w:tc>
      </w:tr>
      <w:tr w:rsidR="002349C3" w:rsidRPr="00A860DF" w14:paraId="51C69CD5" w14:textId="77777777" w:rsidTr="004D43C4">
        <w:tc>
          <w:tcPr>
            <w:tcW w:w="245" w:type="pct"/>
          </w:tcPr>
          <w:p w14:paraId="5B42B50F" w14:textId="77777777" w:rsidR="002349C3" w:rsidRPr="00A860DF" w:rsidRDefault="002349C3" w:rsidP="004D43C4">
            <w:pPr>
              <w:widowControl w:val="0"/>
              <w:spacing w:before="120"/>
            </w:pPr>
            <w:r w:rsidRPr="00A860DF">
              <w:t>4</w:t>
            </w:r>
          </w:p>
        </w:tc>
        <w:tc>
          <w:tcPr>
            <w:tcW w:w="3995" w:type="pct"/>
          </w:tcPr>
          <w:p w14:paraId="2928DF63" w14:textId="77777777" w:rsidR="002349C3" w:rsidRPr="00A860DF" w:rsidRDefault="002349C3" w:rsidP="004D43C4">
            <w:pPr>
              <w:widowControl w:val="0"/>
              <w:spacing w:before="120"/>
            </w:pPr>
            <w:r w:rsidRPr="00A860DF">
              <w:t xml:space="preserve">Trẻ có giảm vận </w:t>
            </w:r>
            <w:r w:rsidRPr="00A860DF">
              <w:rPr>
                <w:rFonts w:hint="eastAsia"/>
              </w:rPr>
              <w:t>đ</w:t>
            </w:r>
            <w:r w:rsidRPr="00A860DF">
              <w:t xml:space="preserve">ộng ở tay/ chân hoặc mềm nhẽo toàn thân không? </w:t>
            </w:r>
          </w:p>
        </w:tc>
        <w:tc>
          <w:tcPr>
            <w:tcW w:w="293" w:type="pct"/>
            <w:shd w:val="clear" w:color="auto" w:fill="D99594"/>
          </w:tcPr>
          <w:p w14:paraId="200E91C3" w14:textId="77777777" w:rsidR="002349C3" w:rsidRPr="00A860DF" w:rsidRDefault="002349C3" w:rsidP="004D43C4">
            <w:pPr>
              <w:widowControl w:val="0"/>
              <w:spacing w:before="120"/>
            </w:pPr>
          </w:p>
        </w:tc>
        <w:tc>
          <w:tcPr>
            <w:tcW w:w="467" w:type="pct"/>
            <w:shd w:val="clear" w:color="auto" w:fill="FFFFFF"/>
          </w:tcPr>
          <w:p w14:paraId="69FAB38A" w14:textId="77777777" w:rsidR="002349C3" w:rsidRPr="00A860DF" w:rsidRDefault="002349C3" w:rsidP="004D43C4">
            <w:pPr>
              <w:widowControl w:val="0"/>
              <w:spacing w:before="120"/>
            </w:pPr>
          </w:p>
        </w:tc>
      </w:tr>
      <w:tr w:rsidR="002349C3" w:rsidRPr="00A860DF" w14:paraId="1B518738" w14:textId="77777777" w:rsidTr="004D43C4">
        <w:tc>
          <w:tcPr>
            <w:tcW w:w="245" w:type="pct"/>
          </w:tcPr>
          <w:p w14:paraId="4B7B8034" w14:textId="77777777" w:rsidR="002349C3" w:rsidRPr="00A860DF" w:rsidRDefault="002349C3" w:rsidP="004D43C4">
            <w:pPr>
              <w:widowControl w:val="0"/>
              <w:spacing w:before="120"/>
            </w:pPr>
            <w:r w:rsidRPr="00A860DF">
              <w:t>5</w:t>
            </w:r>
          </w:p>
        </w:tc>
        <w:tc>
          <w:tcPr>
            <w:tcW w:w="3995" w:type="pct"/>
          </w:tcPr>
          <w:p w14:paraId="5BF22926" w14:textId="77777777" w:rsidR="002349C3" w:rsidRPr="00A860DF" w:rsidRDefault="002349C3" w:rsidP="004D43C4">
            <w:pPr>
              <w:widowControl w:val="0"/>
              <w:spacing w:before="120"/>
            </w:pPr>
            <w:r w:rsidRPr="00A860DF">
              <w:t xml:space="preserve">Trẻ có bị hạn chế vận </w:t>
            </w:r>
            <w:r w:rsidRPr="00A860DF">
              <w:rPr>
                <w:rFonts w:hint="eastAsia"/>
              </w:rPr>
              <w:t>đ</w:t>
            </w:r>
            <w:r w:rsidRPr="00A860DF">
              <w:t>ộng tại các khớp lớn không? (Háng, gối, cố chân, vai, khuỷu, cố tay, quay đầu cổ…)</w:t>
            </w:r>
          </w:p>
        </w:tc>
        <w:tc>
          <w:tcPr>
            <w:tcW w:w="293" w:type="pct"/>
            <w:shd w:val="clear" w:color="auto" w:fill="D99594"/>
          </w:tcPr>
          <w:p w14:paraId="742183F9" w14:textId="77777777" w:rsidR="002349C3" w:rsidRPr="00A860DF" w:rsidRDefault="002349C3" w:rsidP="004D43C4">
            <w:pPr>
              <w:widowControl w:val="0"/>
              <w:spacing w:before="120"/>
            </w:pPr>
          </w:p>
        </w:tc>
        <w:tc>
          <w:tcPr>
            <w:tcW w:w="467" w:type="pct"/>
            <w:shd w:val="clear" w:color="auto" w:fill="FFFFFF"/>
          </w:tcPr>
          <w:p w14:paraId="44D0DA3F" w14:textId="77777777" w:rsidR="002349C3" w:rsidRPr="00A860DF" w:rsidRDefault="002349C3" w:rsidP="004D43C4">
            <w:pPr>
              <w:widowControl w:val="0"/>
              <w:spacing w:before="120"/>
            </w:pPr>
          </w:p>
        </w:tc>
      </w:tr>
      <w:tr w:rsidR="002349C3" w:rsidRPr="00A860DF" w14:paraId="17BD9C1B" w14:textId="77777777" w:rsidTr="004D43C4">
        <w:tc>
          <w:tcPr>
            <w:tcW w:w="245" w:type="pct"/>
          </w:tcPr>
          <w:p w14:paraId="21BD2B24" w14:textId="77777777" w:rsidR="002349C3" w:rsidRPr="00A860DF" w:rsidRDefault="002349C3" w:rsidP="004D43C4">
            <w:pPr>
              <w:widowControl w:val="0"/>
              <w:spacing w:before="120"/>
            </w:pPr>
            <w:r w:rsidRPr="00A860DF">
              <w:t>6</w:t>
            </w:r>
          </w:p>
        </w:tc>
        <w:tc>
          <w:tcPr>
            <w:tcW w:w="3995" w:type="pct"/>
          </w:tcPr>
          <w:p w14:paraId="712CB59A" w14:textId="77777777" w:rsidR="002349C3" w:rsidRPr="00A860DF" w:rsidRDefault="002349C3" w:rsidP="004D43C4">
            <w:pPr>
              <w:widowControl w:val="0"/>
              <w:spacing w:before="120"/>
            </w:pPr>
            <w:r w:rsidRPr="00A860DF">
              <w:t>Trẻ có bị dị tật chân không? (Thừa/ thiếu ngón, cụt một phần, khoèo, ngắn)</w:t>
            </w:r>
          </w:p>
        </w:tc>
        <w:tc>
          <w:tcPr>
            <w:tcW w:w="293" w:type="pct"/>
            <w:shd w:val="clear" w:color="auto" w:fill="D99594"/>
          </w:tcPr>
          <w:p w14:paraId="5B3FD79E" w14:textId="77777777" w:rsidR="002349C3" w:rsidRPr="00A860DF" w:rsidRDefault="002349C3" w:rsidP="004D43C4">
            <w:pPr>
              <w:widowControl w:val="0"/>
              <w:spacing w:before="120"/>
            </w:pPr>
          </w:p>
        </w:tc>
        <w:tc>
          <w:tcPr>
            <w:tcW w:w="467" w:type="pct"/>
            <w:tcBorders>
              <w:bottom w:val="single" w:sz="4" w:space="0" w:color="000000"/>
            </w:tcBorders>
            <w:shd w:val="clear" w:color="auto" w:fill="FFFFFF"/>
          </w:tcPr>
          <w:p w14:paraId="3B3FC036" w14:textId="77777777" w:rsidR="002349C3" w:rsidRPr="00A860DF" w:rsidRDefault="002349C3" w:rsidP="004D43C4">
            <w:pPr>
              <w:widowControl w:val="0"/>
              <w:spacing w:before="120"/>
            </w:pPr>
          </w:p>
        </w:tc>
      </w:tr>
      <w:tr w:rsidR="002349C3" w:rsidRPr="00A860DF" w14:paraId="5EFB8DDB" w14:textId="77777777" w:rsidTr="004D43C4">
        <w:tc>
          <w:tcPr>
            <w:tcW w:w="245" w:type="pct"/>
            <w:tcBorders>
              <w:top w:val="single" w:sz="4" w:space="0" w:color="000000"/>
              <w:left w:val="single" w:sz="4" w:space="0" w:color="000000"/>
              <w:bottom w:val="single" w:sz="4" w:space="0" w:color="000000"/>
              <w:right w:val="single" w:sz="4" w:space="0" w:color="000000"/>
            </w:tcBorders>
          </w:tcPr>
          <w:p w14:paraId="601A6C08"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tcPr>
          <w:p w14:paraId="70AF5FE5" w14:textId="77777777" w:rsidR="002349C3" w:rsidRPr="00A860DF" w:rsidRDefault="002349C3" w:rsidP="004D43C4">
            <w:pPr>
              <w:widowControl w:val="0"/>
              <w:spacing w:before="120"/>
              <w:rPr>
                <w:b/>
              </w:rPr>
            </w:pPr>
            <w:r w:rsidRPr="00A860DF">
              <w:rPr>
                <w:b/>
              </w:rPr>
              <w:t xml:space="preserve">Vận </w:t>
            </w:r>
            <w:r w:rsidRPr="00A860DF">
              <w:rPr>
                <w:rFonts w:hint="eastAsia"/>
                <w:b/>
              </w:rPr>
              <w:t>đ</w:t>
            </w:r>
            <w:r w:rsidRPr="00A860DF">
              <w:rPr>
                <w:b/>
              </w:rPr>
              <w:t>ộng tinh:</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12FED11A"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54A87E21" w14:textId="77777777" w:rsidR="002349C3" w:rsidRPr="00A860DF" w:rsidRDefault="002349C3" w:rsidP="004D43C4">
            <w:pPr>
              <w:widowControl w:val="0"/>
              <w:spacing w:before="120"/>
            </w:pPr>
          </w:p>
        </w:tc>
      </w:tr>
      <w:tr w:rsidR="002349C3" w:rsidRPr="00A860DF" w14:paraId="0045CC3C" w14:textId="77777777" w:rsidTr="004D43C4">
        <w:tc>
          <w:tcPr>
            <w:tcW w:w="245" w:type="pct"/>
          </w:tcPr>
          <w:p w14:paraId="737DEA8A" w14:textId="77777777" w:rsidR="002349C3" w:rsidRPr="00A860DF" w:rsidRDefault="002349C3" w:rsidP="004D43C4">
            <w:pPr>
              <w:widowControl w:val="0"/>
              <w:spacing w:before="120"/>
            </w:pPr>
            <w:r w:rsidRPr="00A860DF">
              <w:t>7</w:t>
            </w:r>
          </w:p>
        </w:tc>
        <w:tc>
          <w:tcPr>
            <w:tcW w:w="3995" w:type="pct"/>
          </w:tcPr>
          <w:p w14:paraId="409BA41F" w14:textId="77777777" w:rsidR="002349C3" w:rsidRPr="00A860DF" w:rsidRDefault="002349C3" w:rsidP="004D43C4">
            <w:pPr>
              <w:widowControl w:val="0"/>
              <w:spacing w:before="120"/>
            </w:pPr>
            <w:r w:rsidRPr="00A860DF">
              <w:t xml:space="preserve">Trẻ có dị tật tay không? (Thừa/ thiếu ngón, cụt một phần, khoèo, ngắn…                                                                   </w:t>
            </w:r>
          </w:p>
        </w:tc>
        <w:tc>
          <w:tcPr>
            <w:tcW w:w="293" w:type="pct"/>
            <w:shd w:val="clear" w:color="auto" w:fill="D99594"/>
          </w:tcPr>
          <w:p w14:paraId="2DF419FF" w14:textId="77777777" w:rsidR="002349C3" w:rsidRPr="00A860DF" w:rsidRDefault="002349C3" w:rsidP="004D43C4">
            <w:pPr>
              <w:widowControl w:val="0"/>
              <w:spacing w:before="120"/>
            </w:pPr>
          </w:p>
        </w:tc>
        <w:tc>
          <w:tcPr>
            <w:tcW w:w="467" w:type="pct"/>
            <w:shd w:val="clear" w:color="auto" w:fill="FFFFFF"/>
          </w:tcPr>
          <w:p w14:paraId="08961239" w14:textId="77777777" w:rsidR="002349C3" w:rsidRPr="00A860DF" w:rsidRDefault="002349C3" w:rsidP="004D43C4">
            <w:pPr>
              <w:widowControl w:val="0"/>
              <w:spacing w:before="120"/>
            </w:pPr>
          </w:p>
        </w:tc>
      </w:tr>
      <w:tr w:rsidR="002349C3" w:rsidRPr="00A860DF" w14:paraId="3ABABA05" w14:textId="77777777" w:rsidTr="004D43C4">
        <w:tc>
          <w:tcPr>
            <w:tcW w:w="245" w:type="pct"/>
          </w:tcPr>
          <w:p w14:paraId="10B8BDC4" w14:textId="77777777" w:rsidR="002349C3" w:rsidRPr="00A860DF" w:rsidRDefault="002349C3" w:rsidP="004D43C4">
            <w:pPr>
              <w:widowControl w:val="0"/>
              <w:spacing w:before="120"/>
            </w:pPr>
            <w:r w:rsidRPr="00A860DF">
              <w:t>8</w:t>
            </w:r>
          </w:p>
        </w:tc>
        <w:tc>
          <w:tcPr>
            <w:tcW w:w="3995" w:type="pct"/>
          </w:tcPr>
          <w:p w14:paraId="1A54C2E0" w14:textId="77777777" w:rsidR="002349C3" w:rsidRPr="00A860DF" w:rsidRDefault="002349C3" w:rsidP="004D43C4">
            <w:pPr>
              <w:widowControl w:val="0"/>
              <w:spacing w:before="120"/>
            </w:pPr>
            <w:r w:rsidRPr="00A860DF">
              <w:t xml:space="preserve">Trẻ có bị hạn chế gập/ duỗi đốt ngón tay không?                                                                    </w:t>
            </w:r>
          </w:p>
        </w:tc>
        <w:tc>
          <w:tcPr>
            <w:tcW w:w="293" w:type="pct"/>
            <w:shd w:val="clear" w:color="auto" w:fill="D99594"/>
          </w:tcPr>
          <w:p w14:paraId="40C4D5D6" w14:textId="77777777" w:rsidR="002349C3" w:rsidRPr="00A860DF" w:rsidRDefault="002349C3" w:rsidP="004D43C4">
            <w:pPr>
              <w:widowControl w:val="0"/>
              <w:spacing w:before="120"/>
            </w:pPr>
          </w:p>
        </w:tc>
        <w:tc>
          <w:tcPr>
            <w:tcW w:w="467" w:type="pct"/>
            <w:shd w:val="clear" w:color="auto" w:fill="FFFFFF"/>
          </w:tcPr>
          <w:p w14:paraId="5A4C4332" w14:textId="77777777" w:rsidR="002349C3" w:rsidRPr="00A860DF" w:rsidRDefault="002349C3" w:rsidP="004D43C4">
            <w:pPr>
              <w:widowControl w:val="0"/>
              <w:spacing w:before="120"/>
            </w:pPr>
          </w:p>
        </w:tc>
      </w:tr>
      <w:tr w:rsidR="002349C3" w:rsidRPr="00A860DF" w14:paraId="1B1B202F" w14:textId="77777777" w:rsidTr="004D43C4">
        <w:tc>
          <w:tcPr>
            <w:tcW w:w="245" w:type="pct"/>
          </w:tcPr>
          <w:p w14:paraId="287F1807" w14:textId="77777777" w:rsidR="002349C3" w:rsidRPr="00A860DF" w:rsidRDefault="002349C3" w:rsidP="004D43C4">
            <w:pPr>
              <w:widowControl w:val="0"/>
              <w:spacing w:before="120"/>
            </w:pPr>
            <w:r w:rsidRPr="00A860DF">
              <w:t>9</w:t>
            </w:r>
          </w:p>
        </w:tc>
        <w:tc>
          <w:tcPr>
            <w:tcW w:w="3995" w:type="pct"/>
          </w:tcPr>
          <w:p w14:paraId="2EC97F96" w14:textId="77777777" w:rsidR="002349C3" w:rsidRPr="00A860DF" w:rsidRDefault="002349C3" w:rsidP="004D43C4">
            <w:pPr>
              <w:widowControl w:val="0"/>
              <w:spacing w:before="120"/>
            </w:pPr>
            <w:r w:rsidRPr="00A860DF">
              <w:t>Trẻ có nắm bàn tay quá chặt hơn bình thường không?</w:t>
            </w:r>
          </w:p>
        </w:tc>
        <w:tc>
          <w:tcPr>
            <w:tcW w:w="293" w:type="pct"/>
            <w:shd w:val="clear" w:color="auto" w:fill="D99594"/>
          </w:tcPr>
          <w:p w14:paraId="03307C6E" w14:textId="77777777" w:rsidR="002349C3" w:rsidRPr="00A860DF" w:rsidRDefault="002349C3" w:rsidP="004D43C4">
            <w:pPr>
              <w:widowControl w:val="0"/>
              <w:spacing w:before="120"/>
            </w:pPr>
          </w:p>
        </w:tc>
        <w:tc>
          <w:tcPr>
            <w:tcW w:w="467" w:type="pct"/>
            <w:tcBorders>
              <w:bottom w:val="single" w:sz="4" w:space="0" w:color="000000"/>
            </w:tcBorders>
            <w:shd w:val="clear" w:color="auto" w:fill="FFFFFF"/>
          </w:tcPr>
          <w:p w14:paraId="762240C1" w14:textId="77777777" w:rsidR="002349C3" w:rsidRPr="00A860DF" w:rsidRDefault="002349C3" w:rsidP="004D43C4">
            <w:pPr>
              <w:widowControl w:val="0"/>
              <w:spacing w:before="120"/>
            </w:pPr>
          </w:p>
        </w:tc>
      </w:tr>
      <w:tr w:rsidR="002349C3" w:rsidRPr="00A860DF" w14:paraId="18D63B37" w14:textId="77777777" w:rsidTr="004D43C4">
        <w:tc>
          <w:tcPr>
            <w:tcW w:w="245" w:type="pct"/>
            <w:tcBorders>
              <w:top w:val="single" w:sz="4" w:space="0" w:color="000000"/>
              <w:left w:val="single" w:sz="4" w:space="0" w:color="000000"/>
              <w:bottom w:val="single" w:sz="4" w:space="0" w:color="000000"/>
              <w:right w:val="single" w:sz="4" w:space="0" w:color="000000"/>
            </w:tcBorders>
          </w:tcPr>
          <w:p w14:paraId="7AAE5D0C"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tcPr>
          <w:p w14:paraId="0E349B7C" w14:textId="77777777" w:rsidR="002349C3" w:rsidRPr="00A860DF" w:rsidRDefault="002349C3" w:rsidP="004D43C4">
            <w:pPr>
              <w:widowControl w:val="0"/>
              <w:tabs>
                <w:tab w:val="left" w:pos="5760"/>
              </w:tabs>
              <w:spacing w:before="120"/>
              <w:rPr>
                <w:b/>
              </w:rPr>
            </w:pPr>
            <w:r w:rsidRPr="00A860DF">
              <w:rPr>
                <w:b/>
              </w:rPr>
              <w:t>Bắt ch</w:t>
            </w:r>
            <w:r w:rsidRPr="00A860DF">
              <w:rPr>
                <w:rFonts w:hint="eastAsia"/>
                <w:b/>
              </w:rPr>
              <w:t>ư</w:t>
            </w:r>
            <w:r w:rsidRPr="00A860DF">
              <w:rPr>
                <w:b/>
              </w:rPr>
              <w:t>ớc và học:</w:t>
            </w:r>
            <w:r w:rsidRPr="00A860DF">
              <w:rPr>
                <w:b/>
              </w:rPr>
              <w:tab/>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133D9CEC"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3DB9B80A" w14:textId="77777777" w:rsidR="002349C3" w:rsidRPr="00A860DF" w:rsidRDefault="002349C3" w:rsidP="004D43C4">
            <w:pPr>
              <w:widowControl w:val="0"/>
              <w:spacing w:before="120"/>
            </w:pPr>
          </w:p>
        </w:tc>
      </w:tr>
      <w:tr w:rsidR="002349C3" w:rsidRPr="00A860DF" w14:paraId="336F01C1" w14:textId="77777777" w:rsidTr="004D43C4">
        <w:tc>
          <w:tcPr>
            <w:tcW w:w="245" w:type="pct"/>
          </w:tcPr>
          <w:p w14:paraId="6DAA6FD0" w14:textId="77777777" w:rsidR="002349C3" w:rsidRPr="00A860DF" w:rsidRDefault="002349C3" w:rsidP="004D43C4">
            <w:pPr>
              <w:widowControl w:val="0"/>
              <w:spacing w:before="120"/>
            </w:pPr>
            <w:r w:rsidRPr="00A860DF">
              <w:t>10</w:t>
            </w:r>
          </w:p>
        </w:tc>
        <w:tc>
          <w:tcPr>
            <w:tcW w:w="3995" w:type="pct"/>
          </w:tcPr>
          <w:p w14:paraId="3E907FAA" w14:textId="77777777" w:rsidR="002349C3" w:rsidRPr="00A860DF" w:rsidRDefault="002349C3" w:rsidP="004D43C4">
            <w:pPr>
              <w:widowControl w:val="0"/>
              <w:spacing w:before="120"/>
            </w:pPr>
            <w:r w:rsidRPr="00A860DF">
              <w:t>Trẻ có bộ mặt khác th</w:t>
            </w:r>
            <w:r w:rsidRPr="00A860DF">
              <w:rPr>
                <w:rFonts w:hint="eastAsia"/>
              </w:rPr>
              <w:t>ư</w:t>
            </w:r>
            <w:r w:rsidRPr="00A860DF">
              <w:t xml:space="preserve">ờng hoặc dị tật trên mặt không?                                                                                               </w:t>
            </w:r>
          </w:p>
        </w:tc>
        <w:tc>
          <w:tcPr>
            <w:tcW w:w="293" w:type="pct"/>
            <w:shd w:val="clear" w:color="auto" w:fill="D99594"/>
          </w:tcPr>
          <w:p w14:paraId="487E7566" w14:textId="77777777" w:rsidR="002349C3" w:rsidRPr="00A860DF" w:rsidRDefault="002349C3" w:rsidP="004D43C4">
            <w:pPr>
              <w:widowControl w:val="0"/>
              <w:spacing w:before="120"/>
            </w:pPr>
          </w:p>
        </w:tc>
        <w:tc>
          <w:tcPr>
            <w:tcW w:w="467" w:type="pct"/>
            <w:shd w:val="clear" w:color="auto" w:fill="FFFFFF"/>
          </w:tcPr>
          <w:p w14:paraId="366A9F53" w14:textId="77777777" w:rsidR="002349C3" w:rsidRPr="00A860DF" w:rsidRDefault="002349C3" w:rsidP="004D43C4">
            <w:pPr>
              <w:widowControl w:val="0"/>
              <w:spacing w:before="120"/>
            </w:pPr>
          </w:p>
        </w:tc>
      </w:tr>
      <w:tr w:rsidR="002349C3" w:rsidRPr="00A860DF" w14:paraId="6F6E502F" w14:textId="77777777" w:rsidTr="004D43C4">
        <w:tc>
          <w:tcPr>
            <w:tcW w:w="245" w:type="pct"/>
            <w:tcBorders>
              <w:top w:val="single" w:sz="4" w:space="0" w:color="000000"/>
              <w:left w:val="single" w:sz="4" w:space="0" w:color="000000"/>
              <w:bottom w:val="single" w:sz="4" w:space="0" w:color="000000"/>
              <w:right w:val="single" w:sz="4" w:space="0" w:color="000000"/>
            </w:tcBorders>
          </w:tcPr>
          <w:p w14:paraId="44A31158" w14:textId="77777777" w:rsidR="002349C3" w:rsidRPr="00A860DF" w:rsidRDefault="002349C3" w:rsidP="004D43C4">
            <w:pPr>
              <w:widowControl w:val="0"/>
              <w:spacing w:before="120"/>
            </w:pPr>
            <w:r w:rsidRPr="00A860DF">
              <w:t>11</w:t>
            </w:r>
          </w:p>
        </w:tc>
        <w:tc>
          <w:tcPr>
            <w:tcW w:w="3995" w:type="pct"/>
            <w:tcBorders>
              <w:top w:val="single" w:sz="4" w:space="0" w:color="000000"/>
              <w:left w:val="single" w:sz="4" w:space="0" w:color="000000"/>
              <w:bottom w:val="single" w:sz="4" w:space="0" w:color="000000"/>
              <w:right w:val="single" w:sz="4" w:space="0" w:color="000000"/>
            </w:tcBorders>
          </w:tcPr>
          <w:p w14:paraId="3EDD3AB4" w14:textId="77777777" w:rsidR="002349C3" w:rsidRPr="00A860DF" w:rsidRDefault="002349C3" w:rsidP="004D43C4">
            <w:pPr>
              <w:widowControl w:val="0"/>
              <w:spacing w:before="120"/>
            </w:pPr>
            <w:r w:rsidRPr="00A860DF">
              <w:t>Trẻ có khác th</w:t>
            </w:r>
            <w:r w:rsidRPr="00A860DF">
              <w:rPr>
                <w:rFonts w:hint="eastAsia"/>
              </w:rPr>
              <w:t>ư</w:t>
            </w:r>
            <w:r w:rsidRPr="00A860DF">
              <w:t xml:space="preserve">ờng ở </w:t>
            </w:r>
            <w:r w:rsidRPr="00A860DF">
              <w:rPr>
                <w:rFonts w:hint="eastAsia"/>
              </w:rPr>
              <w:t>đ</w:t>
            </w:r>
            <w:r w:rsidRPr="00A860DF">
              <w:t>ầu không? (Khuyết x</w:t>
            </w:r>
            <w:r w:rsidRPr="00A860DF">
              <w:rPr>
                <w:rFonts w:hint="eastAsia"/>
              </w:rPr>
              <w:t>ươ</w:t>
            </w:r>
            <w:r w:rsidRPr="00A860DF">
              <w:t xml:space="preserve">ng, u </w:t>
            </w:r>
            <w:r w:rsidRPr="00A860DF">
              <w:rPr>
                <w:rFonts w:hint="eastAsia"/>
              </w:rPr>
              <w:t>đ</w:t>
            </w:r>
            <w:r w:rsidRPr="00A860DF">
              <w:t xml:space="preserve">ầu, không có thóp…                                      </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4821EE25"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58B9EAB7" w14:textId="77777777" w:rsidR="002349C3" w:rsidRPr="00A860DF" w:rsidRDefault="002349C3" w:rsidP="004D43C4">
            <w:pPr>
              <w:widowControl w:val="0"/>
              <w:spacing w:before="120"/>
            </w:pPr>
          </w:p>
        </w:tc>
      </w:tr>
      <w:tr w:rsidR="002349C3" w:rsidRPr="00A860DF" w14:paraId="20D14C57" w14:textId="77777777" w:rsidTr="004D43C4">
        <w:tc>
          <w:tcPr>
            <w:tcW w:w="245" w:type="pct"/>
            <w:tcBorders>
              <w:top w:val="single" w:sz="4" w:space="0" w:color="000000"/>
              <w:left w:val="single" w:sz="4" w:space="0" w:color="000000"/>
              <w:bottom w:val="single" w:sz="4" w:space="0" w:color="000000"/>
              <w:right w:val="single" w:sz="4" w:space="0" w:color="000000"/>
            </w:tcBorders>
          </w:tcPr>
          <w:p w14:paraId="760715E1" w14:textId="77777777" w:rsidR="002349C3" w:rsidRPr="00A860DF" w:rsidRDefault="002349C3" w:rsidP="004D43C4">
            <w:pPr>
              <w:widowControl w:val="0"/>
              <w:spacing w:before="120"/>
            </w:pPr>
            <w:r w:rsidRPr="00A860DF">
              <w:t>12</w:t>
            </w:r>
          </w:p>
        </w:tc>
        <w:tc>
          <w:tcPr>
            <w:tcW w:w="3995" w:type="pct"/>
            <w:tcBorders>
              <w:top w:val="single" w:sz="4" w:space="0" w:color="000000"/>
              <w:left w:val="single" w:sz="4" w:space="0" w:color="000000"/>
              <w:bottom w:val="single" w:sz="4" w:space="0" w:color="000000"/>
              <w:right w:val="single" w:sz="4" w:space="0" w:color="000000"/>
            </w:tcBorders>
          </w:tcPr>
          <w:p w14:paraId="08DF4DDB" w14:textId="77777777" w:rsidR="002349C3" w:rsidRPr="00A860DF" w:rsidRDefault="002349C3" w:rsidP="004D43C4">
            <w:pPr>
              <w:widowControl w:val="0"/>
              <w:spacing w:before="120"/>
            </w:pPr>
            <w:r w:rsidRPr="00A860DF">
              <w:t>Trẻ có dấu hiệu “Không biết mỉm cười (cười khi ngủ)” không?</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79BA7A6F"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01F7F727" w14:textId="77777777" w:rsidR="002349C3" w:rsidRPr="00A860DF" w:rsidRDefault="002349C3" w:rsidP="004D43C4">
            <w:pPr>
              <w:widowControl w:val="0"/>
              <w:spacing w:before="120"/>
            </w:pPr>
          </w:p>
        </w:tc>
      </w:tr>
      <w:tr w:rsidR="002349C3" w:rsidRPr="00A860DF" w14:paraId="4B01930C" w14:textId="77777777" w:rsidTr="004D43C4">
        <w:tc>
          <w:tcPr>
            <w:tcW w:w="245" w:type="pct"/>
            <w:tcBorders>
              <w:top w:val="single" w:sz="4" w:space="0" w:color="000000"/>
              <w:left w:val="single" w:sz="4" w:space="0" w:color="000000"/>
              <w:bottom w:val="single" w:sz="4" w:space="0" w:color="000000"/>
              <w:right w:val="single" w:sz="4" w:space="0" w:color="000000"/>
            </w:tcBorders>
          </w:tcPr>
          <w:p w14:paraId="186A6FCA"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tcPr>
          <w:p w14:paraId="464F5C1E" w14:textId="77777777" w:rsidR="002349C3" w:rsidRPr="00A860DF" w:rsidRDefault="002349C3" w:rsidP="004D43C4">
            <w:pPr>
              <w:widowControl w:val="0"/>
              <w:spacing w:before="120"/>
              <w:rPr>
                <w:b/>
              </w:rPr>
            </w:pPr>
            <w:r w:rsidRPr="00A860DF">
              <w:rPr>
                <w:b/>
              </w:rPr>
              <w:t>Cá nhân - Xã hội:</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6D8DCC87"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73EC4AE1" w14:textId="77777777" w:rsidR="002349C3" w:rsidRPr="00A860DF" w:rsidRDefault="002349C3" w:rsidP="004D43C4">
            <w:pPr>
              <w:widowControl w:val="0"/>
              <w:spacing w:before="120"/>
            </w:pPr>
          </w:p>
        </w:tc>
      </w:tr>
      <w:tr w:rsidR="002349C3" w:rsidRPr="005A1CF9" w14:paraId="4F934118" w14:textId="77777777" w:rsidTr="004D43C4">
        <w:tc>
          <w:tcPr>
            <w:tcW w:w="245" w:type="pct"/>
            <w:tcBorders>
              <w:top w:val="single" w:sz="4" w:space="0" w:color="000000"/>
              <w:left w:val="single" w:sz="4" w:space="0" w:color="000000"/>
              <w:bottom w:val="single" w:sz="4" w:space="0" w:color="000000"/>
              <w:right w:val="single" w:sz="4" w:space="0" w:color="000000"/>
            </w:tcBorders>
          </w:tcPr>
          <w:p w14:paraId="16731033" w14:textId="77777777" w:rsidR="002349C3" w:rsidRPr="00A860DF" w:rsidRDefault="002349C3" w:rsidP="004D43C4">
            <w:pPr>
              <w:widowControl w:val="0"/>
              <w:spacing w:before="120"/>
            </w:pPr>
            <w:r w:rsidRPr="00A860DF">
              <w:t>13</w:t>
            </w:r>
          </w:p>
        </w:tc>
        <w:tc>
          <w:tcPr>
            <w:tcW w:w="3995" w:type="pct"/>
            <w:tcBorders>
              <w:top w:val="single" w:sz="4" w:space="0" w:color="000000"/>
              <w:left w:val="single" w:sz="4" w:space="0" w:color="000000"/>
              <w:bottom w:val="single" w:sz="4" w:space="0" w:color="000000"/>
              <w:right w:val="single" w:sz="4" w:space="0" w:color="000000"/>
            </w:tcBorders>
          </w:tcPr>
          <w:p w14:paraId="57412A06" w14:textId="77777777" w:rsidR="002349C3" w:rsidRPr="005A1CF9" w:rsidRDefault="002349C3" w:rsidP="004D43C4">
            <w:pPr>
              <w:widowControl w:val="0"/>
              <w:spacing w:before="120"/>
              <w:rPr>
                <w:lang w:val="fr-FR"/>
              </w:rPr>
            </w:pPr>
            <w:r w:rsidRPr="00A860DF">
              <w:t>Trẻ có khó kh</w:t>
            </w:r>
            <w:r w:rsidRPr="00A860DF">
              <w:rPr>
                <w:rFonts w:hint="eastAsia"/>
              </w:rPr>
              <w:t>ă</w:t>
            </w:r>
            <w:r w:rsidRPr="00A860DF">
              <w:t xml:space="preserve">n về ỉa, </w:t>
            </w:r>
            <w:r w:rsidRPr="00A860DF">
              <w:rPr>
                <w:rFonts w:hint="eastAsia"/>
              </w:rPr>
              <w:t>đ</w:t>
            </w:r>
            <w:r w:rsidRPr="00A860DF">
              <w:t xml:space="preserve">ái không? </w:t>
            </w:r>
            <w:r w:rsidRPr="005A1CF9">
              <w:rPr>
                <w:lang w:val="fr-FR"/>
              </w:rPr>
              <w:t xml:space="preserve">(Không ỉa phân su, </w:t>
            </w:r>
            <w:r w:rsidRPr="005A1CF9">
              <w:rPr>
                <w:rFonts w:hint="eastAsia"/>
                <w:lang w:val="fr-FR"/>
              </w:rPr>
              <w:t>đ</w:t>
            </w:r>
            <w:r w:rsidRPr="005A1CF9">
              <w:rPr>
                <w:lang w:val="fr-FR"/>
              </w:rPr>
              <w:t>ái khó…)</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79F61C8A" w14:textId="77777777" w:rsidR="002349C3" w:rsidRPr="005A1CF9" w:rsidRDefault="002349C3" w:rsidP="004D43C4">
            <w:pPr>
              <w:widowControl w:val="0"/>
              <w:spacing w:before="120"/>
              <w:rPr>
                <w:lang w:val="fr-FR"/>
              </w:rPr>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71B1DDB4" w14:textId="77777777" w:rsidR="002349C3" w:rsidRPr="005A1CF9" w:rsidRDefault="002349C3" w:rsidP="004D43C4">
            <w:pPr>
              <w:widowControl w:val="0"/>
              <w:spacing w:before="120"/>
              <w:rPr>
                <w:lang w:val="fr-FR"/>
              </w:rPr>
            </w:pPr>
          </w:p>
        </w:tc>
      </w:tr>
      <w:tr w:rsidR="002349C3" w:rsidRPr="00A860DF" w14:paraId="678BD8F6" w14:textId="77777777" w:rsidTr="004D43C4">
        <w:tc>
          <w:tcPr>
            <w:tcW w:w="245" w:type="pct"/>
            <w:tcBorders>
              <w:top w:val="single" w:sz="4" w:space="0" w:color="000000"/>
              <w:left w:val="single" w:sz="4" w:space="0" w:color="000000"/>
              <w:bottom w:val="single" w:sz="4" w:space="0" w:color="000000"/>
              <w:right w:val="single" w:sz="4" w:space="0" w:color="000000"/>
            </w:tcBorders>
          </w:tcPr>
          <w:p w14:paraId="5F35158D" w14:textId="77777777" w:rsidR="002349C3" w:rsidRPr="00A860DF" w:rsidRDefault="002349C3" w:rsidP="004D43C4">
            <w:pPr>
              <w:widowControl w:val="0"/>
              <w:spacing w:before="120"/>
            </w:pPr>
            <w:r w:rsidRPr="00A860DF">
              <w:t>14</w:t>
            </w:r>
          </w:p>
        </w:tc>
        <w:tc>
          <w:tcPr>
            <w:tcW w:w="3995" w:type="pct"/>
            <w:tcBorders>
              <w:top w:val="single" w:sz="4" w:space="0" w:color="000000"/>
              <w:left w:val="single" w:sz="4" w:space="0" w:color="000000"/>
              <w:bottom w:val="single" w:sz="4" w:space="0" w:color="000000"/>
              <w:right w:val="single" w:sz="4" w:space="0" w:color="000000"/>
            </w:tcBorders>
          </w:tcPr>
          <w:p w14:paraId="1288A847" w14:textId="77777777" w:rsidR="002349C3" w:rsidRPr="00A860DF" w:rsidRDefault="002349C3" w:rsidP="004D43C4">
            <w:pPr>
              <w:widowControl w:val="0"/>
              <w:spacing w:before="120"/>
            </w:pPr>
            <w:r w:rsidRPr="00A860DF">
              <w:t xml:space="preserve">Trẻ có khóc nhiều suốt ngày </w:t>
            </w:r>
            <w:r w:rsidRPr="00A860DF">
              <w:rPr>
                <w:rFonts w:hint="eastAsia"/>
              </w:rPr>
              <w:t>đ</w:t>
            </w:r>
            <w:r w:rsidRPr="00A860DF">
              <w:t xml:space="preserve">êm (khóc dạ </w:t>
            </w:r>
            <w:r w:rsidRPr="00A860DF">
              <w:rPr>
                <w:rFonts w:hint="eastAsia"/>
              </w:rPr>
              <w:t>đ</w:t>
            </w:r>
            <w:r w:rsidRPr="00A860DF">
              <w:t>ề) không?</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1FAC6E68"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3514519E" w14:textId="77777777" w:rsidR="002349C3" w:rsidRPr="00A860DF" w:rsidRDefault="002349C3" w:rsidP="004D43C4">
            <w:pPr>
              <w:widowControl w:val="0"/>
              <w:spacing w:before="120"/>
            </w:pPr>
          </w:p>
        </w:tc>
      </w:tr>
      <w:tr w:rsidR="002349C3" w:rsidRPr="00A860DF" w14:paraId="7C9F256C" w14:textId="77777777" w:rsidTr="004D43C4">
        <w:tc>
          <w:tcPr>
            <w:tcW w:w="245" w:type="pct"/>
            <w:tcBorders>
              <w:top w:val="single" w:sz="4" w:space="0" w:color="000000"/>
              <w:left w:val="single" w:sz="4" w:space="0" w:color="000000"/>
              <w:bottom w:val="single" w:sz="4" w:space="0" w:color="000000"/>
              <w:right w:val="single" w:sz="4" w:space="0" w:color="000000"/>
            </w:tcBorders>
          </w:tcPr>
          <w:p w14:paraId="7B0F48E7" w14:textId="77777777" w:rsidR="002349C3" w:rsidRPr="00A860DF" w:rsidRDefault="002349C3" w:rsidP="004D43C4">
            <w:pPr>
              <w:widowControl w:val="0"/>
              <w:spacing w:before="120"/>
            </w:pPr>
            <w:r w:rsidRPr="00A860DF">
              <w:t>15</w:t>
            </w:r>
          </w:p>
        </w:tc>
        <w:tc>
          <w:tcPr>
            <w:tcW w:w="3995" w:type="pct"/>
            <w:tcBorders>
              <w:top w:val="single" w:sz="4" w:space="0" w:color="000000"/>
              <w:left w:val="single" w:sz="4" w:space="0" w:color="000000"/>
              <w:bottom w:val="single" w:sz="4" w:space="0" w:color="000000"/>
              <w:right w:val="single" w:sz="4" w:space="0" w:color="000000"/>
            </w:tcBorders>
          </w:tcPr>
          <w:p w14:paraId="146CC992" w14:textId="77777777" w:rsidR="002349C3" w:rsidRPr="00A860DF" w:rsidRDefault="002349C3" w:rsidP="004D43C4">
            <w:pPr>
              <w:widowControl w:val="0"/>
              <w:spacing w:before="120"/>
            </w:pPr>
            <w:r w:rsidRPr="00A860DF">
              <w:t>Trẻ mút bú; nuốt, uống có khó kh</w:t>
            </w:r>
            <w:r w:rsidRPr="00A860DF">
              <w:rPr>
                <w:rFonts w:hint="eastAsia"/>
              </w:rPr>
              <w:t>ă</w:t>
            </w:r>
            <w:r w:rsidRPr="00A860DF">
              <w:t xml:space="preserve">n không? </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2C7D9F10"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6A4BE50D" w14:textId="77777777" w:rsidR="002349C3" w:rsidRPr="00A860DF" w:rsidRDefault="002349C3" w:rsidP="004D43C4">
            <w:pPr>
              <w:widowControl w:val="0"/>
              <w:spacing w:before="120"/>
            </w:pPr>
          </w:p>
        </w:tc>
      </w:tr>
      <w:tr w:rsidR="002349C3" w:rsidRPr="00A860DF" w14:paraId="6375EA29" w14:textId="77777777" w:rsidTr="004D43C4">
        <w:tc>
          <w:tcPr>
            <w:tcW w:w="245" w:type="pct"/>
            <w:tcBorders>
              <w:top w:val="single" w:sz="4" w:space="0" w:color="000000"/>
              <w:left w:val="single" w:sz="4" w:space="0" w:color="000000"/>
              <w:bottom w:val="single" w:sz="4" w:space="0" w:color="000000"/>
              <w:right w:val="single" w:sz="4" w:space="0" w:color="000000"/>
            </w:tcBorders>
          </w:tcPr>
          <w:p w14:paraId="006B8A30" w14:textId="77777777" w:rsidR="002349C3" w:rsidRPr="00A860DF" w:rsidRDefault="002349C3" w:rsidP="004D43C4">
            <w:pPr>
              <w:widowControl w:val="0"/>
              <w:spacing w:before="120"/>
            </w:pPr>
          </w:p>
        </w:tc>
        <w:tc>
          <w:tcPr>
            <w:tcW w:w="3995" w:type="pct"/>
            <w:tcBorders>
              <w:top w:val="single" w:sz="4" w:space="0" w:color="000000"/>
              <w:left w:val="single" w:sz="4" w:space="0" w:color="000000"/>
              <w:bottom w:val="single" w:sz="4" w:space="0" w:color="000000"/>
              <w:right w:val="single" w:sz="4" w:space="0" w:color="000000"/>
            </w:tcBorders>
          </w:tcPr>
          <w:p w14:paraId="38A100EB" w14:textId="77777777" w:rsidR="002349C3" w:rsidRPr="00A860DF" w:rsidRDefault="002349C3" w:rsidP="004D43C4">
            <w:pPr>
              <w:widowControl w:val="0"/>
              <w:spacing w:before="120"/>
              <w:rPr>
                <w:b/>
              </w:rPr>
            </w:pPr>
            <w:r w:rsidRPr="00A860DF">
              <w:rPr>
                <w:b/>
              </w:rPr>
              <w:t>Các dấu hiệu khác thường khác:</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13AD1B08"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72F2B0CF" w14:textId="77777777" w:rsidR="002349C3" w:rsidRPr="00A860DF" w:rsidRDefault="002349C3" w:rsidP="004D43C4">
            <w:pPr>
              <w:widowControl w:val="0"/>
              <w:spacing w:before="120"/>
            </w:pPr>
          </w:p>
        </w:tc>
      </w:tr>
      <w:tr w:rsidR="002349C3" w:rsidRPr="00A860DF" w14:paraId="1F7F7843" w14:textId="77777777" w:rsidTr="004D43C4">
        <w:tc>
          <w:tcPr>
            <w:tcW w:w="245" w:type="pct"/>
            <w:tcBorders>
              <w:top w:val="single" w:sz="4" w:space="0" w:color="000000"/>
              <w:left w:val="single" w:sz="4" w:space="0" w:color="000000"/>
              <w:bottom w:val="single" w:sz="4" w:space="0" w:color="000000"/>
              <w:right w:val="single" w:sz="4" w:space="0" w:color="000000"/>
            </w:tcBorders>
          </w:tcPr>
          <w:p w14:paraId="3DA51590" w14:textId="77777777" w:rsidR="002349C3" w:rsidRPr="00A860DF" w:rsidRDefault="002349C3" w:rsidP="004D43C4">
            <w:pPr>
              <w:widowControl w:val="0"/>
              <w:spacing w:before="120"/>
            </w:pPr>
            <w:r w:rsidRPr="00A860DF">
              <w:t>16</w:t>
            </w:r>
          </w:p>
        </w:tc>
        <w:tc>
          <w:tcPr>
            <w:tcW w:w="3995" w:type="pct"/>
            <w:tcBorders>
              <w:top w:val="single" w:sz="4" w:space="0" w:color="000000"/>
              <w:left w:val="single" w:sz="4" w:space="0" w:color="000000"/>
              <w:bottom w:val="single" w:sz="4" w:space="0" w:color="000000"/>
              <w:right w:val="single" w:sz="4" w:space="0" w:color="000000"/>
            </w:tcBorders>
          </w:tcPr>
          <w:p w14:paraId="01391A05" w14:textId="77777777" w:rsidR="002349C3" w:rsidRPr="00A860DF" w:rsidRDefault="002349C3" w:rsidP="004D43C4">
            <w:pPr>
              <w:widowControl w:val="0"/>
              <w:spacing w:before="120"/>
            </w:pPr>
            <w:r w:rsidRPr="00A860DF">
              <w:t>Trẻ có khi nào bị co giật không?</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06A7EA17"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72CC37A4" w14:textId="77777777" w:rsidR="002349C3" w:rsidRPr="00A860DF" w:rsidRDefault="002349C3" w:rsidP="004D43C4">
            <w:pPr>
              <w:widowControl w:val="0"/>
              <w:spacing w:before="120"/>
            </w:pPr>
          </w:p>
        </w:tc>
      </w:tr>
      <w:tr w:rsidR="002349C3" w:rsidRPr="00A860DF" w14:paraId="0BEE050D" w14:textId="77777777" w:rsidTr="004D43C4">
        <w:tc>
          <w:tcPr>
            <w:tcW w:w="245" w:type="pct"/>
            <w:tcBorders>
              <w:top w:val="single" w:sz="4" w:space="0" w:color="000000"/>
              <w:left w:val="single" w:sz="4" w:space="0" w:color="000000"/>
              <w:bottom w:val="single" w:sz="4" w:space="0" w:color="000000"/>
              <w:right w:val="single" w:sz="4" w:space="0" w:color="000000"/>
            </w:tcBorders>
          </w:tcPr>
          <w:p w14:paraId="7835694B" w14:textId="77777777" w:rsidR="002349C3" w:rsidRPr="00A860DF" w:rsidRDefault="002349C3" w:rsidP="004D43C4">
            <w:pPr>
              <w:widowControl w:val="0"/>
              <w:spacing w:before="120"/>
            </w:pPr>
            <w:r w:rsidRPr="00A860DF">
              <w:t>17</w:t>
            </w:r>
          </w:p>
        </w:tc>
        <w:tc>
          <w:tcPr>
            <w:tcW w:w="3995" w:type="pct"/>
            <w:tcBorders>
              <w:top w:val="single" w:sz="4" w:space="0" w:color="000000"/>
              <w:left w:val="single" w:sz="4" w:space="0" w:color="000000"/>
              <w:bottom w:val="single" w:sz="4" w:space="0" w:color="000000"/>
              <w:right w:val="single" w:sz="4" w:space="0" w:color="000000"/>
            </w:tcBorders>
          </w:tcPr>
          <w:p w14:paraId="341562F9" w14:textId="77777777" w:rsidR="002349C3" w:rsidRPr="00A860DF" w:rsidRDefault="002349C3" w:rsidP="004D43C4">
            <w:pPr>
              <w:widowControl w:val="0"/>
              <w:spacing w:before="120"/>
            </w:pPr>
            <w:r w:rsidRPr="00A860DF">
              <w:t>Trẻ có khác thường ở mặt (môi, hàm ếch), cổ, cột sống, tay chân không?</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3382C6B2"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3B0D6525" w14:textId="77777777" w:rsidR="002349C3" w:rsidRPr="00A860DF" w:rsidRDefault="002349C3" w:rsidP="004D43C4">
            <w:pPr>
              <w:widowControl w:val="0"/>
              <w:spacing w:before="120"/>
            </w:pPr>
          </w:p>
        </w:tc>
      </w:tr>
      <w:tr w:rsidR="002349C3" w:rsidRPr="00A860DF" w14:paraId="223918EC" w14:textId="77777777" w:rsidTr="004D43C4">
        <w:tc>
          <w:tcPr>
            <w:tcW w:w="245" w:type="pct"/>
            <w:tcBorders>
              <w:top w:val="single" w:sz="4" w:space="0" w:color="000000"/>
              <w:left w:val="single" w:sz="4" w:space="0" w:color="000000"/>
              <w:bottom w:val="single" w:sz="4" w:space="0" w:color="000000"/>
              <w:right w:val="single" w:sz="4" w:space="0" w:color="000000"/>
            </w:tcBorders>
          </w:tcPr>
          <w:p w14:paraId="45447793" w14:textId="77777777" w:rsidR="002349C3" w:rsidRPr="00A860DF" w:rsidRDefault="002349C3" w:rsidP="004D43C4">
            <w:pPr>
              <w:widowControl w:val="0"/>
              <w:spacing w:before="120"/>
            </w:pPr>
            <w:r w:rsidRPr="00A860DF">
              <w:t>18</w:t>
            </w:r>
          </w:p>
        </w:tc>
        <w:tc>
          <w:tcPr>
            <w:tcW w:w="3995" w:type="pct"/>
            <w:tcBorders>
              <w:top w:val="single" w:sz="4" w:space="0" w:color="000000"/>
              <w:left w:val="single" w:sz="4" w:space="0" w:color="000000"/>
              <w:bottom w:val="single" w:sz="4" w:space="0" w:color="000000"/>
              <w:right w:val="single" w:sz="4" w:space="0" w:color="000000"/>
            </w:tcBorders>
          </w:tcPr>
          <w:p w14:paraId="6EAC108D" w14:textId="77777777" w:rsidR="002349C3" w:rsidRPr="00A860DF" w:rsidRDefault="002349C3" w:rsidP="004D43C4">
            <w:pPr>
              <w:widowControl w:val="0"/>
              <w:spacing w:before="120"/>
            </w:pPr>
            <w:r w:rsidRPr="00A860DF">
              <w:t>Trẻ có khác th</w:t>
            </w:r>
            <w:r w:rsidRPr="00A860DF">
              <w:rPr>
                <w:rFonts w:hint="eastAsia"/>
              </w:rPr>
              <w:t>ư</w:t>
            </w:r>
            <w:r w:rsidRPr="00A860DF">
              <w:t xml:space="preserve">ờng về tai không? </w:t>
            </w:r>
            <w:r w:rsidRPr="00A860DF">
              <w:rPr>
                <w:i/>
              </w:rPr>
              <w:t>VD: không có vành tai hoặc lỗ tai</w:t>
            </w:r>
            <w:r w:rsidRPr="00A860DF">
              <w:t xml:space="preserve">                   </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5A03DC5E"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6129F8C2" w14:textId="77777777" w:rsidR="002349C3" w:rsidRPr="00A860DF" w:rsidRDefault="002349C3" w:rsidP="004D43C4">
            <w:pPr>
              <w:widowControl w:val="0"/>
              <w:spacing w:before="120"/>
            </w:pPr>
          </w:p>
        </w:tc>
      </w:tr>
      <w:tr w:rsidR="002349C3" w:rsidRPr="00A860DF" w14:paraId="31384F6A" w14:textId="77777777" w:rsidTr="004D43C4">
        <w:tc>
          <w:tcPr>
            <w:tcW w:w="245" w:type="pct"/>
            <w:tcBorders>
              <w:top w:val="single" w:sz="4" w:space="0" w:color="000000"/>
              <w:left w:val="single" w:sz="4" w:space="0" w:color="000000"/>
              <w:bottom w:val="single" w:sz="4" w:space="0" w:color="000000"/>
              <w:right w:val="single" w:sz="4" w:space="0" w:color="000000"/>
            </w:tcBorders>
          </w:tcPr>
          <w:p w14:paraId="037DE589" w14:textId="77777777" w:rsidR="002349C3" w:rsidRPr="00A860DF" w:rsidRDefault="002349C3" w:rsidP="004D43C4">
            <w:pPr>
              <w:widowControl w:val="0"/>
              <w:spacing w:before="120"/>
            </w:pPr>
            <w:r w:rsidRPr="00A860DF">
              <w:t>19</w:t>
            </w:r>
          </w:p>
        </w:tc>
        <w:tc>
          <w:tcPr>
            <w:tcW w:w="3995" w:type="pct"/>
            <w:tcBorders>
              <w:top w:val="single" w:sz="4" w:space="0" w:color="000000"/>
              <w:left w:val="single" w:sz="4" w:space="0" w:color="000000"/>
              <w:bottom w:val="single" w:sz="4" w:space="0" w:color="000000"/>
              <w:right w:val="single" w:sz="4" w:space="0" w:color="000000"/>
            </w:tcBorders>
          </w:tcPr>
          <w:p w14:paraId="0FDB7D68" w14:textId="77777777" w:rsidR="002349C3" w:rsidRPr="00A860DF" w:rsidRDefault="002349C3" w:rsidP="004D43C4">
            <w:pPr>
              <w:widowControl w:val="0"/>
              <w:spacing w:before="120"/>
            </w:pPr>
            <w:r w:rsidRPr="00A860DF">
              <w:t>Trẻ có khác th</w:t>
            </w:r>
            <w:r w:rsidRPr="00A860DF">
              <w:rPr>
                <w:rFonts w:hint="eastAsia"/>
              </w:rPr>
              <w:t>ư</w:t>
            </w:r>
            <w:r w:rsidRPr="00A860DF">
              <w:t xml:space="preserve">ờng về mắt không? </w:t>
            </w:r>
            <w:r w:rsidRPr="00A860DF">
              <w:rPr>
                <w:i/>
              </w:rPr>
              <w:t>VD: Mắt lác, sụp mí, lồi mắt…</w:t>
            </w:r>
            <w:r w:rsidRPr="00A860DF">
              <w:t xml:space="preserve">                                                                                            </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7266C0F1"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6B04C64C" w14:textId="77777777" w:rsidR="002349C3" w:rsidRPr="00A860DF" w:rsidRDefault="002349C3" w:rsidP="004D43C4">
            <w:pPr>
              <w:widowControl w:val="0"/>
              <w:spacing w:before="120"/>
            </w:pPr>
          </w:p>
        </w:tc>
      </w:tr>
      <w:tr w:rsidR="002349C3" w:rsidRPr="00A860DF" w14:paraId="2FCCECEE" w14:textId="77777777" w:rsidTr="004D43C4">
        <w:tc>
          <w:tcPr>
            <w:tcW w:w="245" w:type="pct"/>
            <w:tcBorders>
              <w:top w:val="single" w:sz="4" w:space="0" w:color="000000"/>
              <w:left w:val="single" w:sz="4" w:space="0" w:color="000000"/>
              <w:bottom w:val="single" w:sz="4" w:space="0" w:color="000000"/>
              <w:right w:val="single" w:sz="4" w:space="0" w:color="000000"/>
            </w:tcBorders>
          </w:tcPr>
          <w:p w14:paraId="584B6E72" w14:textId="77777777" w:rsidR="002349C3" w:rsidRPr="00A860DF" w:rsidRDefault="002349C3" w:rsidP="004D43C4">
            <w:pPr>
              <w:widowControl w:val="0"/>
              <w:spacing w:before="120"/>
            </w:pPr>
            <w:r w:rsidRPr="00A860DF">
              <w:t>20</w:t>
            </w:r>
          </w:p>
        </w:tc>
        <w:tc>
          <w:tcPr>
            <w:tcW w:w="3995" w:type="pct"/>
            <w:tcBorders>
              <w:top w:val="single" w:sz="4" w:space="0" w:color="000000"/>
              <w:left w:val="single" w:sz="4" w:space="0" w:color="000000"/>
              <w:bottom w:val="single" w:sz="4" w:space="0" w:color="000000"/>
              <w:right w:val="single" w:sz="4" w:space="0" w:color="000000"/>
            </w:tcBorders>
          </w:tcPr>
          <w:p w14:paraId="60D8FC8E" w14:textId="77777777" w:rsidR="002349C3" w:rsidRPr="00A860DF" w:rsidRDefault="002349C3" w:rsidP="004D43C4">
            <w:pPr>
              <w:widowControl w:val="0"/>
              <w:spacing w:before="120"/>
            </w:pPr>
            <w:r w:rsidRPr="00A860DF">
              <w:t>Trẻ có các khác thường nào khác không? Ghi rõ:</w:t>
            </w:r>
          </w:p>
        </w:tc>
        <w:tc>
          <w:tcPr>
            <w:tcW w:w="293" w:type="pct"/>
            <w:tcBorders>
              <w:top w:val="single" w:sz="4" w:space="0" w:color="000000"/>
              <w:left w:val="single" w:sz="4" w:space="0" w:color="000000"/>
              <w:bottom w:val="single" w:sz="4" w:space="0" w:color="000000"/>
              <w:right w:val="single" w:sz="4" w:space="0" w:color="000000"/>
            </w:tcBorders>
            <w:shd w:val="clear" w:color="auto" w:fill="D99594"/>
          </w:tcPr>
          <w:p w14:paraId="7F5DB810" w14:textId="77777777" w:rsidR="002349C3" w:rsidRPr="00A860DF" w:rsidRDefault="002349C3" w:rsidP="004D43C4">
            <w:pPr>
              <w:widowControl w:val="0"/>
              <w:spacing w:before="120"/>
            </w:pPr>
          </w:p>
        </w:tc>
        <w:tc>
          <w:tcPr>
            <w:tcW w:w="467" w:type="pct"/>
            <w:tcBorders>
              <w:top w:val="single" w:sz="4" w:space="0" w:color="000000"/>
              <w:left w:val="single" w:sz="4" w:space="0" w:color="000000"/>
              <w:bottom w:val="single" w:sz="4" w:space="0" w:color="000000"/>
              <w:right w:val="single" w:sz="4" w:space="0" w:color="000000"/>
            </w:tcBorders>
            <w:shd w:val="clear" w:color="auto" w:fill="FFFFFF"/>
          </w:tcPr>
          <w:p w14:paraId="496B2DE8" w14:textId="77777777" w:rsidR="002349C3" w:rsidRPr="00A860DF" w:rsidRDefault="002349C3" w:rsidP="004D43C4">
            <w:pPr>
              <w:widowControl w:val="0"/>
              <w:spacing w:before="120"/>
            </w:pPr>
          </w:p>
        </w:tc>
      </w:tr>
    </w:tbl>
    <w:p w14:paraId="63AA4385" w14:textId="77777777" w:rsidR="002349C3" w:rsidRPr="001B4450" w:rsidRDefault="002349C3" w:rsidP="004D43C4">
      <w:pPr>
        <w:widowControl w:val="0"/>
        <w:spacing w:before="120" w:after="60"/>
        <w:rPr>
          <w:sz w:val="26"/>
          <w:szCs w:val="26"/>
        </w:rPr>
      </w:pPr>
      <w:r w:rsidRPr="001B4450">
        <w:rPr>
          <w:b/>
          <w:sz w:val="26"/>
          <w:szCs w:val="26"/>
        </w:rPr>
        <w:lastRenderedPageBreak/>
        <w:t>Đánh giá:</w:t>
      </w:r>
      <w:r w:rsidRPr="001B4450">
        <w:rPr>
          <w:sz w:val="26"/>
          <w:szCs w:val="26"/>
        </w:rPr>
        <w:t xml:space="preserve">  </w:t>
      </w:r>
    </w:p>
    <w:p w14:paraId="15ED3616" w14:textId="77777777" w:rsidR="002349C3" w:rsidRPr="001B4450" w:rsidRDefault="002349C3" w:rsidP="004D43C4">
      <w:pPr>
        <w:widowControl w:val="0"/>
        <w:spacing w:before="120" w:after="60"/>
        <w:rPr>
          <w:sz w:val="26"/>
          <w:szCs w:val="26"/>
        </w:rPr>
      </w:pPr>
      <w:r w:rsidRPr="001B4450">
        <w:rPr>
          <w:i/>
          <w:sz w:val="26"/>
          <w:szCs w:val="26"/>
        </w:rPr>
        <w:t xml:space="preserve">Trẻ nghi ngờ có rối loạn phát triển khi ít nhất 1 câu trả lời rơi vào ô“Có” </w:t>
      </w:r>
    </w:p>
    <w:p w14:paraId="4840ABA1" w14:textId="77777777" w:rsidR="002349C3" w:rsidRPr="001B4450" w:rsidRDefault="002349C3" w:rsidP="004D43C4">
      <w:pPr>
        <w:widowControl w:val="0"/>
        <w:spacing w:before="120" w:after="60"/>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74051DD2" w14:textId="77777777" w:rsidR="002349C3" w:rsidRPr="001B4450" w:rsidRDefault="002349C3" w:rsidP="004D43C4">
      <w:pPr>
        <w:widowControl w:val="0"/>
        <w:spacing w:before="120" w:after="60"/>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sidR="00A860DF">
        <w:rPr>
          <w:bCs/>
          <w:sz w:val="26"/>
          <w:szCs w:val="26"/>
          <w:lang w:val="vi-VN"/>
        </w:rPr>
        <w:t>..................</w:t>
      </w:r>
      <w:r w:rsidRPr="001B4450">
        <w:rPr>
          <w:bCs/>
          <w:sz w:val="26"/>
          <w:szCs w:val="26"/>
        </w:rPr>
        <w:t>…</w:t>
      </w:r>
    </w:p>
    <w:p w14:paraId="0355F56F" w14:textId="77777777" w:rsidR="002349C3" w:rsidRPr="001B4450" w:rsidRDefault="002349C3" w:rsidP="004D43C4">
      <w:pPr>
        <w:widowControl w:val="0"/>
        <w:spacing w:before="120" w:after="60"/>
        <w:rPr>
          <w:b/>
          <w:sz w:val="26"/>
          <w:szCs w:val="26"/>
        </w:rPr>
      </w:pPr>
      <w:r w:rsidRPr="001B4450">
        <w:rPr>
          <w:b/>
          <w:sz w:val="26"/>
          <w:szCs w:val="26"/>
        </w:rPr>
        <w:t>Ng</w:t>
      </w:r>
      <w:r w:rsidRPr="001B4450">
        <w:rPr>
          <w:rFonts w:hint="eastAsia"/>
          <w:b/>
          <w:sz w:val="26"/>
          <w:szCs w:val="26"/>
        </w:rPr>
        <w:t>ư</w:t>
      </w:r>
      <w:r w:rsidRPr="001B4450">
        <w:rPr>
          <w:b/>
          <w:sz w:val="26"/>
          <w:szCs w:val="26"/>
        </w:rPr>
        <w:t xml:space="preserve">ời sàng lọc  </w:t>
      </w:r>
      <w:r w:rsidRPr="001B4450">
        <w:rPr>
          <w:bCs/>
          <w:sz w:val="26"/>
          <w:szCs w:val="26"/>
        </w:rPr>
        <w:t>……………</w:t>
      </w:r>
      <w:r w:rsidRPr="001B4450">
        <w:rPr>
          <w:b/>
          <w:sz w:val="26"/>
          <w:szCs w:val="26"/>
        </w:rPr>
        <w:t>Quan hệ với trẻ</w:t>
      </w:r>
      <w:r w:rsidRPr="001B4450">
        <w:rPr>
          <w:bCs/>
          <w:sz w:val="26"/>
          <w:szCs w:val="26"/>
        </w:rPr>
        <w:t>……………</w:t>
      </w:r>
      <w:r w:rsidRPr="001B4450">
        <w:rPr>
          <w:b/>
          <w:sz w:val="26"/>
          <w:szCs w:val="26"/>
        </w:rPr>
        <w:t xml:space="preserve"> </w:t>
      </w:r>
    </w:p>
    <w:p w14:paraId="13B5456B" w14:textId="77777777" w:rsidR="002349C3" w:rsidRDefault="002349C3" w:rsidP="004D43C4">
      <w:pPr>
        <w:widowControl w:val="0"/>
        <w:spacing w:before="120" w:after="60"/>
        <w:ind w:firstLine="567"/>
        <w:rPr>
          <w:b/>
          <w:sz w:val="26"/>
          <w:szCs w:val="26"/>
          <w:lang w:val="vi-VN"/>
        </w:rPr>
      </w:pPr>
      <w:r w:rsidRPr="001B4450">
        <w:rPr>
          <w:b/>
          <w:sz w:val="26"/>
          <w:szCs w:val="26"/>
        </w:rPr>
        <w:br w:type="page"/>
      </w:r>
      <w:r w:rsidRPr="001B4450">
        <w:rPr>
          <w:b/>
          <w:sz w:val="26"/>
          <w:szCs w:val="26"/>
        </w:rPr>
        <w:lastRenderedPageBreak/>
        <w:t>Phiếu 2. Bộ câu hỏi sàng lọc rối loạn phát triển ở trẻ 3 tháng tuổi</w:t>
      </w:r>
    </w:p>
    <w:p w14:paraId="3DA5B3C6" w14:textId="6628DB4C" w:rsidR="00B10E41" w:rsidRPr="00046BC7" w:rsidRDefault="00B10E41" w:rsidP="004D43C4">
      <w:pPr>
        <w:widowControl w:val="0"/>
        <w:jc w:val="center"/>
        <w:rPr>
          <w:i/>
          <w:sz w:val="28"/>
          <w:szCs w:val="28"/>
          <w:lang w:val="sv-SE"/>
        </w:rPr>
      </w:pPr>
      <w:r>
        <w:rPr>
          <w:i/>
          <w:sz w:val="28"/>
          <w:szCs w:val="28"/>
          <w:lang w:val="sv-SE"/>
        </w:rPr>
        <w:t>(Dùng cho trẻ 3 tháng đến dưới 6 tháng tuổi)</w:t>
      </w:r>
    </w:p>
    <w:p w14:paraId="065AA7DB" w14:textId="77777777" w:rsidR="00B10E41" w:rsidRDefault="00B10E41" w:rsidP="004D43C4">
      <w:pPr>
        <w:widowControl w:val="0"/>
        <w:spacing w:before="240" w:after="60"/>
        <w:ind w:firstLine="567"/>
        <w:jc w:val="both"/>
        <w:rPr>
          <w:sz w:val="26"/>
          <w:szCs w:val="26"/>
          <w:lang w:val="vi-VN"/>
        </w:rPr>
      </w:pPr>
    </w:p>
    <w:p w14:paraId="2C34E626" w14:textId="77777777" w:rsidR="00A860DF" w:rsidRPr="005A1CF9" w:rsidRDefault="00A860DF"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046E1633" w14:textId="77777777" w:rsidR="00A860DF" w:rsidRPr="005A1CF9" w:rsidRDefault="00A860DF"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Phường)...........</w:t>
      </w:r>
    </w:p>
    <w:p w14:paraId="0E566691" w14:textId="77777777" w:rsidR="00A860DF" w:rsidRPr="005A1CF9" w:rsidRDefault="00A860DF"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23A97975" w14:textId="77777777" w:rsidR="00A860DF" w:rsidRPr="005A1CF9" w:rsidRDefault="00A860DF"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488"/>
        <w:gridCol w:w="678"/>
        <w:gridCol w:w="950"/>
      </w:tblGrid>
      <w:tr w:rsidR="002349C3" w:rsidRPr="00A860DF" w14:paraId="7391207A" w14:textId="77777777" w:rsidTr="004D43C4">
        <w:tc>
          <w:tcPr>
            <w:tcW w:w="238" w:type="pct"/>
            <w:shd w:val="clear" w:color="auto" w:fill="C6D9F1"/>
          </w:tcPr>
          <w:p w14:paraId="37A53A7F" w14:textId="77777777" w:rsidR="002349C3" w:rsidRPr="005A1CF9" w:rsidRDefault="002349C3" w:rsidP="004D43C4">
            <w:pPr>
              <w:widowControl w:val="0"/>
              <w:spacing w:before="120"/>
              <w:rPr>
                <w:b/>
                <w:lang w:val="vi-VN"/>
              </w:rPr>
            </w:pPr>
          </w:p>
        </w:tc>
        <w:tc>
          <w:tcPr>
            <w:tcW w:w="3911" w:type="pct"/>
            <w:shd w:val="clear" w:color="auto" w:fill="C6D9F1"/>
          </w:tcPr>
          <w:p w14:paraId="58C1EE6E"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354" w:type="pct"/>
            <w:shd w:val="clear" w:color="auto" w:fill="C6D9F1"/>
          </w:tcPr>
          <w:p w14:paraId="22E4D910" w14:textId="77777777" w:rsidR="002349C3" w:rsidRPr="00A860DF" w:rsidRDefault="002349C3" w:rsidP="004D43C4">
            <w:pPr>
              <w:widowControl w:val="0"/>
              <w:spacing w:before="120"/>
            </w:pPr>
            <w:r w:rsidRPr="00A860DF">
              <w:t>Có</w:t>
            </w:r>
          </w:p>
        </w:tc>
        <w:tc>
          <w:tcPr>
            <w:tcW w:w="496" w:type="pct"/>
            <w:shd w:val="clear" w:color="auto" w:fill="E5B8B7"/>
          </w:tcPr>
          <w:p w14:paraId="40681241" w14:textId="77777777" w:rsidR="002349C3" w:rsidRPr="00A860DF" w:rsidRDefault="002349C3" w:rsidP="004D43C4">
            <w:pPr>
              <w:widowControl w:val="0"/>
              <w:spacing w:before="40"/>
            </w:pPr>
            <w:r w:rsidRPr="00A860DF">
              <w:t xml:space="preserve">Không </w:t>
            </w:r>
          </w:p>
        </w:tc>
      </w:tr>
      <w:tr w:rsidR="002349C3" w:rsidRPr="00A860DF" w14:paraId="763C07D0"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197D27F"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58731472" w14:textId="77777777" w:rsidR="002349C3" w:rsidRPr="00A860DF" w:rsidRDefault="002349C3" w:rsidP="004D43C4">
            <w:pPr>
              <w:widowControl w:val="0"/>
              <w:spacing w:before="120"/>
              <w:rPr>
                <w:b/>
              </w:rPr>
            </w:pPr>
            <w:r w:rsidRPr="00A860DF">
              <w:rPr>
                <w:b/>
              </w:rPr>
              <w:t>Giao tiếp-Ngôn ngữ:</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51E4501A"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3EE1C47F" w14:textId="77777777" w:rsidR="002349C3" w:rsidRPr="00A860DF" w:rsidRDefault="002349C3" w:rsidP="004D43C4">
            <w:pPr>
              <w:widowControl w:val="0"/>
              <w:spacing w:before="40"/>
            </w:pPr>
          </w:p>
        </w:tc>
      </w:tr>
      <w:tr w:rsidR="002349C3" w:rsidRPr="00A860DF" w14:paraId="5B1F3A3A" w14:textId="77777777" w:rsidTr="004D43C4">
        <w:tc>
          <w:tcPr>
            <w:tcW w:w="238" w:type="pct"/>
          </w:tcPr>
          <w:p w14:paraId="7804A1EF" w14:textId="77777777" w:rsidR="002349C3" w:rsidRPr="00A860DF" w:rsidRDefault="002349C3" w:rsidP="004D43C4">
            <w:pPr>
              <w:widowControl w:val="0"/>
              <w:spacing w:before="120"/>
            </w:pPr>
            <w:r w:rsidRPr="00A860DF">
              <w:t>1</w:t>
            </w:r>
          </w:p>
        </w:tc>
        <w:tc>
          <w:tcPr>
            <w:tcW w:w="3911" w:type="pct"/>
          </w:tcPr>
          <w:p w14:paraId="64C532E7" w14:textId="77777777" w:rsidR="002349C3" w:rsidRPr="00A860DF" w:rsidRDefault="002349C3" w:rsidP="004D43C4">
            <w:pPr>
              <w:widowControl w:val="0"/>
              <w:spacing w:before="120"/>
            </w:pPr>
            <w:r w:rsidRPr="00A860DF">
              <w:t>Trẻ có dừng khóc khi nghe thấy giọng nói của bạn không?</w:t>
            </w:r>
          </w:p>
        </w:tc>
        <w:tc>
          <w:tcPr>
            <w:tcW w:w="354" w:type="pct"/>
            <w:shd w:val="clear" w:color="auto" w:fill="FFFFFF"/>
          </w:tcPr>
          <w:p w14:paraId="7C3EA31A" w14:textId="77777777" w:rsidR="002349C3" w:rsidRPr="00A860DF" w:rsidRDefault="002349C3" w:rsidP="004D43C4">
            <w:pPr>
              <w:widowControl w:val="0"/>
              <w:spacing w:before="120"/>
            </w:pPr>
          </w:p>
        </w:tc>
        <w:tc>
          <w:tcPr>
            <w:tcW w:w="496" w:type="pct"/>
            <w:shd w:val="clear" w:color="auto" w:fill="E5B8B7"/>
          </w:tcPr>
          <w:p w14:paraId="0A041ED3" w14:textId="77777777" w:rsidR="002349C3" w:rsidRPr="00A860DF" w:rsidRDefault="002349C3" w:rsidP="004D43C4">
            <w:pPr>
              <w:widowControl w:val="0"/>
              <w:spacing w:before="40"/>
            </w:pPr>
          </w:p>
        </w:tc>
      </w:tr>
      <w:tr w:rsidR="002349C3" w:rsidRPr="00A860DF" w14:paraId="19188FF1" w14:textId="77777777" w:rsidTr="004D43C4">
        <w:tc>
          <w:tcPr>
            <w:tcW w:w="238" w:type="pct"/>
          </w:tcPr>
          <w:p w14:paraId="5809980A" w14:textId="77777777" w:rsidR="002349C3" w:rsidRPr="00A860DF" w:rsidRDefault="002349C3" w:rsidP="004D43C4">
            <w:pPr>
              <w:widowControl w:val="0"/>
              <w:spacing w:before="120"/>
            </w:pPr>
            <w:r w:rsidRPr="00A860DF">
              <w:t>2</w:t>
            </w:r>
          </w:p>
        </w:tc>
        <w:tc>
          <w:tcPr>
            <w:tcW w:w="3911" w:type="pct"/>
          </w:tcPr>
          <w:p w14:paraId="031A90BA" w14:textId="77777777" w:rsidR="002349C3" w:rsidRPr="00A860DF" w:rsidRDefault="002349C3" w:rsidP="004D43C4">
            <w:pPr>
              <w:widowControl w:val="0"/>
              <w:spacing w:before="120"/>
            </w:pPr>
            <w:r w:rsidRPr="00A860DF">
              <w:t>Trẻ có cười thành tiếng không?</w:t>
            </w:r>
          </w:p>
        </w:tc>
        <w:tc>
          <w:tcPr>
            <w:tcW w:w="354" w:type="pct"/>
            <w:shd w:val="clear" w:color="auto" w:fill="FFFFFF"/>
          </w:tcPr>
          <w:p w14:paraId="2D2EE1EC" w14:textId="77777777" w:rsidR="002349C3" w:rsidRPr="00A860DF" w:rsidRDefault="002349C3" w:rsidP="004D43C4">
            <w:pPr>
              <w:widowControl w:val="0"/>
              <w:spacing w:before="120"/>
            </w:pPr>
          </w:p>
        </w:tc>
        <w:tc>
          <w:tcPr>
            <w:tcW w:w="496" w:type="pct"/>
            <w:shd w:val="clear" w:color="auto" w:fill="E5B8B7"/>
          </w:tcPr>
          <w:p w14:paraId="7A9DF6F8" w14:textId="77777777" w:rsidR="002349C3" w:rsidRPr="00A860DF" w:rsidRDefault="002349C3" w:rsidP="004D43C4">
            <w:pPr>
              <w:widowControl w:val="0"/>
              <w:spacing w:before="40"/>
            </w:pPr>
          </w:p>
        </w:tc>
      </w:tr>
      <w:tr w:rsidR="002349C3" w:rsidRPr="00A860DF" w14:paraId="6C317330" w14:textId="77777777" w:rsidTr="004D43C4">
        <w:tc>
          <w:tcPr>
            <w:tcW w:w="238" w:type="pct"/>
          </w:tcPr>
          <w:p w14:paraId="5E56D02A" w14:textId="77777777" w:rsidR="002349C3" w:rsidRPr="00A860DF" w:rsidRDefault="002349C3" w:rsidP="004D43C4">
            <w:pPr>
              <w:widowControl w:val="0"/>
              <w:spacing w:before="120"/>
            </w:pPr>
            <w:r w:rsidRPr="00A860DF">
              <w:t>3</w:t>
            </w:r>
          </w:p>
        </w:tc>
        <w:tc>
          <w:tcPr>
            <w:tcW w:w="3911" w:type="pct"/>
          </w:tcPr>
          <w:p w14:paraId="437CBD44" w14:textId="77777777" w:rsidR="002349C3" w:rsidRPr="00A860DF" w:rsidRDefault="002349C3" w:rsidP="004D43C4">
            <w:pPr>
              <w:widowControl w:val="0"/>
              <w:spacing w:before="120"/>
            </w:pPr>
            <w:r w:rsidRPr="00A860DF">
              <w:t>Trẻ có phát ra âm thanh khi nhìn thấy đồ chơi hoặc người không?</w:t>
            </w:r>
          </w:p>
        </w:tc>
        <w:tc>
          <w:tcPr>
            <w:tcW w:w="354" w:type="pct"/>
            <w:shd w:val="clear" w:color="auto" w:fill="FFFFFF"/>
          </w:tcPr>
          <w:p w14:paraId="2375A3A9" w14:textId="77777777" w:rsidR="002349C3" w:rsidRPr="00A860DF" w:rsidRDefault="002349C3" w:rsidP="004D43C4">
            <w:pPr>
              <w:widowControl w:val="0"/>
              <w:spacing w:before="120"/>
            </w:pPr>
          </w:p>
        </w:tc>
        <w:tc>
          <w:tcPr>
            <w:tcW w:w="496" w:type="pct"/>
            <w:shd w:val="clear" w:color="auto" w:fill="E5B8B7"/>
          </w:tcPr>
          <w:p w14:paraId="73144895" w14:textId="77777777" w:rsidR="002349C3" w:rsidRPr="00A860DF" w:rsidRDefault="002349C3" w:rsidP="004D43C4">
            <w:pPr>
              <w:widowControl w:val="0"/>
              <w:spacing w:before="40"/>
            </w:pPr>
          </w:p>
        </w:tc>
      </w:tr>
      <w:tr w:rsidR="002349C3" w:rsidRPr="00A860DF" w14:paraId="7E71C0C1"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01CEA67"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305955E6" w14:textId="77777777" w:rsidR="002349C3" w:rsidRPr="00A860DF" w:rsidRDefault="002349C3" w:rsidP="004D43C4">
            <w:pPr>
              <w:widowControl w:val="0"/>
              <w:spacing w:before="120"/>
              <w:rPr>
                <w:b/>
              </w:rPr>
            </w:pPr>
            <w:r w:rsidRPr="00A860DF">
              <w:rPr>
                <w:b/>
              </w:rPr>
              <w:t>Vận động thô:</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6E412248"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53CD1A2B" w14:textId="77777777" w:rsidR="002349C3" w:rsidRPr="00A860DF" w:rsidRDefault="002349C3" w:rsidP="004D43C4">
            <w:pPr>
              <w:widowControl w:val="0"/>
              <w:spacing w:before="40"/>
            </w:pPr>
          </w:p>
        </w:tc>
      </w:tr>
      <w:tr w:rsidR="002349C3" w:rsidRPr="00A860DF" w14:paraId="16718D94" w14:textId="77777777" w:rsidTr="004D43C4">
        <w:tc>
          <w:tcPr>
            <w:tcW w:w="238" w:type="pct"/>
          </w:tcPr>
          <w:p w14:paraId="6CFCA3D9" w14:textId="77777777" w:rsidR="002349C3" w:rsidRPr="00A860DF" w:rsidRDefault="002349C3" w:rsidP="004D43C4">
            <w:pPr>
              <w:widowControl w:val="0"/>
              <w:spacing w:before="120"/>
            </w:pPr>
            <w:r w:rsidRPr="00A860DF">
              <w:t>4</w:t>
            </w:r>
          </w:p>
        </w:tc>
        <w:tc>
          <w:tcPr>
            <w:tcW w:w="3911" w:type="pct"/>
          </w:tcPr>
          <w:p w14:paraId="33269FDD" w14:textId="77777777" w:rsidR="002349C3" w:rsidRPr="00A860DF" w:rsidRDefault="002349C3" w:rsidP="004D43C4">
            <w:pPr>
              <w:widowControl w:val="0"/>
              <w:spacing w:before="120"/>
            </w:pPr>
            <w:r w:rsidRPr="00A860DF">
              <w:t>Trẻ có quay đầu về cả hai phía khi nằm ngửa không?</w:t>
            </w:r>
            <w:r w:rsidRPr="00A860DF">
              <w:tab/>
            </w:r>
          </w:p>
        </w:tc>
        <w:tc>
          <w:tcPr>
            <w:tcW w:w="354" w:type="pct"/>
            <w:shd w:val="clear" w:color="auto" w:fill="FFFFFF"/>
          </w:tcPr>
          <w:p w14:paraId="6BCFA7A4" w14:textId="77777777" w:rsidR="002349C3" w:rsidRPr="00A860DF" w:rsidRDefault="002349C3" w:rsidP="004D43C4">
            <w:pPr>
              <w:widowControl w:val="0"/>
              <w:spacing w:before="120"/>
            </w:pPr>
          </w:p>
        </w:tc>
        <w:tc>
          <w:tcPr>
            <w:tcW w:w="496" w:type="pct"/>
            <w:shd w:val="clear" w:color="auto" w:fill="E5B8B7"/>
          </w:tcPr>
          <w:p w14:paraId="185F2DED" w14:textId="77777777" w:rsidR="002349C3" w:rsidRPr="00A860DF" w:rsidRDefault="002349C3" w:rsidP="004D43C4">
            <w:pPr>
              <w:widowControl w:val="0"/>
              <w:spacing w:before="40"/>
            </w:pPr>
          </w:p>
        </w:tc>
      </w:tr>
      <w:tr w:rsidR="002349C3" w:rsidRPr="00A860DF" w14:paraId="519A4CD6" w14:textId="77777777" w:rsidTr="004D43C4">
        <w:tc>
          <w:tcPr>
            <w:tcW w:w="238" w:type="pct"/>
          </w:tcPr>
          <w:p w14:paraId="1D512E40" w14:textId="77777777" w:rsidR="002349C3" w:rsidRPr="00A860DF" w:rsidRDefault="002349C3" w:rsidP="004D43C4">
            <w:pPr>
              <w:widowControl w:val="0"/>
              <w:spacing w:before="120"/>
            </w:pPr>
            <w:r w:rsidRPr="00A860DF">
              <w:t>5</w:t>
            </w:r>
          </w:p>
        </w:tc>
        <w:tc>
          <w:tcPr>
            <w:tcW w:w="3911" w:type="pct"/>
          </w:tcPr>
          <w:p w14:paraId="4E680BAA" w14:textId="77777777" w:rsidR="002349C3" w:rsidRPr="00A860DF" w:rsidRDefault="002349C3" w:rsidP="004D43C4">
            <w:pPr>
              <w:widowControl w:val="0"/>
              <w:spacing w:before="120"/>
            </w:pPr>
            <w:r w:rsidRPr="00A860DF">
              <w:t>Khi nằm sấp trẻ có nâng đầu lên cao 7-8 cm trong ít nhất 15 giây không?</w:t>
            </w:r>
          </w:p>
        </w:tc>
        <w:tc>
          <w:tcPr>
            <w:tcW w:w="354" w:type="pct"/>
            <w:shd w:val="clear" w:color="auto" w:fill="FFFFFF"/>
          </w:tcPr>
          <w:p w14:paraId="08945E5D" w14:textId="77777777" w:rsidR="002349C3" w:rsidRPr="00A860DF" w:rsidRDefault="002349C3" w:rsidP="004D43C4">
            <w:pPr>
              <w:widowControl w:val="0"/>
              <w:spacing w:before="120"/>
            </w:pPr>
          </w:p>
        </w:tc>
        <w:tc>
          <w:tcPr>
            <w:tcW w:w="496" w:type="pct"/>
            <w:shd w:val="clear" w:color="auto" w:fill="E5B8B7"/>
          </w:tcPr>
          <w:p w14:paraId="3EF4D4F3" w14:textId="77777777" w:rsidR="002349C3" w:rsidRPr="00A860DF" w:rsidRDefault="002349C3" w:rsidP="004D43C4">
            <w:pPr>
              <w:widowControl w:val="0"/>
              <w:spacing w:before="40"/>
            </w:pPr>
          </w:p>
        </w:tc>
      </w:tr>
      <w:tr w:rsidR="002349C3" w:rsidRPr="00A860DF" w14:paraId="29B537E3" w14:textId="77777777" w:rsidTr="004D43C4">
        <w:tc>
          <w:tcPr>
            <w:tcW w:w="238" w:type="pct"/>
          </w:tcPr>
          <w:p w14:paraId="2782906D" w14:textId="77777777" w:rsidR="002349C3" w:rsidRPr="00A860DF" w:rsidRDefault="002349C3" w:rsidP="004D43C4">
            <w:pPr>
              <w:widowControl w:val="0"/>
              <w:spacing w:before="120"/>
            </w:pPr>
            <w:r w:rsidRPr="00A860DF">
              <w:t>6</w:t>
            </w:r>
          </w:p>
        </w:tc>
        <w:tc>
          <w:tcPr>
            <w:tcW w:w="3911" w:type="pct"/>
          </w:tcPr>
          <w:p w14:paraId="56EB618A" w14:textId="77777777" w:rsidR="002349C3" w:rsidRPr="00A860DF" w:rsidRDefault="002349C3" w:rsidP="004D43C4">
            <w:pPr>
              <w:widowControl w:val="0"/>
              <w:spacing w:before="120"/>
            </w:pPr>
            <w:r w:rsidRPr="00A860DF">
              <w:t>Khi nằm ngửa trẻ có đưa cả hai tay qua ngực lên miệng để ngậm không?</w:t>
            </w:r>
          </w:p>
        </w:tc>
        <w:tc>
          <w:tcPr>
            <w:tcW w:w="354" w:type="pct"/>
            <w:shd w:val="clear" w:color="auto" w:fill="FFFFFF"/>
          </w:tcPr>
          <w:p w14:paraId="1F09D0F6" w14:textId="77777777" w:rsidR="002349C3" w:rsidRPr="00A860DF" w:rsidRDefault="002349C3" w:rsidP="004D43C4">
            <w:pPr>
              <w:widowControl w:val="0"/>
              <w:spacing w:before="120"/>
            </w:pPr>
          </w:p>
        </w:tc>
        <w:tc>
          <w:tcPr>
            <w:tcW w:w="496" w:type="pct"/>
            <w:shd w:val="clear" w:color="auto" w:fill="E5B8B7"/>
          </w:tcPr>
          <w:p w14:paraId="56A24170" w14:textId="77777777" w:rsidR="002349C3" w:rsidRPr="00A860DF" w:rsidRDefault="002349C3" w:rsidP="004D43C4">
            <w:pPr>
              <w:widowControl w:val="0"/>
              <w:spacing w:before="40"/>
            </w:pPr>
          </w:p>
        </w:tc>
      </w:tr>
      <w:tr w:rsidR="002349C3" w:rsidRPr="00A860DF" w14:paraId="30D8004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82DBCE8"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7DB4E805" w14:textId="77777777" w:rsidR="002349C3" w:rsidRPr="00A860DF" w:rsidRDefault="002349C3" w:rsidP="004D43C4">
            <w:pPr>
              <w:widowControl w:val="0"/>
              <w:spacing w:before="120"/>
              <w:rPr>
                <w:b/>
              </w:rPr>
            </w:pPr>
            <w:r w:rsidRPr="00A860DF">
              <w:rPr>
                <w:b/>
              </w:rPr>
              <w:t>Vận động tinh:</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2035FC8F"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5226AD6D" w14:textId="77777777" w:rsidR="002349C3" w:rsidRPr="00A860DF" w:rsidRDefault="002349C3" w:rsidP="004D43C4">
            <w:pPr>
              <w:widowControl w:val="0"/>
              <w:spacing w:before="40"/>
            </w:pPr>
          </w:p>
        </w:tc>
      </w:tr>
      <w:tr w:rsidR="002349C3" w:rsidRPr="00A860DF" w14:paraId="142387E5" w14:textId="77777777" w:rsidTr="004D43C4">
        <w:tc>
          <w:tcPr>
            <w:tcW w:w="238" w:type="pct"/>
          </w:tcPr>
          <w:p w14:paraId="698F3074" w14:textId="77777777" w:rsidR="002349C3" w:rsidRPr="00A860DF" w:rsidRDefault="002349C3" w:rsidP="004D43C4">
            <w:pPr>
              <w:widowControl w:val="0"/>
              <w:spacing w:before="120"/>
            </w:pPr>
            <w:r w:rsidRPr="00A860DF">
              <w:t>7</w:t>
            </w:r>
          </w:p>
        </w:tc>
        <w:tc>
          <w:tcPr>
            <w:tcW w:w="3911" w:type="pct"/>
          </w:tcPr>
          <w:p w14:paraId="3542C6BB" w14:textId="77777777" w:rsidR="002349C3" w:rsidRPr="00A860DF" w:rsidRDefault="002349C3" w:rsidP="004D43C4">
            <w:pPr>
              <w:widowControl w:val="0"/>
              <w:spacing w:before="120"/>
            </w:pPr>
            <w:r w:rsidRPr="00A860DF">
              <w:t>Trẻ có tự mở bàn tay một phần hoặc hoàn toàn không?</w:t>
            </w:r>
          </w:p>
        </w:tc>
        <w:tc>
          <w:tcPr>
            <w:tcW w:w="354" w:type="pct"/>
            <w:shd w:val="clear" w:color="auto" w:fill="FFFFFF"/>
          </w:tcPr>
          <w:p w14:paraId="5DCEBFAF" w14:textId="77777777" w:rsidR="002349C3" w:rsidRPr="00A860DF" w:rsidRDefault="002349C3" w:rsidP="004D43C4">
            <w:pPr>
              <w:widowControl w:val="0"/>
              <w:spacing w:before="120"/>
            </w:pPr>
          </w:p>
        </w:tc>
        <w:tc>
          <w:tcPr>
            <w:tcW w:w="496" w:type="pct"/>
            <w:shd w:val="clear" w:color="auto" w:fill="E5B8B7"/>
          </w:tcPr>
          <w:p w14:paraId="5F9C8EEA" w14:textId="77777777" w:rsidR="002349C3" w:rsidRPr="00A860DF" w:rsidRDefault="002349C3" w:rsidP="004D43C4">
            <w:pPr>
              <w:widowControl w:val="0"/>
              <w:spacing w:before="40"/>
            </w:pPr>
          </w:p>
        </w:tc>
      </w:tr>
      <w:tr w:rsidR="002349C3" w:rsidRPr="00A860DF" w14:paraId="56E42B1B" w14:textId="77777777" w:rsidTr="004D43C4">
        <w:tc>
          <w:tcPr>
            <w:tcW w:w="238" w:type="pct"/>
          </w:tcPr>
          <w:p w14:paraId="32210A59" w14:textId="77777777" w:rsidR="002349C3" w:rsidRPr="00A860DF" w:rsidRDefault="002349C3" w:rsidP="004D43C4">
            <w:pPr>
              <w:widowControl w:val="0"/>
              <w:spacing w:before="120"/>
            </w:pPr>
            <w:r w:rsidRPr="00A860DF">
              <w:t>8</w:t>
            </w:r>
          </w:p>
        </w:tc>
        <w:tc>
          <w:tcPr>
            <w:tcW w:w="3911" w:type="pct"/>
          </w:tcPr>
          <w:p w14:paraId="3896CDFA" w14:textId="77777777" w:rsidR="002349C3" w:rsidRPr="00A860DF" w:rsidRDefault="002349C3" w:rsidP="004D43C4">
            <w:pPr>
              <w:widowControl w:val="0"/>
              <w:spacing w:before="120"/>
            </w:pPr>
            <w:r w:rsidRPr="00A860DF">
              <w:t>Trẻ có giữ đồ chơi trong tay khoảng một phút khi được đặt vào tay không?</w:t>
            </w:r>
          </w:p>
        </w:tc>
        <w:tc>
          <w:tcPr>
            <w:tcW w:w="354" w:type="pct"/>
            <w:shd w:val="clear" w:color="auto" w:fill="FFFFFF"/>
          </w:tcPr>
          <w:p w14:paraId="0C68BAE7" w14:textId="77777777" w:rsidR="002349C3" w:rsidRPr="00A860DF" w:rsidRDefault="002349C3" w:rsidP="004D43C4">
            <w:pPr>
              <w:widowControl w:val="0"/>
              <w:spacing w:before="120"/>
            </w:pPr>
          </w:p>
        </w:tc>
        <w:tc>
          <w:tcPr>
            <w:tcW w:w="496" w:type="pct"/>
            <w:shd w:val="clear" w:color="auto" w:fill="E5B8B7"/>
          </w:tcPr>
          <w:p w14:paraId="28D6E38C" w14:textId="77777777" w:rsidR="002349C3" w:rsidRPr="00A860DF" w:rsidRDefault="002349C3" w:rsidP="004D43C4">
            <w:pPr>
              <w:widowControl w:val="0"/>
              <w:spacing w:before="40"/>
            </w:pPr>
          </w:p>
        </w:tc>
      </w:tr>
      <w:tr w:rsidR="002349C3" w:rsidRPr="00A860DF" w14:paraId="5733CD6B" w14:textId="77777777" w:rsidTr="004D43C4">
        <w:tc>
          <w:tcPr>
            <w:tcW w:w="238" w:type="pct"/>
          </w:tcPr>
          <w:p w14:paraId="0A567BF6" w14:textId="77777777" w:rsidR="002349C3" w:rsidRPr="00A860DF" w:rsidRDefault="002349C3" w:rsidP="004D43C4">
            <w:pPr>
              <w:widowControl w:val="0"/>
              <w:spacing w:before="120"/>
            </w:pPr>
            <w:r w:rsidRPr="00A860DF">
              <w:t>9</w:t>
            </w:r>
          </w:p>
        </w:tc>
        <w:tc>
          <w:tcPr>
            <w:tcW w:w="3911" w:type="pct"/>
          </w:tcPr>
          <w:p w14:paraId="32DE34FB" w14:textId="77777777" w:rsidR="002349C3" w:rsidRPr="00A860DF" w:rsidRDefault="002349C3" w:rsidP="004D43C4">
            <w:pPr>
              <w:widowControl w:val="0"/>
              <w:spacing w:before="120"/>
            </w:pPr>
            <w:r w:rsidRPr="00A860DF">
              <w:t>Trẻ có thể nắm/ cào vào quần áo mình không?</w:t>
            </w:r>
          </w:p>
        </w:tc>
        <w:tc>
          <w:tcPr>
            <w:tcW w:w="354" w:type="pct"/>
            <w:shd w:val="clear" w:color="auto" w:fill="FFFFFF"/>
          </w:tcPr>
          <w:p w14:paraId="11A345E5" w14:textId="77777777" w:rsidR="002349C3" w:rsidRPr="00A860DF" w:rsidRDefault="002349C3" w:rsidP="004D43C4">
            <w:pPr>
              <w:widowControl w:val="0"/>
              <w:spacing w:before="120"/>
            </w:pPr>
          </w:p>
        </w:tc>
        <w:tc>
          <w:tcPr>
            <w:tcW w:w="496" w:type="pct"/>
            <w:shd w:val="clear" w:color="auto" w:fill="E5B8B7"/>
          </w:tcPr>
          <w:p w14:paraId="3FBD2B52" w14:textId="77777777" w:rsidR="002349C3" w:rsidRPr="00A860DF" w:rsidRDefault="002349C3" w:rsidP="004D43C4">
            <w:pPr>
              <w:widowControl w:val="0"/>
              <w:spacing w:before="40"/>
            </w:pPr>
          </w:p>
        </w:tc>
      </w:tr>
      <w:tr w:rsidR="002349C3" w:rsidRPr="00A860DF" w14:paraId="6D6F6C79"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95C5989"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66E3CA8A" w14:textId="77777777" w:rsidR="002349C3" w:rsidRPr="00A860DF" w:rsidRDefault="002349C3" w:rsidP="004D43C4">
            <w:pPr>
              <w:widowControl w:val="0"/>
              <w:spacing w:before="120"/>
              <w:rPr>
                <w:b/>
              </w:rPr>
            </w:pPr>
            <w:r w:rsidRPr="00A860DF">
              <w:rPr>
                <w:b/>
              </w:rPr>
              <w:t>Bắt chước và học:</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4BDDEE04"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1C010026" w14:textId="77777777" w:rsidR="002349C3" w:rsidRPr="00A860DF" w:rsidRDefault="002349C3" w:rsidP="004D43C4">
            <w:pPr>
              <w:widowControl w:val="0"/>
              <w:spacing w:before="40"/>
            </w:pPr>
          </w:p>
        </w:tc>
      </w:tr>
      <w:tr w:rsidR="002349C3" w:rsidRPr="00A860DF" w14:paraId="47BF5016" w14:textId="77777777" w:rsidTr="004D43C4">
        <w:tc>
          <w:tcPr>
            <w:tcW w:w="238" w:type="pct"/>
          </w:tcPr>
          <w:p w14:paraId="66A14069" w14:textId="77777777" w:rsidR="002349C3" w:rsidRPr="00A860DF" w:rsidRDefault="002349C3" w:rsidP="004D43C4">
            <w:pPr>
              <w:widowControl w:val="0"/>
              <w:spacing w:before="120"/>
            </w:pPr>
            <w:r w:rsidRPr="00A860DF">
              <w:t>10</w:t>
            </w:r>
          </w:p>
        </w:tc>
        <w:tc>
          <w:tcPr>
            <w:tcW w:w="3911" w:type="pct"/>
          </w:tcPr>
          <w:p w14:paraId="5330F00F" w14:textId="77777777" w:rsidR="002349C3" w:rsidRPr="00A860DF" w:rsidRDefault="002349C3" w:rsidP="004D43C4">
            <w:pPr>
              <w:widowControl w:val="0"/>
              <w:spacing w:before="120"/>
            </w:pPr>
            <w:r w:rsidRPr="00A860DF">
              <w:t>Trẻ có nhìn theo đồ chơi khi bạn di chuyển sang hai phía trước mặt trẻ không?</w:t>
            </w:r>
          </w:p>
        </w:tc>
        <w:tc>
          <w:tcPr>
            <w:tcW w:w="354" w:type="pct"/>
            <w:shd w:val="clear" w:color="auto" w:fill="FFFFFF"/>
          </w:tcPr>
          <w:p w14:paraId="17764937" w14:textId="77777777" w:rsidR="002349C3" w:rsidRPr="00A860DF" w:rsidRDefault="002349C3" w:rsidP="004D43C4">
            <w:pPr>
              <w:widowControl w:val="0"/>
              <w:spacing w:before="120"/>
            </w:pPr>
          </w:p>
        </w:tc>
        <w:tc>
          <w:tcPr>
            <w:tcW w:w="496" w:type="pct"/>
            <w:shd w:val="clear" w:color="auto" w:fill="E5B8B7"/>
          </w:tcPr>
          <w:p w14:paraId="2FE38DAF" w14:textId="77777777" w:rsidR="002349C3" w:rsidRPr="00A860DF" w:rsidRDefault="002349C3" w:rsidP="004D43C4">
            <w:pPr>
              <w:widowControl w:val="0"/>
              <w:spacing w:before="40"/>
            </w:pPr>
          </w:p>
        </w:tc>
      </w:tr>
      <w:tr w:rsidR="002349C3" w:rsidRPr="00A860DF" w14:paraId="7B32598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17029D9" w14:textId="77777777" w:rsidR="002349C3" w:rsidRPr="00A860DF" w:rsidRDefault="002349C3" w:rsidP="004D43C4">
            <w:pPr>
              <w:widowControl w:val="0"/>
              <w:spacing w:before="120"/>
            </w:pPr>
            <w:r w:rsidRPr="00A860DF">
              <w:t>11</w:t>
            </w:r>
          </w:p>
        </w:tc>
        <w:tc>
          <w:tcPr>
            <w:tcW w:w="3911" w:type="pct"/>
            <w:tcBorders>
              <w:top w:val="single" w:sz="4" w:space="0" w:color="000000"/>
              <w:left w:val="single" w:sz="4" w:space="0" w:color="000000"/>
              <w:bottom w:val="single" w:sz="4" w:space="0" w:color="000000"/>
              <w:right w:val="single" w:sz="4" w:space="0" w:color="000000"/>
            </w:tcBorders>
          </w:tcPr>
          <w:p w14:paraId="170212BF" w14:textId="77777777" w:rsidR="002349C3" w:rsidRPr="00A860DF" w:rsidRDefault="002349C3" w:rsidP="004D43C4">
            <w:pPr>
              <w:widowControl w:val="0"/>
              <w:spacing w:before="120"/>
            </w:pPr>
            <w:r w:rsidRPr="00A860DF">
              <w:t>Trẻ có nhìn theo đồ chơi khi bạn di chuyển lên xuống trước mặt trẻ khô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4595E39B"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22499052" w14:textId="77777777" w:rsidR="002349C3" w:rsidRPr="00A860DF" w:rsidRDefault="002349C3" w:rsidP="004D43C4">
            <w:pPr>
              <w:widowControl w:val="0"/>
              <w:spacing w:before="40"/>
            </w:pPr>
          </w:p>
        </w:tc>
      </w:tr>
      <w:tr w:rsidR="002349C3" w:rsidRPr="00A860DF" w14:paraId="0BFEEA06"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5A2662A" w14:textId="77777777" w:rsidR="002349C3" w:rsidRPr="00A860DF" w:rsidRDefault="002349C3" w:rsidP="004D43C4">
            <w:pPr>
              <w:widowControl w:val="0"/>
              <w:spacing w:before="120"/>
            </w:pPr>
            <w:r w:rsidRPr="00A860DF">
              <w:t>12</w:t>
            </w:r>
          </w:p>
        </w:tc>
        <w:tc>
          <w:tcPr>
            <w:tcW w:w="3911" w:type="pct"/>
            <w:tcBorders>
              <w:top w:val="single" w:sz="4" w:space="0" w:color="000000"/>
              <w:left w:val="single" w:sz="4" w:space="0" w:color="000000"/>
              <w:bottom w:val="single" w:sz="4" w:space="0" w:color="000000"/>
              <w:right w:val="single" w:sz="4" w:space="0" w:color="000000"/>
            </w:tcBorders>
          </w:tcPr>
          <w:p w14:paraId="5236417B" w14:textId="77777777" w:rsidR="002349C3" w:rsidRPr="00A860DF" w:rsidRDefault="002349C3" w:rsidP="004D43C4">
            <w:pPr>
              <w:widowControl w:val="0"/>
              <w:spacing w:before="120"/>
            </w:pPr>
            <w:r w:rsidRPr="00A860DF">
              <w:t>Trẻ có nhìn vào đồ chơi khi bạn đặt vào tay trẻ khô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067AFEED"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37928B83" w14:textId="77777777" w:rsidR="002349C3" w:rsidRPr="00A860DF" w:rsidRDefault="002349C3" w:rsidP="004D43C4">
            <w:pPr>
              <w:widowControl w:val="0"/>
              <w:spacing w:before="40"/>
            </w:pPr>
          </w:p>
        </w:tc>
      </w:tr>
      <w:tr w:rsidR="002349C3" w:rsidRPr="00A860DF" w14:paraId="6D9B5854"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D649BF4"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27BFCD30" w14:textId="77777777" w:rsidR="002349C3" w:rsidRPr="00A860DF" w:rsidRDefault="002349C3" w:rsidP="004D43C4">
            <w:pPr>
              <w:widowControl w:val="0"/>
              <w:spacing w:before="120"/>
              <w:rPr>
                <w:b/>
              </w:rPr>
            </w:pPr>
            <w:r w:rsidRPr="00A860DF">
              <w:rPr>
                <w:b/>
              </w:rPr>
              <w:t>Cá nhân- Xã hội:</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042F7359"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2B68C6B2" w14:textId="77777777" w:rsidR="002349C3" w:rsidRPr="00A860DF" w:rsidRDefault="002349C3" w:rsidP="004D43C4">
            <w:pPr>
              <w:widowControl w:val="0"/>
              <w:spacing w:before="40"/>
            </w:pPr>
          </w:p>
        </w:tc>
      </w:tr>
      <w:tr w:rsidR="002349C3" w:rsidRPr="00A860DF" w14:paraId="0F3051E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B987B29" w14:textId="77777777" w:rsidR="002349C3" w:rsidRPr="00A860DF" w:rsidRDefault="002349C3" w:rsidP="004D43C4">
            <w:pPr>
              <w:widowControl w:val="0"/>
              <w:spacing w:before="120"/>
            </w:pPr>
            <w:r w:rsidRPr="00A860DF">
              <w:t>13</w:t>
            </w:r>
          </w:p>
        </w:tc>
        <w:tc>
          <w:tcPr>
            <w:tcW w:w="3911" w:type="pct"/>
            <w:tcBorders>
              <w:top w:val="single" w:sz="4" w:space="0" w:color="000000"/>
              <w:left w:val="single" w:sz="4" w:space="0" w:color="000000"/>
              <w:bottom w:val="single" w:sz="4" w:space="0" w:color="000000"/>
              <w:right w:val="single" w:sz="4" w:space="0" w:color="000000"/>
            </w:tcBorders>
          </w:tcPr>
          <w:p w14:paraId="23B9BC6C" w14:textId="77777777" w:rsidR="002349C3" w:rsidRPr="00A860DF" w:rsidRDefault="002349C3" w:rsidP="004D43C4">
            <w:pPr>
              <w:widowControl w:val="0"/>
              <w:spacing w:before="120"/>
            </w:pPr>
            <w:r w:rsidRPr="00A860DF">
              <w:t>Trẻ có nhìn tay mình khô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277E3DB3"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3111B3ED" w14:textId="77777777" w:rsidR="002349C3" w:rsidRPr="00A860DF" w:rsidRDefault="002349C3" w:rsidP="004D43C4">
            <w:pPr>
              <w:widowControl w:val="0"/>
              <w:spacing w:before="40"/>
            </w:pPr>
          </w:p>
        </w:tc>
      </w:tr>
      <w:tr w:rsidR="002349C3" w:rsidRPr="00A860DF" w14:paraId="2CF344F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BC2FDB5" w14:textId="77777777" w:rsidR="002349C3" w:rsidRPr="00A860DF" w:rsidRDefault="002349C3" w:rsidP="004D43C4">
            <w:pPr>
              <w:widowControl w:val="0"/>
              <w:spacing w:before="120"/>
            </w:pPr>
            <w:r w:rsidRPr="00A860DF">
              <w:t>14</w:t>
            </w:r>
          </w:p>
        </w:tc>
        <w:tc>
          <w:tcPr>
            <w:tcW w:w="3911" w:type="pct"/>
            <w:tcBorders>
              <w:top w:val="single" w:sz="4" w:space="0" w:color="000000"/>
              <w:left w:val="single" w:sz="4" w:space="0" w:color="000000"/>
              <w:bottom w:val="single" w:sz="4" w:space="0" w:color="000000"/>
              <w:right w:val="single" w:sz="4" w:space="0" w:color="000000"/>
            </w:tcBorders>
          </w:tcPr>
          <w:p w14:paraId="128BED16" w14:textId="77777777" w:rsidR="002349C3" w:rsidRPr="00A860DF" w:rsidRDefault="002349C3" w:rsidP="004D43C4">
            <w:pPr>
              <w:widowControl w:val="0"/>
              <w:spacing w:before="120"/>
            </w:pPr>
            <w:r w:rsidRPr="00A860DF">
              <w:t>Trẻ có chơi với những ngón tay khi nắm hai tay vào nhau khô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1D1320CA"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01DD96EA" w14:textId="77777777" w:rsidR="002349C3" w:rsidRPr="00A860DF" w:rsidRDefault="002349C3" w:rsidP="004D43C4">
            <w:pPr>
              <w:widowControl w:val="0"/>
              <w:spacing w:before="40"/>
            </w:pPr>
          </w:p>
        </w:tc>
      </w:tr>
      <w:tr w:rsidR="002349C3" w:rsidRPr="00A860DF" w14:paraId="155E5FF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BA93C75" w14:textId="77777777" w:rsidR="002349C3" w:rsidRPr="00A860DF" w:rsidRDefault="002349C3" w:rsidP="004D43C4">
            <w:pPr>
              <w:widowControl w:val="0"/>
              <w:spacing w:before="120"/>
            </w:pPr>
            <w:r w:rsidRPr="00A860DF">
              <w:t>15</w:t>
            </w:r>
          </w:p>
        </w:tc>
        <w:tc>
          <w:tcPr>
            <w:tcW w:w="3911" w:type="pct"/>
            <w:tcBorders>
              <w:top w:val="single" w:sz="4" w:space="0" w:color="000000"/>
              <w:left w:val="single" w:sz="4" w:space="0" w:color="000000"/>
              <w:bottom w:val="single" w:sz="4" w:space="0" w:color="000000"/>
              <w:right w:val="single" w:sz="4" w:space="0" w:color="000000"/>
            </w:tcBorders>
          </w:tcPr>
          <w:p w14:paraId="768109A0" w14:textId="77777777" w:rsidR="002349C3" w:rsidRPr="00A860DF" w:rsidRDefault="002349C3" w:rsidP="004D43C4">
            <w:pPr>
              <w:widowControl w:val="0"/>
              <w:spacing w:before="120"/>
            </w:pPr>
            <w:r w:rsidRPr="00A860DF">
              <w:t>Trẻ có biết sẽ được cho ăn khi nhìn thấy sữa hoặc bình sữa khô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4F5B3702"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E5B8B7"/>
          </w:tcPr>
          <w:p w14:paraId="795A398A" w14:textId="77777777" w:rsidR="002349C3" w:rsidRPr="00A860DF" w:rsidRDefault="002349C3" w:rsidP="004D43C4">
            <w:pPr>
              <w:widowControl w:val="0"/>
              <w:spacing w:before="40"/>
            </w:pPr>
          </w:p>
        </w:tc>
      </w:tr>
      <w:tr w:rsidR="002349C3" w:rsidRPr="00A860DF" w14:paraId="246CFF92"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09451E2" w14:textId="77777777" w:rsidR="002349C3" w:rsidRPr="00A860DF" w:rsidRDefault="002349C3" w:rsidP="004D43C4">
            <w:pPr>
              <w:widowControl w:val="0"/>
              <w:spacing w:before="120"/>
            </w:pPr>
          </w:p>
        </w:tc>
        <w:tc>
          <w:tcPr>
            <w:tcW w:w="3911" w:type="pct"/>
            <w:tcBorders>
              <w:top w:val="single" w:sz="4" w:space="0" w:color="000000"/>
              <w:left w:val="single" w:sz="4" w:space="0" w:color="000000"/>
              <w:bottom w:val="single" w:sz="4" w:space="0" w:color="000000"/>
              <w:right w:val="single" w:sz="4" w:space="0" w:color="000000"/>
            </w:tcBorders>
          </w:tcPr>
          <w:p w14:paraId="35162C0F" w14:textId="77777777" w:rsidR="002349C3" w:rsidRPr="00A860DF" w:rsidRDefault="002349C3" w:rsidP="004D43C4">
            <w:pPr>
              <w:widowControl w:val="0"/>
              <w:spacing w:before="120"/>
              <w:rPr>
                <w:b/>
              </w:rPr>
            </w:pPr>
            <w:r w:rsidRPr="00A860DF">
              <w:rPr>
                <w:b/>
              </w:rPr>
              <w:t>Các dấu hiệu chung:</w:t>
            </w:r>
          </w:p>
        </w:tc>
        <w:tc>
          <w:tcPr>
            <w:tcW w:w="354" w:type="pct"/>
            <w:tcBorders>
              <w:top w:val="single" w:sz="4" w:space="0" w:color="000000"/>
              <w:left w:val="single" w:sz="4" w:space="0" w:color="000000"/>
              <w:bottom w:val="single" w:sz="4" w:space="0" w:color="000000"/>
              <w:right w:val="single" w:sz="4" w:space="0" w:color="000000"/>
            </w:tcBorders>
            <w:shd w:val="clear" w:color="auto" w:fill="FFFFFF"/>
          </w:tcPr>
          <w:p w14:paraId="2EA516F0"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0E6DC6B6" w14:textId="77777777" w:rsidR="002349C3" w:rsidRPr="00A860DF" w:rsidRDefault="002349C3" w:rsidP="004D43C4">
            <w:pPr>
              <w:widowControl w:val="0"/>
              <w:spacing w:before="40"/>
            </w:pPr>
          </w:p>
        </w:tc>
      </w:tr>
      <w:tr w:rsidR="002349C3" w:rsidRPr="00A860DF" w14:paraId="11659EC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4955A83" w14:textId="77777777" w:rsidR="002349C3" w:rsidRPr="00A860DF" w:rsidRDefault="002349C3" w:rsidP="004D43C4">
            <w:pPr>
              <w:widowControl w:val="0"/>
              <w:spacing w:before="120"/>
            </w:pPr>
            <w:r w:rsidRPr="00A860DF">
              <w:t>16</w:t>
            </w:r>
          </w:p>
        </w:tc>
        <w:tc>
          <w:tcPr>
            <w:tcW w:w="3911" w:type="pct"/>
            <w:tcBorders>
              <w:top w:val="single" w:sz="4" w:space="0" w:color="000000"/>
              <w:left w:val="single" w:sz="4" w:space="0" w:color="000000"/>
              <w:bottom w:val="single" w:sz="4" w:space="0" w:color="000000"/>
              <w:right w:val="single" w:sz="4" w:space="0" w:color="000000"/>
            </w:tcBorders>
          </w:tcPr>
          <w:p w14:paraId="70BDF83A" w14:textId="77777777" w:rsidR="002349C3" w:rsidRPr="00A860DF" w:rsidRDefault="002349C3" w:rsidP="004D43C4">
            <w:pPr>
              <w:widowControl w:val="0"/>
              <w:spacing w:before="120"/>
            </w:pPr>
            <w:r w:rsidRPr="00A860DF">
              <w:t>Trẻ có khi nào bị co giật/ ngất xỉu không?</w:t>
            </w:r>
          </w:p>
        </w:tc>
        <w:tc>
          <w:tcPr>
            <w:tcW w:w="354" w:type="pct"/>
            <w:tcBorders>
              <w:top w:val="single" w:sz="4" w:space="0" w:color="000000"/>
              <w:left w:val="single" w:sz="4" w:space="0" w:color="000000"/>
              <w:bottom w:val="single" w:sz="4" w:space="0" w:color="000000"/>
              <w:right w:val="single" w:sz="4" w:space="0" w:color="000000"/>
            </w:tcBorders>
            <w:shd w:val="clear" w:color="auto" w:fill="E5B8B7"/>
          </w:tcPr>
          <w:p w14:paraId="42E8C274"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7678BFDE" w14:textId="77777777" w:rsidR="002349C3" w:rsidRPr="00A860DF" w:rsidRDefault="002349C3" w:rsidP="004D43C4">
            <w:pPr>
              <w:widowControl w:val="0"/>
              <w:spacing w:before="40"/>
            </w:pPr>
          </w:p>
        </w:tc>
      </w:tr>
      <w:tr w:rsidR="002349C3" w:rsidRPr="00A860DF" w14:paraId="6846F941"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28957AB" w14:textId="77777777" w:rsidR="002349C3" w:rsidRPr="00A860DF" w:rsidRDefault="002349C3" w:rsidP="004D43C4">
            <w:pPr>
              <w:widowControl w:val="0"/>
              <w:spacing w:before="120"/>
            </w:pPr>
            <w:r w:rsidRPr="00A860DF">
              <w:t>17</w:t>
            </w:r>
          </w:p>
        </w:tc>
        <w:tc>
          <w:tcPr>
            <w:tcW w:w="3911" w:type="pct"/>
            <w:tcBorders>
              <w:top w:val="single" w:sz="4" w:space="0" w:color="000000"/>
              <w:left w:val="single" w:sz="4" w:space="0" w:color="000000"/>
              <w:bottom w:val="single" w:sz="4" w:space="0" w:color="000000"/>
              <w:right w:val="single" w:sz="4" w:space="0" w:color="000000"/>
            </w:tcBorders>
          </w:tcPr>
          <w:p w14:paraId="69F4FC02" w14:textId="77777777" w:rsidR="002349C3" w:rsidRPr="00A860DF" w:rsidRDefault="002349C3" w:rsidP="004D43C4">
            <w:pPr>
              <w:widowControl w:val="0"/>
              <w:spacing w:before="120"/>
            </w:pPr>
            <w:r w:rsidRPr="00A860DF">
              <w:t>Trẻ có bất thường ở cổ, cột sống, thân mình, tay chân không?</w:t>
            </w:r>
          </w:p>
        </w:tc>
        <w:tc>
          <w:tcPr>
            <w:tcW w:w="354" w:type="pct"/>
            <w:tcBorders>
              <w:top w:val="single" w:sz="4" w:space="0" w:color="000000"/>
              <w:left w:val="single" w:sz="4" w:space="0" w:color="000000"/>
              <w:bottom w:val="single" w:sz="4" w:space="0" w:color="000000"/>
              <w:right w:val="single" w:sz="4" w:space="0" w:color="000000"/>
            </w:tcBorders>
            <w:shd w:val="clear" w:color="auto" w:fill="E5B8B7"/>
          </w:tcPr>
          <w:p w14:paraId="7674BE1B"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77ADF96E" w14:textId="77777777" w:rsidR="002349C3" w:rsidRPr="00A860DF" w:rsidRDefault="002349C3" w:rsidP="004D43C4">
            <w:pPr>
              <w:widowControl w:val="0"/>
              <w:spacing w:before="40"/>
            </w:pPr>
          </w:p>
        </w:tc>
      </w:tr>
      <w:tr w:rsidR="002349C3" w:rsidRPr="00A860DF" w14:paraId="2675222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5D51C0B" w14:textId="77777777" w:rsidR="002349C3" w:rsidRPr="00A860DF" w:rsidRDefault="002349C3" w:rsidP="004D43C4">
            <w:pPr>
              <w:widowControl w:val="0"/>
              <w:spacing w:before="120"/>
            </w:pPr>
            <w:r w:rsidRPr="00A860DF">
              <w:t>18</w:t>
            </w:r>
          </w:p>
        </w:tc>
        <w:tc>
          <w:tcPr>
            <w:tcW w:w="3911" w:type="pct"/>
            <w:tcBorders>
              <w:top w:val="single" w:sz="4" w:space="0" w:color="000000"/>
              <w:left w:val="single" w:sz="4" w:space="0" w:color="000000"/>
              <w:bottom w:val="single" w:sz="4" w:space="0" w:color="000000"/>
              <w:right w:val="single" w:sz="4" w:space="0" w:color="000000"/>
            </w:tcBorders>
          </w:tcPr>
          <w:p w14:paraId="5BA174E9" w14:textId="77777777" w:rsidR="002349C3" w:rsidRPr="00A860DF" w:rsidRDefault="002349C3" w:rsidP="004D43C4">
            <w:pPr>
              <w:widowControl w:val="0"/>
              <w:spacing w:before="120"/>
            </w:pPr>
            <w:r w:rsidRPr="00A860DF">
              <w:t>Trẻ có bất thường ở tai, bệnh về tai hoặc nghe kém không?</w:t>
            </w:r>
          </w:p>
        </w:tc>
        <w:tc>
          <w:tcPr>
            <w:tcW w:w="354" w:type="pct"/>
            <w:tcBorders>
              <w:top w:val="single" w:sz="4" w:space="0" w:color="000000"/>
              <w:left w:val="single" w:sz="4" w:space="0" w:color="000000"/>
              <w:bottom w:val="single" w:sz="4" w:space="0" w:color="000000"/>
              <w:right w:val="single" w:sz="4" w:space="0" w:color="000000"/>
            </w:tcBorders>
            <w:shd w:val="clear" w:color="auto" w:fill="E5B8B7"/>
          </w:tcPr>
          <w:p w14:paraId="5C0F0135"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46AE440B" w14:textId="77777777" w:rsidR="002349C3" w:rsidRPr="00A860DF" w:rsidRDefault="002349C3" w:rsidP="004D43C4">
            <w:pPr>
              <w:widowControl w:val="0"/>
              <w:spacing w:before="40"/>
            </w:pPr>
          </w:p>
        </w:tc>
      </w:tr>
      <w:tr w:rsidR="002349C3" w:rsidRPr="00A860DF" w14:paraId="4B62D61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6AC08EF" w14:textId="77777777" w:rsidR="002349C3" w:rsidRPr="00A860DF" w:rsidRDefault="002349C3" w:rsidP="004D43C4">
            <w:pPr>
              <w:widowControl w:val="0"/>
              <w:spacing w:before="120"/>
            </w:pPr>
            <w:r w:rsidRPr="00A860DF">
              <w:t>19</w:t>
            </w:r>
          </w:p>
        </w:tc>
        <w:tc>
          <w:tcPr>
            <w:tcW w:w="3911" w:type="pct"/>
            <w:tcBorders>
              <w:top w:val="single" w:sz="4" w:space="0" w:color="000000"/>
              <w:left w:val="single" w:sz="4" w:space="0" w:color="000000"/>
              <w:bottom w:val="single" w:sz="4" w:space="0" w:color="000000"/>
              <w:right w:val="single" w:sz="4" w:space="0" w:color="000000"/>
            </w:tcBorders>
          </w:tcPr>
          <w:p w14:paraId="40DF9FB3" w14:textId="77777777" w:rsidR="002349C3" w:rsidRPr="00A860DF" w:rsidRDefault="002349C3" w:rsidP="004D43C4">
            <w:pPr>
              <w:widowControl w:val="0"/>
              <w:spacing w:before="120"/>
            </w:pPr>
            <w:r w:rsidRPr="00A860DF">
              <w:t>Trẻ có bất thường ở mắt hoặc nhìn kém không?</w:t>
            </w:r>
          </w:p>
        </w:tc>
        <w:tc>
          <w:tcPr>
            <w:tcW w:w="354" w:type="pct"/>
            <w:tcBorders>
              <w:top w:val="single" w:sz="4" w:space="0" w:color="000000"/>
              <w:left w:val="single" w:sz="4" w:space="0" w:color="000000"/>
              <w:bottom w:val="single" w:sz="4" w:space="0" w:color="000000"/>
              <w:right w:val="single" w:sz="4" w:space="0" w:color="000000"/>
            </w:tcBorders>
            <w:shd w:val="clear" w:color="auto" w:fill="E5B8B7"/>
          </w:tcPr>
          <w:p w14:paraId="5DFE7F00"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075B0F33" w14:textId="77777777" w:rsidR="002349C3" w:rsidRPr="00A860DF" w:rsidRDefault="002349C3" w:rsidP="004D43C4">
            <w:pPr>
              <w:widowControl w:val="0"/>
              <w:spacing w:before="40"/>
            </w:pPr>
          </w:p>
        </w:tc>
      </w:tr>
      <w:tr w:rsidR="002349C3" w:rsidRPr="00A860DF" w14:paraId="4BB34F1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9BC23E6" w14:textId="77777777" w:rsidR="002349C3" w:rsidRPr="00A860DF" w:rsidRDefault="002349C3" w:rsidP="004D43C4">
            <w:pPr>
              <w:widowControl w:val="0"/>
              <w:spacing w:before="120"/>
            </w:pPr>
            <w:r w:rsidRPr="00A860DF">
              <w:t>20</w:t>
            </w:r>
          </w:p>
        </w:tc>
        <w:tc>
          <w:tcPr>
            <w:tcW w:w="3911" w:type="pct"/>
            <w:tcBorders>
              <w:top w:val="single" w:sz="4" w:space="0" w:color="000000"/>
              <w:left w:val="single" w:sz="4" w:space="0" w:color="000000"/>
              <w:bottom w:val="single" w:sz="4" w:space="0" w:color="000000"/>
              <w:right w:val="single" w:sz="4" w:space="0" w:color="000000"/>
            </w:tcBorders>
          </w:tcPr>
          <w:p w14:paraId="31B9E57A" w14:textId="77777777" w:rsidR="002349C3" w:rsidRPr="00A860DF" w:rsidRDefault="002349C3" w:rsidP="004D43C4">
            <w:pPr>
              <w:widowControl w:val="0"/>
              <w:spacing w:before="120"/>
            </w:pPr>
            <w:r w:rsidRPr="00A860DF">
              <w:t xml:space="preserve">Trẻ có các bất thường nào khác không? </w:t>
            </w:r>
            <w:r w:rsidRPr="00A860DF">
              <w:rPr>
                <w:i/>
              </w:rPr>
              <w:t>VD: mặt, môi/ hàm ếch,…</w:t>
            </w:r>
          </w:p>
        </w:tc>
        <w:tc>
          <w:tcPr>
            <w:tcW w:w="354" w:type="pct"/>
            <w:tcBorders>
              <w:top w:val="single" w:sz="4" w:space="0" w:color="000000"/>
              <w:left w:val="single" w:sz="4" w:space="0" w:color="000000"/>
              <w:bottom w:val="single" w:sz="4" w:space="0" w:color="000000"/>
              <w:right w:val="single" w:sz="4" w:space="0" w:color="000000"/>
            </w:tcBorders>
            <w:shd w:val="clear" w:color="auto" w:fill="E5B8B7"/>
          </w:tcPr>
          <w:p w14:paraId="43A558A1" w14:textId="77777777" w:rsidR="002349C3" w:rsidRPr="00A860DF" w:rsidRDefault="002349C3" w:rsidP="004D43C4">
            <w:pPr>
              <w:widowControl w:val="0"/>
              <w:spacing w:before="120"/>
            </w:pPr>
          </w:p>
        </w:tc>
        <w:tc>
          <w:tcPr>
            <w:tcW w:w="496" w:type="pct"/>
            <w:tcBorders>
              <w:top w:val="single" w:sz="4" w:space="0" w:color="000000"/>
              <w:left w:val="single" w:sz="4" w:space="0" w:color="000000"/>
              <w:bottom w:val="single" w:sz="4" w:space="0" w:color="000000"/>
              <w:right w:val="single" w:sz="4" w:space="0" w:color="000000"/>
            </w:tcBorders>
            <w:shd w:val="clear" w:color="auto" w:fill="FFFFFF"/>
          </w:tcPr>
          <w:p w14:paraId="3945F420" w14:textId="77777777" w:rsidR="002349C3" w:rsidRPr="00A860DF" w:rsidRDefault="002349C3" w:rsidP="004D43C4">
            <w:pPr>
              <w:widowControl w:val="0"/>
              <w:spacing w:before="40"/>
            </w:pPr>
          </w:p>
        </w:tc>
      </w:tr>
    </w:tbl>
    <w:p w14:paraId="38EDC234" w14:textId="77777777" w:rsidR="002349C3" w:rsidRPr="001B4450" w:rsidRDefault="002349C3" w:rsidP="004D43C4">
      <w:pPr>
        <w:widowControl w:val="0"/>
        <w:spacing w:before="120" w:after="60"/>
        <w:ind w:firstLine="567"/>
        <w:rPr>
          <w:b/>
          <w:i/>
          <w:sz w:val="26"/>
          <w:szCs w:val="26"/>
        </w:rPr>
      </w:pPr>
    </w:p>
    <w:p w14:paraId="14401C1C" w14:textId="4871EB78" w:rsidR="002349C3" w:rsidRPr="001B4450" w:rsidRDefault="002349C3" w:rsidP="004D43C4">
      <w:pPr>
        <w:widowControl w:val="0"/>
        <w:spacing w:before="120" w:after="60"/>
        <w:ind w:firstLine="567"/>
        <w:rPr>
          <w:i/>
          <w:sz w:val="26"/>
          <w:szCs w:val="26"/>
        </w:rPr>
      </w:pPr>
      <w:r w:rsidRPr="001B4450">
        <w:rPr>
          <w:b/>
          <w:i/>
          <w:sz w:val="26"/>
          <w:szCs w:val="26"/>
        </w:rPr>
        <w:t>Đánh giá:</w:t>
      </w:r>
      <w:r w:rsidRPr="001B4450">
        <w:rPr>
          <w:i/>
          <w:sz w:val="26"/>
          <w:szCs w:val="26"/>
        </w:rPr>
        <w:t xml:space="preserve"> </w:t>
      </w:r>
    </w:p>
    <w:p w14:paraId="7A832221"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13C14287"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7821F64D"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49F2F031"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07F56A56" w14:textId="77777777" w:rsidR="002349C3" w:rsidRPr="001B4450" w:rsidRDefault="002349C3"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sidR="0027104E">
        <w:rPr>
          <w:bCs/>
          <w:sz w:val="26"/>
          <w:szCs w:val="26"/>
          <w:lang w:val="vi-VN"/>
        </w:rPr>
        <w:t>..</w:t>
      </w:r>
      <w:r w:rsidRPr="001B4450">
        <w:rPr>
          <w:bCs/>
          <w:sz w:val="26"/>
          <w:szCs w:val="26"/>
        </w:rPr>
        <w:t>……………</w:t>
      </w:r>
    </w:p>
    <w:p w14:paraId="6CFD133F" w14:textId="77777777" w:rsidR="002349C3" w:rsidRPr="001B4450" w:rsidRDefault="002349C3"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 xml:space="preserve">ời sàng lọc  </w:t>
      </w:r>
      <w:r w:rsidRPr="001B4450">
        <w:rPr>
          <w:bCs/>
          <w:sz w:val="26"/>
          <w:szCs w:val="26"/>
        </w:rPr>
        <w:t>……………</w:t>
      </w:r>
      <w:r w:rsidRPr="001B4450">
        <w:rPr>
          <w:b/>
          <w:sz w:val="26"/>
          <w:szCs w:val="26"/>
        </w:rPr>
        <w:t>Quan hệ với trẻ</w:t>
      </w:r>
      <w:r w:rsidRPr="001B4450">
        <w:rPr>
          <w:bCs/>
          <w:sz w:val="26"/>
          <w:szCs w:val="26"/>
        </w:rPr>
        <w:t>…</w:t>
      </w:r>
      <w:r w:rsidR="0027104E">
        <w:rPr>
          <w:bCs/>
          <w:sz w:val="26"/>
          <w:szCs w:val="26"/>
          <w:lang w:val="vi-VN"/>
        </w:rPr>
        <w:t>........</w:t>
      </w:r>
      <w:r w:rsidRPr="001B4450">
        <w:rPr>
          <w:bCs/>
          <w:sz w:val="26"/>
          <w:szCs w:val="26"/>
        </w:rPr>
        <w:t>……</w:t>
      </w:r>
      <w:r w:rsidRPr="001B4450">
        <w:rPr>
          <w:b/>
          <w:sz w:val="26"/>
          <w:szCs w:val="26"/>
        </w:rPr>
        <w:t xml:space="preserve"> </w:t>
      </w:r>
    </w:p>
    <w:p w14:paraId="43D845F5" w14:textId="77777777" w:rsidR="002349C3" w:rsidRDefault="002349C3" w:rsidP="004D43C4">
      <w:pPr>
        <w:widowControl w:val="0"/>
        <w:spacing w:before="120" w:after="60"/>
        <w:ind w:firstLine="567"/>
        <w:rPr>
          <w:b/>
          <w:sz w:val="26"/>
          <w:szCs w:val="26"/>
          <w:lang w:val="vi-VN"/>
        </w:rPr>
      </w:pPr>
      <w:r w:rsidRPr="001B4450">
        <w:rPr>
          <w:bCs/>
          <w:sz w:val="26"/>
          <w:szCs w:val="26"/>
        </w:rPr>
        <w:br w:type="page"/>
      </w:r>
      <w:r w:rsidRPr="001B4450">
        <w:rPr>
          <w:b/>
          <w:sz w:val="26"/>
          <w:szCs w:val="26"/>
        </w:rPr>
        <w:lastRenderedPageBreak/>
        <w:t>Phiếu 3. Bộ câu hỏi sàng lọc rối loạn phát triển ở trẻ 6 tháng tuổi</w:t>
      </w:r>
    </w:p>
    <w:p w14:paraId="254B4FF9" w14:textId="71A783ED" w:rsidR="00C87F0E" w:rsidRPr="001B4450" w:rsidRDefault="00C87F0E" w:rsidP="004D43C4">
      <w:pPr>
        <w:widowControl w:val="0"/>
        <w:spacing w:before="120" w:after="60"/>
        <w:ind w:firstLine="567"/>
        <w:jc w:val="center"/>
        <w:rPr>
          <w:b/>
          <w:sz w:val="26"/>
          <w:szCs w:val="26"/>
        </w:rPr>
      </w:pPr>
      <w:r>
        <w:rPr>
          <w:i/>
          <w:sz w:val="28"/>
          <w:szCs w:val="28"/>
          <w:lang w:val="sv-SE"/>
        </w:rPr>
        <w:t>(Dùng cho trẻ 6 tháng đến dưới 9 tháng tuổi</w:t>
      </w:r>
      <w:r w:rsidRPr="00635FDF">
        <w:rPr>
          <w:i/>
          <w:sz w:val="28"/>
          <w:szCs w:val="28"/>
          <w:lang w:val="sv-SE"/>
        </w:rPr>
        <w:t>)</w:t>
      </w:r>
    </w:p>
    <w:p w14:paraId="556333E8" w14:textId="77777777" w:rsidR="00B10E41" w:rsidRDefault="00B10E41" w:rsidP="004D43C4">
      <w:pPr>
        <w:widowControl w:val="0"/>
        <w:spacing w:before="240" w:after="60"/>
        <w:ind w:firstLine="567"/>
        <w:jc w:val="both"/>
        <w:rPr>
          <w:sz w:val="26"/>
          <w:szCs w:val="26"/>
          <w:lang w:val="vi-VN"/>
        </w:rPr>
      </w:pPr>
    </w:p>
    <w:p w14:paraId="5B009B66" w14:textId="77777777" w:rsidR="0027104E" w:rsidRPr="005A1CF9" w:rsidRDefault="0027104E"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41567843"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Phường)...........</w:t>
      </w:r>
    </w:p>
    <w:p w14:paraId="2D5084DF"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05063363"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6760"/>
        <w:gridCol w:w="497"/>
        <w:gridCol w:w="870"/>
      </w:tblGrid>
      <w:tr w:rsidR="002349C3" w:rsidRPr="0027104E" w14:paraId="6EE19ACD" w14:textId="77777777" w:rsidTr="004D43C4">
        <w:tc>
          <w:tcPr>
            <w:tcW w:w="0" w:type="auto"/>
            <w:shd w:val="clear" w:color="auto" w:fill="C6D9F1"/>
          </w:tcPr>
          <w:p w14:paraId="59EDFE4F" w14:textId="77777777" w:rsidR="002349C3" w:rsidRPr="005A1CF9" w:rsidRDefault="002349C3" w:rsidP="004D43C4">
            <w:pPr>
              <w:widowControl w:val="0"/>
              <w:spacing w:before="40"/>
              <w:rPr>
                <w:b/>
                <w:lang w:val="vi-VN"/>
              </w:rPr>
            </w:pPr>
          </w:p>
        </w:tc>
        <w:tc>
          <w:tcPr>
            <w:tcW w:w="0" w:type="auto"/>
            <w:shd w:val="clear" w:color="auto" w:fill="C6D9F1"/>
          </w:tcPr>
          <w:p w14:paraId="1A41F006"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0" w:type="auto"/>
            <w:shd w:val="clear" w:color="auto" w:fill="C6D9F1"/>
          </w:tcPr>
          <w:p w14:paraId="6EA1C90E" w14:textId="77777777" w:rsidR="002349C3" w:rsidRPr="0027104E" w:rsidRDefault="002349C3" w:rsidP="004D43C4">
            <w:pPr>
              <w:widowControl w:val="0"/>
              <w:spacing w:before="120"/>
            </w:pPr>
            <w:r w:rsidRPr="0027104E">
              <w:t>Có</w:t>
            </w:r>
          </w:p>
        </w:tc>
        <w:tc>
          <w:tcPr>
            <w:tcW w:w="0" w:type="auto"/>
            <w:shd w:val="clear" w:color="auto" w:fill="E5B8B7"/>
          </w:tcPr>
          <w:p w14:paraId="4FAB04BD" w14:textId="77777777" w:rsidR="002349C3" w:rsidRPr="0027104E" w:rsidRDefault="002349C3" w:rsidP="004D43C4">
            <w:pPr>
              <w:widowControl w:val="0"/>
              <w:spacing w:before="120"/>
            </w:pPr>
            <w:r w:rsidRPr="0027104E">
              <w:t xml:space="preserve">Không </w:t>
            </w:r>
          </w:p>
        </w:tc>
      </w:tr>
      <w:tr w:rsidR="002349C3" w:rsidRPr="0027104E" w14:paraId="555E0EC3" w14:textId="77777777" w:rsidTr="004D43C4">
        <w:tc>
          <w:tcPr>
            <w:tcW w:w="0" w:type="auto"/>
            <w:tcBorders>
              <w:top w:val="single" w:sz="4" w:space="0" w:color="000000"/>
              <w:left w:val="single" w:sz="4" w:space="0" w:color="000000"/>
              <w:bottom w:val="single" w:sz="4" w:space="0" w:color="000000"/>
              <w:right w:val="single" w:sz="4" w:space="0" w:color="000000"/>
            </w:tcBorders>
          </w:tcPr>
          <w:p w14:paraId="5FFCAA00"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7B12A1D4" w14:textId="77777777" w:rsidR="002349C3" w:rsidRPr="0027104E" w:rsidRDefault="002349C3" w:rsidP="004D43C4">
            <w:pPr>
              <w:widowControl w:val="0"/>
              <w:spacing w:before="120"/>
              <w:rPr>
                <w:b/>
              </w:rPr>
            </w:pPr>
            <w:r w:rsidRPr="0027104E">
              <w:rPr>
                <w:b/>
              </w:rPr>
              <w:t>Giao tiếp:</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4D74E6F"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22E8BB16" w14:textId="77777777" w:rsidR="002349C3" w:rsidRPr="0027104E" w:rsidRDefault="002349C3" w:rsidP="004D43C4">
            <w:pPr>
              <w:widowControl w:val="0"/>
              <w:spacing w:before="120"/>
            </w:pPr>
          </w:p>
        </w:tc>
      </w:tr>
      <w:tr w:rsidR="002349C3" w:rsidRPr="0027104E" w14:paraId="522C7EC6" w14:textId="77777777" w:rsidTr="004D43C4">
        <w:tc>
          <w:tcPr>
            <w:tcW w:w="0" w:type="auto"/>
          </w:tcPr>
          <w:p w14:paraId="14692B87" w14:textId="77777777" w:rsidR="002349C3" w:rsidRPr="0027104E" w:rsidRDefault="002349C3" w:rsidP="004D43C4">
            <w:pPr>
              <w:widowControl w:val="0"/>
              <w:spacing w:before="40"/>
            </w:pPr>
            <w:r w:rsidRPr="0027104E">
              <w:t>1</w:t>
            </w:r>
          </w:p>
        </w:tc>
        <w:tc>
          <w:tcPr>
            <w:tcW w:w="0" w:type="auto"/>
          </w:tcPr>
          <w:p w14:paraId="21B7A7F8" w14:textId="77777777" w:rsidR="002349C3" w:rsidRPr="0027104E" w:rsidRDefault="002349C3" w:rsidP="004D43C4">
            <w:pPr>
              <w:widowControl w:val="0"/>
              <w:spacing w:before="120"/>
            </w:pPr>
            <w:r w:rsidRPr="0027104E">
              <w:t>Trẻ có quay lại nhìn khi bạn gọi hoặc có tiếng động mạnh không?</w:t>
            </w:r>
          </w:p>
        </w:tc>
        <w:tc>
          <w:tcPr>
            <w:tcW w:w="0" w:type="auto"/>
            <w:shd w:val="clear" w:color="auto" w:fill="FFFFFF"/>
          </w:tcPr>
          <w:p w14:paraId="1DB3AB57" w14:textId="77777777" w:rsidR="002349C3" w:rsidRPr="0027104E" w:rsidRDefault="002349C3" w:rsidP="004D43C4">
            <w:pPr>
              <w:widowControl w:val="0"/>
              <w:spacing w:before="120"/>
            </w:pPr>
          </w:p>
        </w:tc>
        <w:tc>
          <w:tcPr>
            <w:tcW w:w="0" w:type="auto"/>
            <w:shd w:val="clear" w:color="auto" w:fill="E5B8B7"/>
          </w:tcPr>
          <w:p w14:paraId="10C0DEB5" w14:textId="77777777" w:rsidR="002349C3" w:rsidRPr="0027104E" w:rsidRDefault="002349C3" w:rsidP="004D43C4">
            <w:pPr>
              <w:widowControl w:val="0"/>
              <w:spacing w:before="120"/>
            </w:pPr>
          </w:p>
        </w:tc>
      </w:tr>
      <w:tr w:rsidR="002349C3" w:rsidRPr="0027104E" w14:paraId="6838DBB3" w14:textId="77777777" w:rsidTr="004D43C4">
        <w:tc>
          <w:tcPr>
            <w:tcW w:w="0" w:type="auto"/>
          </w:tcPr>
          <w:p w14:paraId="1008548A" w14:textId="77777777" w:rsidR="002349C3" w:rsidRPr="0027104E" w:rsidRDefault="002349C3" w:rsidP="004D43C4">
            <w:pPr>
              <w:widowControl w:val="0"/>
              <w:spacing w:before="40"/>
            </w:pPr>
            <w:r w:rsidRPr="0027104E">
              <w:t>2</w:t>
            </w:r>
          </w:p>
        </w:tc>
        <w:tc>
          <w:tcPr>
            <w:tcW w:w="0" w:type="auto"/>
          </w:tcPr>
          <w:p w14:paraId="2A9FE71C" w14:textId="77777777" w:rsidR="002349C3" w:rsidRPr="0027104E" w:rsidRDefault="002349C3" w:rsidP="004D43C4">
            <w:pPr>
              <w:widowControl w:val="0"/>
              <w:spacing w:before="120"/>
            </w:pPr>
            <w:r w:rsidRPr="0027104E">
              <w:t>Trẻ có phát ra những âm thanh như “da”, “ga”, “ca” và “ba” không?</w:t>
            </w:r>
          </w:p>
        </w:tc>
        <w:tc>
          <w:tcPr>
            <w:tcW w:w="0" w:type="auto"/>
            <w:shd w:val="clear" w:color="auto" w:fill="FFFFFF"/>
          </w:tcPr>
          <w:p w14:paraId="5371E0C2" w14:textId="77777777" w:rsidR="002349C3" w:rsidRPr="0027104E" w:rsidRDefault="002349C3" w:rsidP="004D43C4">
            <w:pPr>
              <w:widowControl w:val="0"/>
              <w:spacing w:before="120"/>
            </w:pPr>
          </w:p>
        </w:tc>
        <w:tc>
          <w:tcPr>
            <w:tcW w:w="0" w:type="auto"/>
            <w:shd w:val="clear" w:color="auto" w:fill="E5B8B7"/>
          </w:tcPr>
          <w:p w14:paraId="52C8462C" w14:textId="77777777" w:rsidR="002349C3" w:rsidRPr="0027104E" w:rsidRDefault="002349C3" w:rsidP="004D43C4">
            <w:pPr>
              <w:widowControl w:val="0"/>
              <w:spacing w:before="120"/>
            </w:pPr>
          </w:p>
        </w:tc>
      </w:tr>
      <w:tr w:rsidR="002349C3" w:rsidRPr="0027104E" w14:paraId="44D3BF7E" w14:textId="77777777" w:rsidTr="004D43C4">
        <w:tc>
          <w:tcPr>
            <w:tcW w:w="0" w:type="auto"/>
          </w:tcPr>
          <w:p w14:paraId="68515A6F" w14:textId="77777777" w:rsidR="002349C3" w:rsidRPr="0027104E" w:rsidRDefault="002349C3" w:rsidP="004D43C4">
            <w:pPr>
              <w:widowControl w:val="0"/>
              <w:spacing w:before="40"/>
            </w:pPr>
            <w:r w:rsidRPr="0027104E">
              <w:t>3</w:t>
            </w:r>
          </w:p>
        </w:tc>
        <w:tc>
          <w:tcPr>
            <w:tcW w:w="0" w:type="auto"/>
          </w:tcPr>
          <w:p w14:paraId="1407508F" w14:textId="77777777" w:rsidR="002349C3" w:rsidRPr="0027104E" w:rsidRDefault="002349C3" w:rsidP="004D43C4">
            <w:pPr>
              <w:widowControl w:val="0"/>
              <w:spacing w:before="120"/>
            </w:pPr>
            <w:r w:rsidRPr="0027104E">
              <w:t>Trẻ có đáp những âm thanh khi bạn chơi với trẻ không?</w:t>
            </w:r>
          </w:p>
        </w:tc>
        <w:tc>
          <w:tcPr>
            <w:tcW w:w="0" w:type="auto"/>
            <w:shd w:val="clear" w:color="auto" w:fill="FFFFFF"/>
          </w:tcPr>
          <w:p w14:paraId="77AA3791" w14:textId="77777777" w:rsidR="002349C3" w:rsidRPr="0027104E" w:rsidRDefault="002349C3" w:rsidP="004D43C4">
            <w:pPr>
              <w:widowControl w:val="0"/>
              <w:spacing w:before="120"/>
            </w:pPr>
          </w:p>
        </w:tc>
        <w:tc>
          <w:tcPr>
            <w:tcW w:w="0" w:type="auto"/>
            <w:shd w:val="clear" w:color="auto" w:fill="E5B8B7"/>
          </w:tcPr>
          <w:p w14:paraId="5822A9AA" w14:textId="77777777" w:rsidR="002349C3" w:rsidRPr="0027104E" w:rsidRDefault="002349C3" w:rsidP="004D43C4">
            <w:pPr>
              <w:widowControl w:val="0"/>
              <w:spacing w:before="120"/>
            </w:pPr>
          </w:p>
        </w:tc>
      </w:tr>
      <w:tr w:rsidR="002349C3" w:rsidRPr="0027104E" w14:paraId="66AC420A" w14:textId="77777777" w:rsidTr="004D43C4">
        <w:tc>
          <w:tcPr>
            <w:tcW w:w="0" w:type="auto"/>
            <w:tcBorders>
              <w:top w:val="single" w:sz="4" w:space="0" w:color="000000"/>
              <w:left w:val="single" w:sz="4" w:space="0" w:color="000000"/>
              <w:bottom w:val="single" w:sz="4" w:space="0" w:color="000000"/>
              <w:right w:val="single" w:sz="4" w:space="0" w:color="000000"/>
            </w:tcBorders>
          </w:tcPr>
          <w:p w14:paraId="0A660B5C"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07CE7FF3" w14:textId="77777777" w:rsidR="002349C3" w:rsidRPr="0027104E" w:rsidRDefault="002349C3" w:rsidP="004D43C4">
            <w:pPr>
              <w:widowControl w:val="0"/>
              <w:spacing w:before="120"/>
              <w:rPr>
                <w:b/>
              </w:rPr>
            </w:pPr>
            <w:r w:rsidRPr="0027104E">
              <w:rPr>
                <w:b/>
              </w:rPr>
              <w:t>Vận động thô:</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80F313F"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9E0F88F" w14:textId="77777777" w:rsidR="002349C3" w:rsidRPr="0027104E" w:rsidRDefault="002349C3" w:rsidP="004D43C4">
            <w:pPr>
              <w:widowControl w:val="0"/>
              <w:spacing w:before="120"/>
            </w:pPr>
          </w:p>
        </w:tc>
      </w:tr>
      <w:tr w:rsidR="002349C3" w:rsidRPr="0027104E" w14:paraId="1FFF3928" w14:textId="77777777" w:rsidTr="004D43C4">
        <w:tc>
          <w:tcPr>
            <w:tcW w:w="0" w:type="auto"/>
          </w:tcPr>
          <w:p w14:paraId="796E6D65" w14:textId="77777777" w:rsidR="002349C3" w:rsidRPr="0027104E" w:rsidRDefault="002349C3" w:rsidP="004D43C4">
            <w:pPr>
              <w:widowControl w:val="0"/>
              <w:spacing w:before="40"/>
            </w:pPr>
            <w:r w:rsidRPr="0027104E">
              <w:t>4</w:t>
            </w:r>
          </w:p>
        </w:tc>
        <w:tc>
          <w:tcPr>
            <w:tcW w:w="0" w:type="auto"/>
          </w:tcPr>
          <w:p w14:paraId="1C67ADE2" w14:textId="77777777" w:rsidR="002349C3" w:rsidRPr="0027104E" w:rsidRDefault="002349C3" w:rsidP="004D43C4">
            <w:pPr>
              <w:widowControl w:val="0"/>
              <w:spacing w:before="120"/>
            </w:pPr>
            <w:r w:rsidRPr="0027104E">
              <w:t>Trẻ có biết lẫy từ tư thế nằm ngửa sang nằm sấp không?</w:t>
            </w:r>
            <w:r w:rsidRPr="0027104E">
              <w:tab/>
            </w:r>
          </w:p>
        </w:tc>
        <w:tc>
          <w:tcPr>
            <w:tcW w:w="0" w:type="auto"/>
            <w:shd w:val="clear" w:color="auto" w:fill="FFFFFF"/>
          </w:tcPr>
          <w:p w14:paraId="50868A0C" w14:textId="77777777" w:rsidR="002349C3" w:rsidRPr="0027104E" w:rsidRDefault="002349C3" w:rsidP="004D43C4">
            <w:pPr>
              <w:widowControl w:val="0"/>
              <w:spacing w:before="120"/>
            </w:pPr>
          </w:p>
        </w:tc>
        <w:tc>
          <w:tcPr>
            <w:tcW w:w="0" w:type="auto"/>
            <w:shd w:val="clear" w:color="auto" w:fill="E5B8B7"/>
          </w:tcPr>
          <w:p w14:paraId="546ACB1F" w14:textId="77777777" w:rsidR="002349C3" w:rsidRPr="0027104E" w:rsidRDefault="002349C3" w:rsidP="004D43C4">
            <w:pPr>
              <w:widowControl w:val="0"/>
              <w:spacing w:before="120"/>
            </w:pPr>
          </w:p>
        </w:tc>
      </w:tr>
      <w:tr w:rsidR="002349C3" w:rsidRPr="0027104E" w14:paraId="13924B54" w14:textId="77777777" w:rsidTr="004D43C4">
        <w:tc>
          <w:tcPr>
            <w:tcW w:w="0" w:type="auto"/>
          </w:tcPr>
          <w:p w14:paraId="1D4085A8" w14:textId="77777777" w:rsidR="002349C3" w:rsidRPr="0027104E" w:rsidRDefault="002349C3" w:rsidP="004D43C4">
            <w:pPr>
              <w:widowControl w:val="0"/>
              <w:spacing w:before="40"/>
            </w:pPr>
            <w:r w:rsidRPr="0027104E">
              <w:t>5</w:t>
            </w:r>
          </w:p>
        </w:tc>
        <w:tc>
          <w:tcPr>
            <w:tcW w:w="0" w:type="auto"/>
          </w:tcPr>
          <w:p w14:paraId="4F543481" w14:textId="77777777" w:rsidR="002349C3" w:rsidRPr="0027104E" w:rsidRDefault="002349C3" w:rsidP="004D43C4">
            <w:pPr>
              <w:widowControl w:val="0"/>
              <w:spacing w:before="120"/>
            </w:pPr>
            <w:r w:rsidRPr="0027104E">
              <w:t>Trẻ có ngồi chống hai tay được không?</w:t>
            </w:r>
          </w:p>
        </w:tc>
        <w:tc>
          <w:tcPr>
            <w:tcW w:w="0" w:type="auto"/>
            <w:shd w:val="clear" w:color="auto" w:fill="FFFFFF"/>
          </w:tcPr>
          <w:p w14:paraId="6C6F14B9" w14:textId="77777777" w:rsidR="002349C3" w:rsidRPr="0027104E" w:rsidRDefault="002349C3" w:rsidP="004D43C4">
            <w:pPr>
              <w:widowControl w:val="0"/>
              <w:spacing w:before="120"/>
            </w:pPr>
          </w:p>
        </w:tc>
        <w:tc>
          <w:tcPr>
            <w:tcW w:w="0" w:type="auto"/>
            <w:shd w:val="clear" w:color="auto" w:fill="E5B8B7"/>
          </w:tcPr>
          <w:p w14:paraId="7C7AF191" w14:textId="77777777" w:rsidR="002349C3" w:rsidRPr="0027104E" w:rsidRDefault="002349C3" w:rsidP="004D43C4">
            <w:pPr>
              <w:widowControl w:val="0"/>
              <w:spacing w:before="120"/>
            </w:pPr>
          </w:p>
        </w:tc>
      </w:tr>
      <w:tr w:rsidR="002349C3" w:rsidRPr="0027104E" w14:paraId="6D80995E" w14:textId="77777777" w:rsidTr="004D43C4">
        <w:tc>
          <w:tcPr>
            <w:tcW w:w="0" w:type="auto"/>
          </w:tcPr>
          <w:p w14:paraId="6E608E89" w14:textId="77777777" w:rsidR="002349C3" w:rsidRPr="0027104E" w:rsidRDefault="002349C3" w:rsidP="004D43C4">
            <w:pPr>
              <w:widowControl w:val="0"/>
              <w:spacing w:before="40"/>
            </w:pPr>
            <w:r w:rsidRPr="0027104E">
              <w:t>6</w:t>
            </w:r>
          </w:p>
        </w:tc>
        <w:tc>
          <w:tcPr>
            <w:tcW w:w="0" w:type="auto"/>
          </w:tcPr>
          <w:p w14:paraId="09490061" w14:textId="77777777" w:rsidR="002349C3" w:rsidRPr="0027104E" w:rsidRDefault="002349C3" w:rsidP="004D43C4">
            <w:pPr>
              <w:widowControl w:val="0"/>
              <w:spacing w:before="120"/>
            </w:pPr>
            <w:r w:rsidRPr="0027104E">
              <w:t>Trẻ có thể trườn bò bằng tay và hai gối không?</w:t>
            </w:r>
          </w:p>
        </w:tc>
        <w:tc>
          <w:tcPr>
            <w:tcW w:w="0" w:type="auto"/>
            <w:shd w:val="clear" w:color="auto" w:fill="FFFFFF"/>
          </w:tcPr>
          <w:p w14:paraId="50A03E36" w14:textId="77777777" w:rsidR="002349C3" w:rsidRPr="0027104E" w:rsidRDefault="002349C3" w:rsidP="004D43C4">
            <w:pPr>
              <w:widowControl w:val="0"/>
              <w:spacing w:before="120"/>
            </w:pPr>
          </w:p>
        </w:tc>
        <w:tc>
          <w:tcPr>
            <w:tcW w:w="0" w:type="auto"/>
            <w:shd w:val="clear" w:color="auto" w:fill="E5B8B7"/>
          </w:tcPr>
          <w:p w14:paraId="2E7F8791" w14:textId="77777777" w:rsidR="002349C3" w:rsidRPr="0027104E" w:rsidRDefault="002349C3" w:rsidP="004D43C4">
            <w:pPr>
              <w:widowControl w:val="0"/>
              <w:spacing w:before="120"/>
            </w:pPr>
          </w:p>
        </w:tc>
      </w:tr>
      <w:tr w:rsidR="002349C3" w:rsidRPr="0027104E" w14:paraId="5FD18DC5" w14:textId="77777777" w:rsidTr="004D43C4">
        <w:tc>
          <w:tcPr>
            <w:tcW w:w="0" w:type="auto"/>
            <w:tcBorders>
              <w:top w:val="single" w:sz="4" w:space="0" w:color="000000"/>
              <w:left w:val="single" w:sz="4" w:space="0" w:color="000000"/>
              <w:bottom w:val="single" w:sz="4" w:space="0" w:color="000000"/>
              <w:right w:val="single" w:sz="4" w:space="0" w:color="000000"/>
            </w:tcBorders>
          </w:tcPr>
          <w:p w14:paraId="7988A73A"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0A84547C" w14:textId="77777777" w:rsidR="002349C3" w:rsidRPr="0027104E" w:rsidRDefault="002349C3" w:rsidP="004D43C4">
            <w:pPr>
              <w:widowControl w:val="0"/>
              <w:spacing w:before="120"/>
              <w:rPr>
                <w:b/>
              </w:rPr>
            </w:pPr>
            <w:r w:rsidRPr="0027104E">
              <w:rPr>
                <w:b/>
              </w:rPr>
              <w:t>Vận động tin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1A9C8A1"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39828914" w14:textId="77777777" w:rsidR="002349C3" w:rsidRPr="0027104E" w:rsidRDefault="002349C3" w:rsidP="004D43C4">
            <w:pPr>
              <w:widowControl w:val="0"/>
              <w:spacing w:before="120"/>
            </w:pPr>
          </w:p>
        </w:tc>
      </w:tr>
      <w:tr w:rsidR="002349C3" w:rsidRPr="0027104E" w14:paraId="2CCC2E66" w14:textId="77777777" w:rsidTr="004D43C4">
        <w:tc>
          <w:tcPr>
            <w:tcW w:w="0" w:type="auto"/>
          </w:tcPr>
          <w:p w14:paraId="05389FAD" w14:textId="77777777" w:rsidR="002349C3" w:rsidRPr="0027104E" w:rsidRDefault="002349C3" w:rsidP="004D43C4">
            <w:pPr>
              <w:widowControl w:val="0"/>
              <w:spacing w:before="40"/>
            </w:pPr>
            <w:r w:rsidRPr="0027104E">
              <w:t>7</w:t>
            </w:r>
          </w:p>
        </w:tc>
        <w:tc>
          <w:tcPr>
            <w:tcW w:w="0" w:type="auto"/>
          </w:tcPr>
          <w:p w14:paraId="685272E8" w14:textId="77777777" w:rsidR="002349C3" w:rsidRPr="0027104E" w:rsidRDefault="002349C3" w:rsidP="004D43C4">
            <w:pPr>
              <w:widowControl w:val="0"/>
              <w:spacing w:before="120"/>
            </w:pPr>
            <w:r w:rsidRPr="0027104E">
              <w:t>Trẻ có biết với tay lấy đồ vật bằng một và hai tay không?</w:t>
            </w:r>
          </w:p>
        </w:tc>
        <w:tc>
          <w:tcPr>
            <w:tcW w:w="0" w:type="auto"/>
            <w:shd w:val="clear" w:color="auto" w:fill="FFFFFF"/>
          </w:tcPr>
          <w:p w14:paraId="3E0F1DED" w14:textId="77777777" w:rsidR="002349C3" w:rsidRPr="0027104E" w:rsidRDefault="002349C3" w:rsidP="004D43C4">
            <w:pPr>
              <w:widowControl w:val="0"/>
              <w:spacing w:before="120"/>
            </w:pPr>
          </w:p>
        </w:tc>
        <w:tc>
          <w:tcPr>
            <w:tcW w:w="0" w:type="auto"/>
            <w:shd w:val="clear" w:color="auto" w:fill="E5B8B7"/>
          </w:tcPr>
          <w:p w14:paraId="64FBD94C" w14:textId="77777777" w:rsidR="002349C3" w:rsidRPr="0027104E" w:rsidRDefault="002349C3" w:rsidP="004D43C4">
            <w:pPr>
              <w:widowControl w:val="0"/>
              <w:spacing w:before="120"/>
            </w:pPr>
          </w:p>
        </w:tc>
      </w:tr>
      <w:tr w:rsidR="002349C3" w:rsidRPr="0027104E" w14:paraId="6DFEF992" w14:textId="77777777" w:rsidTr="004D43C4">
        <w:tc>
          <w:tcPr>
            <w:tcW w:w="0" w:type="auto"/>
          </w:tcPr>
          <w:p w14:paraId="301CC736" w14:textId="77777777" w:rsidR="002349C3" w:rsidRPr="0027104E" w:rsidRDefault="002349C3" w:rsidP="004D43C4">
            <w:pPr>
              <w:widowControl w:val="0"/>
              <w:spacing w:before="40"/>
            </w:pPr>
            <w:r w:rsidRPr="0027104E">
              <w:t>8</w:t>
            </w:r>
          </w:p>
        </w:tc>
        <w:tc>
          <w:tcPr>
            <w:tcW w:w="0" w:type="auto"/>
          </w:tcPr>
          <w:p w14:paraId="5B133962" w14:textId="77777777" w:rsidR="002349C3" w:rsidRPr="0027104E" w:rsidRDefault="002349C3" w:rsidP="004D43C4">
            <w:pPr>
              <w:widowControl w:val="0"/>
              <w:spacing w:before="120"/>
            </w:pPr>
            <w:r w:rsidRPr="0027104E">
              <w:t>Trẻ có biết cầm đồ chơi nhỏ bằng bàn tay/ các ngón tay không?</w:t>
            </w:r>
          </w:p>
        </w:tc>
        <w:tc>
          <w:tcPr>
            <w:tcW w:w="0" w:type="auto"/>
            <w:shd w:val="clear" w:color="auto" w:fill="FFFFFF"/>
          </w:tcPr>
          <w:p w14:paraId="0B8D4B7B" w14:textId="77777777" w:rsidR="002349C3" w:rsidRPr="0027104E" w:rsidRDefault="002349C3" w:rsidP="004D43C4">
            <w:pPr>
              <w:widowControl w:val="0"/>
              <w:spacing w:before="120"/>
            </w:pPr>
          </w:p>
        </w:tc>
        <w:tc>
          <w:tcPr>
            <w:tcW w:w="0" w:type="auto"/>
            <w:shd w:val="clear" w:color="auto" w:fill="E5B8B7"/>
          </w:tcPr>
          <w:p w14:paraId="46957038" w14:textId="77777777" w:rsidR="002349C3" w:rsidRPr="0027104E" w:rsidRDefault="002349C3" w:rsidP="004D43C4">
            <w:pPr>
              <w:widowControl w:val="0"/>
              <w:spacing w:before="120"/>
            </w:pPr>
          </w:p>
        </w:tc>
      </w:tr>
      <w:tr w:rsidR="002349C3" w:rsidRPr="0027104E" w14:paraId="3F8B6BB4" w14:textId="77777777" w:rsidTr="004D43C4">
        <w:tc>
          <w:tcPr>
            <w:tcW w:w="0" w:type="auto"/>
          </w:tcPr>
          <w:p w14:paraId="69B93F16" w14:textId="77777777" w:rsidR="002349C3" w:rsidRPr="0027104E" w:rsidRDefault="002349C3" w:rsidP="004D43C4">
            <w:pPr>
              <w:widowControl w:val="0"/>
              <w:spacing w:before="40"/>
            </w:pPr>
            <w:r w:rsidRPr="0027104E">
              <w:t>9</w:t>
            </w:r>
          </w:p>
        </w:tc>
        <w:tc>
          <w:tcPr>
            <w:tcW w:w="0" w:type="auto"/>
          </w:tcPr>
          <w:p w14:paraId="02B62250" w14:textId="77777777" w:rsidR="002349C3" w:rsidRPr="0027104E" w:rsidRDefault="002349C3" w:rsidP="004D43C4">
            <w:pPr>
              <w:widowControl w:val="0"/>
              <w:spacing w:before="120"/>
            </w:pPr>
            <w:r w:rsidRPr="0027104E">
              <w:t>Trẻ có biết nhặt một vật trên bàn bằng một và hai tay không?</w:t>
            </w:r>
          </w:p>
        </w:tc>
        <w:tc>
          <w:tcPr>
            <w:tcW w:w="0" w:type="auto"/>
            <w:shd w:val="clear" w:color="auto" w:fill="FFFFFF"/>
          </w:tcPr>
          <w:p w14:paraId="204EF915" w14:textId="77777777" w:rsidR="002349C3" w:rsidRPr="0027104E" w:rsidRDefault="002349C3" w:rsidP="004D43C4">
            <w:pPr>
              <w:widowControl w:val="0"/>
              <w:spacing w:before="120"/>
            </w:pPr>
          </w:p>
        </w:tc>
        <w:tc>
          <w:tcPr>
            <w:tcW w:w="0" w:type="auto"/>
            <w:shd w:val="clear" w:color="auto" w:fill="E5B8B7"/>
          </w:tcPr>
          <w:p w14:paraId="10B65FF1" w14:textId="77777777" w:rsidR="002349C3" w:rsidRPr="0027104E" w:rsidRDefault="002349C3" w:rsidP="004D43C4">
            <w:pPr>
              <w:widowControl w:val="0"/>
              <w:spacing w:before="120"/>
            </w:pPr>
          </w:p>
        </w:tc>
      </w:tr>
      <w:tr w:rsidR="002349C3" w:rsidRPr="0027104E" w14:paraId="450A79EC" w14:textId="77777777" w:rsidTr="004D43C4">
        <w:tc>
          <w:tcPr>
            <w:tcW w:w="0" w:type="auto"/>
            <w:tcBorders>
              <w:top w:val="single" w:sz="4" w:space="0" w:color="000000"/>
              <w:left w:val="single" w:sz="4" w:space="0" w:color="000000"/>
              <w:bottom w:val="single" w:sz="4" w:space="0" w:color="000000"/>
              <w:right w:val="single" w:sz="4" w:space="0" w:color="000000"/>
            </w:tcBorders>
          </w:tcPr>
          <w:p w14:paraId="62AFB959"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0A6666D3" w14:textId="77777777" w:rsidR="002349C3" w:rsidRPr="0027104E" w:rsidRDefault="002349C3" w:rsidP="004D43C4">
            <w:pPr>
              <w:widowControl w:val="0"/>
              <w:spacing w:before="120"/>
              <w:rPr>
                <w:b/>
              </w:rPr>
            </w:pPr>
            <w:r w:rsidRPr="0027104E">
              <w:rPr>
                <w:b/>
              </w:rPr>
              <w:t>Bắt chước và họ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58357D0"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ACC9203" w14:textId="77777777" w:rsidR="002349C3" w:rsidRPr="0027104E" w:rsidRDefault="002349C3" w:rsidP="004D43C4">
            <w:pPr>
              <w:widowControl w:val="0"/>
              <w:spacing w:before="120"/>
            </w:pPr>
          </w:p>
        </w:tc>
      </w:tr>
      <w:tr w:rsidR="002349C3" w:rsidRPr="0027104E" w14:paraId="0356F364" w14:textId="77777777" w:rsidTr="004D43C4">
        <w:tc>
          <w:tcPr>
            <w:tcW w:w="0" w:type="auto"/>
          </w:tcPr>
          <w:p w14:paraId="3DF41DE3" w14:textId="77777777" w:rsidR="002349C3" w:rsidRPr="0027104E" w:rsidRDefault="002349C3" w:rsidP="004D43C4">
            <w:pPr>
              <w:widowControl w:val="0"/>
              <w:spacing w:before="40"/>
            </w:pPr>
            <w:r w:rsidRPr="0027104E">
              <w:t>10</w:t>
            </w:r>
          </w:p>
        </w:tc>
        <w:tc>
          <w:tcPr>
            <w:tcW w:w="0" w:type="auto"/>
          </w:tcPr>
          <w:p w14:paraId="592B6E6C" w14:textId="77777777" w:rsidR="002349C3" w:rsidRPr="0027104E" w:rsidRDefault="002349C3" w:rsidP="004D43C4">
            <w:pPr>
              <w:widowControl w:val="0"/>
              <w:spacing w:before="120"/>
            </w:pPr>
            <w:r w:rsidRPr="0027104E">
              <w:t>Trẻ có biết tìm đồ chơi bị rơi ở tư thế nằm sấp không?</w:t>
            </w:r>
          </w:p>
        </w:tc>
        <w:tc>
          <w:tcPr>
            <w:tcW w:w="0" w:type="auto"/>
            <w:shd w:val="clear" w:color="auto" w:fill="FFFFFF"/>
          </w:tcPr>
          <w:p w14:paraId="723800B8" w14:textId="77777777" w:rsidR="002349C3" w:rsidRPr="0027104E" w:rsidRDefault="002349C3" w:rsidP="004D43C4">
            <w:pPr>
              <w:widowControl w:val="0"/>
              <w:spacing w:before="120"/>
            </w:pPr>
          </w:p>
        </w:tc>
        <w:tc>
          <w:tcPr>
            <w:tcW w:w="0" w:type="auto"/>
            <w:shd w:val="clear" w:color="auto" w:fill="E5B8B7"/>
          </w:tcPr>
          <w:p w14:paraId="69808ABA" w14:textId="77777777" w:rsidR="002349C3" w:rsidRPr="0027104E" w:rsidRDefault="002349C3" w:rsidP="004D43C4">
            <w:pPr>
              <w:widowControl w:val="0"/>
              <w:spacing w:before="120"/>
            </w:pPr>
          </w:p>
        </w:tc>
      </w:tr>
      <w:tr w:rsidR="002349C3" w:rsidRPr="0027104E" w14:paraId="0817D347" w14:textId="77777777" w:rsidTr="004D43C4">
        <w:tc>
          <w:tcPr>
            <w:tcW w:w="0" w:type="auto"/>
            <w:tcBorders>
              <w:top w:val="single" w:sz="4" w:space="0" w:color="000000"/>
              <w:left w:val="single" w:sz="4" w:space="0" w:color="000000"/>
              <w:bottom w:val="single" w:sz="4" w:space="0" w:color="000000"/>
              <w:right w:val="single" w:sz="4" w:space="0" w:color="000000"/>
            </w:tcBorders>
          </w:tcPr>
          <w:p w14:paraId="39C3F36F" w14:textId="77777777" w:rsidR="002349C3" w:rsidRPr="0027104E" w:rsidRDefault="002349C3" w:rsidP="004D43C4">
            <w:pPr>
              <w:widowControl w:val="0"/>
              <w:spacing w:before="40"/>
            </w:pPr>
            <w:r w:rsidRPr="0027104E">
              <w:t>11</w:t>
            </w:r>
          </w:p>
        </w:tc>
        <w:tc>
          <w:tcPr>
            <w:tcW w:w="0" w:type="auto"/>
            <w:tcBorders>
              <w:top w:val="single" w:sz="4" w:space="0" w:color="000000"/>
              <w:left w:val="single" w:sz="4" w:space="0" w:color="000000"/>
              <w:bottom w:val="single" w:sz="4" w:space="0" w:color="000000"/>
              <w:right w:val="single" w:sz="4" w:space="0" w:color="000000"/>
            </w:tcBorders>
          </w:tcPr>
          <w:p w14:paraId="2D5EB454" w14:textId="77777777" w:rsidR="002349C3" w:rsidRPr="0027104E" w:rsidRDefault="002349C3" w:rsidP="004D43C4">
            <w:pPr>
              <w:widowControl w:val="0"/>
              <w:spacing w:before="120"/>
            </w:pPr>
            <w:r w:rsidRPr="0027104E">
              <w:t>Trẻ có cố lấy đồ chơi khi nhìn thấy ở tư thế nằm sấp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538CD8A"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F31E481" w14:textId="77777777" w:rsidR="002349C3" w:rsidRPr="0027104E" w:rsidRDefault="002349C3" w:rsidP="004D43C4">
            <w:pPr>
              <w:widowControl w:val="0"/>
              <w:spacing w:before="120"/>
            </w:pPr>
          </w:p>
        </w:tc>
      </w:tr>
      <w:tr w:rsidR="002349C3" w:rsidRPr="0027104E" w14:paraId="030F35DF" w14:textId="77777777" w:rsidTr="004D43C4">
        <w:tc>
          <w:tcPr>
            <w:tcW w:w="0" w:type="auto"/>
            <w:tcBorders>
              <w:top w:val="single" w:sz="4" w:space="0" w:color="000000"/>
              <w:left w:val="single" w:sz="4" w:space="0" w:color="000000"/>
              <w:bottom w:val="single" w:sz="4" w:space="0" w:color="000000"/>
              <w:right w:val="single" w:sz="4" w:space="0" w:color="000000"/>
            </w:tcBorders>
          </w:tcPr>
          <w:p w14:paraId="1510F6EE" w14:textId="77777777" w:rsidR="002349C3" w:rsidRPr="0027104E" w:rsidRDefault="002349C3" w:rsidP="004D43C4">
            <w:pPr>
              <w:widowControl w:val="0"/>
              <w:spacing w:before="40"/>
            </w:pPr>
            <w:r w:rsidRPr="0027104E">
              <w:t>12</w:t>
            </w:r>
          </w:p>
        </w:tc>
        <w:tc>
          <w:tcPr>
            <w:tcW w:w="0" w:type="auto"/>
            <w:tcBorders>
              <w:top w:val="single" w:sz="4" w:space="0" w:color="000000"/>
              <w:left w:val="single" w:sz="4" w:space="0" w:color="000000"/>
              <w:bottom w:val="single" w:sz="4" w:space="0" w:color="000000"/>
              <w:right w:val="single" w:sz="4" w:space="0" w:color="000000"/>
            </w:tcBorders>
          </w:tcPr>
          <w:p w14:paraId="46DDBB69" w14:textId="77777777" w:rsidR="002349C3" w:rsidRPr="0027104E" w:rsidRDefault="002349C3" w:rsidP="004D43C4">
            <w:pPr>
              <w:widowControl w:val="0"/>
              <w:spacing w:before="120"/>
            </w:pPr>
            <w:r w:rsidRPr="0027104E">
              <w:t>Trẻ có biết chuyển đồ chơi từ tay này sang tay kia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436B98C4"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1D06714" w14:textId="77777777" w:rsidR="002349C3" w:rsidRPr="0027104E" w:rsidRDefault="002349C3" w:rsidP="004D43C4">
            <w:pPr>
              <w:widowControl w:val="0"/>
              <w:spacing w:before="120"/>
            </w:pPr>
          </w:p>
        </w:tc>
      </w:tr>
      <w:tr w:rsidR="002349C3" w:rsidRPr="0027104E" w14:paraId="106735AE" w14:textId="77777777" w:rsidTr="004D43C4">
        <w:tc>
          <w:tcPr>
            <w:tcW w:w="0" w:type="auto"/>
            <w:tcBorders>
              <w:top w:val="single" w:sz="4" w:space="0" w:color="000000"/>
              <w:left w:val="single" w:sz="4" w:space="0" w:color="000000"/>
              <w:bottom w:val="single" w:sz="4" w:space="0" w:color="000000"/>
              <w:right w:val="single" w:sz="4" w:space="0" w:color="000000"/>
            </w:tcBorders>
          </w:tcPr>
          <w:p w14:paraId="79926A0D"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00FB5DDB" w14:textId="77777777" w:rsidR="002349C3" w:rsidRPr="0027104E" w:rsidRDefault="002349C3" w:rsidP="004D43C4">
            <w:pPr>
              <w:widowControl w:val="0"/>
              <w:spacing w:before="120"/>
              <w:rPr>
                <w:b/>
              </w:rPr>
            </w:pPr>
            <w:r w:rsidRPr="0027104E">
              <w:rPr>
                <w:b/>
              </w:rPr>
              <w:t>Cá nhân- Xã hội:</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464C389B"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752465ED" w14:textId="77777777" w:rsidR="002349C3" w:rsidRPr="0027104E" w:rsidRDefault="002349C3" w:rsidP="004D43C4">
            <w:pPr>
              <w:widowControl w:val="0"/>
              <w:spacing w:before="120"/>
            </w:pPr>
          </w:p>
        </w:tc>
      </w:tr>
      <w:tr w:rsidR="002349C3" w:rsidRPr="0027104E" w14:paraId="096227D3" w14:textId="77777777" w:rsidTr="004D43C4">
        <w:tc>
          <w:tcPr>
            <w:tcW w:w="0" w:type="auto"/>
            <w:tcBorders>
              <w:top w:val="single" w:sz="4" w:space="0" w:color="000000"/>
              <w:left w:val="single" w:sz="4" w:space="0" w:color="000000"/>
              <w:bottom w:val="single" w:sz="4" w:space="0" w:color="000000"/>
              <w:right w:val="single" w:sz="4" w:space="0" w:color="000000"/>
            </w:tcBorders>
          </w:tcPr>
          <w:p w14:paraId="6282FBFF" w14:textId="77777777" w:rsidR="002349C3" w:rsidRPr="0027104E" w:rsidRDefault="002349C3" w:rsidP="004D43C4">
            <w:pPr>
              <w:widowControl w:val="0"/>
              <w:spacing w:before="40"/>
            </w:pPr>
            <w:r w:rsidRPr="0027104E">
              <w:t>13</w:t>
            </w:r>
          </w:p>
        </w:tc>
        <w:tc>
          <w:tcPr>
            <w:tcW w:w="0" w:type="auto"/>
            <w:tcBorders>
              <w:top w:val="single" w:sz="4" w:space="0" w:color="000000"/>
              <w:left w:val="single" w:sz="4" w:space="0" w:color="000000"/>
              <w:bottom w:val="single" w:sz="4" w:space="0" w:color="000000"/>
              <w:right w:val="single" w:sz="4" w:space="0" w:color="000000"/>
            </w:tcBorders>
          </w:tcPr>
          <w:p w14:paraId="560A50C8" w14:textId="77777777" w:rsidR="002349C3" w:rsidRPr="0027104E" w:rsidRDefault="002349C3" w:rsidP="004D43C4">
            <w:pPr>
              <w:widowControl w:val="0"/>
              <w:spacing w:before="120"/>
            </w:pPr>
            <w:r w:rsidRPr="0027104E">
              <w:t>Trẻ có phản ứng khi nhìn thấy người lạ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4C9FF1E"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344D0268" w14:textId="77777777" w:rsidR="002349C3" w:rsidRPr="0027104E" w:rsidRDefault="002349C3" w:rsidP="004D43C4">
            <w:pPr>
              <w:widowControl w:val="0"/>
              <w:spacing w:before="120"/>
            </w:pPr>
          </w:p>
        </w:tc>
      </w:tr>
      <w:tr w:rsidR="002349C3" w:rsidRPr="0027104E" w14:paraId="0348FB74" w14:textId="77777777" w:rsidTr="004D43C4">
        <w:tc>
          <w:tcPr>
            <w:tcW w:w="0" w:type="auto"/>
            <w:tcBorders>
              <w:top w:val="single" w:sz="4" w:space="0" w:color="000000"/>
              <w:left w:val="single" w:sz="4" w:space="0" w:color="000000"/>
              <w:bottom w:val="single" w:sz="4" w:space="0" w:color="000000"/>
              <w:right w:val="single" w:sz="4" w:space="0" w:color="000000"/>
            </w:tcBorders>
          </w:tcPr>
          <w:p w14:paraId="159E8D8A" w14:textId="77777777" w:rsidR="002349C3" w:rsidRPr="0027104E" w:rsidRDefault="002349C3" w:rsidP="004D43C4">
            <w:pPr>
              <w:widowControl w:val="0"/>
              <w:spacing w:before="40"/>
            </w:pPr>
            <w:r w:rsidRPr="0027104E">
              <w:t>14</w:t>
            </w:r>
          </w:p>
        </w:tc>
        <w:tc>
          <w:tcPr>
            <w:tcW w:w="0" w:type="auto"/>
            <w:tcBorders>
              <w:top w:val="single" w:sz="4" w:space="0" w:color="000000"/>
              <w:left w:val="single" w:sz="4" w:space="0" w:color="000000"/>
              <w:bottom w:val="single" w:sz="4" w:space="0" w:color="000000"/>
              <w:right w:val="single" w:sz="4" w:space="0" w:color="000000"/>
            </w:tcBorders>
          </w:tcPr>
          <w:p w14:paraId="7EA8B056" w14:textId="77777777" w:rsidR="002349C3" w:rsidRPr="0027104E" w:rsidRDefault="002349C3" w:rsidP="004D43C4">
            <w:pPr>
              <w:widowControl w:val="0"/>
              <w:spacing w:before="120"/>
            </w:pPr>
            <w:r w:rsidRPr="0027104E">
              <w:t>Trẻ có biết sờ vào hình ảnh, cười với mình ở trong gương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881BED7"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48311A7" w14:textId="77777777" w:rsidR="002349C3" w:rsidRPr="0027104E" w:rsidRDefault="002349C3" w:rsidP="004D43C4">
            <w:pPr>
              <w:widowControl w:val="0"/>
              <w:spacing w:before="120"/>
            </w:pPr>
          </w:p>
        </w:tc>
      </w:tr>
      <w:tr w:rsidR="002349C3" w:rsidRPr="0027104E" w14:paraId="5470EE56" w14:textId="77777777" w:rsidTr="004D43C4">
        <w:tc>
          <w:tcPr>
            <w:tcW w:w="0" w:type="auto"/>
            <w:tcBorders>
              <w:top w:val="single" w:sz="4" w:space="0" w:color="000000"/>
              <w:left w:val="single" w:sz="4" w:space="0" w:color="000000"/>
              <w:bottom w:val="single" w:sz="4" w:space="0" w:color="000000"/>
              <w:right w:val="single" w:sz="4" w:space="0" w:color="000000"/>
            </w:tcBorders>
          </w:tcPr>
          <w:p w14:paraId="21E34511" w14:textId="77777777" w:rsidR="002349C3" w:rsidRPr="0027104E" w:rsidRDefault="002349C3" w:rsidP="004D43C4">
            <w:pPr>
              <w:widowControl w:val="0"/>
              <w:spacing w:before="40"/>
            </w:pPr>
            <w:r w:rsidRPr="0027104E">
              <w:t>15</w:t>
            </w:r>
          </w:p>
        </w:tc>
        <w:tc>
          <w:tcPr>
            <w:tcW w:w="0" w:type="auto"/>
            <w:tcBorders>
              <w:top w:val="single" w:sz="4" w:space="0" w:color="000000"/>
              <w:left w:val="single" w:sz="4" w:space="0" w:color="000000"/>
              <w:bottom w:val="single" w:sz="4" w:space="0" w:color="000000"/>
              <w:right w:val="single" w:sz="4" w:space="0" w:color="000000"/>
            </w:tcBorders>
          </w:tcPr>
          <w:p w14:paraId="26DD724C" w14:textId="77777777" w:rsidR="002349C3" w:rsidRPr="0027104E" w:rsidRDefault="002349C3" w:rsidP="004D43C4">
            <w:pPr>
              <w:widowControl w:val="0"/>
              <w:spacing w:before="120"/>
            </w:pPr>
            <w:r w:rsidRPr="0027104E">
              <w:t>Trẻ có biết lấy đồ chơi ở xa bằng cách trườn người đi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876A547"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AAF5C34" w14:textId="77777777" w:rsidR="002349C3" w:rsidRPr="0027104E" w:rsidRDefault="002349C3" w:rsidP="004D43C4">
            <w:pPr>
              <w:widowControl w:val="0"/>
              <w:spacing w:before="120"/>
            </w:pPr>
          </w:p>
        </w:tc>
      </w:tr>
      <w:tr w:rsidR="002349C3" w:rsidRPr="0027104E" w14:paraId="1D11D012" w14:textId="77777777" w:rsidTr="004D43C4">
        <w:tc>
          <w:tcPr>
            <w:tcW w:w="0" w:type="auto"/>
            <w:tcBorders>
              <w:top w:val="single" w:sz="4" w:space="0" w:color="000000"/>
              <w:left w:val="single" w:sz="4" w:space="0" w:color="000000"/>
              <w:bottom w:val="single" w:sz="4" w:space="0" w:color="000000"/>
              <w:right w:val="single" w:sz="4" w:space="0" w:color="000000"/>
            </w:tcBorders>
          </w:tcPr>
          <w:p w14:paraId="0B7442F8"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0639E2E3" w14:textId="77777777" w:rsidR="002349C3" w:rsidRPr="0027104E" w:rsidRDefault="002349C3" w:rsidP="004D43C4">
            <w:pPr>
              <w:widowControl w:val="0"/>
              <w:spacing w:before="120"/>
              <w:rPr>
                <w:b/>
              </w:rPr>
            </w:pPr>
            <w:r w:rsidRPr="0027104E">
              <w:rPr>
                <w:b/>
              </w:rPr>
              <w:t>Các dấu hiệu chu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75C1DA2E"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8DC0E00" w14:textId="77777777" w:rsidR="002349C3" w:rsidRPr="0027104E" w:rsidRDefault="002349C3" w:rsidP="004D43C4">
            <w:pPr>
              <w:widowControl w:val="0"/>
              <w:spacing w:before="120"/>
            </w:pPr>
          </w:p>
        </w:tc>
      </w:tr>
      <w:tr w:rsidR="002349C3" w:rsidRPr="0027104E" w14:paraId="24DC12B8" w14:textId="77777777" w:rsidTr="004D43C4">
        <w:tc>
          <w:tcPr>
            <w:tcW w:w="0" w:type="auto"/>
            <w:tcBorders>
              <w:top w:val="single" w:sz="4" w:space="0" w:color="000000"/>
              <w:left w:val="single" w:sz="4" w:space="0" w:color="000000"/>
              <w:bottom w:val="single" w:sz="4" w:space="0" w:color="000000"/>
              <w:right w:val="single" w:sz="4" w:space="0" w:color="000000"/>
            </w:tcBorders>
          </w:tcPr>
          <w:p w14:paraId="4F68139C" w14:textId="77777777" w:rsidR="002349C3" w:rsidRPr="0027104E" w:rsidRDefault="002349C3" w:rsidP="004D43C4">
            <w:pPr>
              <w:widowControl w:val="0"/>
              <w:spacing w:before="40"/>
            </w:pPr>
            <w:r w:rsidRPr="0027104E">
              <w:t>16</w:t>
            </w:r>
          </w:p>
        </w:tc>
        <w:tc>
          <w:tcPr>
            <w:tcW w:w="0" w:type="auto"/>
            <w:tcBorders>
              <w:top w:val="single" w:sz="4" w:space="0" w:color="000000"/>
              <w:left w:val="single" w:sz="4" w:space="0" w:color="000000"/>
              <w:bottom w:val="single" w:sz="4" w:space="0" w:color="000000"/>
              <w:right w:val="single" w:sz="4" w:space="0" w:color="000000"/>
            </w:tcBorders>
          </w:tcPr>
          <w:p w14:paraId="66C5360A" w14:textId="77777777" w:rsidR="002349C3" w:rsidRPr="0027104E" w:rsidRDefault="002349C3" w:rsidP="004D43C4">
            <w:pPr>
              <w:widowControl w:val="0"/>
              <w:spacing w:before="120"/>
            </w:pPr>
            <w:r w:rsidRPr="0027104E">
              <w:t>Trẻ có khi nào bị co giật/ ngất xỉu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36B70CD4"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773E9C6" w14:textId="77777777" w:rsidR="002349C3" w:rsidRPr="0027104E" w:rsidRDefault="002349C3" w:rsidP="004D43C4">
            <w:pPr>
              <w:widowControl w:val="0"/>
              <w:spacing w:before="120"/>
            </w:pPr>
          </w:p>
        </w:tc>
      </w:tr>
      <w:tr w:rsidR="002349C3" w:rsidRPr="0027104E" w14:paraId="7B44546A" w14:textId="77777777" w:rsidTr="004D43C4">
        <w:tc>
          <w:tcPr>
            <w:tcW w:w="0" w:type="auto"/>
            <w:tcBorders>
              <w:top w:val="single" w:sz="4" w:space="0" w:color="000000"/>
              <w:left w:val="single" w:sz="4" w:space="0" w:color="000000"/>
              <w:bottom w:val="single" w:sz="4" w:space="0" w:color="000000"/>
              <w:right w:val="single" w:sz="4" w:space="0" w:color="000000"/>
            </w:tcBorders>
          </w:tcPr>
          <w:p w14:paraId="29C6E2C1" w14:textId="77777777" w:rsidR="002349C3" w:rsidRPr="0027104E" w:rsidRDefault="002349C3" w:rsidP="004D43C4">
            <w:pPr>
              <w:widowControl w:val="0"/>
              <w:spacing w:before="40"/>
            </w:pPr>
            <w:r w:rsidRPr="0027104E">
              <w:t>17</w:t>
            </w:r>
          </w:p>
        </w:tc>
        <w:tc>
          <w:tcPr>
            <w:tcW w:w="0" w:type="auto"/>
            <w:tcBorders>
              <w:top w:val="single" w:sz="4" w:space="0" w:color="000000"/>
              <w:left w:val="single" w:sz="4" w:space="0" w:color="000000"/>
              <w:bottom w:val="single" w:sz="4" w:space="0" w:color="000000"/>
              <w:right w:val="single" w:sz="4" w:space="0" w:color="000000"/>
            </w:tcBorders>
          </w:tcPr>
          <w:p w14:paraId="4DF5CBA5" w14:textId="77777777" w:rsidR="002349C3" w:rsidRPr="0027104E" w:rsidRDefault="002349C3" w:rsidP="004D43C4">
            <w:pPr>
              <w:widowControl w:val="0"/>
              <w:spacing w:before="120"/>
            </w:pPr>
            <w:r w:rsidRPr="0027104E">
              <w:t>Trẻ có bất thường ở cổ, cột sống, thân mình, tay chân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992685C"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0BA6F15" w14:textId="77777777" w:rsidR="002349C3" w:rsidRPr="0027104E" w:rsidRDefault="002349C3" w:rsidP="004D43C4">
            <w:pPr>
              <w:widowControl w:val="0"/>
              <w:spacing w:before="120"/>
            </w:pPr>
          </w:p>
        </w:tc>
      </w:tr>
      <w:tr w:rsidR="002349C3" w:rsidRPr="0027104E" w14:paraId="081F39AB" w14:textId="77777777" w:rsidTr="004D43C4">
        <w:tc>
          <w:tcPr>
            <w:tcW w:w="0" w:type="auto"/>
            <w:tcBorders>
              <w:top w:val="single" w:sz="4" w:space="0" w:color="000000"/>
              <w:left w:val="single" w:sz="4" w:space="0" w:color="000000"/>
              <w:bottom w:val="single" w:sz="4" w:space="0" w:color="000000"/>
              <w:right w:val="single" w:sz="4" w:space="0" w:color="000000"/>
            </w:tcBorders>
          </w:tcPr>
          <w:p w14:paraId="076753E8" w14:textId="77777777" w:rsidR="002349C3" w:rsidRPr="0027104E" w:rsidRDefault="002349C3" w:rsidP="004D43C4">
            <w:pPr>
              <w:widowControl w:val="0"/>
              <w:spacing w:before="40"/>
            </w:pPr>
            <w:r w:rsidRPr="0027104E">
              <w:t>18</w:t>
            </w:r>
          </w:p>
        </w:tc>
        <w:tc>
          <w:tcPr>
            <w:tcW w:w="0" w:type="auto"/>
            <w:tcBorders>
              <w:top w:val="single" w:sz="4" w:space="0" w:color="000000"/>
              <w:left w:val="single" w:sz="4" w:space="0" w:color="000000"/>
              <w:bottom w:val="single" w:sz="4" w:space="0" w:color="000000"/>
              <w:right w:val="single" w:sz="4" w:space="0" w:color="000000"/>
            </w:tcBorders>
          </w:tcPr>
          <w:p w14:paraId="220AA641" w14:textId="77777777" w:rsidR="002349C3" w:rsidRPr="0027104E" w:rsidRDefault="002349C3" w:rsidP="004D43C4">
            <w:pPr>
              <w:widowControl w:val="0"/>
              <w:spacing w:before="120"/>
            </w:pPr>
            <w:r w:rsidRPr="0027104E">
              <w:t>Trẻ có bất thường ở tai, bệnh về tai hoặc nghe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D98BD38"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79FCA43" w14:textId="77777777" w:rsidR="002349C3" w:rsidRPr="0027104E" w:rsidRDefault="002349C3" w:rsidP="004D43C4">
            <w:pPr>
              <w:widowControl w:val="0"/>
              <w:spacing w:before="120"/>
            </w:pPr>
          </w:p>
        </w:tc>
      </w:tr>
      <w:tr w:rsidR="002349C3" w:rsidRPr="0027104E" w14:paraId="00681038" w14:textId="77777777" w:rsidTr="004D43C4">
        <w:tc>
          <w:tcPr>
            <w:tcW w:w="0" w:type="auto"/>
            <w:tcBorders>
              <w:top w:val="single" w:sz="4" w:space="0" w:color="000000"/>
              <w:left w:val="single" w:sz="4" w:space="0" w:color="000000"/>
              <w:bottom w:val="single" w:sz="4" w:space="0" w:color="000000"/>
              <w:right w:val="single" w:sz="4" w:space="0" w:color="000000"/>
            </w:tcBorders>
          </w:tcPr>
          <w:p w14:paraId="30F419FB" w14:textId="77777777" w:rsidR="002349C3" w:rsidRPr="0027104E" w:rsidRDefault="002349C3" w:rsidP="004D43C4">
            <w:pPr>
              <w:widowControl w:val="0"/>
              <w:spacing w:before="40"/>
            </w:pPr>
            <w:r w:rsidRPr="0027104E">
              <w:t>19</w:t>
            </w:r>
          </w:p>
        </w:tc>
        <w:tc>
          <w:tcPr>
            <w:tcW w:w="0" w:type="auto"/>
            <w:tcBorders>
              <w:top w:val="single" w:sz="4" w:space="0" w:color="000000"/>
              <w:left w:val="single" w:sz="4" w:space="0" w:color="000000"/>
              <w:bottom w:val="single" w:sz="4" w:space="0" w:color="000000"/>
              <w:right w:val="single" w:sz="4" w:space="0" w:color="000000"/>
            </w:tcBorders>
          </w:tcPr>
          <w:p w14:paraId="1F958941" w14:textId="77777777" w:rsidR="002349C3" w:rsidRPr="0027104E" w:rsidRDefault="002349C3" w:rsidP="004D43C4">
            <w:pPr>
              <w:widowControl w:val="0"/>
              <w:spacing w:before="120"/>
            </w:pPr>
            <w:r w:rsidRPr="0027104E">
              <w:t>Trẻ có bất thường ở mắt hoặc nhìn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46BF38A3"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0EC9DA2" w14:textId="77777777" w:rsidR="002349C3" w:rsidRPr="0027104E" w:rsidRDefault="002349C3" w:rsidP="004D43C4">
            <w:pPr>
              <w:widowControl w:val="0"/>
              <w:spacing w:before="120"/>
            </w:pPr>
          </w:p>
        </w:tc>
      </w:tr>
      <w:tr w:rsidR="002349C3" w:rsidRPr="0027104E" w14:paraId="10B518B1" w14:textId="77777777" w:rsidTr="004D43C4">
        <w:tc>
          <w:tcPr>
            <w:tcW w:w="0" w:type="auto"/>
            <w:tcBorders>
              <w:top w:val="single" w:sz="4" w:space="0" w:color="000000"/>
              <w:left w:val="single" w:sz="4" w:space="0" w:color="000000"/>
              <w:bottom w:val="single" w:sz="4" w:space="0" w:color="000000"/>
              <w:right w:val="single" w:sz="4" w:space="0" w:color="000000"/>
            </w:tcBorders>
          </w:tcPr>
          <w:p w14:paraId="3342E8F2" w14:textId="77777777" w:rsidR="002349C3" w:rsidRPr="0027104E" w:rsidRDefault="002349C3" w:rsidP="004D43C4">
            <w:pPr>
              <w:widowControl w:val="0"/>
              <w:spacing w:before="40"/>
            </w:pPr>
            <w:r w:rsidRPr="0027104E">
              <w:t>20</w:t>
            </w:r>
          </w:p>
        </w:tc>
        <w:tc>
          <w:tcPr>
            <w:tcW w:w="0" w:type="auto"/>
            <w:tcBorders>
              <w:top w:val="single" w:sz="4" w:space="0" w:color="000000"/>
              <w:left w:val="single" w:sz="4" w:space="0" w:color="000000"/>
              <w:bottom w:val="single" w:sz="4" w:space="0" w:color="000000"/>
              <w:right w:val="single" w:sz="4" w:space="0" w:color="000000"/>
            </w:tcBorders>
          </w:tcPr>
          <w:p w14:paraId="28EF5306" w14:textId="77777777" w:rsidR="002349C3" w:rsidRPr="0027104E" w:rsidRDefault="002349C3" w:rsidP="004D43C4">
            <w:pPr>
              <w:widowControl w:val="0"/>
              <w:spacing w:before="120"/>
            </w:pPr>
            <w:r w:rsidRPr="0027104E">
              <w:t xml:space="preserve">Trẻ có các bất thường nào khác không? </w:t>
            </w:r>
            <w:r w:rsidRPr="0027104E">
              <w:rPr>
                <w:i/>
              </w:rPr>
              <w:t>VD: mặt, môi/ hàm ếch,…</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050DD82"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94E6CEA" w14:textId="77777777" w:rsidR="002349C3" w:rsidRPr="0027104E" w:rsidRDefault="002349C3" w:rsidP="004D43C4">
            <w:pPr>
              <w:widowControl w:val="0"/>
              <w:spacing w:before="120"/>
            </w:pPr>
          </w:p>
        </w:tc>
      </w:tr>
    </w:tbl>
    <w:p w14:paraId="02D0FC17" w14:textId="54F6FD34" w:rsidR="002349C3" w:rsidRPr="001B4450" w:rsidRDefault="002349C3" w:rsidP="004D43C4">
      <w:pPr>
        <w:widowControl w:val="0"/>
        <w:spacing w:before="120" w:after="60"/>
        <w:rPr>
          <w:i/>
          <w:sz w:val="26"/>
          <w:szCs w:val="26"/>
        </w:rPr>
      </w:pPr>
      <w:r w:rsidRPr="001B4450">
        <w:rPr>
          <w:b/>
          <w:i/>
          <w:sz w:val="26"/>
          <w:szCs w:val="26"/>
        </w:rPr>
        <w:t>Đánh giá:</w:t>
      </w:r>
      <w:r w:rsidRPr="001B4450">
        <w:rPr>
          <w:i/>
          <w:sz w:val="26"/>
          <w:szCs w:val="26"/>
        </w:rPr>
        <w:t xml:space="preserve"> </w:t>
      </w:r>
    </w:p>
    <w:p w14:paraId="2663BA86" w14:textId="77777777" w:rsidR="002349C3" w:rsidRPr="001B4450" w:rsidRDefault="002349C3" w:rsidP="004D43C4">
      <w:pPr>
        <w:widowControl w:val="0"/>
        <w:spacing w:before="120" w:after="60"/>
        <w:ind w:firstLine="567"/>
        <w:rPr>
          <w:i/>
          <w:sz w:val="26"/>
          <w:szCs w:val="26"/>
        </w:rPr>
      </w:pPr>
      <w:r w:rsidRPr="001B4450">
        <w:rPr>
          <w:i/>
          <w:sz w:val="26"/>
          <w:szCs w:val="26"/>
        </w:rPr>
        <w:lastRenderedPageBreak/>
        <w:t>Trẻ nghi ngờ có rối loạn phát triển khi:</w:t>
      </w:r>
    </w:p>
    <w:p w14:paraId="5AF77B0D"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6338806E"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09A3EC95"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70B7C3D4" w14:textId="77777777" w:rsidR="002349C3" w:rsidRPr="001B4450" w:rsidRDefault="002349C3"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sidR="0027104E">
        <w:rPr>
          <w:bCs/>
          <w:sz w:val="26"/>
          <w:szCs w:val="26"/>
          <w:lang w:val="vi-VN"/>
        </w:rPr>
        <w:t>.</w:t>
      </w:r>
      <w:r w:rsidRPr="001B4450">
        <w:rPr>
          <w:bCs/>
          <w:sz w:val="26"/>
          <w:szCs w:val="26"/>
        </w:rPr>
        <w:t>……</w:t>
      </w:r>
      <w:r w:rsidR="0027104E">
        <w:rPr>
          <w:bCs/>
          <w:sz w:val="26"/>
          <w:szCs w:val="26"/>
          <w:lang w:val="vi-VN"/>
        </w:rPr>
        <w:t>.</w:t>
      </w:r>
      <w:r w:rsidRPr="001B4450">
        <w:rPr>
          <w:bCs/>
          <w:sz w:val="26"/>
          <w:szCs w:val="26"/>
        </w:rPr>
        <w:t>……</w:t>
      </w:r>
    </w:p>
    <w:p w14:paraId="54E08297" w14:textId="77777777" w:rsidR="002349C3" w:rsidRPr="001B4450" w:rsidRDefault="002349C3"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sidR="0027104E">
        <w:rPr>
          <w:bCs/>
          <w:sz w:val="26"/>
          <w:szCs w:val="26"/>
          <w:lang w:val="vi-VN"/>
        </w:rPr>
        <w:t>...</w:t>
      </w:r>
      <w:r w:rsidRPr="001B4450">
        <w:rPr>
          <w:bCs/>
          <w:sz w:val="26"/>
          <w:szCs w:val="26"/>
        </w:rPr>
        <w:t>……</w:t>
      </w:r>
      <w:r w:rsidRPr="001B4450">
        <w:rPr>
          <w:b/>
          <w:sz w:val="26"/>
          <w:szCs w:val="26"/>
        </w:rPr>
        <w:t xml:space="preserve"> </w:t>
      </w:r>
    </w:p>
    <w:p w14:paraId="43FECE52" w14:textId="77777777" w:rsidR="002349C3" w:rsidRDefault="002349C3" w:rsidP="004D43C4">
      <w:pPr>
        <w:widowControl w:val="0"/>
        <w:spacing w:before="120" w:after="60"/>
        <w:ind w:firstLine="567"/>
        <w:rPr>
          <w:sz w:val="26"/>
          <w:szCs w:val="26"/>
          <w:lang w:val="vi-VN"/>
        </w:rPr>
      </w:pPr>
    </w:p>
    <w:p w14:paraId="213DF61C" w14:textId="77777777" w:rsidR="0027104E" w:rsidRDefault="0027104E" w:rsidP="004D43C4">
      <w:pPr>
        <w:widowControl w:val="0"/>
        <w:spacing w:before="120" w:after="60"/>
        <w:ind w:firstLine="567"/>
        <w:rPr>
          <w:sz w:val="26"/>
          <w:szCs w:val="26"/>
          <w:lang w:val="vi-VN"/>
        </w:rPr>
      </w:pPr>
    </w:p>
    <w:p w14:paraId="61174D3D" w14:textId="77777777" w:rsidR="0027104E" w:rsidRDefault="0027104E" w:rsidP="004D43C4">
      <w:pPr>
        <w:widowControl w:val="0"/>
        <w:spacing w:before="120" w:after="60"/>
        <w:ind w:firstLine="567"/>
        <w:rPr>
          <w:sz w:val="26"/>
          <w:szCs w:val="26"/>
          <w:lang w:val="vi-VN"/>
        </w:rPr>
      </w:pPr>
    </w:p>
    <w:p w14:paraId="55FAF86C" w14:textId="77777777" w:rsidR="0027104E" w:rsidRPr="0027104E" w:rsidRDefault="0027104E" w:rsidP="004D43C4">
      <w:pPr>
        <w:widowControl w:val="0"/>
        <w:spacing w:before="120" w:after="60"/>
        <w:ind w:firstLine="567"/>
        <w:rPr>
          <w:sz w:val="26"/>
          <w:szCs w:val="26"/>
          <w:lang w:val="vi-VN"/>
        </w:rPr>
      </w:pPr>
    </w:p>
    <w:p w14:paraId="18192A38" w14:textId="77777777" w:rsidR="0027104E" w:rsidRDefault="00D26CF3" w:rsidP="004D43C4">
      <w:pPr>
        <w:widowControl w:val="0"/>
        <w:spacing w:before="240" w:after="60"/>
        <w:ind w:firstLine="567"/>
        <w:jc w:val="both"/>
        <w:rPr>
          <w:sz w:val="26"/>
          <w:szCs w:val="26"/>
          <w:lang w:val="vi-VN"/>
        </w:rPr>
      </w:pPr>
      <w:r>
        <w:rPr>
          <w:b/>
          <w:sz w:val="26"/>
          <w:szCs w:val="26"/>
          <w:lang w:val="vi-VN"/>
        </w:rPr>
        <w:br w:type="page"/>
      </w:r>
      <w:r w:rsidR="002349C3" w:rsidRPr="005A1CF9">
        <w:rPr>
          <w:b/>
          <w:sz w:val="26"/>
          <w:szCs w:val="26"/>
          <w:lang w:val="vi-VN"/>
        </w:rPr>
        <w:lastRenderedPageBreak/>
        <w:t>Phiếu 4. Bộ câu hỏi sàng lọc rối loạn phát triển ở trẻ 9 tháng tuổi</w:t>
      </w:r>
      <w:r w:rsidR="0027104E" w:rsidRPr="005A1CF9">
        <w:rPr>
          <w:sz w:val="26"/>
          <w:szCs w:val="26"/>
          <w:lang w:val="vi-VN"/>
        </w:rPr>
        <w:t xml:space="preserve"> </w:t>
      </w:r>
    </w:p>
    <w:p w14:paraId="5187ED95" w14:textId="605E2832" w:rsidR="00C87F0E" w:rsidRPr="001B4450" w:rsidRDefault="00C87F0E" w:rsidP="004D43C4">
      <w:pPr>
        <w:widowControl w:val="0"/>
        <w:spacing w:before="120" w:after="60"/>
        <w:ind w:firstLine="567"/>
        <w:jc w:val="center"/>
        <w:rPr>
          <w:b/>
          <w:sz w:val="26"/>
          <w:szCs w:val="26"/>
        </w:rPr>
      </w:pPr>
      <w:r>
        <w:rPr>
          <w:i/>
          <w:sz w:val="28"/>
          <w:szCs w:val="28"/>
          <w:lang w:val="sv-SE"/>
        </w:rPr>
        <w:t>(Dùng cho trẻ 9 tháng đến dưới 12 tháng tuổi</w:t>
      </w:r>
      <w:r w:rsidRPr="00635FDF">
        <w:rPr>
          <w:i/>
          <w:sz w:val="28"/>
          <w:szCs w:val="28"/>
          <w:lang w:val="sv-SE"/>
        </w:rPr>
        <w:t>)</w:t>
      </w:r>
    </w:p>
    <w:p w14:paraId="427D0725" w14:textId="77777777" w:rsidR="00C87F0E" w:rsidRDefault="00C87F0E" w:rsidP="004D43C4">
      <w:pPr>
        <w:widowControl w:val="0"/>
        <w:spacing w:before="240" w:after="60"/>
        <w:ind w:firstLine="567"/>
        <w:jc w:val="both"/>
        <w:rPr>
          <w:sz w:val="26"/>
          <w:szCs w:val="26"/>
          <w:lang w:val="vi-VN"/>
        </w:rPr>
      </w:pPr>
    </w:p>
    <w:p w14:paraId="187557CD" w14:textId="77777777" w:rsidR="0027104E" w:rsidRPr="005A1CF9" w:rsidRDefault="0027104E"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68B60273"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Phường)...........</w:t>
      </w:r>
    </w:p>
    <w:p w14:paraId="2988F1B6"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05AD973B"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582"/>
        <w:gridCol w:w="590"/>
        <w:gridCol w:w="8"/>
        <w:gridCol w:w="936"/>
      </w:tblGrid>
      <w:tr w:rsidR="002349C3" w:rsidRPr="0027104E" w14:paraId="58207ECA" w14:textId="77777777" w:rsidTr="004D43C4">
        <w:tc>
          <w:tcPr>
            <w:tcW w:w="238" w:type="pct"/>
            <w:shd w:val="clear" w:color="auto" w:fill="C6D9F1"/>
          </w:tcPr>
          <w:p w14:paraId="6F8F6A2D" w14:textId="77777777" w:rsidR="002349C3" w:rsidRPr="005A1CF9" w:rsidRDefault="002349C3" w:rsidP="004D43C4">
            <w:pPr>
              <w:widowControl w:val="0"/>
              <w:spacing w:before="40"/>
              <w:rPr>
                <w:b/>
                <w:lang w:val="vi-VN"/>
              </w:rPr>
            </w:pPr>
          </w:p>
        </w:tc>
        <w:tc>
          <w:tcPr>
            <w:tcW w:w="3961" w:type="pct"/>
            <w:shd w:val="clear" w:color="auto" w:fill="C6D9F1"/>
          </w:tcPr>
          <w:p w14:paraId="6BE945F1"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308" w:type="pct"/>
            <w:shd w:val="clear" w:color="auto" w:fill="C6D9F1"/>
          </w:tcPr>
          <w:p w14:paraId="6F2D29A8" w14:textId="77777777" w:rsidR="002349C3" w:rsidRPr="0027104E" w:rsidRDefault="002349C3" w:rsidP="004D43C4">
            <w:pPr>
              <w:widowControl w:val="0"/>
              <w:spacing w:before="120"/>
            </w:pPr>
            <w:r w:rsidRPr="0027104E">
              <w:t>Có</w:t>
            </w:r>
          </w:p>
        </w:tc>
        <w:tc>
          <w:tcPr>
            <w:tcW w:w="493" w:type="pct"/>
            <w:gridSpan w:val="2"/>
            <w:shd w:val="clear" w:color="auto" w:fill="E5B8B7"/>
          </w:tcPr>
          <w:p w14:paraId="32A3FCA8" w14:textId="77777777" w:rsidR="002349C3" w:rsidRPr="0027104E" w:rsidRDefault="002349C3" w:rsidP="004D43C4">
            <w:pPr>
              <w:widowControl w:val="0"/>
              <w:spacing w:before="120"/>
            </w:pPr>
            <w:r w:rsidRPr="0027104E">
              <w:t xml:space="preserve">Không </w:t>
            </w:r>
          </w:p>
        </w:tc>
      </w:tr>
      <w:tr w:rsidR="002349C3" w:rsidRPr="0027104E" w14:paraId="752A106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1ACE957"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1180A645" w14:textId="77777777" w:rsidR="002349C3" w:rsidRPr="0027104E" w:rsidRDefault="002349C3" w:rsidP="004D43C4">
            <w:pPr>
              <w:widowControl w:val="0"/>
              <w:spacing w:before="120"/>
              <w:rPr>
                <w:b/>
              </w:rPr>
            </w:pPr>
            <w:r w:rsidRPr="0027104E">
              <w:rPr>
                <w:b/>
              </w:rPr>
              <w:t>Giao tiếp:</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0F775BB1"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710558BC" w14:textId="77777777" w:rsidR="002349C3" w:rsidRPr="0027104E" w:rsidRDefault="002349C3" w:rsidP="004D43C4">
            <w:pPr>
              <w:widowControl w:val="0"/>
              <w:spacing w:before="120"/>
            </w:pPr>
          </w:p>
        </w:tc>
      </w:tr>
      <w:tr w:rsidR="002349C3" w:rsidRPr="0027104E" w14:paraId="560CDC26" w14:textId="77777777" w:rsidTr="004D43C4">
        <w:tc>
          <w:tcPr>
            <w:tcW w:w="238" w:type="pct"/>
          </w:tcPr>
          <w:p w14:paraId="69C4B6E7" w14:textId="77777777" w:rsidR="002349C3" w:rsidRPr="0027104E" w:rsidRDefault="002349C3" w:rsidP="004D43C4">
            <w:pPr>
              <w:widowControl w:val="0"/>
              <w:spacing w:before="40"/>
            </w:pPr>
            <w:r w:rsidRPr="0027104E">
              <w:t>1</w:t>
            </w:r>
          </w:p>
        </w:tc>
        <w:tc>
          <w:tcPr>
            <w:tcW w:w="3961" w:type="pct"/>
          </w:tcPr>
          <w:p w14:paraId="3AA9BA9F" w14:textId="77777777" w:rsidR="002349C3" w:rsidRPr="0027104E" w:rsidRDefault="002349C3" w:rsidP="004D43C4">
            <w:pPr>
              <w:widowControl w:val="0"/>
              <w:spacing w:before="120"/>
            </w:pPr>
            <w:r w:rsidRPr="0027104E">
              <w:t>Trẻ có quay đầu về phía có tiếng động không?</w:t>
            </w:r>
          </w:p>
        </w:tc>
        <w:tc>
          <w:tcPr>
            <w:tcW w:w="308" w:type="pct"/>
            <w:shd w:val="clear" w:color="auto" w:fill="FFFFFF"/>
          </w:tcPr>
          <w:p w14:paraId="1C694586" w14:textId="77777777" w:rsidR="002349C3" w:rsidRPr="0027104E" w:rsidRDefault="002349C3" w:rsidP="004D43C4">
            <w:pPr>
              <w:widowControl w:val="0"/>
              <w:spacing w:before="120"/>
            </w:pPr>
          </w:p>
        </w:tc>
        <w:tc>
          <w:tcPr>
            <w:tcW w:w="493" w:type="pct"/>
            <w:gridSpan w:val="2"/>
            <w:shd w:val="clear" w:color="auto" w:fill="E5B8B7"/>
          </w:tcPr>
          <w:p w14:paraId="0D9CDE67" w14:textId="77777777" w:rsidR="002349C3" w:rsidRPr="0027104E" w:rsidRDefault="002349C3" w:rsidP="004D43C4">
            <w:pPr>
              <w:widowControl w:val="0"/>
              <w:spacing w:before="120"/>
            </w:pPr>
          </w:p>
        </w:tc>
      </w:tr>
      <w:tr w:rsidR="002349C3" w:rsidRPr="0027104E" w14:paraId="4A0947F7" w14:textId="77777777" w:rsidTr="004D43C4">
        <w:tc>
          <w:tcPr>
            <w:tcW w:w="238" w:type="pct"/>
          </w:tcPr>
          <w:p w14:paraId="466689A0" w14:textId="77777777" w:rsidR="002349C3" w:rsidRPr="0027104E" w:rsidRDefault="002349C3" w:rsidP="004D43C4">
            <w:pPr>
              <w:widowControl w:val="0"/>
              <w:spacing w:before="40"/>
            </w:pPr>
            <w:r w:rsidRPr="0027104E">
              <w:t>2</w:t>
            </w:r>
          </w:p>
        </w:tc>
        <w:tc>
          <w:tcPr>
            <w:tcW w:w="3961" w:type="pct"/>
          </w:tcPr>
          <w:p w14:paraId="66BAA793" w14:textId="77777777" w:rsidR="002349C3" w:rsidRPr="0027104E" w:rsidRDefault="002349C3" w:rsidP="004D43C4">
            <w:pPr>
              <w:widowControl w:val="0"/>
              <w:spacing w:before="120"/>
            </w:pPr>
            <w:r w:rsidRPr="0027104E">
              <w:t>Trẻ có dừng hoạt động khi bạn nói “không- không” không?</w:t>
            </w:r>
          </w:p>
        </w:tc>
        <w:tc>
          <w:tcPr>
            <w:tcW w:w="308" w:type="pct"/>
            <w:shd w:val="clear" w:color="auto" w:fill="FFFFFF"/>
          </w:tcPr>
          <w:p w14:paraId="21BB9430" w14:textId="77777777" w:rsidR="002349C3" w:rsidRPr="0027104E" w:rsidRDefault="002349C3" w:rsidP="004D43C4">
            <w:pPr>
              <w:widowControl w:val="0"/>
              <w:spacing w:before="120"/>
            </w:pPr>
          </w:p>
        </w:tc>
        <w:tc>
          <w:tcPr>
            <w:tcW w:w="493" w:type="pct"/>
            <w:gridSpan w:val="2"/>
            <w:shd w:val="clear" w:color="auto" w:fill="E5B8B7"/>
          </w:tcPr>
          <w:p w14:paraId="3430AA7D" w14:textId="77777777" w:rsidR="002349C3" w:rsidRPr="0027104E" w:rsidRDefault="002349C3" w:rsidP="004D43C4">
            <w:pPr>
              <w:widowControl w:val="0"/>
              <w:spacing w:before="120"/>
            </w:pPr>
          </w:p>
        </w:tc>
      </w:tr>
      <w:tr w:rsidR="002349C3" w:rsidRPr="0027104E" w14:paraId="20176A58" w14:textId="77777777" w:rsidTr="004D43C4">
        <w:tc>
          <w:tcPr>
            <w:tcW w:w="238" w:type="pct"/>
          </w:tcPr>
          <w:p w14:paraId="611A9E4D" w14:textId="77777777" w:rsidR="002349C3" w:rsidRPr="0027104E" w:rsidRDefault="002349C3" w:rsidP="004D43C4">
            <w:pPr>
              <w:widowControl w:val="0"/>
              <w:spacing w:before="40"/>
            </w:pPr>
            <w:r w:rsidRPr="0027104E">
              <w:t>3</w:t>
            </w:r>
          </w:p>
        </w:tc>
        <w:tc>
          <w:tcPr>
            <w:tcW w:w="3961" w:type="pct"/>
          </w:tcPr>
          <w:p w14:paraId="5537EC6D" w14:textId="77777777" w:rsidR="002349C3" w:rsidRPr="0027104E" w:rsidRDefault="002349C3" w:rsidP="004D43C4">
            <w:pPr>
              <w:widowControl w:val="0"/>
              <w:spacing w:before="120"/>
            </w:pPr>
            <w:r w:rsidRPr="0027104E">
              <w:t>Trẻ có phát ra những âm thanh như baba, gaga…không?</w:t>
            </w:r>
          </w:p>
        </w:tc>
        <w:tc>
          <w:tcPr>
            <w:tcW w:w="308" w:type="pct"/>
            <w:shd w:val="clear" w:color="auto" w:fill="FFFFFF"/>
          </w:tcPr>
          <w:p w14:paraId="5D76067C" w14:textId="77777777" w:rsidR="002349C3" w:rsidRPr="0027104E" w:rsidRDefault="002349C3" w:rsidP="004D43C4">
            <w:pPr>
              <w:widowControl w:val="0"/>
              <w:spacing w:before="120"/>
            </w:pPr>
          </w:p>
        </w:tc>
        <w:tc>
          <w:tcPr>
            <w:tcW w:w="493" w:type="pct"/>
            <w:gridSpan w:val="2"/>
            <w:shd w:val="clear" w:color="auto" w:fill="E5B8B7"/>
          </w:tcPr>
          <w:p w14:paraId="13E3AAAD" w14:textId="77777777" w:rsidR="002349C3" w:rsidRPr="0027104E" w:rsidRDefault="002349C3" w:rsidP="004D43C4">
            <w:pPr>
              <w:widowControl w:val="0"/>
              <w:spacing w:before="120"/>
            </w:pPr>
          </w:p>
        </w:tc>
      </w:tr>
      <w:tr w:rsidR="002349C3" w:rsidRPr="0027104E" w14:paraId="695EE6D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3D576DFD"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5E234957" w14:textId="77777777" w:rsidR="002349C3" w:rsidRPr="0027104E" w:rsidRDefault="002349C3" w:rsidP="004D43C4">
            <w:pPr>
              <w:widowControl w:val="0"/>
              <w:spacing w:before="120"/>
              <w:rPr>
                <w:b/>
              </w:rPr>
            </w:pPr>
            <w:r w:rsidRPr="0027104E">
              <w:rPr>
                <w:b/>
              </w:rPr>
              <w:t>Vận động thô:</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0AC184EC"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3D14FDF1" w14:textId="77777777" w:rsidR="002349C3" w:rsidRPr="0027104E" w:rsidRDefault="002349C3" w:rsidP="004D43C4">
            <w:pPr>
              <w:widowControl w:val="0"/>
              <w:spacing w:before="120"/>
            </w:pPr>
          </w:p>
        </w:tc>
      </w:tr>
      <w:tr w:rsidR="002349C3" w:rsidRPr="0027104E" w14:paraId="3F94056D" w14:textId="77777777" w:rsidTr="004D43C4">
        <w:tc>
          <w:tcPr>
            <w:tcW w:w="238" w:type="pct"/>
          </w:tcPr>
          <w:p w14:paraId="78CA62E0" w14:textId="77777777" w:rsidR="002349C3" w:rsidRPr="0027104E" w:rsidRDefault="002349C3" w:rsidP="004D43C4">
            <w:pPr>
              <w:widowControl w:val="0"/>
              <w:spacing w:before="40"/>
            </w:pPr>
            <w:r w:rsidRPr="0027104E">
              <w:t>4</w:t>
            </w:r>
          </w:p>
        </w:tc>
        <w:tc>
          <w:tcPr>
            <w:tcW w:w="3961" w:type="pct"/>
          </w:tcPr>
          <w:p w14:paraId="074021FE" w14:textId="77777777" w:rsidR="002349C3" w:rsidRPr="0027104E" w:rsidRDefault="002349C3" w:rsidP="004D43C4">
            <w:pPr>
              <w:widowControl w:val="0"/>
              <w:spacing w:before="120"/>
            </w:pPr>
            <w:r w:rsidRPr="0027104E">
              <w:t>Trẻ có biết đứng khi bạn cầm 2 tay trẻ để giữ thăng bằng không?</w:t>
            </w:r>
            <w:r w:rsidRPr="0027104E">
              <w:tab/>
            </w:r>
          </w:p>
        </w:tc>
        <w:tc>
          <w:tcPr>
            <w:tcW w:w="308" w:type="pct"/>
            <w:shd w:val="clear" w:color="auto" w:fill="FFFFFF"/>
          </w:tcPr>
          <w:p w14:paraId="4264AF11" w14:textId="77777777" w:rsidR="002349C3" w:rsidRPr="0027104E" w:rsidRDefault="002349C3" w:rsidP="004D43C4">
            <w:pPr>
              <w:widowControl w:val="0"/>
              <w:spacing w:before="120"/>
            </w:pPr>
          </w:p>
        </w:tc>
        <w:tc>
          <w:tcPr>
            <w:tcW w:w="493" w:type="pct"/>
            <w:gridSpan w:val="2"/>
            <w:shd w:val="clear" w:color="auto" w:fill="E5B8B7"/>
          </w:tcPr>
          <w:p w14:paraId="2B9CF5F2" w14:textId="77777777" w:rsidR="002349C3" w:rsidRPr="0027104E" w:rsidRDefault="002349C3" w:rsidP="004D43C4">
            <w:pPr>
              <w:widowControl w:val="0"/>
              <w:spacing w:before="120"/>
            </w:pPr>
          </w:p>
        </w:tc>
      </w:tr>
      <w:tr w:rsidR="002349C3" w:rsidRPr="0027104E" w14:paraId="513BD34D" w14:textId="77777777" w:rsidTr="004D43C4">
        <w:tc>
          <w:tcPr>
            <w:tcW w:w="238" w:type="pct"/>
          </w:tcPr>
          <w:p w14:paraId="2CA10F80" w14:textId="77777777" w:rsidR="002349C3" w:rsidRPr="0027104E" w:rsidRDefault="002349C3" w:rsidP="004D43C4">
            <w:pPr>
              <w:widowControl w:val="0"/>
              <w:spacing w:before="40"/>
            </w:pPr>
            <w:r w:rsidRPr="0027104E">
              <w:t>5</w:t>
            </w:r>
          </w:p>
        </w:tc>
        <w:tc>
          <w:tcPr>
            <w:tcW w:w="3961" w:type="pct"/>
          </w:tcPr>
          <w:p w14:paraId="39DC605E" w14:textId="77777777" w:rsidR="002349C3" w:rsidRPr="0027104E" w:rsidRDefault="002349C3" w:rsidP="004D43C4">
            <w:pPr>
              <w:widowControl w:val="0"/>
              <w:spacing w:before="120"/>
            </w:pPr>
            <w:r w:rsidRPr="0027104E">
              <w:t>Trẻ có tự ngồi thẳng lưng không?</w:t>
            </w:r>
          </w:p>
        </w:tc>
        <w:tc>
          <w:tcPr>
            <w:tcW w:w="308" w:type="pct"/>
            <w:shd w:val="clear" w:color="auto" w:fill="FFFFFF"/>
          </w:tcPr>
          <w:p w14:paraId="5669B8D5" w14:textId="77777777" w:rsidR="002349C3" w:rsidRPr="0027104E" w:rsidRDefault="002349C3" w:rsidP="004D43C4">
            <w:pPr>
              <w:widowControl w:val="0"/>
              <w:spacing w:before="120"/>
            </w:pPr>
          </w:p>
        </w:tc>
        <w:tc>
          <w:tcPr>
            <w:tcW w:w="493" w:type="pct"/>
            <w:gridSpan w:val="2"/>
            <w:shd w:val="clear" w:color="auto" w:fill="E5B8B7"/>
          </w:tcPr>
          <w:p w14:paraId="30E4B68C" w14:textId="77777777" w:rsidR="002349C3" w:rsidRPr="0027104E" w:rsidRDefault="002349C3" w:rsidP="004D43C4">
            <w:pPr>
              <w:widowControl w:val="0"/>
              <w:spacing w:before="120"/>
            </w:pPr>
          </w:p>
        </w:tc>
      </w:tr>
      <w:tr w:rsidR="002349C3" w:rsidRPr="0027104E" w14:paraId="5DF14A92" w14:textId="77777777" w:rsidTr="004D43C4">
        <w:tc>
          <w:tcPr>
            <w:tcW w:w="238" w:type="pct"/>
          </w:tcPr>
          <w:p w14:paraId="7F2624E2" w14:textId="77777777" w:rsidR="002349C3" w:rsidRPr="0027104E" w:rsidRDefault="002349C3" w:rsidP="004D43C4">
            <w:pPr>
              <w:widowControl w:val="0"/>
              <w:spacing w:before="40"/>
            </w:pPr>
            <w:r w:rsidRPr="0027104E">
              <w:t>6</w:t>
            </w:r>
          </w:p>
        </w:tc>
        <w:tc>
          <w:tcPr>
            <w:tcW w:w="3961" w:type="pct"/>
          </w:tcPr>
          <w:p w14:paraId="7561F23A" w14:textId="77777777" w:rsidR="002349C3" w:rsidRPr="0027104E" w:rsidRDefault="002349C3" w:rsidP="004D43C4">
            <w:pPr>
              <w:widowControl w:val="0"/>
              <w:spacing w:before="120"/>
            </w:pPr>
            <w:r w:rsidRPr="0027104E">
              <w:t>Trẻ có đứng vịn được không?</w:t>
            </w:r>
          </w:p>
        </w:tc>
        <w:tc>
          <w:tcPr>
            <w:tcW w:w="308" w:type="pct"/>
            <w:shd w:val="clear" w:color="auto" w:fill="FFFFFF"/>
          </w:tcPr>
          <w:p w14:paraId="49968C49" w14:textId="77777777" w:rsidR="002349C3" w:rsidRPr="0027104E" w:rsidRDefault="002349C3" w:rsidP="004D43C4">
            <w:pPr>
              <w:widowControl w:val="0"/>
              <w:spacing w:before="120"/>
            </w:pPr>
          </w:p>
        </w:tc>
        <w:tc>
          <w:tcPr>
            <w:tcW w:w="493" w:type="pct"/>
            <w:gridSpan w:val="2"/>
            <w:shd w:val="clear" w:color="auto" w:fill="E5B8B7"/>
          </w:tcPr>
          <w:p w14:paraId="2F90B80B" w14:textId="77777777" w:rsidR="002349C3" w:rsidRPr="0027104E" w:rsidRDefault="002349C3" w:rsidP="004D43C4">
            <w:pPr>
              <w:widowControl w:val="0"/>
              <w:spacing w:before="120"/>
            </w:pPr>
          </w:p>
        </w:tc>
      </w:tr>
      <w:tr w:rsidR="002349C3" w:rsidRPr="0027104E" w14:paraId="0D0B2BA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CC6B54F"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3E264B40" w14:textId="77777777" w:rsidR="002349C3" w:rsidRPr="0027104E" w:rsidRDefault="002349C3" w:rsidP="004D43C4">
            <w:pPr>
              <w:widowControl w:val="0"/>
              <w:spacing w:before="120"/>
              <w:rPr>
                <w:b/>
              </w:rPr>
            </w:pPr>
            <w:r w:rsidRPr="0027104E">
              <w:rPr>
                <w:b/>
              </w:rPr>
              <w:t>Vận động tinh:</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5E21AEE3"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4D3F3619" w14:textId="77777777" w:rsidR="002349C3" w:rsidRPr="0027104E" w:rsidRDefault="002349C3" w:rsidP="004D43C4">
            <w:pPr>
              <w:widowControl w:val="0"/>
              <w:spacing w:before="120"/>
            </w:pPr>
          </w:p>
        </w:tc>
      </w:tr>
      <w:tr w:rsidR="002349C3" w:rsidRPr="0027104E" w14:paraId="0347B5BD" w14:textId="77777777" w:rsidTr="004D43C4">
        <w:tc>
          <w:tcPr>
            <w:tcW w:w="238" w:type="pct"/>
          </w:tcPr>
          <w:p w14:paraId="0097A0CF" w14:textId="77777777" w:rsidR="002349C3" w:rsidRPr="0027104E" w:rsidRDefault="002349C3" w:rsidP="004D43C4">
            <w:pPr>
              <w:widowControl w:val="0"/>
              <w:spacing w:before="40"/>
            </w:pPr>
            <w:r w:rsidRPr="0027104E">
              <w:t>7</w:t>
            </w:r>
          </w:p>
        </w:tc>
        <w:tc>
          <w:tcPr>
            <w:tcW w:w="3961" w:type="pct"/>
          </w:tcPr>
          <w:p w14:paraId="5400DC92" w14:textId="77777777" w:rsidR="002349C3" w:rsidRPr="0027104E" w:rsidRDefault="002349C3" w:rsidP="004D43C4">
            <w:pPr>
              <w:widowControl w:val="0"/>
              <w:spacing w:before="120"/>
            </w:pPr>
            <w:r w:rsidRPr="0027104E">
              <w:t>Trẻ có biết nhặt vật nhỏ chỉ bằng một tay không?</w:t>
            </w:r>
          </w:p>
        </w:tc>
        <w:tc>
          <w:tcPr>
            <w:tcW w:w="308" w:type="pct"/>
            <w:shd w:val="clear" w:color="auto" w:fill="FFFFFF"/>
          </w:tcPr>
          <w:p w14:paraId="401AAFCC" w14:textId="77777777" w:rsidR="002349C3" w:rsidRPr="0027104E" w:rsidRDefault="002349C3" w:rsidP="004D43C4">
            <w:pPr>
              <w:widowControl w:val="0"/>
              <w:spacing w:before="120"/>
            </w:pPr>
          </w:p>
        </w:tc>
        <w:tc>
          <w:tcPr>
            <w:tcW w:w="493" w:type="pct"/>
            <w:gridSpan w:val="2"/>
            <w:shd w:val="clear" w:color="auto" w:fill="E5B8B7"/>
          </w:tcPr>
          <w:p w14:paraId="5AD6F37C" w14:textId="77777777" w:rsidR="002349C3" w:rsidRPr="0027104E" w:rsidRDefault="002349C3" w:rsidP="004D43C4">
            <w:pPr>
              <w:widowControl w:val="0"/>
              <w:spacing w:before="120"/>
            </w:pPr>
          </w:p>
        </w:tc>
      </w:tr>
      <w:tr w:rsidR="002349C3" w:rsidRPr="0027104E" w14:paraId="014082C8" w14:textId="77777777" w:rsidTr="004D43C4">
        <w:tc>
          <w:tcPr>
            <w:tcW w:w="238" w:type="pct"/>
          </w:tcPr>
          <w:p w14:paraId="7113D765" w14:textId="77777777" w:rsidR="002349C3" w:rsidRPr="0027104E" w:rsidRDefault="002349C3" w:rsidP="004D43C4">
            <w:pPr>
              <w:widowControl w:val="0"/>
              <w:spacing w:before="40"/>
            </w:pPr>
            <w:r w:rsidRPr="0027104E">
              <w:t>8</w:t>
            </w:r>
          </w:p>
        </w:tc>
        <w:tc>
          <w:tcPr>
            <w:tcW w:w="3961" w:type="pct"/>
          </w:tcPr>
          <w:p w14:paraId="213B1F54" w14:textId="77777777" w:rsidR="002349C3" w:rsidRPr="0027104E" w:rsidRDefault="002349C3" w:rsidP="004D43C4">
            <w:pPr>
              <w:widowControl w:val="0"/>
              <w:spacing w:before="120"/>
            </w:pPr>
            <w:r w:rsidRPr="0027104E">
              <w:t>Trẻ có nhặt được những vật nhỏ, nắm chặt nó trong lòng bàn tay, giữa các ngón tay không?</w:t>
            </w:r>
          </w:p>
        </w:tc>
        <w:tc>
          <w:tcPr>
            <w:tcW w:w="308" w:type="pct"/>
            <w:shd w:val="clear" w:color="auto" w:fill="FFFFFF"/>
          </w:tcPr>
          <w:p w14:paraId="742D97A1" w14:textId="77777777" w:rsidR="002349C3" w:rsidRPr="0027104E" w:rsidRDefault="002349C3" w:rsidP="004D43C4">
            <w:pPr>
              <w:widowControl w:val="0"/>
              <w:spacing w:before="120"/>
            </w:pPr>
          </w:p>
        </w:tc>
        <w:tc>
          <w:tcPr>
            <w:tcW w:w="493" w:type="pct"/>
            <w:gridSpan w:val="2"/>
            <w:shd w:val="clear" w:color="auto" w:fill="E5B8B7"/>
          </w:tcPr>
          <w:p w14:paraId="141EEB96" w14:textId="77777777" w:rsidR="002349C3" w:rsidRPr="0027104E" w:rsidRDefault="002349C3" w:rsidP="004D43C4">
            <w:pPr>
              <w:widowControl w:val="0"/>
              <w:spacing w:before="120"/>
            </w:pPr>
          </w:p>
        </w:tc>
      </w:tr>
      <w:tr w:rsidR="002349C3" w:rsidRPr="0027104E" w14:paraId="5F18199A" w14:textId="77777777" w:rsidTr="004D43C4">
        <w:tc>
          <w:tcPr>
            <w:tcW w:w="238" w:type="pct"/>
          </w:tcPr>
          <w:p w14:paraId="22E5E95B" w14:textId="77777777" w:rsidR="002349C3" w:rsidRPr="0027104E" w:rsidRDefault="002349C3" w:rsidP="004D43C4">
            <w:pPr>
              <w:widowControl w:val="0"/>
              <w:spacing w:before="40"/>
            </w:pPr>
            <w:r w:rsidRPr="0027104E">
              <w:t>9</w:t>
            </w:r>
          </w:p>
        </w:tc>
        <w:tc>
          <w:tcPr>
            <w:tcW w:w="3961" w:type="pct"/>
          </w:tcPr>
          <w:p w14:paraId="69361276" w14:textId="77777777" w:rsidR="002349C3" w:rsidRPr="0027104E" w:rsidRDefault="002349C3" w:rsidP="004D43C4">
            <w:pPr>
              <w:widowControl w:val="0"/>
              <w:spacing w:before="120"/>
            </w:pPr>
            <w:r w:rsidRPr="0027104E">
              <w:t>Trẻ có biết nhặt vật nhỏ bằng đầu ngón cái và các ngón còn lại không?</w:t>
            </w:r>
          </w:p>
        </w:tc>
        <w:tc>
          <w:tcPr>
            <w:tcW w:w="308" w:type="pct"/>
            <w:shd w:val="clear" w:color="auto" w:fill="FFFFFF"/>
          </w:tcPr>
          <w:p w14:paraId="5A6F2C5E" w14:textId="77777777" w:rsidR="002349C3" w:rsidRPr="0027104E" w:rsidRDefault="002349C3" w:rsidP="004D43C4">
            <w:pPr>
              <w:widowControl w:val="0"/>
              <w:spacing w:before="120"/>
            </w:pPr>
          </w:p>
        </w:tc>
        <w:tc>
          <w:tcPr>
            <w:tcW w:w="493" w:type="pct"/>
            <w:gridSpan w:val="2"/>
            <w:shd w:val="clear" w:color="auto" w:fill="E5B8B7"/>
          </w:tcPr>
          <w:p w14:paraId="7605FF17" w14:textId="77777777" w:rsidR="002349C3" w:rsidRPr="0027104E" w:rsidRDefault="002349C3" w:rsidP="004D43C4">
            <w:pPr>
              <w:widowControl w:val="0"/>
              <w:spacing w:before="120"/>
            </w:pPr>
          </w:p>
        </w:tc>
      </w:tr>
      <w:tr w:rsidR="002349C3" w:rsidRPr="0027104E" w14:paraId="58E4C294" w14:textId="77777777" w:rsidTr="004D43C4">
        <w:tc>
          <w:tcPr>
            <w:tcW w:w="238" w:type="pct"/>
            <w:tcBorders>
              <w:top w:val="single" w:sz="4" w:space="0" w:color="000000"/>
              <w:left w:val="single" w:sz="4" w:space="0" w:color="000000"/>
              <w:bottom w:val="single" w:sz="4" w:space="0" w:color="000000"/>
              <w:right w:val="single" w:sz="4" w:space="0" w:color="000000"/>
            </w:tcBorders>
          </w:tcPr>
          <w:p w14:paraId="3A9B19B7"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6B36431E" w14:textId="77777777" w:rsidR="002349C3" w:rsidRPr="0027104E" w:rsidRDefault="002349C3" w:rsidP="004D43C4">
            <w:pPr>
              <w:widowControl w:val="0"/>
              <w:spacing w:before="120"/>
              <w:rPr>
                <w:b/>
              </w:rPr>
            </w:pPr>
            <w:r w:rsidRPr="0027104E">
              <w:rPr>
                <w:b/>
              </w:rPr>
              <w:t>Bắt chước và học:</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1BB9B43C"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3E442FA6" w14:textId="77777777" w:rsidR="002349C3" w:rsidRPr="0027104E" w:rsidRDefault="002349C3" w:rsidP="004D43C4">
            <w:pPr>
              <w:widowControl w:val="0"/>
              <w:spacing w:before="120"/>
            </w:pPr>
          </w:p>
        </w:tc>
      </w:tr>
      <w:tr w:rsidR="002349C3" w:rsidRPr="0027104E" w14:paraId="23A83274" w14:textId="77777777" w:rsidTr="004D43C4">
        <w:tc>
          <w:tcPr>
            <w:tcW w:w="238" w:type="pct"/>
          </w:tcPr>
          <w:p w14:paraId="5B098859" w14:textId="77777777" w:rsidR="002349C3" w:rsidRPr="0027104E" w:rsidRDefault="002349C3" w:rsidP="004D43C4">
            <w:pPr>
              <w:widowControl w:val="0"/>
              <w:spacing w:before="40"/>
            </w:pPr>
            <w:r w:rsidRPr="0027104E">
              <w:t>10</w:t>
            </w:r>
          </w:p>
        </w:tc>
        <w:tc>
          <w:tcPr>
            <w:tcW w:w="3961" w:type="pct"/>
          </w:tcPr>
          <w:p w14:paraId="17C09D58" w14:textId="77777777" w:rsidR="002349C3" w:rsidRPr="0027104E" w:rsidRDefault="002349C3" w:rsidP="004D43C4">
            <w:pPr>
              <w:widowControl w:val="0"/>
              <w:spacing w:before="120"/>
            </w:pPr>
            <w:r w:rsidRPr="0027104E">
              <w:t>Trẻ có biết chuyển vật từ tay này sang tay kia không?</w:t>
            </w:r>
          </w:p>
        </w:tc>
        <w:tc>
          <w:tcPr>
            <w:tcW w:w="308" w:type="pct"/>
            <w:shd w:val="clear" w:color="auto" w:fill="FFFFFF"/>
          </w:tcPr>
          <w:p w14:paraId="5360F8BB" w14:textId="77777777" w:rsidR="002349C3" w:rsidRPr="0027104E" w:rsidRDefault="002349C3" w:rsidP="004D43C4">
            <w:pPr>
              <w:widowControl w:val="0"/>
              <w:spacing w:before="120"/>
            </w:pPr>
          </w:p>
        </w:tc>
        <w:tc>
          <w:tcPr>
            <w:tcW w:w="493" w:type="pct"/>
            <w:gridSpan w:val="2"/>
            <w:shd w:val="clear" w:color="auto" w:fill="E5B8B7"/>
          </w:tcPr>
          <w:p w14:paraId="4A330DE0" w14:textId="77777777" w:rsidR="002349C3" w:rsidRPr="0027104E" w:rsidRDefault="002349C3" w:rsidP="004D43C4">
            <w:pPr>
              <w:widowControl w:val="0"/>
              <w:spacing w:before="120"/>
            </w:pPr>
          </w:p>
        </w:tc>
      </w:tr>
      <w:tr w:rsidR="002349C3" w:rsidRPr="0027104E" w14:paraId="2AE58826"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6A44B16" w14:textId="77777777" w:rsidR="002349C3" w:rsidRPr="0027104E" w:rsidRDefault="002349C3" w:rsidP="004D43C4">
            <w:pPr>
              <w:widowControl w:val="0"/>
              <w:spacing w:before="40"/>
            </w:pPr>
            <w:r w:rsidRPr="0027104E">
              <w:t>11</w:t>
            </w:r>
          </w:p>
        </w:tc>
        <w:tc>
          <w:tcPr>
            <w:tcW w:w="3961" w:type="pct"/>
            <w:tcBorders>
              <w:top w:val="single" w:sz="4" w:space="0" w:color="000000"/>
              <w:left w:val="single" w:sz="4" w:space="0" w:color="000000"/>
              <w:bottom w:val="single" w:sz="4" w:space="0" w:color="000000"/>
              <w:right w:val="single" w:sz="4" w:space="0" w:color="000000"/>
            </w:tcBorders>
          </w:tcPr>
          <w:p w14:paraId="67E12E48" w14:textId="77777777" w:rsidR="002349C3" w:rsidRPr="0027104E" w:rsidRDefault="002349C3" w:rsidP="004D43C4">
            <w:pPr>
              <w:widowControl w:val="0"/>
              <w:spacing w:before="120"/>
            </w:pPr>
            <w:r w:rsidRPr="0027104E">
              <w:t>Trẻ có biết cầm hai tay hai vật và giữ trong 1 phút khô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44B96F33"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18EBD8B6" w14:textId="77777777" w:rsidR="002349C3" w:rsidRPr="0027104E" w:rsidRDefault="002349C3" w:rsidP="004D43C4">
            <w:pPr>
              <w:widowControl w:val="0"/>
              <w:spacing w:before="120"/>
            </w:pPr>
          </w:p>
        </w:tc>
      </w:tr>
      <w:tr w:rsidR="002349C3" w:rsidRPr="0027104E" w14:paraId="00BE6991"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2A4DEF7" w14:textId="77777777" w:rsidR="002349C3" w:rsidRPr="0027104E" w:rsidRDefault="002349C3" w:rsidP="004D43C4">
            <w:pPr>
              <w:widowControl w:val="0"/>
              <w:spacing w:before="40"/>
            </w:pPr>
            <w:r w:rsidRPr="0027104E">
              <w:t>12</w:t>
            </w:r>
          </w:p>
        </w:tc>
        <w:tc>
          <w:tcPr>
            <w:tcW w:w="3961" w:type="pct"/>
            <w:tcBorders>
              <w:top w:val="single" w:sz="4" w:space="0" w:color="000000"/>
              <w:left w:val="single" w:sz="4" w:space="0" w:color="000000"/>
              <w:bottom w:val="single" w:sz="4" w:space="0" w:color="000000"/>
              <w:right w:val="single" w:sz="4" w:space="0" w:color="000000"/>
            </w:tcBorders>
          </w:tcPr>
          <w:p w14:paraId="4A0A764F" w14:textId="77777777" w:rsidR="002349C3" w:rsidRPr="0027104E" w:rsidRDefault="002349C3" w:rsidP="004D43C4">
            <w:pPr>
              <w:widowControl w:val="0"/>
              <w:spacing w:before="120"/>
            </w:pPr>
            <w:r w:rsidRPr="0027104E">
              <w:t>Khi cầm đồ chơi trẻ có đập nó lên một đồ chơi khác ở trên bàn khô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0E69809B"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00776DDD" w14:textId="77777777" w:rsidR="002349C3" w:rsidRPr="0027104E" w:rsidRDefault="002349C3" w:rsidP="004D43C4">
            <w:pPr>
              <w:widowControl w:val="0"/>
              <w:spacing w:before="120"/>
            </w:pPr>
          </w:p>
        </w:tc>
      </w:tr>
      <w:tr w:rsidR="002349C3" w:rsidRPr="0027104E" w14:paraId="6D02EBB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3E48E96"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123EC43B" w14:textId="77777777" w:rsidR="002349C3" w:rsidRPr="0027104E" w:rsidRDefault="002349C3" w:rsidP="004D43C4">
            <w:pPr>
              <w:widowControl w:val="0"/>
              <w:spacing w:before="120"/>
              <w:rPr>
                <w:b/>
              </w:rPr>
            </w:pPr>
            <w:r w:rsidRPr="0027104E">
              <w:rPr>
                <w:b/>
              </w:rPr>
              <w:t>Cá nhân- Xã hội:</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0CFACB50"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0C567CEB" w14:textId="77777777" w:rsidR="002349C3" w:rsidRPr="0027104E" w:rsidRDefault="002349C3" w:rsidP="004D43C4">
            <w:pPr>
              <w:widowControl w:val="0"/>
              <w:spacing w:before="120"/>
            </w:pPr>
          </w:p>
        </w:tc>
      </w:tr>
      <w:tr w:rsidR="002349C3" w:rsidRPr="0027104E" w14:paraId="19343066"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419D7B6" w14:textId="77777777" w:rsidR="002349C3" w:rsidRPr="0027104E" w:rsidRDefault="002349C3" w:rsidP="004D43C4">
            <w:pPr>
              <w:widowControl w:val="0"/>
              <w:spacing w:before="40"/>
            </w:pPr>
            <w:r w:rsidRPr="0027104E">
              <w:t>13</w:t>
            </w:r>
          </w:p>
        </w:tc>
        <w:tc>
          <w:tcPr>
            <w:tcW w:w="3961" w:type="pct"/>
            <w:tcBorders>
              <w:top w:val="single" w:sz="4" w:space="0" w:color="000000"/>
              <w:left w:val="single" w:sz="4" w:space="0" w:color="000000"/>
              <w:bottom w:val="single" w:sz="4" w:space="0" w:color="000000"/>
              <w:right w:val="single" w:sz="4" w:space="0" w:color="000000"/>
            </w:tcBorders>
          </w:tcPr>
          <w:p w14:paraId="0E752588" w14:textId="77777777" w:rsidR="002349C3" w:rsidRPr="0027104E" w:rsidRDefault="002349C3" w:rsidP="004D43C4">
            <w:pPr>
              <w:widowControl w:val="0"/>
              <w:spacing w:before="120"/>
            </w:pPr>
            <w:r w:rsidRPr="0027104E">
              <w:t>Trẻ có biết lấy vật ở ngoài tầm với khô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3F2D7FAA"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4F876B82" w14:textId="77777777" w:rsidR="002349C3" w:rsidRPr="0027104E" w:rsidRDefault="002349C3" w:rsidP="004D43C4">
            <w:pPr>
              <w:widowControl w:val="0"/>
              <w:spacing w:before="120"/>
            </w:pPr>
          </w:p>
        </w:tc>
      </w:tr>
      <w:tr w:rsidR="002349C3" w:rsidRPr="0027104E" w14:paraId="655A4E9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2316830" w14:textId="77777777" w:rsidR="002349C3" w:rsidRPr="0027104E" w:rsidRDefault="002349C3" w:rsidP="004D43C4">
            <w:pPr>
              <w:widowControl w:val="0"/>
              <w:spacing w:before="40"/>
            </w:pPr>
            <w:r w:rsidRPr="0027104E">
              <w:t>14</w:t>
            </w:r>
          </w:p>
        </w:tc>
        <w:tc>
          <w:tcPr>
            <w:tcW w:w="3961" w:type="pct"/>
            <w:tcBorders>
              <w:top w:val="single" w:sz="4" w:space="0" w:color="000000"/>
              <w:left w:val="single" w:sz="4" w:space="0" w:color="000000"/>
              <w:bottom w:val="single" w:sz="4" w:space="0" w:color="000000"/>
              <w:right w:val="single" w:sz="4" w:space="0" w:color="000000"/>
            </w:tcBorders>
          </w:tcPr>
          <w:p w14:paraId="3C76B694" w14:textId="77777777" w:rsidR="002349C3" w:rsidRPr="0027104E" w:rsidRDefault="002349C3" w:rsidP="004D43C4">
            <w:pPr>
              <w:widowControl w:val="0"/>
              <w:spacing w:before="120"/>
            </w:pPr>
            <w:r w:rsidRPr="0027104E">
              <w:t>Trẻ có cho chân vào mồm ở tư thế nằm ngửa khô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31472E00"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12BC8581" w14:textId="77777777" w:rsidR="002349C3" w:rsidRPr="0027104E" w:rsidRDefault="002349C3" w:rsidP="004D43C4">
            <w:pPr>
              <w:widowControl w:val="0"/>
              <w:spacing w:before="120"/>
            </w:pPr>
          </w:p>
        </w:tc>
      </w:tr>
      <w:tr w:rsidR="002349C3" w:rsidRPr="0027104E" w14:paraId="6A9F2EE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48722C5" w14:textId="77777777" w:rsidR="002349C3" w:rsidRPr="0027104E" w:rsidRDefault="002349C3" w:rsidP="004D43C4">
            <w:pPr>
              <w:widowControl w:val="0"/>
              <w:spacing w:before="40"/>
            </w:pPr>
            <w:r w:rsidRPr="0027104E">
              <w:t>15</w:t>
            </w:r>
          </w:p>
        </w:tc>
        <w:tc>
          <w:tcPr>
            <w:tcW w:w="3961" w:type="pct"/>
            <w:tcBorders>
              <w:top w:val="single" w:sz="4" w:space="0" w:color="000000"/>
              <w:left w:val="single" w:sz="4" w:space="0" w:color="000000"/>
              <w:bottom w:val="single" w:sz="4" w:space="0" w:color="000000"/>
              <w:right w:val="single" w:sz="4" w:space="0" w:color="000000"/>
            </w:tcBorders>
          </w:tcPr>
          <w:p w14:paraId="5F4DC6D1" w14:textId="77777777" w:rsidR="002349C3" w:rsidRPr="0027104E" w:rsidRDefault="002349C3" w:rsidP="004D43C4">
            <w:pPr>
              <w:widowControl w:val="0"/>
              <w:spacing w:before="120"/>
            </w:pPr>
            <w:r w:rsidRPr="0027104E">
              <w:t>Trẻ có tự ăn bánh quy khô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45D1254E"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E5B8B7"/>
          </w:tcPr>
          <w:p w14:paraId="0390F1F6" w14:textId="77777777" w:rsidR="002349C3" w:rsidRPr="0027104E" w:rsidRDefault="002349C3" w:rsidP="004D43C4">
            <w:pPr>
              <w:widowControl w:val="0"/>
              <w:spacing w:before="120"/>
            </w:pPr>
          </w:p>
        </w:tc>
      </w:tr>
      <w:tr w:rsidR="002349C3" w:rsidRPr="0027104E" w14:paraId="76BF368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7D81BA7" w14:textId="77777777" w:rsidR="002349C3" w:rsidRPr="0027104E" w:rsidRDefault="002349C3" w:rsidP="004D43C4">
            <w:pPr>
              <w:widowControl w:val="0"/>
              <w:spacing w:before="40"/>
            </w:pPr>
          </w:p>
        </w:tc>
        <w:tc>
          <w:tcPr>
            <w:tcW w:w="3961" w:type="pct"/>
            <w:tcBorders>
              <w:top w:val="single" w:sz="4" w:space="0" w:color="000000"/>
              <w:left w:val="single" w:sz="4" w:space="0" w:color="000000"/>
              <w:bottom w:val="single" w:sz="4" w:space="0" w:color="000000"/>
              <w:right w:val="single" w:sz="4" w:space="0" w:color="000000"/>
            </w:tcBorders>
          </w:tcPr>
          <w:p w14:paraId="38A9C28A" w14:textId="77777777" w:rsidR="002349C3" w:rsidRPr="0027104E" w:rsidRDefault="002349C3" w:rsidP="004D43C4">
            <w:pPr>
              <w:widowControl w:val="0"/>
              <w:spacing w:before="120"/>
              <w:rPr>
                <w:b/>
              </w:rPr>
            </w:pPr>
            <w:r w:rsidRPr="0027104E">
              <w:rPr>
                <w:b/>
              </w:rPr>
              <w:t>Các dấu hiệu chung:</w:t>
            </w:r>
          </w:p>
        </w:tc>
        <w:tc>
          <w:tcPr>
            <w:tcW w:w="308" w:type="pct"/>
            <w:tcBorders>
              <w:top w:val="single" w:sz="4" w:space="0" w:color="000000"/>
              <w:left w:val="single" w:sz="4" w:space="0" w:color="000000"/>
              <w:bottom w:val="single" w:sz="4" w:space="0" w:color="000000"/>
              <w:right w:val="single" w:sz="4" w:space="0" w:color="000000"/>
            </w:tcBorders>
            <w:shd w:val="clear" w:color="auto" w:fill="FFFFFF"/>
          </w:tcPr>
          <w:p w14:paraId="6398FF1F"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FFFFFF"/>
          </w:tcPr>
          <w:p w14:paraId="7F80440A" w14:textId="77777777" w:rsidR="002349C3" w:rsidRPr="0027104E" w:rsidRDefault="002349C3" w:rsidP="004D43C4">
            <w:pPr>
              <w:widowControl w:val="0"/>
              <w:spacing w:before="120"/>
            </w:pPr>
          </w:p>
        </w:tc>
      </w:tr>
      <w:tr w:rsidR="002349C3" w:rsidRPr="0027104E" w14:paraId="0032AA54"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09BE5D6" w14:textId="77777777" w:rsidR="002349C3" w:rsidRPr="0027104E" w:rsidRDefault="002349C3" w:rsidP="004D43C4">
            <w:pPr>
              <w:widowControl w:val="0"/>
              <w:spacing w:before="40"/>
            </w:pPr>
            <w:r w:rsidRPr="0027104E">
              <w:t>16</w:t>
            </w:r>
          </w:p>
        </w:tc>
        <w:tc>
          <w:tcPr>
            <w:tcW w:w="3961" w:type="pct"/>
            <w:tcBorders>
              <w:top w:val="single" w:sz="4" w:space="0" w:color="000000"/>
              <w:left w:val="single" w:sz="4" w:space="0" w:color="000000"/>
              <w:bottom w:val="single" w:sz="4" w:space="0" w:color="000000"/>
              <w:right w:val="single" w:sz="4" w:space="0" w:color="000000"/>
            </w:tcBorders>
          </w:tcPr>
          <w:p w14:paraId="17CD01E9" w14:textId="77777777" w:rsidR="002349C3" w:rsidRPr="0027104E" w:rsidRDefault="002349C3" w:rsidP="004D43C4">
            <w:pPr>
              <w:widowControl w:val="0"/>
              <w:spacing w:before="120"/>
            </w:pPr>
            <w:r w:rsidRPr="0027104E">
              <w:t>Trẻ có khi nào bị co giật/ ngất xỉu không?</w:t>
            </w:r>
          </w:p>
        </w:tc>
        <w:tc>
          <w:tcPr>
            <w:tcW w:w="308" w:type="pct"/>
            <w:tcBorders>
              <w:top w:val="single" w:sz="4" w:space="0" w:color="000000"/>
              <w:left w:val="single" w:sz="4" w:space="0" w:color="000000"/>
              <w:bottom w:val="single" w:sz="4" w:space="0" w:color="000000"/>
              <w:right w:val="single" w:sz="4" w:space="0" w:color="000000"/>
            </w:tcBorders>
            <w:shd w:val="clear" w:color="auto" w:fill="E5B8B7"/>
          </w:tcPr>
          <w:p w14:paraId="2ECEFFD8" w14:textId="77777777" w:rsidR="002349C3" w:rsidRPr="0027104E" w:rsidRDefault="002349C3" w:rsidP="004D43C4">
            <w:pPr>
              <w:widowControl w:val="0"/>
              <w:spacing w:before="120"/>
            </w:pPr>
          </w:p>
        </w:tc>
        <w:tc>
          <w:tcPr>
            <w:tcW w:w="493" w:type="pct"/>
            <w:gridSpan w:val="2"/>
            <w:tcBorders>
              <w:top w:val="single" w:sz="4" w:space="0" w:color="000000"/>
              <w:left w:val="single" w:sz="4" w:space="0" w:color="000000"/>
              <w:bottom w:val="single" w:sz="4" w:space="0" w:color="000000"/>
              <w:right w:val="single" w:sz="4" w:space="0" w:color="000000"/>
            </w:tcBorders>
            <w:shd w:val="clear" w:color="auto" w:fill="FFFFFF"/>
          </w:tcPr>
          <w:p w14:paraId="5639BDC9" w14:textId="77777777" w:rsidR="002349C3" w:rsidRPr="0027104E" w:rsidRDefault="002349C3" w:rsidP="004D43C4">
            <w:pPr>
              <w:widowControl w:val="0"/>
              <w:spacing w:before="120"/>
            </w:pPr>
          </w:p>
        </w:tc>
      </w:tr>
      <w:tr w:rsidR="002349C3" w:rsidRPr="0027104E" w14:paraId="4494511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32BD17FB" w14:textId="77777777" w:rsidR="002349C3" w:rsidRPr="0027104E" w:rsidRDefault="002349C3" w:rsidP="004D43C4">
            <w:pPr>
              <w:widowControl w:val="0"/>
              <w:spacing w:before="40"/>
            </w:pPr>
            <w:r w:rsidRPr="0027104E">
              <w:t>17</w:t>
            </w:r>
          </w:p>
        </w:tc>
        <w:tc>
          <w:tcPr>
            <w:tcW w:w="3961" w:type="pct"/>
            <w:tcBorders>
              <w:top w:val="single" w:sz="4" w:space="0" w:color="000000"/>
              <w:left w:val="single" w:sz="4" w:space="0" w:color="000000"/>
              <w:bottom w:val="single" w:sz="4" w:space="0" w:color="000000"/>
              <w:right w:val="single" w:sz="4" w:space="0" w:color="000000"/>
            </w:tcBorders>
          </w:tcPr>
          <w:p w14:paraId="1B4DCC42" w14:textId="77777777" w:rsidR="002349C3" w:rsidRPr="0027104E" w:rsidRDefault="002349C3" w:rsidP="004D43C4">
            <w:pPr>
              <w:widowControl w:val="0"/>
              <w:spacing w:before="120"/>
            </w:pPr>
            <w:r w:rsidRPr="0027104E">
              <w:t>Trẻ có bất thường ở cổ, cột sống, thân mình, tay chân không?</w:t>
            </w:r>
          </w:p>
        </w:tc>
        <w:tc>
          <w:tcPr>
            <w:tcW w:w="312" w:type="pct"/>
            <w:gridSpan w:val="2"/>
            <w:tcBorders>
              <w:top w:val="single" w:sz="4" w:space="0" w:color="000000"/>
              <w:left w:val="single" w:sz="4" w:space="0" w:color="000000"/>
              <w:bottom w:val="single" w:sz="4" w:space="0" w:color="000000"/>
              <w:right w:val="single" w:sz="4" w:space="0" w:color="000000"/>
            </w:tcBorders>
            <w:shd w:val="clear" w:color="auto" w:fill="E5B8B7"/>
          </w:tcPr>
          <w:p w14:paraId="12A1BA33" w14:textId="77777777" w:rsidR="002349C3" w:rsidRPr="0027104E" w:rsidRDefault="002349C3" w:rsidP="004D43C4">
            <w:pPr>
              <w:widowControl w:val="0"/>
              <w:spacing w:before="120"/>
            </w:pPr>
          </w:p>
        </w:tc>
        <w:tc>
          <w:tcPr>
            <w:tcW w:w="489" w:type="pct"/>
            <w:tcBorders>
              <w:top w:val="single" w:sz="4" w:space="0" w:color="000000"/>
              <w:left w:val="single" w:sz="4" w:space="0" w:color="000000"/>
              <w:bottom w:val="single" w:sz="4" w:space="0" w:color="000000"/>
              <w:right w:val="single" w:sz="4" w:space="0" w:color="000000"/>
            </w:tcBorders>
            <w:shd w:val="clear" w:color="auto" w:fill="FFFFFF"/>
          </w:tcPr>
          <w:p w14:paraId="6170EF2C" w14:textId="77777777" w:rsidR="002349C3" w:rsidRPr="0027104E" w:rsidRDefault="002349C3" w:rsidP="004D43C4">
            <w:pPr>
              <w:widowControl w:val="0"/>
              <w:spacing w:before="120"/>
            </w:pPr>
          </w:p>
        </w:tc>
      </w:tr>
      <w:tr w:rsidR="002349C3" w:rsidRPr="0027104E" w14:paraId="79177CF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8F88F1E" w14:textId="77777777" w:rsidR="002349C3" w:rsidRPr="0027104E" w:rsidRDefault="002349C3" w:rsidP="004D43C4">
            <w:pPr>
              <w:widowControl w:val="0"/>
              <w:spacing w:before="40"/>
            </w:pPr>
            <w:r w:rsidRPr="0027104E">
              <w:t>18</w:t>
            </w:r>
          </w:p>
        </w:tc>
        <w:tc>
          <w:tcPr>
            <w:tcW w:w="3961" w:type="pct"/>
            <w:tcBorders>
              <w:top w:val="single" w:sz="4" w:space="0" w:color="000000"/>
              <w:left w:val="single" w:sz="4" w:space="0" w:color="000000"/>
              <w:bottom w:val="single" w:sz="4" w:space="0" w:color="000000"/>
              <w:right w:val="single" w:sz="4" w:space="0" w:color="000000"/>
            </w:tcBorders>
          </w:tcPr>
          <w:p w14:paraId="4297339C" w14:textId="77777777" w:rsidR="002349C3" w:rsidRPr="0027104E" w:rsidRDefault="002349C3" w:rsidP="004D43C4">
            <w:pPr>
              <w:widowControl w:val="0"/>
              <w:spacing w:before="120"/>
            </w:pPr>
            <w:r w:rsidRPr="0027104E">
              <w:t>Trẻ có bất thường ở tai, bệnh về tai hoặc nghe kém không?</w:t>
            </w:r>
          </w:p>
        </w:tc>
        <w:tc>
          <w:tcPr>
            <w:tcW w:w="312" w:type="pct"/>
            <w:gridSpan w:val="2"/>
            <w:tcBorders>
              <w:top w:val="single" w:sz="4" w:space="0" w:color="000000"/>
              <w:left w:val="single" w:sz="4" w:space="0" w:color="000000"/>
              <w:bottom w:val="single" w:sz="4" w:space="0" w:color="000000"/>
              <w:right w:val="single" w:sz="4" w:space="0" w:color="000000"/>
            </w:tcBorders>
            <w:shd w:val="clear" w:color="auto" w:fill="E5B8B7"/>
          </w:tcPr>
          <w:p w14:paraId="3DA3CCFA" w14:textId="77777777" w:rsidR="002349C3" w:rsidRPr="0027104E" w:rsidRDefault="002349C3" w:rsidP="004D43C4">
            <w:pPr>
              <w:widowControl w:val="0"/>
              <w:spacing w:before="120"/>
            </w:pPr>
          </w:p>
        </w:tc>
        <w:tc>
          <w:tcPr>
            <w:tcW w:w="489" w:type="pct"/>
            <w:tcBorders>
              <w:top w:val="single" w:sz="4" w:space="0" w:color="000000"/>
              <w:left w:val="single" w:sz="4" w:space="0" w:color="000000"/>
              <w:bottom w:val="single" w:sz="4" w:space="0" w:color="000000"/>
              <w:right w:val="single" w:sz="4" w:space="0" w:color="000000"/>
            </w:tcBorders>
            <w:shd w:val="clear" w:color="auto" w:fill="FFFFFF"/>
          </w:tcPr>
          <w:p w14:paraId="4FFB5C79" w14:textId="77777777" w:rsidR="002349C3" w:rsidRPr="0027104E" w:rsidRDefault="002349C3" w:rsidP="004D43C4">
            <w:pPr>
              <w:widowControl w:val="0"/>
              <w:spacing w:before="120"/>
            </w:pPr>
          </w:p>
        </w:tc>
      </w:tr>
      <w:tr w:rsidR="002349C3" w:rsidRPr="0027104E" w14:paraId="0D41239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5234A2F" w14:textId="77777777" w:rsidR="002349C3" w:rsidRPr="0027104E" w:rsidRDefault="002349C3" w:rsidP="004D43C4">
            <w:pPr>
              <w:widowControl w:val="0"/>
              <w:spacing w:before="40"/>
            </w:pPr>
            <w:r w:rsidRPr="0027104E">
              <w:t>19</w:t>
            </w:r>
          </w:p>
        </w:tc>
        <w:tc>
          <w:tcPr>
            <w:tcW w:w="3961" w:type="pct"/>
            <w:tcBorders>
              <w:top w:val="single" w:sz="4" w:space="0" w:color="000000"/>
              <w:left w:val="single" w:sz="4" w:space="0" w:color="000000"/>
              <w:bottom w:val="single" w:sz="4" w:space="0" w:color="000000"/>
              <w:right w:val="single" w:sz="4" w:space="0" w:color="000000"/>
            </w:tcBorders>
          </w:tcPr>
          <w:p w14:paraId="05E1B72F" w14:textId="77777777" w:rsidR="002349C3" w:rsidRPr="0027104E" w:rsidRDefault="002349C3" w:rsidP="004D43C4">
            <w:pPr>
              <w:widowControl w:val="0"/>
              <w:spacing w:before="120"/>
            </w:pPr>
            <w:r w:rsidRPr="0027104E">
              <w:t>Trẻ có bất thường ở mắt hoặc nhìn kém không?</w:t>
            </w:r>
          </w:p>
        </w:tc>
        <w:tc>
          <w:tcPr>
            <w:tcW w:w="312" w:type="pct"/>
            <w:gridSpan w:val="2"/>
            <w:tcBorders>
              <w:top w:val="single" w:sz="4" w:space="0" w:color="000000"/>
              <w:left w:val="single" w:sz="4" w:space="0" w:color="000000"/>
              <w:bottom w:val="single" w:sz="4" w:space="0" w:color="000000"/>
              <w:right w:val="single" w:sz="4" w:space="0" w:color="000000"/>
            </w:tcBorders>
            <w:shd w:val="clear" w:color="auto" w:fill="E5B8B7"/>
          </w:tcPr>
          <w:p w14:paraId="3F3D2BD7" w14:textId="77777777" w:rsidR="002349C3" w:rsidRPr="0027104E" w:rsidRDefault="002349C3" w:rsidP="004D43C4">
            <w:pPr>
              <w:widowControl w:val="0"/>
              <w:spacing w:before="120"/>
            </w:pPr>
          </w:p>
        </w:tc>
        <w:tc>
          <w:tcPr>
            <w:tcW w:w="489" w:type="pct"/>
            <w:tcBorders>
              <w:top w:val="single" w:sz="4" w:space="0" w:color="000000"/>
              <w:left w:val="single" w:sz="4" w:space="0" w:color="000000"/>
              <w:bottom w:val="single" w:sz="4" w:space="0" w:color="000000"/>
              <w:right w:val="single" w:sz="4" w:space="0" w:color="000000"/>
            </w:tcBorders>
            <w:shd w:val="clear" w:color="auto" w:fill="FFFFFF"/>
          </w:tcPr>
          <w:p w14:paraId="28C79F90" w14:textId="77777777" w:rsidR="002349C3" w:rsidRPr="0027104E" w:rsidRDefault="002349C3" w:rsidP="004D43C4">
            <w:pPr>
              <w:widowControl w:val="0"/>
              <w:spacing w:before="120"/>
            </w:pPr>
          </w:p>
        </w:tc>
      </w:tr>
      <w:tr w:rsidR="002349C3" w:rsidRPr="0027104E" w14:paraId="2203CC0C"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6FF2E40" w14:textId="77777777" w:rsidR="002349C3" w:rsidRPr="0027104E" w:rsidRDefault="002349C3" w:rsidP="004D43C4">
            <w:pPr>
              <w:widowControl w:val="0"/>
              <w:spacing w:before="40"/>
            </w:pPr>
            <w:r w:rsidRPr="0027104E">
              <w:t>20</w:t>
            </w:r>
          </w:p>
        </w:tc>
        <w:tc>
          <w:tcPr>
            <w:tcW w:w="3961" w:type="pct"/>
            <w:tcBorders>
              <w:top w:val="single" w:sz="4" w:space="0" w:color="000000"/>
              <w:left w:val="single" w:sz="4" w:space="0" w:color="000000"/>
              <w:bottom w:val="single" w:sz="4" w:space="0" w:color="000000"/>
              <w:right w:val="single" w:sz="4" w:space="0" w:color="000000"/>
            </w:tcBorders>
          </w:tcPr>
          <w:p w14:paraId="569E1149" w14:textId="77777777" w:rsidR="002349C3" w:rsidRPr="0027104E" w:rsidRDefault="002349C3" w:rsidP="004D43C4">
            <w:pPr>
              <w:widowControl w:val="0"/>
              <w:spacing w:before="120"/>
            </w:pPr>
            <w:r w:rsidRPr="0027104E">
              <w:t xml:space="preserve">Trẻ có các bất thường nào khác không? </w:t>
            </w:r>
            <w:r w:rsidRPr="0027104E">
              <w:rPr>
                <w:i/>
              </w:rPr>
              <w:t>VD: mặt, môi/ hàm ếch,…</w:t>
            </w:r>
          </w:p>
        </w:tc>
        <w:tc>
          <w:tcPr>
            <w:tcW w:w="312" w:type="pct"/>
            <w:gridSpan w:val="2"/>
            <w:tcBorders>
              <w:top w:val="single" w:sz="4" w:space="0" w:color="000000"/>
              <w:left w:val="single" w:sz="4" w:space="0" w:color="000000"/>
              <w:bottom w:val="single" w:sz="4" w:space="0" w:color="000000"/>
              <w:right w:val="single" w:sz="4" w:space="0" w:color="000000"/>
            </w:tcBorders>
            <w:shd w:val="clear" w:color="auto" w:fill="E5B8B7"/>
          </w:tcPr>
          <w:p w14:paraId="0909F4AA" w14:textId="77777777" w:rsidR="002349C3" w:rsidRPr="0027104E" w:rsidRDefault="002349C3" w:rsidP="004D43C4">
            <w:pPr>
              <w:widowControl w:val="0"/>
              <w:spacing w:before="120"/>
            </w:pPr>
          </w:p>
        </w:tc>
        <w:tc>
          <w:tcPr>
            <w:tcW w:w="489" w:type="pct"/>
            <w:tcBorders>
              <w:top w:val="single" w:sz="4" w:space="0" w:color="000000"/>
              <w:left w:val="single" w:sz="4" w:space="0" w:color="000000"/>
              <w:bottom w:val="single" w:sz="4" w:space="0" w:color="000000"/>
              <w:right w:val="single" w:sz="4" w:space="0" w:color="000000"/>
            </w:tcBorders>
            <w:shd w:val="clear" w:color="auto" w:fill="FFFFFF"/>
          </w:tcPr>
          <w:p w14:paraId="5DFBDABF" w14:textId="77777777" w:rsidR="002349C3" w:rsidRPr="0027104E" w:rsidRDefault="002349C3" w:rsidP="004D43C4">
            <w:pPr>
              <w:widowControl w:val="0"/>
              <w:spacing w:before="120"/>
            </w:pPr>
          </w:p>
        </w:tc>
      </w:tr>
    </w:tbl>
    <w:p w14:paraId="06B7A91A" w14:textId="77777777" w:rsidR="002349C3" w:rsidRPr="001B4450" w:rsidRDefault="002349C3" w:rsidP="004D43C4">
      <w:pPr>
        <w:widowControl w:val="0"/>
        <w:spacing w:before="120" w:after="60"/>
        <w:ind w:firstLine="567"/>
        <w:rPr>
          <w:b/>
          <w:i/>
          <w:sz w:val="26"/>
          <w:szCs w:val="26"/>
        </w:rPr>
      </w:pPr>
    </w:p>
    <w:p w14:paraId="4EDEFB86" w14:textId="77777777" w:rsidR="002349C3" w:rsidRPr="001B4450" w:rsidRDefault="002349C3" w:rsidP="004D43C4">
      <w:pPr>
        <w:widowControl w:val="0"/>
        <w:spacing w:before="120" w:after="60"/>
        <w:ind w:firstLine="567"/>
        <w:rPr>
          <w:i/>
          <w:sz w:val="26"/>
          <w:szCs w:val="26"/>
        </w:rPr>
      </w:pPr>
      <w:r w:rsidRPr="001B4450">
        <w:rPr>
          <w:b/>
          <w:i/>
          <w:sz w:val="26"/>
          <w:szCs w:val="26"/>
        </w:rPr>
        <w:t>Đánh giá:</w:t>
      </w:r>
      <w:r w:rsidRPr="001B4450">
        <w:rPr>
          <w:i/>
          <w:sz w:val="26"/>
          <w:szCs w:val="26"/>
        </w:rPr>
        <w:t xml:space="preserve"> </w:t>
      </w:r>
    </w:p>
    <w:p w14:paraId="5B641C8B"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2AA7EAAC"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06E28ABA"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3BF0A490"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19E5FB7C" w14:textId="77777777" w:rsidR="0027104E" w:rsidRPr="001B4450" w:rsidRDefault="0027104E"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26ED8F5A" w14:textId="77777777" w:rsidR="0027104E" w:rsidRPr="001B4450" w:rsidRDefault="0027104E"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02A1383B" w14:textId="77777777" w:rsidR="002349C3" w:rsidRDefault="002349C3" w:rsidP="004D43C4">
      <w:pPr>
        <w:widowControl w:val="0"/>
        <w:spacing w:before="120" w:after="60"/>
        <w:ind w:firstLine="567"/>
        <w:rPr>
          <w:b/>
          <w:sz w:val="26"/>
          <w:szCs w:val="26"/>
          <w:lang w:val="vi-VN"/>
        </w:rPr>
      </w:pPr>
    </w:p>
    <w:p w14:paraId="7DF6DC50" w14:textId="77777777" w:rsidR="0027104E" w:rsidRDefault="0027104E" w:rsidP="004D43C4">
      <w:pPr>
        <w:widowControl w:val="0"/>
        <w:spacing w:before="120" w:after="60"/>
        <w:ind w:firstLine="567"/>
        <w:rPr>
          <w:b/>
          <w:sz w:val="26"/>
          <w:szCs w:val="26"/>
          <w:lang w:val="vi-VN"/>
        </w:rPr>
      </w:pPr>
    </w:p>
    <w:p w14:paraId="026EE1B4" w14:textId="77777777" w:rsidR="0027104E" w:rsidRDefault="0027104E" w:rsidP="004D43C4">
      <w:pPr>
        <w:widowControl w:val="0"/>
        <w:spacing w:before="120" w:after="60"/>
        <w:ind w:firstLine="567"/>
        <w:rPr>
          <w:b/>
          <w:sz w:val="26"/>
          <w:szCs w:val="26"/>
          <w:lang w:val="vi-VN"/>
        </w:rPr>
      </w:pPr>
    </w:p>
    <w:p w14:paraId="72D56B83" w14:textId="77777777" w:rsidR="0027104E" w:rsidRDefault="0027104E" w:rsidP="004D43C4">
      <w:pPr>
        <w:widowControl w:val="0"/>
        <w:spacing w:before="120" w:after="60"/>
        <w:ind w:firstLine="567"/>
        <w:rPr>
          <w:b/>
          <w:sz w:val="26"/>
          <w:szCs w:val="26"/>
          <w:lang w:val="vi-VN"/>
        </w:rPr>
      </w:pPr>
    </w:p>
    <w:p w14:paraId="008A787B" w14:textId="77777777" w:rsidR="0027104E" w:rsidRPr="0027104E" w:rsidRDefault="0027104E" w:rsidP="004D43C4">
      <w:pPr>
        <w:widowControl w:val="0"/>
        <w:spacing w:before="120" w:after="60"/>
        <w:ind w:firstLine="567"/>
        <w:rPr>
          <w:b/>
          <w:sz w:val="26"/>
          <w:szCs w:val="26"/>
          <w:lang w:val="vi-VN"/>
        </w:rPr>
      </w:pPr>
    </w:p>
    <w:p w14:paraId="5B3CC2DA" w14:textId="77777777" w:rsidR="002349C3" w:rsidRPr="001B4450" w:rsidRDefault="002349C3" w:rsidP="004D43C4">
      <w:pPr>
        <w:widowControl w:val="0"/>
        <w:spacing w:before="120" w:after="60"/>
        <w:ind w:firstLine="567"/>
        <w:rPr>
          <w:bCs/>
          <w:sz w:val="26"/>
          <w:szCs w:val="26"/>
        </w:rPr>
      </w:pPr>
    </w:p>
    <w:p w14:paraId="450BF991" w14:textId="77777777" w:rsidR="002349C3" w:rsidRDefault="00D26CF3" w:rsidP="004D43C4">
      <w:pPr>
        <w:widowControl w:val="0"/>
        <w:spacing w:before="120" w:after="60"/>
        <w:ind w:firstLine="567"/>
        <w:rPr>
          <w:b/>
          <w:sz w:val="26"/>
          <w:szCs w:val="26"/>
          <w:lang w:val="vi-VN"/>
        </w:rPr>
      </w:pPr>
      <w:r>
        <w:rPr>
          <w:b/>
          <w:sz w:val="26"/>
          <w:szCs w:val="26"/>
        </w:rPr>
        <w:br w:type="page"/>
      </w:r>
      <w:r w:rsidR="002349C3" w:rsidRPr="001B4450">
        <w:rPr>
          <w:b/>
          <w:sz w:val="26"/>
          <w:szCs w:val="26"/>
        </w:rPr>
        <w:lastRenderedPageBreak/>
        <w:t>Phiếu 5. Bộ câu hỏi sàng lọc rối loạn phát triển ở trẻ 12 tháng tuổi</w:t>
      </w:r>
    </w:p>
    <w:p w14:paraId="1738DF08" w14:textId="3B9EFB86" w:rsidR="00C87F0E" w:rsidRPr="00906F60" w:rsidRDefault="00C87F0E" w:rsidP="004D43C4">
      <w:pPr>
        <w:widowControl w:val="0"/>
        <w:spacing w:before="120" w:after="60"/>
        <w:ind w:firstLine="567"/>
        <w:jc w:val="center"/>
        <w:rPr>
          <w:b/>
          <w:sz w:val="26"/>
          <w:szCs w:val="26"/>
        </w:rPr>
      </w:pPr>
      <w:r>
        <w:rPr>
          <w:i/>
          <w:sz w:val="28"/>
          <w:szCs w:val="28"/>
          <w:lang w:val="sv-SE"/>
        </w:rPr>
        <w:t>(Dùng cho trẻ 12 tháng đến</w:t>
      </w:r>
      <w:r w:rsidR="009E2F63">
        <w:rPr>
          <w:i/>
          <w:sz w:val="28"/>
          <w:szCs w:val="28"/>
          <w:lang w:val="sv-SE"/>
        </w:rPr>
        <w:t xml:space="preserve"> dưới 24</w:t>
      </w:r>
      <w:r>
        <w:rPr>
          <w:i/>
          <w:sz w:val="28"/>
          <w:szCs w:val="28"/>
          <w:lang w:val="sv-SE"/>
        </w:rPr>
        <w:t xml:space="preserve"> tháng tuổi</w:t>
      </w:r>
      <w:r w:rsidRPr="00635FDF">
        <w:rPr>
          <w:i/>
          <w:sz w:val="28"/>
          <w:szCs w:val="28"/>
          <w:lang w:val="sv-SE"/>
        </w:rPr>
        <w:t>)</w:t>
      </w:r>
    </w:p>
    <w:p w14:paraId="777202D8" w14:textId="77777777" w:rsidR="0027104E" w:rsidRPr="005A1CF9" w:rsidRDefault="0027104E"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6BE40A22"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w:t>
      </w:r>
      <w:r>
        <w:rPr>
          <w:sz w:val="26"/>
          <w:szCs w:val="26"/>
          <w:lang w:val="vi-VN"/>
        </w:rPr>
        <w:t xml:space="preserve"> </w:t>
      </w:r>
      <w:r w:rsidRPr="005A1CF9">
        <w:rPr>
          <w:sz w:val="26"/>
          <w:szCs w:val="26"/>
          <w:lang w:val="vi-VN"/>
        </w:rPr>
        <w:t>(Phường)...........</w:t>
      </w:r>
    </w:p>
    <w:p w14:paraId="2665A952"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251D8914"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8755" w:type="dxa"/>
        <w:tblInd w:w="6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6891"/>
        <w:gridCol w:w="497"/>
        <w:gridCol w:w="911"/>
      </w:tblGrid>
      <w:tr w:rsidR="002349C3" w:rsidRPr="0027104E" w14:paraId="49268941" w14:textId="77777777" w:rsidTr="004D43C4">
        <w:tc>
          <w:tcPr>
            <w:tcW w:w="456" w:type="dxa"/>
            <w:shd w:val="clear" w:color="auto" w:fill="C6D9F1"/>
          </w:tcPr>
          <w:p w14:paraId="79209962" w14:textId="77777777" w:rsidR="002349C3" w:rsidRPr="005A1CF9" w:rsidRDefault="002349C3" w:rsidP="004D43C4">
            <w:pPr>
              <w:widowControl w:val="0"/>
              <w:spacing w:before="120"/>
              <w:rPr>
                <w:b/>
                <w:lang w:val="vi-VN"/>
              </w:rPr>
            </w:pPr>
          </w:p>
        </w:tc>
        <w:tc>
          <w:tcPr>
            <w:tcW w:w="0" w:type="auto"/>
            <w:shd w:val="clear" w:color="auto" w:fill="C6D9F1"/>
          </w:tcPr>
          <w:p w14:paraId="72A92BA0"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0" w:type="auto"/>
            <w:shd w:val="clear" w:color="auto" w:fill="C6D9F1"/>
          </w:tcPr>
          <w:p w14:paraId="5EFB9009" w14:textId="77777777" w:rsidR="002349C3" w:rsidRPr="0027104E" w:rsidRDefault="002349C3" w:rsidP="004D43C4">
            <w:pPr>
              <w:widowControl w:val="0"/>
              <w:spacing w:before="120"/>
            </w:pPr>
            <w:r w:rsidRPr="0027104E">
              <w:t>Có</w:t>
            </w:r>
          </w:p>
        </w:tc>
        <w:tc>
          <w:tcPr>
            <w:tcW w:w="911" w:type="dxa"/>
            <w:shd w:val="clear" w:color="auto" w:fill="E5B8B7"/>
          </w:tcPr>
          <w:p w14:paraId="73D18D4C" w14:textId="77777777" w:rsidR="002349C3" w:rsidRPr="0027104E" w:rsidRDefault="002349C3" w:rsidP="004D43C4">
            <w:pPr>
              <w:widowControl w:val="0"/>
              <w:spacing w:before="120"/>
            </w:pPr>
            <w:r w:rsidRPr="0027104E">
              <w:t xml:space="preserve">Không </w:t>
            </w:r>
          </w:p>
        </w:tc>
      </w:tr>
      <w:tr w:rsidR="002349C3" w:rsidRPr="0027104E" w14:paraId="13A359BA" w14:textId="77777777" w:rsidTr="004D43C4">
        <w:tc>
          <w:tcPr>
            <w:tcW w:w="456" w:type="dxa"/>
            <w:tcBorders>
              <w:top w:val="single" w:sz="4" w:space="0" w:color="000000"/>
              <w:left w:val="single" w:sz="4" w:space="0" w:color="000000"/>
              <w:bottom w:val="single" w:sz="4" w:space="0" w:color="000000"/>
              <w:right w:val="single" w:sz="4" w:space="0" w:color="000000"/>
            </w:tcBorders>
          </w:tcPr>
          <w:p w14:paraId="666C6B23"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68570676" w14:textId="77777777" w:rsidR="002349C3" w:rsidRPr="0027104E" w:rsidRDefault="002349C3" w:rsidP="004D43C4">
            <w:pPr>
              <w:widowControl w:val="0"/>
              <w:spacing w:before="120"/>
              <w:rPr>
                <w:b/>
              </w:rPr>
            </w:pPr>
            <w:r w:rsidRPr="0027104E">
              <w:rPr>
                <w:b/>
              </w:rPr>
              <w:t>Giao tiếp:</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D9FDA85"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288F119C" w14:textId="77777777" w:rsidR="002349C3" w:rsidRPr="0027104E" w:rsidRDefault="002349C3" w:rsidP="004D43C4">
            <w:pPr>
              <w:widowControl w:val="0"/>
              <w:spacing w:before="120"/>
            </w:pPr>
          </w:p>
        </w:tc>
      </w:tr>
      <w:tr w:rsidR="002349C3" w:rsidRPr="0027104E" w14:paraId="0E7A3056" w14:textId="77777777" w:rsidTr="004D43C4">
        <w:tc>
          <w:tcPr>
            <w:tcW w:w="456" w:type="dxa"/>
          </w:tcPr>
          <w:p w14:paraId="7CB5F60E" w14:textId="77777777" w:rsidR="002349C3" w:rsidRPr="0027104E" w:rsidRDefault="002349C3" w:rsidP="004D43C4">
            <w:pPr>
              <w:widowControl w:val="0"/>
              <w:spacing w:before="120"/>
            </w:pPr>
            <w:r w:rsidRPr="0027104E">
              <w:t>1</w:t>
            </w:r>
          </w:p>
        </w:tc>
        <w:tc>
          <w:tcPr>
            <w:tcW w:w="0" w:type="auto"/>
          </w:tcPr>
          <w:p w14:paraId="6BAD6DD8" w14:textId="77777777" w:rsidR="002349C3" w:rsidRPr="0027104E" w:rsidRDefault="002349C3" w:rsidP="004D43C4">
            <w:pPr>
              <w:widowControl w:val="0"/>
              <w:spacing w:before="120"/>
            </w:pPr>
            <w:r w:rsidRPr="0027104E">
              <w:t xml:space="preserve">Trẻ có làm theo mệnh lệnh đơn giản không? </w:t>
            </w:r>
            <w:r w:rsidRPr="0027104E">
              <w:rPr>
                <w:i/>
              </w:rPr>
              <w:t>VD, đưa cho mẹ, lại đây</w:t>
            </w:r>
          </w:p>
        </w:tc>
        <w:tc>
          <w:tcPr>
            <w:tcW w:w="0" w:type="auto"/>
            <w:shd w:val="clear" w:color="auto" w:fill="FFFFFF"/>
          </w:tcPr>
          <w:p w14:paraId="775BF3EC" w14:textId="77777777" w:rsidR="002349C3" w:rsidRPr="0027104E" w:rsidRDefault="002349C3" w:rsidP="004D43C4">
            <w:pPr>
              <w:widowControl w:val="0"/>
              <w:spacing w:before="120"/>
            </w:pPr>
          </w:p>
        </w:tc>
        <w:tc>
          <w:tcPr>
            <w:tcW w:w="911" w:type="dxa"/>
            <w:shd w:val="clear" w:color="auto" w:fill="E5B8B7"/>
          </w:tcPr>
          <w:p w14:paraId="1DA999B3" w14:textId="77777777" w:rsidR="002349C3" w:rsidRPr="0027104E" w:rsidRDefault="002349C3" w:rsidP="004D43C4">
            <w:pPr>
              <w:widowControl w:val="0"/>
              <w:spacing w:before="120"/>
            </w:pPr>
          </w:p>
        </w:tc>
      </w:tr>
      <w:tr w:rsidR="002349C3" w:rsidRPr="0027104E" w14:paraId="040E0B9C" w14:textId="77777777" w:rsidTr="004D43C4">
        <w:tc>
          <w:tcPr>
            <w:tcW w:w="456" w:type="dxa"/>
          </w:tcPr>
          <w:p w14:paraId="009D1196" w14:textId="77777777" w:rsidR="002349C3" w:rsidRPr="0027104E" w:rsidRDefault="002349C3" w:rsidP="004D43C4">
            <w:pPr>
              <w:widowControl w:val="0"/>
              <w:spacing w:before="120"/>
            </w:pPr>
            <w:r w:rsidRPr="0027104E">
              <w:t>2</w:t>
            </w:r>
          </w:p>
        </w:tc>
        <w:tc>
          <w:tcPr>
            <w:tcW w:w="0" w:type="auto"/>
          </w:tcPr>
          <w:p w14:paraId="24B85FC4" w14:textId="77777777" w:rsidR="002349C3" w:rsidRPr="0027104E" w:rsidRDefault="002349C3" w:rsidP="004D43C4">
            <w:pPr>
              <w:widowControl w:val="0"/>
              <w:spacing w:before="120"/>
            </w:pPr>
            <w:r w:rsidRPr="0027104E">
              <w:t>Trẻ có phát ra từ nào ngoài những âm thanh như baba, gaga…không?</w:t>
            </w:r>
          </w:p>
        </w:tc>
        <w:tc>
          <w:tcPr>
            <w:tcW w:w="0" w:type="auto"/>
            <w:shd w:val="clear" w:color="auto" w:fill="FFFFFF"/>
          </w:tcPr>
          <w:p w14:paraId="503EA57D" w14:textId="77777777" w:rsidR="002349C3" w:rsidRPr="0027104E" w:rsidRDefault="002349C3" w:rsidP="004D43C4">
            <w:pPr>
              <w:widowControl w:val="0"/>
              <w:spacing w:before="120"/>
            </w:pPr>
          </w:p>
        </w:tc>
        <w:tc>
          <w:tcPr>
            <w:tcW w:w="911" w:type="dxa"/>
            <w:shd w:val="clear" w:color="auto" w:fill="E5B8B7"/>
          </w:tcPr>
          <w:p w14:paraId="0E5F961A" w14:textId="77777777" w:rsidR="002349C3" w:rsidRPr="0027104E" w:rsidRDefault="002349C3" w:rsidP="004D43C4">
            <w:pPr>
              <w:widowControl w:val="0"/>
              <w:spacing w:before="120"/>
            </w:pPr>
          </w:p>
        </w:tc>
      </w:tr>
      <w:tr w:rsidR="002349C3" w:rsidRPr="0027104E" w14:paraId="4353069E" w14:textId="77777777" w:rsidTr="004D43C4">
        <w:tc>
          <w:tcPr>
            <w:tcW w:w="456" w:type="dxa"/>
          </w:tcPr>
          <w:p w14:paraId="29E020F0" w14:textId="77777777" w:rsidR="002349C3" w:rsidRPr="0027104E" w:rsidRDefault="002349C3" w:rsidP="004D43C4">
            <w:pPr>
              <w:widowControl w:val="0"/>
              <w:spacing w:before="120"/>
            </w:pPr>
            <w:r w:rsidRPr="0027104E">
              <w:t>3</w:t>
            </w:r>
          </w:p>
        </w:tc>
        <w:tc>
          <w:tcPr>
            <w:tcW w:w="0" w:type="auto"/>
          </w:tcPr>
          <w:p w14:paraId="165C52AF" w14:textId="77777777" w:rsidR="002349C3" w:rsidRPr="0027104E" w:rsidRDefault="002349C3" w:rsidP="004D43C4">
            <w:pPr>
              <w:widowControl w:val="0"/>
              <w:spacing w:before="120"/>
            </w:pPr>
            <w:r w:rsidRPr="0027104E">
              <w:t>Trẻ có biết chỉ tay vào đồ vật mình muốn không?</w:t>
            </w:r>
          </w:p>
        </w:tc>
        <w:tc>
          <w:tcPr>
            <w:tcW w:w="0" w:type="auto"/>
            <w:shd w:val="clear" w:color="auto" w:fill="FFFFFF"/>
          </w:tcPr>
          <w:p w14:paraId="6EDCBF97" w14:textId="77777777" w:rsidR="002349C3" w:rsidRPr="0027104E" w:rsidRDefault="002349C3" w:rsidP="004D43C4">
            <w:pPr>
              <w:widowControl w:val="0"/>
              <w:spacing w:before="120"/>
            </w:pPr>
          </w:p>
        </w:tc>
        <w:tc>
          <w:tcPr>
            <w:tcW w:w="911" w:type="dxa"/>
            <w:shd w:val="clear" w:color="auto" w:fill="E5B8B7"/>
          </w:tcPr>
          <w:p w14:paraId="25AEF0A7" w14:textId="77777777" w:rsidR="002349C3" w:rsidRPr="0027104E" w:rsidRDefault="002349C3" w:rsidP="004D43C4">
            <w:pPr>
              <w:widowControl w:val="0"/>
              <w:spacing w:before="120"/>
            </w:pPr>
          </w:p>
        </w:tc>
      </w:tr>
      <w:tr w:rsidR="002349C3" w:rsidRPr="0027104E" w14:paraId="170335B5" w14:textId="77777777" w:rsidTr="004D43C4">
        <w:tc>
          <w:tcPr>
            <w:tcW w:w="456" w:type="dxa"/>
            <w:tcBorders>
              <w:top w:val="single" w:sz="4" w:space="0" w:color="000000"/>
              <w:left w:val="single" w:sz="4" w:space="0" w:color="000000"/>
              <w:bottom w:val="single" w:sz="4" w:space="0" w:color="000000"/>
              <w:right w:val="single" w:sz="4" w:space="0" w:color="000000"/>
            </w:tcBorders>
          </w:tcPr>
          <w:p w14:paraId="6331ADF8"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03EBE361" w14:textId="77777777" w:rsidR="002349C3" w:rsidRPr="0027104E" w:rsidRDefault="002349C3" w:rsidP="004D43C4">
            <w:pPr>
              <w:widowControl w:val="0"/>
              <w:spacing w:before="120"/>
              <w:rPr>
                <w:b/>
              </w:rPr>
            </w:pPr>
            <w:r w:rsidRPr="0027104E">
              <w:rPr>
                <w:b/>
              </w:rPr>
              <w:t>Vận động thô:</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0B7EC361"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191A0A20" w14:textId="77777777" w:rsidR="002349C3" w:rsidRPr="0027104E" w:rsidRDefault="002349C3" w:rsidP="004D43C4">
            <w:pPr>
              <w:widowControl w:val="0"/>
              <w:spacing w:before="120"/>
            </w:pPr>
          </w:p>
        </w:tc>
      </w:tr>
      <w:tr w:rsidR="002349C3" w:rsidRPr="0027104E" w14:paraId="57169158" w14:textId="77777777" w:rsidTr="004D43C4">
        <w:tc>
          <w:tcPr>
            <w:tcW w:w="456" w:type="dxa"/>
          </w:tcPr>
          <w:p w14:paraId="7130308D" w14:textId="77777777" w:rsidR="002349C3" w:rsidRPr="0027104E" w:rsidRDefault="002349C3" w:rsidP="004D43C4">
            <w:pPr>
              <w:widowControl w:val="0"/>
              <w:spacing w:before="120"/>
            </w:pPr>
            <w:r w:rsidRPr="0027104E">
              <w:t>4</w:t>
            </w:r>
          </w:p>
        </w:tc>
        <w:tc>
          <w:tcPr>
            <w:tcW w:w="0" w:type="auto"/>
          </w:tcPr>
          <w:p w14:paraId="60C37C38" w14:textId="77777777" w:rsidR="002349C3" w:rsidRPr="0027104E" w:rsidRDefault="002349C3" w:rsidP="004D43C4">
            <w:pPr>
              <w:widowControl w:val="0"/>
              <w:spacing w:before="120"/>
            </w:pPr>
            <w:r w:rsidRPr="0027104E">
              <w:t>Trẻ có biết đứng dậy từ tư thế ngồi có bám tay không?</w:t>
            </w:r>
            <w:r w:rsidRPr="0027104E">
              <w:tab/>
            </w:r>
          </w:p>
        </w:tc>
        <w:tc>
          <w:tcPr>
            <w:tcW w:w="0" w:type="auto"/>
            <w:shd w:val="clear" w:color="auto" w:fill="FFFFFF"/>
          </w:tcPr>
          <w:p w14:paraId="468158DE" w14:textId="77777777" w:rsidR="002349C3" w:rsidRPr="0027104E" w:rsidRDefault="002349C3" w:rsidP="004D43C4">
            <w:pPr>
              <w:widowControl w:val="0"/>
              <w:spacing w:before="120"/>
            </w:pPr>
          </w:p>
        </w:tc>
        <w:tc>
          <w:tcPr>
            <w:tcW w:w="911" w:type="dxa"/>
            <w:shd w:val="clear" w:color="auto" w:fill="E5B8B7"/>
          </w:tcPr>
          <w:p w14:paraId="6B3B2565" w14:textId="77777777" w:rsidR="002349C3" w:rsidRPr="0027104E" w:rsidRDefault="002349C3" w:rsidP="004D43C4">
            <w:pPr>
              <w:widowControl w:val="0"/>
              <w:spacing w:before="120"/>
            </w:pPr>
          </w:p>
        </w:tc>
      </w:tr>
      <w:tr w:rsidR="002349C3" w:rsidRPr="0027104E" w14:paraId="2591008F" w14:textId="77777777" w:rsidTr="004D43C4">
        <w:tc>
          <w:tcPr>
            <w:tcW w:w="456" w:type="dxa"/>
          </w:tcPr>
          <w:p w14:paraId="17D2CE57" w14:textId="77777777" w:rsidR="002349C3" w:rsidRPr="0027104E" w:rsidRDefault="002349C3" w:rsidP="004D43C4">
            <w:pPr>
              <w:widowControl w:val="0"/>
              <w:spacing w:before="120"/>
            </w:pPr>
            <w:r w:rsidRPr="0027104E">
              <w:t>5</w:t>
            </w:r>
          </w:p>
        </w:tc>
        <w:tc>
          <w:tcPr>
            <w:tcW w:w="0" w:type="auto"/>
          </w:tcPr>
          <w:p w14:paraId="0D428C44" w14:textId="77777777" w:rsidR="002349C3" w:rsidRPr="0027104E" w:rsidRDefault="002349C3" w:rsidP="004D43C4">
            <w:pPr>
              <w:widowControl w:val="0"/>
              <w:spacing w:before="120"/>
            </w:pPr>
            <w:r w:rsidRPr="0027104E">
              <w:t>Trẻ có biết đi có bám tay không?</w:t>
            </w:r>
          </w:p>
        </w:tc>
        <w:tc>
          <w:tcPr>
            <w:tcW w:w="0" w:type="auto"/>
            <w:shd w:val="clear" w:color="auto" w:fill="FFFFFF"/>
          </w:tcPr>
          <w:p w14:paraId="4D0BCA12" w14:textId="77777777" w:rsidR="002349C3" w:rsidRPr="0027104E" w:rsidRDefault="002349C3" w:rsidP="004D43C4">
            <w:pPr>
              <w:widowControl w:val="0"/>
              <w:spacing w:before="120"/>
            </w:pPr>
          </w:p>
        </w:tc>
        <w:tc>
          <w:tcPr>
            <w:tcW w:w="911" w:type="dxa"/>
            <w:shd w:val="clear" w:color="auto" w:fill="E5B8B7"/>
          </w:tcPr>
          <w:p w14:paraId="5853E550" w14:textId="77777777" w:rsidR="002349C3" w:rsidRPr="0027104E" w:rsidRDefault="002349C3" w:rsidP="004D43C4">
            <w:pPr>
              <w:widowControl w:val="0"/>
              <w:spacing w:before="120"/>
            </w:pPr>
          </w:p>
        </w:tc>
      </w:tr>
      <w:tr w:rsidR="002349C3" w:rsidRPr="0027104E" w14:paraId="754A4D1A" w14:textId="77777777" w:rsidTr="004D43C4">
        <w:tc>
          <w:tcPr>
            <w:tcW w:w="456" w:type="dxa"/>
          </w:tcPr>
          <w:p w14:paraId="46CF4743" w14:textId="77777777" w:rsidR="002349C3" w:rsidRPr="0027104E" w:rsidRDefault="002349C3" w:rsidP="004D43C4">
            <w:pPr>
              <w:widowControl w:val="0"/>
              <w:spacing w:before="120"/>
            </w:pPr>
            <w:r w:rsidRPr="0027104E">
              <w:t>6</w:t>
            </w:r>
          </w:p>
        </w:tc>
        <w:tc>
          <w:tcPr>
            <w:tcW w:w="0" w:type="auto"/>
          </w:tcPr>
          <w:p w14:paraId="18EDC2F6" w14:textId="77777777" w:rsidR="002349C3" w:rsidRPr="0027104E" w:rsidRDefault="002349C3" w:rsidP="004D43C4">
            <w:pPr>
              <w:widowControl w:val="0"/>
              <w:spacing w:before="120"/>
            </w:pPr>
            <w:r w:rsidRPr="0027104E">
              <w:t>Trẻ có thể tự đi vài bước mà không cần bám tay  không?</w:t>
            </w:r>
          </w:p>
        </w:tc>
        <w:tc>
          <w:tcPr>
            <w:tcW w:w="0" w:type="auto"/>
            <w:shd w:val="clear" w:color="auto" w:fill="FFFFFF"/>
          </w:tcPr>
          <w:p w14:paraId="745D273D" w14:textId="77777777" w:rsidR="002349C3" w:rsidRPr="0027104E" w:rsidRDefault="002349C3" w:rsidP="004D43C4">
            <w:pPr>
              <w:widowControl w:val="0"/>
              <w:spacing w:before="120"/>
            </w:pPr>
          </w:p>
        </w:tc>
        <w:tc>
          <w:tcPr>
            <w:tcW w:w="911" w:type="dxa"/>
            <w:shd w:val="clear" w:color="auto" w:fill="E5B8B7"/>
          </w:tcPr>
          <w:p w14:paraId="34B74121" w14:textId="77777777" w:rsidR="002349C3" w:rsidRPr="0027104E" w:rsidRDefault="002349C3" w:rsidP="004D43C4">
            <w:pPr>
              <w:widowControl w:val="0"/>
              <w:spacing w:before="120"/>
            </w:pPr>
          </w:p>
        </w:tc>
      </w:tr>
      <w:tr w:rsidR="002349C3" w:rsidRPr="0027104E" w14:paraId="0885FDE4" w14:textId="77777777" w:rsidTr="004D43C4">
        <w:tc>
          <w:tcPr>
            <w:tcW w:w="456" w:type="dxa"/>
            <w:tcBorders>
              <w:top w:val="single" w:sz="4" w:space="0" w:color="000000"/>
              <w:left w:val="single" w:sz="4" w:space="0" w:color="000000"/>
              <w:bottom w:val="single" w:sz="4" w:space="0" w:color="000000"/>
              <w:right w:val="single" w:sz="4" w:space="0" w:color="000000"/>
            </w:tcBorders>
          </w:tcPr>
          <w:p w14:paraId="3E7CCE8A"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550C53C8" w14:textId="77777777" w:rsidR="002349C3" w:rsidRPr="0027104E" w:rsidRDefault="002349C3" w:rsidP="004D43C4">
            <w:pPr>
              <w:widowControl w:val="0"/>
              <w:spacing w:before="120"/>
              <w:rPr>
                <w:b/>
              </w:rPr>
            </w:pPr>
            <w:r w:rsidRPr="0027104E">
              <w:rPr>
                <w:b/>
              </w:rPr>
              <w:t>Vận động tin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54F6FCB7"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2249E940" w14:textId="77777777" w:rsidR="002349C3" w:rsidRPr="0027104E" w:rsidRDefault="002349C3" w:rsidP="004D43C4">
            <w:pPr>
              <w:widowControl w:val="0"/>
              <w:spacing w:before="120"/>
            </w:pPr>
          </w:p>
        </w:tc>
      </w:tr>
      <w:tr w:rsidR="002349C3" w:rsidRPr="0027104E" w14:paraId="3B52E185" w14:textId="77777777" w:rsidTr="004D43C4">
        <w:tc>
          <w:tcPr>
            <w:tcW w:w="456" w:type="dxa"/>
          </w:tcPr>
          <w:p w14:paraId="1769CBCD" w14:textId="77777777" w:rsidR="002349C3" w:rsidRPr="0027104E" w:rsidRDefault="002349C3" w:rsidP="004D43C4">
            <w:pPr>
              <w:widowControl w:val="0"/>
              <w:spacing w:before="120"/>
            </w:pPr>
            <w:r w:rsidRPr="0027104E">
              <w:t>7</w:t>
            </w:r>
          </w:p>
        </w:tc>
        <w:tc>
          <w:tcPr>
            <w:tcW w:w="0" w:type="auto"/>
          </w:tcPr>
          <w:p w14:paraId="50BC453F" w14:textId="77777777" w:rsidR="002349C3" w:rsidRPr="0027104E" w:rsidRDefault="002349C3" w:rsidP="004D43C4">
            <w:pPr>
              <w:widowControl w:val="0"/>
              <w:spacing w:before="120"/>
            </w:pPr>
            <w:r w:rsidRPr="0027104E">
              <w:t>Trẻ có biết nhặt vật nhỏ bằng đầu các ngón tay  không?</w:t>
            </w:r>
          </w:p>
        </w:tc>
        <w:tc>
          <w:tcPr>
            <w:tcW w:w="0" w:type="auto"/>
            <w:shd w:val="clear" w:color="auto" w:fill="FFFFFF"/>
          </w:tcPr>
          <w:p w14:paraId="61B9708E" w14:textId="77777777" w:rsidR="002349C3" w:rsidRPr="0027104E" w:rsidRDefault="002349C3" w:rsidP="004D43C4">
            <w:pPr>
              <w:widowControl w:val="0"/>
              <w:spacing w:before="120"/>
            </w:pPr>
          </w:p>
        </w:tc>
        <w:tc>
          <w:tcPr>
            <w:tcW w:w="911" w:type="dxa"/>
            <w:shd w:val="clear" w:color="auto" w:fill="E5B8B7"/>
          </w:tcPr>
          <w:p w14:paraId="221FDC4B" w14:textId="77777777" w:rsidR="002349C3" w:rsidRPr="0027104E" w:rsidRDefault="002349C3" w:rsidP="004D43C4">
            <w:pPr>
              <w:widowControl w:val="0"/>
              <w:spacing w:before="120"/>
            </w:pPr>
          </w:p>
        </w:tc>
      </w:tr>
      <w:tr w:rsidR="002349C3" w:rsidRPr="0027104E" w14:paraId="29C22C0D" w14:textId="77777777" w:rsidTr="004D43C4">
        <w:tc>
          <w:tcPr>
            <w:tcW w:w="456" w:type="dxa"/>
          </w:tcPr>
          <w:p w14:paraId="75A26E99" w14:textId="77777777" w:rsidR="002349C3" w:rsidRPr="0027104E" w:rsidRDefault="002349C3" w:rsidP="004D43C4">
            <w:pPr>
              <w:widowControl w:val="0"/>
              <w:spacing w:before="120"/>
            </w:pPr>
            <w:r w:rsidRPr="0027104E">
              <w:t>8</w:t>
            </w:r>
          </w:p>
        </w:tc>
        <w:tc>
          <w:tcPr>
            <w:tcW w:w="0" w:type="auto"/>
          </w:tcPr>
          <w:p w14:paraId="7379E821" w14:textId="77777777" w:rsidR="002349C3" w:rsidRPr="0027104E" w:rsidRDefault="002349C3" w:rsidP="004D43C4">
            <w:pPr>
              <w:widowControl w:val="0"/>
              <w:spacing w:before="120"/>
            </w:pPr>
            <w:r w:rsidRPr="0027104E">
              <w:t>Trẻ có biết giơ cao và tung đồ chơi ra phía trước không?</w:t>
            </w:r>
          </w:p>
        </w:tc>
        <w:tc>
          <w:tcPr>
            <w:tcW w:w="0" w:type="auto"/>
            <w:shd w:val="clear" w:color="auto" w:fill="FFFFFF"/>
          </w:tcPr>
          <w:p w14:paraId="26CB2044" w14:textId="77777777" w:rsidR="002349C3" w:rsidRPr="0027104E" w:rsidRDefault="002349C3" w:rsidP="004D43C4">
            <w:pPr>
              <w:widowControl w:val="0"/>
              <w:spacing w:before="120"/>
            </w:pPr>
          </w:p>
        </w:tc>
        <w:tc>
          <w:tcPr>
            <w:tcW w:w="911" w:type="dxa"/>
            <w:shd w:val="clear" w:color="auto" w:fill="E5B8B7"/>
          </w:tcPr>
          <w:p w14:paraId="59A1A84B" w14:textId="77777777" w:rsidR="002349C3" w:rsidRPr="0027104E" w:rsidRDefault="002349C3" w:rsidP="004D43C4">
            <w:pPr>
              <w:widowControl w:val="0"/>
              <w:spacing w:before="120"/>
            </w:pPr>
          </w:p>
        </w:tc>
      </w:tr>
      <w:tr w:rsidR="002349C3" w:rsidRPr="0027104E" w14:paraId="38F61B30" w14:textId="77777777" w:rsidTr="004D43C4">
        <w:tc>
          <w:tcPr>
            <w:tcW w:w="456" w:type="dxa"/>
          </w:tcPr>
          <w:p w14:paraId="1920AA4B" w14:textId="77777777" w:rsidR="002349C3" w:rsidRPr="0027104E" w:rsidRDefault="002349C3" w:rsidP="004D43C4">
            <w:pPr>
              <w:widowControl w:val="0"/>
              <w:spacing w:before="120"/>
            </w:pPr>
            <w:r w:rsidRPr="0027104E">
              <w:t>9</w:t>
            </w:r>
          </w:p>
        </w:tc>
        <w:tc>
          <w:tcPr>
            <w:tcW w:w="0" w:type="auto"/>
          </w:tcPr>
          <w:p w14:paraId="1531C23C" w14:textId="77777777" w:rsidR="002349C3" w:rsidRPr="0027104E" w:rsidRDefault="002349C3" w:rsidP="004D43C4">
            <w:pPr>
              <w:widowControl w:val="0"/>
              <w:spacing w:before="120"/>
            </w:pPr>
            <w:r w:rsidRPr="0027104E">
              <w:t>Trẻ có biết cùng bạn lật trang sách không?</w:t>
            </w:r>
          </w:p>
        </w:tc>
        <w:tc>
          <w:tcPr>
            <w:tcW w:w="0" w:type="auto"/>
            <w:shd w:val="clear" w:color="auto" w:fill="FFFFFF"/>
          </w:tcPr>
          <w:p w14:paraId="30F53A1C" w14:textId="77777777" w:rsidR="002349C3" w:rsidRPr="0027104E" w:rsidRDefault="002349C3" w:rsidP="004D43C4">
            <w:pPr>
              <w:widowControl w:val="0"/>
              <w:spacing w:before="120"/>
            </w:pPr>
          </w:p>
        </w:tc>
        <w:tc>
          <w:tcPr>
            <w:tcW w:w="911" w:type="dxa"/>
            <w:shd w:val="clear" w:color="auto" w:fill="E5B8B7"/>
          </w:tcPr>
          <w:p w14:paraId="4AC3147F" w14:textId="77777777" w:rsidR="002349C3" w:rsidRPr="0027104E" w:rsidRDefault="002349C3" w:rsidP="004D43C4">
            <w:pPr>
              <w:widowControl w:val="0"/>
              <w:spacing w:before="120"/>
            </w:pPr>
          </w:p>
        </w:tc>
      </w:tr>
      <w:tr w:rsidR="002349C3" w:rsidRPr="0027104E" w14:paraId="6D8712FF" w14:textId="77777777" w:rsidTr="004D43C4">
        <w:tc>
          <w:tcPr>
            <w:tcW w:w="456" w:type="dxa"/>
            <w:tcBorders>
              <w:top w:val="single" w:sz="4" w:space="0" w:color="000000"/>
              <w:left w:val="single" w:sz="4" w:space="0" w:color="000000"/>
              <w:bottom w:val="single" w:sz="4" w:space="0" w:color="000000"/>
              <w:right w:val="single" w:sz="4" w:space="0" w:color="000000"/>
            </w:tcBorders>
          </w:tcPr>
          <w:p w14:paraId="547DCC1D"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790C5FE7" w14:textId="77777777" w:rsidR="002349C3" w:rsidRPr="0027104E" w:rsidRDefault="002349C3" w:rsidP="004D43C4">
            <w:pPr>
              <w:widowControl w:val="0"/>
              <w:spacing w:before="120"/>
              <w:rPr>
                <w:b/>
              </w:rPr>
            </w:pPr>
            <w:r w:rsidRPr="0027104E">
              <w:rPr>
                <w:b/>
              </w:rPr>
              <w:t>Bắt chước và họ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AC82C48"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1C57C0AB" w14:textId="77777777" w:rsidR="002349C3" w:rsidRPr="0027104E" w:rsidRDefault="002349C3" w:rsidP="004D43C4">
            <w:pPr>
              <w:widowControl w:val="0"/>
              <w:spacing w:before="120"/>
            </w:pPr>
          </w:p>
        </w:tc>
      </w:tr>
      <w:tr w:rsidR="002349C3" w:rsidRPr="0027104E" w14:paraId="527868B1" w14:textId="77777777" w:rsidTr="004D43C4">
        <w:tc>
          <w:tcPr>
            <w:tcW w:w="456" w:type="dxa"/>
          </w:tcPr>
          <w:p w14:paraId="71F0A749" w14:textId="77777777" w:rsidR="002349C3" w:rsidRPr="0027104E" w:rsidRDefault="002349C3" w:rsidP="004D43C4">
            <w:pPr>
              <w:widowControl w:val="0"/>
              <w:spacing w:before="120"/>
            </w:pPr>
            <w:r w:rsidRPr="0027104E">
              <w:t>10</w:t>
            </w:r>
          </w:p>
        </w:tc>
        <w:tc>
          <w:tcPr>
            <w:tcW w:w="0" w:type="auto"/>
          </w:tcPr>
          <w:p w14:paraId="384E9607" w14:textId="77777777" w:rsidR="002349C3" w:rsidRPr="0027104E" w:rsidRDefault="002349C3" w:rsidP="004D43C4">
            <w:pPr>
              <w:widowControl w:val="0"/>
              <w:spacing w:before="120"/>
            </w:pPr>
            <w:r w:rsidRPr="0027104E">
              <w:t>Trẻ có biết cầm hai vật đập vào nhau không?</w:t>
            </w:r>
          </w:p>
        </w:tc>
        <w:tc>
          <w:tcPr>
            <w:tcW w:w="0" w:type="auto"/>
            <w:shd w:val="clear" w:color="auto" w:fill="FFFFFF"/>
          </w:tcPr>
          <w:p w14:paraId="39DE63C9" w14:textId="77777777" w:rsidR="002349C3" w:rsidRPr="0027104E" w:rsidRDefault="002349C3" w:rsidP="004D43C4">
            <w:pPr>
              <w:widowControl w:val="0"/>
              <w:spacing w:before="120"/>
            </w:pPr>
          </w:p>
        </w:tc>
        <w:tc>
          <w:tcPr>
            <w:tcW w:w="911" w:type="dxa"/>
            <w:shd w:val="clear" w:color="auto" w:fill="E5B8B7"/>
          </w:tcPr>
          <w:p w14:paraId="23A6D64F" w14:textId="77777777" w:rsidR="002349C3" w:rsidRPr="0027104E" w:rsidRDefault="002349C3" w:rsidP="004D43C4">
            <w:pPr>
              <w:widowControl w:val="0"/>
              <w:spacing w:before="120"/>
            </w:pPr>
          </w:p>
        </w:tc>
      </w:tr>
      <w:tr w:rsidR="002349C3" w:rsidRPr="0027104E" w14:paraId="32F1A9F4" w14:textId="77777777" w:rsidTr="004D43C4">
        <w:tc>
          <w:tcPr>
            <w:tcW w:w="456" w:type="dxa"/>
            <w:tcBorders>
              <w:top w:val="single" w:sz="4" w:space="0" w:color="000000"/>
              <w:left w:val="single" w:sz="4" w:space="0" w:color="000000"/>
              <w:bottom w:val="single" w:sz="4" w:space="0" w:color="000000"/>
              <w:right w:val="single" w:sz="4" w:space="0" w:color="000000"/>
            </w:tcBorders>
          </w:tcPr>
          <w:p w14:paraId="70553FE4" w14:textId="77777777" w:rsidR="002349C3" w:rsidRPr="0027104E" w:rsidRDefault="002349C3" w:rsidP="004D43C4">
            <w:pPr>
              <w:widowControl w:val="0"/>
              <w:spacing w:before="120"/>
            </w:pPr>
            <w:r w:rsidRPr="0027104E">
              <w:t>11</w:t>
            </w:r>
          </w:p>
        </w:tc>
        <w:tc>
          <w:tcPr>
            <w:tcW w:w="0" w:type="auto"/>
            <w:tcBorders>
              <w:top w:val="single" w:sz="4" w:space="0" w:color="000000"/>
              <w:left w:val="single" w:sz="4" w:space="0" w:color="000000"/>
              <w:bottom w:val="single" w:sz="4" w:space="0" w:color="000000"/>
              <w:right w:val="single" w:sz="4" w:space="0" w:color="000000"/>
            </w:tcBorders>
          </w:tcPr>
          <w:p w14:paraId="1180F5C2" w14:textId="77777777" w:rsidR="002349C3" w:rsidRPr="0027104E" w:rsidRDefault="002349C3" w:rsidP="004D43C4">
            <w:pPr>
              <w:widowControl w:val="0"/>
              <w:spacing w:before="120"/>
              <w:rPr>
                <w:spacing w:val="-4"/>
              </w:rPr>
            </w:pPr>
            <w:r w:rsidRPr="0027104E">
              <w:rPr>
                <w:spacing w:val="-4"/>
              </w:rPr>
              <w:t>Trẻ có lấy được đồ vật bên trong chiếc lọ nhỏ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B60C48F"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6A615473" w14:textId="77777777" w:rsidR="002349C3" w:rsidRPr="0027104E" w:rsidRDefault="002349C3" w:rsidP="004D43C4">
            <w:pPr>
              <w:widowControl w:val="0"/>
              <w:spacing w:before="120"/>
            </w:pPr>
          </w:p>
        </w:tc>
      </w:tr>
      <w:tr w:rsidR="002349C3" w:rsidRPr="0027104E" w14:paraId="109697C7" w14:textId="77777777" w:rsidTr="004D43C4">
        <w:tc>
          <w:tcPr>
            <w:tcW w:w="456" w:type="dxa"/>
            <w:tcBorders>
              <w:top w:val="single" w:sz="4" w:space="0" w:color="000000"/>
              <w:left w:val="single" w:sz="4" w:space="0" w:color="000000"/>
              <w:bottom w:val="single" w:sz="4" w:space="0" w:color="000000"/>
              <w:right w:val="single" w:sz="4" w:space="0" w:color="000000"/>
            </w:tcBorders>
          </w:tcPr>
          <w:p w14:paraId="7C11B7E0" w14:textId="77777777" w:rsidR="002349C3" w:rsidRPr="0027104E" w:rsidRDefault="002349C3" w:rsidP="004D43C4">
            <w:pPr>
              <w:widowControl w:val="0"/>
              <w:spacing w:before="120"/>
            </w:pPr>
            <w:r w:rsidRPr="0027104E">
              <w:t>12</w:t>
            </w:r>
          </w:p>
        </w:tc>
        <w:tc>
          <w:tcPr>
            <w:tcW w:w="0" w:type="auto"/>
            <w:tcBorders>
              <w:top w:val="single" w:sz="4" w:space="0" w:color="000000"/>
              <w:left w:val="single" w:sz="4" w:space="0" w:color="000000"/>
              <w:bottom w:val="single" w:sz="4" w:space="0" w:color="000000"/>
              <w:right w:val="single" w:sz="4" w:space="0" w:color="000000"/>
            </w:tcBorders>
          </w:tcPr>
          <w:p w14:paraId="4EC7FC18" w14:textId="77777777" w:rsidR="002349C3" w:rsidRPr="0027104E" w:rsidRDefault="002349C3" w:rsidP="004D43C4">
            <w:pPr>
              <w:widowControl w:val="0"/>
              <w:spacing w:before="120"/>
            </w:pPr>
            <w:r w:rsidRPr="0027104E">
              <w:t>Trẻ có biết tìm đồ vật khi bạn giấu dưới mảnh vải/ tờ giấy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91EF7F6"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641B9100" w14:textId="77777777" w:rsidR="002349C3" w:rsidRPr="0027104E" w:rsidRDefault="002349C3" w:rsidP="004D43C4">
            <w:pPr>
              <w:widowControl w:val="0"/>
              <w:spacing w:before="120"/>
            </w:pPr>
          </w:p>
        </w:tc>
      </w:tr>
      <w:tr w:rsidR="002349C3" w:rsidRPr="0027104E" w14:paraId="596C28CB" w14:textId="77777777" w:rsidTr="004D43C4">
        <w:tc>
          <w:tcPr>
            <w:tcW w:w="456" w:type="dxa"/>
            <w:tcBorders>
              <w:top w:val="single" w:sz="4" w:space="0" w:color="000000"/>
              <w:left w:val="single" w:sz="4" w:space="0" w:color="000000"/>
              <w:bottom w:val="single" w:sz="4" w:space="0" w:color="000000"/>
              <w:right w:val="single" w:sz="4" w:space="0" w:color="000000"/>
            </w:tcBorders>
          </w:tcPr>
          <w:p w14:paraId="7C495A8C"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2523A1F9" w14:textId="77777777" w:rsidR="002349C3" w:rsidRPr="0027104E" w:rsidRDefault="002349C3" w:rsidP="004D43C4">
            <w:pPr>
              <w:widowControl w:val="0"/>
              <w:spacing w:before="120"/>
              <w:rPr>
                <w:b/>
              </w:rPr>
            </w:pPr>
            <w:r w:rsidRPr="0027104E">
              <w:rPr>
                <w:b/>
              </w:rPr>
              <w:t>Cá nhân- Xã hội:</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309A3B3"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03D9E67E" w14:textId="77777777" w:rsidR="002349C3" w:rsidRPr="0027104E" w:rsidRDefault="002349C3" w:rsidP="004D43C4">
            <w:pPr>
              <w:widowControl w:val="0"/>
              <w:spacing w:before="120"/>
            </w:pPr>
          </w:p>
        </w:tc>
      </w:tr>
      <w:tr w:rsidR="002349C3" w:rsidRPr="0027104E" w14:paraId="336AEE55" w14:textId="77777777" w:rsidTr="004D43C4">
        <w:tc>
          <w:tcPr>
            <w:tcW w:w="456" w:type="dxa"/>
            <w:tcBorders>
              <w:top w:val="single" w:sz="4" w:space="0" w:color="000000"/>
              <w:left w:val="single" w:sz="4" w:space="0" w:color="000000"/>
              <w:bottom w:val="single" w:sz="4" w:space="0" w:color="000000"/>
              <w:right w:val="single" w:sz="4" w:space="0" w:color="000000"/>
            </w:tcBorders>
          </w:tcPr>
          <w:p w14:paraId="2565D65B" w14:textId="77777777" w:rsidR="002349C3" w:rsidRPr="0027104E" w:rsidRDefault="002349C3" w:rsidP="004D43C4">
            <w:pPr>
              <w:widowControl w:val="0"/>
              <w:spacing w:before="120"/>
            </w:pPr>
            <w:r w:rsidRPr="0027104E">
              <w:t>13</w:t>
            </w:r>
          </w:p>
        </w:tc>
        <w:tc>
          <w:tcPr>
            <w:tcW w:w="0" w:type="auto"/>
            <w:tcBorders>
              <w:top w:val="single" w:sz="4" w:space="0" w:color="000000"/>
              <w:left w:val="single" w:sz="4" w:space="0" w:color="000000"/>
              <w:bottom w:val="single" w:sz="4" w:space="0" w:color="000000"/>
              <w:right w:val="single" w:sz="4" w:space="0" w:color="000000"/>
            </w:tcBorders>
          </w:tcPr>
          <w:p w14:paraId="4EDD1608" w14:textId="77777777" w:rsidR="002349C3" w:rsidRPr="0027104E" w:rsidRDefault="002349C3" w:rsidP="004D43C4">
            <w:pPr>
              <w:widowControl w:val="0"/>
              <w:spacing w:before="120"/>
            </w:pPr>
            <w:r w:rsidRPr="0027104E">
              <w:t>Trẻ có đưa cho bạn đồ vật khi bạn đưa tay ra yêu cầu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2A31ADC"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164A1742" w14:textId="77777777" w:rsidR="002349C3" w:rsidRPr="0027104E" w:rsidRDefault="002349C3" w:rsidP="004D43C4">
            <w:pPr>
              <w:widowControl w:val="0"/>
              <w:spacing w:before="120"/>
            </w:pPr>
          </w:p>
        </w:tc>
      </w:tr>
      <w:tr w:rsidR="002349C3" w:rsidRPr="0027104E" w14:paraId="324B3A8B" w14:textId="77777777" w:rsidTr="004D43C4">
        <w:tc>
          <w:tcPr>
            <w:tcW w:w="456" w:type="dxa"/>
            <w:tcBorders>
              <w:top w:val="single" w:sz="4" w:space="0" w:color="000000"/>
              <w:left w:val="single" w:sz="4" w:space="0" w:color="000000"/>
              <w:bottom w:val="single" w:sz="4" w:space="0" w:color="000000"/>
              <w:right w:val="single" w:sz="4" w:space="0" w:color="000000"/>
            </w:tcBorders>
          </w:tcPr>
          <w:p w14:paraId="284604ED" w14:textId="77777777" w:rsidR="002349C3" w:rsidRPr="0027104E" w:rsidRDefault="002349C3" w:rsidP="004D43C4">
            <w:pPr>
              <w:widowControl w:val="0"/>
              <w:spacing w:before="120"/>
            </w:pPr>
            <w:r w:rsidRPr="0027104E">
              <w:t>14</w:t>
            </w:r>
          </w:p>
        </w:tc>
        <w:tc>
          <w:tcPr>
            <w:tcW w:w="0" w:type="auto"/>
            <w:tcBorders>
              <w:top w:val="single" w:sz="4" w:space="0" w:color="000000"/>
              <w:left w:val="single" w:sz="4" w:space="0" w:color="000000"/>
              <w:bottom w:val="single" w:sz="4" w:space="0" w:color="000000"/>
              <w:right w:val="single" w:sz="4" w:space="0" w:color="000000"/>
            </w:tcBorders>
          </w:tcPr>
          <w:p w14:paraId="2137CDF8" w14:textId="77777777" w:rsidR="002349C3" w:rsidRPr="0027104E" w:rsidRDefault="002349C3" w:rsidP="004D43C4">
            <w:pPr>
              <w:widowControl w:val="0"/>
              <w:spacing w:before="120"/>
            </w:pPr>
            <w:r w:rsidRPr="0027104E">
              <w:t>Trẻ có biết phối hợp (đưa tay ra, xỏ vào) khi mặc quần áo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74E55CB6"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1E22A61C" w14:textId="77777777" w:rsidR="002349C3" w:rsidRPr="0027104E" w:rsidRDefault="002349C3" w:rsidP="004D43C4">
            <w:pPr>
              <w:widowControl w:val="0"/>
              <w:spacing w:before="120"/>
            </w:pPr>
          </w:p>
        </w:tc>
      </w:tr>
      <w:tr w:rsidR="002349C3" w:rsidRPr="0027104E" w14:paraId="6C7CB913" w14:textId="77777777" w:rsidTr="004D43C4">
        <w:tc>
          <w:tcPr>
            <w:tcW w:w="456" w:type="dxa"/>
            <w:tcBorders>
              <w:top w:val="single" w:sz="4" w:space="0" w:color="000000"/>
              <w:left w:val="single" w:sz="4" w:space="0" w:color="000000"/>
              <w:bottom w:val="single" w:sz="4" w:space="0" w:color="000000"/>
              <w:right w:val="single" w:sz="4" w:space="0" w:color="000000"/>
            </w:tcBorders>
          </w:tcPr>
          <w:p w14:paraId="0B11AD15" w14:textId="77777777" w:rsidR="002349C3" w:rsidRPr="0027104E" w:rsidRDefault="002349C3" w:rsidP="004D43C4">
            <w:pPr>
              <w:widowControl w:val="0"/>
              <w:spacing w:before="120"/>
            </w:pPr>
            <w:r w:rsidRPr="0027104E">
              <w:t>15</w:t>
            </w:r>
          </w:p>
        </w:tc>
        <w:tc>
          <w:tcPr>
            <w:tcW w:w="0" w:type="auto"/>
            <w:tcBorders>
              <w:top w:val="single" w:sz="4" w:space="0" w:color="000000"/>
              <w:left w:val="single" w:sz="4" w:space="0" w:color="000000"/>
              <w:bottom w:val="single" w:sz="4" w:space="0" w:color="000000"/>
              <w:right w:val="single" w:sz="4" w:space="0" w:color="000000"/>
            </w:tcBorders>
          </w:tcPr>
          <w:p w14:paraId="4029B627" w14:textId="77777777" w:rsidR="002349C3" w:rsidRPr="0027104E" w:rsidRDefault="002349C3" w:rsidP="004D43C4">
            <w:pPr>
              <w:widowControl w:val="0"/>
              <w:spacing w:before="120"/>
            </w:pPr>
            <w:r w:rsidRPr="0027104E">
              <w:t>Trẻ có biết chơi với đồ chơi quen thuộc của mình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B3DC080"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E5B8B7"/>
          </w:tcPr>
          <w:p w14:paraId="2B0EA92C" w14:textId="77777777" w:rsidR="002349C3" w:rsidRPr="0027104E" w:rsidRDefault="002349C3" w:rsidP="004D43C4">
            <w:pPr>
              <w:widowControl w:val="0"/>
              <w:spacing w:before="120"/>
            </w:pPr>
          </w:p>
        </w:tc>
      </w:tr>
      <w:tr w:rsidR="002349C3" w:rsidRPr="0027104E" w14:paraId="4DD258B1" w14:textId="77777777" w:rsidTr="004D43C4">
        <w:tc>
          <w:tcPr>
            <w:tcW w:w="456" w:type="dxa"/>
            <w:tcBorders>
              <w:top w:val="single" w:sz="4" w:space="0" w:color="000000"/>
              <w:left w:val="single" w:sz="4" w:space="0" w:color="000000"/>
              <w:bottom w:val="single" w:sz="4" w:space="0" w:color="000000"/>
              <w:right w:val="single" w:sz="4" w:space="0" w:color="000000"/>
            </w:tcBorders>
          </w:tcPr>
          <w:p w14:paraId="07D501AC" w14:textId="77777777" w:rsidR="002349C3" w:rsidRPr="0027104E" w:rsidRDefault="002349C3" w:rsidP="004D43C4">
            <w:pPr>
              <w:widowControl w:val="0"/>
              <w:spacing w:before="120"/>
            </w:pPr>
          </w:p>
        </w:tc>
        <w:tc>
          <w:tcPr>
            <w:tcW w:w="0" w:type="auto"/>
            <w:tcBorders>
              <w:top w:val="single" w:sz="4" w:space="0" w:color="000000"/>
              <w:left w:val="single" w:sz="4" w:space="0" w:color="000000"/>
              <w:bottom w:val="single" w:sz="4" w:space="0" w:color="000000"/>
              <w:right w:val="single" w:sz="4" w:space="0" w:color="000000"/>
            </w:tcBorders>
          </w:tcPr>
          <w:p w14:paraId="11ADC907" w14:textId="77777777" w:rsidR="002349C3" w:rsidRPr="0027104E" w:rsidRDefault="002349C3" w:rsidP="004D43C4">
            <w:pPr>
              <w:widowControl w:val="0"/>
              <w:spacing w:before="120"/>
              <w:rPr>
                <w:b/>
              </w:rPr>
            </w:pPr>
            <w:r w:rsidRPr="0027104E">
              <w:rPr>
                <w:b/>
              </w:rPr>
              <w:t>Các dấu hiệu chu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5305C518"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1F67025C" w14:textId="77777777" w:rsidR="002349C3" w:rsidRPr="0027104E" w:rsidRDefault="002349C3" w:rsidP="004D43C4">
            <w:pPr>
              <w:widowControl w:val="0"/>
              <w:spacing w:before="120"/>
            </w:pPr>
          </w:p>
        </w:tc>
      </w:tr>
      <w:tr w:rsidR="002349C3" w:rsidRPr="0027104E" w14:paraId="0BC58EE4" w14:textId="77777777" w:rsidTr="004D43C4">
        <w:tc>
          <w:tcPr>
            <w:tcW w:w="456" w:type="dxa"/>
            <w:tcBorders>
              <w:top w:val="single" w:sz="4" w:space="0" w:color="000000"/>
              <w:left w:val="single" w:sz="4" w:space="0" w:color="000000"/>
              <w:bottom w:val="single" w:sz="4" w:space="0" w:color="000000"/>
              <w:right w:val="single" w:sz="4" w:space="0" w:color="000000"/>
            </w:tcBorders>
          </w:tcPr>
          <w:p w14:paraId="19A14CE7" w14:textId="77777777" w:rsidR="002349C3" w:rsidRPr="0027104E" w:rsidRDefault="002349C3" w:rsidP="004D43C4">
            <w:pPr>
              <w:widowControl w:val="0"/>
              <w:spacing w:before="120"/>
            </w:pPr>
            <w:r w:rsidRPr="0027104E">
              <w:t>16</w:t>
            </w:r>
          </w:p>
        </w:tc>
        <w:tc>
          <w:tcPr>
            <w:tcW w:w="0" w:type="auto"/>
            <w:tcBorders>
              <w:top w:val="single" w:sz="4" w:space="0" w:color="000000"/>
              <w:left w:val="single" w:sz="4" w:space="0" w:color="000000"/>
              <w:bottom w:val="single" w:sz="4" w:space="0" w:color="000000"/>
              <w:right w:val="single" w:sz="4" w:space="0" w:color="000000"/>
            </w:tcBorders>
          </w:tcPr>
          <w:p w14:paraId="5C100226" w14:textId="77777777" w:rsidR="002349C3" w:rsidRPr="0027104E" w:rsidRDefault="002349C3" w:rsidP="004D43C4">
            <w:pPr>
              <w:widowControl w:val="0"/>
              <w:spacing w:before="120"/>
            </w:pPr>
            <w:r w:rsidRPr="0027104E">
              <w:t>Trẻ có khi nào bị co giật/ ngất xỉu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D2F498A"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4A2515E3" w14:textId="77777777" w:rsidR="002349C3" w:rsidRPr="0027104E" w:rsidRDefault="002349C3" w:rsidP="004D43C4">
            <w:pPr>
              <w:widowControl w:val="0"/>
              <w:spacing w:before="120"/>
            </w:pPr>
          </w:p>
        </w:tc>
      </w:tr>
      <w:tr w:rsidR="002349C3" w:rsidRPr="0027104E" w14:paraId="74CA74C1" w14:textId="77777777" w:rsidTr="004D43C4">
        <w:tc>
          <w:tcPr>
            <w:tcW w:w="456" w:type="dxa"/>
            <w:tcBorders>
              <w:top w:val="single" w:sz="4" w:space="0" w:color="000000"/>
              <w:left w:val="single" w:sz="4" w:space="0" w:color="000000"/>
              <w:bottom w:val="single" w:sz="4" w:space="0" w:color="000000"/>
              <w:right w:val="single" w:sz="4" w:space="0" w:color="000000"/>
            </w:tcBorders>
          </w:tcPr>
          <w:p w14:paraId="35078A1C" w14:textId="77777777" w:rsidR="002349C3" w:rsidRPr="0027104E" w:rsidRDefault="002349C3" w:rsidP="004D43C4">
            <w:pPr>
              <w:widowControl w:val="0"/>
              <w:spacing w:before="120"/>
            </w:pPr>
            <w:r w:rsidRPr="0027104E">
              <w:t>17</w:t>
            </w:r>
          </w:p>
        </w:tc>
        <w:tc>
          <w:tcPr>
            <w:tcW w:w="0" w:type="auto"/>
            <w:tcBorders>
              <w:top w:val="single" w:sz="4" w:space="0" w:color="000000"/>
              <w:left w:val="single" w:sz="4" w:space="0" w:color="000000"/>
              <w:bottom w:val="single" w:sz="4" w:space="0" w:color="000000"/>
              <w:right w:val="single" w:sz="4" w:space="0" w:color="000000"/>
            </w:tcBorders>
          </w:tcPr>
          <w:p w14:paraId="7D4A205F" w14:textId="77777777" w:rsidR="002349C3" w:rsidRPr="0027104E" w:rsidRDefault="002349C3" w:rsidP="004D43C4">
            <w:pPr>
              <w:widowControl w:val="0"/>
              <w:spacing w:before="120"/>
            </w:pPr>
            <w:r w:rsidRPr="0027104E">
              <w:t>Trẻ có bất thường ở cổ, cột sống, thân mình, tay chân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FC8D24D"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76389C20" w14:textId="77777777" w:rsidR="002349C3" w:rsidRPr="0027104E" w:rsidRDefault="002349C3" w:rsidP="004D43C4">
            <w:pPr>
              <w:widowControl w:val="0"/>
              <w:spacing w:before="120"/>
            </w:pPr>
          </w:p>
        </w:tc>
      </w:tr>
      <w:tr w:rsidR="002349C3" w:rsidRPr="0027104E" w14:paraId="6B11DC0B" w14:textId="77777777" w:rsidTr="004D43C4">
        <w:tc>
          <w:tcPr>
            <w:tcW w:w="456" w:type="dxa"/>
            <w:tcBorders>
              <w:top w:val="single" w:sz="4" w:space="0" w:color="000000"/>
              <w:left w:val="single" w:sz="4" w:space="0" w:color="000000"/>
              <w:bottom w:val="single" w:sz="4" w:space="0" w:color="000000"/>
              <w:right w:val="single" w:sz="4" w:space="0" w:color="000000"/>
            </w:tcBorders>
          </w:tcPr>
          <w:p w14:paraId="15EDF725" w14:textId="77777777" w:rsidR="002349C3" w:rsidRPr="0027104E" w:rsidRDefault="002349C3" w:rsidP="004D43C4">
            <w:pPr>
              <w:widowControl w:val="0"/>
              <w:spacing w:before="120"/>
            </w:pPr>
            <w:r w:rsidRPr="0027104E">
              <w:t>18</w:t>
            </w:r>
          </w:p>
        </w:tc>
        <w:tc>
          <w:tcPr>
            <w:tcW w:w="0" w:type="auto"/>
            <w:tcBorders>
              <w:top w:val="single" w:sz="4" w:space="0" w:color="000000"/>
              <w:left w:val="single" w:sz="4" w:space="0" w:color="000000"/>
              <w:bottom w:val="single" w:sz="4" w:space="0" w:color="000000"/>
              <w:right w:val="single" w:sz="4" w:space="0" w:color="000000"/>
            </w:tcBorders>
          </w:tcPr>
          <w:p w14:paraId="652EF0A0" w14:textId="77777777" w:rsidR="002349C3" w:rsidRPr="0027104E" w:rsidRDefault="002349C3" w:rsidP="004D43C4">
            <w:pPr>
              <w:widowControl w:val="0"/>
              <w:spacing w:before="120"/>
            </w:pPr>
            <w:r w:rsidRPr="0027104E">
              <w:t>Trẻ có bất thường ở tai, bệnh về tai hoặc nghe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54D20E14"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1972FAF2" w14:textId="77777777" w:rsidR="002349C3" w:rsidRPr="0027104E" w:rsidRDefault="002349C3" w:rsidP="004D43C4">
            <w:pPr>
              <w:widowControl w:val="0"/>
              <w:spacing w:before="120"/>
            </w:pPr>
          </w:p>
        </w:tc>
      </w:tr>
      <w:tr w:rsidR="002349C3" w:rsidRPr="0027104E" w14:paraId="417445F4" w14:textId="77777777" w:rsidTr="004D43C4">
        <w:tc>
          <w:tcPr>
            <w:tcW w:w="456" w:type="dxa"/>
            <w:tcBorders>
              <w:top w:val="single" w:sz="4" w:space="0" w:color="000000"/>
              <w:left w:val="single" w:sz="4" w:space="0" w:color="000000"/>
              <w:bottom w:val="single" w:sz="4" w:space="0" w:color="000000"/>
              <w:right w:val="single" w:sz="4" w:space="0" w:color="000000"/>
            </w:tcBorders>
          </w:tcPr>
          <w:p w14:paraId="273392CD" w14:textId="77777777" w:rsidR="002349C3" w:rsidRPr="0027104E" w:rsidRDefault="002349C3" w:rsidP="004D43C4">
            <w:pPr>
              <w:widowControl w:val="0"/>
              <w:spacing w:before="120"/>
            </w:pPr>
            <w:r w:rsidRPr="0027104E">
              <w:t>19</w:t>
            </w:r>
          </w:p>
        </w:tc>
        <w:tc>
          <w:tcPr>
            <w:tcW w:w="0" w:type="auto"/>
            <w:tcBorders>
              <w:top w:val="single" w:sz="4" w:space="0" w:color="000000"/>
              <w:left w:val="single" w:sz="4" w:space="0" w:color="000000"/>
              <w:bottom w:val="single" w:sz="4" w:space="0" w:color="000000"/>
              <w:right w:val="single" w:sz="4" w:space="0" w:color="000000"/>
            </w:tcBorders>
          </w:tcPr>
          <w:p w14:paraId="00937F3E" w14:textId="77777777" w:rsidR="002349C3" w:rsidRPr="0027104E" w:rsidRDefault="002349C3" w:rsidP="004D43C4">
            <w:pPr>
              <w:widowControl w:val="0"/>
              <w:spacing w:before="120"/>
            </w:pPr>
            <w:r w:rsidRPr="0027104E">
              <w:t>Trẻ có bất thường ở mắt hoặc nhìn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35852CEA"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5118DA1C" w14:textId="77777777" w:rsidR="002349C3" w:rsidRPr="0027104E" w:rsidRDefault="002349C3" w:rsidP="004D43C4">
            <w:pPr>
              <w:widowControl w:val="0"/>
              <w:spacing w:before="120"/>
            </w:pPr>
          </w:p>
        </w:tc>
      </w:tr>
      <w:tr w:rsidR="002349C3" w:rsidRPr="0027104E" w14:paraId="36E545DE" w14:textId="77777777" w:rsidTr="004D43C4">
        <w:tc>
          <w:tcPr>
            <w:tcW w:w="456" w:type="dxa"/>
            <w:tcBorders>
              <w:top w:val="single" w:sz="4" w:space="0" w:color="000000"/>
              <w:left w:val="single" w:sz="4" w:space="0" w:color="000000"/>
              <w:bottom w:val="single" w:sz="4" w:space="0" w:color="000000"/>
              <w:right w:val="single" w:sz="4" w:space="0" w:color="000000"/>
            </w:tcBorders>
          </w:tcPr>
          <w:p w14:paraId="24AC7D0E" w14:textId="77777777" w:rsidR="002349C3" w:rsidRPr="0027104E" w:rsidRDefault="002349C3" w:rsidP="004D43C4">
            <w:pPr>
              <w:widowControl w:val="0"/>
              <w:spacing w:before="120"/>
            </w:pPr>
            <w:r w:rsidRPr="0027104E">
              <w:t>20</w:t>
            </w:r>
          </w:p>
        </w:tc>
        <w:tc>
          <w:tcPr>
            <w:tcW w:w="0" w:type="auto"/>
            <w:tcBorders>
              <w:top w:val="single" w:sz="4" w:space="0" w:color="000000"/>
              <w:left w:val="single" w:sz="4" w:space="0" w:color="000000"/>
              <w:bottom w:val="single" w:sz="4" w:space="0" w:color="000000"/>
              <w:right w:val="single" w:sz="4" w:space="0" w:color="000000"/>
            </w:tcBorders>
          </w:tcPr>
          <w:p w14:paraId="08464CA5" w14:textId="77777777" w:rsidR="002349C3" w:rsidRPr="0027104E" w:rsidRDefault="002349C3" w:rsidP="004D43C4">
            <w:pPr>
              <w:widowControl w:val="0"/>
              <w:spacing w:before="120"/>
            </w:pPr>
            <w:r w:rsidRPr="0027104E">
              <w:t xml:space="preserve">Trẻ có các bất thường nào khác không? </w:t>
            </w:r>
            <w:r w:rsidRPr="0027104E">
              <w:rPr>
                <w:i/>
              </w:rPr>
              <w:t>VD: mặt, môi/ hàm ếch,…</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BF6FF28" w14:textId="77777777" w:rsidR="002349C3" w:rsidRPr="0027104E" w:rsidRDefault="002349C3" w:rsidP="004D43C4">
            <w:pPr>
              <w:widowControl w:val="0"/>
              <w:spacing w:before="120"/>
            </w:pPr>
          </w:p>
        </w:tc>
        <w:tc>
          <w:tcPr>
            <w:tcW w:w="911" w:type="dxa"/>
            <w:tcBorders>
              <w:top w:val="single" w:sz="4" w:space="0" w:color="000000"/>
              <w:left w:val="single" w:sz="4" w:space="0" w:color="000000"/>
              <w:bottom w:val="single" w:sz="4" w:space="0" w:color="000000"/>
              <w:right w:val="single" w:sz="4" w:space="0" w:color="000000"/>
            </w:tcBorders>
            <w:shd w:val="clear" w:color="auto" w:fill="FFFFFF"/>
          </w:tcPr>
          <w:p w14:paraId="1DA75143" w14:textId="77777777" w:rsidR="002349C3" w:rsidRPr="0027104E" w:rsidRDefault="002349C3" w:rsidP="004D43C4">
            <w:pPr>
              <w:widowControl w:val="0"/>
              <w:spacing w:before="120"/>
            </w:pPr>
          </w:p>
        </w:tc>
      </w:tr>
    </w:tbl>
    <w:p w14:paraId="2899CA81" w14:textId="225C8830" w:rsidR="002349C3" w:rsidRPr="001B4450" w:rsidRDefault="002349C3" w:rsidP="004D43C4">
      <w:pPr>
        <w:widowControl w:val="0"/>
        <w:spacing w:before="120" w:after="60"/>
        <w:rPr>
          <w:i/>
          <w:sz w:val="26"/>
          <w:szCs w:val="26"/>
        </w:rPr>
      </w:pPr>
      <w:r w:rsidRPr="001B4450">
        <w:rPr>
          <w:b/>
          <w:i/>
          <w:sz w:val="26"/>
          <w:szCs w:val="26"/>
        </w:rPr>
        <w:t>Đánh giá:</w:t>
      </w:r>
      <w:r w:rsidRPr="001B4450">
        <w:rPr>
          <w:i/>
          <w:sz w:val="26"/>
          <w:szCs w:val="26"/>
        </w:rPr>
        <w:t xml:space="preserve"> </w:t>
      </w:r>
    </w:p>
    <w:p w14:paraId="2EFA72E2"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59160E88"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lastRenderedPageBreak/>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3E386DB8" w14:textId="38730F30" w:rsidR="002349C3" w:rsidRPr="001B4450" w:rsidRDefault="00C75BF3" w:rsidP="004D43C4">
      <w:pPr>
        <w:widowControl w:val="0"/>
        <w:numPr>
          <w:ilvl w:val="0"/>
          <w:numId w:val="53"/>
        </w:numPr>
        <w:spacing w:before="120" w:after="60"/>
        <w:ind w:left="0" w:firstLine="567"/>
        <w:rPr>
          <w:i/>
          <w:sz w:val="26"/>
          <w:szCs w:val="26"/>
        </w:rPr>
      </w:pPr>
      <w:r>
        <w:rPr>
          <w:i/>
          <w:sz w:val="26"/>
          <w:szCs w:val="26"/>
        </w:rPr>
        <w:t>“Có” 1 trong 5 c</w:t>
      </w:r>
      <w:r w:rsidR="002349C3" w:rsidRPr="001B4450">
        <w:rPr>
          <w:i/>
          <w:sz w:val="26"/>
          <w:szCs w:val="26"/>
        </w:rPr>
        <w:t>ác dấu hiệu chung (Câu 16</w:t>
      </w:r>
      <w:r w:rsidR="002349C3" w:rsidRPr="001B4450">
        <w:rPr>
          <w:i/>
          <w:sz w:val="26"/>
          <w:szCs w:val="26"/>
        </w:rPr>
        <w:sym w:font="Wingdings" w:char="F0E0"/>
      </w:r>
      <w:r w:rsidR="002349C3" w:rsidRPr="001B4450">
        <w:rPr>
          <w:i/>
          <w:sz w:val="26"/>
          <w:szCs w:val="26"/>
        </w:rPr>
        <w:t>20)</w:t>
      </w:r>
    </w:p>
    <w:p w14:paraId="15D5FE6B"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4D8E08CA" w14:textId="77777777" w:rsidR="0027104E" w:rsidRPr="001B4450" w:rsidRDefault="0027104E"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5CF416E1" w14:textId="77777777" w:rsidR="0027104E" w:rsidRPr="001B4450" w:rsidRDefault="0027104E"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1B1EAC5A" w14:textId="5FC82BB6" w:rsidR="002349C3" w:rsidRDefault="002349C3" w:rsidP="004D43C4">
      <w:pPr>
        <w:widowControl w:val="0"/>
        <w:spacing w:before="120" w:after="60"/>
        <w:ind w:firstLine="567"/>
        <w:rPr>
          <w:b/>
          <w:sz w:val="26"/>
          <w:szCs w:val="26"/>
          <w:lang w:val="vi-VN"/>
        </w:rPr>
      </w:pPr>
      <w:r w:rsidRPr="001B4450">
        <w:rPr>
          <w:bCs/>
          <w:sz w:val="26"/>
          <w:szCs w:val="26"/>
        </w:rPr>
        <w:br w:type="page"/>
      </w:r>
      <w:r w:rsidRPr="001B4450">
        <w:rPr>
          <w:b/>
          <w:sz w:val="26"/>
          <w:szCs w:val="26"/>
        </w:rPr>
        <w:lastRenderedPageBreak/>
        <w:t xml:space="preserve">Phiếu 6. Bộ câu hỏi sàng </w:t>
      </w:r>
      <w:r w:rsidR="00B10E41">
        <w:rPr>
          <w:b/>
          <w:sz w:val="26"/>
          <w:szCs w:val="26"/>
        </w:rPr>
        <w:t xml:space="preserve">lọc rối loạn phát triển ở trẻ </w:t>
      </w:r>
      <w:r w:rsidR="00B10E41" w:rsidRPr="00B10E41">
        <w:rPr>
          <w:b/>
          <w:color w:val="FF0000"/>
          <w:sz w:val="26"/>
          <w:szCs w:val="26"/>
        </w:rPr>
        <w:t>24</w:t>
      </w:r>
      <w:r w:rsidRPr="00B10E41">
        <w:rPr>
          <w:b/>
          <w:color w:val="FF0000"/>
          <w:sz w:val="26"/>
          <w:szCs w:val="26"/>
        </w:rPr>
        <w:t xml:space="preserve"> tháng </w:t>
      </w:r>
      <w:r w:rsidRPr="001B4450">
        <w:rPr>
          <w:b/>
          <w:sz w:val="26"/>
          <w:szCs w:val="26"/>
        </w:rPr>
        <w:t>tuổi</w:t>
      </w:r>
    </w:p>
    <w:p w14:paraId="286F147D" w14:textId="18A98D50" w:rsidR="00C87F0E" w:rsidRPr="00906F60" w:rsidRDefault="00C87F0E" w:rsidP="004D43C4">
      <w:pPr>
        <w:widowControl w:val="0"/>
        <w:spacing w:before="120" w:after="60"/>
        <w:ind w:firstLine="567"/>
        <w:jc w:val="center"/>
        <w:rPr>
          <w:b/>
          <w:sz w:val="26"/>
          <w:szCs w:val="26"/>
        </w:rPr>
      </w:pPr>
      <w:r>
        <w:rPr>
          <w:i/>
          <w:sz w:val="28"/>
          <w:szCs w:val="28"/>
          <w:lang w:val="sv-SE"/>
        </w:rPr>
        <w:t>(Dùng cho trẻ 24 tháng đến dưới 3</w:t>
      </w:r>
      <w:r w:rsidR="00F67170">
        <w:rPr>
          <w:i/>
          <w:sz w:val="28"/>
          <w:szCs w:val="28"/>
          <w:lang w:val="sv-SE"/>
        </w:rPr>
        <w:t>6</w:t>
      </w:r>
      <w:r>
        <w:rPr>
          <w:i/>
          <w:sz w:val="28"/>
          <w:szCs w:val="28"/>
          <w:lang w:val="sv-SE"/>
        </w:rPr>
        <w:t xml:space="preserve"> tháng tuổi</w:t>
      </w:r>
      <w:r w:rsidRPr="00635FDF">
        <w:rPr>
          <w:i/>
          <w:sz w:val="28"/>
          <w:szCs w:val="28"/>
          <w:lang w:val="sv-SE"/>
        </w:rPr>
        <w:t>)</w:t>
      </w:r>
    </w:p>
    <w:p w14:paraId="02C6C0C8" w14:textId="77777777" w:rsidR="0027104E" w:rsidRPr="005A1CF9" w:rsidRDefault="0027104E"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1DDE6218"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w:t>
      </w:r>
      <w:r>
        <w:rPr>
          <w:sz w:val="26"/>
          <w:szCs w:val="26"/>
          <w:lang w:val="vi-VN"/>
        </w:rPr>
        <w:t xml:space="preserve"> </w:t>
      </w:r>
      <w:r w:rsidRPr="005A1CF9">
        <w:rPr>
          <w:sz w:val="26"/>
          <w:szCs w:val="26"/>
          <w:lang w:val="vi-VN"/>
        </w:rPr>
        <w:t>(Phường)...........</w:t>
      </w:r>
    </w:p>
    <w:p w14:paraId="7765F75A"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1DCF373A"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9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749"/>
        <w:gridCol w:w="497"/>
        <w:gridCol w:w="870"/>
      </w:tblGrid>
      <w:tr w:rsidR="002349C3" w:rsidRPr="0027104E" w14:paraId="093CF185" w14:textId="77777777" w:rsidTr="004D43C4">
        <w:tc>
          <w:tcPr>
            <w:tcW w:w="0" w:type="auto"/>
            <w:shd w:val="clear" w:color="auto" w:fill="C6D9F1"/>
          </w:tcPr>
          <w:p w14:paraId="3186658B" w14:textId="77777777" w:rsidR="002349C3" w:rsidRPr="005A1CF9" w:rsidRDefault="002349C3" w:rsidP="004D43C4">
            <w:pPr>
              <w:widowControl w:val="0"/>
              <w:spacing w:before="40"/>
              <w:rPr>
                <w:b/>
                <w:lang w:val="vi-VN"/>
              </w:rPr>
            </w:pPr>
          </w:p>
        </w:tc>
        <w:tc>
          <w:tcPr>
            <w:tcW w:w="0" w:type="auto"/>
            <w:shd w:val="clear" w:color="auto" w:fill="C6D9F1"/>
          </w:tcPr>
          <w:p w14:paraId="0BF24530"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0" w:type="auto"/>
            <w:shd w:val="clear" w:color="auto" w:fill="C6D9F1"/>
          </w:tcPr>
          <w:p w14:paraId="6855050C" w14:textId="77777777" w:rsidR="002349C3" w:rsidRPr="0027104E" w:rsidRDefault="002349C3" w:rsidP="004D43C4">
            <w:pPr>
              <w:widowControl w:val="0"/>
              <w:spacing w:before="40"/>
            </w:pPr>
            <w:r w:rsidRPr="0027104E">
              <w:t>Có</w:t>
            </w:r>
          </w:p>
        </w:tc>
        <w:tc>
          <w:tcPr>
            <w:tcW w:w="0" w:type="auto"/>
            <w:shd w:val="clear" w:color="auto" w:fill="E5B8B7"/>
          </w:tcPr>
          <w:p w14:paraId="20AF898F" w14:textId="77777777" w:rsidR="002349C3" w:rsidRPr="0027104E" w:rsidRDefault="002349C3" w:rsidP="004D43C4">
            <w:pPr>
              <w:widowControl w:val="0"/>
              <w:spacing w:before="40"/>
            </w:pPr>
            <w:r w:rsidRPr="0027104E">
              <w:t xml:space="preserve">Không </w:t>
            </w:r>
          </w:p>
        </w:tc>
      </w:tr>
      <w:tr w:rsidR="002349C3" w:rsidRPr="0027104E" w14:paraId="4D9C7A5D" w14:textId="77777777" w:rsidTr="004D43C4">
        <w:tc>
          <w:tcPr>
            <w:tcW w:w="0" w:type="auto"/>
            <w:tcBorders>
              <w:top w:val="single" w:sz="4" w:space="0" w:color="000000"/>
              <w:left w:val="single" w:sz="4" w:space="0" w:color="000000"/>
              <w:bottom w:val="single" w:sz="4" w:space="0" w:color="000000"/>
              <w:right w:val="single" w:sz="4" w:space="0" w:color="000000"/>
            </w:tcBorders>
          </w:tcPr>
          <w:p w14:paraId="020A2222"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59CC2946" w14:textId="77777777" w:rsidR="002349C3" w:rsidRPr="0027104E" w:rsidRDefault="002349C3" w:rsidP="004D43C4">
            <w:pPr>
              <w:widowControl w:val="0"/>
              <w:spacing w:before="120"/>
              <w:rPr>
                <w:b/>
              </w:rPr>
            </w:pPr>
            <w:r w:rsidRPr="0027104E">
              <w:rPr>
                <w:b/>
              </w:rPr>
              <w:t>Giao tiếp:</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085841BF"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3CDEE24D" w14:textId="77777777" w:rsidR="002349C3" w:rsidRPr="0027104E" w:rsidRDefault="002349C3" w:rsidP="004D43C4">
            <w:pPr>
              <w:widowControl w:val="0"/>
              <w:spacing w:before="40"/>
            </w:pPr>
          </w:p>
        </w:tc>
      </w:tr>
      <w:tr w:rsidR="002349C3" w:rsidRPr="0027104E" w14:paraId="74A6E8AF" w14:textId="77777777" w:rsidTr="004D43C4">
        <w:tc>
          <w:tcPr>
            <w:tcW w:w="0" w:type="auto"/>
          </w:tcPr>
          <w:p w14:paraId="070F2C30" w14:textId="77777777" w:rsidR="002349C3" w:rsidRPr="0027104E" w:rsidRDefault="002349C3" w:rsidP="004D43C4">
            <w:pPr>
              <w:widowControl w:val="0"/>
              <w:spacing w:before="40"/>
            </w:pPr>
            <w:r w:rsidRPr="0027104E">
              <w:t>1</w:t>
            </w:r>
          </w:p>
        </w:tc>
        <w:tc>
          <w:tcPr>
            <w:tcW w:w="0" w:type="auto"/>
          </w:tcPr>
          <w:p w14:paraId="6C1EDE37" w14:textId="77777777" w:rsidR="002349C3" w:rsidRPr="0027104E" w:rsidRDefault="002349C3" w:rsidP="004D43C4">
            <w:pPr>
              <w:widowControl w:val="0"/>
              <w:spacing w:before="120"/>
            </w:pPr>
            <w:r w:rsidRPr="0027104E">
              <w:t xml:space="preserve">Trẻ có chỉ đúng vào đồ vật/ con vật trong tranh khi được hỏi không? </w:t>
            </w:r>
            <w:r w:rsidRPr="0027104E">
              <w:rPr>
                <w:i/>
              </w:rPr>
              <w:t>VD: Con chó đâu? Cái cốc đâu?</w:t>
            </w:r>
          </w:p>
        </w:tc>
        <w:tc>
          <w:tcPr>
            <w:tcW w:w="0" w:type="auto"/>
            <w:shd w:val="clear" w:color="auto" w:fill="FFFFFF"/>
          </w:tcPr>
          <w:p w14:paraId="773FC755" w14:textId="77777777" w:rsidR="002349C3" w:rsidRPr="0027104E" w:rsidRDefault="002349C3" w:rsidP="004D43C4">
            <w:pPr>
              <w:widowControl w:val="0"/>
              <w:spacing w:before="40"/>
            </w:pPr>
          </w:p>
        </w:tc>
        <w:tc>
          <w:tcPr>
            <w:tcW w:w="0" w:type="auto"/>
            <w:shd w:val="clear" w:color="auto" w:fill="E5B8B7"/>
          </w:tcPr>
          <w:p w14:paraId="64CF02AF" w14:textId="77777777" w:rsidR="002349C3" w:rsidRPr="0027104E" w:rsidRDefault="002349C3" w:rsidP="004D43C4">
            <w:pPr>
              <w:widowControl w:val="0"/>
              <w:spacing w:before="40"/>
            </w:pPr>
          </w:p>
        </w:tc>
      </w:tr>
      <w:tr w:rsidR="002349C3" w:rsidRPr="0027104E" w14:paraId="5AADBA7C" w14:textId="77777777" w:rsidTr="004D43C4">
        <w:tc>
          <w:tcPr>
            <w:tcW w:w="0" w:type="auto"/>
          </w:tcPr>
          <w:p w14:paraId="42397E1B" w14:textId="77777777" w:rsidR="002349C3" w:rsidRPr="0027104E" w:rsidRDefault="002349C3" w:rsidP="004D43C4">
            <w:pPr>
              <w:widowControl w:val="0"/>
              <w:spacing w:before="40"/>
            </w:pPr>
            <w:r w:rsidRPr="0027104E">
              <w:t>2</w:t>
            </w:r>
          </w:p>
        </w:tc>
        <w:tc>
          <w:tcPr>
            <w:tcW w:w="0" w:type="auto"/>
          </w:tcPr>
          <w:p w14:paraId="32A7A774" w14:textId="77777777" w:rsidR="002349C3" w:rsidRPr="0027104E" w:rsidRDefault="002349C3" w:rsidP="004D43C4">
            <w:pPr>
              <w:widowControl w:val="0"/>
              <w:spacing w:before="120"/>
            </w:pPr>
            <w:r w:rsidRPr="0027104E">
              <w:t xml:space="preserve">Trẻ có nói được câu 2-3 từ đúng ngữ cảnh không? </w:t>
            </w:r>
            <w:r w:rsidRPr="0027104E">
              <w:rPr>
                <w:i/>
              </w:rPr>
              <w:t>VD: Mẹ về rồi</w:t>
            </w:r>
          </w:p>
        </w:tc>
        <w:tc>
          <w:tcPr>
            <w:tcW w:w="0" w:type="auto"/>
            <w:shd w:val="clear" w:color="auto" w:fill="FFFFFF"/>
          </w:tcPr>
          <w:p w14:paraId="64CFD838" w14:textId="77777777" w:rsidR="002349C3" w:rsidRPr="0027104E" w:rsidRDefault="002349C3" w:rsidP="004D43C4">
            <w:pPr>
              <w:widowControl w:val="0"/>
              <w:spacing w:before="40"/>
            </w:pPr>
          </w:p>
        </w:tc>
        <w:tc>
          <w:tcPr>
            <w:tcW w:w="0" w:type="auto"/>
            <w:shd w:val="clear" w:color="auto" w:fill="E5B8B7"/>
          </w:tcPr>
          <w:p w14:paraId="14A6B656" w14:textId="77777777" w:rsidR="002349C3" w:rsidRPr="0027104E" w:rsidRDefault="002349C3" w:rsidP="004D43C4">
            <w:pPr>
              <w:widowControl w:val="0"/>
              <w:spacing w:before="40"/>
            </w:pPr>
          </w:p>
        </w:tc>
      </w:tr>
      <w:tr w:rsidR="002349C3" w:rsidRPr="0027104E" w14:paraId="34B58325" w14:textId="77777777" w:rsidTr="004D43C4">
        <w:tc>
          <w:tcPr>
            <w:tcW w:w="0" w:type="auto"/>
          </w:tcPr>
          <w:p w14:paraId="55D81E8E" w14:textId="77777777" w:rsidR="002349C3" w:rsidRPr="0027104E" w:rsidRDefault="002349C3" w:rsidP="004D43C4">
            <w:pPr>
              <w:widowControl w:val="0"/>
              <w:spacing w:before="40"/>
            </w:pPr>
            <w:r w:rsidRPr="0027104E">
              <w:t>3</w:t>
            </w:r>
          </w:p>
        </w:tc>
        <w:tc>
          <w:tcPr>
            <w:tcW w:w="0" w:type="auto"/>
          </w:tcPr>
          <w:p w14:paraId="5F1922EC" w14:textId="77777777" w:rsidR="002349C3" w:rsidRPr="0027104E" w:rsidRDefault="002349C3" w:rsidP="004D43C4">
            <w:pPr>
              <w:widowControl w:val="0"/>
              <w:spacing w:before="120"/>
            </w:pPr>
            <w:r w:rsidRPr="0027104E">
              <w:t xml:space="preserve">Trẻ có biết làm theo mệnh lệnh đơn giản không? </w:t>
            </w:r>
            <w:r w:rsidRPr="0027104E">
              <w:rPr>
                <w:i/>
              </w:rPr>
              <w:t>VD: Cất đồ chơi đi</w:t>
            </w:r>
          </w:p>
        </w:tc>
        <w:tc>
          <w:tcPr>
            <w:tcW w:w="0" w:type="auto"/>
            <w:shd w:val="clear" w:color="auto" w:fill="FFFFFF"/>
          </w:tcPr>
          <w:p w14:paraId="625DA2CE" w14:textId="77777777" w:rsidR="002349C3" w:rsidRPr="0027104E" w:rsidRDefault="002349C3" w:rsidP="004D43C4">
            <w:pPr>
              <w:widowControl w:val="0"/>
              <w:spacing w:before="40"/>
            </w:pPr>
          </w:p>
        </w:tc>
        <w:tc>
          <w:tcPr>
            <w:tcW w:w="0" w:type="auto"/>
            <w:shd w:val="clear" w:color="auto" w:fill="E5B8B7"/>
          </w:tcPr>
          <w:p w14:paraId="3D3BA854" w14:textId="77777777" w:rsidR="002349C3" w:rsidRPr="0027104E" w:rsidRDefault="002349C3" w:rsidP="004D43C4">
            <w:pPr>
              <w:widowControl w:val="0"/>
              <w:spacing w:before="40"/>
            </w:pPr>
          </w:p>
        </w:tc>
      </w:tr>
      <w:tr w:rsidR="002349C3" w:rsidRPr="0027104E" w14:paraId="101ED7DB" w14:textId="77777777" w:rsidTr="004D43C4">
        <w:tc>
          <w:tcPr>
            <w:tcW w:w="0" w:type="auto"/>
            <w:tcBorders>
              <w:top w:val="single" w:sz="4" w:space="0" w:color="000000"/>
              <w:left w:val="single" w:sz="4" w:space="0" w:color="000000"/>
              <w:bottom w:val="single" w:sz="4" w:space="0" w:color="000000"/>
              <w:right w:val="single" w:sz="4" w:space="0" w:color="000000"/>
            </w:tcBorders>
          </w:tcPr>
          <w:p w14:paraId="3274FA1C"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4CABCB94" w14:textId="77777777" w:rsidR="002349C3" w:rsidRPr="0027104E" w:rsidRDefault="002349C3" w:rsidP="004D43C4">
            <w:pPr>
              <w:widowControl w:val="0"/>
              <w:spacing w:before="120"/>
              <w:rPr>
                <w:b/>
              </w:rPr>
            </w:pPr>
            <w:r w:rsidRPr="0027104E">
              <w:rPr>
                <w:b/>
              </w:rPr>
              <w:t>Vận động thô:</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75ADCA93"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27415321" w14:textId="77777777" w:rsidR="002349C3" w:rsidRPr="0027104E" w:rsidRDefault="002349C3" w:rsidP="004D43C4">
            <w:pPr>
              <w:widowControl w:val="0"/>
              <w:spacing w:before="40"/>
            </w:pPr>
          </w:p>
        </w:tc>
      </w:tr>
      <w:tr w:rsidR="002349C3" w:rsidRPr="0027104E" w14:paraId="14A05CF4" w14:textId="77777777" w:rsidTr="004D43C4">
        <w:tc>
          <w:tcPr>
            <w:tcW w:w="0" w:type="auto"/>
          </w:tcPr>
          <w:p w14:paraId="0A4BAF40" w14:textId="77777777" w:rsidR="002349C3" w:rsidRPr="0027104E" w:rsidRDefault="002349C3" w:rsidP="004D43C4">
            <w:pPr>
              <w:widowControl w:val="0"/>
              <w:spacing w:before="40"/>
            </w:pPr>
            <w:r w:rsidRPr="0027104E">
              <w:t>4</w:t>
            </w:r>
          </w:p>
        </w:tc>
        <w:tc>
          <w:tcPr>
            <w:tcW w:w="0" w:type="auto"/>
          </w:tcPr>
          <w:p w14:paraId="148ED0B1" w14:textId="77777777" w:rsidR="002349C3" w:rsidRPr="0027104E" w:rsidRDefault="002349C3" w:rsidP="004D43C4">
            <w:pPr>
              <w:widowControl w:val="0"/>
              <w:spacing w:before="120"/>
            </w:pPr>
            <w:r w:rsidRPr="0027104E">
              <w:t>Trẻ có biết bước lên ít nhất 1-2 bậc cầu thang không?</w:t>
            </w:r>
            <w:r w:rsidRPr="0027104E">
              <w:tab/>
            </w:r>
          </w:p>
        </w:tc>
        <w:tc>
          <w:tcPr>
            <w:tcW w:w="0" w:type="auto"/>
            <w:shd w:val="clear" w:color="auto" w:fill="FFFFFF"/>
          </w:tcPr>
          <w:p w14:paraId="45E8D0BF" w14:textId="77777777" w:rsidR="002349C3" w:rsidRPr="0027104E" w:rsidRDefault="002349C3" w:rsidP="004D43C4">
            <w:pPr>
              <w:widowControl w:val="0"/>
              <w:spacing w:before="40"/>
            </w:pPr>
          </w:p>
        </w:tc>
        <w:tc>
          <w:tcPr>
            <w:tcW w:w="0" w:type="auto"/>
            <w:shd w:val="clear" w:color="auto" w:fill="E5B8B7"/>
          </w:tcPr>
          <w:p w14:paraId="0F9CFCF1" w14:textId="77777777" w:rsidR="002349C3" w:rsidRPr="0027104E" w:rsidRDefault="002349C3" w:rsidP="004D43C4">
            <w:pPr>
              <w:widowControl w:val="0"/>
              <w:spacing w:before="40"/>
            </w:pPr>
          </w:p>
        </w:tc>
      </w:tr>
      <w:tr w:rsidR="002349C3" w:rsidRPr="0027104E" w14:paraId="737EF593" w14:textId="77777777" w:rsidTr="004D43C4">
        <w:tc>
          <w:tcPr>
            <w:tcW w:w="0" w:type="auto"/>
          </w:tcPr>
          <w:p w14:paraId="671AC758" w14:textId="77777777" w:rsidR="002349C3" w:rsidRPr="0027104E" w:rsidRDefault="002349C3" w:rsidP="004D43C4">
            <w:pPr>
              <w:widowControl w:val="0"/>
              <w:spacing w:before="40"/>
            </w:pPr>
            <w:r w:rsidRPr="0027104E">
              <w:t>5</w:t>
            </w:r>
          </w:p>
        </w:tc>
        <w:tc>
          <w:tcPr>
            <w:tcW w:w="0" w:type="auto"/>
          </w:tcPr>
          <w:p w14:paraId="095E587C" w14:textId="77777777" w:rsidR="002349C3" w:rsidRPr="0027104E" w:rsidRDefault="002349C3" w:rsidP="004D43C4">
            <w:pPr>
              <w:widowControl w:val="0"/>
              <w:spacing w:before="120"/>
            </w:pPr>
            <w:r w:rsidRPr="0027104E">
              <w:t>Trẻ có biết chạy nhanh và dừng lại mà không bị ngã không?</w:t>
            </w:r>
          </w:p>
        </w:tc>
        <w:tc>
          <w:tcPr>
            <w:tcW w:w="0" w:type="auto"/>
            <w:shd w:val="clear" w:color="auto" w:fill="FFFFFF"/>
          </w:tcPr>
          <w:p w14:paraId="0375348A" w14:textId="77777777" w:rsidR="002349C3" w:rsidRPr="0027104E" w:rsidRDefault="002349C3" w:rsidP="004D43C4">
            <w:pPr>
              <w:widowControl w:val="0"/>
              <w:spacing w:before="40"/>
            </w:pPr>
          </w:p>
        </w:tc>
        <w:tc>
          <w:tcPr>
            <w:tcW w:w="0" w:type="auto"/>
            <w:shd w:val="clear" w:color="auto" w:fill="E5B8B7"/>
          </w:tcPr>
          <w:p w14:paraId="426D3B0B" w14:textId="77777777" w:rsidR="002349C3" w:rsidRPr="0027104E" w:rsidRDefault="002349C3" w:rsidP="004D43C4">
            <w:pPr>
              <w:widowControl w:val="0"/>
              <w:spacing w:before="40"/>
            </w:pPr>
          </w:p>
        </w:tc>
      </w:tr>
      <w:tr w:rsidR="002349C3" w:rsidRPr="0027104E" w14:paraId="20ABBEB4" w14:textId="77777777" w:rsidTr="004D43C4">
        <w:tc>
          <w:tcPr>
            <w:tcW w:w="0" w:type="auto"/>
          </w:tcPr>
          <w:p w14:paraId="68A00DC6" w14:textId="77777777" w:rsidR="002349C3" w:rsidRPr="0027104E" w:rsidRDefault="002349C3" w:rsidP="004D43C4">
            <w:pPr>
              <w:widowControl w:val="0"/>
              <w:spacing w:before="40"/>
            </w:pPr>
            <w:r w:rsidRPr="0027104E">
              <w:t>6</w:t>
            </w:r>
          </w:p>
        </w:tc>
        <w:tc>
          <w:tcPr>
            <w:tcW w:w="0" w:type="auto"/>
          </w:tcPr>
          <w:p w14:paraId="5F3D4B0E" w14:textId="77777777" w:rsidR="002349C3" w:rsidRPr="0027104E" w:rsidRDefault="002349C3" w:rsidP="004D43C4">
            <w:pPr>
              <w:widowControl w:val="0"/>
              <w:spacing w:before="120"/>
            </w:pPr>
            <w:r w:rsidRPr="0027104E">
              <w:t>Trẻ có biết đá bóng, co hai chân nhảy lên không?</w:t>
            </w:r>
          </w:p>
        </w:tc>
        <w:tc>
          <w:tcPr>
            <w:tcW w:w="0" w:type="auto"/>
            <w:shd w:val="clear" w:color="auto" w:fill="FFFFFF"/>
          </w:tcPr>
          <w:p w14:paraId="4D754807" w14:textId="77777777" w:rsidR="002349C3" w:rsidRPr="0027104E" w:rsidRDefault="002349C3" w:rsidP="004D43C4">
            <w:pPr>
              <w:widowControl w:val="0"/>
              <w:spacing w:before="40"/>
            </w:pPr>
          </w:p>
        </w:tc>
        <w:tc>
          <w:tcPr>
            <w:tcW w:w="0" w:type="auto"/>
            <w:shd w:val="clear" w:color="auto" w:fill="E5B8B7"/>
          </w:tcPr>
          <w:p w14:paraId="27591C9F" w14:textId="77777777" w:rsidR="002349C3" w:rsidRPr="0027104E" w:rsidRDefault="002349C3" w:rsidP="004D43C4">
            <w:pPr>
              <w:widowControl w:val="0"/>
              <w:spacing w:before="40"/>
            </w:pPr>
          </w:p>
        </w:tc>
      </w:tr>
      <w:tr w:rsidR="002349C3" w:rsidRPr="0027104E" w14:paraId="261280F2" w14:textId="77777777" w:rsidTr="004D43C4">
        <w:tc>
          <w:tcPr>
            <w:tcW w:w="0" w:type="auto"/>
            <w:tcBorders>
              <w:top w:val="single" w:sz="4" w:space="0" w:color="000000"/>
              <w:left w:val="single" w:sz="4" w:space="0" w:color="000000"/>
              <w:bottom w:val="single" w:sz="4" w:space="0" w:color="000000"/>
              <w:right w:val="single" w:sz="4" w:space="0" w:color="000000"/>
            </w:tcBorders>
          </w:tcPr>
          <w:p w14:paraId="77BFC90B"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13909A0B" w14:textId="77777777" w:rsidR="002349C3" w:rsidRPr="0027104E" w:rsidRDefault="002349C3" w:rsidP="004D43C4">
            <w:pPr>
              <w:widowControl w:val="0"/>
              <w:spacing w:before="120"/>
              <w:rPr>
                <w:b/>
              </w:rPr>
            </w:pPr>
            <w:r w:rsidRPr="0027104E">
              <w:rPr>
                <w:b/>
              </w:rPr>
              <w:t>Vận động tin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D7252F7"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5E5A5B3" w14:textId="77777777" w:rsidR="002349C3" w:rsidRPr="0027104E" w:rsidRDefault="002349C3" w:rsidP="004D43C4">
            <w:pPr>
              <w:widowControl w:val="0"/>
              <w:spacing w:before="40"/>
            </w:pPr>
          </w:p>
        </w:tc>
      </w:tr>
      <w:tr w:rsidR="002349C3" w:rsidRPr="0027104E" w14:paraId="493A41A4" w14:textId="77777777" w:rsidTr="004D43C4">
        <w:tc>
          <w:tcPr>
            <w:tcW w:w="0" w:type="auto"/>
          </w:tcPr>
          <w:p w14:paraId="2EE9913E" w14:textId="77777777" w:rsidR="002349C3" w:rsidRPr="0027104E" w:rsidRDefault="002349C3" w:rsidP="004D43C4">
            <w:pPr>
              <w:widowControl w:val="0"/>
              <w:spacing w:before="40"/>
            </w:pPr>
            <w:r w:rsidRPr="0027104E">
              <w:t>7</w:t>
            </w:r>
          </w:p>
        </w:tc>
        <w:tc>
          <w:tcPr>
            <w:tcW w:w="0" w:type="auto"/>
          </w:tcPr>
          <w:p w14:paraId="5175BC62" w14:textId="77777777" w:rsidR="002349C3" w:rsidRPr="0027104E" w:rsidRDefault="002349C3" w:rsidP="004D43C4">
            <w:pPr>
              <w:widowControl w:val="0"/>
              <w:spacing w:before="120"/>
            </w:pPr>
            <w:r w:rsidRPr="0027104E">
              <w:t>Trẻ có biết dùng thìa xúc thức ăn đưa vào miệng không?</w:t>
            </w:r>
          </w:p>
        </w:tc>
        <w:tc>
          <w:tcPr>
            <w:tcW w:w="0" w:type="auto"/>
            <w:shd w:val="clear" w:color="auto" w:fill="FFFFFF"/>
          </w:tcPr>
          <w:p w14:paraId="2CC8D2AB" w14:textId="77777777" w:rsidR="002349C3" w:rsidRPr="0027104E" w:rsidRDefault="002349C3" w:rsidP="004D43C4">
            <w:pPr>
              <w:widowControl w:val="0"/>
              <w:spacing w:before="40"/>
            </w:pPr>
          </w:p>
        </w:tc>
        <w:tc>
          <w:tcPr>
            <w:tcW w:w="0" w:type="auto"/>
            <w:shd w:val="clear" w:color="auto" w:fill="E5B8B7"/>
          </w:tcPr>
          <w:p w14:paraId="2F46C682" w14:textId="77777777" w:rsidR="002349C3" w:rsidRPr="0027104E" w:rsidRDefault="002349C3" w:rsidP="004D43C4">
            <w:pPr>
              <w:widowControl w:val="0"/>
              <w:spacing w:before="40"/>
            </w:pPr>
          </w:p>
        </w:tc>
      </w:tr>
      <w:tr w:rsidR="002349C3" w:rsidRPr="0027104E" w14:paraId="78839084" w14:textId="77777777" w:rsidTr="004D43C4">
        <w:tc>
          <w:tcPr>
            <w:tcW w:w="0" w:type="auto"/>
          </w:tcPr>
          <w:p w14:paraId="5AF5174E" w14:textId="77777777" w:rsidR="002349C3" w:rsidRPr="0027104E" w:rsidRDefault="002349C3" w:rsidP="004D43C4">
            <w:pPr>
              <w:widowControl w:val="0"/>
              <w:spacing w:before="40"/>
            </w:pPr>
            <w:r w:rsidRPr="0027104E">
              <w:t>8</w:t>
            </w:r>
          </w:p>
        </w:tc>
        <w:tc>
          <w:tcPr>
            <w:tcW w:w="0" w:type="auto"/>
          </w:tcPr>
          <w:p w14:paraId="078BE64D" w14:textId="77777777" w:rsidR="002349C3" w:rsidRPr="0027104E" w:rsidRDefault="002349C3" w:rsidP="004D43C4">
            <w:pPr>
              <w:widowControl w:val="0"/>
              <w:spacing w:before="120"/>
              <w:rPr>
                <w:spacing w:val="-4"/>
              </w:rPr>
            </w:pPr>
            <w:r w:rsidRPr="0027104E">
              <w:rPr>
                <w:spacing w:val="-4"/>
              </w:rPr>
              <w:t>Trẻ có biết xoay núm cửa, xoay nắp đồ chơi không?</w:t>
            </w:r>
          </w:p>
        </w:tc>
        <w:tc>
          <w:tcPr>
            <w:tcW w:w="0" w:type="auto"/>
            <w:shd w:val="clear" w:color="auto" w:fill="FFFFFF"/>
          </w:tcPr>
          <w:p w14:paraId="1D0EDF15" w14:textId="77777777" w:rsidR="002349C3" w:rsidRPr="0027104E" w:rsidRDefault="002349C3" w:rsidP="004D43C4">
            <w:pPr>
              <w:widowControl w:val="0"/>
              <w:spacing w:before="40"/>
            </w:pPr>
          </w:p>
        </w:tc>
        <w:tc>
          <w:tcPr>
            <w:tcW w:w="0" w:type="auto"/>
            <w:shd w:val="clear" w:color="auto" w:fill="E5B8B7"/>
          </w:tcPr>
          <w:p w14:paraId="5E90EA90" w14:textId="77777777" w:rsidR="002349C3" w:rsidRPr="0027104E" w:rsidRDefault="002349C3" w:rsidP="004D43C4">
            <w:pPr>
              <w:widowControl w:val="0"/>
              <w:spacing w:before="40"/>
            </w:pPr>
          </w:p>
        </w:tc>
      </w:tr>
      <w:tr w:rsidR="002349C3" w:rsidRPr="0027104E" w14:paraId="4A12F519" w14:textId="77777777" w:rsidTr="004D43C4">
        <w:tc>
          <w:tcPr>
            <w:tcW w:w="0" w:type="auto"/>
          </w:tcPr>
          <w:p w14:paraId="6A4C21F8" w14:textId="77777777" w:rsidR="002349C3" w:rsidRPr="0027104E" w:rsidRDefault="002349C3" w:rsidP="004D43C4">
            <w:pPr>
              <w:widowControl w:val="0"/>
              <w:spacing w:before="40"/>
            </w:pPr>
            <w:r w:rsidRPr="0027104E">
              <w:t>9</w:t>
            </w:r>
          </w:p>
        </w:tc>
        <w:tc>
          <w:tcPr>
            <w:tcW w:w="0" w:type="auto"/>
          </w:tcPr>
          <w:p w14:paraId="05C0176A" w14:textId="77777777" w:rsidR="002349C3" w:rsidRPr="0027104E" w:rsidRDefault="002349C3" w:rsidP="004D43C4">
            <w:pPr>
              <w:widowControl w:val="0"/>
              <w:spacing w:before="120"/>
            </w:pPr>
            <w:r w:rsidRPr="0027104E">
              <w:t>Trẻ có biết tự lật trang sách không?</w:t>
            </w:r>
          </w:p>
        </w:tc>
        <w:tc>
          <w:tcPr>
            <w:tcW w:w="0" w:type="auto"/>
            <w:shd w:val="clear" w:color="auto" w:fill="FFFFFF"/>
          </w:tcPr>
          <w:p w14:paraId="354EFBB3" w14:textId="77777777" w:rsidR="002349C3" w:rsidRPr="0027104E" w:rsidRDefault="002349C3" w:rsidP="004D43C4">
            <w:pPr>
              <w:widowControl w:val="0"/>
              <w:spacing w:before="40"/>
            </w:pPr>
          </w:p>
        </w:tc>
        <w:tc>
          <w:tcPr>
            <w:tcW w:w="0" w:type="auto"/>
            <w:shd w:val="clear" w:color="auto" w:fill="E5B8B7"/>
          </w:tcPr>
          <w:p w14:paraId="321AD2BA" w14:textId="77777777" w:rsidR="002349C3" w:rsidRPr="0027104E" w:rsidRDefault="002349C3" w:rsidP="004D43C4">
            <w:pPr>
              <w:widowControl w:val="0"/>
              <w:spacing w:before="40"/>
            </w:pPr>
          </w:p>
        </w:tc>
      </w:tr>
      <w:tr w:rsidR="002349C3" w:rsidRPr="0027104E" w14:paraId="5D894E14" w14:textId="77777777" w:rsidTr="004D43C4">
        <w:tc>
          <w:tcPr>
            <w:tcW w:w="0" w:type="auto"/>
            <w:tcBorders>
              <w:top w:val="single" w:sz="4" w:space="0" w:color="000000"/>
              <w:left w:val="single" w:sz="4" w:space="0" w:color="000000"/>
              <w:bottom w:val="single" w:sz="4" w:space="0" w:color="000000"/>
              <w:right w:val="single" w:sz="4" w:space="0" w:color="000000"/>
            </w:tcBorders>
          </w:tcPr>
          <w:p w14:paraId="54519D84"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5A14BE33" w14:textId="77777777" w:rsidR="002349C3" w:rsidRPr="0027104E" w:rsidRDefault="002349C3" w:rsidP="004D43C4">
            <w:pPr>
              <w:widowControl w:val="0"/>
              <w:spacing w:before="120"/>
              <w:rPr>
                <w:b/>
              </w:rPr>
            </w:pPr>
            <w:r w:rsidRPr="0027104E">
              <w:rPr>
                <w:b/>
              </w:rPr>
              <w:t>Bắt chước và họ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8D17DEC"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47D8A6F1" w14:textId="77777777" w:rsidR="002349C3" w:rsidRPr="0027104E" w:rsidRDefault="002349C3" w:rsidP="004D43C4">
            <w:pPr>
              <w:widowControl w:val="0"/>
              <w:spacing w:before="40"/>
            </w:pPr>
          </w:p>
        </w:tc>
      </w:tr>
      <w:tr w:rsidR="002349C3" w:rsidRPr="0027104E" w14:paraId="0EFB5DA0" w14:textId="77777777" w:rsidTr="004D43C4">
        <w:tc>
          <w:tcPr>
            <w:tcW w:w="0" w:type="auto"/>
          </w:tcPr>
          <w:p w14:paraId="77854FFF" w14:textId="77777777" w:rsidR="002349C3" w:rsidRPr="0027104E" w:rsidRDefault="002349C3" w:rsidP="004D43C4">
            <w:pPr>
              <w:widowControl w:val="0"/>
              <w:spacing w:before="40"/>
            </w:pPr>
            <w:r w:rsidRPr="0027104E">
              <w:t>10</w:t>
            </w:r>
          </w:p>
        </w:tc>
        <w:tc>
          <w:tcPr>
            <w:tcW w:w="0" w:type="auto"/>
          </w:tcPr>
          <w:p w14:paraId="505AD7B5" w14:textId="77777777" w:rsidR="002349C3" w:rsidRPr="0027104E" w:rsidRDefault="002349C3" w:rsidP="004D43C4">
            <w:pPr>
              <w:widowControl w:val="0"/>
              <w:spacing w:before="120"/>
            </w:pPr>
            <w:r w:rsidRPr="0027104E">
              <w:t xml:space="preserve">Trẻ có biết chơi tưởng tượng không? </w:t>
            </w:r>
            <w:r w:rsidRPr="0027104E">
              <w:rPr>
                <w:i/>
              </w:rPr>
              <w:t>VD: Giả vờ gọi điện thoại</w:t>
            </w:r>
          </w:p>
        </w:tc>
        <w:tc>
          <w:tcPr>
            <w:tcW w:w="0" w:type="auto"/>
            <w:shd w:val="clear" w:color="auto" w:fill="FFFFFF"/>
          </w:tcPr>
          <w:p w14:paraId="48120E26" w14:textId="77777777" w:rsidR="002349C3" w:rsidRPr="0027104E" w:rsidRDefault="002349C3" w:rsidP="004D43C4">
            <w:pPr>
              <w:widowControl w:val="0"/>
              <w:spacing w:before="40"/>
            </w:pPr>
          </w:p>
        </w:tc>
        <w:tc>
          <w:tcPr>
            <w:tcW w:w="0" w:type="auto"/>
            <w:shd w:val="clear" w:color="auto" w:fill="E5B8B7"/>
          </w:tcPr>
          <w:p w14:paraId="77B5A802" w14:textId="77777777" w:rsidR="002349C3" w:rsidRPr="0027104E" w:rsidRDefault="002349C3" w:rsidP="004D43C4">
            <w:pPr>
              <w:widowControl w:val="0"/>
              <w:spacing w:before="40"/>
            </w:pPr>
          </w:p>
        </w:tc>
      </w:tr>
      <w:tr w:rsidR="002349C3" w:rsidRPr="0027104E" w14:paraId="4B2385DB" w14:textId="77777777" w:rsidTr="004D43C4">
        <w:tc>
          <w:tcPr>
            <w:tcW w:w="0" w:type="auto"/>
            <w:tcBorders>
              <w:top w:val="single" w:sz="4" w:space="0" w:color="000000"/>
              <w:left w:val="single" w:sz="4" w:space="0" w:color="000000"/>
              <w:bottom w:val="single" w:sz="4" w:space="0" w:color="000000"/>
              <w:right w:val="single" w:sz="4" w:space="0" w:color="000000"/>
            </w:tcBorders>
          </w:tcPr>
          <w:p w14:paraId="5C437134" w14:textId="77777777" w:rsidR="002349C3" w:rsidRPr="0027104E" w:rsidRDefault="002349C3" w:rsidP="004D43C4">
            <w:pPr>
              <w:widowControl w:val="0"/>
              <w:spacing w:before="40"/>
            </w:pPr>
            <w:r w:rsidRPr="0027104E">
              <w:t>11</w:t>
            </w:r>
          </w:p>
        </w:tc>
        <w:tc>
          <w:tcPr>
            <w:tcW w:w="0" w:type="auto"/>
            <w:tcBorders>
              <w:top w:val="single" w:sz="4" w:space="0" w:color="000000"/>
              <w:left w:val="single" w:sz="4" w:space="0" w:color="000000"/>
              <w:bottom w:val="single" w:sz="4" w:space="0" w:color="000000"/>
              <w:right w:val="single" w:sz="4" w:space="0" w:color="000000"/>
            </w:tcBorders>
          </w:tcPr>
          <w:p w14:paraId="225ACCEE" w14:textId="77777777" w:rsidR="002349C3" w:rsidRPr="0027104E" w:rsidRDefault="002349C3" w:rsidP="004D43C4">
            <w:pPr>
              <w:widowControl w:val="0"/>
              <w:spacing w:before="120"/>
            </w:pPr>
            <w:r w:rsidRPr="0027104E">
              <w:t>Trẻ có bắt chước vẽ đường thẳng theo bạn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07495AA"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39E4E02" w14:textId="77777777" w:rsidR="002349C3" w:rsidRPr="0027104E" w:rsidRDefault="002349C3" w:rsidP="004D43C4">
            <w:pPr>
              <w:widowControl w:val="0"/>
              <w:spacing w:before="40"/>
            </w:pPr>
          </w:p>
        </w:tc>
      </w:tr>
      <w:tr w:rsidR="002349C3" w:rsidRPr="0027104E" w14:paraId="09C72BA5" w14:textId="77777777" w:rsidTr="004D43C4">
        <w:tc>
          <w:tcPr>
            <w:tcW w:w="0" w:type="auto"/>
            <w:tcBorders>
              <w:top w:val="single" w:sz="4" w:space="0" w:color="000000"/>
              <w:left w:val="single" w:sz="4" w:space="0" w:color="000000"/>
              <w:bottom w:val="single" w:sz="4" w:space="0" w:color="000000"/>
              <w:right w:val="single" w:sz="4" w:space="0" w:color="000000"/>
            </w:tcBorders>
          </w:tcPr>
          <w:p w14:paraId="2CD30850" w14:textId="77777777" w:rsidR="002349C3" w:rsidRPr="0027104E" w:rsidRDefault="002349C3" w:rsidP="004D43C4">
            <w:pPr>
              <w:widowControl w:val="0"/>
              <w:spacing w:before="40"/>
            </w:pPr>
            <w:r w:rsidRPr="0027104E">
              <w:t>12</w:t>
            </w:r>
          </w:p>
        </w:tc>
        <w:tc>
          <w:tcPr>
            <w:tcW w:w="0" w:type="auto"/>
            <w:tcBorders>
              <w:top w:val="single" w:sz="4" w:space="0" w:color="000000"/>
              <w:left w:val="single" w:sz="4" w:space="0" w:color="000000"/>
              <w:bottom w:val="single" w:sz="4" w:space="0" w:color="000000"/>
              <w:right w:val="single" w:sz="4" w:space="0" w:color="000000"/>
            </w:tcBorders>
          </w:tcPr>
          <w:p w14:paraId="36F2B22A" w14:textId="77777777" w:rsidR="002349C3" w:rsidRPr="0027104E" w:rsidRDefault="002349C3" w:rsidP="004D43C4">
            <w:pPr>
              <w:widowControl w:val="0"/>
              <w:spacing w:before="120"/>
            </w:pPr>
            <w:r w:rsidRPr="0027104E">
              <w:t xml:space="preserve">Trẻ có biết cất đồ vật vào đúng chỗ không? </w:t>
            </w:r>
            <w:r w:rsidRPr="0027104E">
              <w:rPr>
                <w:i/>
              </w:rPr>
              <w:t>VD: Cất đồ chơi vào hộp</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7A9CB94"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7F3A9D4" w14:textId="77777777" w:rsidR="002349C3" w:rsidRPr="0027104E" w:rsidRDefault="002349C3" w:rsidP="004D43C4">
            <w:pPr>
              <w:widowControl w:val="0"/>
              <w:spacing w:before="40"/>
            </w:pPr>
          </w:p>
        </w:tc>
      </w:tr>
      <w:tr w:rsidR="002349C3" w:rsidRPr="0027104E" w14:paraId="77662211" w14:textId="77777777" w:rsidTr="004D43C4">
        <w:tc>
          <w:tcPr>
            <w:tcW w:w="0" w:type="auto"/>
            <w:tcBorders>
              <w:top w:val="single" w:sz="4" w:space="0" w:color="000000"/>
              <w:left w:val="single" w:sz="4" w:space="0" w:color="000000"/>
              <w:bottom w:val="single" w:sz="4" w:space="0" w:color="000000"/>
              <w:right w:val="single" w:sz="4" w:space="0" w:color="000000"/>
            </w:tcBorders>
          </w:tcPr>
          <w:p w14:paraId="38E2158F"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5461E6C4" w14:textId="77777777" w:rsidR="002349C3" w:rsidRPr="0027104E" w:rsidRDefault="002349C3" w:rsidP="004D43C4">
            <w:pPr>
              <w:widowControl w:val="0"/>
              <w:spacing w:before="120"/>
              <w:rPr>
                <w:b/>
              </w:rPr>
            </w:pPr>
            <w:r w:rsidRPr="0027104E">
              <w:rPr>
                <w:b/>
              </w:rPr>
              <w:t>Cá nhân- Xã hội:</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4ADEC28C"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5EDA4A6D" w14:textId="77777777" w:rsidR="002349C3" w:rsidRPr="0027104E" w:rsidRDefault="002349C3" w:rsidP="004D43C4">
            <w:pPr>
              <w:widowControl w:val="0"/>
              <w:spacing w:before="40"/>
            </w:pPr>
          </w:p>
        </w:tc>
      </w:tr>
      <w:tr w:rsidR="002349C3" w:rsidRPr="0027104E" w14:paraId="6E765EEB" w14:textId="77777777" w:rsidTr="004D43C4">
        <w:tc>
          <w:tcPr>
            <w:tcW w:w="0" w:type="auto"/>
            <w:tcBorders>
              <w:top w:val="single" w:sz="4" w:space="0" w:color="000000"/>
              <w:left w:val="single" w:sz="4" w:space="0" w:color="000000"/>
              <w:bottom w:val="single" w:sz="4" w:space="0" w:color="000000"/>
              <w:right w:val="single" w:sz="4" w:space="0" w:color="000000"/>
            </w:tcBorders>
          </w:tcPr>
          <w:p w14:paraId="2435EAA7" w14:textId="77777777" w:rsidR="002349C3" w:rsidRPr="0027104E" w:rsidRDefault="002349C3" w:rsidP="004D43C4">
            <w:pPr>
              <w:widowControl w:val="0"/>
              <w:spacing w:before="40"/>
            </w:pPr>
            <w:r w:rsidRPr="0027104E">
              <w:t>13</w:t>
            </w:r>
          </w:p>
        </w:tc>
        <w:tc>
          <w:tcPr>
            <w:tcW w:w="0" w:type="auto"/>
            <w:tcBorders>
              <w:top w:val="single" w:sz="4" w:space="0" w:color="000000"/>
              <w:left w:val="single" w:sz="4" w:space="0" w:color="000000"/>
              <w:bottom w:val="single" w:sz="4" w:space="0" w:color="000000"/>
              <w:right w:val="single" w:sz="4" w:space="0" w:color="000000"/>
            </w:tcBorders>
          </w:tcPr>
          <w:p w14:paraId="4377C18A" w14:textId="77777777" w:rsidR="002349C3" w:rsidRPr="0027104E" w:rsidRDefault="002349C3" w:rsidP="004D43C4">
            <w:pPr>
              <w:widowControl w:val="0"/>
              <w:spacing w:before="120"/>
            </w:pPr>
            <w:r w:rsidRPr="0027104E">
              <w:t>Trẻ có biết uống nước bằng cốc khô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4489FCD"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51275F0D" w14:textId="77777777" w:rsidR="002349C3" w:rsidRPr="0027104E" w:rsidRDefault="002349C3" w:rsidP="004D43C4">
            <w:pPr>
              <w:widowControl w:val="0"/>
              <w:spacing w:before="40"/>
            </w:pPr>
          </w:p>
        </w:tc>
      </w:tr>
      <w:tr w:rsidR="002349C3" w:rsidRPr="005A1CF9" w14:paraId="24614158" w14:textId="77777777" w:rsidTr="004D43C4">
        <w:tc>
          <w:tcPr>
            <w:tcW w:w="0" w:type="auto"/>
            <w:tcBorders>
              <w:top w:val="single" w:sz="4" w:space="0" w:color="000000"/>
              <w:left w:val="single" w:sz="4" w:space="0" w:color="000000"/>
              <w:bottom w:val="single" w:sz="4" w:space="0" w:color="000000"/>
              <w:right w:val="single" w:sz="4" w:space="0" w:color="000000"/>
            </w:tcBorders>
          </w:tcPr>
          <w:p w14:paraId="4E245E79" w14:textId="77777777" w:rsidR="002349C3" w:rsidRPr="0027104E" w:rsidRDefault="002349C3" w:rsidP="004D43C4">
            <w:pPr>
              <w:widowControl w:val="0"/>
              <w:spacing w:before="40"/>
            </w:pPr>
            <w:r w:rsidRPr="0027104E">
              <w:t>14</w:t>
            </w:r>
          </w:p>
        </w:tc>
        <w:tc>
          <w:tcPr>
            <w:tcW w:w="0" w:type="auto"/>
            <w:tcBorders>
              <w:top w:val="single" w:sz="4" w:space="0" w:color="000000"/>
              <w:left w:val="single" w:sz="4" w:space="0" w:color="000000"/>
              <w:bottom w:val="single" w:sz="4" w:space="0" w:color="000000"/>
              <w:right w:val="single" w:sz="4" w:space="0" w:color="000000"/>
            </w:tcBorders>
          </w:tcPr>
          <w:p w14:paraId="64492098" w14:textId="77777777" w:rsidR="002349C3" w:rsidRPr="005A1CF9" w:rsidRDefault="002349C3" w:rsidP="004D43C4">
            <w:pPr>
              <w:widowControl w:val="0"/>
              <w:spacing w:before="120"/>
              <w:rPr>
                <w:lang w:val="fr-FR"/>
              </w:rPr>
            </w:pPr>
            <w:r w:rsidRPr="0027104E">
              <w:t xml:space="preserve">Trẻ có biết bắt chước làm việc nhà không? </w:t>
            </w:r>
            <w:r w:rsidRPr="005A1CF9">
              <w:rPr>
                <w:i/>
                <w:lang w:val="fr-FR"/>
              </w:rPr>
              <w:t>VD: lau nhà, quét nhà</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47462D9" w14:textId="77777777" w:rsidR="002349C3" w:rsidRPr="005A1CF9" w:rsidRDefault="002349C3" w:rsidP="004D43C4">
            <w:pPr>
              <w:widowControl w:val="0"/>
              <w:spacing w:before="40"/>
              <w:rPr>
                <w:lang w:val="fr-FR"/>
              </w:rPr>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600113CB" w14:textId="77777777" w:rsidR="002349C3" w:rsidRPr="005A1CF9" w:rsidRDefault="002349C3" w:rsidP="004D43C4">
            <w:pPr>
              <w:widowControl w:val="0"/>
              <w:spacing w:before="40"/>
              <w:rPr>
                <w:lang w:val="fr-FR"/>
              </w:rPr>
            </w:pPr>
          </w:p>
        </w:tc>
      </w:tr>
      <w:tr w:rsidR="002349C3" w:rsidRPr="0027104E" w14:paraId="22AAC8F5" w14:textId="77777777" w:rsidTr="004D43C4">
        <w:tc>
          <w:tcPr>
            <w:tcW w:w="0" w:type="auto"/>
            <w:tcBorders>
              <w:top w:val="single" w:sz="4" w:space="0" w:color="000000"/>
              <w:left w:val="single" w:sz="4" w:space="0" w:color="000000"/>
              <w:bottom w:val="single" w:sz="4" w:space="0" w:color="000000"/>
              <w:right w:val="single" w:sz="4" w:space="0" w:color="000000"/>
            </w:tcBorders>
          </w:tcPr>
          <w:p w14:paraId="42148457" w14:textId="77777777" w:rsidR="002349C3" w:rsidRPr="0027104E" w:rsidRDefault="002349C3" w:rsidP="004D43C4">
            <w:pPr>
              <w:widowControl w:val="0"/>
              <w:spacing w:before="40"/>
            </w:pPr>
            <w:r w:rsidRPr="0027104E">
              <w:t>15</w:t>
            </w:r>
          </w:p>
        </w:tc>
        <w:tc>
          <w:tcPr>
            <w:tcW w:w="0" w:type="auto"/>
            <w:tcBorders>
              <w:top w:val="single" w:sz="4" w:space="0" w:color="000000"/>
              <w:left w:val="single" w:sz="4" w:space="0" w:color="000000"/>
              <w:bottom w:val="single" w:sz="4" w:space="0" w:color="000000"/>
              <w:right w:val="single" w:sz="4" w:space="0" w:color="000000"/>
            </w:tcBorders>
          </w:tcPr>
          <w:p w14:paraId="2825E05D" w14:textId="77777777" w:rsidR="002349C3" w:rsidRPr="0027104E" w:rsidRDefault="002349C3" w:rsidP="004D43C4">
            <w:pPr>
              <w:widowControl w:val="0"/>
              <w:spacing w:before="120"/>
            </w:pPr>
            <w:r w:rsidRPr="0027104E">
              <w:t xml:space="preserve">Trẻ có biết chơi giả vờ với đồ chơi của mình không? </w:t>
            </w:r>
            <w:r w:rsidRPr="0027104E">
              <w:rPr>
                <w:i/>
              </w:rPr>
              <w:t>VD: Ru bé ngủ</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501D12B2"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6631860" w14:textId="77777777" w:rsidR="002349C3" w:rsidRPr="0027104E" w:rsidRDefault="002349C3" w:rsidP="004D43C4">
            <w:pPr>
              <w:widowControl w:val="0"/>
              <w:spacing w:before="40"/>
            </w:pPr>
          </w:p>
        </w:tc>
      </w:tr>
      <w:tr w:rsidR="002349C3" w:rsidRPr="0027104E" w14:paraId="23704510" w14:textId="77777777" w:rsidTr="004D43C4">
        <w:tc>
          <w:tcPr>
            <w:tcW w:w="0" w:type="auto"/>
            <w:tcBorders>
              <w:top w:val="single" w:sz="4" w:space="0" w:color="000000"/>
              <w:left w:val="single" w:sz="4" w:space="0" w:color="000000"/>
              <w:bottom w:val="single" w:sz="4" w:space="0" w:color="000000"/>
              <w:right w:val="single" w:sz="4" w:space="0" w:color="000000"/>
            </w:tcBorders>
          </w:tcPr>
          <w:p w14:paraId="0CEC2DAF"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tcPr>
          <w:p w14:paraId="5BA13B69" w14:textId="77777777" w:rsidR="002349C3" w:rsidRPr="0027104E" w:rsidRDefault="002349C3" w:rsidP="004D43C4">
            <w:pPr>
              <w:widowControl w:val="0"/>
              <w:spacing w:before="120"/>
              <w:rPr>
                <w:b/>
              </w:rPr>
            </w:pPr>
            <w:r w:rsidRPr="0027104E">
              <w:rPr>
                <w:b/>
              </w:rPr>
              <w:t>Các dấu hiệu chung:</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537104C2"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1D0699C" w14:textId="77777777" w:rsidR="002349C3" w:rsidRPr="0027104E" w:rsidRDefault="002349C3" w:rsidP="004D43C4">
            <w:pPr>
              <w:widowControl w:val="0"/>
              <w:spacing w:before="40"/>
            </w:pPr>
          </w:p>
        </w:tc>
      </w:tr>
      <w:tr w:rsidR="002349C3" w:rsidRPr="0027104E" w14:paraId="0B905350" w14:textId="77777777" w:rsidTr="004D43C4">
        <w:tc>
          <w:tcPr>
            <w:tcW w:w="0" w:type="auto"/>
            <w:tcBorders>
              <w:top w:val="single" w:sz="4" w:space="0" w:color="000000"/>
              <w:left w:val="single" w:sz="4" w:space="0" w:color="000000"/>
              <w:bottom w:val="single" w:sz="4" w:space="0" w:color="000000"/>
              <w:right w:val="single" w:sz="4" w:space="0" w:color="000000"/>
            </w:tcBorders>
          </w:tcPr>
          <w:p w14:paraId="251643EA" w14:textId="77777777" w:rsidR="002349C3" w:rsidRPr="0027104E" w:rsidRDefault="002349C3" w:rsidP="004D43C4">
            <w:pPr>
              <w:widowControl w:val="0"/>
              <w:spacing w:before="40"/>
            </w:pPr>
            <w:r w:rsidRPr="0027104E">
              <w:t>16</w:t>
            </w:r>
          </w:p>
        </w:tc>
        <w:tc>
          <w:tcPr>
            <w:tcW w:w="0" w:type="auto"/>
            <w:tcBorders>
              <w:top w:val="single" w:sz="4" w:space="0" w:color="000000"/>
              <w:left w:val="single" w:sz="4" w:space="0" w:color="000000"/>
              <w:bottom w:val="single" w:sz="4" w:space="0" w:color="000000"/>
              <w:right w:val="single" w:sz="4" w:space="0" w:color="000000"/>
            </w:tcBorders>
          </w:tcPr>
          <w:p w14:paraId="62383E53" w14:textId="77777777" w:rsidR="002349C3" w:rsidRPr="0027104E" w:rsidRDefault="002349C3" w:rsidP="004D43C4">
            <w:pPr>
              <w:widowControl w:val="0"/>
              <w:spacing w:before="120"/>
            </w:pPr>
            <w:r w:rsidRPr="0027104E">
              <w:t>Trẻ có khi nào bị co giật/ ngất xỉu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22BBD996"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1B970465" w14:textId="77777777" w:rsidR="002349C3" w:rsidRPr="0027104E" w:rsidRDefault="002349C3" w:rsidP="004D43C4">
            <w:pPr>
              <w:widowControl w:val="0"/>
              <w:spacing w:before="40"/>
            </w:pPr>
          </w:p>
        </w:tc>
      </w:tr>
      <w:tr w:rsidR="002349C3" w:rsidRPr="0027104E" w14:paraId="5D5E1566" w14:textId="77777777" w:rsidTr="004D43C4">
        <w:tc>
          <w:tcPr>
            <w:tcW w:w="0" w:type="auto"/>
            <w:tcBorders>
              <w:top w:val="single" w:sz="4" w:space="0" w:color="000000"/>
              <w:left w:val="single" w:sz="4" w:space="0" w:color="000000"/>
              <w:bottom w:val="single" w:sz="4" w:space="0" w:color="000000"/>
              <w:right w:val="single" w:sz="4" w:space="0" w:color="000000"/>
            </w:tcBorders>
          </w:tcPr>
          <w:p w14:paraId="3AD8D584" w14:textId="77777777" w:rsidR="002349C3" w:rsidRPr="0027104E" w:rsidRDefault="002349C3" w:rsidP="004D43C4">
            <w:pPr>
              <w:widowControl w:val="0"/>
              <w:spacing w:before="40"/>
            </w:pPr>
            <w:r w:rsidRPr="0027104E">
              <w:t>17</w:t>
            </w:r>
          </w:p>
        </w:tc>
        <w:tc>
          <w:tcPr>
            <w:tcW w:w="0" w:type="auto"/>
            <w:tcBorders>
              <w:top w:val="single" w:sz="4" w:space="0" w:color="000000"/>
              <w:left w:val="single" w:sz="4" w:space="0" w:color="000000"/>
              <w:bottom w:val="single" w:sz="4" w:space="0" w:color="000000"/>
              <w:right w:val="single" w:sz="4" w:space="0" w:color="000000"/>
            </w:tcBorders>
          </w:tcPr>
          <w:p w14:paraId="2B83FE4C" w14:textId="77777777" w:rsidR="002349C3" w:rsidRPr="0027104E" w:rsidRDefault="002349C3" w:rsidP="004D43C4">
            <w:pPr>
              <w:widowControl w:val="0"/>
              <w:spacing w:before="120"/>
            </w:pPr>
            <w:r w:rsidRPr="0027104E">
              <w:t>Trẻ có bất thường ở cổ, cột sống, thân mình, tay chân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01BF7F2E"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A7ECBD3" w14:textId="77777777" w:rsidR="002349C3" w:rsidRPr="0027104E" w:rsidRDefault="002349C3" w:rsidP="004D43C4">
            <w:pPr>
              <w:widowControl w:val="0"/>
              <w:spacing w:before="40"/>
            </w:pPr>
          </w:p>
        </w:tc>
      </w:tr>
      <w:tr w:rsidR="002349C3" w:rsidRPr="0027104E" w14:paraId="6761A265" w14:textId="77777777" w:rsidTr="004D43C4">
        <w:tc>
          <w:tcPr>
            <w:tcW w:w="0" w:type="auto"/>
            <w:tcBorders>
              <w:top w:val="single" w:sz="4" w:space="0" w:color="000000"/>
              <w:left w:val="single" w:sz="4" w:space="0" w:color="000000"/>
              <w:bottom w:val="single" w:sz="4" w:space="0" w:color="000000"/>
              <w:right w:val="single" w:sz="4" w:space="0" w:color="000000"/>
            </w:tcBorders>
          </w:tcPr>
          <w:p w14:paraId="7D67E04A" w14:textId="77777777" w:rsidR="002349C3" w:rsidRPr="0027104E" w:rsidRDefault="002349C3" w:rsidP="004D43C4">
            <w:pPr>
              <w:widowControl w:val="0"/>
              <w:spacing w:before="40"/>
            </w:pPr>
            <w:r w:rsidRPr="0027104E">
              <w:t>18</w:t>
            </w:r>
          </w:p>
        </w:tc>
        <w:tc>
          <w:tcPr>
            <w:tcW w:w="0" w:type="auto"/>
            <w:tcBorders>
              <w:top w:val="single" w:sz="4" w:space="0" w:color="000000"/>
              <w:left w:val="single" w:sz="4" w:space="0" w:color="000000"/>
              <w:bottom w:val="single" w:sz="4" w:space="0" w:color="000000"/>
              <w:right w:val="single" w:sz="4" w:space="0" w:color="000000"/>
            </w:tcBorders>
          </w:tcPr>
          <w:p w14:paraId="151468DA" w14:textId="77777777" w:rsidR="002349C3" w:rsidRPr="0027104E" w:rsidRDefault="002349C3" w:rsidP="004D43C4">
            <w:pPr>
              <w:widowControl w:val="0"/>
              <w:spacing w:before="120"/>
            </w:pPr>
            <w:r w:rsidRPr="0027104E">
              <w:t>Trẻ có bất thường ở tai, bệnh về tai hoặc nghe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4B07314F"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DFB93CA" w14:textId="77777777" w:rsidR="002349C3" w:rsidRPr="0027104E" w:rsidRDefault="002349C3" w:rsidP="004D43C4">
            <w:pPr>
              <w:widowControl w:val="0"/>
              <w:spacing w:before="40"/>
            </w:pPr>
          </w:p>
        </w:tc>
      </w:tr>
      <w:tr w:rsidR="002349C3" w:rsidRPr="0027104E" w14:paraId="41C82FF7" w14:textId="77777777" w:rsidTr="004D43C4">
        <w:tc>
          <w:tcPr>
            <w:tcW w:w="0" w:type="auto"/>
            <w:tcBorders>
              <w:top w:val="single" w:sz="4" w:space="0" w:color="000000"/>
              <w:left w:val="single" w:sz="4" w:space="0" w:color="000000"/>
              <w:bottom w:val="single" w:sz="4" w:space="0" w:color="000000"/>
              <w:right w:val="single" w:sz="4" w:space="0" w:color="000000"/>
            </w:tcBorders>
          </w:tcPr>
          <w:p w14:paraId="279FD9D4" w14:textId="77777777" w:rsidR="002349C3" w:rsidRPr="0027104E" w:rsidRDefault="002349C3" w:rsidP="004D43C4">
            <w:pPr>
              <w:widowControl w:val="0"/>
              <w:spacing w:before="40"/>
            </w:pPr>
            <w:r w:rsidRPr="0027104E">
              <w:t>19</w:t>
            </w:r>
          </w:p>
        </w:tc>
        <w:tc>
          <w:tcPr>
            <w:tcW w:w="0" w:type="auto"/>
            <w:tcBorders>
              <w:top w:val="single" w:sz="4" w:space="0" w:color="000000"/>
              <w:left w:val="single" w:sz="4" w:space="0" w:color="000000"/>
              <w:bottom w:val="single" w:sz="4" w:space="0" w:color="000000"/>
              <w:right w:val="single" w:sz="4" w:space="0" w:color="000000"/>
            </w:tcBorders>
          </w:tcPr>
          <w:p w14:paraId="3A746B63" w14:textId="77777777" w:rsidR="002349C3" w:rsidRPr="0027104E" w:rsidRDefault="002349C3" w:rsidP="004D43C4">
            <w:pPr>
              <w:widowControl w:val="0"/>
              <w:spacing w:before="120"/>
            </w:pPr>
            <w:r w:rsidRPr="0027104E">
              <w:t>Trẻ có bất thường ở mắt hoặc nhìn kém không?</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1F4898D9"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3F1C752E" w14:textId="77777777" w:rsidR="002349C3" w:rsidRPr="0027104E" w:rsidRDefault="002349C3" w:rsidP="004D43C4">
            <w:pPr>
              <w:widowControl w:val="0"/>
              <w:spacing w:before="40"/>
            </w:pPr>
          </w:p>
        </w:tc>
      </w:tr>
      <w:tr w:rsidR="002349C3" w:rsidRPr="0027104E" w14:paraId="7E29F9FF" w14:textId="77777777" w:rsidTr="004D43C4">
        <w:tc>
          <w:tcPr>
            <w:tcW w:w="0" w:type="auto"/>
            <w:tcBorders>
              <w:top w:val="single" w:sz="4" w:space="0" w:color="000000"/>
              <w:left w:val="single" w:sz="4" w:space="0" w:color="000000"/>
              <w:bottom w:val="single" w:sz="4" w:space="0" w:color="000000"/>
              <w:right w:val="single" w:sz="4" w:space="0" w:color="000000"/>
            </w:tcBorders>
          </w:tcPr>
          <w:p w14:paraId="37E4F0CC" w14:textId="77777777" w:rsidR="002349C3" w:rsidRPr="0027104E" w:rsidRDefault="002349C3" w:rsidP="004D43C4">
            <w:pPr>
              <w:widowControl w:val="0"/>
              <w:spacing w:before="40"/>
            </w:pPr>
            <w:r w:rsidRPr="0027104E">
              <w:t>20</w:t>
            </w:r>
          </w:p>
        </w:tc>
        <w:tc>
          <w:tcPr>
            <w:tcW w:w="0" w:type="auto"/>
            <w:tcBorders>
              <w:top w:val="single" w:sz="4" w:space="0" w:color="000000"/>
              <w:left w:val="single" w:sz="4" w:space="0" w:color="000000"/>
              <w:bottom w:val="single" w:sz="4" w:space="0" w:color="000000"/>
              <w:right w:val="single" w:sz="4" w:space="0" w:color="000000"/>
            </w:tcBorders>
          </w:tcPr>
          <w:p w14:paraId="64F68252" w14:textId="77777777" w:rsidR="002349C3" w:rsidRPr="0027104E" w:rsidRDefault="002349C3" w:rsidP="004D43C4">
            <w:pPr>
              <w:widowControl w:val="0"/>
              <w:spacing w:before="120"/>
            </w:pPr>
            <w:r w:rsidRPr="0027104E">
              <w:t xml:space="preserve">Trẻ có các bất thường nào khác không? </w:t>
            </w:r>
            <w:r w:rsidRPr="0027104E">
              <w:rPr>
                <w:i/>
              </w:rPr>
              <w:t>VD: mặt, môi/ hàm ếch,…</w:t>
            </w:r>
          </w:p>
        </w:tc>
        <w:tc>
          <w:tcPr>
            <w:tcW w:w="0" w:type="auto"/>
            <w:tcBorders>
              <w:top w:val="single" w:sz="4" w:space="0" w:color="000000"/>
              <w:left w:val="single" w:sz="4" w:space="0" w:color="000000"/>
              <w:bottom w:val="single" w:sz="4" w:space="0" w:color="000000"/>
              <w:right w:val="single" w:sz="4" w:space="0" w:color="000000"/>
            </w:tcBorders>
            <w:shd w:val="clear" w:color="auto" w:fill="E5B8B7"/>
          </w:tcPr>
          <w:p w14:paraId="5FF2772D" w14:textId="77777777" w:rsidR="002349C3" w:rsidRPr="0027104E" w:rsidRDefault="002349C3" w:rsidP="004D43C4">
            <w:pPr>
              <w:widowControl w:val="0"/>
              <w:spacing w:before="40"/>
            </w:pP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73D2EF0F" w14:textId="77777777" w:rsidR="002349C3" w:rsidRPr="0027104E" w:rsidRDefault="002349C3" w:rsidP="004D43C4">
            <w:pPr>
              <w:widowControl w:val="0"/>
              <w:spacing w:before="40"/>
            </w:pPr>
          </w:p>
        </w:tc>
      </w:tr>
    </w:tbl>
    <w:p w14:paraId="2B68AD0A" w14:textId="77777777" w:rsidR="002349C3" w:rsidRPr="001B4450" w:rsidRDefault="002349C3" w:rsidP="004D43C4">
      <w:pPr>
        <w:widowControl w:val="0"/>
        <w:spacing w:before="120" w:after="60"/>
        <w:ind w:firstLine="567"/>
        <w:rPr>
          <w:b/>
          <w:i/>
          <w:sz w:val="26"/>
          <w:szCs w:val="26"/>
        </w:rPr>
      </w:pPr>
    </w:p>
    <w:p w14:paraId="69C326C8" w14:textId="52E15A2D" w:rsidR="002349C3" w:rsidRPr="001B4450" w:rsidRDefault="002349C3" w:rsidP="004D43C4">
      <w:pPr>
        <w:widowControl w:val="0"/>
        <w:spacing w:before="120" w:after="60"/>
        <w:ind w:firstLine="567"/>
        <w:rPr>
          <w:i/>
          <w:sz w:val="26"/>
          <w:szCs w:val="26"/>
        </w:rPr>
      </w:pPr>
      <w:r w:rsidRPr="001B4450">
        <w:rPr>
          <w:b/>
          <w:i/>
          <w:sz w:val="26"/>
          <w:szCs w:val="26"/>
        </w:rPr>
        <w:lastRenderedPageBreak/>
        <w:t>Đánh giá:</w:t>
      </w:r>
      <w:r w:rsidRPr="001B4450">
        <w:rPr>
          <w:i/>
          <w:sz w:val="26"/>
          <w:szCs w:val="26"/>
        </w:rPr>
        <w:t xml:space="preserve"> </w:t>
      </w:r>
    </w:p>
    <w:p w14:paraId="7EB3B1CD"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4EB8FBEF"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29A5E069"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5B9ED4CA"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77562F82" w14:textId="77777777" w:rsidR="0027104E" w:rsidRPr="001B4450" w:rsidRDefault="0027104E"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40697E2B" w14:textId="77777777" w:rsidR="0027104E" w:rsidRPr="001B4450" w:rsidRDefault="0027104E"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2A1A1FD9" w14:textId="77777777" w:rsidR="002349C3" w:rsidRPr="001B4450" w:rsidRDefault="002349C3" w:rsidP="004D43C4">
      <w:pPr>
        <w:widowControl w:val="0"/>
        <w:spacing w:before="120" w:after="60"/>
        <w:ind w:firstLine="567"/>
        <w:rPr>
          <w:b/>
          <w:sz w:val="26"/>
          <w:szCs w:val="26"/>
        </w:rPr>
      </w:pPr>
    </w:p>
    <w:p w14:paraId="474494B5" w14:textId="77777777" w:rsidR="002349C3" w:rsidRDefault="002349C3" w:rsidP="004D43C4">
      <w:pPr>
        <w:widowControl w:val="0"/>
        <w:spacing w:before="120" w:after="60"/>
        <w:ind w:firstLine="567"/>
        <w:rPr>
          <w:b/>
          <w:sz w:val="26"/>
          <w:szCs w:val="26"/>
          <w:lang w:val="vi-VN"/>
        </w:rPr>
      </w:pPr>
      <w:r w:rsidRPr="001B4450">
        <w:rPr>
          <w:bCs/>
          <w:sz w:val="26"/>
          <w:szCs w:val="26"/>
        </w:rPr>
        <w:br w:type="page"/>
      </w:r>
      <w:r w:rsidRPr="001B4450">
        <w:rPr>
          <w:b/>
          <w:sz w:val="26"/>
          <w:szCs w:val="26"/>
        </w:rPr>
        <w:lastRenderedPageBreak/>
        <w:t>Phiếu 7. Bộ câu hỏi sàng lọc rối loạn phát triển ở trẻ 36 tháng tuổi</w:t>
      </w:r>
    </w:p>
    <w:p w14:paraId="6374AFDA" w14:textId="71C7E93F" w:rsidR="00C87F0E" w:rsidRPr="007874E9" w:rsidRDefault="00C87F0E" w:rsidP="004D43C4">
      <w:pPr>
        <w:widowControl w:val="0"/>
        <w:spacing w:before="120" w:after="60"/>
        <w:ind w:firstLine="567"/>
        <w:jc w:val="center"/>
        <w:rPr>
          <w:b/>
          <w:sz w:val="26"/>
          <w:szCs w:val="26"/>
        </w:rPr>
      </w:pPr>
      <w:r>
        <w:rPr>
          <w:i/>
          <w:sz w:val="28"/>
          <w:szCs w:val="28"/>
          <w:lang w:val="sv-SE"/>
        </w:rPr>
        <w:t>(Dùng cho trẻ 36 tháng đến</w:t>
      </w:r>
      <w:r w:rsidR="00F67170">
        <w:rPr>
          <w:i/>
          <w:sz w:val="28"/>
          <w:szCs w:val="28"/>
          <w:lang w:val="sv-SE"/>
        </w:rPr>
        <w:t xml:space="preserve"> dưới 48</w:t>
      </w:r>
      <w:r>
        <w:rPr>
          <w:i/>
          <w:sz w:val="28"/>
          <w:szCs w:val="28"/>
          <w:lang w:val="sv-SE"/>
        </w:rPr>
        <w:t xml:space="preserve"> tháng tuổi</w:t>
      </w:r>
      <w:r w:rsidRPr="00635FDF">
        <w:rPr>
          <w:i/>
          <w:sz w:val="28"/>
          <w:szCs w:val="28"/>
          <w:lang w:val="sv-SE"/>
        </w:rPr>
        <w:t>)</w:t>
      </w:r>
    </w:p>
    <w:p w14:paraId="2D09CB88" w14:textId="77777777" w:rsidR="0027104E" w:rsidRPr="005A1CF9" w:rsidRDefault="0027104E"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6BD1E9D5"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w:t>
      </w:r>
      <w:r>
        <w:rPr>
          <w:sz w:val="26"/>
          <w:szCs w:val="26"/>
          <w:lang w:val="vi-VN"/>
        </w:rPr>
        <w:t xml:space="preserve"> </w:t>
      </w:r>
      <w:r w:rsidRPr="005A1CF9">
        <w:rPr>
          <w:sz w:val="26"/>
          <w:szCs w:val="26"/>
          <w:lang w:val="vi-VN"/>
        </w:rPr>
        <w:t>(Phường)...........</w:t>
      </w:r>
    </w:p>
    <w:p w14:paraId="6F0490E1"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1D36F55C" w14:textId="77777777" w:rsidR="0027104E" w:rsidRPr="005A1CF9" w:rsidRDefault="0027104E"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439"/>
        <w:gridCol w:w="718"/>
        <w:gridCol w:w="959"/>
      </w:tblGrid>
      <w:tr w:rsidR="002349C3" w:rsidRPr="0027104E" w14:paraId="4D8151B0" w14:textId="77777777" w:rsidTr="004D43C4">
        <w:tc>
          <w:tcPr>
            <w:tcW w:w="238" w:type="pct"/>
            <w:shd w:val="clear" w:color="auto" w:fill="C6D9F1"/>
          </w:tcPr>
          <w:p w14:paraId="606F9A5E" w14:textId="77777777" w:rsidR="002349C3" w:rsidRPr="005A1CF9" w:rsidRDefault="002349C3" w:rsidP="004D43C4">
            <w:pPr>
              <w:widowControl w:val="0"/>
              <w:spacing w:before="40"/>
              <w:rPr>
                <w:b/>
                <w:lang w:val="vi-VN"/>
              </w:rPr>
            </w:pPr>
          </w:p>
        </w:tc>
        <w:tc>
          <w:tcPr>
            <w:tcW w:w="3886" w:type="pct"/>
            <w:shd w:val="clear" w:color="auto" w:fill="C6D9F1"/>
          </w:tcPr>
          <w:p w14:paraId="34820115"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375" w:type="pct"/>
            <w:shd w:val="clear" w:color="auto" w:fill="C6D9F1"/>
          </w:tcPr>
          <w:p w14:paraId="7A7062E9" w14:textId="77777777" w:rsidR="002349C3" w:rsidRPr="0027104E" w:rsidRDefault="002349C3" w:rsidP="004D43C4">
            <w:pPr>
              <w:widowControl w:val="0"/>
              <w:spacing w:before="120"/>
            </w:pPr>
            <w:r w:rsidRPr="0027104E">
              <w:t>Có</w:t>
            </w:r>
          </w:p>
        </w:tc>
        <w:tc>
          <w:tcPr>
            <w:tcW w:w="501" w:type="pct"/>
            <w:shd w:val="clear" w:color="auto" w:fill="E5B8B7"/>
          </w:tcPr>
          <w:p w14:paraId="448F6E25" w14:textId="77777777" w:rsidR="002349C3" w:rsidRPr="0027104E" w:rsidRDefault="002349C3" w:rsidP="004D43C4">
            <w:pPr>
              <w:widowControl w:val="0"/>
              <w:spacing w:before="120"/>
            </w:pPr>
            <w:r w:rsidRPr="0027104E">
              <w:t xml:space="preserve">Không </w:t>
            </w:r>
          </w:p>
        </w:tc>
      </w:tr>
      <w:tr w:rsidR="002349C3" w:rsidRPr="0027104E" w14:paraId="2B3B4C8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527BB61"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104C6E67" w14:textId="77777777" w:rsidR="002349C3" w:rsidRPr="0027104E" w:rsidRDefault="002349C3" w:rsidP="004D43C4">
            <w:pPr>
              <w:widowControl w:val="0"/>
              <w:spacing w:before="120"/>
              <w:rPr>
                <w:b/>
              </w:rPr>
            </w:pPr>
            <w:r w:rsidRPr="0027104E">
              <w:rPr>
                <w:b/>
              </w:rPr>
              <w:t>Giao tiếp:</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5F342A20"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6F40FD1E" w14:textId="77777777" w:rsidR="002349C3" w:rsidRPr="0027104E" w:rsidRDefault="002349C3" w:rsidP="004D43C4">
            <w:pPr>
              <w:widowControl w:val="0"/>
              <w:spacing w:before="120"/>
            </w:pPr>
          </w:p>
        </w:tc>
      </w:tr>
      <w:tr w:rsidR="002349C3" w:rsidRPr="0027104E" w14:paraId="531B16DF" w14:textId="77777777" w:rsidTr="004D43C4">
        <w:tc>
          <w:tcPr>
            <w:tcW w:w="238" w:type="pct"/>
          </w:tcPr>
          <w:p w14:paraId="1CF3AEC9" w14:textId="77777777" w:rsidR="002349C3" w:rsidRPr="0027104E" w:rsidRDefault="002349C3" w:rsidP="004D43C4">
            <w:pPr>
              <w:widowControl w:val="0"/>
              <w:spacing w:before="40"/>
            </w:pPr>
            <w:r w:rsidRPr="0027104E">
              <w:t>1</w:t>
            </w:r>
          </w:p>
        </w:tc>
        <w:tc>
          <w:tcPr>
            <w:tcW w:w="3886" w:type="pct"/>
          </w:tcPr>
          <w:p w14:paraId="4B852365" w14:textId="77777777" w:rsidR="002349C3" w:rsidRPr="0027104E" w:rsidRDefault="002349C3" w:rsidP="004D43C4">
            <w:pPr>
              <w:widowControl w:val="0"/>
              <w:spacing w:before="120"/>
            </w:pPr>
            <w:r w:rsidRPr="0027104E">
              <w:t xml:space="preserve">Trẻ có chỉ được bảy bộ phận cơ thể không? </w:t>
            </w:r>
            <w:r w:rsidRPr="0027104E">
              <w:rPr>
                <w:i/>
              </w:rPr>
              <w:t>VD:Tay con đâu?</w:t>
            </w:r>
            <w:r w:rsidRPr="0027104E">
              <w:t xml:space="preserve"> </w:t>
            </w:r>
          </w:p>
        </w:tc>
        <w:tc>
          <w:tcPr>
            <w:tcW w:w="375" w:type="pct"/>
            <w:shd w:val="clear" w:color="auto" w:fill="FFFFFF"/>
          </w:tcPr>
          <w:p w14:paraId="4DABB361" w14:textId="77777777" w:rsidR="002349C3" w:rsidRPr="0027104E" w:rsidRDefault="002349C3" w:rsidP="004D43C4">
            <w:pPr>
              <w:widowControl w:val="0"/>
              <w:spacing w:before="120"/>
            </w:pPr>
          </w:p>
        </w:tc>
        <w:tc>
          <w:tcPr>
            <w:tcW w:w="501" w:type="pct"/>
            <w:shd w:val="clear" w:color="auto" w:fill="E5B8B7"/>
          </w:tcPr>
          <w:p w14:paraId="4F0D7A56" w14:textId="77777777" w:rsidR="002349C3" w:rsidRPr="0027104E" w:rsidRDefault="002349C3" w:rsidP="004D43C4">
            <w:pPr>
              <w:widowControl w:val="0"/>
              <w:spacing w:before="120"/>
            </w:pPr>
          </w:p>
        </w:tc>
      </w:tr>
      <w:tr w:rsidR="002349C3" w:rsidRPr="0027104E" w14:paraId="2B4D85B8" w14:textId="77777777" w:rsidTr="004D43C4">
        <w:tc>
          <w:tcPr>
            <w:tcW w:w="238" w:type="pct"/>
          </w:tcPr>
          <w:p w14:paraId="51495CDA" w14:textId="77777777" w:rsidR="002349C3" w:rsidRPr="0027104E" w:rsidRDefault="002349C3" w:rsidP="004D43C4">
            <w:pPr>
              <w:widowControl w:val="0"/>
              <w:spacing w:before="40"/>
            </w:pPr>
            <w:r w:rsidRPr="0027104E">
              <w:t>2</w:t>
            </w:r>
          </w:p>
        </w:tc>
        <w:tc>
          <w:tcPr>
            <w:tcW w:w="3886" w:type="pct"/>
          </w:tcPr>
          <w:p w14:paraId="067BE9FF" w14:textId="77777777" w:rsidR="002349C3" w:rsidRPr="0027104E" w:rsidRDefault="002349C3" w:rsidP="004D43C4">
            <w:pPr>
              <w:widowControl w:val="0"/>
              <w:spacing w:before="120"/>
            </w:pPr>
            <w:r w:rsidRPr="0027104E">
              <w:t xml:space="preserve">Trẻ có nói được câu ba, bốn từ đúng ngữ cảnh không? </w:t>
            </w:r>
            <w:r w:rsidRPr="0027104E">
              <w:rPr>
                <w:i/>
              </w:rPr>
              <w:t>VD: Mẹ về rồi.</w:t>
            </w:r>
          </w:p>
        </w:tc>
        <w:tc>
          <w:tcPr>
            <w:tcW w:w="375" w:type="pct"/>
            <w:shd w:val="clear" w:color="auto" w:fill="FFFFFF"/>
          </w:tcPr>
          <w:p w14:paraId="5ACC8419" w14:textId="77777777" w:rsidR="002349C3" w:rsidRPr="0027104E" w:rsidRDefault="002349C3" w:rsidP="004D43C4">
            <w:pPr>
              <w:widowControl w:val="0"/>
              <w:spacing w:before="120"/>
            </w:pPr>
          </w:p>
        </w:tc>
        <w:tc>
          <w:tcPr>
            <w:tcW w:w="501" w:type="pct"/>
            <w:shd w:val="clear" w:color="auto" w:fill="E5B8B7"/>
          </w:tcPr>
          <w:p w14:paraId="72F49037" w14:textId="77777777" w:rsidR="002349C3" w:rsidRPr="0027104E" w:rsidRDefault="002349C3" w:rsidP="004D43C4">
            <w:pPr>
              <w:widowControl w:val="0"/>
              <w:spacing w:before="120"/>
            </w:pPr>
          </w:p>
        </w:tc>
      </w:tr>
      <w:tr w:rsidR="002349C3" w:rsidRPr="0027104E" w14:paraId="13A340D4" w14:textId="77777777" w:rsidTr="004D43C4">
        <w:tc>
          <w:tcPr>
            <w:tcW w:w="238" w:type="pct"/>
          </w:tcPr>
          <w:p w14:paraId="580FA182" w14:textId="77777777" w:rsidR="002349C3" w:rsidRPr="0027104E" w:rsidRDefault="002349C3" w:rsidP="004D43C4">
            <w:pPr>
              <w:widowControl w:val="0"/>
              <w:spacing w:before="40"/>
            </w:pPr>
            <w:r w:rsidRPr="0027104E">
              <w:t>3</w:t>
            </w:r>
          </w:p>
        </w:tc>
        <w:tc>
          <w:tcPr>
            <w:tcW w:w="3886" w:type="pct"/>
          </w:tcPr>
          <w:p w14:paraId="6AB3E4DF" w14:textId="77777777" w:rsidR="002349C3" w:rsidRPr="0027104E" w:rsidRDefault="002349C3" w:rsidP="004D43C4">
            <w:pPr>
              <w:widowControl w:val="0"/>
              <w:spacing w:before="120"/>
            </w:pPr>
            <w:r w:rsidRPr="0027104E">
              <w:t xml:space="preserve">Trẻ có biết nói họ và tên của mình khi được hỏi không? </w:t>
            </w:r>
          </w:p>
        </w:tc>
        <w:tc>
          <w:tcPr>
            <w:tcW w:w="375" w:type="pct"/>
            <w:shd w:val="clear" w:color="auto" w:fill="FFFFFF"/>
          </w:tcPr>
          <w:p w14:paraId="12602764" w14:textId="77777777" w:rsidR="002349C3" w:rsidRPr="0027104E" w:rsidRDefault="002349C3" w:rsidP="004D43C4">
            <w:pPr>
              <w:widowControl w:val="0"/>
              <w:spacing w:before="120"/>
            </w:pPr>
          </w:p>
        </w:tc>
        <w:tc>
          <w:tcPr>
            <w:tcW w:w="501" w:type="pct"/>
            <w:shd w:val="clear" w:color="auto" w:fill="E5B8B7"/>
          </w:tcPr>
          <w:p w14:paraId="0DD3DBC8" w14:textId="77777777" w:rsidR="002349C3" w:rsidRPr="0027104E" w:rsidRDefault="002349C3" w:rsidP="004D43C4">
            <w:pPr>
              <w:widowControl w:val="0"/>
              <w:spacing w:before="120"/>
            </w:pPr>
          </w:p>
        </w:tc>
      </w:tr>
      <w:tr w:rsidR="002349C3" w:rsidRPr="0027104E" w14:paraId="2AA4F243"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8FACF31"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48EB8442" w14:textId="77777777" w:rsidR="002349C3" w:rsidRPr="0027104E" w:rsidRDefault="002349C3" w:rsidP="004D43C4">
            <w:pPr>
              <w:widowControl w:val="0"/>
              <w:spacing w:before="120"/>
              <w:rPr>
                <w:b/>
              </w:rPr>
            </w:pPr>
            <w:r w:rsidRPr="0027104E">
              <w:rPr>
                <w:b/>
              </w:rPr>
              <w:t>Vận động thô:</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0E3DC2C1"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7265135E" w14:textId="77777777" w:rsidR="002349C3" w:rsidRPr="0027104E" w:rsidRDefault="002349C3" w:rsidP="004D43C4">
            <w:pPr>
              <w:widowControl w:val="0"/>
              <w:spacing w:before="120"/>
            </w:pPr>
          </w:p>
        </w:tc>
      </w:tr>
      <w:tr w:rsidR="002349C3" w:rsidRPr="0027104E" w14:paraId="3AD6C28B" w14:textId="77777777" w:rsidTr="004D43C4">
        <w:tc>
          <w:tcPr>
            <w:tcW w:w="238" w:type="pct"/>
          </w:tcPr>
          <w:p w14:paraId="14EECA96" w14:textId="77777777" w:rsidR="002349C3" w:rsidRPr="0027104E" w:rsidRDefault="002349C3" w:rsidP="004D43C4">
            <w:pPr>
              <w:widowControl w:val="0"/>
              <w:spacing w:before="40"/>
            </w:pPr>
            <w:r w:rsidRPr="0027104E">
              <w:t>4</w:t>
            </w:r>
          </w:p>
        </w:tc>
        <w:tc>
          <w:tcPr>
            <w:tcW w:w="3886" w:type="pct"/>
          </w:tcPr>
          <w:p w14:paraId="27DE9298" w14:textId="77777777" w:rsidR="002349C3" w:rsidRPr="0027104E" w:rsidRDefault="002349C3" w:rsidP="004D43C4">
            <w:pPr>
              <w:widowControl w:val="0"/>
              <w:spacing w:before="120"/>
            </w:pPr>
            <w:r w:rsidRPr="0027104E">
              <w:t>Trẻ có tự bước lên cầu thang mỗi chân một bậc không?</w:t>
            </w:r>
            <w:r w:rsidRPr="0027104E">
              <w:tab/>
            </w:r>
          </w:p>
        </w:tc>
        <w:tc>
          <w:tcPr>
            <w:tcW w:w="375" w:type="pct"/>
            <w:shd w:val="clear" w:color="auto" w:fill="FFFFFF"/>
          </w:tcPr>
          <w:p w14:paraId="20AA8A3E" w14:textId="77777777" w:rsidR="002349C3" w:rsidRPr="0027104E" w:rsidRDefault="002349C3" w:rsidP="004D43C4">
            <w:pPr>
              <w:widowControl w:val="0"/>
              <w:spacing w:before="120"/>
            </w:pPr>
          </w:p>
        </w:tc>
        <w:tc>
          <w:tcPr>
            <w:tcW w:w="501" w:type="pct"/>
            <w:shd w:val="clear" w:color="auto" w:fill="E5B8B7"/>
          </w:tcPr>
          <w:p w14:paraId="498628C4" w14:textId="77777777" w:rsidR="002349C3" w:rsidRPr="0027104E" w:rsidRDefault="002349C3" w:rsidP="004D43C4">
            <w:pPr>
              <w:widowControl w:val="0"/>
              <w:spacing w:before="120"/>
            </w:pPr>
          </w:p>
        </w:tc>
      </w:tr>
      <w:tr w:rsidR="002349C3" w:rsidRPr="0027104E" w14:paraId="3467FA51" w14:textId="77777777" w:rsidTr="004D43C4">
        <w:tc>
          <w:tcPr>
            <w:tcW w:w="238" w:type="pct"/>
          </w:tcPr>
          <w:p w14:paraId="5BF21214" w14:textId="77777777" w:rsidR="002349C3" w:rsidRPr="0027104E" w:rsidRDefault="002349C3" w:rsidP="004D43C4">
            <w:pPr>
              <w:widowControl w:val="0"/>
              <w:spacing w:before="40"/>
            </w:pPr>
            <w:r w:rsidRPr="0027104E">
              <w:t>5</w:t>
            </w:r>
          </w:p>
        </w:tc>
        <w:tc>
          <w:tcPr>
            <w:tcW w:w="3886" w:type="pct"/>
          </w:tcPr>
          <w:p w14:paraId="70AC8352" w14:textId="77777777" w:rsidR="002349C3" w:rsidRPr="0027104E" w:rsidRDefault="002349C3" w:rsidP="004D43C4">
            <w:pPr>
              <w:widowControl w:val="0"/>
              <w:spacing w:before="120"/>
            </w:pPr>
            <w:r w:rsidRPr="0027104E">
              <w:t>Trẻ có biết co hai chân nhảy về phía trước không?</w:t>
            </w:r>
          </w:p>
        </w:tc>
        <w:tc>
          <w:tcPr>
            <w:tcW w:w="375" w:type="pct"/>
            <w:shd w:val="clear" w:color="auto" w:fill="FFFFFF"/>
          </w:tcPr>
          <w:p w14:paraId="2536DCDF" w14:textId="77777777" w:rsidR="002349C3" w:rsidRPr="0027104E" w:rsidRDefault="002349C3" w:rsidP="004D43C4">
            <w:pPr>
              <w:widowControl w:val="0"/>
              <w:spacing w:before="120"/>
            </w:pPr>
          </w:p>
        </w:tc>
        <w:tc>
          <w:tcPr>
            <w:tcW w:w="501" w:type="pct"/>
            <w:shd w:val="clear" w:color="auto" w:fill="E5B8B7"/>
          </w:tcPr>
          <w:p w14:paraId="44C4290F" w14:textId="77777777" w:rsidR="002349C3" w:rsidRPr="0027104E" w:rsidRDefault="002349C3" w:rsidP="004D43C4">
            <w:pPr>
              <w:widowControl w:val="0"/>
              <w:spacing w:before="120"/>
            </w:pPr>
          </w:p>
        </w:tc>
      </w:tr>
      <w:tr w:rsidR="002349C3" w:rsidRPr="0027104E" w14:paraId="6380DD9E" w14:textId="77777777" w:rsidTr="004D43C4">
        <w:tc>
          <w:tcPr>
            <w:tcW w:w="238" w:type="pct"/>
          </w:tcPr>
          <w:p w14:paraId="13FAD569" w14:textId="77777777" w:rsidR="002349C3" w:rsidRPr="0027104E" w:rsidRDefault="002349C3" w:rsidP="004D43C4">
            <w:pPr>
              <w:widowControl w:val="0"/>
              <w:spacing w:before="40"/>
            </w:pPr>
            <w:r w:rsidRPr="0027104E">
              <w:t>6</w:t>
            </w:r>
          </w:p>
        </w:tc>
        <w:tc>
          <w:tcPr>
            <w:tcW w:w="3886" w:type="pct"/>
          </w:tcPr>
          <w:p w14:paraId="18D9EAC6" w14:textId="77777777" w:rsidR="002349C3" w:rsidRPr="0027104E" w:rsidRDefault="002349C3" w:rsidP="004D43C4">
            <w:pPr>
              <w:widowControl w:val="0"/>
              <w:spacing w:before="120"/>
            </w:pPr>
            <w:r w:rsidRPr="0027104E">
              <w:t>Trẻ có biết cầm quả bóng giơ lên cao và ném đi không?</w:t>
            </w:r>
          </w:p>
        </w:tc>
        <w:tc>
          <w:tcPr>
            <w:tcW w:w="375" w:type="pct"/>
            <w:shd w:val="clear" w:color="auto" w:fill="FFFFFF"/>
          </w:tcPr>
          <w:p w14:paraId="7B10684C" w14:textId="77777777" w:rsidR="002349C3" w:rsidRPr="0027104E" w:rsidRDefault="002349C3" w:rsidP="004D43C4">
            <w:pPr>
              <w:widowControl w:val="0"/>
              <w:spacing w:before="120"/>
            </w:pPr>
          </w:p>
        </w:tc>
        <w:tc>
          <w:tcPr>
            <w:tcW w:w="501" w:type="pct"/>
            <w:shd w:val="clear" w:color="auto" w:fill="E5B8B7"/>
          </w:tcPr>
          <w:p w14:paraId="3F7E188E" w14:textId="77777777" w:rsidR="002349C3" w:rsidRPr="0027104E" w:rsidRDefault="002349C3" w:rsidP="004D43C4">
            <w:pPr>
              <w:widowControl w:val="0"/>
              <w:spacing w:before="120"/>
            </w:pPr>
          </w:p>
        </w:tc>
      </w:tr>
      <w:tr w:rsidR="002349C3" w:rsidRPr="0027104E" w14:paraId="66C5EDC0"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1C2F507"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0F3EE656" w14:textId="77777777" w:rsidR="002349C3" w:rsidRPr="0027104E" w:rsidRDefault="002349C3" w:rsidP="004D43C4">
            <w:pPr>
              <w:widowControl w:val="0"/>
              <w:spacing w:before="120"/>
              <w:rPr>
                <w:b/>
              </w:rPr>
            </w:pPr>
            <w:r w:rsidRPr="0027104E">
              <w:rPr>
                <w:b/>
              </w:rPr>
              <w:t>Vận động tinh:</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7B172E15"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434FC85A" w14:textId="77777777" w:rsidR="002349C3" w:rsidRPr="0027104E" w:rsidRDefault="002349C3" w:rsidP="004D43C4">
            <w:pPr>
              <w:widowControl w:val="0"/>
              <w:spacing w:before="120"/>
            </w:pPr>
          </w:p>
        </w:tc>
      </w:tr>
      <w:tr w:rsidR="002349C3" w:rsidRPr="0027104E" w14:paraId="5A38AACB" w14:textId="77777777" w:rsidTr="004D43C4">
        <w:tc>
          <w:tcPr>
            <w:tcW w:w="238" w:type="pct"/>
          </w:tcPr>
          <w:p w14:paraId="523EBC69" w14:textId="77777777" w:rsidR="002349C3" w:rsidRPr="0027104E" w:rsidRDefault="002349C3" w:rsidP="004D43C4">
            <w:pPr>
              <w:widowControl w:val="0"/>
              <w:spacing w:before="40"/>
            </w:pPr>
            <w:r w:rsidRPr="0027104E">
              <w:t>7</w:t>
            </w:r>
          </w:p>
        </w:tc>
        <w:tc>
          <w:tcPr>
            <w:tcW w:w="3886" w:type="pct"/>
          </w:tcPr>
          <w:p w14:paraId="4BCEE3EE" w14:textId="77777777" w:rsidR="002349C3" w:rsidRPr="0027104E" w:rsidRDefault="002349C3" w:rsidP="004D43C4">
            <w:pPr>
              <w:widowControl w:val="0"/>
              <w:spacing w:before="120"/>
            </w:pPr>
            <w:r w:rsidRPr="0027104E">
              <w:t>Trẻ có biết xâu một chuỗi hạt, xỏ dây giày không?</w:t>
            </w:r>
          </w:p>
        </w:tc>
        <w:tc>
          <w:tcPr>
            <w:tcW w:w="375" w:type="pct"/>
            <w:shd w:val="clear" w:color="auto" w:fill="FFFFFF"/>
          </w:tcPr>
          <w:p w14:paraId="5B0B0EDB" w14:textId="77777777" w:rsidR="002349C3" w:rsidRPr="0027104E" w:rsidRDefault="002349C3" w:rsidP="004D43C4">
            <w:pPr>
              <w:widowControl w:val="0"/>
              <w:spacing w:before="120"/>
            </w:pPr>
          </w:p>
        </w:tc>
        <w:tc>
          <w:tcPr>
            <w:tcW w:w="501" w:type="pct"/>
            <w:shd w:val="clear" w:color="auto" w:fill="E5B8B7"/>
          </w:tcPr>
          <w:p w14:paraId="5245C8E4" w14:textId="77777777" w:rsidR="002349C3" w:rsidRPr="0027104E" w:rsidRDefault="002349C3" w:rsidP="004D43C4">
            <w:pPr>
              <w:widowControl w:val="0"/>
              <w:spacing w:before="120"/>
            </w:pPr>
          </w:p>
        </w:tc>
      </w:tr>
      <w:tr w:rsidR="002349C3" w:rsidRPr="0027104E" w14:paraId="37DEDAA7" w14:textId="77777777" w:rsidTr="004D43C4">
        <w:tc>
          <w:tcPr>
            <w:tcW w:w="238" w:type="pct"/>
          </w:tcPr>
          <w:p w14:paraId="4AFD1107" w14:textId="77777777" w:rsidR="002349C3" w:rsidRPr="0027104E" w:rsidRDefault="002349C3" w:rsidP="004D43C4">
            <w:pPr>
              <w:widowControl w:val="0"/>
              <w:spacing w:before="40"/>
            </w:pPr>
            <w:r w:rsidRPr="0027104E">
              <w:t>8</w:t>
            </w:r>
          </w:p>
        </w:tc>
        <w:tc>
          <w:tcPr>
            <w:tcW w:w="3886" w:type="pct"/>
          </w:tcPr>
          <w:p w14:paraId="698306DE" w14:textId="77777777" w:rsidR="002349C3" w:rsidRPr="0027104E" w:rsidRDefault="002349C3" w:rsidP="004D43C4">
            <w:pPr>
              <w:widowControl w:val="0"/>
              <w:spacing w:before="120"/>
            </w:pPr>
            <w:r w:rsidRPr="0027104E">
              <w:t>Trẻ có biết bắt chước vẽ một đường ngang/ dọc/ vòng tròn không?</w:t>
            </w:r>
          </w:p>
        </w:tc>
        <w:tc>
          <w:tcPr>
            <w:tcW w:w="375" w:type="pct"/>
            <w:shd w:val="clear" w:color="auto" w:fill="FFFFFF"/>
          </w:tcPr>
          <w:p w14:paraId="62AB5DDE" w14:textId="77777777" w:rsidR="002349C3" w:rsidRPr="0027104E" w:rsidRDefault="002349C3" w:rsidP="004D43C4">
            <w:pPr>
              <w:widowControl w:val="0"/>
              <w:spacing w:before="120"/>
            </w:pPr>
          </w:p>
        </w:tc>
        <w:tc>
          <w:tcPr>
            <w:tcW w:w="501" w:type="pct"/>
            <w:shd w:val="clear" w:color="auto" w:fill="E5B8B7"/>
          </w:tcPr>
          <w:p w14:paraId="633D0B14" w14:textId="77777777" w:rsidR="002349C3" w:rsidRPr="0027104E" w:rsidRDefault="002349C3" w:rsidP="004D43C4">
            <w:pPr>
              <w:widowControl w:val="0"/>
              <w:spacing w:before="120"/>
            </w:pPr>
          </w:p>
        </w:tc>
      </w:tr>
      <w:tr w:rsidR="002349C3" w:rsidRPr="0027104E" w14:paraId="069326B7" w14:textId="77777777" w:rsidTr="004D43C4">
        <w:tc>
          <w:tcPr>
            <w:tcW w:w="238" w:type="pct"/>
          </w:tcPr>
          <w:p w14:paraId="7B771114" w14:textId="77777777" w:rsidR="002349C3" w:rsidRPr="0027104E" w:rsidRDefault="002349C3" w:rsidP="004D43C4">
            <w:pPr>
              <w:widowControl w:val="0"/>
              <w:spacing w:before="40"/>
            </w:pPr>
            <w:r w:rsidRPr="0027104E">
              <w:t>9</w:t>
            </w:r>
          </w:p>
        </w:tc>
        <w:tc>
          <w:tcPr>
            <w:tcW w:w="3886" w:type="pct"/>
          </w:tcPr>
          <w:p w14:paraId="21D7395C" w14:textId="77777777" w:rsidR="002349C3" w:rsidRPr="0027104E" w:rsidRDefault="002349C3" w:rsidP="004D43C4">
            <w:pPr>
              <w:widowControl w:val="0"/>
              <w:spacing w:before="120"/>
            </w:pPr>
            <w:r w:rsidRPr="0027104E">
              <w:t>Trẻ có biết cầm kéo đúng cách không (có thể chưa biết cắt)?</w:t>
            </w:r>
          </w:p>
        </w:tc>
        <w:tc>
          <w:tcPr>
            <w:tcW w:w="375" w:type="pct"/>
            <w:shd w:val="clear" w:color="auto" w:fill="FFFFFF"/>
          </w:tcPr>
          <w:p w14:paraId="58C03318" w14:textId="77777777" w:rsidR="002349C3" w:rsidRPr="0027104E" w:rsidRDefault="002349C3" w:rsidP="004D43C4">
            <w:pPr>
              <w:widowControl w:val="0"/>
              <w:spacing w:before="120"/>
            </w:pPr>
          </w:p>
        </w:tc>
        <w:tc>
          <w:tcPr>
            <w:tcW w:w="501" w:type="pct"/>
            <w:shd w:val="clear" w:color="auto" w:fill="E5B8B7"/>
          </w:tcPr>
          <w:p w14:paraId="60751428" w14:textId="77777777" w:rsidR="002349C3" w:rsidRPr="0027104E" w:rsidRDefault="002349C3" w:rsidP="004D43C4">
            <w:pPr>
              <w:widowControl w:val="0"/>
              <w:spacing w:before="120"/>
            </w:pPr>
          </w:p>
        </w:tc>
      </w:tr>
      <w:tr w:rsidR="002349C3" w:rsidRPr="0027104E" w14:paraId="6B150E0B"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640E856"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131E0B61" w14:textId="77777777" w:rsidR="002349C3" w:rsidRPr="0027104E" w:rsidRDefault="002349C3" w:rsidP="004D43C4">
            <w:pPr>
              <w:widowControl w:val="0"/>
              <w:spacing w:before="120"/>
              <w:rPr>
                <w:b/>
              </w:rPr>
            </w:pPr>
            <w:r w:rsidRPr="0027104E">
              <w:rPr>
                <w:b/>
              </w:rPr>
              <w:t>Bắt chước và học:</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02A73D71"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64ECCA2D" w14:textId="77777777" w:rsidR="002349C3" w:rsidRPr="0027104E" w:rsidRDefault="002349C3" w:rsidP="004D43C4">
            <w:pPr>
              <w:widowControl w:val="0"/>
              <w:spacing w:before="120"/>
            </w:pPr>
          </w:p>
        </w:tc>
      </w:tr>
      <w:tr w:rsidR="002349C3" w:rsidRPr="0027104E" w14:paraId="0F78FC6A" w14:textId="77777777" w:rsidTr="004D43C4">
        <w:tc>
          <w:tcPr>
            <w:tcW w:w="238" w:type="pct"/>
          </w:tcPr>
          <w:p w14:paraId="21C8A9D8" w14:textId="77777777" w:rsidR="002349C3" w:rsidRPr="0027104E" w:rsidRDefault="002349C3" w:rsidP="004D43C4">
            <w:pPr>
              <w:widowControl w:val="0"/>
              <w:spacing w:before="40"/>
            </w:pPr>
            <w:r w:rsidRPr="0027104E">
              <w:t>10</w:t>
            </w:r>
          </w:p>
        </w:tc>
        <w:tc>
          <w:tcPr>
            <w:tcW w:w="3886" w:type="pct"/>
          </w:tcPr>
          <w:p w14:paraId="2A288209" w14:textId="77777777" w:rsidR="002349C3" w:rsidRPr="0027104E" w:rsidRDefault="002349C3" w:rsidP="004D43C4">
            <w:pPr>
              <w:widowControl w:val="0"/>
              <w:spacing w:before="120"/>
            </w:pPr>
            <w:r w:rsidRPr="0027104E">
              <w:t>Trẻ có biết bắt chước xếp bốn đồ vật thành một hàng ngang không?</w:t>
            </w:r>
          </w:p>
        </w:tc>
        <w:tc>
          <w:tcPr>
            <w:tcW w:w="375" w:type="pct"/>
            <w:shd w:val="clear" w:color="auto" w:fill="FFFFFF"/>
          </w:tcPr>
          <w:p w14:paraId="6F116071" w14:textId="77777777" w:rsidR="002349C3" w:rsidRPr="0027104E" w:rsidRDefault="002349C3" w:rsidP="004D43C4">
            <w:pPr>
              <w:widowControl w:val="0"/>
              <w:spacing w:before="120"/>
            </w:pPr>
          </w:p>
        </w:tc>
        <w:tc>
          <w:tcPr>
            <w:tcW w:w="501" w:type="pct"/>
            <w:shd w:val="clear" w:color="auto" w:fill="E5B8B7"/>
          </w:tcPr>
          <w:p w14:paraId="08ADD2B4" w14:textId="77777777" w:rsidR="002349C3" w:rsidRPr="0027104E" w:rsidRDefault="002349C3" w:rsidP="004D43C4">
            <w:pPr>
              <w:widowControl w:val="0"/>
              <w:spacing w:before="120"/>
            </w:pPr>
          </w:p>
        </w:tc>
      </w:tr>
      <w:tr w:rsidR="002349C3" w:rsidRPr="0027104E" w14:paraId="1C16DFA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F782AC0" w14:textId="77777777" w:rsidR="002349C3" w:rsidRPr="0027104E" w:rsidRDefault="002349C3" w:rsidP="004D43C4">
            <w:pPr>
              <w:widowControl w:val="0"/>
              <w:spacing w:before="40"/>
            </w:pPr>
            <w:r w:rsidRPr="0027104E">
              <w:t>11</w:t>
            </w:r>
          </w:p>
        </w:tc>
        <w:tc>
          <w:tcPr>
            <w:tcW w:w="3886" w:type="pct"/>
            <w:tcBorders>
              <w:top w:val="single" w:sz="4" w:space="0" w:color="000000"/>
              <w:left w:val="single" w:sz="4" w:space="0" w:color="000000"/>
              <w:bottom w:val="single" w:sz="4" w:space="0" w:color="000000"/>
              <w:right w:val="single" w:sz="4" w:space="0" w:color="000000"/>
            </w:tcBorders>
          </w:tcPr>
          <w:p w14:paraId="300CE317" w14:textId="77777777" w:rsidR="002349C3" w:rsidRPr="0027104E" w:rsidRDefault="002349C3" w:rsidP="004D43C4">
            <w:pPr>
              <w:widowControl w:val="0"/>
              <w:spacing w:before="120"/>
            </w:pPr>
            <w:r w:rsidRPr="0027104E">
              <w:t>Trẻ có nói tên người trong ảnh khi bạn chỉ vào và hỏi “Ai đây?” không?</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7970ACF0"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72A76D3E" w14:textId="77777777" w:rsidR="002349C3" w:rsidRPr="0027104E" w:rsidRDefault="002349C3" w:rsidP="004D43C4">
            <w:pPr>
              <w:widowControl w:val="0"/>
              <w:spacing w:before="120"/>
            </w:pPr>
          </w:p>
        </w:tc>
      </w:tr>
      <w:tr w:rsidR="002349C3" w:rsidRPr="0027104E" w14:paraId="71441AC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348FEF4D" w14:textId="77777777" w:rsidR="002349C3" w:rsidRPr="0027104E" w:rsidRDefault="002349C3" w:rsidP="004D43C4">
            <w:pPr>
              <w:widowControl w:val="0"/>
              <w:spacing w:before="40"/>
            </w:pPr>
            <w:r w:rsidRPr="0027104E">
              <w:t>12</w:t>
            </w:r>
          </w:p>
        </w:tc>
        <w:tc>
          <w:tcPr>
            <w:tcW w:w="3886" w:type="pct"/>
            <w:tcBorders>
              <w:top w:val="single" w:sz="4" w:space="0" w:color="000000"/>
              <w:left w:val="single" w:sz="4" w:space="0" w:color="000000"/>
              <w:bottom w:val="single" w:sz="4" w:space="0" w:color="000000"/>
              <w:right w:val="single" w:sz="4" w:space="0" w:color="000000"/>
            </w:tcBorders>
          </w:tcPr>
          <w:p w14:paraId="10DC35B1" w14:textId="77777777" w:rsidR="002349C3" w:rsidRPr="0027104E" w:rsidRDefault="002349C3" w:rsidP="004D43C4">
            <w:pPr>
              <w:widowControl w:val="0"/>
              <w:spacing w:before="120"/>
            </w:pPr>
            <w:r w:rsidRPr="0027104E">
              <w:t xml:space="preserve">Trẻ có nhắc lại đúng thứ tự khi bạn nói hai/ ba số liên tiếp không? </w:t>
            </w:r>
            <w:r w:rsidRPr="0027104E">
              <w:rPr>
                <w:i/>
              </w:rPr>
              <w:t>VD: 827</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6B047D2C"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2642F1D4" w14:textId="77777777" w:rsidR="002349C3" w:rsidRPr="0027104E" w:rsidRDefault="002349C3" w:rsidP="004D43C4">
            <w:pPr>
              <w:widowControl w:val="0"/>
              <w:spacing w:before="120"/>
            </w:pPr>
          </w:p>
        </w:tc>
      </w:tr>
      <w:tr w:rsidR="002349C3" w:rsidRPr="0027104E" w14:paraId="3F0C6C7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CC3DFB7"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616A5BE6" w14:textId="77777777" w:rsidR="002349C3" w:rsidRPr="0027104E" w:rsidRDefault="002349C3" w:rsidP="004D43C4">
            <w:pPr>
              <w:widowControl w:val="0"/>
              <w:spacing w:before="120"/>
              <w:rPr>
                <w:b/>
              </w:rPr>
            </w:pPr>
            <w:r w:rsidRPr="0027104E">
              <w:rPr>
                <w:b/>
              </w:rPr>
              <w:t>Cá nhân- Xã hội:</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48548063"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6CCE3D24" w14:textId="77777777" w:rsidR="002349C3" w:rsidRPr="0027104E" w:rsidRDefault="002349C3" w:rsidP="004D43C4">
            <w:pPr>
              <w:widowControl w:val="0"/>
              <w:spacing w:before="120"/>
            </w:pPr>
          </w:p>
        </w:tc>
      </w:tr>
      <w:tr w:rsidR="002349C3" w:rsidRPr="0027104E" w14:paraId="6540AEDB"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AAACC27" w14:textId="77777777" w:rsidR="002349C3" w:rsidRPr="0027104E" w:rsidRDefault="002349C3" w:rsidP="004D43C4">
            <w:pPr>
              <w:widowControl w:val="0"/>
              <w:spacing w:before="40"/>
            </w:pPr>
            <w:r w:rsidRPr="0027104E">
              <w:t>13</w:t>
            </w:r>
          </w:p>
        </w:tc>
        <w:tc>
          <w:tcPr>
            <w:tcW w:w="3886" w:type="pct"/>
            <w:tcBorders>
              <w:top w:val="single" w:sz="4" w:space="0" w:color="000000"/>
              <w:left w:val="single" w:sz="4" w:space="0" w:color="000000"/>
              <w:bottom w:val="single" w:sz="4" w:space="0" w:color="000000"/>
              <w:right w:val="single" w:sz="4" w:space="0" w:color="000000"/>
            </w:tcBorders>
          </w:tcPr>
          <w:p w14:paraId="6566DEB7" w14:textId="77777777" w:rsidR="002349C3" w:rsidRPr="0027104E" w:rsidRDefault="002349C3" w:rsidP="004D43C4">
            <w:pPr>
              <w:widowControl w:val="0"/>
              <w:spacing w:before="120"/>
            </w:pPr>
            <w:r w:rsidRPr="0027104E">
              <w:t>Trẻ có biết tự xúc ăn bằng thìa mà không rơi vãi không?</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367AF78F"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26780410" w14:textId="77777777" w:rsidR="002349C3" w:rsidRPr="0027104E" w:rsidRDefault="002349C3" w:rsidP="004D43C4">
            <w:pPr>
              <w:widowControl w:val="0"/>
              <w:spacing w:before="120"/>
            </w:pPr>
          </w:p>
        </w:tc>
      </w:tr>
      <w:tr w:rsidR="002349C3" w:rsidRPr="0027104E" w14:paraId="75689A7C"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D80E79D" w14:textId="77777777" w:rsidR="002349C3" w:rsidRPr="0027104E" w:rsidRDefault="002349C3" w:rsidP="004D43C4">
            <w:pPr>
              <w:widowControl w:val="0"/>
              <w:spacing w:before="40"/>
            </w:pPr>
            <w:r w:rsidRPr="0027104E">
              <w:t>14</w:t>
            </w:r>
          </w:p>
        </w:tc>
        <w:tc>
          <w:tcPr>
            <w:tcW w:w="3886" w:type="pct"/>
            <w:tcBorders>
              <w:top w:val="single" w:sz="4" w:space="0" w:color="000000"/>
              <w:left w:val="single" w:sz="4" w:space="0" w:color="000000"/>
              <w:bottom w:val="single" w:sz="4" w:space="0" w:color="000000"/>
              <w:right w:val="single" w:sz="4" w:space="0" w:color="000000"/>
            </w:tcBorders>
          </w:tcPr>
          <w:p w14:paraId="55426CFE" w14:textId="77777777" w:rsidR="002349C3" w:rsidRPr="0027104E" w:rsidRDefault="002349C3" w:rsidP="004D43C4">
            <w:pPr>
              <w:widowControl w:val="0"/>
              <w:spacing w:before="120"/>
            </w:pPr>
            <w:r w:rsidRPr="0027104E">
              <w:t>Trẻ có biết tự mình mặc quần áo không?</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705C28F5"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1A9C334C" w14:textId="77777777" w:rsidR="002349C3" w:rsidRPr="0027104E" w:rsidRDefault="002349C3" w:rsidP="004D43C4">
            <w:pPr>
              <w:widowControl w:val="0"/>
              <w:spacing w:before="120"/>
            </w:pPr>
          </w:p>
        </w:tc>
      </w:tr>
      <w:tr w:rsidR="002349C3" w:rsidRPr="0027104E" w14:paraId="5FB44C02"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8FB89DF" w14:textId="77777777" w:rsidR="002349C3" w:rsidRPr="0027104E" w:rsidRDefault="002349C3" w:rsidP="004D43C4">
            <w:pPr>
              <w:widowControl w:val="0"/>
              <w:spacing w:before="40"/>
            </w:pPr>
            <w:r w:rsidRPr="0027104E">
              <w:t>15</w:t>
            </w:r>
          </w:p>
        </w:tc>
        <w:tc>
          <w:tcPr>
            <w:tcW w:w="3886" w:type="pct"/>
            <w:tcBorders>
              <w:top w:val="single" w:sz="4" w:space="0" w:color="000000"/>
              <w:left w:val="single" w:sz="4" w:space="0" w:color="000000"/>
              <w:bottom w:val="single" w:sz="4" w:space="0" w:color="000000"/>
              <w:right w:val="single" w:sz="4" w:space="0" w:color="000000"/>
            </w:tcBorders>
          </w:tcPr>
          <w:p w14:paraId="74E50F8B" w14:textId="77777777" w:rsidR="002349C3" w:rsidRPr="0027104E" w:rsidRDefault="002349C3" w:rsidP="004D43C4">
            <w:pPr>
              <w:widowControl w:val="0"/>
              <w:spacing w:before="120"/>
            </w:pPr>
            <w:r w:rsidRPr="0027104E">
              <w:t xml:space="preserve">Trẻ có biết nói về giới của mình khi hỏi “Con là trai hay gái?” không? </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1292380B"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E5B8B7"/>
          </w:tcPr>
          <w:p w14:paraId="0E7CAAE2" w14:textId="77777777" w:rsidR="002349C3" w:rsidRPr="0027104E" w:rsidRDefault="002349C3" w:rsidP="004D43C4">
            <w:pPr>
              <w:widowControl w:val="0"/>
              <w:spacing w:before="120"/>
            </w:pPr>
          </w:p>
        </w:tc>
      </w:tr>
      <w:tr w:rsidR="002349C3" w:rsidRPr="0027104E" w14:paraId="36ED9F7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2D4D380" w14:textId="77777777" w:rsidR="002349C3" w:rsidRPr="0027104E" w:rsidRDefault="002349C3" w:rsidP="004D43C4">
            <w:pPr>
              <w:widowControl w:val="0"/>
              <w:spacing w:before="40"/>
            </w:pPr>
          </w:p>
        </w:tc>
        <w:tc>
          <w:tcPr>
            <w:tcW w:w="3886" w:type="pct"/>
            <w:tcBorders>
              <w:top w:val="single" w:sz="4" w:space="0" w:color="000000"/>
              <w:left w:val="single" w:sz="4" w:space="0" w:color="000000"/>
              <w:bottom w:val="single" w:sz="4" w:space="0" w:color="000000"/>
              <w:right w:val="single" w:sz="4" w:space="0" w:color="000000"/>
            </w:tcBorders>
          </w:tcPr>
          <w:p w14:paraId="59C2A91E" w14:textId="77777777" w:rsidR="002349C3" w:rsidRPr="0027104E" w:rsidRDefault="002349C3" w:rsidP="004D43C4">
            <w:pPr>
              <w:widowControl w:val="0"/>
              <w:spacing w:before="120"/>
              <w:rPr>
                <w:b/>
              </w:rPr>
            </w:pPr>
            <w:r w:rsidRPr="0027104E">
              <w:rPr>
                <w:b/>
              </w:rPr>
              <w:t>Các dấu hiệu chung:</w:t>
            </w:r>
          </w:p>
        </w:tc>
        <w:tc>
          <w:tcPr>
            <w:tcW w:w="375" w:type="pct"/>
            <w:tcBorders>
              <w:top w:val="single" w:sz="4" w:space="0" w:color="000000"/>
              <w:left w:val="single" w:sz="4" w:space="0" w:color="000000"/>
              <w:bottom w:val="single" w:sz="4" w:space="0" w:color="000000"/>
              <w:right w:val="single" w:sz="4" w:space="0" w:color="000000"/>
            </w:tcBorders>
            <w:shd w:val="clear" w:color="auto" w:fill="FFFFFF"/>
          </w:tcPr>
          <w:p w14:paraId="1BDED904"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4F381E42" w14:textId="77777777" w:rsidR="002349C3" w:rsidRPr="0027104E" w:rsidRDefault="002349C3" w:rsidP="004D43C4">
            <w:pPr>
              <w:widowControl w:val="0"/>
              <w:spacing w:before="120"/>
            </w:pPr>
          </w:p>
        </w:tc>
      </w:tr>
      <w:tr w:rsidR="002349C3" w:rsidRPr="0027104E" w14:paraId="3D8CF0EB"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50BA219" w14:textId="77777777" w:rsidR="002349C3" w:rsidRPr="0027104E" w:rsidRDefault="002349C3" w:rsidP="004D43C4">
            <w:pPr>
              <w:widowControl w:val="0"/>
              <w:spacing w:before="40"/>
            </w:pPr>
            <w:r w:rsidRPr="0027104E">
              <w:t>16</w:t>
            </w:r>
          </w:p>
        </w:tc>
        <w:tc>
          <w:tcPr>
            <w:tcW w:w="3886" w:type="pct"/>
            <w:tcBorders>
              <w:top w:val="single" w:sz="4" w:space="0" w:color="000000"/>
              <w:left w:val="single" w:sz="4" w:space="0" w:color="000000"/>
              <w:bottom w:val="single" w:sz="4" w:space="0" w:color="000000"/>
              <w:right w:val="single" w:sz="4" w:space="0" w:color="000000"/>
            </w:tcBorders>
          </w:tcPr>
          <w:p w14:paraId="3A567B50" w14:textId="77777777" w:rsidR="002349C3" w:rsidRPr="0027104E" w:rsidRDefault="002349C3" w:rsidP="004D43C4">
            <w:pPr>
              <w:widowControl w:val="0"/>
              <w:spacing w:before="120"/>
            </w:pPr>
            <w:r w:rsidRPr="0027104E">
              <w:t>Trẻ có khi nào bị co giật/ ngất xỉu không?</w:t>
            </w:r>
          </w:p>
        </w:tc>
        <w:tc>
          <w:tcPr>
            <w:tcW w:w="375" w:type="pct"/>
            <w:tcBorders>
              <w:top w:val="single" w:sz="4" w:space="0" w:color="000000"/>
              <w:left w:val="single" w:sz="4" w:space="0" w:color="000000"/>
              <w:bottom w:val="single" w:sz="4" w:space="0" w:color="000000"/>
              <w:right w:val="single" w:sz="4" w:space="0" w:color="000000"/>
            </w:tcBorders>
            <w:shd w:val="clear" w:color="auto" w:fill="E5B8B7"/>
          </w:tcPr>
          <w:p w14:paraId="22C58AEC"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0F6F57EE" w14:textId="77777777" w:rsidR="002349C3" w:rsidRPr="0027104E" w:rsidRDefault="002349C3" w:rsidP="004D43C4">
            <w:pPr>
              <w:widowControl w:val="0"/>
              <w:spacing w:before="120"/>
            </w:pPr>
          </w:p>
        </w:tc>
      </w:tr>
      <w:tr w:rsidR="002349C3" w:rsidRPr="0027104E" w14:paraId="4010B434"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3034EB2" w14:textId="77777777" w:rsidR="002349C3" w:rsidRPr="0027104E" w:rsidRDefault="002349C3" w:rsidP="004D43C4">
            <w:pPr>
              <w:widowControl w:val="0"/>
              <w:spacing w:before="40"/>
            </w:pPr>
            <w:r w:rsidRPr="0027104E">
              <w:t>17</w:t>
            </w:r>
          </w:p>
        </w:tc>
        <w:tc>
          <w:tcPr>
            <w:tcW w:w="3886" w:type="pct"/>
            <w:tcBorders>
              <w:top w:val="single" w:sz="4" w:space="0" w:color="000000"/>
              <w:left w:val="single" w:sz="4" w:space="0" w:color="000000"/>
              <w:bottom w:val="single" w:sz="4" w:space="0" w:color="000000"/>
              <w:right w:val="single" w:sz="4" w:space="0" w:color="000000"/>
            </w:tcBorders>
          </w:tcPr>
          <w:p w14:paraId="10EEEF03" w14:textId="77777777" w:rsidR="002349C3" w:rsidRPr="0027104E" w:rsidRDefault="002349C3" w:rsidP="004D43C4">
            <w:pPr>
              <w:widowControl w:val="0"/>
              <w:spacing w:before="120"/>
            </w:pPr>
            <w:r w:rsidRPr="0027104E">
              <w:t>Trẻ có bất thường ở cổ, cột sống, thân mình, tay chân không?</w:t>
            </w:r>
          </w:p>
        </w:tc>
        <w:tc>
          <w:tcPr>
            <w:tcW w:w="375" w:type="pct"/>
            <w:tcBorders>
              <w:top w:val="single" w:sz="4" w:space="0" w:color="000000"/>
              <w:left w:val="single" w:sz="4" w:space="0" w:color="000000"/>
              <w:bottom w:val="single" w:sz="4" w:space="0" w:color="000000"/>
              <w:right w:val="single" w:sz="4" w:space="0" w:color="000000"/>
            </w:tcBorders>
            <w:shd w:val="clear" w:color="auto" w:fill="E5B8B7"/>
          </w:tcPr>
          <w:p w14:paraId="39541298"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695A1627" w14:textId="77777777" w:rsidR="002349C3" w:rsidRPr="0027104E" w:rsidRDefault="002349C3" w:rsidP="004D43C4">
            <w:pPr>
              <w:widowControl w:val="0"/>
              <w:spacing w:before="120"/>
            </w:pPr>
          </w:p>
        </w:tc>
      </w:tr>
      <w:tr w:rsidR="002349C3" w:rsidRPr="0027104E" w14:paraId="67CB019E"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BDE0728" w14:textId="77777777" w:rsidR="002349C3" w:rsidRPr="0027104E" w:rsidRDefault="002349C3" w:rsidP="004D43C4">
            <w:pPr>
              <w:widowControl w:val="0"/>
              <w:spacing w:before="40"/>
            </w:pPr>
            <w:r w:rsidRPr="0027104E">
              <w:t>18</w:t>
            </w:r>
          </w:p>
        </w:tc>
        <w:tc>
          <w:tcPr>
            <w:tcW w:w="3886" w:type="pct"/>
            <w:tcBorders>
              <w:top w:val="single" w:sz="4" w:space="0" w:color="000000"/>
              <w:left w:val="single" w:sz="4" w:space="0" w:color="000000"/>
              <w:bottom w:val="single" w:sz="4" w:space="0" w:color="000000"/>
              <w:right w:val="single" w:sz="4" w:space="0" w:color="000000"/>
            </w:tcBorders>
          </w:tcPr>
          <w:p w14:paraId="6FC56252" w14:textId="77777777" w:rsidR="002349C3" w:rsidRPr="0027104E" w:rsidRDefault="002349C3" w:rsidP="004D43C4">
            <w:pPr>
              <w:widowControl w:val="0"/>
              <w:spacing w:before="120"/>
            </w:pPr>
            <w:r w:rsidRPr="0027104E">
              <w:t>Trẻ có bất thường ở tai, bệnh về tai hoặc nghe kém không?</w:t>
            </w:r>
          </w:p>
        </w:tc>
        <w:tc>
          <w:tcPr>
            <w:tcW w:w="375" w:type="pct"/>
            <w:tcBorders>
              <w:top w:val="single" w:sz="4" w:space="0" w:color="000000"/>
              <w:left w:val="single" w:sz="4" w:space="0" w:color="000000"/>
              <w:bottom w:val="single" w:sz="4" w:space="0" w:color="000000"/>
              <w:right w:val="single" w:sz="4" w:space="0" w:color="000000"/>
            </w:tcBorders>
            <w:shd w:val="clear" w:color="auto" w:fill="E5B8B7"/>
          </w:tcPr>
          <w:p w14:paraId="0259C700"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4933EAFF" w14:textId="77777777" w:rsidR="002349C3" w:rsidRPr="0027104E" w:rsidRDefault="002349C3" w:rsidP="004D43C4">
            <w:pPr>
              <w:widowControl w:val="0"/>
              <w:spacing w:before="120"/>
            </w:pPr>
          </w:p>
        </w:tc>
      </w:tr>
      <w:tr w:rsidR="002349C3" w:rsidRPr="0027104E" w14:paraId="5E218A2C"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209F817" w14:textId="77777777" w:rsidR="002349C3" w:rsidRPr="0027104E" w:rsidRDefault="002349C3" w:rsidP="004D43C4">
            <w:pPr>
              <w:widowControl w:val="0"/>
              <w:spacing w:before="40"/>
            </w:pPr>
            <w:r w:rsidRPr="0027104E">
              <w:t>19</w:t>
            </w:r>
          </w:p>
        </w:tc>
        <w:tc>
          <w:tcPr>
            <w:tcW w:w="3886" w:type="pct"/>
            <w:tcBorders>
              <w:top w:val="single" w:sz="4" w:space="0" w:color="000000"/>
              <w:left w:val="single" w:sz="4" w:space="0" w:color="000000"/>
              <w:bottom w:val="single" w:sz="4" w:space="0" w:color="000000"/>
              <w:right w:val="single" w:sz="4" w:space="0" w:color="000000"/>
            </w:tcBorders>
          </w:tcPr>
          <w:p w14:paraId="037F8791" w14:textId="77777777" w:rsidR="002349C3" w:rsidRPr="0027104E" w:rsidRDefault="002349C3" w:rsidP="004D43C4">
            <w:pPr>
              <w:widowControl w:val="0"/>
              <w:spacing w:before="120"/>
            </w:pPr>
            <w:r w:rsidRPr="0027104E">
              <w:t>Trẻ có bất thường ở mắt hoặc nhìn kém không?</w:t>
            </w:r>
          </w:p>
        </w:tc>
        <w:tc>
          <w:tcPr>
            <w:tcW w:w="375" w:type="pct"/>
            <w:tcBorders>
              <w:top w:val="single" w:sz="4" w:space="0" w:color="000000"/>
              <w:left w:val="single" w:sz="4" w:space="0" w:color="000000"/>
              <w:bottom w:val="single" w:sz="4" w:space="0" w:color="000000"/>
              <w:right w:val="single" w:sz="4" w:space="0" w:color="000000"/>
            </w:tcBorders>
            <w:shd w:val="clear" w:color="auto" w:fill="E5B8B7"/>
          </w:tcPr>
          <w:p w14:paraId="4E8066DE"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2EF73E66" w14:textId="77777777" w:rsidR="002349C3" w:rsidRPr="0027104E" w:rsidRDefault="002349C3" w:rsidP="004D43C4">
            <w:pPr>
              <w:widowControl w:val="0"/>
              <w:spacing w:before="120"/>
            </w:pPr>
          </w:p>
        </w:tc>
      </w:tr>
      <w:tr w:rsidR="002349C3" w:rsidRPr="0027104E" w14:paraId="3772151C"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7BE9FE3" w14:textId="77777777" w:rsidR="002349C3" w:rsidRPr="0027104E" w:rsidRDefault="002349C3" w:rsidP="004D43C4">
            <w:pPr>
              <w:widowControl w:val="0"/>
              <w:spacing w:before="40"/>
            </w:pPr>
            <w:r w:rsidRPr="0027104E">
              <w:t>20</w:t>
            </w:r>
          </w:p>
        </w:tc>
        <w:tc>
          <w:tcPr>
            <w:tcW w:w="3886" w:type="pct"/>
            <w:tcBorders>
              <w:top w:val="single" w:sz="4" w:space="0" w:color="000000"/>
              <w:left w:val="single" w:sz="4" w:space="0" w:color="000000"/>
              <w:bottom w:val="single" w:sz="4" w:space="0" w:color="000000"/>
              <w:right w:val="single" w:sz="4" w:space="0" w:color="000000"/>
            </w:tcBorders>
          </w:tcPr>
          <w:p w14:paraId="7708A280" w14:textId="77777777" w:rsidR="002349C3" w:rsidRPr="0027104E" w:rsidRDefault="002349C3" w:rsidP="004D43C4">
            <w:pPr>
              <w:widowControl w:val="0"/>
              <w:spacing w:before="120"/>
            </w:pPr>
            <w:r w:rsidRPr="0027104E">
              <w:t xml:space="preserve">Trẻ có các bất thường nào khác không? </w:t>
            </w:r>
            <w:r w:rsidRPr="0027104E">
              <w:rPr>
                <w:i/>
              </w:rPr>
              <w:t>VD: mặt, môi/ hàm ếch,…</w:t>
            </w:r>
          </w:p>
        </w:tc>
        <w:tc>
          <w:tcPr>
            <w:tcW w:w="375" w:type="pct"/>
            <w:tcBorders>
              <w:top w:val="single" w:sz="4" w:space="0" w:color="000000"/>
              <w:left w:val="single" w:sz="4" w:space="0" w:color="000000"/>
              <w:bottom w:val="single" w:sz="4" w:space="0" w:color="000000"/>
              <w:right w:val="single" w:sz="4" w:space="0" w:color="000000"/>
            </w:tcBorders>
            <w:shd w:val="clear" w:color="auto" w:fill="E5B8B7"/>
          </w:tcPr>
          <w:p w14:paraId="214EFCF1" w14:textId="77777777" w:rsidR="002349C3" w:rsidRPr="0027104E" w:rsidRDefault="002349C3" w:rsidP="004D43C4">
            <w:pPr>
              <w:widowControl w:val="0"/>
              <w:spacing w:before="120"/>
            </w:pPr>
          </w:p>
        </w:tc>
        <w:tc>
          <w:tcPr>
            <w:tcW w:w="501" w:type="pct"/>
            <w:tcBorders>
              <w:top w:val="single" w:sz="4" w:space="0" w:color="000000"/>
              <w:left w:val="single" w:sz="4" w:space="0" w:color="000000"/>
              <w:bottom w:val="single" w:sz="4" w:space="0" w:color="000000"/>
              <w:right w:val="single" w:sz="4" w:space="0" w:color="000000"/>
            </w:tcBorders>
            <w:shd w:val="clear" w:color="auto" w:fill="FFFFFF"/>
          </w:tcPr>
          <w:p w14:paraId="6E4A6784" w14:textId="77777777" w:rsidR="002349C3" w:rsidRPr="0027104E" w:rsidRDefault="002349C3" w:rsidP="004D43C4">
            <w:pPr>
              <w:widowControl w:val="0"/>
              <w:spacing w:before="120"/>
            </w:pPr>
          </w:p>
        </w:tc>
      </w:tr>
    </w:tbl>
    <w:p w14:paraId="2EA0AB37" w14:textId="77777777" w:rsidR="002349C3" w:rsidRPr="001B4450" w:rsidRDefault="002349C3" w:rsidP="004D43C4">
      <w:pPr>
        <w:widowControl w:val="0"/>
        <w:spacing w:before="120" w:after="60"/>
        <w:ind w:firstLine="567"/>
        <w:rPr>
          <w:b/>
          <w:i/>
          <w:sz w:val="26"/>
          <w:szCs w:val="26"/>
        </w:rPr>
      </w:pPr>
    </w:p>
    <w:p w14:paraId="64D520DD" w14:textId="77777777" w:rsidR="002349C3" w:rsidRPr="001B4450" w:rsidRDefault="00D26CF3" w:rsidP="004D43C4">
      <w:pPr>
        <w:widowControl w:val="0"/>
        <w:spacing w:before="120" w:after="60"/>
        <w:ind w:firstLine="567"/>
        <w:rPr>
          <w:i/>
          <w:sz w:val="26"/>
          <w:szCs w:val="26"/>
        </w:rPr>
      </w:pPr>
      <w:r>
        <w:rPr>
          <w:b/>
          <w:i/>
          <w:sz w:val="26"/>
          <w:szCs w:val="26"/>
        </w:rPr>
        <w:br w:type="page"/>
      </w:r>
      <w:r w:rsidR="002349C3" w:rsidRPr="001B4450">
        <w:rPr>
          <w:b/>
          <w:i/>
          <w:sz w:val="26"/>
          <w:szCs w:val="26"/>
        </w:rPr>
        <w:lastRenderedPageBreak/>
        <w:t>Đánh giá:</w:t>
      </w:r>
      <w:r w:rsidR="002349C3" w:rsidRPr="001B4450">
        <w:rPr>
          <w:i/>
          <w:sz w:val="26"/>
          <w:szCs w:val="26"/>
        </w:rPr>
        <w:t xml:space="preserve"> </w:t>
      </w:r>
    </w:p>
    <w:p w14:paraId="5F5AADDA"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34CC6FCB"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21E9924B"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189E0F08"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02B359D6" w14:textId="77777777" w:rsidR="0027104E" w:rsidRPr="001B4450" w:rsidRDefault="0027104E"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358A1580" w14:textId="77777777" w:rsidR="0027104E" w:rsidRPr="001B4450" w:rsidRDefault="0027104E"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0D67902B" w14:textId="77777777" w:rsidR="002349C3" w:rsidRDefault="002349C3" w:rsidP="004D43C4">
      <w:pPr>
        <w:widowControl w:val="0"/>
        <w:spacing w:before="120" w:after="60"/>
        <w:ind w:firstLine="567"/>
        <w:rPr>
          <w:b/>
          <w:sz w:val="26"/>
          <w:szCs w:val="26"/>
          <w:lang w:val="vi-VN"/>
        </w:rPr>
      </w:pPr>
      <w:r w:rsidRPr="001B4450">
        <w:rPr>
          <w:bCs/>
          <w:sz w:val="26"/>
          <w:szCs w:val="26"/>
        </w:rPr>
        <w:br w:type="page"/>
      </w:r>
      <w:r w:rsidRPr="001B4450">
        <w:rPr>
          <w:b/>
          <w:sz w:val="26"/>
          <w:szCs w:val="26"/>
        </w:rPr>
        <w:lastRenderedPageBreak/>
        <w:t>Phiếu 8. Bộ câu hỏi sàng lọc rối loạn phát triển ở trẻ 48 tháng tuổi</w:t>
      </w:r>
    </w:p>
    <w:p w14:paraId="2C818981" w14:textId="0084DE94" w:rsidR="009E2F63" w:rsidRPr="009E2F63" w:rsidRDefault="009E2F63" w:rsidP="004D43C4">
      <w:pPr>
        <w:widowControl w:val="0"/>
        <w:spacing w:before="240" w:after="60"/>
        <w:ind w:firstLine="567"/>
        <w:jc w:val="center"/>
        <w:rPr>
          <w:b/>
          <w:sz w:val="26"/>
          <w:szCs w:val="26"/>
          <w:lang w:val="vi-VN"/>
        </w:rPr>
      </w:pPr>
      <w:r w:rsidRPr="00826FBF">
        <w:rPr>
          <w:i/>
          <w:sz w:val="28"/>
          <w:szCs w:val="28"/>
        </w:rPr>
        <w:t>( Dùng cho trẻ 48-59 tháng )</w:t>
      </w:r>
    </w:p>
    <w:p w14:paraId="591282BC" w14:textId="77777777" w:rsidR="00986214" w:rsidRPr="005A1CF9" w:rsidRDefault="00986214"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362E3A38"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w:t>
      </w:r>
      <w:r>
        <w:rPr>
          <w:sz w:val="26"/>
          <w:szCs w:val="26"/>
          <w:lang w:val="vi-VN"/>
        </w:rPr>
        <w:t xml:space="preserve"> </w:t>
      </w:r>
      <w:r w:rsidRPr="005A1CF9">
        <w:rPr>
          <w:sz w:val="26"/>
          <w:szCs w:val="26"/>
          <w:lang w:val="vi-VN"/>
        </w:rPr>
        <w:t>(Phường)...........</w:t>
      </w:r>
    </w:p>
    <w:p w14:paraId="267C3A9B"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06E111FF"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486"/>
        <w:gridCol w:w="592"/>
        <w:gridCol w:w="1038"/>
      </w:tblGrid>
      <w:tr w:rsidR="002349C3" w:rsidRPr="00986214" w14:paraId="142FE05B" w14:textId="77777777" w:rsidTr="004D43C4">
        <w:tc>
          <w:tcPr>
            <w:tcW w:w="238" w:type="pct"/>
            <w:shd w:val="clear" w:color="auto" w:fill="C6D9F1"/>
          </w:tcPr>
          <w:p w14:paraId="037C1445" w14:textId="77777777" w:rsidR="002349C3" w:rsidRPr="005A1CF9" w:rsidRDefault="002349C3" w:rsidP="004D43C4">
            <w:pPr>
              <w:widowControl w:val="0"/>
              <w:spacing w:before="120"/>
              <w:rPr>
                <w:b/>
                <w:lang w:val="vi-VN"/>
              </w:rPr>
            </w:pPr>
          </w:p>
        </w:tc>
        <w:tc>
          <w:tcPr>
            <w:tcW w:w="3910" w:type="pct"/>
            <w:shd w:val="clear" w:color="auto" w:fill="C6D9F1"/>
          </w:tcPr>
          <w:p w14:paraId="4A224A1F"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309" w:type="pct"/>
            <w:shd w:val="clear" w:color="auto" w:fill="C6D9F1"/>
          </w:tcPr>
          <w:p w14:paraId="208263CD" w14:textId="77777777" w:rsidR="002349C3" w:rsidRPr="00986214" w:rsidRDefault="002349C3" w:rsidP="004D43C4">
            <w:pPr>
              <w:widowControl w:val="0"/>
              <w:spacing w:before="120"/>
            </w:pPr>
            <w:r w:rsidRPr="00986214">
              <w:t>Có</w:t>
            </w:r>
          </w:p>
        </w:tc>
        <w:tc>
          <w:tcPr>
            <w:tcW w:w="542" w:type="pct"/>
            <w:shd w:val="clear" w:color="auto" w:fill="E5B8B7"/>
          </w:tcPr>
          <w:p w14:paraId="453B6F76" w14:textId="77777777" w:rsidR="002349C3" w:rsidRPr="00986214" w:rsidRDefault="002349C3" w:rsidP="004D43C4">
            <w:pPr>
              <w:widowControl w:val="0"/>
              <w:spacing w:before="120"/>
            </w:pPr>
            <w:r w:rsidRPr="00986214">
              <w:t xml:space="preserve">Không </w:t>
            </w:r>
          </w:p>
        </w:tc>
      </w:tr>
      <w:tr w:rsidR="002349C3" w:rsidRPr="00986214" w14:paraId="05CD7BD9"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BBEB869"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2EB55436" w14:textId="77777777" w:rsidR="002349C3" w:rsidRPr="00986214" w:rsidRDefault="002349C3" w:rsidP="004D43C4">
            <w:pPr>
              <w:widowControl w:val="0"/>
              <w:spacing w:before="120"/>
              <w:rPr>
                <w:b/>
              </w:rPr>
            </w:pPr>
            <w:r w:rsidRPr="00986214">
              <w:rPr>
                <w:b/>
              </w:rPr>
              <w:t>Giao tiếp:</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7D6C5AB4"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40E0A958" w14:textId="77777777" w:rsidR="002349C3" w:rsidRPr="00986214" w:rsidRDefault="002349C3" w:rsidP="004D43C4">
            <w:pPr>
              <w:widowControl w:val="0"/>
              <w:spacing w:before="120"/>
            </w:pPr>
          </w:p>
        </w:tc>
      </w:tr>
      <w:tr w:rsidR="002349C3" w:rsidRPr="00986214" w14:paraId="2F1F085D" w14:textId="77777777" w:rsidTr="004D43C4">
        <w:tc>
          <w:tcPr>
            <w:tcW w:w="238" w:type="pct"/>
          </w:tcPr>
          <w:p w14:paraId="3714F65F" w14:textId="77777777" w:rsidR="002349C3" w:rsidRPr="00986214" w:rsidRDefault="002349C3" w:rsidP="004D43C4">
            <w:pPr>
              <w:widowControl w:val="0"/>
              <w:spacing w:before="120"/>
            </w:pPr>
            <w:r w:rsidRPr="00986214">
              <w:t>1</w:t>
            </w:r>
          </w:p>
        </w:tc>
        <w:tc>
          <w:tcPr>
            <w:tcW w:w="3910" w:type="pct"/>
          </w:tcPr>
          <w:p w14:paraId="3A3C5961" w14:textId="77777777" w:rsidR="002349C3" w:rsidRPr="00986214" w:rsidRDefault="002349C3" w:rsidP="004D43C4">
            <w:pPr>
              <w:widowControl w:val="0"/>
              <w:spacing w:before="120"/>
            </w:pPr>
            <w:r w:rsidRPr="00986214">
              <w:t xml:space="preserve">Trẻ có kể tên ba thứ thuộc một chủ đề không? </w:t>
            </w:r>
            <w:r w:rsidRPr="00986214">
              <w:rPr>
                <w:i/>
              </w:rPr>
              <w:t>VD: Chó, mèo, gà là động vật</w:t>
            </w:r>
            <w:r w:rsidRPr="00986214">
              <w:t xml:space="preserve"> </w:t>
            </w:r>
          </w:p>
        </w:tc>
        <w:tc>
          <w:tcPr>
            <w:tcW w:w="309" w:type="pct"/>
            <w:shd w:val="clear" w:color="auto" w:fill="FFFFFF"/>
          </w:tcPr>
          <w:p w14:paraId="383DA0ED" w14:textId="77777777" w:rsidR="002349C3" w:rsidRPr="00986214" w:rsidRDefault="002349C3" w:rsidP="004D43C4">
            <w:pPr>
              <w:widowControl w:val="0"/>
              <w:spacing w:before="120"/>
            </w:pPr>
          </w:p>
        </w:tc>
        <w:tc>
          <w:tcPr>
            <w:tcW w:w="542" w:type="pct"/>
            <w:shd w:val="clear" w:color="auto" w:fill="E5B8B7"/>
          </w:tcPr>
          <w:p w14:paraId="2F5370E7" w14:textId="77777777" w:rsidR="002349C3" w:rsidRPr="00986214" w:rsidRDefault="002349C3" w:rsidP="004D43C4">
            <w:pPr>
              <w:widowControl w:val="0"/>
              <w:spacing w:before="120"/>
            </w:pPr>
          </w:p>
        </w:tc>
      </w:tr>
      <w:tr w:rsidR="002349C3" w:rsidRPr="00986214" w14:paraId="26E2B9CF" w14:textId="77777777" w:rsidTr="004D43C4">
        <w:tc>
          <w:tcPr>
            <w:tcW w:w="238" w:type="pct"/>
          </w:tcPr>
          <w:p w14:paraId="5490A556" w14:textId="77777777" w:rsidR="002349C3" w:rsidRPr="00986214" w:rsidRDefault="002349C3" w:rsidP="004D43C4">
            <w:pPr>
              <w:widowControl w:val="0"/>
              <w:spacing w:before="120"/>
            </w:pPr>
            <w:r w:rsidRPr="00986214">
              <w:t>2</w:t>
            </w:r>
          </w:p>
        </w:tc>
        <w:tc>
          <w:tcPr>
            <w:tcW w:w="3910" w:type="pct"/>
          </w:tcPr>
          <w:p w14:paraId="4C23AE02" w14:textId="77777777" w:rsidR="002349C3" w:rsidRPr="00986214" w:rsidRDefault="002349C3" w:rsidP="004D43C4">
            <w:pPr>
              <w:widowControl w:val="0"/>
              <w:spacing w:before="120"/>
            </w:pPr>
            <w:r w:rsidRPr="00986214">
              <w:t xml:space="preserve">Trẻ có mô tả hai đặc điểm của đồ vật không? </w:t>
            </w:r>
            <w:r w:rsidRPr="00986214">
              <w:rPr>
                <w:i/>
              </w:rPr>
              <w:t>VD: Quả bóng to và tròn</w:t>
            </w:r>
          </w:p>
        </w:tc>
        <w:tc>
          <w:tcPr>
            <w:tcW w:w="309" w:type="pct"/>
            <w:shd w:val="clear" w:color="auto" w:fill="FFFFFF"/>
          </w:tcPr>
          <w:p w14:paraId="0FD74D6F" w14:textId="77777777" w:rsidR="002349C3" w:rsidRPr="00986214" w:rsidRDefault="002349C3" w:rsidP="004D43C4">
            <w:pPr>
              <w:widowControl w:val="0"/>
              <w:spacing w:before="120"/>
            </w:pPr>
          </w:p>
        </w:tc>
        <w:tc>
          <w:tcPr>
            <w:tcW w:w="542" w:type="pct"/>
            <w:shd w:val="clear" w:color="auto" w:fill="E5B8B7"/>
          </w:tcPr>
          <w:p w14:paraId="51C25278" w14:textId="77777777" w:rsidR="002349C3" w:rsidRPr="00986214" w:rsidRDefault="002349C3" w:rsidP="004D43C4">
            <w:pPr>
              <w:widowControl w:val="0"/>
              <w:spacing w:before="120"/>
            </w:pPr>
          </w:p>
        </w:tc>
      </w:tr>
      <w:tr w:rsidR="002349C3" w:rsidRPr="00986214" w14:paraId="634D11D5" w14:textId="77777777" w:rsidTr="004D43C4">
        <w:tc>
          <w:tcPr>
            <w:tcW w:w="238" w:type="pct"/>
          </w:tcPr>
          <w:p w14:paraId="62FF0979" w14:textId="77777777" w:rsidR="002349C3" w:rsidRPr="00986214" w:rsidRDefault="002349C3" w:rsidP="004D43C4">
            <w:pPr>
              <w:widowControl w:val="0"/>
              <w:spacing w:before="120"/>
            </w:pPr>
            <w:r w:rsidRPr="00986214">
              <w:t>3</w:t>
            </w:r>
          </w:p>
        </w:tc>
        <w:tc>
          <w:tcPr>
            <w:tcW w:w="3910" w:type="pct"/>
          </w:tcPr>
          <w:p w14:paraId="6D1B478A" w14:textId="77777777" w:rsidR="002349C3" w:rsidRPr="00986214" w:rsidRDefault="002349C3" w:rsidP="004D43C4">
            <w:pPr>
              <w:widowControl w:val="0"/>
              <w:spacing w:before="120"/>
            </w:pPr>
            <w:r w:rsidRPr="00986214">
              <w:t xml:space="preserve">Trẻ có dùng từ chỉ số lượng, thời gian không? </w:t>
            </w:r>
            <w:r w:rsidRPr="00986214">
              <w:rPr>
                <w:i/>
              </w:rPr>
              <w:t>VD: Hai bạn, hôm nay</w:t>
            </w:r>
          </w:p>
        </w:tc>
        <w:tc>
          <w:tcPr>
            <w:tcW w:w="309" w:type="pct"/>
            <w:shd w:val="clear" w:color="auto" w:fill="FFFFFF"/>
          </w:tcPr>
          <w:p w14:paraId="4A945824" w14:textId="77777777" w:rsidR="002349C3" w:rsidRPr="00986214" w:rsidRDefault="002349C3" w:rsidP="004D43C4">
            <w:pPr>
              <w:widowControl w:val="0"/>
              <w:spacing w:before="120"/>
            </w:pPr>
          </w:p>
        </w:tc>
        <w:tc>
          <w:tcPr>
            <w:tcW w:w="542" w:type="pct"/>
            <w:shd w:val="clear" w:color="auto" w:fill="E5B8B7"/>
          </w:tcPr>
          <w:p w14:paraId="38064335" w14:textId="77777777" w:rsidR="002349C3" w:rsidRPr="00986214" w:rsidRDefault="002349C3" w:rsidP="004D43C4">
            <w:pPr>
              <w:widowControl w:val="0"/>
              <w:spacing w:before="120"/>
            </w:pPr>
          </w:p>
        </w:tc>
      </w:tr>
      <w:tr w:rsidR="002349C3" w:rsidRPr="00986214" w14:paraId="566F6EA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EB20075"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2DC84772" w14:textId="77777777" w:rsidR="002349C3" w:rsidRPr="00986214" w:rsidRDefault="002349C3" w:rsidP="004D43C4">
            <w:pPr>
              <w:widowControl w:val="0"/>
              <w:spacing w:before="120"/>
              <w:rPr>
                <w:b/>
              </w:rPr>
            </w:pPr>
            <w:r w:rsidRPr="00986214">
              <w:rPr>
                <w:b/>
              </w:rPr>
              <w:t>Vận động thô:</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7769AA11"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2BAE3D39" w14:textId="77777777" w:rsidR="002349C3" w:rsidRPr="00986214" w:rsidRDefault="002349C3" w:rsidP="004D43C4">
            <w:pPr>
              <w:widowControl w:val="0"/>
              <w:spacing w:before="120"/>
            </w:pPr>
          </w:p>
        </w:tc>
      </w:tr>
      <w:tr w:rsidR="002349C3" w:rsidRPr="00986214" w14:paraId="0B29222A" w14:textId="77777777" w:rsidTr="004D43C4">
        <w:tc>
          <w:tcPr>
            <w:tcW w:w="238" w:type="pct"/>
          </w:tcPr>
          <w:p w14:paraId="0BF5BAD1" w14:textId="77777777" w:rsidR="002349C3" w:rsidRPr="00986214" w:rsidRDefault="002349C3" w:rsidP="004D43C4">
            <w:pPr>
              <w:widowControl w:val="0"/>
              <w:spacing w:before="120"/>
            </w:pPr>
            <w:r w:rsidRPr="00986214">
              <w:t>4</w:t>
            </w:r>
          </w:p>
        </w:tc>
        <w:tc>
          <w:tcPr>
            <w:tcW w:w="3910" w:type="pct"/>
          </w:tcPr>
          <w:p w14:paraId="6D0CA0D7" w14:textId="77777777" w:rsidR="002349C3" w:rsidRPr="00986214" w:rsidRDefault="002349C3" w:rsidP="004D43C4">
            <w:pPr>
              <w:widowControl w:val="0"/>
              <w:spacing w:before="120"/>
            </w:pPr>
            <w:r w:rsidRPr="00986214">
              <w:t>Trẻ có tự trèo lên và trượt xuống cầu thang/ bậc lên xuống không?</w:t>
            </w:r>
            <w:r w:rsidRPr="00986214">
              <w:tab/>
            </w:r>
          </w:p>
        </w:tc>
        <w:tc>
          <w:tcPr>
            <w:tcW w:w="309" w:type="pct"/>
            <w:shd w:val="clear" w:color="auto" w:fill="FFFFFF"/>
          </w:tcPr>
          <w:p w14:paraId="18834BCC" w14:textId="77777777" w:rsidR="002349C3" w:rsidRPr="00986214" w:rsidRDefault="002349C3" w:rsidP="004D43C4">
            <w:pPr>
              <w:widowControl w:val="0"/>
              <w:spacing w:before="120"/>
            </w:pPr>
          </w:p>
        </w:tc>
        <w:tc>
          <w:tcPr>
            <w:tcW w:w="542" w:type="pct"/>
            <w:shd w:val="clear" w:color="auto" w:fill="E5B8B7"/>
          </w:tcPr>
          <w:p w14:paraId="7FFF95F7" w14:textId="77777777" w:rsidR="002349C3" w:rsidRPr="00986214" w:rsidRDefault="002349C3" w:rsidP="004D43C4">
            <w:pPr>
              <w:widowControl w:val="0"/>
              <w:spacing w:before="120"/>
            </w:pPr>
          </w:p>
        </w:tc>
      </w:tr>
      <w:tr w:rsidR="002349C3" w:rsidRPr="00986214" w14:paraId="497EAD77" w14:textId="77777777" w:rsidTr="004D43C4">
        <w:tc>
          <w:tcPr>
            <w:tcW w:w="238" w:type="pct"/>
          </w:tcPr>
          <w:p w14:paraId="44105B6E" w14:textId="77777777" w:rsidR="002349C3" w:rsidRPr="00986214" w:rsidRDefault="002349C3" w:rsidP="004D43C4">
            <w:pPr>
              <w:widowControl w:val="0"/>
              <w:spacing w:before="120"/>
            </w:pPr>
            <w:r w:rsidRPr="00986214">
              <w:t>5</w:t>
            </w:r>
          </w:p>
        </w:tc>
        <w:tc>
          <w:tcPr>
            <w:tcW w:w="3910" w:type="pct"/>
          </w:tcPr>
          <w:p w14:paraId="42907150" w14:textId="77777777" w:rsidR="002349C3" w:rsidRPr="00986214" w:rsidRDefault="002349C3" w:rsidP="004D43C4">
            <w:pPr>
              <w:widowControl w:val="0"/>
              <w:spacing w:before="120"/>
            </w:pPr>
            <w:r w:rsidRPr="00986214">
              <w:t>Trẻ có biết nhảy lò cò mà không bị ngã không?</w:t>
            </w:r>
          </w:p>
        </w:tc>
        <w:tc>
          <w:tcPr>
            <w:tcW w:w="309" w:type="pct"/>
            <w:shd w:val="clear" w:color="auto" w:fill="FFFFFF"/>
          </w:tcPr>
          <w:p w14:paraId="3A57E88C" w14:textId="77777777" w:rsidR="002349C3" w:rsidRPr="00986214" w:rsidRDefault="002349C3" w:rsidP="004D43C4">
            <w:pPr>
              <w:widowControl w:val="0"/>
              <w:spacing w:before="120"/>
            </w:pPr>
          </w:p>
        </w:tc>
        <w:tc>
          <w:tcPr>
            <w:tcW w:w="542" w:type="pct"/>
            <w:shd w:val="clear" w:color="auto" w:fill="E5B8B7"/>
          </w:tcPr>
          <w:p w14:paraId="59811E92" w14:textId="77777777" w:rsidR="002349C3" w:rsidRPr="00986214" w:rsidRDefault="002349C3" w:rsidP="004D43C4">
            <w:pPr>
              <w:widowControl w:val="0"/>
              <w:spacing w:before="120"/>
            </w:pPr>
          </w:p>
        </w:tc>
      </w:tr>
      <w:tr w:rsidR="002349C3" w:rsidRPr="00986214" w14:paraId="62C60997" w14:textId="77777777" w:rsidTr="004D43C4">
        <w:tc>
          <w:tcPr>
            <w:tcW w:w="238" w:type="pct"/>
          </w:tcPr>
          <w:p w14:paraId="1BD193B0" w14:textId="77777777" w:rsidR="002349C3" w:rsidRPr="00986214" w:rsidRDefault="002349C3" w:rsidP="004D43C4">
            <w:pPr>
              <w:widowControl w:val="0"/>
              <w:spacing w:before="120"/>
            </w:pPr>
            <w:r w:rsidRPr="00986214">
              <w:t>6</w:t>
            </w:r>
          </w:p>
        </w:tc>
        <w:tc>
          <w:tcPr>
            <w:tcW w:w="3910" w:type="pct"/>
          </w:tcPr>
          <w:p w14:paraId="521B782A" w14:textId="77777777" w:rsidR="002349C3" w:rsidRPr="00986214" w:rsidRDefault="002349C3" w:rsidP="004D43C4">
            <w:pPr>
              <w:widowControl w:val="0"/>
              <w:spacing w:before="120"/>
            </w:pPr>
            <w:r w:rsidRPr="00986214">
              <w:t>Trẻ có biết bắt bóng bằng hai tay không?</w:t>
            </w:r>
          </w:p>
        </w:tc>
        <w:tc>
          <w:tcPr>
            <w:tcW w:w="309" w:type="pct"/>
            <w:shd w:val="clear" w:color="auto" w:fill="FFFFFF"/>
          </w:tcPr>
          <w:p w14:paraId="02DDCA10" w14:textId="77777777" w:rsidR="002349C3" w:rsidRPr="00986214" w:rsidRDefault="002349C3" w:rsidP="004D43C4">
            <w:pPr>
              <w:widowControl w:val="0"/>
              <w:spacing w:before="120"/>
            </w:pPr>
          </w:p>
        </w:tc>
        <w:tc>
          <w:tcPr>
            <w:tcW w:w="542" w:type="pct"/>
            <w:shd w:val="clear" w:color="auto" w:fill="E5B8B7"/>
          </w:tcPr>
          <w:p w14:paraId="119D8362" w14:textId="77777777" w:rsidR="002349C3" w:rsidRPr="00986214" w:rsidRDefault="002349C3" w:rsidP="004D43C4">
            <w:pPr>
              <w:widowControl w:val="0"/>
              <w:spacing w:before="120"/>
            </w:pPr>
          </w:p>
        </w:tc>
      </w:tr>
      <w:tr w:rsidR="002349C3" w:rsidRPr="00986214" w14:paraId="3D758970"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26ABF2B"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3434C23E" w14:textId="77777777" w:rsidR="002349C3" w:rsidRPr="00986214" w:rsidRDefault="002349C3" w:rsidP="004D43C4">
            <w:pPr>
              <w:widowControl w:val="0"/>
              <w:spacing w:before="120"/>
              <w:rPr>
                <w:b/>
              </w:rPr>
            </w:pPr>
            <w:r w:rsidRPr="00986214">
              <w:rPr>
                <w:b/>
              </w:rPr>
              <w:t>Vận động tinh:</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670C9465"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68A5D8A8" w14:textId="77777777" w:rsidR="002349C3" w:rsidRPr="00986214" w:rsidRDefault="002349C3" w:rsidP="004D43C4">
            <w:pPr>
              <w:widowControl w:val="0"/>
              <w:spacing w:before="120"/>
            </w:pPr>
          </w:p>
        </w:tc>
      </w:tr>
      <w:tr w:rsidR="002349C3" w:rsidRPr="00986214" w14:paraId="47330743" w14:textId="77777777" w:rsidTr="004D43C4">
        <w:tc>
          <w:tcPr>
            <w:tcW w:w="238" w:type="pct"/>
          </w:tcPr>
          <w:p w14:paraId="61265072" w14:textId="77777777" w:rsidR="002349C3" w:rsidRPr="00986214" w:rsidRDefault="002349C3" w:rsidP="004D43C4">
            <w:pPr>
              <w:widowControl w:val="0"/>
              <w:spacing w:before="120"/>
            </w:pPr>
            <w:r w:rsidRPr="00986214">
              <w:t>7</w:t>
            </w:r>
          </w:p>
        </w:tc>
        <w:tc>
          <w:tcPr>
            <w:tcW w:w="3910" w:type="pct"/>
          </w:tcPr>
          <w:p w14:paraId="15E91F8D" w14:textId="77777777" w:rsidR="002349C3" w:rsidRPr="00986214" w:rsidRDefault="002349C3" w:rsidP="004D43C4">
            <w:pPr>
              <w:widowControl w:val="0"/>
              <w:spacing w:before="120"/>
            </w:pPr>
            <w:r w:rsidRPr="00986214">
              <w:t>Trẻ có biết dùng kéo để cắt giấy không?</w:t>
            </w:r>
          </w:p>
        </w:tc>
        <w:tc>
          <w:tcPr>
            <w:tcW w:w="309" w:type="pct"/>
            <w:shd w:val="clear" w:color="auto" w:fill="FFFFFF"/>
          </w:tcPr>
          <w:p w14:paraId="2B6C1A8C" w14:textId="77777777" w:rsidR="002349C3" w:rsidRPr="00986214" w:rsidRDefault="002349C3" w:rsidP="004D43C4">
            <w:pPr>
              <w:widowControl w:val="0"/>
              <w:spacing w:before="120"/>
            </w:pPr>
          </w:p>
        </w:tc>
        <w:tc>
          <w:tcPr>
            <w:tcW w:w="542" w:type="pct"/>
            <w:shd w:val="clear" w:color="auto" w:fill="E5B8B7"/>
          </w:tcPr>
          <w:p w14:paraId="6D433AC8" w14:textId="77777777" w:rsidR="002349C3" w:rsidRPr="00986214" w:rsidRDefault="002349C3" w:rsidP="004D43C4">
            <w:pPr>
              <w:widowControl w:val="0"/>
              <w:spacing w:before="120"/>
            </w:pPr>
          </w:p>
        </w:tc>
      </w:tr>
      <w:tr w:rsidR="002349C3" w:rsidRPr="00986214" w14:paraId="7492DE89" w14:textId="77777777" w:rsidTr="004D43C4">
        <w:tc>
          <w:tcPr>
            <w:tcW w:w="238" w:type="pct"/>
          </w:tcPr>
          <w:p w14:paraId="0BAA71E1" w14:textId="77777777" w:rsidR="002349C3" w:rsidRPr="00986214" w:rsidRDefault="002349C3" w:rsidP="004D43C4">
            <w:pPr>
              <w:widowControl w:val="0"/>
              <w:spacing w:before="120"/>
            </w:pPr>
            <w:r w:rsidRPr="00986214">
              <w:t>8</w:t>
            </w:r>
          </w:p>
        </w:tc>
        <w:tc>
          <w:tcPr>
            <w:tcW w:w="3910" w:type="pct"/>
          </w:tcPr>
          <w:p w14:paraId="24DF84BB" w14:textId="77777777" w:rsidR="002349C3" w:rsidRPr="00986214" w:rsidRDefault="002349C3" w:rsidP="004D43C4">
            <w:pPr>
              <w:widowControl w:val="0"/>
              <w:spacing w:before="120"/>
            </w:pPr>
            <w:r w:rsidRPr="00986214">
              <w:t>Trẻ có biết vẽ hình vuông, hình tròn, dấu cộng không?</w:t>
            </w:r>
          </w:p>
        </w:tc>
        <w:tc>
          <w:tcPr>
            <w:tcW w:w="309" w:type="pct"/>
            <w:shd w:val="clear" w:color="auto" w:fill="FFFFFF"/>
          </w:tcPr>
          <w:p w14:paraId="2DF3B20E" w14:textId="77777777" w:rsidR="002349C3" w:rsidRPr="00986214" w:rsidRDefault="002349C3" w:rsidP="004D43C4">
            <w:pPr>
              <w:widowControl w:val="0"/>
              <w:spacing w:before="120"/>
            </w:pPr>
          </w:p>
        </w:tc>
        <w:tc>
          <w:tcPr>
            <w:tcW w:w="542" w:type="pct"/>
            <w:shd w:val="clear" w:color="auto" w:fill="E5B8B7"/>
          </w:tcPr>
          <w:p w14:paraId="79029ECC" w14:textId="77777777" w:rsidR="002349C3" w:rsidRPr="00986214" w:rsidRDefault="002349C3" w:rsidP="004D43C4">
            <w:pPr>
              <w:widowControl w:val="0"/>
              <w:spacing w:before="120"/>
            </w:pPr>
          </w:p>
        </w:tc>
      </w:tr>
      <w:tr w:rsidR="002349C3" w:rsidRPr="00986214" w14:paraId="0EA9D6D4" w14:textId="77777777" w:rsidTr="004D43C4">
        <w:tc>
          <w:tcPr>
            <w:tcW w:w="238" w:type="pct"/>
          </w:tcPr>
          <w:p w14:paraId="4170134C" w14:textId="77777777" w:rsidR="002349C3" w:rsidRPr="00986214" w:rsidRDefault="002349C3" w:rsidP="004D43C4">
            <w:pPr>
              <w:widowControl w:val="0"/>
              <w:spacing w:before="120"/>
            </w:pPr>
            <w:r w:rsidRPr="00986214">
              <w:t>9</w:t>
            </w:r>
          </w:p>
        </w:tc>
        <w:tc>
          <w:tcPr>
            <w:tcW w:w="3910" w:type="pct"/>
          </w:tcPr>
          <w:p w14:paraId="03A1293F" w14:textId="77777777" w:rsidR="002349C3" w:rsidRPr="00986214" w:rsidRDefault="002349C3" w:rsidP="004D43C4">
            <w:pPr>
              <w:widowControl w:val="0"/>
              <w:spacing w:before="120"/>
            </w:pPr>
            <w:r w:rsidRPr="00986214">
              <w:t>Trẻ có biết vẽ người gồm ba bộ phận không?</w:t>
            </w:r>
          </w:p>
        </w:tc>
        <w:tc>
          <w:tcPr>
            <w:tcW w:w="309" w:type="pct"/>
            <w:shd w:val="clear" w:color="auto" w:fill="FFFFFF"/>
          </w:tcPr>
          <w:p w14:paraId="58B8192C" w14:textId="77777777" w:rsidR="002349C3" w:rsidRPr="00986214" w:rsidRDefault="002349C3" w:rsidP="004D43C4">
            <w:pPr>
              <w:widowControl w:val="0"/>
              <w:spacing w:before="120"/>
            </w:pPr>
          </w:p>
        </w:tc>
        <w:tc>
          <w:tcPr>
            <w:tcW w:w="542" w:type="pct"/>
            <w:shd w:val="clear" w:color="auto" w:fill="E5B8B7"/>
          </w:tcPr>
          <w:p w14:paraId="29AA8B2C" w14:textId="77777777" w:rsidR="002349C3" w:rsidRPr="00986214" w:rsidRDefault="002349C3" w:rsidP="004D43C4">
            <w:pPr>
              <w:widowControl w:val="0"/>
              <w:spacing w:before="120"/>
            </w:pPr>
          </w:p>
        </w:tc>
      </w:tr>
      <w:tr w:rsidR="002349C3" w:rsidRPr="00986214" w14:paraId="5D582BC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4A32D34"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2309E17C" w14:textId="77777777" w:rsidR="002349C3" w:rsidRPr="00986214" w:rsidRDefault="002349C3" w:rsidP="004D43C4">
            <w:pPr>
              <w:widowControl w:val="0"/>
              <w:spacing w:before="120"/>
              <w:rPr>
                <w:b/>
              </w:rPr>
            </w:pPr>
            <w:r w:rsidRPr="00986214">
              <w:rPr>
                <w:b/>
              </w:rPr>
              <w:t>Bắt chước và học:</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4D1C115C"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48D2E2EB" w14:textId="77777777" w:rsidR="002349C3" w:rsidRPr="00986214" w:rsidRDefault="002349C3" w:rsidP="004D43C4">
            <w:pPr>
              <w:widowControl w:val="0"/>
              <w:spacing w:before="120"/>
            </w:pPr>
          </w:p>
        </w:tc>
      </w:tr>
      <w:tr w:rsidR="002349C3" w:rsidRPr="00986214" w14:paraId="5F9DB53F" w14:textId="77777777" w:rsidTr="004D43C4">
        <w:tc>
          <w:tcPr>
            <w:tcW w:w="238" w:type="pct"/>
          </w:tcPr>
          <w:p w14:paraId="1A958742" w14:textId="77777777" w:rsidR="002349C3" w:rsidRPr="00986214" w:rsidRDefault="002349C3" w:rsidP="004D43C4">
            <w:pPr>
              <w:widowControl w:val="0"/>
              <w:spacing w:before="120"/>
            </w:pPr>
            <w:r w:rsidRPr="00986214">
              <w:t>10</w:t>
            </w:r>
          </w:p>
        </w:tc>
        <w:tc>
          <w:tcPr>
            <w:tcW w:w="3910" w:type="pct"/>
          </w:tcPr>
          <w:p w14:paraId="7572A765" w14:textId="77777777" w:rsidR="002349C3" w:rsidRPr="00986214" w:rsidRDefault="002349C3" w:rsidP="004D43C4">
            <w:pPr>
              <w:widowControl w:val="0"/>
              <w:spacing w:before="120"/>
            </w:pPr>
            <w:r w:rsidRPr="00986214">
              <w:t xml:space="preserve">Trẻ có biết phân biệt về kích thước không? </w:t>
            </w:r>
            <w:r w:rsidRPr="00986214">
              <w:rPr>
                <w:i/>
              </w:rPr>
              <w:t>VD: Chỉ vào vật nhỏ hơn</w:t>
            </w:r>
          </w:p>
        </w:tc>
        <w:tc>
          <w:tcPr>
            <w:tcW w:w="309" w:type="pct"/>
            <w:shd w:val="clear" w:color="auto" w:fill="FFFFFF"/>
          </w:tcPr>
          <w:p w14:paraId="4A8CC547" w14:textId="77777777" w:rsidR="002349C3" w:rsidRPr="00986214" w:rsidRDefault="002349C3" w:rsidP="004D43C4">
            <w:pPr>
              <w:widowControl w:val="0"/>
              <w:spacing w:before="120"/>
            </w:pPr>
          </w:p>
        </w:tc>
        <w:tc>
          <w:tcPr>
            <w:tcW w:w="542" w:type="pct"/>
            <w:shd w:val="clear" w:color="auto" w:fill="E5B8B7"/>
          </w:tcPr>
          <w:p w14:paraId="15790ABD" w14:textId="77777777" w:rsidR="002349C3" w:rsidRPr="00986214" w:rsidRDefault="002349C3" w:rsidP="004D43C4">
            <w:pPr>
              <w:widowControl w:val="0"/>
              <w:spacing w:before="120"/>
            </w:pPr>
          </w:p>
        </w:tc>
      </w:tr>
      <w:tr w:rsidR="002349C3" w:rsidRPr="00986214" w14:paraId="527C0E09" w14:textId="77777777" w:rsidTr="004D43C4">
        <w:tc>
          <w:tcPr>
            <w:tcW w:w="238" w:type="pct"/>
            <w:tcBorders>
              <w:top w:val="single" w:sz="4" w:space="0" w:color="000000"/>
              <w:left w:val="single" w:sz="4" w:space="0" w:color="000000"/>
              <w:bottom w:val="single" w:sz="4" w:space="0" w:color="000000"/>
              <w:right w:val="single" w:sz="4" w:space="0" w:color="000000"/>
            </w:tcBorders>
          </w:tcPr>
          <w:p w14:paraId="403F21C1" w14:textId="77777777" w:rsidR="002349C3" w:rsidRPr="00986214" w:rsidRDefault="002349C3" w:rsidP="004D43C4">
            <w:pPr>
              <w:widowControl w:val="0"/>
              <w:spacing w:before="120"/>
            </w:pPr>
            <w:r w:rsidRPr="00986214">
              <w:t>11</w:t>
            </w:r>
          </w:p>
        </w:tc>
        <w:tc>
          <w:tcPr>
            <w:tcW w:w="3910" w:type="pct"/>
            <w:tcBorders>
              <w:top w:val="single" w:sz="4" w:space="0" w:color="000000"/>
              <w:left w:val="single" w:sz="4" w:space="0" w:color="000000"/>
              <w:bottom w:val="single" w:sz="4" w:space="0" w:color="000000"/>
              <w:right w:val="single" w:sz="4" w:space="0" w:color="000000"/>
            </w:tcBorders>
          </w:tcPr>
          <w:p w14:paraId="50FECA38" w14:textId="77777777" w:rsidR="002349C3" w:rsidRPr="00986214" w:rsidRDefault="002349C3" w:rsidP="004D43C4">
            <w:pPr>
              <w:widowControl w:val="0"/>
              <w:spacing w:before="120"/>
            </w:pPr>
            <w:r w:rsidRPr="00986214">
              <w:t>Trẻ có phân biệt “trên, dưới, giữa” không?</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59A0AFC4"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0483E1DA" w14:textId="77777777" w:rsidR="002349C3" w:rsidRPr="00986214" w:rsidRDefault="002349C3" w:rsidP="004D43C4">
            <w:pPr>
              <w:widowControl w:val="0"/>
              <w:spacing w:before="120"/>
            </w:pPr>
          </w:p>
        </w:tc>
      </w:tr>
      <w:tr w:rsidR="002349C3" w:rsidRPr="00986214" w14:paraId="4F0EBC4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C333EB1" w14:textId="77777777" w:rsidR="002349C3" w:rsidRPr="00986214" w:rsidRDefault="002349C3" w:rsidP="004D43C4">
            <w:pPr>
              <w:widowControl w:val="0"/>
              <w:spacing w:before="120"/>
            </w:pPr>
            <w:r w:rsidRPr="00986214">
              <w:t>12</w:t>
            </w:r>
          </w:p>
        </w:tc>
        <w:tc>
          <w:tcPr>
            <w:tcW w:w="3910" w:type="pct"/>
            <w:tcBorders>
              <w:top w:val="single" w:sz="4" w:space="0" w:color="000000"/>
              <w:left w:val="single" w:sz="4" w:space="0" w:color="000000"/>
              <w:bottom w:val="single" w:sz="4" w:space="0" w:color="000000"/>
              <w:right w:val="single" w:sz="4" w:space="0" w:color="000000"/>
            </w:tcBorders>
          </w:tcPr>
          <w:p w14:paraId="54F8FAD2" w14:textId="77777777" w:rsidR="002349C3" w:rsidRPr="00986214" w:rsidRDefault="002349C3" w:rsidP="004D43C4">
            <w:pPr>
              <w:widowControl w:val="0"/>
              <w:spacing w:before="120"/>
            </w:pPr>
            <w:r w:rsidRPr="00986214">
              <w:t>Trẻ có phân biệt được năm màu khác nhau không?</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6EBB2121"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1BF2DCD6" w14:textId="77777777" w:rsidR="002349C3" w:rsidRPr="00986214" w:rsidRDefault="002349C3" w:rsidP="004D43C4">
            <w:pPr>
              <w:widowControl w:val="0"/>
              <w:spacing w:before="120"/>
            </w:pPr>
          </w:p>
        </w:tc>
      </w:tr>
      <w:tr w:rsidR="002349C3" w:rsidRPr="00986214" w14:paraId="5F49D413"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35AEFE1"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52B141A9" w14:textId="77777777" w:rsidR="002349C3" w:rsidRPr="00986214" w:rsidRDefault="002349C3" w:rsidP="004D43C4">
            <w:pPr>
              <w:widowControl w:val="0"/>
              <w:spacing w:before="120"/>
              <w:rPr>
                <w:b/>
              </w:rPr>
            </w:pPr>
            <w:r w:rsidRPr="00986214">
              <w:rPr>
                <w:b/>
              </w:rPr>
              <w:t>Cá nhân- Xã hội:</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7530CFB3"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6C9D0807" w14:textId="77777777" w:rsidR="002349C3" w:rsidRPr="00986214" w:rsidRDefault="002349C3" w:rsidP="004D43C4">
            <w:pPr>
              <w:widowControl w:val="0"/>
              <w:spacing w:before="120"/>
            </w:pPr>
          </w:p>
        </w:tc>
      </w:tr>
      <w:tr w:rsidR="002349C3" w:rsidRPr="00986214" w14:paraId="75D8B1F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E59CD85" w14:textId="77777777" w:rsidR="002349C3" w:rsidRPr="00986214" w:rsidRDefault="002349C3" w:rsidP="004D43C4">
            <w:pPr>
              <w:widowControl w:val="0"/>
              <w:spacing w:before="120"/>
            </w:pPr>
            <w:r w:rsidRPr="00986214">
              <w:t>13</w:t>
            </w:r>
          </w:p>
        </w:tc>
        <w:tc>
          <w:tcPr>
            <w:tcW w:w="3910" w:type="pct"/>
            <w:tcBorders>
              <w:top w:val="single" w:sz="4" w:space="0" w:color="000000"/>
              <w:left w:val="single" w:sz="4" w:space="0" w:color="000000"/>
              <w:bottom w:val="single" w:sz="4" w:space="0" w:color="000000"/>
              <w:right w:val="single" w:sz="4" w:space="0" w:color="000000"/>
            </w:tcBorders>
          </w:tcPr>
          <w:p w14:paraId="462E4161" w14:textId="77777777" w:rsidR="002349C3" w:rsidRPr="00986214" w:rsidRDefault="002349C3" w:rsidP="004D43C4">
            <w:pPr>
              <w:widowControl w:val="0"/>
              <w:spacing w:before="120"/>
            </w:pPr>
            <w:r w:rsidRPr="00986214">
              <w:t>Trẻ có biết tự rửa mặt, đánh răng không?</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778F0CD0"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45EB7AF4" w14:textId="77777777" w:rsidR="002349C3" w:rsidRPr="00986214" w:rsidRDefault="002349C3" w:rsidP="004D43C4">
            <w:pPr>
              <w:widowControl w:val="0"/>
              <w:spacing w:before="120"/>
            </w:pPr>
          </w:p>
        </w:tc>
      </w:tr>
      <w:tr w:rsidR="002349C3" w:rsidRPr="00986214" w14:paraId="66B2D061"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5311E77" w14:textId="77777777" w:rsidR="002349C3" w:rsidRPr="00986214" w:rsidRDefault="002349C3" w:rsidP="004D43C4">
            <w:pPr>
              <w:widowControl w:val="0"/>
              <w:spacing w:before="120"/>
            </w:pPr>
            <w:r w:rsidRPr="00986214">
              <w:t>14</w:t>
            </w:r>
          </w:p>
        </w:tc>
        <w:tc>
          <w:tcPr>
            <w:tcW w:w="3910" w:type="pct"/>
            <w:tcBorders>
              <w:top w:val="single" w:sz="4" w:space="0" w:color="000000"/>
              <w:left w:val="single" w:sz="4" w:space="0" w:color="000000"/>
              <w:bottom w:val="single" w:sz="4" w:space="0" w:color="000000"/>
              <w:right w:val="single" w:sz="4" w:space="0" w:color="000000"/>
            </w:tcBorders>
          </w:tcPr>
          <w:p w14:paraId="186A6FE8" w14:textId="77777777" w:rsidR="002349C3" w:rsidRPr="00986214" w:rsidRDefault="002349C3" w:rsidP="004D43C4">
            <w:pPr>
              <w:widowControl w:val="0"/>
              <w:spacing w:before="120"/>
            </w:pPr>
            <w:r w:rsidRPr="00986214">
              <w:t>Trẻ có biết tự mình mặc và cởi quần áo không?</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4653E55B"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1B92B83E" w14:textId="77777777" w:rsidR="002349C3" w:rsidRPr="00986214" w:rsidRDefault="002349C3" w:rsidP="004D43C4">
            <w:pPr>
              <w:widowControl w:val="0"/>
              <w:spacing w:before="120"/>
            </w:pPr>
          </w:p>
        </w:tc>
      </w:tr>
      <w:tr w:rsidR="002349C3" w:rsidRPr="00986214" w14:paraId="60AB4CF3"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4F0F95E" w14:textId="77777777" w:rsidR="002349C3" w:rsidRPr="00986214" w:rsidRDefault="002349C3" w:rsidP="004D43C4">
            <w:pPr>
              <w:widowControl w:val="0"/>
              <w:spacing w:before="120"/>
            </w:pPr>
            <w:r w:rsidRPr="00986214">
              <w:t>15</w:t>
            </w:r>
          </w:p>
        </w:tc>
        <w:tc>
          <w:tcPr>
            <w:tcW w:w="3910" w:type="pct"/>
            <w:tcBorders>
              <w:top w:val="single" w:sz="4" w:space="0" w:color="000000"/>
              <w:left w:val="single" w:sz="4" w:space="0" w:color="000000"/>
              <w:bottom w:val="single" w:sz="4" w:space="0" w:color="000000"/>
              <w:right w:val="single" w:sz="4" w:space="0" w:color="000000"/>
            </w:tcBorders>
          </w:tcPr>
          <w:p w14:paraId="5B9B8D13" w14:textId="77777777" w:rsidR="002349C3" w:rsidRPr="00986214" w:rsidRDefault="002349C3" w:rsidP="004D43C4">
            <w:pPr>
              <w:widowControl w:val="0"/>
              <w:spacing w:before="120"/>
            </w:pPr>
            <w:r w:rsidRPr="00986214">
              <w:t xml:space="preserve">Trẻ có biết kể tên ít nhất 2 bạn của mình không? </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797FEA8A"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E5B8B7"/>
          </w:tcPr>
          <w:p w14:paraId="3B55ABC4" w14:textId="77777777" w:rsidR="002349C3" w:rsidRPr="00986214" w:rsidRDefault="002349C3" w:rsidP="004D43C4">
            <w:pPr>
              <w:widowControl w:val="0"/>
              <w:spacing w:before="120"/>
            </w:pPr>
          </w:p>
        </w:tc>
      </w:tr>
      <w:tr w:rsidR="002349C3" w:rsidRPr="00986214" w14:paraId="77FFDD0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6B402CF" w14:textId="77777777" w:rsidR="002349C3" w:rsidRPr="00986214" w:rsidRDefault="002349C3" w:rsidP="004D43C4">
            <w:pPr>
              <w:widowControl w:val="0"/>
              <w:spacing w:before="120"/>
            </w:pPr>
          </w:p>
        </w:tc>
        <w:tc>
          <w:tcPr>
            <w:tcW w:w="3910" w:type="pct"/>
            <w:tcBorders>
              <w:top w:val="single" w:sz="4" w:space="0" w:color="000000"/>
              <w:left w:val="single" w:sz="4" w:space="0" w:color="000000"/>
              <w:bottom w:val="single" w:sz="4" w:space="0" w:color="000000"/>
              <w:right w:val="single" w:sz="4" w:space="0" w:color="000000"/>
            </w:tcBorders>
          </w:tcPr>
          <w:p w14:paraId="62DC94B1" w14:textId="77777777" w:rsidR="002349C3" w:rsidRPr="00986214" w:rsidRDefault="002349C3" w:rsidP="004D43C4">
            <w:pPr>
              <w:widowControl w:val="0"/>
              <w:spacing w:before="120"/>
              <w:rPr>
                <w:b/>
              </w:rPr>
            </w:pPr>
            <w:r w:rsidRPr="00986214">
              <w:rPr>
                <w:b/>
              </w:rPr>
              <w:t>Các dấu hiệu chung:</w:t>
            </w:r>
          </w:p>
        </w:tc>
        <w:tc>
          <w:tcPr>
            <w:tcW w:w="309" w:type="pct"/>
            <w:tcBorders>
              <w:top w:val="single" w:sz="4" w:space="0" w:color="000000"/>
              <w:left w:val="single" w:sz="4" w:space="0" w:color="000000"/>
              <w:bottom w:val="single" w:sz="4" w:space="0" w:color="000000"/>
              <w:right w:val="single" w:sz="4" w:space="0" w:color="000000"/>
            </w:tcBorders>
            <w:shd w:val="clear" w:color="auto" w:fill="FFFFFF"/>
          </w:tcPr>
          <w:p w14:paraId="43412DCE"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36871A11" w14:textId="77777777" w:rsidR="002349C3" w:rsidRPr="00986214" w:rsidRDefault="002349C3" w:rsidP="004D43C4">
            <w:pPr>
              <w:widowControl w:val="0"/>
              <w:spacing w:before="120"/>
            </w:pPr>
          </w:p>
        </w:tc>
      </w:tr>
      <w:tr w:rsidR="002349C3" w:rsidRPr="00986214" w14:paraId="24A1B3A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DCF7A76" w14:textId="77777777" w:rsidR="002349C3" w:rsidRPr="00986214" w:rsidRDefault="002349C3" w:rsidP="004D43C4">
            <w:pPr>
              <w:widowControl w:val="0"/>
              <w:spacing w:before="120"/>
            </w:pPr>
            <w:r w:rsidRPr="00986214">
              <w:t>16</w:t>
            </w:r>
          </w:p>
        </w:tc>
        <w:tc>
          <w:tcPr>
            <w:tcW w:w="3910" w:type="pct"/>
            <w:tcBorders>
              <w:top w:val="single" w:sz="4" w:space="0" w:color="000000"/>
              <w:left w:val="single" w:sz="4" w:space="0" w:color="000000"/>
              <w:bottom w:val="single" w:sz="4" w:space="0" w:color="000000"/>
              <w:right w:val="single" w:sz="4" w:space="0" w:color="000000"/>
            </w:tcBorders>
          </w:tcPr>
          <w:p w14:paraId="0B99D2C4" w14:textId="77777777" w:rsidR="002349C3" w:rsidRPr="00986214" w:rsidRDefault="002349C3" w:rsidP="004D43C4">
            <w:pPr>
              <w:widowControl w:val="0"/>
              <w:spacing w:before="120"/>
            </w:pPr>
            <w:r w:rsidRPr="00986214">
              <w:t>Trẻ có khi nào bị co giật/ ngất xỉu không?</w:t>
            </w:r>
          </w:p>
        </w:tc>
        <w:tc>
          <w:tcPr>
            <w:tcW w:w="309" w:type="pct"/>
            <w:tcBorders>
              <w:top w:val="single" w:sz="4" w:space="0" w:color="000000"/>
              <w:left w:val="single" w:sz="4" w:space="0" w:color="000000"/>
              <w:bottom w:val="single" w:sz="4" w:space="0" w:color="000000"/>
              <w:right w:val="single" w:sz="4" w:space="0" w:color="000000"/>
            </w:tcBorders>
            <w:shd w:val="clear" w:color="auto" w:fill="E5B8B7"/>
          </w:tcPr>
          <w:p w14:paraId="27377123"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14FC0D94" w14:textId="77777777" w:rsidR="002349C3" w:rsidRPr="00986214" w:rsidRDefault="002349C3" w:rsidP="004D43C4">
            <w:pPr>
              <w:widowControl w:val="0"/>
              <w:spacing w:before="120"/>
            </w:pPr>
          </w:p>
        </w:tc>
      </w:tr>
      <w:tr w:rsidR="002349C3" w:rsidRPr="00986214" w14:paraId="67CBE1A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A75825A" w14:textId="77777777" w:rsidR="002349C3" w:rsidRPr="00986214" w:rsidRDefault="002349C3" w:rsidP="004D43C4">
            <w:pPr>
              <w:widowControl w:val="0"/>
              <w:spacing w:before="120"/>
            </w:pPr>
            <w:r w:rsidRPr="00986214">
              <w:t>17</w:t>
            </w:r>
          </w:p>
        </w:tc>
        <w:tc>
          <w:tcPr>
            <w:tcW w:w="3910" w:type="pct"/>
            <w:tcBorders>
              <w:top w:val="single" w:sz="4" w:space="0" w:color="000000"/>
              <w:left w:val="single" w:sz="4" w:space="0" w:color="000000"/>
              <w:bottom w:val="single" w:sz="4" w:space="0" w:color="000000"/>
              <w:right w:val="single" w:sz="4" w:space="0" w:color="000000"/>
            </w:tcBorders>
          </w:tcPr>
          <w:p w14:paraId="3916A67D" w14:textId="77777777" w:rsidR="002349C3" w:rsidRPr="00986214" w:rsidRDefault="002349C3" w:rsidP="004D43C4">
            <w:pPr>
              <w:widowControl w:val="0"/>
              <w:spacing w:before="120"/>
            </w:pPr>
            <w:r w:rsidRPr="00986214">
              <w:t>Trẻ có bất thường ở cổ, cột sống, thân mình, tay chân không?</w:t>
            </w:r>
          </w:p>
        </w:tc>
        <w:tc>
          <w:tcPr>
            <w:tcW w:w="309" w:type="pct"/>
            <w:tcBorders>
              <w:top w:val="single" w:sz="4" w:space="0" w:color="000000"/>
              <w:left w:val="single" w:sz="4" w:space="0" w:color="000000"/>
              <w:bottom w:val="single" w:sz="4" w:space="0" w:color="000000"/>
              <w:right w:val="single" w:sz="4" w:space="0" w:color="000000"/>
            </w:tcBorders>
            <w:shd w:val="clear" w:color="auto" w:fill="E5B8B7"/>
          </w:tcPr>
          <w:p w14:paraId="34FDE38D"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0B0F5F68" w14:textId="77777777" w:rsidR="002349C3" w:rsidRPr="00986214" w:rsidRDefault="002349C3" w:rsidP="004D43C4">
            <w:pPr>
              <w:widowControl w:val="0"/>
              <w:spacing w:before="120"/>
            </w:pPr>
          </w:p>
        </w:tc>
      </w:tr>
      <w:tr w:rsidR="002349C3" w:rsidRPr="00986214" w14:paraId="1823455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39DECAA" w14:textId="77777777" w:rsidR="002349C3" w:rsidRPr="00986214" w:rsidRDefault="002349C3" w:rsidP="004D43C4">
            <w:pPr>
              <w:widowControl w:val="0"/>
              <w:spacing w:before="120"/>
            </w:pPr>
            <w:r w:rsidRPr="00986214">
              <w:t>18</w:t>
            </w:r>
          </w:p>
        </w:tc>
        <w:tc>
          <w:tcPr>
            <w:tcW w:w="3910" w:type="pct"/>
            <w:tcBorders>
              <w:top w:val="single" w:sz="4" w:space="0" w:color="000000"/>
              <w:left w:val="single" w:sz="4" w:space="0" w:color="000000"/>
              <w:bottom w:val="single" w:sz="4" w:space="0" w:color="000000"/>
              <w:right w:val="single" w:sz="4" w:space="0" w:color="000000"/>
            </w:tcBorders>
          </w:tcPr>
          <w:p w14:paraId="2C8CF36D" w14:textId="77777777" w:rsidR="002349C3" w:rsidRPr="00986214" w:rsidRDefault="002349C3" w:rsidP="004D43C4">
            <w:pPr>
              <w:widowControl w:val="0"/>
              <w:spacing w:before="120"/>
            </w:pPr>
            <w:r w:rsidRPr="00986214">
              <w:t>Trẻ có bất thường ở tai, bệnh về tai hoặc nghe kém không?</w:t>
            </w:r>
          </w:p>
        </w:tc>
        <w:tc>
          <w:tcPr>
            <w:tcW w:w="309" w:type="pct"/>
            <w:tcBorders>
              <w:top w:val="single" w:sz="4" w:space="0" w:color="000000"/>
              <w:left w:val="single" w:sz="4" w:space="0" w:color="000000"/>
              <w:bottom w:val="single" w:sz="4" w:space="0" w:color="000000"/>
              <w:right w:val="single" w:sz="4" w:space="0" w:color="000000"/>
            </w:tcBorders>
            <w:shd w:val="clear" w:color="auto" w:fill="E5B8B7"/>
          </w:tcPr>
          <w:p w14:paraId="366362E2"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1DD53A1E" w14:textId="77777777" w:rsidR="002349C3" w:rsidRPr="00986214" w:rsidRDefault="002349C3" w:rsidP="004D43C4">
            <w:pPr>
              <w:widowControl w:val="0"/>
              <w:spacing w:before="120"/>
            </w:pPr>
          </w:p>
        </w:tc>
      </w:tr>
      <w:tr w:rsidR="002349C3" w:rsidRPr="00986214" w14:paraId="22AA27A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C2846DE" w14:textId="77777777" w:rsidR="002349C3" w:rsidRPr="00986214" w:rsidRDefault="002349C3" w:rsidP="004D43C4">
            <w:pPr>
              <w:widowControl w:val="0"/>
              <w:spacing w:before="120"/>
            </w:pPr>
            <w:r w:rsidRPr="00986214">
              <w:t>19</w:t>
            </w:r>
          </w:p>
        </w:tc>
        <w:tc>
          <w:tcPr>
            <w:tcW w:w="3910" w:type="pct"/>
            <w:tcBorders>
              <w:top w:val="single" w:sz="4" w:space="0" w:color="000000"/>
              <w:left w:val="single" w:sz="4" w:space="0" w:color="000000"/>
              <w:bottom w:val="single" w:sz="4" w:space="0" w:color="000000"/>
              <w:right w:val="single" w:sz="4" w:space="0" w:color="000000"/>
            </w:tcBorders>
          </w:tcPr>
          <w:p w14:paraId="50337CD4" w14:textId="77777777" w:rsidR="002349C3" w:rsidRPr="00986214" w:rsidRDefault="002349C3" w:rsidP="004D43C4">
            <w:pPr>
              <w:widowControl w:val="0"/>
              <w:spacing w:before="120"/>
            </w:pPr>
            <w:r w:rsidRPr="00986214">
              <w:t>Trẻ có bất thường ở mắt hoặc nhìn kém không?</w:t>
            </w:r>
          </w:p>
        </w:tc>
        <w:tc>
          <w:tcPr>
            <w:tcW w:w="309" w:type="pct"/>
            <w:tcBorders>
              <w:top w:val="single" w:sz="4" w:space="0" w:color="000000"/>
              <w:left w:val="single" w:sz="4" w:space="0" w:color="000000"/>
              <w:bottom w:val="single" w:sz="4" w:space="0" w:color="000000"/>
              <w:right w:val="single" w:sz="4" w:space="0" w:color="000000"/>
            </w:tcBorders>
            <w:shd w:val="clear" w:color="auto" w:fill="E5B8B7"/>
          </w:tcPr>
          <w:p w14:paraId="6248A41C"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17CCB0DF" w14:textId="77777777" w:rsidR="002349C3" w:rsidRPr="00986214" w:rsidRDefault="002349C3" w:rsidP="004D43C4">
            <w:pPr>
              <w:widowControl w:val="0"/>
              <w:spacing w:before="120"/>
            </w:pPr>
          </w:p>
        </w:tc>
      </w:tr>
      <w:tr w:rsidR="002349C3" w:rsidRPr="00986214" w14:paraId="61E3652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4C077A0" w14:textId="77777777" w:rsidR="002349C3" w:rsidRPr="00986214" w:rsidRDefault="002349C3" w:rsidP="004D43C4">
            <w:pPr>
              <w:widowControl w:val="0"/>
              <w:spacing w:before="120"/>
            </w:pPr>
            <w:r w:rsidRPr="00986214">
              <w:t>20</w:t>
            </w:r>
          </w:p>
        </w:tc>
        <w:tc>
          <w:tcPr>
            <w:tcW w:w="3910" w:type="pct"/>
            <w:tcBorders>
              <w:top w:val="single" w:sz="4" w:space="0" w:color="000000"/>
              <w:left w:val="single" w:sz="4" w:space="0" w:color="000000"/>
              <w:bottom w:val="single" w:sz="4" w:space="0" w:color="000000"/>
              <w:right w:val="single" w:sz="4" w:space="0" w:color="000000"/>
            </w:tcBorders>
          </w:tcPr>
          <w:p w14:paraId="16BA3149" w14:textId="77777777" w:rsidR="002349C3" w:rsidRPr="00986214" w:rsidRDefault="002349C3" w:rsidP="004D43C4">
            <w:pPr>
              <w:widowControl w:val="0"/>
              <w:spacing w:before="120"/>
            </w:pPr>
            <w:r w:rsidRPr="00986214">
              <w:t xml:space="preserve">Trẻ có các bất thường nào khác không? </w:t>
            </w:r>
            <w:r w:rsidRPr="00986214">
              <w:rPr>
                <w:i/>
              </w:rPr>
              <w:t>VD: mặt, môi/ hàm ếch,…</w:t>
            </w:r>
          </w:p>
        </w:tc>
        <w:tc>
          <w:tcPr>
            <w:tcW w:w="309" w:type="pct"/>
            <w:tcBorders>
              <w:top w:val="single" w:sz="4" w:space="0" w:color="000000"/>
              <w:left w:val="single" w:sz="4" w:space="0" w:color="000000"/>
              <w:bottom w:val="single" w:sz="4" w:space="0" w:color="000000"/>
              <w:right w:val="single" w:sz="4" w:space="0" w:color="000000"/>
            </w:tcBorders>
            <w:shd w:val="clear" w:color="auto" w:fill="E5B8B7"/>
          </w:tcPr>
          <w:p w14:paraId="00017040" w14:textId="77777777" w:rsidR="002349C3" w:rsidRPr="00986214" w:rsidRDefault="002349C3" w:rsidP="004D43C4">
            <w:pPr>
              <w:widowControl w:val="0"/>
              <w:spacing w:before="120"/>
            </w:pPr>
          </w:p>
        </w:tc>
        <w:tc>
          <w:tcPr>
            <w:tcW w:w="542" w:type="pct"/>
            <w:tcBorders>
              <w:top w:val="single" w:sz="4" w:space="0" w:color="000000"/>
              <w:left w:val="single" w:sz="4" w:space="0" w:color="000000"/>
              <w:bottom w:val="single" w:sz="4" w:space="0" w:color="000000"/>
              <w:right w:val="single" w:sz="4" w:space="0" w:color="000000"/>
            </w:tcBorders>
            <w:shd w:val="clear" w:color="auto" w:fill="FFFFFF"/>
          </w:tcPr>
          <w:p w14:paraId="523BF99A" w14:textId="77777777" w:rsidR="002349C3" w:rsidRPr="00986214" w:rsidRDefault="002349C3" w:rsidP="004D43C4">
            <w:pPr>
              <w:widowControl w:val="0"/>
              <w:spacing w:before="120"/>
            </w:pPr>
          </w:p>
        </w:tc>
      </w:tr>
    </w:tbl>
    <w:p w14:paraId="7D238643" w14:textId="2A4D47CA" w:rsidR="002349C3" w:rsidRPr="001B4450" w:rsidRDefault="002349C3" w:rsidP="004D43C4">
      <w:pPr>
        <w:widowControl w:val="0"/>
        <w:spacing w:before="120" w:after="60"/>
        <w:rPr>
          <w:i/>
          <w:sz w:val="26"/>
          <w:szCs w:val="26"/>
        </w:rPr>
      </w:pPr>
      <w:r w:rsidRPr="001B4450">
        <w:rPr>
          <w:b/>
          <w:i/>
          <w:sz w:val="26"/>
          <w:szCs w:val="26"/>
        </w:rPr>
        <w:t>Đánh giá:</w:t>
      </w:r>
      <w:r w:rsidRPr="001B4450">
        <w:rPr>
          <w:i/>
          <w:sz w:val="26"/>
          <w:szCs w:val="26"/>
        </w:rPr>
        <w:t xml:space="preserve"> </w:t>
      </w:r>
    </w:p>
    <w:p w14:paraId="56E2BDF0" w14:textId="77777777" w:rsidR="002349C3" w:rsidRPr="001B4450" w:rsidRDefault="002349C3" w:rsidP="004D43C4">
      <w:pPr>
        <w:widowControl w:val="0"/>
        <w:spacing w:before="120" w:after="60"/>
        <w:ind w:firstLine="567"/>
        <w:rPr>
          <w:i/>
          <w:sz w:val="26"/>
          <w:szCs w:val="26"/>
        </w:rPr>
      </w:pPr>
      <w:r w:rsidRPr="001B4450">
        <w:rPr>
          <w:i/>
          <w:sz w:val="26"/>
          <w:szCs w:val="26"/>
        </w:rPr>
        <w:lastRenderedPageBreak/>
        <w:t>Trẻ nghi ngờ có rối loạn phát triển khi:</w:t>
      </w:r>
    </w:p>
    <w:p w14:paraId="539D74EE"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5A9BB902"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231566CF"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0715C7F4" w14:textId="77777777" w:rsidR="00986214" w:rsidRPr="001B4450" w:rsidRDefault="00986214"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69A48A52" w14:textId="77777777" w:rsidR="00986214" w:rsidRPr="001B4450" w:rsidRDefault="00986214"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685B4BD8" w14:textId="77777777" w:rsidR="00986214" w:rsidRDefault="00986214" w:rsidP="004D43C4">
      <w:pPr>
        <w:widowControl w:val="0"/>
        <w:spacing w:before="120" w:after="60"/>
        <w:ind w:firstLine="567"/>
        <w:rPr>
          <w:bCs/>
          <w:sz w:val="26"/>
          <w:szCs w:val="26"/>
          <w:lang w:val="vi-VN"/>
        </w:rPr>
      </w:pPr>
    </w:p>
    <w:p w14:paraId="1179986E" w14:textId="77777777" w:rsidR="00986214" w:rsidRDefault="00986214" w:rsidP="004D43C4">
      <w:pPr>
        <w:widowControl w:val="0"/>
        <w:spacing w:before="120" w:after="60"/>
        <w:ind w:firstLine="567"/>
        <w:rPr>
          <w:bCs/>
          <w:sz w:val="26"/>
          <w:szCs w:val="26"/>
          <w:lang w:val="vi-VN"/>
        </w:rPr>
      </w:pPr>
    </w:p>
    <w:p w14:paraId="00D96A37" w14:textId="77777777" w:rsidR="00986214" w:rsidRDefault="00986214" w:rsidP="004D43C4">
      <w:pPr>
        <w:widowControl w:val="0"/>
        <w:spacing w:before="120" w:after="60"/>
        <w:ind w:firstLine="567"/>
        <w:rPr>
          <w:bCs/>
          <w:sz w:val="26"/>
          <w:szCs w:val="26"/>
          <w:lang w:val="vi-VN"/>
        </w:rPr>
      </w:pPr>
    </w:p>
    <w:p w14:paraId="2FCC6093" w14:textId="77777777" w:rsidR="00986214" w:rsidRDefault="00986214" w:rsidP="004D43C4">
      <w:pPr>
        <w:widowControl w:val="0"/>
        <w:spacing w:before="120" w:after="60"/>
        <w:ind w:firstLine="567"/>
        <w:rPr>
          <w:bCs/>
          <w:sz w:val="26"/>
          <w:szCs w:val="26"/>
          <w:lang w:val="vi-VN"/>
        </w:rPr>
      </w:pPr>
    </w:p>
    <w:p w14:paraId="4EA1C1C4" w14:textId="77777777" w:rsidR="00986214" w:rsidRDefault="00986214" w:rsidP="004D43C4">
      <w:pPr>
        <w:widowControl w:val="0"/>
        <w:spacing w:before="120" w:after="60"/>
        <w:ind w:firstLine="567"/>
        <w:rPr>
          <w:bCs/>
          <w:sz w:val="26"/>
          <w:szCs w:val="26"/>
          <w:lang w:val="vi-VN"/>
        </w:rPr>
      </w:pPr>
    </w:p>
    <w:p w14:paraId="2E9363CB" w14:textId="77777777" w:rsidR="00986214" w:rsidRDefault="00986214" w:rsidP="004D43C4">
      <w:pPr>
        <w:widowControl w:val="0"/>
        <w:spacing w:before="120" w:after="60"/>
        <w:ind w:firstLine="567"/>
        <w:rPr>
          <w:bCs/>
          <w:sz w:val="26"/>
          <w:szCs w:val="26"/>
          <w:lang w:val="vi-VN"/>
        </w:rPr>
      </w:pPr>
    </w:p>
    <w:p w14:paraId="67682DF9" w14:textId="77777777" w:rsidR="00986214" w:rsidRDefault="00986214" w:rsidP="004D43C4">
      <w:pPr>
        <w:widowControl w:val="0"/>
        <w:spacing w:before="120" w:after="60"/>
        <w:ind w:firstLine="567"/>
        <w:rPr>
          <w:bCs/>
          <w:sz w:val="26"/>
          <w:szCs w:val="26"/>
          <w:lang w:val="vi-VN"/>
        </w:rPr>
      </w:pPr>
    </w:p>
    <w:p w14:paraId="22B89162" w14:textId="77777777" w:rsidR="002349C3" w:rsidRDefault="002349C3" w:rsidP="004D43C4">
      <w:pPr>
        <w:widowControl w:val="0"/>
        <w:spacing w:before="120" w:after="60"/>
        <w:ind w:firstLine="567"/>
        <w:rPr>
          <w:b/>
          <w:sz w:val="26"/>
          <w:szCs w:val="26"/>
          <w:lang w:val="vi-VN"/>
        </w:rPr>
      </w:pPr>
      <w:r w:rsidRPr="005A1CF9">
        <w:rPr>
          <w:bCs/>
          <w:sz w:val="26"/>
          <w:szCs w:val="26"/>
          <w:lang w:val="vi-VN"/>
        </w:rPr>
        <w:br w:type="page"/>
      </w:r>
      <w:r w:rsidRPr="005A1CF9">
        <w:rPr>
          <w:b/>
          <w:sz w:val="26"/>
          <w:szCs w:val="26"/>
          <w:lang w:val="vi-VN"/>
        </w:rPr>
        <w:lastRenderedPageBreak/>
        <w:t>Phiếu 9. Bộ câu hỏi sàng lọc rối loạn phát triển ở trẻ 60 tháng tuổi</w:t>
      </w:r>
    </w:p>
    <w:p w14:paraId="6882DB52" w14:textId="5D96BC9E" w:rsidR="004F10B0" w:rsidRPr="004F10B0" w:rsidRDefault="004F10B0" w:rsidP="004D43C4">
      <w:pPr>
        <w:widowControl w:val="0"/>
        <w:ind w:right="-599"/>
        <w:jc w:val="center"/>
        <w:rPr>
          <w:i/>
          <w:sz w:val="28"/>
          <w:szCs w:val="28"/>
        </w:rPr>
      </w:pPr>
      <w:r>
        <w:rPr>
          <w:i/>
          <w:sz w:val="28"/>
          <w:szCs w:val="28"/>
        </w:rPr>
        <w:t>(Dùng cho trẻ 60-71 tháng tuổi</w:t>
      </w:r>
      <w:r w:rsidRPr="00520576">
        <w:rPr>
          <w:i/>
          <w:sz w:val="28"/>
          <w:szCs w:val="28"/>
        </w:rPr>
        <w:t>)</w:t>
      </w:r>
    </w:p>
    <w:p w14:paraId="1DAE33F8" w14:textId="77777777" w:rsidR="00986214" w:rsidRPr="005A1CF9" w:rsidRDefault="00986214" w:rsidP="004D43C4">
      <w:pPr>
        <w:widowControl w:val="0"/>
        <w:spacing w:before="240" w:after="60"/>
        <w:ind w:firstLine="567"/>
        <w:jc w:val="both"/>
        <w:rPr>
          <w:sz w:val="26"/>
          <w:szCs w:val="26"/>
          <w:lang w:val="vi-VN"/>
        </w:rPr>
      </w:pPr>
      <w:r w:rsidRPr="005A1CF9">
        <w:rPr>
          <w:sz w:val="26"/>
          <w:szCs w:val="26"/>
          <w:lang w:val="vi-VN"/>
        </w:rPr>
        <w:t>Họ và tên trẻ:............... Ngày sinh: ...../...../.....Nam.... Nữ....</w:t>
      </w:r>
    </w:p>
    <w:p w14:paraId="3F0C82FE"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Chỗ ở hiện tại: Thôn (Số nhà)......</w:t>
      </w:r>
      <w:r>
        <w:rPr>
          <w:sz w:val="26"/>
          <w:szCs w:val="26"/>
          <w:lang w:val="vi-VN"/>
        </w:rPr>
        <w:t>.</w:t>
      </w:r>
      <w:r w:rsidRPr="005A1CF9">
        <w:rPr>
          <w:sz w:val="26"/>
          <w:szCs w:val="26"/>
          <w:lang w:val="vi-VN"/>
        </w:rPr>
        <w:t>....... Xã</w:t>
      </w:r>
      <w:r>
        <w:rPr>
          <w:sz w:val="26"/>
          <w:szCs w:val="26"/>
          <w:lang w:val="vi-VN"/>
        </w:rPr>
        <w:t xml:space="preserve"> </w:t>
      </w:r>
      <w:r w:rsidRPr="005A1CF9">
        <w:rPr>
          <w:sz w:val="26"/>
          <w:szCs w:val="26"/>
          <w:lang w:val="vi-VN"/>
        </w:rPr>
        <w:t>(Phường)...........</w:t>
      </w:r>
    </w:p>
    <w:p w14:paraId="5E0A1234"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Huyện(Quận)......................</w:t>
      </w:r>
      <w:r>
        <w:rPr>
          <w:sz w:val="26"/>
          <w:szCs w:val="26"/>
          <w:lang w:val="vi-VN"/>
        </w:rPr>
        <w:t>...</w:t>
      </w:r>
      <w:r w:rsidRPr="005A1CF9">
        <w:rPr>
          <w:sz w:val="26"/>
          <w:szCs w:val="26"/>
          <w:lang w:val="vi-VN"/>
        </w:rPr>
        <w:t>Tỉnh(Thành phố)....................</w:t>
      </w:r>
    </w:p>
    <w:p w14:paraId="43693D1E" w14:textId="77777777" w:rsidR="00986214" w:rsidRPr="005A1CF9" w:rsidRDefault="00986214" w:rsidP="004D43C4">
      <w:pPr>
        <w:widowControl w:val="0"/>
        <w:spacing w:before="120" w:after="60"/>
        <w:ind w:firstLine="567"/>
        <w:jc w:val="both"/>
        <w:rPr>
          <w:sz w:val="26"/>
          <w:szCs w:val="26"/>
          <w:lang w:val="vi-VN"/>
        </w:rPr>
      </w:pPr>
      <w:r w:rsidRPr="005A1CF9">
        <w:rPr>
          <w:sz w:val="26"/>
          <w:szCs w:val="26"/>
          <w:lang w:val="vi-VN"/>
        </w:rPr>
        <w:t>Tên bố/ mẹ:.........................Điện thoại NR...........DĐ..........</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6"/>
        <w:gridCol w:w="7555"/>
        <w:gridCol w:w="691"/>
        <w:gridCol w:w="870"/>
      </w:tblGrid>
      <w:tr w:rsidR="002349C3" w:rsidRPr="00986214" w14:paraId="0ED9BA2A" w14:textId="77777777" w:rsidTr="004D43C4">
        <w:tc>
          <w:tcPr>
            <w:tcW w:w="238" w:type="pct"/>
            <w:shd w:val="clear" w:color="auto" w:fill="C6D9F1"/>
          </w:tcPr>
          <w:p w14:paraId="375A74C7" w14:textId="77777777" w:rsidR="002349C3" w:rsidRPr="005A1CF9" w:rsidRDefault="002349C3" w:rsidP="004D43C4">
            <w:pPr>
              <w:widowControl w:val="0"/>
              <w:spacing w:before="40"/>
              <w:rPr>
                <w:b/>
                <w:lang w:val="vi-VN"/>
              </w:rPr>
            </w:pPr>
          </w:p>
        </w:tc>
        <w:tc>
          <w:tcPr>
            <w:tcW w:w="3946" w:type="pct"/>
            <w:shd w:val="clear" w:color="auto" w:fill="C6D9F1"/>
          </w:tcPr>
          <w:p w14:paraId="243EB7B5" w14:textId="77777777" w:rsidR="002349C3" w:rsidRPr="005A1CF9" w:rsidRDefault="002349C3" w:rsidP="004D43C4">
            <w:pPr>
              <w:widowControl w:val="0"/>
              <w:spacing w:before="120"/>
              <w:rPr>
                <w:b/>
                <w:lang w:val="vi-VN"/>
              </w:rPr>
            </w:pPr>
            <w:r w:rsidRPr="005A1CF9">
              <w:rPr>
                <w:b/>
                <w:lang w:val="vi-VN"/>
              </w:rPr>
              <w:t>Các dấu hiệu của trẻ (Hỏi và quan sát)</w:t>
            </w:r>
          </w:p>
        </w:tc>
        <w:tc>
          <w:tcPr>
            <w:tcW w:w="361" w:type="pct"/>
            <w:shd w:val="clear" w:color="auto" w:fill="C6D9F1"/>
          </w:tcPr>
          <w:p w14:paraId="151A6430" w14:textId="77777777" w:rsidR="002349C3" w:rsidRPr="00986214" w:rsidRDefault="002349C3" w:rsidP="004D43C4">
            <w:pPr>
              <w:widowControl w:val="0"/>
              <w:spacing w:before="40"/>
            </w:pPr>
            <w:r w:rsidRPr="00986214">
              <w:t>Có</w:t>
            </w:r>
          </w:p>
        </w:tc>
        <w:tc>
          <w:tcPr>
            <w:tcW w:w="454" w:type="pct"/>
            <w:shd w:val="clear" w:color="auto" w:fill="E5B8B7"/>
          </w:tcPr>
          <w:p w14:paraId="30823937" w14:textId="77777777" w:rsidR="002349C3" w:rsidRPr="00986214" w:rsidRDefault="002349C3" w:rsidP="004D43C4">
            <w:pPr>
              <w:widowControl w:val="0"/>
              <w:spacing w:before="40"/>
            </w:pPr>
            <w:r w:rsidRPr="00986214">
              <w:t xml:space="preserve">Không </w:t>
            </w:r>
          </w:p>
        </w:tc>
      </w:tr>
      <w:tr w:rsidR="002349C3" w:rsidRPr="00986214" w14:paraId="2CB09796" w14:textId="77777777" w:rsidTr="004D43C4">
        <w:tc>
          <w:tcPr>
            <w:tcW w:w="238" w:type="pct"/>
            <w:tcBorders>
              <w:top w:val="single" w:sz="4" w:space="0" w:color="000000"/>
              <w:left w:val="single" w:sz="4" w:space="0" w:color="000000"/>
              <w:bottom w:val="single" w:sz="4" w:space="0" w:color="000000"/>
              <w:right w:val="single" w:sz="4" w:space="0" w:color="000000"/>
            </w:tcBorders>
          </w:tcPr>
          <w:p w14:paraId="51C7A62A"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733E68FB" w14:textId="77777777" w:rsidR="002349C3" w:rsidRPr="00986214" w:rsidRDefault="002349C3" w:rsidP="004D43C4">
            <w:pPr>
              <w:widowControl w:val="0"/>
              <w:spacing w:before="120"/>
              <w:rPr>
                <w:b/>
              </w:rPr>
            </w:pPr>
            <w:r w:rsidRPr="00986214">
              <w:rPr>
                <w:b/>
              </w:rPr>
              <w:t>Giao tiếp:</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3C4E4937"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225B8957" w14:textId="77777777" w:rsidR="002349C3" w:rsidRPr="00986214" w:rsidRDefault="002349C3" w:rsidP="004D43C4">
            <w:pPr>
              <w:widowControl w:val="0"/>
              <w:spacing w:before="40"/>
            </w:pPr>
          </w:p>
        </w:tc>
      </w:tr>
      <w:tr w:rsidR="002349C3" w:rsidRPr="00986214" w14:paraId="4636D098" w14:textId="77777777" w:rsidTr="004D43C4">
        <w:tc>
          <w:tcPr>
            <w:tcW w:w="238" w:type="pct"/>
          </w:tcPr>
          <w:p w14:paraId="0DB42C30" w14:textId="77777777" w:rsidR="002349C3" w:rsidRPr="00986214" w:rsidRDefault="002349C3" w:rsidP="004D43C4">
            <w:pPr>
              <w:widowControl w:val="0"/>
              <w:spacing w:before="40"/>
            </w:pPr>
            <w:r w:rsidRPr="00986214">
              <w:t>1</w:t>
            </w:r>
          </w:p>
        </w:tc>
        <w:tc>
          <w:tcPr>
            <w:tcW w:w="3946" w:type="pct"/>
          </w:tcPr>
          <w:p w14:paraId="540FE6FB" w14:textId="77777777" w:rsidR="002349C3" w:rsidRPr="00986214" w:rsidRDefault="002349C3" w:rsidP="004D43C4">
            <w:pPr>
              <w:widowControl w:val="0"/>
              <w:spacing w:before="120"/>
            </w:pPr>
            <w:r w:rsidRPr="00986214">
              <w:t xml:space="preserve">Trẻ có biết dùng từ so sánh không? </w:t>
            </w:r>
            <w:r w:rsidRPr="00986214">
              <w:rPr>
                <w:i/>
              </w:rPr>
              <w:t>VD: Chó to hơn mèo, con thấp hơn mẹ</w:t>
            </w:r>
            <w:r w:rsidRPr="00986214">
              <w:t xml:space="preserve"> </w:t>
            </w:r>
          </w:p>
        </w:tc>
        <w:tc>
          <w:tcPr>
            <w:tcW w:w="361" w:type="pct"/>
            <w:shd w:val="clear" w:color="auto" w:fill="FFFFFF"/>
          </w:tcPr>
          <w:p w14:paraId="011D1835" w14:textId="77777777" w:rsidR="002349C3" w:rsidRPr="00986214" w:rsidRDefault="002349C3" w:rsidP="004D43C4">
            <w:pPr>
              <w:widowControl w:val="0"/>
              <w:spacing w:before="40"/>
            </w:pPr>
          </w:p>
        </w:tc>
        <w:tc>
          <w:tcPr>
            <w:tcW w:w="454" w:type="pct"/>
            <w:shd w:val="clear" w:color="auto" w:fill="E5B8B7"/>
          </w:tcPr>
          <w:p w14:paraId="543667BE" w14:textId="77777777" w:rsidR="002349C3" w:rsidRPr="00986214" w:rsidRDefault="002349C3" w:rsidP="004D43C4">
            <w:pPr>
              <w:widowControl w:val="0"/>
              <w:spacing w:before="40"/>
            </w:pPr>
          </w:p>
        </w:tc>
      </w:tr>
      <w:tr w:rsidR="002349C3" w:rsidRPr="00986214" w14:paraId="64AC14D1" w14:textId="77777777" w:rsidTr="004D43C4">
        <w:tc>
          <w:tcPr>
            <w:tcW w:w="238" w:type="pct"/>
          </w:tcPr>
          <w:p w14:paraId="3FED4417" w14:textId="77777777" w:rsidR="002349C3" w:rsidRPr="00986214" w:rsidRDefault="002349C3" w:rsidP="004D43C4">
            <w:pPr>
              <w:widowControl w:val="0"/>
              <w:spacing w:before="40"/>
            </w:pPr>
            <w:r w:rsidRPr="00986214">
              <w:t>2</w:t>
            </w:r>
          </w:p>
        </w:tc>
        <w:tc>
          <w:tcPr>
            <w:tcW w:w="3946" w:type="pct"/>
          </w:tcPr>
          <w:p w14:paraId="0C59FD47" w14:textId="77777777" w:rsidR="002349C3" w:rsidRPr="00986214" w:rsidRDefault="002349C3" w:rsidP="004D43C4">
            <w:pPr>
              <w:widowControl w:val="0"/>
              <w:spacing w:before="120"/>
            </w:pPr>
            <w:r w:rsidRPr="00986214">
              <w:t xml:space="preserve">Trẻ có làm đúng theo các hành động liên tiếp mà bạn yêu cầu không? </w:t>
            </w:r>
            <w:r w:rsidRPr="00986214">
              <w:rPr>
                <w:i/>
              </w:rPr>
              <w:t>VD: Con xuống bếp, lấy cốc, mang lên đây cho mẹ!</w:t>
            </w:r>
          </w:p>
        </w:tc>
        <w:tc>
          <w:tcPr>
            <w:tcW w:w="361" w:type="pct"/>
            <w:shd w:val="clear" w:color="auto" w:fill="FFFFFF"/>
          </w:tcPr>
          <w:p w14:paraId="735634E0" w14:textId="77777777" w:rsidR="002349C3" w:rsidRPr="00986214" w:rsidRDefault="002349C3" w:rsidP="004D43C4">
            <w:pPr>
              <w:widowControl w:val="0"/>
              <w:spacing w:before="40"/>
            </w:pPr>
          </w:p>
        </w:tc>
        <w:tc>
          <w:tcPr>
            <w:tcW w:w="454" w:type="pct"/>
            <w:shd w:val="clear" w:color="auto" w:fill="E5B8B7"/>
          </w:tcPr>
          <w:p w14:paraId="4D377C65" w14:textId="77777777" w:rsidR="002349C3" w:rsidRPr="00986214" w:rsidRDefault="002349C3" w:rsidP="004D43C4">
            <w:pPr>
              <w:widowControl w:val="0"/>
              <w:spacing w:before="40"/>
            </w:pPr>
          </w:p>
        </w:tc>
      </w:tr>
      <w:tr w:rsidR="002349C3" w:rsidRPr="00986214" w14:paraId="1CD69792" w14:textId="77777777" w:rsidTr="004D43C4">
        <w:tc>
          <w:tcPr>
            <w:tcW w:w="238" w:type="pct"/>
          </w:tcPr>
          <w:p w14:paraId="38A785DF" w14:textId="77777777" w:rsidR="002349C3" w:rsidRPr="00986214" w:rsidRDefault="002349C3" w:rsidP="004D43C4">
            <w:pPr>
              <w:widowControl w:val="0"/>
              <w:spacing w:before="40"/>
            </w:pPr>
            <w:r w:rsidRPr="00986214">
              <w:t>3</w:t>
            </w:r>
          </w:p>
        </w:tc>
        <w:tc>
          <w:tcPr>
            <w:tcW w:w="3946" w:type="pct"/>
          </w:tcPr>
          <w:p w14:paraId="0DC77DBA" w14:textId="77777777" w:rsidR="002349C3" w:rsidRPr="00986214" w:rsidRDefault="002349C3" w:rsidP="004D43C4">
            <w:pPr>
              <w:widowControl w:val="0"/>
              <w:spacing w:before="120"/>
            </w:pPr>
            <w:r w:rsidRPr="00986214">
              <w:t>Trẻ có nói câu bốn, năm từ không?</w:t>
            </w:r>
          </w:p>
        </w:tc>
        <w:tc>
          <w:tcPr>
            <w:tcW w:w="361" w:type="pct"/>
            <w:shd w:val="clear" w:color="auto" w:fill="FFFFFF"/>
          </w:tcPr>
          <w:p w14:paraId="392F0783" w14:textId="77777777" w:rsidR="002349C3" w:rsidRPr="00986214" w:rsidRDefault="002349C3" w:rsidP="004D43C4">
            <w:pPr>
              <w:widowControl w:val="0"/>
              <w:spacing w:before="40"/>
            </w:pPr>
          </w:p>
        </w:tc>
        <w:tc>
          <w:tcPr>
            <w:tcW w:w="454" w:type="pct"/>
            <w:shd w:val="clear" w:color="auto" w:fill="E5B8B7"/>
          </w:tcPr>
          <w:p w14:paraId="5C3FF63E" w14:textId="77777777" w:rsidR="002349C3" w:rsidRPr="00986214" w:rsidRDefault="002349C3" w:rsidP="004D43C4">
            <w:pPr>
              <w:widowControl w:val="0"/>
              <w:spacing w:before="40"/>
            </w:pPr>
          </w:p>
        </w:tc>
      </w:tr>
      <w:tr w:rsidR="002349C3" w:rsidRPr="00986214" w14:paraId="58F0E7C6"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F8176DB"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54B99FF3" w14:textId="77777777" w:rsidR="002349C3" w:rsidRPr="00986214" w:rsidRDefault="002349C3" w:rsidP="004D43C4">
            <w:pPr>
              <w:widowControl w:val="0"/>
              <w:spacing w:before="120"/>
              <w:rPr>
                <w:b/>
              </w:rPr>
            </w:pPr>
            <w:r w:rsidRPr="00986214">
              <w:rPr>
                <w:b/>
              </w:rPr>
              <w:t>Vận động thô:</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703A18CC"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7FD63D0C" w14:textId="77777777" w:rsidR="002349C3" w:rsidRPr="00986214" w:rsidRDefault="002349C3" w:rsidP="004D43C4">
            <w:pPr>
              <w:widowControl w:val="0"/>
              <w:spacing w:before="40"/>
            </w:pPr>
          </w:p>
        </w:tc>
      </w:tr>
      <w:tr w:rsidR="002349C3" w:rsidRPr="00986214" w14:paraId="1DC5CBE7" w14:textId="77777777" w:rsidTr="004D43C4">
        <w:tc>
          <w:tcPr>
            <w:tcW w:w="238" w:type="pct"/>
          </w:tcPr>
          <w:p w14:paraId="2CF87EDB" w14:textId="77777777" w:rsidR="002349C3" w:rsidRPr="00986214" w:rsidRDefault="002349C3" w:rsidP="004D43C4">
            <w:pPr>
              <w:widowControl w:val="0"/>
              <w:spacing w:before="40"/>
            </w:pPr>
            <w:r w:rsidRPr="00986214">
              <w:t>4</w:t>
            </w:r>
          </w:p>
        </w:tc>
        <w:tc>
          <w:tcPr>
            <w:tcW w:w="3946" w:type="pct"/>
          </w:tcPr>
          <w:p w14:paraId="54276EED" w14:textId="77777777" w:rsidR="002349C3" w:rsidRPr="00986214" w:rsidRDefault="002349C3" w:rsidP="004D43C4">
            <w:pPr>
              <w:widowControl w:val="0"/>
              <w:spacing w:before="120"/>
            </w:pPr>
            <w:r w:rsidRPr="00986214">
              <w:t>Trẻ có ném bóng/ đồ vật ra xa khoảng hai mét không?</w:t>
            </w:r>
            <w:r w:rsidRPr="00986214">
              <w:tab/>
            </w:r>
          </w:p>
        </w:tc>
        <w:tc>
          <w:tcPr>
            <w:tcW w:w="361" w:type="pct"/>
            <w:shd w:val="clear" w:color="auto" w:fill="FFFFFF"/>
          </w:tcPr>
          <w:p w14:paraId="07D74BFF" w14:textId="77777777" w:rsidR="002349C3" w:rsidRPr="00986214" w:rsidRDefault="002349C3" w:rsidP="004D43C4">
            <w:pPr>
              <w:widowControl w:val="0"/>
              <w:spacing w:before="40"/>
            </w:pPr>
          </w:p>
        </w:tc>
        <w:tc>
          <w:tcPr>
            <w:tcW w:w="454" w:type="pct"/>
            <w:shd w:val="clear" w:color="auto" w:fill="E5B8B7"/>
          </w:tcPr>
          <w:p w14:paraId="698B3D91" w14:textId="77777777" w:rsidR="002349C3" w:rsidRPr="00986214" w:rsidRDefault="002349C3" w:rsidP="004D43C4">
            <w:pPr>
              <w:widowControl w:val="0"/>
              <w:spacing w:before="40"/>
            </w:pPr>
          </w:p>
        </w:tc>
      </w:tr>
      <w:tr w:rsidR="002349C3" w:rsidRPr="00986214" w14:paraId="4503863F" w14:textId="77777777" w:rsidTr="004D43C4">
        <w:tc>
          <w:tcPr>
            <w:tcW w:w="238" w:type="pct"/>
          </w:tcPr>
          <w:p w14:paraId="482C29CB" w14:textId="77777777" w:rsidR="002349C3" w:rsidRPr="00986214" w:rsidRDefault="002349C3" w:rsidP="004D43C4">
            <w:pPr>
              <w:widowControl w:val="0"/>
              <w:spacing w:before="40"/>
            </w:pPr>
            <w:r w:rsidRPr="00986214">
              <w:t>5</w:t>
            </w:r>
          </w:p>
        </w:tc>
        <w:tc>
          <w:tcPr>
            <w:tcW w:w="3946" w:type="pct"/>
          </w:tcPr>
          <w:p w14:paraId="614C3885" w14:textId="77777777" w:rsidR="002349C3" w:rsidRPr="00986214" w:rsidRDefault="002349C3" w:rsidP="004D43C4">
            <w:pPr>
              <w:widowControl w:val="0"/>
              <w:spacing w:before="120"/>
            </w:pPr>
            <w:r w:rsidRPr="00986214">
              <w:t>Trẻ có biết nhảy lò cò một, hai mét mà không bị ngã không?</w:t>
            </w:r>
          </w:p>
        </w:tc>
        <w:tc>
          <w:tcPr>
            <w:tcW w:w="361" w:type="pct"/>
            <w:shd w:val="clear" w:color="auto" w:fill="FFFFFF"/>
          </w:tcPr>
          <w:p w14:paraId="4421361C" w14:textId="77777777" w:rsidR="002349C3" w:rsidRPr="00986214" w:rsidRDefault="002349C3" w:rsidP="004D43C4">
            <w:pPr>
              <w:widowControl w:val="0"/>
              <w:spacing w:before="40"/>
            </w:pPr>
          </w:p>
        </w:tc>
        <w:tc>
          <w:tcPr>
            <w:tcW w:w="454" w:type="pct"/>
            <w:shd w:val="clear" w:color="auto" w:fill="E5B8B7"/>
          </w:tcPr>
          <w:p w14:paraId="4925AA4F" w14:textId="77777777" w:rsidR="002349C3" w:rsidRPr="00986214" w:rsidRDefault="002349C3" w:rsidP="004D43C4">
            <w:pPr>
              <w:widowControl w:val="0"/>
              <w:spacing w:before="40"/>
            </w:pPr>
          </w:p>
        </w:tc>
      </w:tr>
      <w:tr w:rsidR="002349C3" w:rsidRPr="00986214" w14:paraId="0E852A2A" w14:textId="77777777" w:rsidTr="004D43C4">
        <w:tc>
          <w:tcPr>
            <w:tcW w:w="238" w:type="pct"/>
          </w:tcPr>
          <w:p w14:paraId="3341E7CB" w14:textId="77777777" w:rsidR="002349C3" w:rsidRPr="00986214" w:rsidRDefault="002349C3" w:rsidP="004D43C4">
            <w:pPr>
              <w:widowControl w:val="0"/>
              <w:spacing w:before="40"/>
            </w:pPr>
            <w:r w:rsidRPr="00986214">
              <w:t>6</w:t>
            </w:r>
          </w:p>
        </w:tc>
        <w:tc>
          <w:tcPr>
            <w:tcW w:w="3946" w:type="pct"/>
          </w:tcPr>
          <w:p w14:paraId="02662679" w14:textId="77777777" w:rsidR="002349C3" w:rsidRPr="00986214" w:rsidRDefault="002349C3" w:rsidP="004D43C4">
            <w:pPr>
              <w:widowControl w:val="0"/>
              <w:spacing w:before="120"/>
            </w:pPr>
            <w:r w:rsidRPr="00986214">
              <w:t>Trẻ có biết đi kiễng chân không?</w:t>
            </w:r>
          </w:p>
        </w:tc>
        <w:tc>
          <w:tcPr>
            <w:tcW w:w="361" w:type="pct"/>
            <w:shd w:val="clear" w:color="auto" w:fill="FFFFFF"/>
          </w:tcPr>
          <w:p w14:paraId="23DEADA0" w14:textId="77777777" w:rsidR="002349C3" w:rsidRPr="00986214" w:rsidRDefault="002349C3" w:rsidP="004D43C4">
            <w:pPr>
              <w:widowControl w:val="0"/>
              <w:spacing w:before="40"/>
            </w:pPr>
          </w:p>
        </w:tc>
        <w:tc>
          <w:tcPr>
            <w:tcW w:w="454" w:type="pct"/>
            <w:shd w:val="clear" w:color="auto" w:fill="E5B8B7"/>
          </w:tcPr>
          <w:p w14:paraId="30B79969" w14:textId="77777777" w:rsidR="002349C3" w:rsidRPr="00986214" w:rsidRDefault="002349C3" w:rsidP="004D43C4">
            <w:pPr>
              <w:widowControl w:val="0"/>
              <w:spacing w:before="40"/>
            </w:pPr>
          </w:p>
        </w:tc>
      </w:tr>
      <w:tr w:rsidR="002349C3" w:rsidRPr="00986214" w14:paraId="3118F05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25AF38A5"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4E1CCBEF" w14:textId="77777777" w:rsidR="002349C3" w:rsidRPr="00986214" w:rsidRDefault="002349C3" w:rsidP="004D43C4">
            <w:pPr>
              <w:widowControl w:val="0"/>
              <w:spacing w:before="120"/>
              <w:rPr>
                <w:b/>
              </w:rPr>
            </w:pPr>
            <w:r w:rsidRPr="00986214">
              <w:rPr>
                <w:b/>
              </w:rPr>
              <w:t>Vận động tinh:</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41C8804B"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43EE8960" w14:textId="77777777" w:rsidR="002349C3" w:rsidRPr="00986214" w:rsidRDefault="002349C3" w:rsidP="004D43C4">
            <w:pPr>
              <w:widowControl w:val="0"/>
              <w:spacing w:before="40"/>
            </w:pPr>
          </w:p>
        </w:tc>
      </w:tr>
      <w:tr w:rsidR="002349C3" w:rsidRPr="00986214" w14:paraId="337A4D21" w14:textId="77777777" w:rsidTr="004D43C4">
        <w:tc>
          <w:tcPr>
            <w:tcW w:w="238" w:type="pct"/>
          </w:tcPr>
          <w:p w14:paraId="24C8B928" w14:textId="77777777" w:rsidR="002349C3" w:rsidRPr="00986214" w:rsidRDefault="002349C3" w:rsidP="004D43C4">
            <w:pPr>
              <w:widowControl w:val="0"/>
              <w:spacing w:before="40"/>
            </w:pPr>
            <w:r w:rsidRPr="00986214">
              <w:t>7</w:t>
            </w:r>
          </w:p>
        </w:tc>
        <w:tc>
          <w:tcPr>
            <w:tcW w:w="3946" w:type="pct"/>
          </w:tcPr>
          <w:p w14:paraId="437409EC" w14:textId="77777777" w:rsidR="002349C3" w:rsidRPr="00986214" w:rsidRDefault="002349C3" w:rsidP="004D43C4">
            <w:pPr>
              <w:widowControl w:val="0"/>
              <w:spacing w:before="120"/>
            </w:pPr>
            <w:r w:rsidRPr="00986214">
              <w:t>Trẻ có biết tô đè đường thẳng mà không chệch ra không?</w:t>
            </w:r>
          </w:p>
        </w:tc>
        <w:tc>
          <w:tcPr>
            <w:tcW w:w="361" w:type="pct"/>
            <w:shd w:val="clear" w:color="auto" w:fill="FFFFFF"/>
          </w:tcPr>
          <w:p w14:paraId="55AD8D22" w14:textId="77777777" w:rsidR="002349C3" w:rsidRPr="00986214" w:rsidRDefault="002349C3" w:rsidP="004D43C4">
            <w:pPr>
              <w:widowControl w:val="0"/>
              <w:spacing w:before="40"/>
            </w:pPr>
          </w:p>
        </w:tc>
        <w:tc>
          <w:tcPr>
            <w:tcW w:w="454" w:type="pct"/>
            <w:shd w:val="clear" w:color="auto" w:fill="E5B8B7"/>
          </w:tcPr>
          <w:p w14:paraId="7E0C287D" w14:textId="77777777" w:rsidR="002349C3" w:rsidRPr="00986214" w:rsidRDefault="002349C3" w:rsidP="004D43C4">
            <w:pPr>
              <w:widowControl w:val="0"/>
              <w:spacing w:before="40"/>
            </w:pPr>
          </w:p>
        </w:tc>
      </w:tr>
      <w:tr w:rsidR="002349C3" w:rsidRPr="00986214" w14:paraId="75738D23" w14:textId="77777777" w:rsidTr="004D43C4">
        <w:tc>
          <w:tcPr>
            <w:tcW w:w="238" w:type="pct"/>
          </w:tcPr>
          <w:p w14:paraId="75EDBF6E" w14:textId="77777777" w:rsidR="002349C3" w:rsidRPr="00986214" w:rsidRDefault="002349C3" w:rsidP="004D43C4">
            <w:pPr>
              <w:widowControl w:val="0"/>
              <w:spacing w:before="40"/>
            </w:pPr>
            <w:r w:rsidRPr="00986214">
              <w:t>8</w:t>
            </w:r>
          </w:p>
        </w:tc>
        <w:tc>
          <w:tcPr>
            <w:tcW w:w="3946" w:type="pct"/>
          </w:tcPr>
          <w:p w14:paraId="3CD5D400" w14:textId="77777777" w:rsidR="002349C3" w:rsidRPr="00986214" w:rsidRDefault="002349C3" w:rsidP="004D43C4">
            <w:pPr>
              <w:widowControl w:val="0"/>
              <w:spacing w:before="120"/>
            </w:pPr>
            <w:r w:rsidRPr="00986214">
              <w:t>Trẻ có biết vẽ ba hình (vuông, hình tròn, dấu cộng) theo mẫu không?</w:t>
            </w:r>
          </w:p>
        </w:tc>
        <w:tc>
          <w:tcPr>
            <w:tcW w:w="361" w:type="pct"/>
            <w:shd w:val="clear" w:color="auto" w:fill="FFFFFF"/>
          </w:tcPr>
          <w:p w14:paraId="7232D359" w14:textId="77777777" w:rsidR="002349C3" w:rsidRPr="00986214" w:rsidRDefault="002349C3" w:rsidP="004D43C4">
            <w:pPr>
              <w:widowControl w:val="0"/>
              <w:spacing w:before="40"/>
            </w:pPr>
          </w:p>
        </w:tc>
        <w:tc>
          <w:tcPr>
            <w:tcW w:w="454" w:type="pct"/>
            <w:shd w:val="clear" w:color="auto" w:fill="E5B8B7"/>
          </w:tcPr>
          <w:p w14:paraId="22E2E4E3" w14:textId="77777777" w:rsidR="002349C3" w:rsidRPr="00986214" w:rsidRDefault="002349C3" w:rsidP="004D43C4">
            <w:pPr>
              <w:widowControl w:val="0"/>
              <w:spacing w:before="40"/>
            </w:pPr>
          </w:p>
        </w:tc>
      </w:tr>
      <w:tr w:rsidR="002349C3" w:rsidRPr="00986214" w14:paraId="3E2AB7EB" w14:textId="77777777" w:rsidTr="004D43C4">
        <w:tc>
          <w:tcPr>
            <w:tcW w:w="238" w:type="pct"/>
          </w:tcPr>
          <w:p w14:paraId="6CFA6C27" w14:textId="77777777" w:rsidR="002349C3" w:rsidRPr="00986214" w:rsidRDefault="002349C3" w:rsidP="004D43C4">
            <w:pPr>
              <w:widowControl w:val="0"/>
              <w:spacing w:before="40"/>
            </w:pPr>
            <w:r w:rsidRPr="00986214">
              <w:t>9</w:t>
            </w:r>
          </w:p>
        </w:tc>
        <w:tc>
          <w:tcPr>
            <w:tcW w:w="3946" w:type="pct"/>
          </w:tcPr>
          <w:p w14:paraId="5E13F87F" w14:textId="77777777" w:rsidR="002349C3" w:rsidRPr="00986214" w:rsidRDefault="002349C3" w:rsidP="004D43C4">
            <w:pPr>
              <w:widowControl w:val="0"/>
              <w:spacing w:before="120"/>
            </w:pPr>
            <w:r w:rsidRPr="00986214">
              <w:t>Trẻ có biết vẽ người gồm ba, bốn bộ phận không?</w:t>
            </w:r>
          </w:p>
        </w:tc>
        <w:tc>
          <w:tcPr>
            <w:tcW w:w="361" w:type="pct"/>
            <w:shd w:val="clear" w:color="auto" w:fill="FFFFFF"/>
          </w:tcPr>
          <w:p w14:paraId="3F31025E" w14:textId="77777777" w:rsidR="002349C3" w:rsidRPr="00986214" w:rsidRDefault="002349C3" w:rsidP="004D43C4">
            <w:pPr>
              <w:widowControl w:val="0"/>
              <w:spacing w:before="40"/>
            </w:pPr>
          </w:p>
        </w:tc>
        <w:tc>
          <w:tcPr>
            <w:tcW w:w="454" w:type="pct"/>
            <w:shd w:val="clear" w:color="auto" w:fill="E5B8B7"/>
          </w:tcPr>
          <w:p w14:paraId="5634AF02" w14:textId="77777777" w:rsidR="002349C3" w:rsidRPr="00986214" w:rsidRDefault="002349C3" w:rsidP="004D43C4">
            <w:pPr>
              <w:widowControl w:val="0"/>
              <w:spacing w:before="40"/>
            </w:pPr>
          </w:p>
        </w:tc>
      </w:tr>
      <w:tr w:rsidR="002349C3" w:rsidRPr="00986214" w14:paraId="03FA3C0C"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7DE8432"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7E823320" w14:textId="77777777" w:rsidR="002349C3" w:rsidRPr="00986214" w:rsidRDefault="002349C3" w:rsidP="004D43C4">
            <w:pPr>
              <w:widowControl w:val="0"/>
              <w:spacing w:before="120"/>
              <w:rPr>
                <w:b/>
              </w:rPr>
            </w:pPr>
            <w:r w:rsidRPr="00986214">
              <w:rPr>
                <w:b/>
              </w:rPr>
              <w:t>Bắt chước và học:</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63F03EF8"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12ACA31D" w14:textId="77777777" w:rsidR="002349C3" w:rsidRPr="00986214" w:rsidRDefault="002349C3" w:rsidP="004D43C4">
            <w:pPr>
              <w:widowControl w:val="0"/>
              <w:spacing w:before="40"/>
            </w:pPr>
          </w:p>
        </w:tc>
      </w:tr>
      <w:tr w:rsidR="002349C3" w:rsidRPr="00986214" w14:paraId="5725E47B" w14:textId="77777777" w:rsidTr="004D43C4">
        <w:tc>
          <w:tcPr>
            <w:tcW w:w="238" w:type="pct"/>
          </w:tcPr>
          <w:p w14:paraId="31DE47CA" w14:textId="77777777" w:rsidR="002349C3" w:rsidRPr="00986214" w:rsidRDefault="002349C3" w:rsidP="004D43C4">
            <w:pPr>
              <w:widowControl w:val="0"/>
              <w:spacing w:before="40"/>
            </w:pPr>
            <w:r w:rsidRPr="00986214">
              <w:t>10</w:t>
            </w:r>
          </w:p>
        </w:tc>
        <w:tc>
          <w:tcPr>
            <w:tcW w:w="3946" w:type="pct"/>
          </w:tcPr>
          <w:p w14:paraId="3774E966" w14:textId="77777777" w:rsidR="002349C3" w:rsidRPr="00986214" w:rsidRDefault="002349C3" w:rsidP="004D43C4">
            <w:pPr>
              <w:widowControl w:val="0"/>
              <w:spacing w:before="120"/>
              <w:rPr>
                <w:spacing w:val="-4"/>
              </w:rPr>
            </w:pPr>
            <w:r w:rsidRPr="00986214">
              <w:rPr>
                <w:spacing w:val="-4"/>
              </w:rPr>
              <w:t>Trẻ có biết đếm từ 1 đến 15 mà không bị sai không?</w:t>
            </w:r>
          </w:p>
        </w:tc>
        <w:tc>
          <w:tcPr>
            <w:tcW w:w="361" w:type="pct"/>
            <w:shd w:val="clear" w:color="auto" w:fill="FFFFFF"/>
          </w:tcPr>
          <w:p w14:paraId="1B2ABFCE" w14:textId="77777777" w:rsidR="002349C3" w:rsidRPr="00986214" w:rsidRDefault="002349C3" w:rsidP="004D43C4">
            <w:pPr>
              <w:widowControl w:val="0"/>
              <w:spacing w:before="40"/>
            </w:pPr>
          </w:p>
        </w:tc>
        <w:tc>
          <w:tcPr>
            <w:tcW w:w="454" w:type="pct"/>
            <w:shd w:val="clear" w:color="auto" w:fill="E5B8B7"/>
          </w:tcPr>
          <w:p w14:paraId="520CFBD4" w14:textId="77777777" w:rsidR="002349C3" w:rsidRPr="00986214" w:rsidRDefault="002349C3" w:rsidP="004D43C4">
            <w:pPr>
              <w:widowControl w:val="0"/>
              <w:spacing w:before="40"/>
            </w:pPr>
          </w:p>
        </w:tc>
      </w:tr>
      <w:tr w:rsidR="002349C3" w:rsidRPr="00986214" w14:paraId="3D054A7F"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3BB352C" w14:textId="77777777" w:rsidR="002349C3" w:rsidRPr="00986214" w:rsidRDefault="002349C3" w:rsidP="004D43C4">
            <w:pPr>
              <w:widowControl w:val="0"/>
              <w:spacing w:before="40"/>
            </w:pPr>
            <w:r w:rsidRPr="00986214">
              <w:t>11</w:t>
            </w:r>
          </w:p>
        </w:tc>
        <w:tc>
          <w:tcPr>
            <w:tcW w:w="3946" w:type="pct"/>
            <w:tcBorders>
              <w:top w:val="single" w:sz="4" w:space="0" w:color="000000"/>
              <w:left w:val="single" w:sz="4" w:space="0" w:color="000000"/>
              <w:bottom w:val="single" w:sz="4" w:space="0" w:color="000000"/>
              <w:right w:val="single" w:sz="4" w:space="0" w:color="000000"/>
            </w:tcBorders>
          </w:tcPr>
          <w:p w14:paraId="1FF3C7CE" w14:textId="77777777" w:rsidR="002349C3" w:rsidRPr="00986214" w:rsidRDefault="002349C3" w:rsidP="004D43C4">
            <w:pPr>
              <w:widowControl w:val="0"/>
              <w:spacing w:before="120"/>
            </w:pPr>
            <w:r w:rsidRPr="00986214">
              <w:t>Trẻ có nhận biết vài chữ cái không?</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6644F61C"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5B8B7"/>
          </w:tcPr>
          <w:p w14:paraId="7EA28CED" w14:textId="77777777" w:rsidR="002349C3" w:rsidRPr="00986214" w:rsidRDefault="002349C3" w:rsidP="004D43C4">
            <w:pPr>
              <w:widowControl w:val="0"/>
              <w:spacing w:before="40"/>
            </w:pPr>
          </w:p>
        </w:tc>
      </w:tr>
      <w:tr w:rsidR="002349C3" w:rsidRPr="00986214" w14:paraId="03269A85"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F07C148" w14:textId="77777777" w:rsidR="002349C3" w:rsidRPr="00986214" w:rsidRDefault="002349C3" w:rsidP="004D43C4">
            <w:pPr>
              <w:widowControl w:val="0"/>
              <w:spacing w:before="40"/>
            </w:pPr>
            <w:r w:rsidRPr="00986214">
              <w:t>12</w:t>
            </w:r>
          </w:p>
        </w:tc>
        <w:tc>
          <w:tcPr>
            <w:tcW w:w="3946" w:type="pct"/>
            <w:tcBorders>
              <w:top w:val="single" w:sz="4" w:space="0" w:color="000000"/>
              <w:left w:val="single" w:sz="4" w:space="0" w:color="000000"/>
              <w:bottom w:val="single" w:sz="4" w:space="0" w:color="000000"/>
              <w:right w:val="single" w:sz="4" w:space="0" w:color="000000"/>
            </w:tcBorders>
          </w:tcPr>
          <w:p w14:paraId="378EA426" w14:textId="77777777" w:rsidR="002349C3" w:rsidRPr="00986214" w:rsidRDefault="002349C3" w:rsidP="004D43C4">
            <w:pPr>
              <w:widowControl w:val="0"/>
              <w:spacing w:before="120"/>
            </w:pPr>
            <w:r w:rsidRPr="00986214">
              <w:t>Trẻ có nhận biết vài chữ số không?</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763C1A19"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5B8B7"/>
          </w:tcPr>
          <w:p w14:paraId="7AC2182E" w14:textId="77777777" w:rsidR="002349C3" w:rsidRPr="00986214" w:rsidRDefault="002349C3" w:rsidP="004D43C4">
            <w:pPr>
              <w:widowControl w:val="0"/>
              <w:spacing w:before="40"/>
            </w:pPr>
          </w:p>
        </w:tc>
      </w:tr>
      <w:tr w:rsidR="002349C3" w:rsidRPr="00986214" w14:paraId="5AF2F253"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B0292E4"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2CCA25F9" w14:textId="77777777" w:rsidR="002349C3" w:rsidRPr="00986214" w:rsidRDefault="002349C3" w:rsidP="004D43C4">
            <w:pPr>
              <w:widowControl w:val="0"/>
              <w:spacing w:before="120"/>
              <w:rPr>
                <w:b/>
              </w:rPr>
            </w:pPr>
            <w:r w:rsidRPr="00986214">
              <w:rPr>
                <w:b/>
              </w:rPr>
              <w:t>Cá nhân- Xã hội:</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621F96A6"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EECE1"/>
          </w:tcPr>
          <w:p w14:paraId="70E34C4C" w14:textId="77777777" w:rsidR="002349C3" w:rsidRPr="00986214" w:rsidRDefault="002349C3" w:rsidP="004D43C4">
            <w:pPr>
              <w:widowControl w:val="0"/>
              <w:spacing w:before="40"/>
            </w:pPr>
          </w:p>
        </w:tc>
      </w:tr>
      <w:tr w:rsidR="002349C3" w:rsidRPr="00986214" w14:paraId="524954C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35473797" w14:textId="77777777" w:rsidR="002349C3" w:rsidRPr="00986214" w:rsidRDefault="002349C3" w:rsidP="004D43C4">
            <w:pPr>
              <w:widowControl w:val="0"/>
              <w:spacing w:before="40"/>
            </w:pPr>
            <w:r w:rsidRPr="00986214">
              <w:t>13</w:t>
            </w:r>
          </w:p>
        </w:tc>
        <w:tc>
          <w:tcPr>
            <w:tcW w:w="3946" w:type="pct"/>
            <w:tcBorders>
              <w:top w:val="single" w:sz="4" w:space="0" w:color="000000"/>
              <w:left w:val="single" w:sz="4" w:space="0" w:color="000000"/>
              <w:bottom w:val="single" w:sz="4" w:space="0" w:color="000000"/>
              <w:right w:val="single" w:sz="4" w:space="0" w:color="000000"/>
            </w:tcBorders>
          </w:tcPr>
          <w:p w14:paraId="082C62BE" w14:textId="77777777" w:rsidR="002349C3" w:rsidRPr="00986214" w:rsidRDefault="002349C3" w:rsidP="004D43C4">
            <w:pPr>
              <w:widowControl w:val="0"/>
              <w:spacing w:before="120"/>
            </w:pPr>
            <w:r w:rsidRPr="00986214">
              <w:t>Trẻ có biết nói họ tên, tuổi, giới, địa chỉ, điện thoại không?</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29D4C00F"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5B8B7"/>
          </w:tcPr>
          <w:p w14:paraId="61D8B94B" w14:textId="77777777" w:rsidR="002349C3" w:rsidRPr="00986214" w:rsidRDefault="002349C3" w:rsidP="004D43C4">
            <w:pPr>
              <w:widowControl w:val="0"/>
              <w:spacing w:before="40"/>
            </w:pPr>
          </w:p>
        </w:tc>
      </w:tr>
      <w:tr w:rsidR="002349C3" w:rsidRPr="00986214" w14:paraId="7A61DE9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2462AA9" w14:textId="77777777" w:rsidR="002349C3" w:rsidRPr="00986214" w:rsidRDefault="002349C3" w:rsidP="004D43C4">
            <w:pPr>
              <w:widowControl w:val="0"/>
              <w:spacing w:before="40"/>
            </w:pPr>
            <w:r w:rsidRPr="00986214">
              <w:t>14</w:t>
            </w:r>
          </w:p>
        </w:tc>
        <w:tc>
          <w:tcPr>
            <w:tcW w:w="3946" w:type="pct"/>
            <w:tcBorders>
              <w:top w:val="single" w:sz="4" w:space="0" w:color="000000"/>
              <w:left w:val="single" w:sz="4" w:space="0" w:color="000000"/>
              <w:bottom w:val="single" w:sz="4" w:space="0" w:color="000000"/>
              <w:right w:val="single" w:sz="4" w:space="0" w:color="000000"/>
            </w:tcBorders>
          </w:tcPr>
          <w:p w14:paraId="38DF8377" w14:textId="77777777" w:rsidR="002349C3" w:rsidRPr="00986214" w:rsidRDefault="002349C3" w:rsidP="004D43C4">
            <w:pPr>
              <w:widowControl w:val="0"/>
              <w:spacing w:before="120"/>
            </w:pPr>
            <w:r w:rsidRPr="00986214">
              <w:t>Trẻ có biết tự đi vệ sinh không?</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71C33F8C"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5B8B7"/>
          </w:tcPr>
          <w:p w14:paraId="6A69DD76" w14:textId="77777777" w:rsidR="002349C3" w:rsidRPr="00986214" w:rsidRDefault="002349C3" w:rsidP="004D43C4">
            <w:pPr>
              <w:widowControl w:val="0"/>
              <w:spacing w:before="40"/>
            </w:pPr>
          </w:p>
        </w:tc>
      </w:tr>
      <w:tr w:rsidR="002349C3" w:rsidRPr="00986214" w14:paraId="293F99E3"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7A5482F" w14:textId="77777777" w:rsidR="002349C3" w:rsidRPr="00986214" w:rsidRDefault="002349C3" w:rsidP="004D43C4">
            <w:pPr>
              <w:widowControl w:val="0"/>
              <w:spacing w:before="40"/>
            </w:pPr>
            <w:r w:rsidRPr="00986214">
              <w:t>15</w:t>
            </w:r>
          </w:p>
        </w:tc>
        <w:tc>
          <w:tcPr>
            <w:tcW w:w="3946" w:type="pct"/>
            <w:tcBorders>
              <w:top w:val="single" w:sz="4" w:space="0" w:color="000000"/>
              <w:left w:val="single" w:sz="4" w:space="0" w:color="000000"/>
              <w:bottom w:val="single" w:sz="4" w:space="0" w:color="000000"/>
              <w:right w:val="single" w:sz="4" w:space="0" w:color="000000"/>
            </w:tcBorders>
          </w:tcPr>
          <w:p w14:paraId="3ACEFA55" w14:textId="77777777" w:rsidR="002349C3" w:rsidRPr="00986214" w:rsidRDefault="002349C3" w:rsidP="004D43C4">
            <w:pPr>
              <w:widowControl w:val="0"/>
              <w:spacing w:before="120"/>
            </w:pPr>
            <w:r w:rsidRPr="00986214">
              <w:t xml:space="preserve">Trẻ có biết chơi theo lượt, theo nhóm không? </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31665EC1"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5B8B7"/>
          </w:tcPr>
          <w:p w14:paraId="3F4DDDB7" w14:textId="77777777" w:rsidR="002349C3" w:rsidRPr="00986214" w:rsidRDefault="002349C3" w:rsidP="004D43C4">
            <w:pPr>
              <w:widowControl w:val="0"/>
              <w:spacing w:before="40"/>
            </w:pPr>
          </w:p>
        </w:tc>
      </w:tr>
      <w:tr w:rsidR="002349C3" w:rsidRPr="00986214" w14:paraId="5682B5B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7FF5C3B" w14:textId="77777777" w:rsidR="002349C3" w:rsidRPr="00986214" w:rsidRDefault="002349C3" w:rsidP="004D43C4">
            <w:pPr>
              <w:widowControl w:val="0"/>
              <w:spacing w:before="40"/>
            </w:pPr>
          </w:p>
        </w:tc>
        <w:tc>
          <w:tcPr>
            <w:tcW w:w="3946" w:type="pct"/>
            <w:tcBorders>
              <w:top w:val="single" w:sz="4" w:space="0" w:color="000000"/>
              <w:left w:val="single" w:sz="4" w:space="0" w:color="000000"/>
              <w:bottom w:val="single" w:sz="4" w:space="0" w:color="000000"/>
              <w:right w:val="single" w:sz="4" w:space="0" w:color="000000"/>
            </w:tcBorders>
          </w:tcPr>
          <w:p w14:paraId="6A81F0D6" w14:textId="77777777" w:rsidR="002349C3" w:rsidRPr="00986214" w:rsidRDefault="002349C3" w:rsidP="004D43C4">
            <w:pPr>
              <w:widowControl w:val="0"/>
              <w:spacing w:before="120"/>
              <w:rPr>
                <w:b/>
              </w:rPr>
            </w:pPr>
            <w:r w:rsidRPr="00986214">
              <w:rPr>
                <w:b/>
              </w:rPr>
              <w:t>Các dấu hiệu chung:</w:t>
            </w:r>
          </w:p>
        </w:tc>
        <w:tc>
          <w:tcPr>
            <w:tcW w:w="361" w:type="pct"/>
            <w:tcBorders>
              <w:top w:val="single" w:sz="4" w:space="0" w:color="000000"/>
              <w:left w:val="single" w:sz="4" w:space="0" w:color="000000"/>
              <w:bottom w:val="single" w:sz="4" w:space="0" w:color="000000"/>
              <w:right w:val="single" w:sz="4" w:space="0" w:color="000000"/>
            </w:tcBorders>
            <w:shd w:val="clear" w:color="auto" w:fill="FFFFFF"/>
          </w:tcPr>
          <w:p w14:paraId="160144CB"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EEECE1"/>
          </w:tcPr>
          <w:p w14:paraId="49B8EDAC" w14:textId="77777777" w:rsidR="002349C3" w:rsidRPr="00986214" w:rsidRDefault="002349C3" w:rsidP="004D43C4">
            <w:pPr>
              <w:widowControl w:val="0"/>
              <w:spacing w:before="40"/>
            </w:pPr>
          </w:p>
        </w:tc>
      </w:tr>
      <w:tr w:rsidR="002349C3" w:rsidRPr="00986214" w14:paraId="5901391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6F827D07" w14:textId="77777777" w:rsidR="002349C3" w:rsidRPr="00986214" w:rsidRDefault="002349C3" w:rsidP="004D43C4">
            <w:pPr>
              <w:widowControl w:val="0"/>
              <w:spacing w:before="40"/>
            </w:pPr>
            <w:r w:rsidRPr="00986214">
              <w:t>16</w:t>
            </w:r>
          </w:p>
        </w:tc>
        <w:tc>
          <w:tcPr>
            <w:tcW w:w="3946" w:type="pct"/>
            <w:tcBorders>
              <w:top w:val="single" w:sz="4" w:space="0" w:color="000000"/>
              <w:left w:val="single" w:sz="4" w:space="0" w:color="000000"/>
              <w:bottom w:val="single" w:sz="4" w:space="0" w:color="000000"/>
              <w:right w:val="single" w:sz="4" w:space="0" w:color="000000"/>
            </w:tcBorders>
          </w:tcPr>
          <w:p w14:paraId="7C037B49" w14:textId="77777777" w:rsidR="002349C3" w:rsidRPr="00986214" w:rsidRDefault="002349C3" w:rsidP="004D43C4">
            <w:pPr>
              <w:widowControl w:val="0"/>
              <w:spacing w:before="120"/>
            </w:pPr>
            <w:r w:rsidRPr="00986214">
              <w:t>Trẻ có khi nào bị co giật/ ngất xỉu không?</w:t>
            </w:r>
          </w:p>
        </w:tc>
        <w:tc>
          <w:tcPr>
            <w:tcW w:w="361" w:type="pct"/>
            <w:tcBorders>
              <w:top w:val="single" w:sz="4" w:space="0" w:color="000000"/>
              <w:left w:val="single" w:sz="4" w:space="0" w:color="000000"/>
              <w:bottom w:val="single" w:sz="4" w:space="0" w:color="000000"/>
              <w:right w:val="single" w:sz="4" w:space="0" w:color="000000"/>
            </w:tcBorders>
            <w:shd w:val="clear" w:color="auto" w:fill="E5B8B7"/>
          </w:tcPr>
          <w:p w14:paraId="2C9DA891"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37587EB2" w14:textId="77777777" w:rsidR="002349C3" w:rsidRPr="00986214" w:rsidRDefault="002349C3" w:rsidP="004D43C4">
            <w:pPr>
              <w:widowControl w:val="0"/>
              <w:spacing w:before="40"/>
            </w:pPr>
          </w:p>
        </w:tc>
      </w:tr>
      <w:tr w:rsidR="002349C3" w:rsidRPr="00986214" w14:paraId="38F6D3AA" w14:textId="77777777" w:rsidTr="004D43C4">
        <w:tc>
          <w:tcPr>
            <w:tcW w:w="238" w:type="pct"/>
            <w:tcBorders>
              <w:top w:val="single" w:sz="4" w:space="0" w:color="000000"/>
              <w:left w:val="single" w:sz="4" w:space="0" w:color="000000"/>
              <w:bottom w:val="single" w:sz="4" w:space="0" w:color="000000"/>
              <w:right w:val="single" w:sz="4" w:space="0" w:color="000000"/>
            </w:tcBorders>
          </w:tcPr>
          <w:p w14:paraId="1EF84408" w14:textId="77777777" w:rsidR="002349C3" w:rsidRPr="00986214" w:rsidRDefault="002349C3" w:rsidP="004D43C4">
            <w:pPr>
              <w:widowControl w:val="0"/>
              <w:spacing w:before="40"/>
            </w:pPr>
            <w:r w:rsidRPr="00986214">
              <w:t>17</w:t>
            </w:r>
          </w:p>
        </w:tc>
        <w:tc>
          <w:tcPr>
            <w:tcW w:w="3946" w:type="pct"/>
            <w:tcBorders>
              <w:top w:val="single" w:sz="4" w:space="0" w:color="000000"/>
              <w:left w:val="single" w:sz="4" w:space="0" w:color="000000"/>
              <w:bottom w:val="single" w:sz="4" w:space="0" w:color="000000"/>
              <w:right w:val="single" w:sz="4" w:space="0" w:color="000000"/>
            </w:tcBorders>
          </w:tcPr>
          <w:p w14:paraId="3556B97A" w14:textId="77777777" w:rsidR="002349C3" w:rsidRPr="00986214" w:rsidRDefault="002349C3" w:rsidP="004D43C4">
            <w:pPr>
              <w:widowControl w:val="0"/>
              <w:spacing w:before="120"/>
            </w:pPr>
            <w:r w:rsidRPr="00986214">
              <w:t>Trẻ có bất thường ở cổ, cột sống, thân mình, tay chân không?</w:t>
            </w:r>
          </w:p>
        </w:tc>
        <w:tc>
          <w:tcPr>
            <w:tcW w:w="361" w:type="pct"/>
            <w:tcBorders>
              <w:top w:val="single" w:sz="4" w:space="0" w:color="000000"/>
              <w:left w:val="single" w:sz="4" w:space="0" w:color="000000"/>
              <w:bottom w:val="single" w:sz="4" w:space="0" w:color="000000"/>
              <w:right w:val="single" w:sz="4" w:space="0" w:color="000000"/>
            </w:tcBorders>
            <w:shd w:val="clear" w:color="auto" w:fill="E5B8B7"/>
          </w:tcPr>
          <w:p w14:paraId="5B165D9A"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0411C673" w14:textId="77777777" w:rsidR="002349C3" w:rsidRPr="00986214" w:rsidRDefault="002349C3" w:rsidP="004D43C4">
            <w:pPr>
              <w:widowControl w:val="0"/>
              <w:spacing w:before="40"/>
            </w:pPr>
          </w:p>
        </w:tc>
      </w:tr>
      <w:tr w:rsidR="002349C3" w:rsidRPr="00986214" w14:paraId="02B57C0D" w14:textId="77777777" w:rsidTr="004D43C4">
        <w:tc>
          <w:tcPr>
            <w:tcW w:w="238" w:type="pct"/>
            <w:tcBorders>
              <w:top w:val="single" w:sz="4" w:space="0" w:color="000000"/>
              <w:left w:val="single" w:sz="4" w:space="0" w:color="000000"/>
              <w:bottom w:val="single" w:sz="4" w:space="0" w:color="000000"/>
              <w:right w:val="single" w:sz="4" w:space="0" w:color="000000"/>
            </w:tcBorders>
          </w:tcPr>
          <w:p w14:paraId="7022E8D6" w14:textId="77777777" w:rsidR="002349C3" w:rsidRPr="00986214" w:rsidRDefault="002349C3" w:rsidP="004D43C4">
            <w:pPr>
              <w:widowControl w:val="0"/>
              <w:spacing w:before="40"/>
            </w:pPr>
            <w:r w:rsidRPr="00986214">
              <w:t>18</w:t>
            </w:r>
          </w:p>
        </w:tc>
        <w:tc>
          <w:tcPr>
            <w:tcW w:w="3946" w:type="pct"/>
            <w:tcBorders>
              <w:top w:val="single" w:sz="4" w:space="0" w:color="000000"/>
              <w:left w:val="single" w:sz="4" w:space="0" w:color="000000"/>
              <w:bottom w:val="single" w:sz="4" w:space="0" w:color="000000"/>
              <w:right w:val="single" w:sz="4" w:space="0" w:color="000000"/>
            </w:tcBorders>
          </w:tcPr>
          <w:p w14:paraId="064B4FE8" w14:textId="77777777" w:rsidR="002349C3" w:rsidRPr="00986214" w:rsidRDefault="002349C3" w:rsidP="004D43C4">
            <w:pPr>
              <w:widowControl w:val="0"/>
              <w:spacing w:before="120"/>
            </w:pPr>
            <w:r w:rsidRPr="00986214">
              <w:t>Trẻ có bất thường ở tai, bệnh về tai hoặc nghe kém không?</w:t>
            </w:r>
          </w:p>
        </w:tc>
        <w:tc>
          <w:tcPr>
            <w:tcW w:w="361" w:type="pct"/>
            <w:tcBorders>
              <w:top w:val="single" w:sz="4" w:space="0" w:color="000000"/>
              <w:left w:val="single" w:sz="4" w:space="0" w:color="000000"/>
              <w:bottom w:val="single" w:sz="4" w:space="0" w:color="000000"/>
              <w:right w:val="single" w:sz="4" w:space="0" w:color="000000"/>
            </w:tcBorders>
            <w:shd w:val="clear" w:color="auto" w:fill="E5B8B7"/>
          </w:tcPr>
          <w:p w14:paraId="12453BFE"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051B4868" w14:textId="77777777" w:rsidR="002349C3" w:rsidRPr="00986214" w:rsidRDefault="002349C3" w:rsidP="004D43C4">
            <w:pPr>
              <w:widowControl w:val="0"/>
              <w:spacing w:before="40"/>
            </w:pPr>
          </w:p>
        </w:tc>
      </w:tr>
      <w:tr w:rsidR="002349C3" w:rsidRPr="00986214" w14:paraId="458B0507"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764B007" w14:textId="77777777" w:rsidR="002349C3" w:rsidRPr="00986214" w:rsidRDefault="002349C3" w:rsidP="004D43C4">
            <w:pPr>
              <w:widowControl w:val="0"/>
              <w:spacing w:before="40"/>
            </w:pPr>
            <w:r w:rsidRPr="00986214">
              <w:t>19</w:t>
            </w:r>
          </w:p>
        </w:tc>
        <w:tc>
          <w:tcPr>
            <w:tcW w:w="3946" w:type="pct"/>
            <w:tcBorders>
              <w:top w:val="single" w:sz="4" w:space="0" w:color="000000"/>
              <w:left w:val="single" w:sz="4" w:space="0" w:color="000000"/>
              <w:bottom w:val="single" w:sz="4" w:space="0" w:color="000000"/>
              <w:right w:val="single" w:sz="4" w:space="0" w:color="000000"/>
            </w:tcBorders>
          </w:tcPr>
          <w:p w14:paraId="3CC1C3F4" w14:textId="77777777" w:rsidR="002349C3" w:rsidRPr="00986214" w:rsidRDefault="002349C3" w:rsidP="004D43C4">
            <w:pPr>
              <w:widowControl w:val="0"/>
              <w:spacing w:before="120"/>
            </w:pPr>
            <w:r w:rsidRPr="00986214">
              <w:t>Trẻ có bất thường ở mắt hoặc nhìn kém không?</w:t>
            </w:r>
          </w:p>
        </w:tc>
        <w:tc>
          <w:tcPr>
            <w:tcW w:w="361" w:type="pct"/>
            <w:tcBorders>
              <w:top w:val="single" w:sz="4" w:space="0" w:color="000000"/>
              <w:left w:val="single" w:sz="4" w:space="0" w:color="000000"/>
              <w:bottom w:val="single" w:sz="4" w:space="0" w:color="000000"/>
              <w:right w:val="single" w:sz="4" w:space="0" w:color="000000"/>
            </w:tcBorders>
            <w:shd w:val="clear" w:color="auto" w:fill="E5B8B7"/>
          </w:tcPr>
          <w:p w14:paraId="70873614"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0E329501" w14:textId="77777777" w:rsidR="002349C3" w:rsidRPr="00986214" w:rsidRDefault="002349C3" w:rsidP="004D43C4">
            <w:pPr>
              <w:widowControl w:val="0"/>
              <w:spacing w:before="40"/>
            </w:pPr>
          </w:p>
        </w:tc>
      </w:tr>
      <w:tr w:rsidR="002349C3" w:rsidRPr="00986214" w14:paraId="5C6C4968" w14:textId="77777777" w:rsidTr="004D43C4">
        <w:tc>
          <w:tcPr>
            <w:tcW w:w="238" w:type="pct"/>
            <w:tcBorders>
              <w:top w:val="single" w:sz="4" w:space="0" w:color="000000"/>
              <w:left w:val="single" w:sz="4" w:space="0" w:color="000000"/>
              <w:bottom w:val="single" w:sz="4" w:space="0" w:color="000000"/>
              <w:right w:val="single" w:sz="4" w:space="0" w:color="000000"/>
            </w:tcBorders>
          </w:tcPr>
          <w:p w14:paraId="014CCA31" w14:textId="77777777" w:rsidR="002349C3" w:rsidRPr="00986214" w:rsidRDefault="002349C3" w:rsidP="004D43C4">
            <w:pPr>
              <w:widowControl w:val="0"/>
              <w:spacing w:before="40"/>
            </w:pPr>
            <w:r w:rsidRPr="00986214">
              <w:t>20</w:t>
            </w:r>
          </w:p>
        </w:tc>
        <w:tc>
          <w:tcPr>
            <w:tcW w:w="3946" w:type="pct"/>
            <w:tcBorders>
              <w:top w:val="single" w:sz="4" w:space="0" w:color="000000"/>
              <w:left w:val="single" w:sz="4" w:space="0" w:color="000000"/>
              <w:bottom w:val="single" w:sz="4" w:space="0" w:color="000000"/>
              <w:right w:val="single" w:sz="4" w:space="0" w:color="000000"/>
            </w:tcBorders>
          </w:tcPr>
          <w:p w14:paraId="79F57BCF" w14:textId="77777777" w:rsidR="002349C3" w:rsidRPr="00986214" w:rsidRDefault="002349C3" w:rsidP="004D43C4">
            <w:pPr>
              <w:widowControl w:val="0"/>
              <w:spacing w:before="120"/>
            </w:pPr>
            <w:r w:rsidRPr="00986214">
              <w:t xml:space="preserve">Trẻ có các bất thường nào khác không? </w:t>
            </w:r>
            <w:r w:rsidRPr="00986214">
              <w:rPr>
                <w:i/>
              </w:rPr>
              <w:t>VD: mặt, môi/ hàm ếch,…</w:t>
            </w:r>
          </w:p>
        </w:tc>
        <w:tc>
          <w:tcPr>
            <w:tcW w:w="361" w:type="pct"/>
            <w:tcBorders>
              <w:top w:val="single" w:sz="4" w:space="0" w:color="000000"/>
              <w:left w:val="single" w:sz="4" w:space="0" w:color="000000"/>
              <w:bottom w:val="single" w:sz="4" w:space="0" w:color="000000"/>
              <w:right w:val="single" w:sz="4" w:space="0" w:color="000000"/>
            </w:tcBorders>
            <w:shd w:val="clear" w:color="auto" w:fill="E5B8B7"/>
          </w:tcPr>
          <w:p w14:paraId="599BB560" w14:textId="77777777" w:rsidR="002349C3" w:rsidRPr="00986214" w:rsidRDefault="002349C3" w:rsidP="004D43C4">
            <w:pPr>
              <w:widowControl w:val="0"/>
              <w:spacing w:before="40"/>
            </w:pPr>
          </w:p>
        </w:tc>
        <w:tc>
          <w:tcPr>
            <w:tcW w:w="454" w:type="pct"/>
            <w:tcBorders>
              <w:top w:val="single" w:sz="4" w:space="0" w:color="000000"/>
              <w:left w:val="single" w:sz="4" w:space="0" w:color="000000"/>
              <w:bottom w:val="single" w:sz="4" w:space="0" w:color="000000"/>
              <w:right w:val="single" w:sz="4" w:space="0" w:color="000000"/>
            </w:tcBorders>
            <w:shd w:val="clear" w:color="auto" w:fill="FFFFFF"/>
          </w:tcPr>
          <w:p w14:paraId="458A0EF3" w14:textId="77777777" w:rsidR="002349C3" w:rsidRPr="00986214" w:rsidRDefault="002349C3" w:rsidP="004D43C4">
            <w:pPr>
              <w:widowControl w:val="0"/>
              <w:spacing w:before="40"/>
            </w:pPr>
          </w:p>
        </w:tc>
      </w:tr>
    </w:tbl>
    <w:p w14:paraId="4148FF69" w14:textId="77777777" w:rsidR="002349C3" w:rsidRPr="001B4450" w:rsidRDefault="002349C3" w:rsidP="004D43C4">
      <w:pPr>
        <w:widowControl w:val="0"/>
        <w:spacing w:before="120" w:after="60"/>
        <w:ind w:firstLine="567"/>
        <w:rPr>
          <w:b/>
          <w:i/>
          <w:sz w:val="26"/>
          <w:szCs w:val="26"/>
        </w:rPr>
      </w:pPr>
    </w:p>
    <w:p w14:paraId="287B36D0" w14:textId="77777777" w:rsidR="00D26CF3" w:rsidRDefault="00D26CF3" w:rsidP="004D43C4">
      <w:pPr>
        <w:widowControl w:val="0"/>
        <w:spacing w:before="120" w:after="60"/>
        <w:ind w:firstLine="567"/>
        <w:rPr>
          <w:b/>
          <w:i/>
          <w:sz w:val="26"/>
          <w:szCs w:val="26"/>
          <w:lang w:val="vi-VN"/>
        </w:rPr>
      </w:pPr>
    </w:p>
    <w:p w14:paraId="19F290F9" w14:textId="77777777" w:rsidR="002349C3" w:rsidRPr="001B4450" w:rsidRDefault="002349C3" w:rsidP="004D43C4">
      <w:pPr>
        <w:widowControl w:val="0"/>
        <w:spacing w:before="120" w:after="60"/>
        <w:ind w:firstLine="567"/>
        <w:rPr>
          <w:i/>
          <w:sz w:val="26"/>
          <w:szCs w:val="26"/>
        </w:rPr>
      </w:pPr>
      <w:r w:rsidRPr="001B4450">
        <w:rPr>
          <w:b/>
          <w:i/>
          <w:sz w:val="26"/>
          <w:szCs w:val="26"/>
        </w:rPr>
        <w:t>Đánh giá:</w:t>
      </w:r>
      <w:r w:rsidRPr="001B4450">
        <w:rPr>
          <w:i/>
          <w:sz w:val="26"/>
          <w:szCs w:val="26"/>
        </w:rPr>
        <w:t xml:space="preserve"> </w:t>
      </w:r>
    </w:p>
    <w:p w14:paraId="09B057E8" w14:textId="77777777" w:rsidR="002349C3" w:rsidRPr="001B4450" w:rsidRDefault="002349C3" w:rsidP="004D43C4">
      <w:pPr>
        <w:widowControl w:val="0"/>
        <w:spacing w:before="120" w:after="60"/>
        <w:ind w:firstLine="567"/>
        <w:rPr>
          <w:i/>
          <w:sz w:val="26"/>
          <w:szCs w:val="26"/>
        </w:rPr>
      </w:pPr>
      <w:r w:rsidRPr="001B4450">
        <w:rPr>
          <w:i/>
          <w:sz w:val="26"/>
          <w:szCs w:val="26"/>
        </w:rPr>
        <w:t>Trẻ nghi ngờ có rối loạn phát triển khi:</w:t>
      </w:r>
    </w:p>
    <w:p w14:paraId="4D2922A4"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Không” làm được 2 trong 3 kỹ năng ở các lĩnh vực Giao tiếp-Ngôn ngữ, Vận động thô, Vận động tinh, Bắt chước và học, Cá nhân- Xã hội (Câu 1</w:t>
      </w:r>
      <w:r w:rsidRPr="001B4450">
        <w:rPr>
          <w:i/>
          <w:sz w:val="26"/>
          <w:szCs w:val="26"/>
        </w:rPr>
        <w:sym w:font="Wingdings" w:char="F0E0"/>
      </w:r>
      <w:r w:rsidRPr="001B4450">
        <w:rPr>
          <w:i/>
          <w:sz w:val="26"/>
          <w:szCs w:val="26"/>
        </w:rPr>
        <w:t xml:space="preserve">15), hoặc </w:t>
      </w:r>
    </w:p>
    <w:p w14:paraId="3E22D2BB" w14:textId="77777777" w:rsidR="002349C3" w:rsidRPr="001B4450" w:rsidRDefault="002349C3" w:rsidP="004D43C4">
      <w:pPr>
        <w:widowControl w:val="0"/>
        <w:numPr>
          <w:ilvl w:val="0"/>
          <w:numId w:val="53"/>
        </w:numPr>
        <w:spacing w:before="120" w:after="60"/>
        <w:ind w:left="0" w:firstLine="567"/>
        <w:rPr>
          <w:i/>
          <w:sz w:val="26"/>
          <w:szCs w:val="26"/>
        </w:rPr>
      </w:pPr>
      <w:r w:rsidRPr="001B4450">
        <w:rPr>
          <w:i/>
          <w:sz w:val="26"/>
          <w:szCs w:val="26"/>
        </w:rPr>
        <w:t>“Có” 1 trong 5 Các dấu hiệu chung (Câu 16</w:t>
      </w:r>
      <w:r w:rsidRPr="001B4450">
        <w:rPr>
          <w:i/>
          <w:sz w:val="26"/>
          <w:szCs w:val="26"/>
        </w:rPr>
        <w:sym w:font="Wingdings" w:char="F0E0"/>
      </w:r>
      <w:r w:rsidRPr="001B4450">
        <w:rPr>
          <w:i/>
          <w:sz w:val="26"/>
          <w:szCs w:val="26"/>
        </w:rPr>
        <w:t>20)</w:t>
      </w:r>
    </w:p>
    <w:p w14:paraId="58FB3203" w14:textId="77777777" w:rsidR="002349C3" w:rsidRPr="001B4450" w:rsidRDefault="002349C3" w:rsidP="004D43C4">
      <w:pPr>
        <w:widowControl w:val="0"/>
        <w:spacing w:before="120" w:after="60"/>
        <w:ind w:firstLine="567"/>
        <w:rPr>
          <w:b/>
          <w:i/>
          <w:sz w:val="26"/>
          <w:szCs w:val="26"/>
        </w:rPr>
      </w:pPr>
      <w:r w:rsidRPr="001B4450">
        <w:rPr>
          <w:b/>
          <w:i/>
          <w:sz w:val="26"/>
          <w:szCs w:val="26"/>
        </w:rPr>
        <w:sym w:font="Wingdings" w:char="F0E0"/>
      </w:r>
      <w:r w:rsidRPr="001B4450">
        <w:rPr>
          <w:b/>
          <w:i/>
          <w:sz w:val="26"/>
          <w:szCs w:val="26"/>
        </w:rPr>
        <w:t xml:space="preserve"> Gia </w:t>
      </w:r>
      <w:r w:rsidRPr="001B4450">
        <w:rPr>
          <w:rFonts w:hint="eastAsia"/>
          <w:b/>
          <w:i/>
          <w:sz w:val="26"/>
          <w:szCs w:val="26"/>
        </w:rPr>
        <w:t>đ</w:t>
      </w:r>
      <w:r w:rsidRPr="001B4450">
        <w:rPr>
          <w:b/>
          <w:i/>
          <w:sz w:val="26"/>
          <w:szCs w:val="26"/>
        </w:rPr>
        <w:t xml:space="preserve">ình và Cán bộ sàng lọc cần gửi trẻ </w:t>
      </w:r>
      <w:r w:rsidRPr="001B4450">
        <w:rPr>
          <w:rFonts w:hint="eastAsia"/>
          <w:b/>
          <w:i/>
          <w:sz w:val="26"/>
          <w:szCs w:val="26"/>
        </w:rPr>
        <w:t>đ</w:t>
      </w:r>
      <w:r w:rsidRPr="001B4450">
        <w:rPr>
          <w:b/>
          <w:i/>
          <w:sz w:val="26"/>
          <w:szCs w:val="26"/>
        </w:rPr>
        <w:t>i khám bác sĩ Phục hồi chức n</w:t>
      </w:r>
      <w:r w:rsidRPr="001B4450">
        <w:rPr>
          <w:rFonts w:hint="eastAsia"/>
          <w:b/>
          <w:i/>
          <w:sz w:val="26"/>
          <w:szCs w:val="26"/>
        </w:rPr>
        <w:t>ă</w:t>
      </w:r>
      <w:r w:rsidRPr="001B4450">
        <w:rPr>
          <w:b/>
          <w:i/>
          <w:sz w:val="26"/>
          <w:szCs w:val="26"/>
        </w:rPr>
        <w:t>ng, Nhi.</w:t>
      </w:r>
    </w:p>
    <w:p w14:paraId="37BA9460" w14:textId="77777777" w:rsidR="00986214" w:rsidRPr="001B4450" w:rsidRDefault="00986214" w:rsidP="004D43C4">
      <w:pPr>
        <w:widowControl w:val="0"/>
        <w:spacing w:before="120" w:after="60"/>
        <w:ind w:firstLine="567"/>
        <w:rPr>
          <w:sz w:val="26"/>
          <w:szCs w:val="26"/>
        </w:rPr>
      </w:pPr>
      <w:r w:rsidRPr="001B4450">
        <w:rPr>
          <w:b/>
          <w:sz w:val="26"/>
          <w:szCs w:val="26"/>
        </w:rPr>
        <w:t xml:space="preserve">Ngày sàng lọc </w:t>
      </w:r>
      <w:r w:rsidRPr="001B4450">
        <w:rPr>
          <w:sz w:val="26"/>
          <w:szCs w:val="26"/>
        </w:rPr>
        <w:t>......./....../.......</w:t>
      </w:r>
      <w:r w:rsidRPr="001B4450">
        <w:rPr>
          <w:b/>
          <w:sz w:val="26"/>
          <w:szCs w:val="26"/>
        </w:rPr>
        <w:t>Ng</w:t>
      </w:r>
      <w:r w:rsidRPr="001B4450">
        <w:rPr>
          <w:rFonts w:hint="eastAsia"/>
          <w:b/>
          <w:sz w:val="26"/>
          <w:szCs w:val="26"/>
        </w:rPr>
        <w:t>ư</w:t>
      </w:r>
      <w:r w:rsidRPr="001B4450">
        <w:rPr>
          <w:b/>
          <w:sz w:val="26"/>
          <w:szCs w:val="26"/>
        </w:rPr>
        <w:t>ời trả lời</w:t>
      </w:r>
      <w:r w:rsidRPr="001B4450">
        <w:rPr>
          <w:bCs/>
          <w:sz w:val="26"/>
          <w:szCs w:val="26"/>
        </w:rPr>
        <w:t>……</w:t>
      </w:r>
      <w:r>
        <w:rPr>
          <w:bCs/>
          <w:sz w:val="26"/>
          <w:szCs w:val="26"/>
          <w:lang w:val="vi-VN"/>
        </w:rPr>
        <w:t>.</w:t>
      </w:r>
      <w:r w:rsidRPr="001B4450">
        <w:rPr>
          <w:bCs/>
          <w:sz w:val="26"/>
          <w:szCs w:val="26"/>
        </w:rPr>
        <w:t>……</w:t>
      </w:r>
      <w:r>
        <w:rPr>
          <w:bCs/>
          <w:sz w:val="26"/>
          <w:szCs w:val="26"/>
          <w:lang w:val="vi-VN"/>
        </w:rPr>
        <w:t>.</w:t>
      </w:r>
      <w:r w:rsidRPr="001B4450">
        <w:rPr>
          <w:bCs/>
          <w:sz w:val="26"/>
          <w:szCs w:val="26"/>
        </w:rPr>
        <w:t>……</w:t>
      </w:r>
    </w:p>
    <w:p w14:paraId="0BDB0750" w14:textId="77777777" w:rsidR="00986214" w:rsidRPr="001B4450" w:rsidRDefault="00986214" w:rsidP="004D43C4">
      <w:pPr>
        <w:widowControl w:val="0"/>
        <w:spacing w:before="120" w:after="60"/>
        <w:ind w:firstLine="567"/>
        <w:rPr>
          <w:b/>
          <w:sz w:val="26"/>
          <w:szCs w:val="26"/>
        </w:rPr>
      </w:pPr>
      <w:r w:rsidRPr="001B4450">
        <w:rPr>
          <w:b/>
          <w:sz w:val="26"/>
          <w:szCs w:val="26"/>
        </w:rPr>
        <w:t>Ng</w:t>
      </w:r>
      <w:r w:rsidRPr="001B4450">
        <w:rPr>
          <w:rFonts w:hint="eastAsia"/>
          <w:b/>
          <w:sz w:val="26"/>
          <w:szCs w:val="26"/>
        </w:rPr>
        <w:t>ư</w:t>
      </w:r>
      <w:r w:rsidRPr="001B4450">
        <w:rPr>
          <w:b/>
          <w:sz w:val="26"/>
          <w:szCs w:val="26"/>
        </w:rPr>
        <w:t>ời sàng lọc</w:t>
      </w:r>
      <w:r w:rsidRPr="001B4450">
        <w:rPr>
          <w:bCs/>
          <w:sz w:val="26"/>
          <w:szCs w:val="26"/>
        </w:rPr>
        <w:t>……………</w:t>
      </w:r>
      <w:r w:rsidRPr="001B4450">
        <w:rPr>
          <w:b/>
          <w:sz w:val="26"/>
          <w:szCs w:val="26"/>
        </w:rPr>
        <w:t>Quan hệ với trẻ</w:t>
      </w:r>
      <w:r w:rsidRPr="001B4450">
        <w:rPr>
          <w:bCs/>
          <w:sz w:val="26"/>
          <w:szCs w:val="26"/>
        </w:rPr>
        <w:t>………</w:t>
      </w:r>
      <w:r>
        <w:rPr>
          <w:bCs/>
          <w:sz w:val="26"/>
          <w:szCs w:val="26"/>
          <w:lang w:val="vi-VN"/>
        </w:rPr>
        <w:t>...</w:t>
      </w:r>
      <w:r w:rsidRPr="001B4450">
        <w:rPr>
          <w:bCs/>
          <w:sz w:val="26"/>
          <w:szCs w:val="26"/>
        </w:rPr>
        <w:t>……</w:t>
      </w:r>
      <w:r w:rsidRPr="001B4450">
        <w:rPr>
          <w:b/>
          <w:sz w:val="26"/>
          <w:szCs w:val="26"/>
        </w:rPr>
        <w:t xml:space="preserve"> </w:t>
      </w:r>
    </w:p>
    <w:p w14:paraId="6CB432C5" w14:textId="77777777" w:rsidR="00986214" w:rsidRDefault="00986214" w:rsidP="004D43C4">
      <w:pPr>
        <w:widowControl w:val="0"/>
        <w:spacing w:before="120" w:after="60"/>
        <w:ind w:firstLine="567"/>
        <w:rPr>
          <w:b/>
          <w:sz w:val="26"/>
          <w:szCs w:val="26"/>
          <w:lang w:val="vi-VN"/>
        </w:rPr>
      </w:pPr>
    </w:p>
    <w:p w14:paraId="580C9DEF" w14:textId="77777777" w:rsidR="00986214" w:rsidRDefault="00986214" w:rsidP="004D43C4">
      <w:pPr>
        <w:widowControl w:val="0"/>
        <w:spacing w:before="120" w:after="60"/>
        <w:ind w:firstLine="567"/>
        <w:rPr>
          <w:b/>
          <w:sz w:val="26"/>
          <w:szCs w:val="26"/>
          <w:lang w:val="vi-VN"/>
        </w:rPr>
      </w:pPr>
    </w:p>
    <w:p w14:paraId="7713C917" w14:textId="77777777" w:rsidR="00986214" w:rsidRDefault="00986214" w:rsidP="001B4450">
      <w:pPr>
        <w:widowControl w:val="0"/>
        <w:spacing w:before="120" w:after="60" w:line="276" w:lineRule="auto"/>
        <w:ind w:firstLine="567"/>
        <w:rPr>
          <w:b/>
          <w:sz w:val="26"/>
          <w:szCs w:val="26"/>
          <w:lang w:val="vi-VN"/>
        </w:rPr>
      </w:pPr>
    </w:p>
    <w:p w14:paraId="4D166D71" w14:textId="77777777" w:rsidR="00986214" w:rsidRDefault="00986214" w:rsidP="001B4450">
      <w:pPr>
        <w:widowControl w:val="0"/>
        <w:spacing w:before="120" w:after="60" w:line="276" w:lineRule="auto"/>
        <w:ind w:firstLine="567"/>
        <w:rPr>
          <w:b/>
          <w:sz w:val="26"/>
          <w:szCs w:val="26"/>
          <w:lang w:val="vi-VN"/>
        </w:rPr>
      </w:pPr>
    </w:p>
    <w:p w14:paraId="70716C14" w14:textId="77777777" w:rsidR="00986214" w:rsidRDefault="00986214" w:rsidP="001B4450">
      <w:pPr>
        <w:widowControl w:val="0"/>
        <w:spacing w:before="120" w:after="60" w:line="276" w:lineRule="auto"/>
        <w:ind w:firstLine="567"/>
        <w:rPr>
          <w:b/>
          <w:sz w:val="26"/>
          <w:szCs w:val="26"/>
          <w:lang w:val="vi-VN"/>
        </w:rPr>
      </w:pPr>
    </w:p>
    <w:p w14:paraId="4A4C27E9" w14:textId="77777777" w:rsidR="00986214" w:rsidRDefault="00986214" w:rsidP="001B4450">
      <w:pPr>
        <w:widowControl w:val="0"/>
        <w:spacing w:before="120" w:after="60" w:line="276" w:lineRule="auto"/>
        <w:ind w:firstLine="567"/>
        <w:rPr>
          <w:b/>
          <w:sz w:val="26"/>
          <w:szCs w:val="26"/>
          <w:lang w:val="vi-VN"/>
        </w:rPr>
      </w:pPr>
    </w:p>
    <w:p w14:paraId="66A3FE2B" w14:textId="77777777" w:rsidR="00D26CF3" w:rsidRDefault="00D26CF3">
      <w:r>
        <w:br w:type="page"/>
      </w:r>
    </w:p>
    <w:tbl>
      <w:tblPr>
        <w:tblW w:w="5000" w:type="pct"/>
        <w:tblLook w:val="01E0" w:firstRow="1" w:lastRow="1" w:firstColumn="1" w:lastColumn="1" w:noHBand="0" w:noVBand="0"/>
      </w:tblPr>
      <w:tblGrid>
        <w:gridCol w:w="6700"/>
        <w:gridCol w:w="2882"/>
      </w:tblGrid>
      <w:tr w:rsidR="002349C3" w:rsidRPr="008A0577" w14:paraId="6E4A7B94" w14:textId="77777777">
        <w:tc>
          <w:tcPr>
            <w:tcW w:w="3496" w:type="pct"/>
          </w:tcPr>
          <w:p w14:paraId="3C5AA05F" w14:textId="77777777" w:rsidR="002349C3" w:rsidRPr="005A1CF9" w:rsidRDefault="002349C3" w:rsidP="008A0577">
            <w:pPr>
              <w:spacing w:before="120" w:after="60" w:line="276" w:lineRule="auto"/>
              <w:rPr>
                <w:b/>
                <w:color w:val="000000"/>
                <w:sz w:val="26"/>
                <w:lang w:val="vi-VN"/>
              </w:rPr>
            </w:pPr>
            <w:r w:rsidRPr="005A1CF9">
              <w:rPr>
                <w:b/>
                <w:color w:val="000000"/>
                <w:sz w:val="26"/>
                <w:lang w:val="vi-VN"/>
              </w:rPr>
              <w:lastRenderedPageBreak/>
              <w:t xml:space="preserve">PHIẾU 1. </w:t>
            </w:r>
          </w:p>
          <w:p w14:paraId="7BC733CD" w14:textId="77777777" w:rsidR="002349C3" w:rsidRPr="005A1CF9" w:rsidRDefault="002349C3" w:rsidP="008A0577">
            <w:pPr>
              <w:spacing w:before="120" w:after="60" w:line="276" w:lineRule="auto"/>
              <w:rPr>
                <w:rFonts w:ascii=".VnTimeH" w:hAnsi=".VnTimeH"/>
                <w:b/>
                <w:color w:val="000000"/>
                <w:sz w:val="26"/>
                <w:u w:val="single"/>
                <w:lang w:val="vi-VN"/>
              </w:rPr>
            </w:pPr>
            <w:r w:rsidRPr="005A1CF9">
              <w:rPr>
                <w:b/>
                <w:color w:val="000000"/>
                <w:sz w:val="26"/>
                <w:lang w:val="vi-VN"/>
              </w:rPr>
              <w:t>ĐÁNH GIÁ SỰ PHÁT TRIỂN CỦA TRẺ</w:t>
            </w:r>
            <w:r w:rsidRPr="005A1CF9">
              <w:rPr>
                <w:rFonts w:ascii=".VnTimeH" w:hAnsi=".VnTimeH"/>
                <w:b/>
                <w:color w:val="000000"/>
                <w:sz w:val="26"/>
                <w:u w:val="single"/>
                <w:lang w:val="vi-VN"/>
              </w:rPr>
              <w:t xml:space="preserve"> </w:t>
            </w:r>
          </w:p>
          <w:p w14:paraId="241B30C4" w14:textId="77777777" w:rsidR="002349C3" w:rsidRPr="00D26CF3" w:rsidRDefault="002349C3" w:rsidP="00D26CF3">
            <w:pPr>
              <w:spacing w:before="120" w:after="60" w:line="276" w:lineRule="auto"/>
              <w:rPr>
                <w:b/>
                <w:color w:val="000000"/>
                <w:u w:val="single"/>
                <w:lang w:val="vi-VN"/>
              </w:rPr>
            </w:pPr>
            <w:r w:rsidRPr="00D26CF3">
              <w:rPr>
                <w:b/>
                <w:color w:val="000000"/>
                <w:sz w:val="26"/>
                <w:u w:val="single"/>
                <w:lang w:val="vi-VN"/>
              </w:rPr>
              <w:t>PHẦN</w:t>
            </w:r>
            <w:r w:rsidR="00775718" w:rsidRPr="00D26CF3">
              <w:rPr>
                <w:b/>
                <w:color w:val="000000"/>
                <w:sz w:val="26"/>
                <w:u w:val="single"/>
                <w:lang w:val="vi-VN"/>
              </w:rPr>
              <w:t xml:space="preserve"> </w:t>
            </w:r>
            <w:r w:rsidRPr="00D26CF3">
              <w:rPr>
                <w:b/>
                <w:color w:val="000000"/>
                <w:sz w:val="26"/>
                <w:u w:val="single"/>
                <w:lang w:val="vi-VN"/>
              </w:rPr>
              <w:t xml:space="preserve">1. </w:t>
            </w:r>
            <w:r w:rsidR="00D26CF3" w:rsidRPr="00D26CF3">
              <w:rPr>
                <w:b/>
                <w:color w:val="000000"/>
                <w:sz w:val="26"/>
                <w:u w:val="single"/>
                <w:lang w:val="vi-VN"/>
              </w:rPr>
              <w:t>Phỏng vấn cha mẹ trẻ</w:t>
            </w:r>
          </w:p>
        </w:tc>
        <w:tc>
          <w:tcPr>
            <w:tcW w:w="1504" w:type="pct"/>
          </w:tcPr>
          <w:p w14:paraId="422A9B41" w14:textId="77777777" w:rsidR="002349C3" w:rsidRPr="008A0577" w:rsidRDefault="002349C3" w:rsidP="008A0577">
            <w:pPr>
              <w:spacing w:before="120" w:after="60" w:line="276" w:lineRule="auto"/>
              <w:rPr>
                <w:color w:val="000000"/>
                <w:lang w:val="fr-FR"/>
              </w:rPr>
            </w:pPr>
            <w:r w:rsidRPr="008A0577">
              <w:rPr>
                <w:b/>
                <w:color w:val="000000"/>
                <w:lang w:val="fr-FR"/>
              </w:rPr>
              <w:t>XÃ</w:t>
            </w:r>
            <w:r w:rsidRPr="008A0577">
              <w:rPr>
                <w:color w:val="000000"/>
                <w:lang w:val="fr-FR"/>
              </w:rPr>
              <w:t>………</w:t>
            </w:r>
            <w:r w:rsidR="008A0577">
              <w:rPr>
                <w:color w:val="000000"/>
                <w:lang w:val="vi-VN"/>
              </w:rPr>
              <w:t>..</w:t>
            </w:r>
            <w:r w:rsidRPr="008A0577">
              <w:rPr>
                <w:color w:val="000000"/>
                <w:lang w:val="fr-FR"/>
              </w:rPr>
              <w:t>…..…</w:t>
            </w:r>
          </w:p>
          <w:p w14:paraId="7792F476" w14:textId="77777777" w:rsidR="002349C3" w:rsidRPr="008A0577" w:rsidRDefault="002349C3" w:rsidP="008A0577">
            <w:pPr>
              <w:spacing w:before="120" w:after="60" w:line="276" w:lineRule="auto"/>
              <w:rPr>
                <w:color w:val="000000"/>
                <w:lang w:val="fr-FR"/>
              </w:rPr>
            </w:pPr>
            <w:r w:rsidRPr="008A0577">
              <w:rPr>
                <w:b/>
                <w:color w:val="000000"/>
                <w:lang w:val="fr-FR"/>
              </w:rPr>
              <w:t>HUYỆN</w:t>
            </w:r>
            <w:r w:rsidRPr="008A0577">
              <w:rPr>
                <w:color w:val="000000"/>
                <w:lang w:val="fr-FR"/>
              </w:rPr>
              <w:t>…</w:t>
            </w:r>
            <w:r w:rsidR="008A0577">
              <w:rPr>
                <w:color w:val="000000"/>
                <w:lang w:val="vi-VN"/>
              </w:rPr>
              <w:t>..</w:t>
            </w:r>
            <w:r w:rsidRPr="008A0577">
              <w:rPr>
                <w:color w:val="000000"/>
                <w:lang w:val="fr-FR"/>
              </w:rPr>
              <w:t>……..</w:t>
            </w:r>
          </w:p>
          <w:p w14:paraId="5BB949A1" w14:textId="77777777" w:rsidR="002349C3" w:rsidRPr="008A0577" w:rsidRDefault="002349C3" w:rsidP="008A0577">
            <w:pPr>
              <w:spacing w:before="120" w:after="60" w:line="276" w:lineRule="auto"/>
              <w:rPr>
                <w:rFonts w:ascii=".VnTimeH" w:hAnsi=".VnTimeH"/>
                <w:b/>
                <w:color w:val="000000"/>
                <w:lang w:val="fr-FR"/>
              </w:rPr>
            </w:pPr>
            <w:r w:rsidRPr="008A0577">
              <w:rPr>
                <w:b/>
                <w:color w:val="000000"/>
                <w:lang w:val="fr-FR"/>
              </w:rPr>
              <w:t>TỈNH</w:t>
            </w:r>
            <w:r w:rsidRPr="008A0577">
              <w:rPr>
                <w:color w:val="000000"/>
                <w:lang w:val="fr-FR"/>
              </w:rPr>
              <w:t>…</w:t>
            </w:r>
            <w:r w:rsidR="008A0577">
              <w:rPr>
                <w:color w:val="000000"/>
                <w:lang w:val="vi-VN"/>
              </w:rPr>
              <w:t>.</w:t>
            </w:r>
            <w:r w:rsidRPr="008A0577">
              <w:rPr>
                <w:color w:val="000000"/>
                <w:lang w:val="fr-FR"/>
              </w:rPr>
              <w:t>…</w:t>
            </w:r>
            <w:r w:rsidR="008A0577">
              <w:rPr>
                <w:color w:val="000000"/>
                <w:lang w:val="vi-VN"/>
              </w:rPr>
              <w:t>..</w:t>
            </w:r>
            <w:r w:rsidRPr="008A0577">
              <w:rPr>
                <w:color w:val="000000"/>
                <w:lang w:val="fr-FR"/>
              </w:rPr>
              <w:t>…….</w:t>
            </w:r>
          </w:p>
        </w:tc>
      </w:tr>
    </w:tbl>
    <w:p w14:paraId="3A73D1A8" w14:textId="77777777" w:rsidR="008A0577" w:rsidRDefault="002349C3" w:rsidP="001B4450">
      <w:pPr>
        <w:spacing w:before="120" w:after="60" w:line="276" w:lineRule="auto"/>
        <w:ind w:firstLine="567"/>
        <w:rPr>
          <w:color w:val="000000"/>
          <w:sz w:val="26"/>
          <w:szCs w:val="26"/>
          <w:lang w:val="vi-VN"/>
        </w:rPr>
      </w:pPr>
      <w:r w:rsidRPr="005A1CF9">
        <w:rPr>
          <w:color w:val="000000"/>
          <w:sz w:val="26"/>
          <w:szCs w:val="26"/>
          <w:lang w:val="fr-FR"/>
        </w:rPr>
        <w:t>Họ và tên bệnh nhân:.............................................................</w:t>
      </w:r>
    </w:p>
    <w:p w14:paraId="083EDB4C" w14:textId="77777777" w:rsidR="002349C3" w:rsidRPr="005A1CF9" w:rsidRDefault="002349C3" w:rsidP="001B4450">
      <w:pPr>
        <w:spacing w:before="120" w:after="60" w:line="276" w:lineRule="auto"/>
        <w:ind w:firstLine="567"/>
        <w:rPr>
          <w:color w:val="000000"/>
          <w:sz w:val="26"/>
          <w:szCs w:val="26"/>
          <w:lang w:val="vi-VN"/>
        </w:rPr>
      </w:pPr>
      <w:r w:rsidRPr="005A1CF9">
        <w:rPr>
          <w:color w:val="000000"/>
          <w:sz w:val="26"/>
          <w:szCs w:val="26"/>
          <w:lang w:val="vi-VN"/>
        </w:rPr>
        <w:t>Ngày khám</w:t>
      </w:r>
      <w:r w:rsidRPr="005A1CF9">
        <w:rPr>
          <w:rFonts w:ascii="Arial" w:hAnsi="Arial" w:cs="Arial"/>
          <w:color w:val="000000"/>
          <w:sz w:val="26"/>
          <w:szCs w:val="26"/>
          <w:lang w:val="vi-VN"/>
        </w:rPr>
        <w:t> </w:t>
      </w:r>
      <w:r w:rsidRPr="005A1CF9">
        <w:rPr>
          <w:color w:val="000000"/>
          <w:sz w:val="26"/>
          <w:szCs w:val="26"/>
          <w:lang w:val="vi-VN"/>
        </w:rPr>
        <w:t>: .</w:t>
      </w:r>
      <w:r w:rsidR="008A0577">
        <w:rPr>
          <w:color w:val="000000"/>
          <w:sz w:val="26"/>
          <w:szCs w:val="26"/>
          <w:lang w:val="vi-VN"/>
        </w:rPr>
        <w:t>...</w:t>
      </w:r>
      <w:r w:rsidRPr="005A1CF9">
        <w:rPr>
          <w:color w:val="000000"/>
          <w:sz w:val="26"/>
          <w:szCs w:val="26"/>
          <w:lang w:val="vi-VN"/>
        </w:rPr>
        <w:t>..</w:t>
      </w:r>
      <w:r w:rsidR="008A0577">
        <w:rPr>
          <w:color w:val="000000"/>
          <w:sz w:val="26"/>
          <w:szCs w:val="26"/>
          <w:lang w:val="vi-VN"/>
        </w:rPr>
        <w:t>.</w:t>
      </w:r>
      <w:r w:rsidRPr="005A1CF9">
        <w:rPr>
          <w:color w:val="000000"/>
          <w:sz w:val="26"/>
          <w:szCs w:val="26"/>
          <w:lang w:val="vi-VN"/>
        </w:rPr>
        <w:t>../..</w:t>
      </w:r>
      <w:r w:rsidR="008A0577">
        <w:rPr>
          <w:color w:val="000000"/>
          <w:sz w:val="26"/>
          <w:szCs w:val="26"/>
          <w:lang w:val="vi-VN"/>
        </w:rPr>
        <w:t>....</w:t>
      </w:r>
      <w:r w:rsidRPr="005A1CF9">
        <w:rPr>
          <w:color w:val="000000"/>
          <w:sz w:val="26"/>
          <w:szCs w:val="26"/>
          <w:lang w:val="vi-VN"/>
        </w:rPr>
        <w:t>../ 20..</w:t>
      </w:r>
      <w:r w:rsidR="008A0577">
        <w:rPr>
          <w:color w:val="000000"/>
          <w:sz w:val="26"/>
          <w:szCs w:val="26"/>
          <w:lang w:val="vi-VN"/>
        </w:rPr>
        <w:t>.</w:t>
      </w:r>
      <w:r w:rsidRPr="005A1CF9">
        <w:rPr>
          <w:color w:val="000000"/>
          <w:sz w:val="26"/>
          <w:szCs w:val="26"/>
          <w:lang w:val="vi-VN"/>
        </w:rPr>
        <w:t>....</w:t>
      </w:r>
    </w:p>
    <w:p w14:paraId="6E6FAE1A" w14:textId="77777777" w:rsidR="002349C3" w:rsidRPr="005A1CF9" w:rsidRDefault="002349C3" w:rsidP="001B4450">
      <w:pPr>
        <w:spacing w:before="120" w:after="60" w:line="276" w:lineRule="auto"/>
        <w:ind w:firstLine="567"/>
        <w:rPr>
          <w:b/>
          <w:color w:val="000000"/>
          <w:sz w:val="26"/>
          <w:szCs w:val="26"/>
          <w:lang w:val="vi-VN"/>
        </w:rPr>
      </w:pPr>
      <w:r w:rsidRPr="005A1CF9">
        <w:rPr>
          <w:b/>
          <w:color w:val="000000"/>
          <w:sz w:val="26"/>
          <w:szCs w:val="26"/>
          <w:lang w:val="vi-VN"/>
        </w:rPr>
        <w:t>PHẦN HÀNH CHÍNH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01"/>
        <w:gridCol w:w="5171"/>
      </w:tblGrid>
      <w:tr w:rsidR="002349C3" w:rsidRPr="001B4450" w14:paraId="05270F9A" w14:textId="77777777">
        <w:tc>
          <w:tcPr>
            <w:tcW w:w="2299" w:type="pct"/>
            <w:tcBorders>
              <w:top w:val="single" w:sz="4" w:space="0" w:color="auto"/>
              <w:left w:val="single" w:sz="4" w:space="0" w:color="auto"/>
              <w:bottom w:val="single" w:sz="4" w:space="0" w:color="auto"/>
              <w:right w:val="single" w:sz="4" w:space="0" w:color="auto"/>
            </w:tcBorders>
          </w:tcPr>
          <w:p w14:paraId="4D76FDD3"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lang w:val="fr-FR"/>
              </w:rPr>
              <w:t>M</w:t>
            </w:r>
            <w:r w:rsidRPr="001B4450">
              <w:rPr>
                <w:sz w:val="26"/>
                <w:szCs w:val="26"/>
              </w:rPr>
              <w:t xml:space="preserve"> </w:t>
            </w:r>
            <w:r w:rsidRPr="001B4450">
              <w:rPr>
                <w:i/>
                <w:iCs/>
                <w:color w:val="000000"/>
                <w:sz w:val="26"/>
                <w:szCs w:val="26"/>
                <w:lang w:val="fr-FR"/>
              </w:rPr>
              <w:t>ã số : …………….</w:t>
            </w:r>
          </w:p>
        </w:tc>
        <w:tc>
          <w:tcPr>
            <w:tcW w:w="2701" w:type="pct"/>
            <w:tcBorders>
              <w:top w:val="single" w:sz="4" w:space="0" w:color="auto"/>
              <w:left w:val="single" w:sz="4" w:space="0" w:color="auto"/>
              <w:bottom w:val="single" w:sz="4" w:space="0" w:color="auto"/>
              <w:right w:val="single" w:sz="4" w:space="0" w:color="auto"/>
            </w:tcBorders>
          </w:tcPr>
          <w:p w14:paraId="68F47485" w14:textId="77777777" w:rsidR="002349C3" w:rsidRPr="001B4450" w:rsidRDefault="002349C3" w:rsidP="008A0577">
            <w:pPr>
              <w:spacing w:before="60"/>
              <w:rPr>
                <w:color w:val="000000"/>
                <w:sz w:val="26"/>
                <w:szCs w:val="26"/>
              </w:rPr>
            </w:pPr>
            <w:r w:rsidRPr="001B4450">
              <w:rPr>
                <w:color w:val="000000"/>
                <w:sz w:val="26"/>
                <w:szCs w:val="26"/>
              </w:rPr>
              <w:t xml:space="preserve">Họ và tên mẹ: </w:t>
            </w:r>
          </w:p>
        </w:tc>
      </w:tr>
      <w:tr w:rsidR="002349C3" w:rsidRPr="001B4450" w14:paraId="27F394C9" w14:textId="77777777">
        <w:tc>
          <w:tcPr>
            <w:tcW w:w="2299" w:type="pct"/>
            <w:tcBorders>
              <w:top w:val="single" w:sz="4" w:space="0" w:color="auto"/>
              <w:left w:val="single" w:sz="4" w:space="0" w:color="auto"/>
              <w:bottom w:val="single" w:sz="4" w:space="0" w:color="auto"/>
              <w:right w:val="single" w:sz="4" w:space="0" w:color="auto"/>
            </w:tcBorders>
          </w:tcPr>
          <w:p w14:paraId="468E2F08"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rPr>
              <w:t xml:space="preserve"> Ngày sinh</w:t>
            </w:r>
            <w:r w:rsidRPr="001B4450">
              <w:rPr>
                <w:rFonts w:ascii="Arial" w:hAnsi="Arial" w:cs="Arial"/>
                <w:i/>
                <w:iCs/>
                <w:color w:val="000000"/>
                <w:sz w:val="26"/>
                <w:szCs w:val="26"/>
              </w:rPr>
              <w:t> </w:t>
            </w:r>
            <w:r w:rsidRPr="001B4450">
              <w:rPr>
                <w:i/>
                <w:iCs/>
                <w:color w:val="000000"/>
                <w:sz w:val="26"/>
                <w:szCs w:val="26"/>
              </w:rPr>
              <w:t>: ...../....../........</w:t>
            </w:r>
          </w:p>
        </w:tc>
        <w:tc>
          <w:tcPr>
            <w:tcW w:w="2701" w:type="pct"/>
            <w:tcBorders>
              <w:top w:val="single" w:sz="4" w:space="0" w:color="auto"/>
              <w:left w:val="single" w:sz="4" w:space="0" w:color="auto"/>
              <w:bottom w:val="single" w:sz="4" w:space="0" w:color="auto"/>
              <w:right w:val="single" w:sz="4" w:space="0" w:color="auto"/>
            </w:tcBorders>
          </w:tcPr>
          <w:p w14:paraId="57AF2690" w14:textId="77777777" w:rsidR="008A0577" w:rsidRDefault="002349C3" w:rsidP="008A0577">
            <w:pPr>
              <w:spacing w:before="60"/>
              <w:rPr>
                <w:color w:val="000000"/>
                <w:sz w:val="26"/>
                <w:szCs w:val="26"/>
                <w:lang w:val="vi-VN"/>
              </w:rPr>
            </w:pPr>
            <w:r w:rsidRPr="001B4450">
              <w:rPr>
                <w:i/>
                <w:iCs/>
                <w:color w:val="000000"/>
                <w:sz w:val="26"/>
                <w:szCs w:val="26"/>
              </w:rPr>
              <w:t>9. Nghề mẹ</w:t>
            </w:r>
            <w:r w:rsidRPr="001B4450">
              <w:rPr>
                <w:color w:val="000000"/>
                <w:sz w:val="26"/>
                <w:szCs w:val="26"/>
              </w:rPr>
              <w:t xml:space="preserve">: </w:t>
            </w:r>
          </w:p>
          <w:p w14:paraId="75674849" w14:textId="77777777" w:rsidR="008A0577" w:rsidRDefault="002349C3" w:rsidP="008A0577">
            <w:pPr>
              <w:spacing w:before="60"/>
              <w:rPr>
                <w:color w:val="000000"/>
                <w:sz w:val="26"/>
                <w:szCs w:val="26"/>
                <w:lang w:val="vi-VN"/>
              </w:rPr>
            </w:pPr>
            <w:r w:rsidRPr="001B4450">
              <w:rPr>
                <w:color w:val="000000"/>
                <w:sz w:val="26"/>
                <w:szCs w:val="26"/>
              </w:rPr>
              <w:t xml:space="preserve">1. Nông dân      2. Công nhân </w:t>
            </w:r>
          </w:p>
          <w:p w14:paraId="164D20E4" w14:textId="77777777" w:rsidR="002349C3" w:rsidRPr="001B4450" w:rsidRDefault="002349C3" w:rsidP="008A0577">
            <w:pPr>
              <w:spacing w:before="60"/>
              <w:rPr>
                <w:color w:val="000000"/>
                <w:sz w:val="26"/>
                <w:szCs w:val="26"/>
                <w:lang w:val="de-DE"/>
              </w:rPr>
            </w:pPr>
            <w:r w:rsidRPr="001B4450">
              <w:rPr>
                <w:color w:val="000000"/>
                <w:sz w:val="26"/>
                <w:szCs w:val="26"/>
              </w:rPr>
              <w:t xml:space="preserve">3. Cán bộ          4. </w:t>
            </w:r>
            <w:r w:rsidRPr="001B4450">
              <w:rPr>
                <w:color w:val="000000"/>
                <w:sz w:val="26"/>
                <w:szCs w:val="26"/>
                <w:lang w:val="de-DE"/>
              </w:rPr>
              <w:t>Nghề khác.</w:t>
            </w:r>
          </w:p>
        </w:tc>
      </w:tr>
      <w:tr w:rsidR="002349C3" w:rsidRPr="001B4450" w14:paraId="29639339" w14:textId="77777777">
        <w:tc>
          <w:tcPr>
            <w:tcW w:w="2299" w:type="pct"/>
            <w:tcBorders>
              <w:top w:val="single" w:sz="4" w:space="0" w:color="auto"/>
              <w:left w:val="single" w:sz="4" w:space="0" w:color="auto"/>
              <w:bottom w:val="single" w:sz="4" w:space="0" w:color="auto"/>
              <w:right w:val="single" w:sz="4" w:space="0" w:color="auto"/>
            </w:tcBorders>
          </w:tcPr>
          <w:p w14:paraId="469FA136"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rPr>
              <w:t>Số tuổi: .......... tháng  (……... năm).</w:t>
            </w:r>
          </w:p>
        </w:tc>
        <w:tc>
          <w:tcPr>
            <w:tcW w:w="2701" w:type="pct"/>
            <w:tcBorders>
              <w:top w:val="single" w:sz="4" w:space="0" w:color="auto"/>
              <w:left w:val="single" w:sz="4" w:space="0" w:color="auto"/>
              <w:bottom w:val="single" w:sz="4" w:space="0" w:color="auto"/>
              <w:right w:val="single" w:sz="4" w:space="0" w:color="auto"/>
            </w:tcBorders>
          </w:tcPr>
          <w:p w14:paraId="74F86550" w14:textId="77777777" w:rsidR="008A0577" w:rsidRDefault="002349C3" w:rsidP="008A0577">
            <w:pPr>
              <w:spacing w:before="60"/>
              <w:rPr>
                <w:color w:val="000000"/>
                <w:sz w:val="26"/>
                <w:szCs w:val="26"/>
                <w:lang w:val="vi-VN"/>
              </w:rPr>
            </w:pPr>
            <w:r w:rsidRPr="001B4450">
              <w:rPr>
                <w:i/>
                <w:iCs/>
                <w:color w:val="000000"/>
                <w:sz w:val="26"/>
                <w:szCs w:val="26"/>
              </w:rPr>
              <w:t>10. VH mẹ</w:t>
            </w:r>
            <w:r w:rsidRPr="001B4450">
              <w:rPr>
                <w:color w:val="000000"/>
                <w:sz w:val="26"/>
                <w:szCs w:val="26"/>
              </w:rPr>
              <w:t xml:space="preserve">:  </w:t>
            </w:r>
          </w:p>
          <w:p w14:paraId="78539FF3" w14:textId="77777777" w:rsidR="002349C3" w:rsidRPr="001B4450" w:rsidRDefault="002349C3" w:rsidP="008A0577">
            <w:pPr>
              <w:spacing w:before="60"/>
              <w:rPr>
                <w:color w:val="000000"/>
                <w:sz w:val="26"/>
                <w:szCs w:val="26"/>
              </w:rPr>
            </w:pPr>
            <w:r w:rsidRPr="001B4450">
              <w:rPr>
                <w:color w:val="000000"/>
                <w:sz w:val="26"/>
                <w:szCs w:val="26"/>
              </w:rPr>
              <w:t xml:space="preserve">1. Đại học          2. Trung cấp </w:t>
            </w:r>
          </w:p>
          <w:p w14:paraId="3B2C3114" w14:textId="77777777" w:rsidR="002349C3" w:rsidRPr="001B4450" w:rsidRDefault="002349C3" w:rsidP="008A0577">
            <w:pPr>
              <w:spacing w:before="60"/>
              <w:rPr>
                <w:color w:val="000000"/>
                <w:sz w:val="26"/>
                <w:szCs w:val="26"/>
                <w:lang w:val="de-DE"/>
              </w:rPr>
            </w:pPr>
            <w:r w:rsidRPr="001B4450">
              <w:rPr>
                <w:color w:val="000000"/>
                <w:sz w:val="26"/>
                <w:szCs w:val="26"/>
              </w:rPr>
              <w:t xml:space="preserve">3. Phổ thông      4. </w:t>
            </w:r>
            <w:r w:rsidRPr="001B4450">
              <w:rPr>
                <w:color w:val="000000"/>
                <w:sz w:val="26"/>
                <w:szCs w:val="26"/>
                <w:lang w:val="de-DE"/>
              </w:rPr>
              <w:t>Mù chữ</w:t>
            </w:r>
          </w:p>
        </w:tc>
      </w:tr>
      <w:tr w:rsidR="002349C3" w:rsidRPr="001B4450" w14:paraId="6C069F1A" w14:textId="77777777">
        <w:tc>
          <w:tcPr>
            <w:tcW w:w="2299" w:type="pct"/>
            <w:tcBorders>
              <w:top w:val="single" w:sz="4" w:space="0" w:color="auto"/>
              <w:left w:val="single" w:sz="4" w:space="0" w:color="auto"/>
              <w:bottom w:val="single" w:sz="4" w:space="0" w:color="auto"/>
              <w:right w:val="single" w:sz="4" w:space="0" w:color="auto"/>
            </w:tcBorders>
          </w:tcPr>
          <w:p w14:paraId="6C13CC11" w14:textId="77777777" w:rsidR="002349C3" w:rsidRPr="001B4450" w:rsidRDefault="002349C3" w:rsidP="008A0577">
            <w:pPr>
              <w:numPr>
                <w:ilvl w:val="0"/>
                <w:numId w:val="66"/>
              </w:numPr>
              <w:tabs>
                <w:tab w:val="left" w:pos="240"/>
              </w:tabs>
              <w:spacing w:before="60"/>
              <w:ind w:left="0" w:firstLine="0"/>
              <w:rPr>
                <w:i/>
                <w:iCs/>
                <w:color w:val="000000"/>
                <w:sz w:val="26"/>
                <w:szCs w:val="26"/>
                <w:lang w:val="de-DE"/>
              </w:rPr>
            </w:pPr>
            <w:r w:rsidRPr="001B4450">
              <w:rPr>
                <w:i/>
                <w:iCs/>
                <w:color w:val="000000"/>
                <w:sz w:val="26"/>
                <w:szCs w:val="26"/>
                <w:lang w:val="de-DE"/>
              </w:rPr>
              <w:t xml:space="preserve"> Giới: </w:t>
            </w:r>
            <w:r w:rsidRPr="001B4450">
              <w:rPr>
                <w:color w:val="000000"/>
                <w:sz w:val="26"/>
                <w:szCs w:val="26"/>
                <w:lang w:val="de-DE"/>
              </w:rPr>
              <w:t xml:space="preserve">1. Nam </w:t>
            </w:r>
            <w:r w:rsidRPr="001B4450">
              <w:rPr>
                <w:color w:val="000000"/>
                <w:sz w:val="26"/>
                <w:szCs w:val="26"/>
                <w:lang w:val="de-DE"/>
              </w:rPr>
              <w:tab/>
              <w:t xml:space="preserve">2. Nữ </w:t>
            </w:r>
          </w:p>
        </w:tc>
        <w:tc>
          <w:tcPr>
            <w:tcW w:w="2701" w:type="pct"/>
            <w:tcBorders>
              <w:top w:val="single" w:sz="4" w:space="0" w:color="auto"/>
              <w:left w:val="single" w:sz="4" w:space="0" w:color="auto"/>
              <w:bottom w:val="single" w:sz="4" w:space="0" w:color="auto"/>
              <w:right w:val="single" w:sz="4" w:space="0" w:color="auto"/>
            </w:tcBorders>
          </w:tcPr>
          <w:p w14:paraId="4E88AAA0" w14:textId="77777777" w:rsidR="002349C3" w:rsidRPr="001B4450" w:rsidRDefault="002349C3" w:rsidP="008A0577">
            <w:pPr>
              <w:spacing w:before="60"/>
              <w:rPr>
                <w:color w:val="000000"/>
                <w:sz w:val="26"/>
                <w:szCs w:val="26"/>
                <w:lang w:val="de-DE"/>
              </w:rPr>
            </w:pPr>
            <w:r w:rsidRPr="001B4450">
              <w:rPr>
                <w:color w:val="000000"/>
                <w:sz w:val="26"/>
                <w:szCs w:val="26"/>
                <w:lang w:val="de-DE"/>
              </w:rPr>
              <w:t>Họ và tên bố:</w:t>
            </w:r>
          </w:p>
        </w:tc>
      </w:tr>
      <w:tr w:rsidR="002349C3" w:rsidRPr="001B4450" w14:paraId="7786F036" w14:textId="77777777">
        <w:tc>
          <w:tcPr>
            <w:tcW w:w="2299" w:type="pct"/>
            <w:tcBorders>
              <w:top w:val="single" w:sz="4" w:space="0" w:color="auto"/>
              <w:left w:val="single" w:sz="4" w:space="0" w:color="auto"/>
              <w:bottom w:val="single" w:sz="4" w:space="0" w:color="auto"/>
              <w:right w:val="single" w:sz="4" w:space="0" w:color="auto"/>
            </w:tcBorders>
          </w:tcPr>
          <w:p w14:paraId="5512A6A0" w14:textId="77777777" w:rsidR="008A0577" w:rsidRPr="008A0577" w:rsidRDefault="002349C3" w:rsidP="008A0577">
            <w:pPr>
              <w:numPr>
                <w:ilvl w:val="0"/>
                <w:numId w:val="66"/>
              </w:numPr>
              <w:tabs>
                <w:tab w:val="left" w:pos="240"/>
              </w:tabs>
              <w:spacing w:before="60"/>
              <w:ind w:left="0" w:firstLine="0"/>
              <w:rPr>
                <w:i/>
                <w:iCs/>
                <w:color w:val="000000"/>
                <w:sz w:val="26"/>
                <w:szCs w:val="26"/>
                <w:lang w:val="de-DE"/>
              </w:rPr>
            </w:pPr>
            <w:r w:rsidRPr="001B4450">
              <w:rPr>
                <w:i/>
                <w:iCs/>
                <w:color w:val="000000"/>
                <w:sz w:val="26"/>
                <w:szCs w:val="26"/>
                <w:lang w:val="de-DE"/>
              </w:rPr>
              <w:t>Dân tộc: .</w:t>
            </w:r>
            <w:r w:rsidRPr="001B4450">
              <w:rPr>
                <w:i/>
                <w:iCs/>
                <w:color w:val="000000"/>
                <w:sz w:val="26"/>
                <w:szCs w:val="26"/>
                <w:lang w:val="de-DE"/>
              </w:rPr>
              <w:tab/>
            </w:r>
          </w:p>
          <w:p w14:paraId="478F1D78" w14:textId="77777777" w:rsidR="002349C3" w:rsidRPr="001B4450" w:rsidRDefault="002349C3" w:rsidP="008A0577">
            <w:pPr>
              <w:tabs>
                <w:tab w:val="left" w:pos="240"/>
              </w:tabs>
              <w:spacing w:before="60"/>
              <w:rPr>
                <w:i/>
                <w:iCs/>
                <w:color w:val="000000"/>
                <w:sz w:val="26"/>
                <w:szCs w:val="26"/>
                <w:lang w:val="de-DE"/>
              </w:rPr>
            </w:pPr>
            <w:r w:rsidRPr="001B4450">
              <w:rPr>
                <w:color w:val="000000"/>
                <w:sz w:val="26"/>
                <w:szCs w:val="26"/>
                <w:lang w:val="de-DE"/>
              </w:rPr>
              <w:t>1.</w:t>
            </w:r>
            <w:r w:rsidR="008A0577">
              <w:rPr>
                <w:color w:val="000000"/>
                <w:sz w:val="26"/>
                <w:szCs w:val="26"/>
                <w:lang w:val="vi-VN"/>
              </w:rPr>
              <w:t xml:space="preserve"> </w:t>
            </w:r>
            <w:r w:rsidRPr="001B4450">
              <w:rPr>
                <w:color w:val="000000"/>
                <w:sz w:val="26"/>
                <w:szCs w:val="26"/>
                <w:lang w:val="de-DE"/>
              </w:rPr>
              <w:t>Kinh     2.......................</w:t>
            </w:r>
          </w:p>
        </w:tc>
        <w:tc>
          <w:tcPr>
            <w:tcW w:w="2701" w:type="pct"/>
            <w:tcBorders>
              <w:top w:val="single" w:sz="4" w:space="0" w:color="auto"/>
              <w:left w:val="single" w:sz="4" w:space="0" w:color="auto"/>
              <w:bottom w:val="single" w:sz="4" w:space="0" w:color="auto"/>
              <w:right w:val="single" w:sz="4" w:space="0" w:color="auto"/>
            </w:tcBorders>
          </w:tcPr>
          <w:p w14:paraId="586A5A29" w14:textId="77777777" w:rsidR="008A0577" w:rsidRDefault="002349C3" w:rsidP="008A0577">
            <w:pPr>
              <w:spacing w:before="60"/>
              <w:rPr>
                <w:color w:val="000000"/>
                <w:sz w:val="26"/>
                <w:szCs w:val="26"/>
                <w:lang w:val="vi-VN"/>
              </w:rPr>
            </w:pPr>
            <w:r w:rsidRPr="001B4450">
              <w:rPr>
                <w:i/>
                <w:iCs/>
                <w:color w:val="000000"/>
                <w:sz w:val="26"/>
                <w:szCs w:val="26"/>
                <w:lang w:val="de-DE"/>
              </w:rPr>
              <w:t xml:space="preserve">11. Nghề bố </w:t>
            </w:r>
            <w:r w:rsidRPr="001B4450">
              <w:rPr>
                <w:color w:val="000000"/>
                <w:sz w:val="26"/>
                <w:szCs w:val="26"/>
                <w:lang w:val="de-DE"/>
              </w:rPr>
              <w:t xml:space="preserve">: </w:t>
            </w:r>
          </w:p>
          <w:p w14:paraId="0311C15F" w14:textId="77777777" w:rsidR="002349C3" w:rsidRDefault="002349C3" w:rsidP="008A0577">
            <w:pPr>
              <w:spacing w:before="60"/>
              <w:rPr>
                <w:color w:val="000000"/>
                <w:sz w:val="26"/>
                <w:szCs w:val="26"/>
                <w:lang w:val="vi-VN"/>
              </w:rPr>
            </w:pPr>
            <w:r w:rsidRPr="001B4450">
              <w:rPr>
                <w:color w:val="000000"/>
                <w:sz w:val="26"/>
                <w:szCs w:val="26"/>
              </w:rPr>
              <w:t xml:space="preserve">1. Nông dân      2. Công nhân </w:t>
            </w:r>
          </w:p>
          <w:p w14:paraId="5B341142" w14:textId="77777777" w:rsidR="002349C3" w:rsidRPr="001B4450" w:rsidRDefault="002349C3" w:rsidP="008A0577">
            <w:pPr>
              <w:spacing w:before="60"/>
              <w:rPr>
                <w:color w:val="000000"/>
                <w:sz w:val="26"/>
                <w:szCs w:val="26"/>
                <w:lang w:val="de-DE"/>
              </w:rPr>
            </w:pPr>
            <w:r w:rsidRPr="001B4450">
              <w:rPr>
                <w:color w:val="000000"/>
                <w:sz w:val="26"/>
                <w:szCs w:val="26"/>
              </w:rPr>
              <w:t xml:space="preserve">3. Cán bộ          4. </w:t>
            </w:r>
            <w:r w:rsidRPr="001B4450">
              <w:rPr>
                <w:color w:val="000000"/>
                <w:sz w:val="26"/>
                <w:szCs w:val="26"/>
                <w:lang w:val="de-DE"/>
              </w:rPr>
              <w:t>Nghề khác.</w:t>
            </w:r>
          </w:p>
        </w:tc>
      </w:tr>
      <w:tr w:rsidR="002349C3" w:rsidRPr="001B4450" w14:paraId="17B43C3E" w14:textId="77777777">
        <w:tc>
          <w:tcPr>
            <w:tcW w:w="2299" w:type="pct"/>
            <w:tcBorders>
              <w:top w:val="single" w:sz="4" w:space="0" w:color="auto"/>
              <w:left w:val="single" w:sz="4" w:space="0" w:color="auto"/>
              <w:bottom w:val="single" w:sz="4" w:space="0" w:color="auto"/>
              <w:right w:val="single" w:sz="4" w:space="0" w:color="auto"/>
            </w:tcBorders>
          </w:tcPr>
          <w:p w14:paraId="0EBA334B" w14:textId="77777777" w:rsidR="002349C3" w:rsidRPr="001B4450" w:rsidRDefault="002349C3" w:rsidP="008A0577">
            <w:pPr>
              <w:spacing w:before="60"/>
              <w:rPr>
                <w:color w:val="000000"/>
                <w:sz w:val="26"/>
                <w:szCs w:val="26"/>
              </w:rPr>
            </w:pPr>
            <w:r w:rsidRPr="001B4450">
              <w:rPr>
                <w:color w:val="000000"/>
                <w:sz w:val="26"/>
                <w:szCs w:val="26"/>
              </w:rPr>
              <w:t>Địa chỉ:</w:t>
            </w:r>
          </w:p>
        </w:tc>
        <w:tc>
          <w:tcPr>
            <w:tcW w:w="2701" w:type="pct"/>
            <w:tcBorders>
              <w:top w:val="single" w:sz="4" w:space="0" w:color="auto"/>
              <w:left w:val="single" w:sz="4" w:space="0" w:color="auto"/>
              <w:bottom w:val="single" w:sz="4" w:space="0" w:color="auto"/>
              <w:right w:val="single" w:sz="4" w:space="0" w:color="auto"/>
            </w:tcBorders>
          </w:tcPr>
          <w:p w14:paraId="184E7879" w14:textId="77777777" w:rsidR="008A0577" w:rsidRDefault="002349C3" w:rsidP="008A0577">
            <w:pPr>
              <w:spacing w:before="60"/>
              <w:rPr>
                <w:color w:val="000000"/>
                <w:sz w:val="26"/>
                <w:szCs w:val="26"/>
                <w:lang w:val="vi-VN"/>
              </w:rPr>
            </w:pPr>
            <w:r w:rsidRPr="001B4450">
              <w:rPr>
                <w:i/>
                <w:iCs/>
                <w:color w:val="000000"/>
                <w:sz w:val="26"/>
                <w:szCs w:val="26"/>
              </w:rPr>
              <w:t>12. VH bố</w:t>
            </w:r>
            <w:r w:rsidRPr="001B4450">
              <w:rPr>
                <w:color w:val="000000"/>
                <w:sz w:val="26"/>
                <w:szCs w:val="26"/>
              </w:rPr>
              <w:t xml:space="preserve">:   </w:t>
            </w:r>
          </w:p>
          <w:p w14:paraId="15708497" w14:textId="77777777" w:rsidR="008A0577" w:rsidRDefault="002349C3" w:rsidP="008A0577">
            <w:pPr>
              <w:spacing w:before="60"/>
              <w:rPr>
                <w:color w:val="000000"/>
                <w:sz w:val="26"/>
                <w:szCs w:val="26"/>
                <w:lang w:val="vi-VN"/>
              </w:rPr>
            </w:pPr>
            <w:r w:rsidRPr="001B4450">
              <w:rPr>
                <w:color w:val="000000"/>
                <w:sz w:val="26"/>
                <w:szCs w:val="26"/>
              </w:rPr>
              <w:t>1. Đại học          2. Trung cấp</w:t>
            </w:r>
          </w:p>
          <w:p w14:paraId="189B4509" w14:textId="77777777" w:rsidR="002349C3" w:rsidRPr="001B4450" w:rsidRDefault="002349C3" w:rsidP="008A0577">
            <w:pPr>
              <w:spacing w:before="60"/>
              <w:rPr>
                <w:color w:val="000000"/>
                <w:sz w:val="26"/>
                <w:szCs w:val="26"/>
                <w:lang w:val="de-DE"/>
              </w:rPr>
            </w:pPr>
            <w:r w:rsidRPr="001B4450">
              <w:rPr>
                <w:color w:val="000000"/>
                <w:sz w:val="26"/>
                <w:szCs w:val="26"/>
              </w:rPr>
              <w:t xml:space="preserve">3. Phổ thông      4. </w:t>
            </w:r>
            <w:r w:rsidRPr="001B4450">
              <w:rPr>
                <w:color w:val="000000"/>
                <w:sz w:val="26"/>
                <w:szCs w:val="26"/>
                <w:lang w:val="de-DE"/>
              </w:rPr>
              <w:t>Mù chữ</w:t>
            </w:r>
          </w:p>
        </w:tc>
      </w:tr>
      <w:tr w:rsidR="002349C3" w:rsidRPr="001B4450" w14:paraId="3AAF8ADB" w14:textId="77777777">
        <w:tc>
          <w:tcPr>
            <w:tcW w:w="2299" w:type="pct"/>
            <w:tcBorders>
              <w:top w:val="single" w:sz="4" w:space="0" w:color="auto"/>
              <w:left w:val="single" w:sz="4" w:space="0" w:color="auto"/>
              <w:bottom w:val="single" w:sz="4" w:space="0" w:color="auto"/>
              <w:right w:val="single" w:sz="4" w:space="0" w:color="auto"/>
            </w:tcBorders>
          </w:tcPr>
          <w:p w14:paraId="7877E56B" w14:textId="77777777" w:rsidR="002349C3" w:rsidRPr="001B4450" w:rsidRDefault="002349C3" w:rsidP="008A0577">
            <w:pPr>
              <w:spacing w:before="60"/>
              <w:rPr>
                <w:i/>
                <w:iCs/>
                <w:color w:val="000000"/>
                <w:sz w:val="26"/>
                <w:szCs w:val="26"/>
              </w:rPr>
            </w:pPr>
            <w:r w:rsidRPr="001B4450">
              <w:rPr>
                <w:i/>
                <w:iCs/>
                <w:color w:val="000000"/>
                <w:sz w:val="26"/>
                <w:szCs w:val="26"/>
              </w:rPr>
              <w:t>Thôn:</w:t>
            </w:r>
          </w:p>
        </w:tc>
        <w:tc>
          <w:tcPr>
            <w:tcW w:w="2701" w:type="pct"/>
            <w:tcBorders>
              <w:top w:val="single" w:sz="4" w:space="0" w:color="auto"/>
              <w:left w:val="single" w:sz="4" w:space="0" w:color="auto"/>
              <w:bottom w:val="single" w:sz="4" w:space="0" w:color="auto"/>
              <w:right w:val="single" w:sz="4" w:space="0" w:color="auto"/>
            </w:tcBorders>
          </w:tcPr>
          <w:p w14:paraId="2AA94457" w14:textId="77777777" w:rsidR="002349C3" w:rsidRPr="001B4450" w:rsidRDefault="002349C3" w:rsidP="008A0577">
            <w:pPr>
              <w:spacing w:before="60"/>
              <w:rPr>
                <w:color w:val="000000"/>
                <w:sz w:val="26"/>
                <w:szCs w:val="26"/>
              </w:rPr>
            </w:pPr>
            <w:r w:rsidRPr="001B4450">
              <w:rPr>
                <w:i/>
                <w:iCs/>
                <w:color w:val="000000"/>
                <w:sz w:val="26"/>
                <w:szCs w:val="26"/>
              </w:rPr>
              <w:t>13. Tổng số con của anh chị:</w:t>
            </w:r>
          </w:p>
        </w:tc>
      </w:tr>
      <w:tr w:rsidR="002349C3" w:rsidRPr="001B4450" w14:paraId="55EDA8A2" w14:textId="77777777">
        <w:tc>
          <w:tcPr>
            <w:tcW w:w="2299" w:type="pct"/>
            <w:tcBorders>
              <w:top w:val="single" w:sz="4" w:space="0" w:color="auto"/>
              <w:left w:val="single" w:sz="4" w:space="0" w:color="auto"/>
              <w:bottom w:val="single" w:sz="4" w:space="0" w:color="auto"/>
              <w:right w:val="single" w:sz="4" w:space="0" w:color="auto"/>
            </w:tcBorders>
          </w:tcPr>
          <w:p w14:paraId="7B6ED7CF"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rPr>
              <w:t xml:space="preserve"> Xã (Phường) </w:t>
            </w:r>
          </w:p>
        </w:tc>
        <w:tc>
          <w:tcPr>
            <w:tcW w:w="2701" w:type="pct"/>
            <w:tcBorders>
              <w:top w:val="single" w:sz="4" w:space="0" w:color="auto"/>
              <w:left w:val="single" w:sz="4" w:space="0" w:color="auto"/>
              <w:bottom w:val="single" w:sz="4" w:space="0" w:color="auto"/>
              <w:right w:val="single" w:sz="4" w:space="0" w:color="auto"/>
            </w:tcBorders>
          </w:tcPr>
          <w:p w14:paraId="665A21C0" w14:textId="77777777" w:rsidR="002349C3" w:rsidRDefault="002349C3" w:rsidP="008A0577">
            <w:pPr>
              <w:spacing w:before="60"/>
              <w:rPr>
                <w:i/>
                <w:iCs/>
                <w:color w:val="000000"/>
                <w:sz w:val="26"/>
                <w:szCs w:val="26"/>
                <w:lang w:val="vi-VN"/>
              </w:rPr>
            </w:pPr>
            <w:r w:rsidRPr="001B4450">
              <w:rPr>
                <w:i/>
                <w:iCs/>
                <w:color w:val="000000"/>
                <w:sz w:val="26"/>
                <w:szCs w:val="26"/>
              </w:rPr>
              <w:t xml:space="preserve">14. Tình trạng con: </w:t>
            </w:r>
          </w:p>
          <w:p w14:paraId="2ACD9ED7" w14:textId="77777777" w:rsidR="008A0577" w:rsidRDefault="002349C3" w:rsidP="008A0577">
            <w:pPr>
              <w:spacing w:before="60"/>
              <w:rPr>
                <w:color w:val="000000"/>
                <w:sz w:val="26"/>
                <w:szCs w:val="26"/>
                <w:lang w:val="vi-VN"/>
              </w:rPr>
            </w:pPr>
            <w:r w:rsidRPr="001B4450">
              <w:rPr>
                <w:color w:val="000000"/>
                <w:sz w:val="26"/>
                <w:szCs w:val="26"/>
              </w:rPr>
              <w:t>1. Bình thường</w:t>
            </w:r>
            <w:r w:rsidRPr="001B4450">
              <w:rPr>
                <w:color w:val="000000"/>
                <w:sz w:val="26"/>
                <w:szCs w:val="26"/>
              </w:rPr>
              <w:tab/>
            </w:r>
          </w:p>
          <w:p w14:paraId="2D535AA6" w14:textId="77777777" w:rsidR="008A0577" w:rsidRDefault="002349C3" w:rsidP="008A0577">
            <w:pPr>
              <w:spacing w:before="60"/>
              <w:rPr>
                <w:color w:val="000000"/>
                <w:sz w:val="26"/>
                <w:szCs w:val="26"/>
                <w:lang w:val="vi-VN"/>
              </w:rPr>
            </w:pPr>
            <w:r w:rsidRPr="001B4450">
              <w:rPr>
                <w:color w:val="000000"/>
                <w:sz w:val="26"/>
                <w:szCs w:val="26"/>
              </w:rPr>
              <w:t xml:space="preserve">2. Khuyết tật      </w:t>
            </w:r>
          </w:p>
          <w:p w14:paraId="71C96326" w14:textId="77777777" w:rsidR="002349C3" w:rsidRPr="001B4450" w:rsidRDefault="002349C3" w:rsidP="008A0577">
            <w:pPr>
              <w:spacing w:before="60"/>
              <w:rPr>
                <w:color w:val="000000"/>
                <w:sz w:val="26"/>
                <w:szCs w:val="26"/>
                <w:lang w:val="fr-FR"/>
              </w:rPr>
            </w:pPr>
            <w:r w:rsidRPr="001B4450">
              <w:rPr>
                <w:color w:val="000000"/>
                <w:sz w:val="26"/>
                <w:szCs w:val="26"/>
              </w:rPr>
              <w:t>3. Chết</w:t>
            </w:r>
          </w:p>
        </w:tc>
      </w:tr>
      <w:tr w:rsidR="002349C3" w:rsidRPr="001B4450" w14:paraId="60905B68" w14:textId="77777777">
        <w:tc>
          <w:tcPr>
            <w:tcW w:w="2299" w:type="pct"/>
            <w:tcBorders>
              <w:top w:val="single" w:sz="4" w:space="0" w:color="auto"/>
              <w:left w:val="single" w:sz="4" w:space="0" w:color="auto"/>
              <w:bottom w:val="single" w:sz="4" w:space="0" w:color="auto"/>
              <w:right w:val="single" w:sz="4" w:space="0" w:color="auto"/>
            </w:tcBorders>
          </w:tcPr>
          <w:p w14:paraId="196B2433"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rPr>
              <w:t xml:space="preserve"> Huyện (Quận) </w:t>
            </w:r>
          </w:p>
        </w:tc>
        <w:tc>
          <w:tcPr>
            <w:tcW w:w="2701" w:type="pct"/>
            <w:tcBorders>
              <w:top w:val="single" w:sz="4" w:space="0" w:color="auto"/>
              <w:left w:val="single" w:sz="4" w:space="0" w:color="auto"/>
              <w:bottom w:val="single" w:sz="4" w:space="0" w:color="auto"/>
              <w:right w:val="single" w:sz="4" w:space="0" w:color="auto"/>
            </w:tcBorders>
          </w:tcPr>
          <w:p w14:paraId="3E5867BC" w14:textId="77777777" w:rsidR="002349C3" w:rsidRPr="001B4450" w:rsidRDefault="002349C3" w:rsidP="008A0577">
            <w:pPr>
              <w:spacing w:before="60"/>
              <w:rPr>
                <w:color w:val="000000"/>
                <w:sz w:val="26"/>
                <w:szCs w:val="26"/>
              </w:rPr>
            </w:pPr>
            <w:r w:rsidRPr="001B4450">
              <w:rPr>
                <w:i/>
                <w:iCs/>
                <w:color w:val="000000"/>
                <w:sz w:val="26"/>
                <w:szCs w:val="26"/>
              </w:rPr>
              <w:t xml:space="preserve">15. Trẻ là con thứ </w:t>
            </w:r>
            <w:r w:rsidRPr="001B4450">
              <w:rPr>
                <w:color w:val="000000"/>
                <w:sz w:val="26"/>
                <w:szCs w:val="26"/>
              </w:rPr>
              <w:t>....... trong gia đình</w:t>
            </w:r>
          </w:p>
        </w:tc>
      </w:tr>
      <w:tr w:rsidR="002349C3" w:rsidRPr="001B4450" w14:paraId="38C8EE7B" w14:textId="77777777">
        <w:tc>
          <w:tcPr>
            <w:tcW w:w="2299" w:type="pct"/>
            <w:tcBorders>
              <w:top w:val="single" w:sz="4" w:space="0" w:color="auto"/>
              <w:left w:val="single" w:sz="4" w:space="0" w:color="auto"/>
              <w:bottom w:val="single" w:sz="4" w:space="0" w:color="auto"/>
              <w:right w:val="single" w:sz="4" w:space="0" w:color="auto"/>
            </w:tcBorders>
          </w:tcPr>
          <w:p w14:paraId="1D0F82E5" w14:textId="77777777" w:rsidR="002349C3" w:rsidRPr="001B4450" w:rsidRDefault="002349C3" w:rsidP="008A0577">
            <w:pPr>
              <w:numPr>
                <w:ilvl w:val="0"/>
                <w:numId w:val="66"/>
              </w:numPr>
              <w:tabs>
                <w:tab w:val="left" w:pos="240"/>
              </w:tabs>
              <w:spacing w:before="60"/>
              <w:ind w:left="0" w:firstLine="0"/>
              <w:rPr>
                <w:i/>
                <w:iCs/>
                <w:color w:val="000000"/>
                <w:sz w:val="26"/>
                <w:szCs w:val="26"/>
              </w:rPr>
            </w:pPr>
            <w:r w:rsidRPr="001B4450">
              <w:rPr>
                <w:i/>
                <w:iCs/>
                <w:color w:val="000000"/>
                <w:sz w:val="26"/>
                <w:szCs w:val="26"/>
              </w:rPr>
              <w:t>Tỉnh (Thành phố):</w:t>
            </w:r>
          </w:p>
        </w:tc>
        <w:tc>
          <w:tcPr>
            <w:tcW w:w="2701" w:type="pct"/>
            <w:tcBorders>
              <w:top w:val="single" w:sz="4" w:space="0" w:color="auto"/>
              <w:left w:val="single" w:sz="4" w:space="0" w:color="auto"/>
              <w:bottom w:val="single" w:sz="4" w:space="0" w:color="auto"/>
              <w:right w:val="single" w:sz="4" w:space="0" w:color="auto"/>
            </w:tcBorders>
          </w:tcPr>
          <w:p w14:paraId="771D440F" w14:textId="77777777" w:rsidR="002349C3" w:rsidRPr="001B4450" w:rsidRDefault="002349C3" w:rsidP="008A0577">
            <w:pPr>
              <w:spacing w:before="60"/>
              <w:rPr>
                <w:color w:val="000000"/>
                <w:sz w:val="26"/>
                <w:szCs w:val="26"/>
              </w:rPr>
            </w:pPr>
            <w:r w:rsidRPr="001B4450">
              <w:rPr>
                <w:i/>
                <w:iCs/>
                <w:color w:val="000000"/>
                <w:sz w:val="26"/>
                <w:szCs w:val="26"/>
              </w:rPr>
              <w:t>16. Tuổi mẹ khi sinh trẻ này </w:t>
            </w:r>
            <w:r w:rsidRPr="001B4450">
              <w:rPr>
                <w:color w:val="000000"/>
                <w:sz w:val="26"/>
                <w:szCs w:val="26"/>
              </w:rPr>
              <w:t>:......... tuổi</w:t>
            </w:r>
          </w:p>
        </w:tc>
      </w:tr>
    </w:tbl>
    <w:p w14:paraId="0F71C86B" w14:textId="77777777" w:rsidR="002349C3" w:rsidRPr="001B4450" w:rsidRDefault="003A54C9" w:rsidP="008A0577">
      <w:pPr>
        <w:spacing w:before="100" w:after="60" w:line="264" w:lineRule="auto"/>
        <w:ind w:firstLine="567"/>
        <w:rPr>
          <w:rFonts w:ascii=".VnTimeH" w:hAnsi=".VnTimeH"/>
          <w:b/>
          <w:color w:val="000000"/>
          <w:sz w:val="26"/>
          <w:szCs w:val="26"/>
        </w:rPr>
      </w:pPr>
      <w:r w:rsidRPr="005A1CF9">
        <w:rPr>
          <w:b/>
          <w:bCs/>
          <w:color w:val="000000"/>
          <w:sz w:val="26"/>
          <w:szCs w:val="26"/>
          <w:lang w:val="vi-VN"/>
        </w:rPr>
        <w:t>YẾU TỐ NGUY CƠ TR</w:t>
      </w:r>
      <w:r>
        <w:rPr>
          <w:b/>
          <w:bCs/>
          <w:color w:val="000000"/>
          <w:sz w:val="26"/>
          <w:szCs w:val="26"/>
          <w:lang w:val="vi-VN"/>
        </w:rPr>
        <w:t>ƯỚC</w:t>
      </w:r>
      <w:r w:rsidRPr="005A1CF9">
        <w:rPr>
          <w:b/>
          <w:bCs/>
          <w:color w:val="000000"/>
          <w:sz w:val="26"/>
          <w:szCs w:val="26"/>
          <w:lang w:val="vi-VN"/>
        </w:rPr>
        <w:t xml:space="preserve"> KHI SINH</w:t>
      </w:r>
      <w:r w:rsidR="002349C3" w:rsidRPr="001B4450">
        <w:rPr>
          <w:rFonts w:ascii=".VnTimeH" w:hAnsi=".VnTimeH"/>
          <w:b/>
          <w:color w:val="000000"/>
          <w:sz w:val="26"/>
          <w:szCs w:val="26"/>
        </w:rPr>
        <w:t>:</w:t>
      </w:r>
    </w:p>
    <w:p w14:paraId="1B225B48" w14:textId="77777777" w:rsidR="008A0577" w:rsidRDefault="002349C3" w:rsidP="008A0577">
      <w:pPr>
        <w:spacing w:before="100" w:after="60" w:line="264" w:lineRule="auto"/>
        <w:ind w:firstLine="567"/>
        <w:rPr>
          <w:color w:val="000000"/>
          <w:sz w:val="26"/>
          <w:szCs w:val="26"/>
          <w:lang w:val="vi-VN"/>
        </w:rPr>
      </w:pPr>
      <w:r w:rsidRPr="001B4450">
        <w:rPr>
          <w:color w:val="000000"/>
          <w:sz w:val="26"/>
          <w:szCs w:val="26"/>
        </w:rPr>
        <w:t xml:space="preserve">17. Số lần mẹ sảy thai trước cháu này </w:t>
      </w:r>
      <w:r w:rsidRPr="001B4450">
        <w:rPr>
          <w:color w:val="000000"/>
          <w:sz w:val="26"/>
          <w:szCs w:val="26"/>
        </w:rPr>
        <w:tab/>
        <w:t xml:space="preserve"> </w:t>
      </w:r>
    </w:p>
    <w:p w14:paraId="1014ABA8"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Lần</w:t>
      </w:r>
      <w:r w:rsidRPr="005A1CF9">
        <w:rPr>
          <w:color w:val="000000"/>
          <w:sz w:val="26"/>
          <w:szCs w:val="26"/>
          <w:lang w:val="vi-VN"/>
        </w:rPr>
        <w:tab/>
        <w:t xml:space="preserve">       2. Lần          3. Lần </w:t>
      </w:r>
    </w:p>
    <w:p w14:paraId="0409FEFD"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18. Số lần thai chết lưu trước cháu này</w:t>
      </w:r>
      <w:r w:rsidRPr="005A1CF9">
        <w:rPr>
          <w:color w:val="000000"/>
          <w:sz w:val="26"/>
          <w:szCs w:val="26"/>
          <w:lang w:val="vi-VN"/>
        </w:rPr>
        <w:tab/>
        <w:t xml:space="preserve"> </w:t>
      </w:r>
    </w:p>
    <w:p w14:paraId="0E87D0CF"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Lần</w:t>
      </w:r>
      <w:r w:rsidRPr="005A1CF9">
        <w:rPr>
          <w:color w:val="000000"/>
          <w:sz w:val="26"/>
          <w:szCs w:val="26"/>
          <w:lang w:val="vi-VN"/>
        </w:rPr>
        <w:tab/>
        <w:t xml:space="preserve">       2. Lần          3. Lần</w:t>
      </w:r>
    </w:p>
    <w:p w14:paraId="0B623EB7" w14:textId="77777777" w:rsidR="002349C3" w:rsidRPr="005A1CF9" w:rsidRDefault="002349C3" w:rsidP="008A0577">
      <w:pPr>
        <w:spacing w:before="100" w:after="60" w:line="264" w:lineRule="auto"/>
        <w:ind w:firstLine="567"/>
        <w:jc w:val="both"/>
        <w:rPr>
          <w:i/>
          <w:iCs/>
          <w:color w:val="000000"/>
          <w:spacing w:val="-6"/>
          <w:sz w:val="26"/>
          <w:szCs w:val="26"/>
          <w:lang w:val="vi-VN"/>
        </w:rPr>
      </w:pPr>
      <w:r w:rsidRPr="005A1CF9">
        <w:rPr>
          <w:i/>
          <w:iCs/>
          <w:color w:val="000000"/>
          <w:spacing w:val="-6"/>
          <w:sz w:val="26"/>
          <w:szCs w:val="26"/>
          <w:lang w:val="vi-VN"/>
        </w:rPr>
        <w:t>Khi mang thai trẻ này mẹ cháu có bị các tình trạng sau không?</w:t>
      </w:r>
    </w:p>
    <w:p w14:paraId="530C97B8"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19. Sốt ho, chảy mũi 3 tháng đầu</w:t>
      </w:r>
      <w:r w:rsidRPr="005A1CF9">
        <w:rPr>
          <w:color w:val="000000"/>
          <w:sz w:val="26"/>
          <w:szCs w:val="26"/>
          <w:lang w:val="vi-VN"/>
        </w:rPr>
        <w:tab/>
      </w:r>
      <w:r w:rsidRPr="005A1CF9">
        <w:rPr>
          <w:color w:val="000000"/>
          <w:sz w:val="26"/>
          <w:szCs w:val="26"/>
          <w:lang w:val="vi-VN"/>
        </w:rPr>
        <w:tab/>
      </w:r>
    </w:p>
    <w:p w14:paraId="25255240"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w:t>
      </w:r>
      <w:r w:rsidRPr="005A1CF9">
        <w:rPr>
          <w:color w:val="000000"/>
          <w:sz w:val="26"/>
          <w:szCs w:val="26"/>
          <w:lang w:val="vi-VN"/>
        </w:rPr>
        <w:tab/>
      </w:r>
      <w:r w:rsidRPr="005A1CF9">
        <w:rPr>
          <w:color w:val="000000"/>
          <w:sz w:val="26"/>
          <w:szCs w:val="26"/>
          <w:lang w:val="vi-VN"/>
        </w:rPr>
        <w:tab/>
        <w:t xml:space="preserve">     </w:t>
      </w:r>
      <w:r w:rsidRPr="005A1CF9">
        <w:rPr>
          <w:color w:val="000000"/>
          <w:sz w:val="26"/>
          <w:szCs w:val="26"/>
          <w:lang w:val="vi-VN"/>
        </w:rPr>
        <w:tab/>
        <w:t>2.Không rõ</w:t>
      </w:r>
    </w:p>
    <w:p w14:paraId="23D12403"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0. Nhiễm vius khác</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295F5ADD"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lastRenderedPageBreak/>
        <w:t>0. không</w:t>
      </w:r>
      <w:r w:rsidRPr="005A1CF9">
        <w:rPr>
          <w:color w:val="000000"/>
          <w:sz w:val="26"/>
          <w:szCs w:val="26"/>
          <w:lang w:val="vi-VN"/>
        </w:rPr>
        <w:tab/>
        <w:t xml:space="preserve">1. Có …………….. </w:t>
      </w:r>
      <w:r w:rsidRPr="005A1CF9">
        <w:rPr>
          <w:color w:val="000000"/>
          <w:sz w:val="26"/>
          <w:szCs w:val="26"/>
          <w:lang w:val="vi-VN"/>
        </w:rPr>
        <w:tab/>
        <w:t>2.Không rõ</w:t>
      </w:r>
    </w:p>
    <w:p w14:paraId="4A2D869C"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1. Tiếp xúc hóa chất</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4F91DC99"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 ……………..</w:t>
      </w:r>
      <w:r w:rsidRPr="005A1CF9">
        <w:rPr>
          <w:color w:val="000000"/>
          <w:sz w:val="26"/>
          <w:szCs w:val="26"/>
          <w:lang w:val="vi-VN"/>
        </w:rPr>
        <w:tab/>
        <w:t>2.Không rõ</w:t>
      </w:r>
    </w:p>
    <w:p w14:paraId="29C8AFD4"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2. Chấn thương</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130E0E1E"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w:t>
      </w:r>
      <w:r w:rsidRPr="005A1CF9">
        <w:rPr>
          <w:color w:val="000000"/>
          <w:sz w:val="26"/>
          <w:szCs w:val="26"/>
          <w:lang w:val="vi-VN"/>
        </w:rPr>
        <w:tab/>
        <w:t>2.Không rõ</w:t>
      </w:r>
    </w:p>
    <w:p w14:paraId="1D404DEC"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3. Ngộ độc thai nghén</w:t>
      </w:r>
      <w:r w:rsidRPr="005A1CF9">
        <w:rPr>
          <w:color w:val="000000"/>
          <w:sz w:val="26"/>
          <w:szCs w:val="26"/>
          <w:lang w:val="vi-VN"/>
        </w:rPr>
        <w:tab/>
      </w:r>
      <w:r w:rsidRPr="005A1CF9">
        <w:rPr>
          <w:color w:val="000000"/>
          <w:sz w:val="26"/>
          <w:szCs w:val="26"/>
          <w:lang w:val="vi-VN"/>
        </w:rPr>
        <w:tab/>
      </w:r>
    </w:p>
    <w:p w14:paraId="46FA12FA"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 xml:space="preserve">1. Có  </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t>2.Không rõ</w:t>
      </w:r>
    </w:p>
    <w:p w14:paraId="02B6DC29"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4. Bệnh đái đường</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3C28D47B"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t>2.Không rõ</w:t>
      </w:r>
    </w:p>
    <w:p w14:paraId="056C4662"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5. Dùng thuốc</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25D4E3F6"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 xml:space="preserve">1. Có......................  </w:t>
      </w:r>
      <w:r w:rsidRPr="005A1CF9">
        <w:rPr>
          <w:color w:val="000000"/>
          <w:sz w:val="26"/>
          <w:szCs w:val="26"/>
          <w:lang w:val="vi-VN"/>
        </w:rPr>
        <w:tab/>
        <w:t>2.Không rõ</w:t>
      </w:r>
    </w:p>
    <w:p w14:paraId="733A1D58"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6. Ngộ độc kim loại</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1784B607"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w:t>
      </w:r>
      <w:r w:rsidRPr="005A1CF9">
        <w:rPr>
          <w:color w:val="000000"/>
          <w:sz w:val="26"/>
          <w:szCs w:val="26"/>
          <w:lang w:val="vi-VN"/>
        </w:rPr>
        <w:tab/>
        <w:t>2.Không rõ</w:t>
      </w:r>
    </w:p>
    <w:p w14:paraId="5947E429" w14:textId="77777777" w:rsidR="008A0577" w:rsidRDefault="002349C3" w:rsidP="008A0577">
      <w:pPr>
        <w:spacing w:before="100" w:after="60" w:line="264" w:lineRule="auto"/>
        <w:ind w:firstLine="567"/>
        <w:rPr>
          <w:color w:val="000000"/>
          <w:sz w:val="26"/>
          <w:szCs w:val="26"/>
          <w:lang w:val="vi-VN"/>
        </w:rPr>
      </w:pPr>
      <w:r w:rsidRPr="005A1CF9">
        <w:rPr>
          <w:color w:val="000000"/>
          <w:sz w:val="26"/>
          <w:szCs w:val="26"/>
          <w:lang w:val="vi-VN"/>
        </w:rPr>
        <w:t>27. Khác</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3608ECE2"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 xml:space="preserve">1. Có....................... </w:t>
      </w:r>
      <w:r w:rsidRPr="005A1CF9">
        <w:rPr>
          <w:color w:val="000000"/>
          <w:sz w:val="26"/>
          <w:szCs w:val="26"/>
          <w:lang w:val="vi-VN"/>
        </w:rPr>
        <w:tab/>
        <w:t>2.Không rõ</w:t>
      </w:r>
    </w:p>
    <w:p w14:paraId="0F747AD6" w14:textId="77777777" w:rsidR="002349C3" w:rsidRPr="005A1CF9" w:rsidRDefault="002349C3" w:rsidP="008A0577">
      <w:pPr>
        <w:spacing w:before="100" w:after="60" w:line="264" w:lineRule="auto"/>
        <w:ind w:firstLine="567"/>
        <w:rPr>
          <w:color w:val="000000"/>
          <w:sz w:val="26"/>
          <w:szCs w:val="26"/>
          <w:lang w:val="vi-VN"/>
        </w:rPr>
      </w:pPr>
      <w:r w:rsidRPr="005A1CF9">
        <w:rPr>
          <w:color w:val="000000"/>
          <w:sz w:val="26"/>
          <w:szCs w:val="26"/>
          <w:lang w:val="vi-VN"/>
        </w:rPr>
        <w:t>28. Siêu âm thai trước sinh</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02992A54" w14:textId="77777777" w:rsidR="002349C3" w:rsidRPr="005A1CF9" w:rsidRDefault="002349C3" w:rsidP="001B4450">
      <w:pPr>
        <w:spacing w:before="120" w:after="60" w:line="276" w:lineRule="auto"/>
        <w:ind w:firstLine="567"/>
        <w:rPr>
          <w:color w:val="000000"/>
          <w:sz w:val="26"/>
          <w:szCs w:val="26"/>
          <w:lang w:val="vi-VN"/>
        </w:rPr>
      </w:pPr>
      <w:r w:rsidRPr="005A1CF9">
        <w:rPr>
          <w:color w:val="000000"/>
          <w:sz w:val="26"/>
          <w:szCs w:val="26"/>
          <w:lang w:val="vi-VN"/>
        </w:rPr>
        <w:t>0. Không làm</w:t>
      </w:r>
      <w:r w:rsidRPr="005A1CF9">
        <w:rPr>
          <w:color w:val="000000"/>
          <w:sz w:val="26"/>
          <w:szCs w:val="26"/>
          <w:lang w:val="vi-VN"/>
        </w:rPr>
        <w:tab/>
      </w:r>
      <w:r w:rsidR="008A0577">
        <w:rPr>
          <w:color w:val="000000"/>
          <w:sz w:val="26"/>
          <w:szCs w:val="26"/>
          <w:lang w:val="vi-VN"/>
        </w:rPr>
        <w:t xml:space="preserve">    </w:t>
      </w:r>
      <w:r w:rsidRPr="005A1CF9">
        <w:rPr>
          <w:color w:val="000000"/>
          <w:sz w:val="26"/>
          <w:szCs w:val="26"/>
          <w:lang w:val="vi-VN"/>
        </w:rPr>
        <w:t>1.Bất thường ...............</w:t>
      </w:r>
      <w:r w:rsidR="008A0577">
        <w:rPr>
          <w:color w:val="000000"/>
          <w:sz w:val="26"/>
          <w:szCs w:val="26"/>
          <w:lang w:val="vi-VN"/>
        </w:rPr>
        <w:t xml:space="preserve">  </w:t>
      </w:r>
      <w:r w:rsidRPr="005A1CF9">
        <w:rPr>
          <w:color w:val="000000"/>
          <w:sz w:val="26"/>
          <w:szCs w:val="26"/>
          <w:lang w:val="vi-VN"/>
        </w:rPr>
        <w:t xml:space="preserve"> 2.Bình thường</w:t>
      </w:r>
    </w:p>
    <w:p w14:paraId="48F9900A" w14:textId="77777777" w:rsidR="002349C3" w:rsidRPr="005A1CF9" w:rsidRDefault="002349C3" w:rsidP="008A0577">
      <w:pPr>
        <w:spacing w:before="120" w:after="60" w:line="269" w:lineRule="auto"/>
        <w:ind w:firstLine="567"/>
        <w:rPr>
          <w:b/>
          <w:bCs/>
          <w:color w:val="000000"/>
          <w:sz w:val="26"/>
          <w:szCs w:val="26"/>
          <w:lang w:val="vi-VN"/>
        </w:rPr>
      </w:pPr>
      <w:r w:rsidRPr="005A1CF9">
        <w:rPr>
          <w:b/>
          <w:bCs/>
          <w:color w:val="000000"/>
          <w:sz w:val="26"/>
          <w:szCs w:val="26"/>
          <w:lang w:val="vi-VN"/>
        </w:rPr>
        <w:t>YẾU TỐ NGUY CƠ TRONG KHI SINH:</w:t>
      </w:r>
    </w:p>
    <w:p w14:paraId="291799F7"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29. Chuyển dạ............... giờ</w:t>
      </w:r>
      <w:r w:rsidRPr="005A1CF9">
        <w:rPr>
          <w:color w:val="000000"/>
          <w:sz w:val="26"/>
          <w:szCs w:val="26"/>
          <w:lang w:val="vi-VN"/>
        </w:rPr>
        <w:tab/>
      </w:r>
      <w:r w:rsidRPr="005A1CF9">
        <w:rPr>
          <w:color w:val="000000"/>
          <w:sz w:val="26"/>
          <w:szCs w:val="26"/>
          <w:lang w:val="vi-VN"/>
        </w:rPr>
        <w:tab/>
      </w:r>
    </w:p>
    <w:p w14:paraId="097A6A68"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0. BT </w:t>
      </w:r>
      <w:r w:rsidRPr="005A1CF9">
        <w:rPr>
          <w:color w:val="000000"/>
          <w:sz w:val="26"/>
          <w:szCs w:val="26"/>
          <w:lang w:val="vi-VN"/>
        </w:rPr>
        <w:tab/>
      </w:r>
      <w:r w:rsidRPr="005A1CF9">
        <w:rPr>
          <w:color w:val="000000"/>
          <w:sz w:val="26"/>
          <w:szCs w:val="26"/>
          <w:lang w:val="vi-VN"/>
        </w:rPr>
        <w:tab/>
        <w:t>1. Bất thường (&gt;24h)</w:t>
      </w:r>
    </w:p>
    <w:p w14:paraId="3850CACF"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30. Cuộc đẻ </w:t>
      </w:r>
      <w:r w:rsidRPr="005A1CF9">
        <w:rPr>
          <w:color w:val="000000"/>
          <w:sz w:val="26"/>
          <w:szCs w:val="26"/>
          <w:lang w:val="vi-VN"/>
        </w:rPr>
        <w:tab/>
        <w:t xml:space="preserve">  </w:t>
      </w:r>
    </w:p>
    <w:p w14:paraId="0E81356D"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0. Đẻ thường    1. Foorceps</w:t>
      </w:r>
      <w:r w:rsidRPr="005A1CF9">
        <w:rPr>
          <w:color w:val="000000"/>
          <w:sz w:val="26"/>
          <w:szCs w:val="26"/>
          <w:lang w:val="vi-VN"/>
        </w:rPr>
        <w:tab/>
        <w:t>2. Hút</w:t>
      </w:r>
      <w:r w:rsidRPr="005A1CF9">
        <w:rPr>
          <w:color w:val="000000"/>
          <w:sz w:val="26"/>
          <w:szCs w:val="26"/>
          <w:lang w:val="vi-VN"/>
        </w:rPr>
        <w:tab/>
        <w:t xml:space="preserve">  3. Chỉ huy</w:t>
      </w:r>
      <w:r w:rsidRPr="005A1CF9">
        <w:rPr>
          <w:color w:val="000000"/>
          <w:sz w:val="26"/>
          <w:szCs w:val="26"/>
          <w:lang w:val="vi-VN"/>
        </w:rPr>
        <w:tab/>
        <w:t>4. Mổ đẻ</w:t>
      </w:r>
    </w:p>
    <w:p w14:paraId="0DEB625B"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31. Tuổi thai: ............... tuần</w:t>
      </w:r>
      <w:r w:rsidRPr="005A1CF9">
        <w:rPr>
          <w:color w:val="000000"/>
          <w:sz w:val="26"/>
          <w:szCs w:val="26"/>
          <w:lang w:val="vi-VN"/>
        </w:rPr>
        <w:tab/>
      </w:r>
    </w:p>
    <w:p w14:paraId="1A28E2AD"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0. Đủ tháng </w:t>
      </w:r>
      <w:r w:rsidRPr="005A1CF9">
        <w:rPr>
          <w:color w:val="000000"/>
          <w:sz w:val="26"/>
          <w:szCs w:val="26"/>
          <w:lang w:val="vi-VN"/>
        </w:rPr>
        <w:tab/>
        <w:t xml:space="preserve">1. Thiếu tháng </w:t>
      </w:r>
      <w:r w:rsidRPr="005A1CF9">
        <w:rPr>
          <w:color w:val="000000"/>
          <w:sz w:val="26"/>
          <w:szCs w:val="26"/>
          <w:lang w:val="vi-VN"/>
        </w:rPr>
        <w:tab/>
        <w:t>2. Già tháng</w:t>
      </w:r>
    </w:p>
    <w:p w14:paraId="2D8CC15E"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32. Cân nặng khi sinh .............. g</w:t>
      </w:r>
      <w:r w:rsidRPr="005A1CF9">
        <w:rPr>
          <w:color w:val="000000"/>
          <w:sz w:val="26"/>
          <w:szCs w:val="26"/>
          <w:lang w:val="vi-VN"/>
        </w:rPr>
        <w:tab/>
      </w:r>
    </w:p>
    <w:p w14:paraId="0BE307AC"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0. Đủ cân </w:t>
      </w:r>
      <w:r w:rsidRPr="005A1CF9">
        <w:rPr>
          <w:color w:val="000000"/>
          <w:sz w:val="26"/>
          <w:szCs w:val="26"/>
          <w:lang w:val="vi-VN"/>
        </w:rPr>
        <w:tab/>
        <w:t xml:space="preserve">1. 1500g&lt;P&lt;2500g </w:t>
      </w:r>
      <w:r w:rsidRPr="005A1CF9">
        <w:rPr>
          <w:color w:val="000000"/>
          <w:sz w:val="26"/>
          <w:szCs w:val="26"/>
          <w:lang w:val="vi-VN"/>
        </w:rPr>
        <w:tab/>
        <w:t>2. P&lt;1.500g</w:t>
      </w:r>
    </w:p>
    <w:p w14:paraId="1FAA00C4"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33. Tình trạng sau sinh:</w:t>
      </w:r>
      <w:r w:rsidRPr="005A1CF9">
        <w:rPr>
          <w:color w:val="000000"/>
          <w:sz w:val="26"/>
          <w:szCs w:val="26"/>
          <w:lang w:val="vi-VN"/>
        </w:rPr>
        <w:tab/>
      </w:r>
      <w:r w:rsidRPr="005A1CF9">
        <w:rPr>
          <w:color w:val="000000"/>
          <w:sz w:val="26"/>
          <w:szCs w:val="26"/>
          <w:lang w:val="vi-VN"/>
        </w:rPr>
        <w:tab/>
      </w:r>
    </w:p>
    <w:p w14:paraId="57EC2A48"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0. Khóc ngay</w:t>
      </w:r>
      <w:r w:rsidRPr="005A1CF9">
        <w:rPr>
          <w:color w:val="000000"/>
          <w:sz w:val="26"/>
          <w:szCs w:val="26"/>
          <w:lang w:val="vi-VN"/>
        </w:rPr>
        <w:tab/>
        <w:t xml:space="preserve">1. Ngạt.............. phút  </w:t>
      </w:r>
      <w:r w:rsidRPr="005A1CF9">
        <w:rPr>
          <w:color w:val="000000"/>
          <w:sz w:val="26"/>
          <w:szCs w:val="26"/>
          <w:lang w:val="vi-VN"/>
        </w:rPr>
        <w:tab/>
        <w:t>2.Không rõ</w:t>
      </w:r>
    </w:p>
    <w:p w14:paraId="1A1EE626"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34. Các yếu tố khác: ............................................................. </w:t>
      </w:r>
    </w:p>
    <w:p w14:paraId="2E6FF90D" w14:textId="77777777" w:rsidR="002349C3" w:rsidRPr="005A1CF9" w:rsidRDefault="002349C3" w:rsidP="008A0577">
      <w:pPr>
        <w:spacing w:before="120" w:after="60" w:line="269" w:lineRule="auto"/>
        <w:ind w:firstLine="567"/>
        <w:rPr>
          <w:b/>
          <w:bCs/>
          <w:color w:val="000000"/>
          <w:sz w:val="26"/>
          <w:szCs w:val="26"/>
          <w:lang w:val="vi-VN"/>
        </w:rPr>
      </w:pPr>
      <w:r w:rsidRPr="005A1CF9">
        <w:rPr>
          <w:b/>
          <w:bCs/>
          <w:color w:val="000000"/>
          <w:sz w:val="26"/>
          <w:szCs w:val="26"/>
          <w:lang w:val="vi-VN"/>
        </w:rPr>
        <w:t>YẾU TỐ NGUY CƠ SAU SINH:</w:t>
      </w:r>
    </w:p>
    <w:p w14:paraId="18B238DF"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 xml:space="preserve">35. Vàng da sơ sinh bất thường:    </w:t>
      </w:r>
    </w:p>
    <w:p w14:paraId="083C91FD"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Có (ĐT tại.....................)</w:t>
      </w:r>
      <w:r w:rsidRPr="005A1CF9">
        <w:rPr>
          <w:color w:val="000000"/>
          <w:sz w:val="26"/>
          <w:szCs w:val="26"/>
          <w:lang w:val="vi-VN"/>
        </w:rPr>
        <w:tab/>
        <w:t xml:space="preserve">2.Không rõ </w:t>
      </w:r>
    </w:p>
    <w:p w14:paraId="16B95B9F" w14:textId="77777777" w:rsidR="008A0577" w:rsidRDefault="002349C3" w:rsidP="008A0577">
      <w:pPr>
        <w:spacing w:before="120" w:after="60" w:line="269" w:lineRule="auto"/>
        <w:ind w:firstLine="567"/>
        <w:rPr>
          <w:color w:val="000000"/>
          <w:sz w:val="26"/>
          <w:szCs w:val="26"/>
          <w:lang w:val="vi-VN"/>
        </w:rPr>
      </w:pPr>
      <w:r w:rsidRPr="001B4450">
        <w:rPr>
          <w:color w:val="000000"/>
          <w:sz w:val="26"/>
          <w:szCs w:val="26"/>
        </w:rPr>
        <w:t>36. XHN-MN sơ sinh</w:t>
      </w:r>
      <w:r w:rsidRPr="001B4450">
        <w:rPr>
          <w:color w:val="000000"/>
          <w:sz w:val="26"/>
          <w:szCs w:val="26"/>
        </w:rPr>
        <w:tab/>
      </w:r>
      <w:r w:rsidRPr="001B4450">
        <w:rPr>
          <w:color w:val="000000"/>
          <w:sz w:val="26"/>
          <w:szCs w:val="26"/>
        </w:rPr>
        <w:tab/>
      </w:r>
    </w:p>
    <w:p w14:paraId="5FFCABE4" w14:textId="77777777" w:rsidR="002349C3" w:rsidRPr="001B4450" w:rsidRDefault="002349C3" w:rsidP="008A0577">
      <w:pPr>
        <w:spacing w:before="120" w:after="60" w:line="269" w:lineRule="auto"/>
        <w:ind w:firstLine="567"/>
        <w:rPr>
          <w:color w:val="000000"/>
          <w:sz w:val="26"/>
          <w:szCs w:val="26"/>
        </w:rPr>
      </w:pPr>
      <w:r w:rsidRPr="001B4450">
        <w:rPr>
          <w:color w:val="000000"/>
          <w:sz w:val="26"/>
          <w:szCs w:val="26"/>
        </w:rPr>
        <w:lastRenderedPageBreak/>
        <w:t>0. không</w:t>
      </w:r>
      <w:r w:rsidRPr="001B4450">
        <w:rPr>
          <w:color w:val="000000"/>
          <w:sz w:val="26"/>
          <w:szCs w:val="26"/>
        </w:rPr>
        <w:tab/>
        <w:t>1. Có (ĐT tại.....................)</w:t>
      </w:r>
      <w:r w:rsidRPr="001B4450">
        <w:rPr>
          <w:color w:val="000000"/>
          <w:sz w:val="26"/>
          <w:szCs w:val="26"/>
        </w:rPr>
        <w:tab/>
        <w:t xml:space="preserve">2.Không rõ </w:t>
      </w:r>
    </w:p>
    <w:p w14:paraId="7B5B2E74" w14:textId="77777777" w:rsidR="008A0577" w:rsidRDefault="002349C3" w:rsidP="008A0577">
      <w:pPr>
        <w:spacing w:before="120" w:after="60" w:line="269" w:lineRule="auto"/>
        <w:ind w:firstLine="567"/>
        <w:rPr>
          <w:color w:val="000000"/>
          <w:sz w:val="26"/>
          <w:szCs w:val="26"/>
          <w:lang w:val="vi-VN"/>
        </w:rPr>
      </w:pPr>
      <w:r w:rsidRPr="001B4450">
        <w:rPr>
          <w:color w:val="000000"/>
          <w:sz w:val="26"/>
          <w:szCs w:val="26"/>
        </w:rPr>
        <w:t>37. SHH</w:t>
      </w:r>
      <w:r w:rsidRPr="001B4450">
        <w:rPr>
          <w:color w:val="000000"/>
          <w:sz w:val="26"/>
          <w:szCs w:val="26"/>
        </w:rPr>
        <w:tab/>
      </w:r>
      <w:r w:rsidRPr="001B4450">
        <w:rPr>
          <w:color w:val="000000"/>
          <w:sz w:val="26"/>
          <w:szCs w:val="26"/>
        </w:rPr>
        <w:tab/>
      </w:r>
      <w:r w:rsidRPr="001B4450">
        <w:rPr>
          <w:color w:val="000000"/>
          <w:sz w:val="26"/>
          <w:szCs w:val="26"/>
        </w:rPr>
        <w:tab/>
      </w:r>
      <w:r w:rsidRPr="001B4450">
        <w:rPr>
          <w:color w:val="000000"/>
          <w:sz w:val="26"/>
          <w:szCs w:val="26"/>
        </w:rPr>
        <w:tab/>
      </w:r>
    </w:p>
    <w:p w14:paraId="7412162B"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 (ĐT tại....................)</w:t>
      </w:r>
      <w:r w:rsidRPr="005A1CF9">
        <w:rPr>
          <w:color w:val="000000"/>
          <w:sz w:val="26"/>
          <w:szCs w:val="26"/>
          <w:lang w:val="vi-VN"/>
        </w:rPr>
        <w:tab/>
        <w:t xml:space="preserve">2.Không rõ </w:t>
      </w:r>
    </w:p>
    <w:p w14:paraId="74E95D8A"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38. Chấn thương sọ</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37B662F5" w14:textId="77777777" w:rsidR="002349C3" w:rsidRPr="005A1CF9" w:rsidRDefault="002349C3" w:rsidP="008A0577">
      <w:pPr>
        <w:spacing w:before="120" w:after="60" w:line="269"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 (ĐT tại.....................)</w:t>
      </w:r>
      <w:r w:rsidRPr="005A1CF9">
        <w:rPr>
          <w:color w:val="000000"/>
          <w:sz w:val="26"/>
          <w:szCs w:val="26"/>
          <w:lang w:val="vi-VN"/>
        </w:rPr>
        <w:tab/>
        <w:t xml:space="preserve">2.Không rõ </w:t>
      </w:r>
    </w:p>
    <w:p w14:paraId="6AFF132A" w14:textId="77777777" w:rsidR="008A0577" w:rsidRDefault="002349C3" w:rsidP="008A0577">
      <w:pPr>
        <w:spacing w:before="120" w:after="60" w:line="269" w:lineRule="auto"/>
        <w:ind w:firstLine="567"/>
        <w:rPr>
          <w:color w:val="000000"/>
          <w:sz w:val="26"/>
          <w:szCs w:val="26"/>
          <w:lang w:val="vi-VN"/>
        </w:rPr>
      </w:pPr>
      <w:r w:rsidRPr="005A1CF9">
        <w:rPr>
          <w:color w:val="000000"/>
          <w:sz w:val="26"/>
          <w:szCs w:val="26"/>
          <w:lang w:val="vi-VN"/>
        </w:rPr>
        <w:t>39. Viêm não</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568F1B02" w14:textId="77777777" w:rsidR="002349C3" w:rsidRPr="001B4450" w:rsidRDefault="002349C3" w:rsidP="008A0577">
      <w:pPr>
        <w:spacing w:before="120" w:after="60" w:line="269" w:lineRule="auto"/>
        <w:ind w:firstLine="567"/>
        <w:rPr>
          <w:color w:val="000000"/>
          <w:sz w:val="26"/>
          <w:szCs w:val="26"/>
        </w:rPr>
      </w:pPr>
      <w:r w:rsidRPr="005A1CF9">
        <w:rPr>
          <w:color w:val="000000"/>
          <w:sz w:val="26"/>
          <w:szCs w:val="26"/>
          <w:lang w:val="vi-VN"/>
        </w:rPr>
        <w:t>0. không</w:t>
      </w:r>
      <w:r w:rsidRPr="005A1CF9">
        <w:rPr>
          <w:color w:val="000000"/>
          <w:sz w:val="26"/>
          <w:szCs w:val="26"/>
          <w:lang w:val="vi-VN"/>
        </w:rPr>
        <w:tab/>
        <w:t xml:space="preserve">1. Có (ĐT tại....................) </w:t>
      </w:r>
      <w:r w:rsidRPr="001B4450">
        <w:rPr>
          <w:color w:val="000000"/>
          <w:sz w:val="26"/>
          <w:szCs w:val="26"/>
        </w:rPr>
        <w:t xml:space="preserve">2.Không rõ </w:t>
      </w:r>
    </w:p>
    <w:p w14:paraId="4B0BF32B" w14:textId="77777777" w:rsidR="008A0577" w:rsidRDefault="002349C3" w:rsidP="008A0577">
      <w:pPr>
        <w:spacing w:before="120" w:after="60" w:line="269" w:lineRule="auto"/>
        <w:ind w:firstLine="567"/>
        <w:rPr>
          <w:color w:val="000000"/>
          <w:sz w:val="26"/>
          <w:szCs w:val="26"/>
          <w:lang w:val="vi-VN"/>
        </w:rPr>
      </w:pPr>
      <w:r w:rsidRPr="001B4450">
        <w:rPr>
          <w:color w:val="000000"/>
          <w:sz w:val="26"/>
          <w:szCs w:val="26"/>
        </w:rPr>
        <w:t>40. Sốt cao co giật</w:t>
      </w:r>
      <w:r w:rsidRPr="001B4450">
        <w:rPr>
          <w:color w:val="000000"/>
          <w:sz w:val="26"/>
          <w:szCs w:val="26"/>
        </w:rPr>
        <w:tab/>
      </w:r>
      <w:r w:rsidRPr="001B4450">
        <w:rPr>
          <w:color w:val="000000"/>
          <w:sz w:val="26"/>
          <w:szCs w:val="26"/>
        </w:rPr>
        <w:tab/>
      </w:r>
      <w:r w:rsidRPr="001B4450">
        <w:rPr>
          <w:color w:val="000000"/>
          <w:sz w:val="26"/>
          <w:szCs w:val="26"/>
        </w:rPr>
        <w:tab/>
      </w:r>
    </w:p>
    <w:p w14:paraId="247C917D" w14:textId="77777777" w:rsidR="002349C3" w:rsidRPr="005A1CF9" w:rsidRDefault="002349C3" w:rsidP="001B4450">
      <w:pPr>
        <w:spacing w:before="120" w:after="60" w:line="276"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 xml:space="preserve">1. Có (ĐT tại....................) 2.Không rõ </w:t>
      </w:r>
    </w:p>
    <w:p w14:paraId="59E62C38" w14:textId="77777777" w:rsidR="008A0577" w:rsidRDefault="002349C3" w:rsidP="008A0577">
      <w:pPr>
        <w:spacing w:before="120" w:after="60" w:line="271" w:lineRule="auto"/>
        <w:ind w:firstLine="567"/>
        <w:rPr>
          <w:color w:val="000000"/>
          <w:sz w:val="26"/>
          <w:szCs w:val="26"/>
          <w:lang w:val="vi-VN"/>
        </w:rPr>
      </w:pPr>
      <w:r w:rsidRPr="005A1CF9">
        <w:rPr>
          <w:color w:val="000000"/>
          <w:sz w:val="26"/>
          <w:szCs w:val="26"/>
          <w:lang w:val="vi-VN"/>
        </w:rPr>
        <w:t>41. NN khác</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6E3B48F1" w14:textId="77777777" w:rsidR="002349C3" w:rsidRPr="005A1CF9" w:rsidRDefault="002349C3" w:rsidP="008A0577">
      <w:pPr>
        <w:spacing w:before="120" w:after="60" w:line="271"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 (ĐT tại.....................)</w:t>
      </w:r>
      <w:r w:rsidRPr="005A1CF9">
        <w:rPr>
          <w:color w:val="000000"/>
          <w:sz w:val="26"/>
          <w:szCs w:val="26"/>
          <w:lang w:val="vi-VN"/>
        </w:rPr>
        <w:tab/>
        <w:t xml:space="preserve">2.Không rõ </w:t>
      </w:r>
    </w:p>
    <w:p w14:paraId="736A3544" w14:textId="77777777" w:rsidR="008A0577" w:rsidRDefault="002349C3" w:rsidP="008A0577">
      <w:pPr>
        <w:spacing w:before="120" w:after="60" w:line="271" w:lineRule="auto"/>
        <w:ind w:firstLine="567"/>
        <w:rPr>
          <w:color w:val="000000"/>
          <w:sz w:val="26"/>
          <w:szCs w:val="26"/>
          <w:lang w:val="vi-VN"/>
        </w:rPr>
      </w:pPr>
      <w:r w:rsidRPr="005A1CF9">
        <w:rPr>
          <w:color w:val="000000"/>
          <w:sz w:val="26"/>
          <w:szCs w:val="26"/>
          <w:lang w:val="vi-VN"/>
        </w:rPr>
        <w:t xml:space="preserve">42. Tiêm chủng: </w:t>
      </w:r>
      <w:r w:rsidRPr="005A1CF9">
        <w:rPr>
          <w:color w:val="000000"/>
          <w:sz w:val="26"/>
          <w:szCs w:val="26"/>
          <w:lang w:val="vi-VN"/>
        </w:rPr>
        <w:tab/>
      </w:r>
      <w:r w:rsidRPr="005A1CF9">
        <w:rPr>
          <w:color w:val="000000"/>
          <w:sz w:val="26"/>
          <w:szCs w:val="26"/>
          <w:lang w:val="vi-VN"/>
        </w:rPr>
        <w:tab/>
      </w:r>
      <w:r w:rsidRPr="005A1CF9">
        <w:rPr>
          <w:color w:val="000000"/>
          <w:sz w:val="26"/>
          <w:szCs w:val="26"/>
          <w:lang w:val="vi-VN"/>
        </w:rPr>
        <w:tab/>
      </w:r>
    </w:p>
    <w:p w14:paraId="4C8A6B50" w14:textId="77777777" w:rsidR="002349C3" w:rsidRPr="005A1CF9" w:rsidRDefault="002349C3" w:rsidP="008A0577">
      <w:pPr>
        <w:spacing w:before="120" w:after="60" w:line="271" w:lineRule="auto"/>
        <w:ind w:firstLine="567"/>
        <w:rPr>
          <w:color w:val="000000"/>
          <w:sz w:val="26"/>
          <w:szCs w:val="26"/>
          <w:lang w:val="vi-VN"/>
        </w:rPr>
      </w:pPr>
      <w:r w:rsidRPr="005A1CF9">
        <w:rPr>
          <w:color w:val="000000"/>
          <w:sz w:val="26"/>
          <w:szCs w:val="26"/>
          <w:lang w:val="vi-VN"/>
        </w:rPr>
        <w:t>0. không</w:t>
      </w:r>
      <w:r w:rsidRPr="005A1CF9">
        <w:rPr>
          <w:color w:val="000000"/>
          <w:sz w:val="26"/>
          <w:szCs w:val="26"/>
          <w:lang w:val="vi-VN"/>
        </w:rPr>
        <w:tab/>
        <w:t>1. Có (Nêu rõ....................)</w:t>
      </w:r>
      <w:r w:rsidRPr="005A1CF9">
        <w:rPr>
          <w:color w:val="000000"/>
          <w:sz w:val="26"/>
          <w:szCs w:val="26"/>
          <w:lang w:val="vi-VN"/>
        </w:rPr>
        <w:tab/>
        <w:t xml:space="preserve">2.Không rõ </w:t>
      </w:r>
    </w:p>
    <w:p w14:paraId="7543AE68" w14:textId="77777777" w:rsidR="008A0577" w:rsidRDefault="002349C3" w:rsidP="008A0577">
      <w:pPr>
        <w:spacing w:before="120" w:after="60" w:line="271" w:lineRule="auto"/>
        <w:ind w:firstLine="567"/>
        <w:rPr>
          <w:i/>
          <w:iCs/>
          <w:color w:val="000000"/>
          <w:sz w:val="26"/>
          <w:szCs w:val="26"/>
          <w:lang w:val="vi-VN"/>
        </w:rPr>
      </w:pPr>
      <w:r w:rsidRPr="005A1CF9">
        <w:rPr>
          <w:i/>
          <w:iCs/>
          <w:color w:val="000000"/>
          <w:sz w:val="26"/>
          <w:szCs w:val="26"/>
          <w:lang w:val="vi-VN"/>
        </w:rPr>
        <w:t xml:space="preserve">Tiêm chủng: </w:t>
      </w:r>
    </w:p>
    <w:p w14:paraId="4086BD86" w14:textId="77777777" w:rsidR="008A0577" w:rsidRDefault="002349C3" w:rsidP="008A0577">
      <w:pPr>
        <w:spacing w:before="120" w:after="60" w:line="271" w:lineRule="auto"/>
        <w:ind w:firstLine="567"/>
        <w:rPr>
          <w:i/>
          <w:iCs/>
          <w:color w:val="000000"/>
          <w:sz w:val="26"/>
          <w:szCs w:val="26"/>
          <w:lang w:val="vi-VN"/>
        </w:rPr>
      </w:pPr>
      <w:r w:rsidRPr="005A1CF9">
        <w:rPr>
          <w:i/>
          <w:iCs/>
          <w:color w:val="000000"/>
          <w:sz w:val="26"/>
          <w:szCs w:val="26"/>
          <w:lang w:val="vi-VN"/>
        </w:rPr>
        <w:t>1. BH-UV-HG</w:t>
      </w:r>
      <w:r w:rsidRPr="005A1CF9">
        <w:rPr>
          <w:i/>
          <w:iCs/>
          <w:color w:val="000000"/>
          <w:sz w:val="26"/>
          <w:szCs w:val="26"/>
          <w:lang w:val="vi-VN"/>
        </w:rPr>
        <w:tab/>
      </w:r>
      <w:r w:rsidR="008A0577">
        <w:rPr>
          <w:i/>
          <w:iCs/>
          <w:color w:val="000000"/>
          <w:sz w:val="26"/>
          <w:szCs w:val="26"/>
          <w:lang w:val="vi-VN"/>
        </w:rPr>
        <w:t xml:space="preserve">                       </w:t>
      </w:r>
      <w:r w:rsidRPr="005A1CF9">
        <w:rPr>
          <w:i/>
          <w:iCs/>
          <w:color w:val="000000"/>
          <w:sz w:val="26"/>
          <w:szCs w:val="26"/>
          <w:lang w:val="vi-VN"/>
        </w:rPr>
        <w:t xml:space="preserve">2.BL </w:t>
      </w:r>
      <w:r w:rsidRPr="005A1CF9">
        <w:rPr>
          <w:i/>
          <w:iCs/>
          <w:color w:val="000000"/>
          <w:sz w:val="26"/>
          <w:szCs w:val="26"/>
          <w:lang w:val="vi-VN"/>
        </w:rPr>
        <w:tab/>
      </w:r>
      <w:r w:rsidR="008A0577">
        <w:rPr>
          <w:i/>
          <w:iCs/>
          <w:color w:val="000000"/>
          <w:sz w:val="26"/>
          <w:szCs w:val="26"/>
          <w:lang w:val="vi-VN"/>
        </w:rPr>
        <w:t xml:space="preserve">                      </w:t>
      </w:r>
      <w:r w:rsidRPr="005A1CF9">
        <w:rPr>
          <w:i/>
          <w:iCs/>
          <w:color w:val="000000"/>
          <w:sz w:val="26"/>
          <w:szCs w:val="26"/>
          <w:lang w:val="vi-VN"/>
        </w:rPr>
        <w:t>3.VG</w:t>
      </w:r>
      <w:r w:rsidRPr="005A1CF9">
        <w:rPr>
          <w:i/>
          <w:iCs/>
          <w:color w:val="000000"/>
          <w:sz w:val="26"/>
          <w:szCs w:val="26"/>
          <w:lang w:val="vi-VN"/>
        </w:rPr>
        <w:tab/>
      </w:r>
    </w:p>
    <w:p w14:paraId="0C218D55" w14:textId="77777777" w:rsidR="002349C3" w:rsidRPr="001B4450" w:rsidRDefault="002349C3" w:rsidP="008A0577">
      <w:pPr>
        <w:spacing w:before="120" w:after="60" w:line="271" w:lineRule="auto"/>
        <w:ind w:firstLine="567"/>
        <w:rPr>
          <w:i/>
          <w:iCs/>
          <w:color w:val="000000"/>
          <w:sz w:val="26"/>
          <w:szCs w:val="26"/>
          <w:lang w:val="pt-BR"/>
        </w:rPr>
      </w:pPr>
      <w:r w:rsidRPr="005A1CF9">
        <w:rPr>
          <w:i/>
          <w:iCs/>
          <w:color w:val="000000"/>
          <w:sz w:val="26"/>
          <w:szCs w:val="26"/>
          <w:lang w:val="fr-FR"/>
        </w:rPr>
        <w:t xml:space="preserve">4. </w:t>
      </w:r>
      <w:r w:rsidRPr="001B4450">
        <w:rPr>
          <w:i/>
          <w:iCs/>
          <w:color w:val="000000"/>
          <w:sz w:val="26"/>
          <w:szCs w:val="26"/>
          <w:lang w:val="pt-BR"/>
        </w:rPr>
        <w:t>Sởi-Rubela-Quai bị</w:t>
      </w:r>
      <w:r w:rsidRPr="001B4450">
        <w:rPr>
          <w:i/>
          <w:iCs/>
          <w:color w:val="000000"/>
          <w:sz w:val="26"/>
          <w:szCs w:val="26"/>
          <w:lang w:val="pt-BR"/>
        </w:rPr>
        <w:tab/>
      </w:r>
      <w:r w:rsidR="008A0577">
        <w:rPr>
          <w:i/>
          <w:iCs/>
          <w:color w:val="000000"/>
          <w:sz w:val="26"/>
          <w:szCs w:val="26"/>
          <w:lang w:val="vi-VN"/>
        </w:rPr>
        <w:t xml:space="preserve">            </w:t>
      </w:r>
      <w:r w:rsidRPr="001B4450">
        <w:rPr>
          <w:i/>
          <w:iCs/>
          <w:color w:val="000000"/>
          <w:sz w:val="26"/>
          <w:szCs w:val="26"/>
          <w:lang w:val="pt-BR"/>
        </w:rPr>
        <w:t>5.Khác</w:t>
      </w:r>
      <w:r w:rsidRPr="001B4450">
        <w:rPr>
          <w:iCs/>
          <w:color w:val="000000"/>
          <w:sz w:val="26"/>
          <w:szCs w:val="26"/>
          <w:lang w:val="pt-BR"/>
        </w:rPr>
        <w:t>.................</w:t>
      </w:r>
      <w:r w:rsidRPr="001B4450">
        <w:rPr>
          <w:i/>
          <w:iCs/>
          <w:color w:val="000000"/>
          <w:sz w:val="26"/>
          <w:szCs w:val="26"/>
          <w:lang w:val="pt-BR"/>
        </w:rPr>
        <w:t xml:space="preserve">.   </w:t>
      </w:r>
    </w:p>
    <w:p w14:paraId="7E37AC93" w14:textId="77777777" w:rsidR="002349C3" w:rsidRPr="001B4450" w:rsidRDefault="002349C3" w:rsidP="008A0577">
      <w:pPr>
        <w:spacing w:before="120" w:after="60" w:line="271" w:lineRule="auto"/>
        <w:ind w:firstLine="567"/>
        <w:rPr>
          <w:b/>
          <w:bCs/>
          <w:color w:val="000000"/>
          <w:sz w:val="26"/>
          <w:szCs w:val="26"/>
          <w:lang w:val="pt-BR"/>
        </w:rPr>
      </w:pPr>
      <w:r w:rsidRPr="001B4450">
        <w:rPr>
          <w:b/>
          <w:bCs/>
          <w:color w:val="000000"/>
          <w:sz w:val="26"/>
          <w:szCs w:val="26"/>
          <w:lang w:val="pt-BR"/>
        </w:rPr>
        <w:t>YẾU TỐ GIA ĐÌNH VÀ MÔI TRƯỜNG:</w:t>
      </w:r>
    </w:p>
    <w:p w14:paraId="38E4742C"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43. Trong gia đình có ai bị RLTK không?</w:t>
      </w:r>
    </w:p>
    <w:p w14:paraId="2F497DB3"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t>1. Có (ĐT tại...................)</w:t>
      </w:r>
      <w:r w:rsidRPr="001B4450">
        <w:rPr>
          <w:color w:val="000000"/>
          <w:sz w:val="26"/>
          <w:szCs w:val="26"/>
          <w:lang w:val="pt-BR"/>
        </w:rPr>
        <w:tab/>
        <w:t>2.Không rõ</w:t>
      </w:r>
    </w:p>
    <w:p w14:paraId="3167FAF8"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44. Trong gia đình có ai bị RLTT không?</w:t>
      </w:r>
      <w:r w:rsidRPr="001B4450">
        <w:rPr>
          <w:color w:val="000000"/>
          <w:sz w:val="26"/>
          <w:szCs w:val="26"/>
          <w:lang w:val="pt-BR"/>
        </w:rPr>
        <w:tab/>
      </w:r>
    </w:p>
    <w:p w14:paraId="7D13C5BF"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t>1. Có (ĐT tại..................)</w:t>
      </w:r>
      <w:r w:rsidRPr="001B4450">
        <w:rPr>
          <w:color w:val="000000"/>
          <w:sz w:val="26"/>
          <w:szCs w:val="26"/>
          <w:lang w:val="pt-BR"/>
        </w:rPr>
        <w:tab/>
        <w:t>2.  Không rõ</w:t>
      </w:r>
    </w:p>
    <w:p w14:paraId="7A961F6D"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45. Trong gia đình có ai bị dị tật không?</w:t>
      </w:r>
      <w:r w:rsidRPr="001B4450">
        <w:rPr>
          <w:color w:val="000000"/>
          <w:sz w:val="26"/>
          <w:szCs w:val="26"/>
          <w:lang w:val="pt-BR"/>
        </w:rPr>
        <w:tab/>
      </w:r>
    </w:p>
    <w:p w14:paraId="6C40A04A"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t>1. Có (ĐT tại..................)</w:t>
      </w:r>
      <w:r w:rsidRPr="001B4450">
        <w:rPr>
          <w:color w:val="000000"/>
          <w:sz w:val="26"/>
          <w:szCs w:val="26"/>
          <w:lang w:val="pt-BR"/>
        </w:rPr>
        <w:tab/>
        <w:t>2.  Không rõ</w:t>
      </w:r>
    </w:p>
    <w:p w14:paraId="0652354A" w14:textId="77777777" w:rsidR="008A0577" w:rsidRDefault="002349C3" w:rsidP="008A0577">
      <w:pPr>
        <w:spacing w:before="120" w:after="60" w:line="271" w:lineRule="auto"/>
        <w:ind w:firstLine="567"/>
        <w:rPr>
          <w:color w:val="000000"/>
          <w:sz w:val="26"/>
          <w:szCs w:val="26"/>
          <w:lang w:val="vi-VN"/>
        </w:rPr>
      </w:pPr>
      <w:r w:rsidRPr="001B4450">
        <w:rPr>
          <w:color w:val="000000"/>
          <w:sz w:val="26"/>
          <w:szCs w:val="26"/>
          <w:lang w:val="pt-BR"/>
        </w:rPr>
        <w:t>46. Người chăm sóc:</w:t>
      </w:r>
      <w:r w:rsidRPr="001B4450">
        <w:rPr>
          <w:color w:val="000000"/>
          <w:sz w:val="26"/>
          <w:szCs w:val="26"/>
          <w:lang w:val="pt-BR"/>
        </w:rPr>
        <w:tab/>
      </w:r>
    </w:p>
    <w:p w14:paraId="1AD31BD8" w14:textId="77777777" w:rsidR="008A0577" w:rsidRDefault="002349C3" w:rsidP="008A0577">
      <w:pPr>
        <w:spacing w:before="120" w:after="60" w:line="271" w:lineRule="auto"/>
        <w:ind w:firstLine="567"/>
        <w:rPr>
          <w:color w:val="000000"/>
          <w:sz w:val="26"/>
          <w:szCs w:val="26"/>
          <w:lang w:val="vi-VN"/>
        </w:rPr>
      </w:pPr>
      <w:r w:rsidRPr="001B4450">
        <w:rPr>
          <w:color w:val="000000"/>
          <w:sz w:val="26"/>
          <w:szCs w:val="26"/>
          <w:lang w:val="pt-BR"/>
        </w:rPr>
        <w:t>1. Bố-Mẹ</w:t>
      </w:r>
      <w:r w:rsidRPr="001B4450">
        <w:rPr>
          <w:color w:val="000000"/>
          <w:sz w:val="26"/>
          <w:szCs w:val="26"/>
          <w:lang w:val="pt-BR"/>
        </w:rPr>
        <w:tab/>
        <w:t>2. ông bà</w:t>
      </w:r>
      <w:r w:rsidRPr="001B4450">
        <w:rPr>
          <w:color w:val="000000"/>
          <w:sz w:val="26"/>
          <w:szCs w:val="26"/>
          <w:lang w:val="pt-BR"/>
        </w:rPr>
        <w:tab/>
        <w:t>3. Người giúp việc</w:t>
      </w:r>
      <w:r w:rsidRPr="001B4450">
        <w:rPr>
          <w:color w:val="000000"/>
          <w:sz w:val="26"/>
          <w:szCs w:val="26"/>
          <w:lang w:val="pt-BR"/>
        </w:rPr>
        <w:tab/>
        <w:t>4. Khác</w:t>
      </w:r>
    </w:p>
    <w:p w14:paraId="2FDFFDA5" w14:textId="77777777" w:rsidR="008A0577" w:rsidRDefault="002349C3" w:rsidP="008A0577">
      <w:pPr>
        <w:spacing w:before="120" w:after="60" w:line="271" w:lineRule="auto"/>
        <w:ind w:firstLine="567"/>
        <w:rPr>
          <w:color w:val="000000"/>
          <w:sz w:val="26"/>
          <w:szCs w:val="26"/>
          <w:lang w:val="vi-VN"/>
        </w:rPr>
      </w:pPr>
      <w:r w:rsidRPr="001B4450">
        <w:rPr>
          <w:color w:val="000000"/>
          <w:sz w:val="26"/>
          <w:szCs w:val="26"/>
          <w:lang w:val="pt-BR"/>
        </w:rPr>
        <w:t>47. Chế độ chăm sóc:</w:t>
      </w:r>
    </w:p>
    <w:p w14:paraId="3F12640E" w14:textId="77777777" w:rsidR="002349C3" w:rsidRPr="008A0577" w:rsidRDefault="002349C3" w:rsidP="008A0577">
      <w:pPr>
        <w:spacing w:before="120" w:after="60" w:line="271" w:lineRule="auto"/>
        <w:ind w:firstLine="567"/>
        <w:rPr>
          <w:color w:val="000000"/>
          <w:spacing w:val="-4"/>
          <w:sz w:val="26"/>
          <w:szCs w:val="26"/>
          <w:lang w:val="pt-BR"/>
        </w:rPr>
      </w:pPr>
      <w:r w:rsidRPr="008A0577">
        <w:rPr>
          <w:color w:val="000000"/>
          <w:spacing w:val="-4"/>
          <w:sz w:val="26"/>
          <w:szCs w:val="26"/>
          <w:lang w:val="pt-BR"/>
        </w:rPr>
        <w:t>1. Có người chăm sóc và chuyện trò thường xuyên hàng ngày</w:t>
      </w:r>
    </w:p>
    <w:p w14:paraId="3F954102" w14:textId="77777777" w:rsidR="002349C3" w:rsidRPr="008A0577" w:rsidRDefault="002349C3" w:rsidP="008A0577">
      <w:pPr>
        <w:spacing w:before="120" w:after="60" w:line="271" w:lineRule="auto"/>
        <w:ind w:firstLine="567"/>
        <w:rPr>
          <w:color w:val="000000"/>
          <w:spacing w:val="-4"/>
          <w:sz w:val="26"/>
          <w:szCs w:val="26"/>
          <w:lang w:val="pt-BR"/>
        </w:rPr>
      </w:pPr>
      <w:r w:rsidRPr="008A0577">
        <w:rPr>
          <w:color w:val="000000"/>
          <w:spacing w:val="-4"/>
          <w:sz w:val="26"/>
          <w:szCs w:val="26"/>
          <w:lang w:val="pt-BR"/>
        </w:rPr>
        <w:t>2. Có người chăm sóc, ít chuyện trò thường xuyên hàng ngày</w:t>
      </w:r>
    </w:p>
    <w:p w14:paraId="5BEBADFC"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 xml:space="preserve">3. Tự chơi một mình </w:t>
      </w:r>
    </w:p>
    <w:p w14:paraId="7B7E8897" w14:textId="77777777" w:rsidR="008A0577" w:rsidRDefault="002349C3" w:rsidP="008A0577">
      <w:pPr>
        <w:spacing w:before="120" w:after="60" w:line="271" w:lineRule="auto"/>
        <w:ind w:firstLine="567"/>
        <w:rPr>
          <w:color w:val="000000"/>
          <w:sz w:val="26"/>
          <w:szCs w:val="26"/>
          <w:lang w:val="vi-VN"/>
        </w:rPr>
      </w:pPr>
      <w:r w:rsidRPr="001B4450">
        <w:rPr>
          <w:color w:val="000000"/>
          <w:sz w:val="26"/>
          <w:szCs w:val="26"/>
          <w:lang w:val="pt-BR"/>
        </w:rPr>
        <w:t xml:space="preserve">48. Thời gian xem Tivi      </w:t>
      </w:r>
      <w:r w:rsidRPr="001B4450">
        <w:rPr>
          <w:color w:val="000000"/>
          <w:sz w:val="26"/>
          <w:szCs w:val="26"/>
          <w:lang w:val="pt-BR"/>
        </w:rPr>
        <w:tab/>
      </w:r>
    </w:p>
    <w:p w14:paraId="404B0636"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 xml:space="preserve">1. Xem TV dưới 3 giờ/ ngày    </w:t>
      </w:r>
    </w:p>
    <w:p w14:paraId="193A1B1D"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 xml:space="preserve">2. Xem TV dưới 3-6 giờ/ ngày  </w:t>
      </w:r>
    </w:p>
    <w:p w14:paraId="652EE4AD"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lastRenderedPageBreak/>
        <w:t>3. Xem TV trên 6 giờ/ ngày.</w:t>
      </w:r>
    </w:p>
    <w:p w14:paraId="5307A314" w14:textId="77777777" w:rsidR="002349C3" w:rsidRPr="001B4450" w:rsidRDefault="002349C3" w:rsidP="008A0577">
      <w:pPr>
        <w:spacing w:before="120" w:after="60" w:line="271" w:lineRule="auto"/>
        <w:ind w:firstLine="567"/>
        <w:rPr>
          <w:color w:val="000000"/>
          <w:sz w:val="26"/>
          <w:szCs w:val="26"/>
          <w:lang w:val="pt-BR"/>
        </w:rPr>
      </w:pPr>
      <w:r w:rsidRPr="001B4450">
        <w:rPr>
          <w:color w:val="000000"/>
          <w:sz w:val="26"/>
          <w:szCs w:val="26"/>
          <w:lang w:val="pt-BR"/>
        </w:rPr>
        <w:t>4. Khác.............................................</w:t>
      </w:r>
      <w:r w:rsidRPr="001B4450">
        <w:rPr>
          <w:color w:val="000000"/>
          <w:sz w:val="26"/>
          <w:szCs w:val="26"/>
          <w:lang w:val="pt-BR"/>
        </w:rPr>
        <w:tab/>
      </w:r>
    </w:p>
    <w:p w14:paraId="6708151F" w14:textId="77777777" w:rsidR="002349C3" w:rsidRPr="001B4450" w:rsidRDefault="002349C3" w:rsidP="00E05053">
      <w:pPr>
        <w:spacing w:before="120" w:after="60" w:line="271" w:lineRule="auto"/>
        <w:ind w:firstLine="567"/>
        <w:rPr>
          <w:b/>
          <w:bCs/>
          <w:i/>
          <w:iCs/>
          <w:color w:val="000000"/>
          <w:sz w:val="26"/>
          <w:szCs w:val="26"/>
          <w:lang w:val="pt-BR"/>
        </w:rPr>
      </w:pPr>
      <w:r w:rsidRPr="001B4450">
        <w:rPr>
          <w:b/>
          <w:bCs/>
          <w:color w:val="000000"/>
          <w:sz w:val="26"/>
          <w:szCs w:val="26"/>
          <w:lang w:val="pt-BR"/>
        </w:rPr>
        <w:t>CÁC DẤU HIỆU NHẬN BIẾT SỚM TỰ KỶ:</w:t>
      </w:r>
    </w:p>
    <w:p w14:paraId="3C1F44D1" w14:textId="77777777" w:rsidR="002349C3" w:rsidRPr="001B4450" w:rsidRDefault="002349C3" w:rsidP="00E05053">
      <w:pPr>
        <w:spacing w:before="120" w:after="60" w:line="271" w:lineRule="auto"/>
        <w:ind w:firstLine="567"/>
        <w:rPr>
          <w:b/>
          <w:bCs/>
          <w:i/>
          <w:iCs/>
          <w:color w:val="000000"/>
          <w:sz w:val="26"/>
          <w:szCs w:val="26"/>
          <w:lang w:val="pt-BR"/>
        </w:rPr>
      </w:pPr>
      <w:r w:rsidRPr="001B4450">
        <w:rPr>
          <w:b/>
          <w:bCs/>
          <w:i/>
          <w:iCs/>
          <w:color w:val="000000"/>
          <w:sz w:val="26"/>
          <w:szCs w:val="26"/>
          <w:lang w:val="pt-BR"/>
        </w:rPr>
        <w:t>Các dấu hiệu không đặc hiệu &lt;</w:t>
      </w:r>
      <w:r w:rsidR="003A54C9">
        <w:rPr>
          <w:b/>
          <w:bCs/>
          <w:i/>
          <w:iCs/>
          <w:color w:val="000000"/>
          <w:sz w:val="26"/>
          <w:szCs w:val="26"/>
          <w:lang w:val="vi-VN"/>
        </w:rPr>
        <w:t xml:space="preserve"> </w:t>
      </w:r>
      <w:r w:rsidRPr="001B4450">
        <w:rPr>
          <w:b/>
          <w:bCs/>
          <w:i/>
          <w:iCs/>
          <w:color w:val="000000"/>
          <w:sz w:val="26"/>
          <w:szCs w:val="26"/>
          <w:lang w:val="pt-BR"/>
        </w:rPr>
        <w:t>12 tháng tuổi:</w:t>
      </w:r>
    </w:p>
    <w:p w14:paraId="169FD7C0"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49. Khóc suốt ngày đêm</w:t>
      </w:r>
      <w:r w:rsidRPr="001B4450">
        <w:rPr>
          <w:color w:val="000000"/>
          <w:sz w:val="26"/>
          <w:szCs w:val="26"/>
          <w:lang w:val="pt-BR"/>
        </w:rPr>
        <w:tab/>
      </w:r>
      <w:r w:rsidRPr="001B4450">
        <w:rPr>
          <w:color w:val="000000"/>
          <w:sz w:val="26"/>
          <w:szCs w:val="26"/>
          <w:lang w:val="pt-BR"/>
        </w:rPr>
        <w:tab/>
      </w:r>
    </w:p>
    <w:p w14:paraId="0D24A1B7"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 Không rõ</w:t>
      </w:r>
    </w:p>
    <w:p w14:paraId="515CAF76"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 xml:space="preserve">50. Nhận lạ quen </w:t>
      </w:r>
      <w:r w:rsidRPr="001B4450">
        <w:rPr>
          <w:color w:val="000000"/>
          <w:sz w:val="26"/>
          <w:szCs w:val="26"/>
          <w:lang w:val="pt-BR"/>
        </w:rPr>
        <w:tab/>
      </w:r>
      <w:r w:rsidRPr="001B4450">
        <w:rPr>
          <w:color w:val="000000"/>
          <w:sz w:val="26"/>
          <w:szCs w:val="26"/>
          <w:lang w:val="pt-BR"/>
        </w:rPr>
        <w:tab/>
        <w:t xml:space="preserve">  </w:t>
      </w:r>
      <w:r w:rsidRPr="001B4450">
        <w:rPr>
          <w:color w:val="000000"/>
          <w:sz w:val="26"/>
          <w:szCs w:val="26"/>
          <w:lang w:val="pt-BR"/>
        </w:rPr>
        <w:tab/>
      </w:r>
    </w:p>
    <w:p w14:paraId="6BC434BB"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 Không rõ</w:t>
      </w:r>
    </w:p>
    <w:p w14:paraId="6127D53B"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51. Đáp ứng với âm thanh</w:t>
      </w:r>
      <w:r w:rsidRPr="001B4450">
        <w:rPr>
          <w:color w:val="000000"/>
          <w:sz w:val="26"/>
          <w:szCs w:val="26"/>
          <w:lang w:val="pt-BR"/>
        </w:rPr>
        <w:tab/>
      </w:r>
      <w:r w:rsidRPr="001B4450">
        <w:rPr>
          <w:color w:val="000000"/>
          <w:sz w:val="26"/>
          <w:szCs w:val="26"/>
          <w:lang w:val="pt-BR"/>
        </w:rPr>
        <w:tab/>
      </w:r>
    </w:p>
    <w:p w14:paraId="502C1678"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 Không rõ</w:t>
      </w:r>
    </w:p>
    <w:p w14:paraId="4666D1DC"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52. Giơ tay chào/ tạm biệt</w:t>
      </w:r>
      <w:r w:rsidRPr="001B4450">
        <w:rPr>
          <w:color w:val="000000"/>
          <w:sz w:val="26"/>
          <w:szCs w:val="26"/>
          <w:lang w:val="pt-BR"/>
        </w:rPr>
        <w:tab/>
      </w:r>
      <w:r w:rsidRPr="001B4450">
        <w:rPr>
          <w:color w:val="000000"/>
          <w:sz w:val="26"/>
          <w:szCs w:val="26"/>
          <w:lang w:val="pt-BR"/>
        </w:rPr>
        <w:tab/>
      </w:r>
    </w:p>
    <w:p w14:paraId="718DBDB6"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 Không rõ</w:t>
      </w:r>
    </w:p>
    <w:p w14:paraId="65B3D252"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53. Phát âm khi gọi hỏi</w:t>
      </w:r>
      <w:r w:rsidRPr="001B4450">
        <w:rPr>
          <w:color w:val="000000"/>
          <w:sz w:val="26"/>
          <w:szCs w:val="26"/>
          <w:lang w:val="pt-BR"/>
        </w:rPr>
        <w:tab/>
      </w:r>
      <w:r w:rsidRPr="001B4450">
        <w:rPr>
          <w:color w:val="000000"/>
          <w:sz w:val="26"/>
          <w:szCs w:val="26"/>
          <w:lang w:val="pt-BR"/>
        </w:rPr>
        <w:tab/>
      </w:r>
    </w:p>
    <w:p w14:paraId="3E988083"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 Không rõ</w:t>
      </w:r>
    </w:p>
    <w:p w14:paraId="7B86EA91"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54. Tình cảm với người thân, bạn bè</w:t>
      </w:r>
      <w:r w:rsidRPr="001B4450">
        <w:rPr>
          <w:color w:val="000000"/>
          <w:sz w:val="26"/>
          <w:szCs w:val="26"/>
          <w:lang w:val="pt-BR"/>
        </w:rPr>
        <w:tab/>
      </w:r>
    </w:p>
    <w:p w14:paraId="01E1B9BC"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 (BT)</w:t>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4B9F1AEB" w14:textId="77777777" w:rsidR="008A0577" w:rsidRDefault="002349C3" w:rsidP="00E05053">
      <w:pPr>
        <w:spacing w:before="120" w:after="60" w:line="271" w:lineRule="auto"/>
        <w:ind w:firstLine="567"/>
        <w:rPr>
          <w:color w:val="000000"/>
          <w:sz w:val="26"/>
          <w:szCs w:val="26"/>
          <w:lang w:val="vi-VN"/>
        </w:rPr>
      </w:pPr>
      <w:r w:rsidRPr="001B4450">
        <w:rPr>
          <w:color w:val="000000"/>
          <w:sz w:val="26"/>
          <w:szCs w:val="26"/>
          <w:lang w:val="pt-BR"/>
        </w:rPr>
        <w:t>55. Độ tập trung so với trẻ cùng tuổi</w:t>
      </w:r>
      <w:r w:rsidRPr="001B4450">
        <w:rPr>
          <w:color w:val="000000"/>
          <w:sz w:val="26"/>
          <w:szCs w:val="26"/>
          <w:lang w:val="pt-BR"/>
        </w:rPr>
        <w:tab/>
      </w:r>
    </w:p>
    <w:p w14:paraId="31D87700"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 Ít</w:t>
      </w:r>
      <w:r w:rsidRPr="001B4450">
        <w:rPr>
          <w:color w:val="000000"/>
          <w:sz w:val="26"/>
          <w:szCs w:val="26"/>
          <w:lang w:val="pt-BR"/>
        </w:rPr>
        <w:tab/>
      </w:r>
      <w:r w:rsidRPr="001B4450">
        <w:rPr>
          <w:color w:val="000000"/>
          <w:sz w:val="26"/>
          <w:szCs w:val="26"/>
          <w:lang w:val="pt-BR"/>
        </w:rPr>
        <w:tab/>
        <w:t>1. Có (BT)</w:t>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585A0C5F" w14:textId="77777777" w:rsidR="002349C3" w:rsidRPr="001B4450" w:rsidRDefault="002349C3" w:rsidP="00E05053">
      <w:pPr>
        <w:spacing w:before="120" w:after="60" w:line="271" w:lineRule="auto"/>
        <w:ind w:firstLine="567"/>
        <w:rPr>
          <w:b/>
          <w:bCs/>
          <w:i/>
          <w:iCs/>
          <w:color w:val="000000"/>
          <w:sz w:val="26"/>
          <w:szCs w:val="26"/>
          <w:lang w:val="pt-BR"/>
        </w:rPr>
      </w:pPr>
      <w:r w:rsidRPr="001B4450">
        <w:rPr>
          <w:b/>
          <w:bCs/>
          <w:i/>
          <w:iCs/>
          <w:color w:val="000000"/>
          <w:sz w:val="26"/>
          <w:szCs w:val="26"/>
          <w:lang w:val="pt-BR"/>
        </w:rPr>
        <w:t xml:space="preserve">Các dấu hiệu 12-24 tháng tuổi </w:t>
      </w:r>
      <w:r w:rsidRPr="001B4450">
        <w:rPr>
          <w:bCs/>
          <w:i/>
          <w:iCs/>
          <w:color w:val="000000"/>
          <w:sz w:val="26"/>
          <w:szCs w:val="26"/>
          <w:lang w:val="pt-BR"/>
        </w:rPr>
        <w:t>(có là bất thường)</w:t>
      </w:r>
      <w:r w:rsidRPr="001B4450">
        <w:rPr>
          <w:b/>
          <w:bCs/>
          <w:i/>
          <w:iCs/>
          <w:color w:val="000000"/>
          <w:sz w:val="26"/>
          <w:szCs w:val="26"/>
          <w:lang w:val="pt-BR"/>
        </w:rPr>
        <w:t>:</w:t>
      </w:r>
    </w:p>
    <w:p w14:paraId="11997C65" w14:textId="77777777" w:rsidR="007E5F5B" w:rsidRDefault="002349C3" w:rsidP="00E05053">
      <w:pPr>
        <w:spacing w:before="120" w:after="60" w:line="271" w:lineRule="auto"/>
        <w:ind w:firstLine="567"/>
        <w:rPr>
          <w:color w:val="000000"/>
          <w:sz w:val="26"/>
          <w:szCs w:val="26"/>
          <w:lang w:val="vi-VN"/>
        </w:rPr>
      </w:pPr>
      <w:r w:rsidRPr="001B4450">
        <w:rPr>
          <w:color w:val="000000"/>
          <w:sz w:val="26"/>
          <w:szCs w:val="26"/>
          <w:lang w:val="pt-BR"/>
        </w:rPr>
        <w:t>56. Tăng động (quá hiếu động)</w:t>
      </w:r>
      <w:r w:rsidRPr="001B4450">
        <w:rPr>
          <w:color w:val="000000"/>
          <w:sz w:val="26"/>
          <w:szCs w:val="26"/>
          <w:lang w:val="pt-BR"/>
        </w:rPr>
        <w:tab/>
      </w:r>
      <w:r w:rsidRPr="001B4450">
        <w:rPr>
          <w:color w:val="000000"/>
          <w:sz w:val="26"/>
          <w:szCs w:val="26"/>
          <w:lang w:val="pt-BR"/>
        </w:rPr>
        <w:tab/>
      </w:r>
    </w:p>
    <w:p w14:paraId="4845E70A"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3CBD34E3" w14:textId="77777777" w:rsidR="007E5F5B" w:rsidRDefault="002349C3" w:rsidP="00E05053">
      <w:pPr>
        <w:spacing w:before="120" w:after="60" w:line="271" w:lineRule="auto"/>
        <w:ind w:firstLine="567"/>
        <w:rPr>
          <w:color w:val="000000"/>
          <w:sz w:val="26"/>
          <w:szCs w:val="26"/>
          <w:lang w:val="vi-VN"/>
        </w:rPr>
      </w:pPr>
      <w:r w:rsidRPr="001B4450">
        <w:rPr>
          <w:color w:val="000000"/>
          <w:sz w:val="26"/>
          <w:szCs w:val="26"/>
          <w:lang w:val="pt-BR"/>
        </w:rPr>
        <w:t>57. Khôn</w:t>
      </w:r>
      <w:r w:rsidR="007E5F5B">
        <w:rPr>
          <w:color w:val="000000"/>
          <w:sz w:val="26"/>
          <w:szCs w:val="26"/>
          <w:lang w:val="pt-BR"/>
        </w:rPr>
        <w:t>g nhận biết cơ thể/đồ vật</w:t>
      </w:r>
      <w:r w:rsidR="007E5F5B">
        <w:rPr>
          <w:color w:val="000000"/>
          <w:sz w:val="26"/>
          <w:szCs w:val="26"/>
          <w:lang w:val="vi-VN"/>
        </w:rPr>
        <w:t xml:space="preserve"> </w:t>
      </w:r>
      <w:r w:rsidR="007E5F5B" w:rsidRPr="001B4450">
        <w:rPr>
          <w:color w:val="000000"/>
          <w:sz w:val="26"/>
          <w:szCs w:val="26"/>
          <w:lang w:val="pt-BR"/>
        </w:rPr>
        <w:t>và ngư</w:t>
      </w:r>
      <w:r w:rsidR="007E5F5B" w:rsidRPr="005A1CF9">
        <w:rPr>
          <w:sz w:val="26"/>
          <w:szCs w:val="26"/>
          <w:lang w:val="vi-VN"/>
        </w:rPr>
        <w:t>ời thân</w:t>
      </w:r>
      <w:r w:rsidRPr="001B4450">
        <w:rPr>
          <w:color w:val="000000"/>
          <w:sz w:val="26"/>
          <w:szCs w:val="26"/>
          <w:lang w:val="pt-BR"/>
        </w:rPr>
        <w:tab/>
      </w:r>
    </w:p>
    <w:p w14:paraId="41A2C287"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 xml:space="preserve">1. Có </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1C0D9B9F" w14:textId="77777777" w:rsidR="00E05053" w:rsidRDefault="002349C3" w:rsidP="00E05053">
      <w:pPr>
        <w:spacing w:before="120" w:after="60" w:line="271" w:lineRule="auto"/>
        <w:ind w:firstLine="567"/>
        <w:rPr>
          <w:color w:val="000000"/>
          <w:sz w:val="26"/>
          <w:szCs w:val="26"/>
          <w:lang w:val="pt-BR"/>
        </w:rPr>
      </w:pPr>
      <w:r w:rsidRPr="001B4450">
        <w:rPr>
          <w:color w:val="000000"/>
          <w:sz w:val="26"/>
          <w:szCs w:val="26"/>
          <w:lang w:val="pt-BR"/>
        </w:rPr>
        <w:t>58. Không đáp ứng với âm thanh</w:t>
      </w:r>
      <w:r w:rsidRPr="001B4450">
        <w:rPr>
          <w:color w:val="000000"/>
          <w:sz w:val="26"/>
          <w:szCs w:val="26"/>
          <w:lang w:val="pt-BR"/>
        </w:rPr>
        <w:tab/>
      </w:r>
      <w:r w:rsidRPr="001B4450">
        <w:rPr>
          <w:color w:val="000000"/>
          <w:sz w:val="26"/>
          <w:szCs w:val="26"/>
          <w:lang w:val="pt-BR"/>
        </w:rPr>
        <w:tab/>
      </w:r>
    </w:p>
    <w:p w14:paraId="5117EFCA"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 xml:space="preserve">0. Không </w:t>
      </w:r>
      <w:r w:rsidRPr="001B4450">
        <w:rPr>
          <w:color w:val="000000"/>
          <w:sz w:val="26"/>
          <w:szCs w:val="26"/>
          <w:lang w:val="pt-BR"/>
        </w:rPr>
        <w:tab/>
      </w:r>
      <w:r w:rsidRPr="001B4450">
        <w:rPr>
          <w:color w:val="000000"/>
          <w:sz w:val="26"/>
          <w:szCs w:val="26"/>
          <w:lang w:val="pt-BR"/>
        </w:rPr>
        <w:tab/>
        <w:t xml:space="preserve">1. Có </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1E56E7BC" w14:textId="77777777" w:rsidR="00E05053" w:rsidRDefault="002349C3" w:rsidP="00E05053">
      <w:pPr>
        <w:spacing w:before="120" w:after="60" w:line="271" w:lineRule="auto"/>
        <w:ind w:firstLine="567"/>
        <w:rPr>
          <w:color w:val="000000"/>
          <w:sz w:val="26"/>
          <w:szCs w:val="26"/>
          <w:lang w:val="pt-BR"/>
        </w:rPr>
      </w:pPr>
      <w:r w:rsidRPr="001B4450">
        <w:rPr>
          <w:color w:val="000000"/>
          <w:sz w:val="26"/>
          <w:szCs w:val="26"/>
          <w:lang w:val="pt-BR"/>
        </w:rPr>
        <w:t xml:space="preserve">59. Giơ tay chào, biểu lộ nét mặt </w:t>
      </w:r>
      <w:r w:rsidRPr="001B4450">
        <w:rPr>
          <w:color w:val="000000"/>
          <w:sz w:val="26"/>
          <w:szCs w:val="26"/>
          <w:lang w:val="pt-BR"/>
        </w:rPr>
        <w:tab/>
      </w:r>
      <w:r w:rsidRPr="001B4450">
        <w:rPr>
          <w:color w:val="000000"/>
          <w:sz w:val="26"/>
          <w:szCs w:val="26"/>
          <w:lang w:val="pt-BR"/>
        </w:rPr>
        <w:tab/>
      </w:r>
    </w:p>
    <w:p w14:paraId="0704D87D" w14:textId="77777777" w:rsidR="002349C3" w:rsidRPr="001B4450" w:rsidRDefault="002349C3" w:rsidP="00E05053">
      <w:pPr>
        <w:spacing w:before="120" w:after="60" w:line="271"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5FF1E7EF"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0. Không nói câu 2 từ khi giao tiếp lúc </w:t>
      </w:r>
      <w:r w:rsidR="007E5F5B" w:rsidRPr="001B4450">
        <w:rPr>
          <w:color w:val="000000"/>
          <w:sz w:val="26"/>
          <w:szCs w:val="26"/>
          <w:lang w:val="pt-BR"/>
        </w:rPr>
        <w:t>24 tháng</w:t>
      </w:r>
      <w:r w:rsidRPr="001B4450">
        <w:rPr>
          <w:color w:val="000000"/>
          <w:sz w:val="26"/>
          <w:szCs w:val="26"/>
          <w:lang w:val="pt-BR"/>
        </w:rPr>
        <w:t xml:space="preserve">  </w:t>
      </w:r>
    </w:p>
    <w:p w14:paraId="5E5BA253"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7C6F3692"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1. Không giao tiếp bằng mắt </w:t>
      </w:r>
      <w:r w:rsidRPr="001B4450">
        <w:rPr>
          <w:color w:val="000000"/>
          <w:sz w:val="26"/>
          <w:szCs w:val="26"/>
          <w:lang w:val="pt-BR"/>
        </w:rPr>
        <w:tab/>
      </w:r>
      <w:r w:rsidRPr="001B4450">
        <w:rPr>
          <w:color w:val="000000"/>
          <w:sz w:val="26"/>
          <w:szCs w:val="26"/>
          <w:lang w:val="pt-BR"/>
        </w:rPr>
        <w:tab/>
      </w:r>
    </w:p>
    <w:p w14:paraId="518D78DF"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3B62EA57"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62. Lặp lại âm thanh/ nhóm từ liên tục</w:t>
      </w:r>
      <w:r w:rsidRPr="001B4450">
        <w:rPr>
          <w:color w:val="000000"/>
          <w:sz w:val="26"/>
          <w:szCs w:val="26"/>
          <w:lang w:val="pt-BR"/>
        </w:rPr>
        <w:tab/>
      </w:r>
    </w:p>
    <w:p w14:paraId="5CC4D196"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lastRenderedPageBreak/>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05A95A5C"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63. Bị cuốn hút mạnh với 1 vật nhất định</w:t>
      </w:r>
      <w:r w:rsidRPr="001B4450">
        <w:rPr>
          <w:color w:val="000000"/>
          <w:sz w:val="26"/>
          <w:szCs w:val="26"/>
          <w:lang w:val="pt-BR"/>
        </w:rPr>
        <w:tab/>
      </w:r>
    </w:p>
    <w:p w14:paraId="4CFC405B"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043DC119"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64. Hành vi lặp lại (tay chân, cơ thể)</w:t>
      </w:r>
      <w:r w:rsidRPr="001B4450">
        <w:rPr>
          <w:color w:val="000000"/>
          <w:sz w:val="26"/>
          <w:szCs w:val="26"/>
          <w:lang w:val="pt-BR"/>
        </w:rPr>
        <w:tab/>
      </w:r>
    </w:p>
    <w:p w14:paraId="50258DFC"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4BC4D556" w14:textId="77777777" w:rsidR="007E5F5B"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5. Kém tham gia vào các hoạt động </w:t>
      </w:r>
      <w:r w:rsidR="007E5F5B" w:rsidRPr="001B4450">
        <w:rPr>
          <w:color w:val="000000"/>
          <w:sz w:val="26"/>
          <w:szCs w:val="26"/>
          <w:lang w:val="pt-BR"/>
        </w:rPr>
        <w:t>có tính xã hội</w:t>
      </w:r>
      <w:r w:rsidRPr="001B4450">
        <w:rPr>
          <w:color w:val="000000"/>
          <w:sz w:val="26"/>
          <w:szCs w:val="26"/>
          <w:lang w:val="pt-BR"/>
        </w:rPr>
        <w:tab/>
      </w:r>
    </w:p>
    <w:p w14:paraId="59392772"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 Không</w:t>
      </w:r>
      <w:r w:rsidRPr="001B4450">
        <w:rPr>
          <w:color w:val="000000"/>
          <w:sz w:val="26"/>
          <w:szCs w:val="26"/>
          <w:lang w:val="pt-BR"/>
        </w:rPr>
        <w:tab/>
      </w:r>
      <w:r w:rsidRPr="001B4450">
        <w:rPr>
          <w:color w:val="000000"/>
          <w:sz w:val="26"/>
          <w:szCs w:val="26"/>
          <w:lang w:val="pt-BR"/>
        </w:rPr>
        <w:tab/>
        <w:t>1. Có</w:t>
      </w:r>
      <w:r w:rsidRPr="001B4450">
        <w:rPr>
          <w:color w:val="000000"/>
          <w:sz w:val="26"/>
          <w:szCs w:val="26"/>
          <w:lang w:val="pt-BR"/>
        </w:rPr>
        <w:tab/>
      </w:r>
      <w:r w:rsidRPr="001B4450">
        <w:rPr>
          <w:color w:val="000000"/>
          <w:sz w:val="26"/>
          <w:szCs w:val="26"/>
          <w:lang w:val="pt-BR"/>
        </w:rPr>
        <w:tab/>
        <w:t>2.</w:t>
      </w:r>
      <w:r w:rsidR="00E05053">
        <w:rPr>
          <w:color w:val="000000"/>
          <w:sz w:val="26"/>
          <w:szCs w:val="26"/>
          <w:lang w:val="pt-BR"/>
        </w:rPr>
        <w:t xml:space="preserve"> </w:t>
      </w:r>
      <w:r w:rsidRPr="001B4450">
        <w:rPr>
          <w:color w:val="000000"/>
          <w:sz w:val="26"/>
          <w:szCs w:val="26"/>
          <w:lang w:val="pt-BR"/>
        </w:rPr>
        <w:t>Không rõ</w:t>
      </w:r>
    </w:p>
    <w:p w14:paraId="00AB2D24" w14:textId="77777777" w:rsidR="002349C3" w:rsidRPr="001B4450" w:rsidRDefault="002349C3" w:rsidP="00775718">
      <w:pPr>
        <w:spacing w:before="120" w:after="60" w:line="269" w:lineRule="auto"/>
        <w:ind w:firstLine="567"/>
        <w:rPr>
          <w:color w:val="000000"/>
          <w:sz w:val="26"/>
          <w:szCs w:val="26"/>
          <w:u w:val="single"/>
          <w:lang w:val="pt-BR"/>
        </w:rPr>
      </w:pPr>
      <w:r w:rsidRPr="001B4450">
        <w:rPr>
          <w:b/>
          <w:bCs/>
          <w:color w:val="000000"/>
          <w:sz w:val="26"/>
          <w:szCs w:val="26"/>
          <w:u w:val="single"/>
          <w:lang w:val="pt-BR"/>
        </w:rPr>
        <w:t>PHẦN 2. KHÁM PHÂN LOẠI KHUYẾT TẬT</w:t>
      </w:r>
    </w:p>
    <w:p w14:paraId="41EF60B2"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6. Cân nặng:........,.......kg </w:t>
      </w:r>
      <w:r w:rsidRPr="001B4450">
        <w:rPr>
          <w:color w:val="000000"/>
          <w:sz w:val="26"/>
          <w:szCs w:val="26"/>
          <w:lang w:val="pt-BR"/>
        </w:rPr>
        <w:tab/>
      </w:r>
      <w:r w:rsidRPr="001B4450">
        <w:rPr>
          <w:color w:val="000000"/>
          <w:sz w:val="26"/>
          <w:szCs w:val="26"/>
          <w:lang w:val="pt-BR"/>
        </w:rPr>
        <w:tab/>
      </w:r>
    </w:p>
    <w:p w14:paraId="175D635C"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Chuẩn</w:t>
      </w:r>
      <w:r w:rsidRPr="001B4450">
        <w:rPr>
          <w:color w:val="000000"/>
          <w:sz w:val="26"/>
          <w:szCs w:val="26"/>
          <w:lang w:val="pt-BR"/>
        </w:rPr>
        <w:tab/>
        <w:t>1. P&lt;80%</w:t>
      </w:r>
      <w:r w:rsidRPr="001B4450">
        <w:rPr>
          <w:color w:val="000000"/>
          <w:sz w:val="26"/>
          <w:szCs w:val="26"/>
          <w:lang w:val="pt-BR"/>
        </w:rPr>
        <w:tab/>
      </w:r>
      <w:r w:rsidRPr="001B4450">
        <w:rPr>
          <w:color w:val="000000"/>
          <w:sz w:val="26"/>
          <w:szCs w:val="26"/>
          <w:lang w:val="pt-BR"/>
        </w:rPr>
        <w:tab/>
        <w:t>2.P=&lt;60%</w:t>
      </w:r>
    </w:p>
    <w:p w14:paraId="74B9856E"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7. Chiều cao:......,.......cm           </w:t>
      </w:r>
      <w:r w:rsidRPr="001B4450">
        <w:rPr>
          <w:color w:val="000000"/>
          <w:sz w:val="26"/>
          <w:szCs w:val="26"/>
          <w:lang w:val="pt-BR"/>
        </w:rPr>
        <w:tab/>
      </w:r>
    </w:p>
    <w:p w14:paraId="0C40B1F8"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Chuẩn</w:t>
      </w:r>
      <w:r w:rsidRPr="001B4450">
        <w:rPr>
          <w:color w:val="000000"/>
          <w:sz w:val="26"/>
          <w:szCs w:val="26"/>
          <w:lang w:val="pt-BR"/>
        </w:rPr>
        <w:tab/>
        <w:t>1. h &lt;80%</w:t>
      </w:r>
      <w:r w:rsidRPr="001B4450">
        <w:rPr>
          <w:color w:val="000000"/>
          <w:sz w:val="26"/>
          <w:szCs w:val="26"/>
          <w:lang w:val="pt-BR"/>
        </w:rPr>
        <w:tab/>
      </w:r>
      <w:r w:rsidRPr="001B4450">
        <w:rPr>
          <w:color w:val="000000"/>
          <w:sz w:val="26"/>
          <w:szCs w:val="26"/>
          <w:lang w:val="pt-BR"/>
        </w:rPr>
        <w:tab/>
        <w:t>2.P=&lt;60%</w:t>
      </w:r>
    </w:p>
    <w:p w14:paraId="28F824E0"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 xml:space="preserve">68. Vòng đầu:......,........cm          </w:t>
      </w:r>
      <w:r w:rsidRPr="001B4450">
        <w:rPr>
          <w:color w:val="000000"/>
          <w:sz w:val="26"/>
          <w:szCs w:val="26"/>
          <w:lang w:val="pt-BR"/>
        </w:rPr>
        <w:tab/>
      </w:r>
    </w:p>
    <w:p w14:paraId="52AB7E8A"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0.Chuẩn</w:t>
      </w:r>
      <w:r w:rsidRPr="001B4450">
        <w:rPr>
          <w:color w:val="000000"/>
          <w:sz w:val="26"/>
          <w:szCs w:val="26"/>
          <w:lang w:val="pt-BR"/>
        </w:rPr>
        <w:tab/>
        <w:t>1.Đầu nhỏ</w:t>
      </w:r>
      <w:r w:rsidRPr="001B4450">
        <w:rPr>
          <w:color w:val="000000"/>
          <w:sz w:val="26"/>
          <w:szCs w:val="26"/>
          <w:lang w:val="pt-BR"/>
        </w:rPr>
        <w:tab/>
      </w:r>
      <w:r w:rsidRPr="001B4450">
        <w:rPr>
          <w:color w:val="000000"/>
          <w:sz w:val="26"/>
          <w:szCs w:val="26"/>
          <w:lang w:val="pt-BR"/>
        </w:rPr>
        <w:tab/>
        <w:t>2.Đầu to</w:t>
      </w:r>
    </w:p>
    <w:p w14:paraId="182253D2"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69. Răng-Hàm-Mặt</w:t>
      </w:r>
      <w:r w:rsidRPr="001B4450">
        <w:rPr>
          <w:color w:val="000000"/>
          <w:sz w:val="26"/>
          <w:szCs w:val="26"/>
          <w:lang w:val="pt-BR"/>
        </w:rPr>
        <w:tab/>
      </w:r>
      <w:r w:rsidRPr="001B4450">
        <w:rPr>
          <w:color w:val="000000"/>
          <w:sz w:val="26"/>
          <w:szCs w:val="26"/>
          <w:lang w:val="pt-BR"/>
        </w:rPr>
        <w:tab/>
      </w:r>
    </w:p>
    <w:p w14:paraId="77F6510A"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3F8FDDDA"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70. Tai-Mũi-Họng:</w:t>
      </w:r>
      <w:r w:rsidRPr="001B4450">
        <w:rPr>
          <w:color w:val="000000"/>
          <w:sz w:val="26"/>
          <w:szCs w:val="26"/>
          <w:lang w:val="pt-BR"/>
        </w:rPr>
        <w:tab/>
      </w:r>
      <w:r w:rsidRPr="001B4450">
        <w:rPr>
          <w:color w:val="000000"/>
          <w:sz w:val="26"/>
          <w:szCs w:val="26"/>
          <w:lang w:val="pt-BR"/>
        </w:rPr>
        <w:tab/>
      </w:r>
    </w:p>
    <w:p w14:paraId="0D3EB95C" w14:textId="77777777" w:rsidR="002349C3" w:rsidRPr="001B4450" w:rsidRDefault="002349C3" w:rsidP="00775718">
      <w:pPr>
        <w:spacing w:before="120" w:after="60" w:line="269"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3A59A4A3" w14:textId="77777777" w:rsidR="00775718" w:rsidRDefault="002349C3" w:rsidP="00775718">
      <w:pPr>
        <w:spacing w:before="120" w:after="60" w:line="269" w:lineRule="auto"/>
        <w:ind w:firstLine="567"/>
        <w:rPr>
          <w:color w:val="000000"/>
          <w:sz w:val="26"/>
          <w:szCs w:val="26"/>
          <w:lang w:val="vi-VN"/>
        </w:rPr>
      </w:pPr>
      <w:r w:rsidRPr="001B4450">
        <w:rPr>
          <w:color w:val="000000"/>
          <w:sz w:val="26"/>
          <w:szCs w:val="26"/>
          <w:lang w:val="pt-BR"/>
        </w:rPr>
        <w:t>71. Hệ Hô hấp:</w:t>
      </w:r>
      <w:r w:rsidRPr="001B4450">
        <w:rPr>
          <w:color w:val="000000"/>
          <w:sz w:val="26"/>
          <w:szCs w:val="26"/>
          <w:lang w:val="pt-BR"/>
        </w:rPr>
        <w:tab/>
      </w:r>
      <w:r w:rsidRPr="001B4450">
        <w:rPr>
          <w:color w:val="000000"/>
          <w:sz w:val="26"/>
          <w:szCs w:val="26"/>
          <w:lang w:val="pt-BR"/>
        </w:rPr>
        <w:tab/>
      </w:r>
    </w:p>
    <w:p w14:paraId="1C0DCD1F" w14:textId="77777777" w:rsidR="002349C3" w:rsidRPr="001B4450" w:rsidRDefault="002349C3" w:rsidP="001B4450">
      <w:pPr>
        <w:spacing w:before="120" w:after="60" w:line="276"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5882D1D0" w14:textId="77777777" w:rsidR="00775718" w:rsidRDefault="002349C3" w:rsidP="004E2E22">
      <w:pPr>
        <w:spacing w:before="120" w:after="60" w:line="271" w:lineRule="auto"/>
        <w:ind w:firstLine="567"/>
        <w:rPr>
          <w:color w:val="000000"/>
          <w:sz w:val="26"/>
          <w:szCs w:val="26"/>
          <w:lang w:val="vi-VN"/>
        </w:rPr>
      </w:pPr>
      <w:r w:rsidRPr="001B4450">
        <w:rPr>
          <w:color w:val="000000"/>
          <w:sz w:val="26"/>
          <w:szCs w:val="26"/>
          <w:lang w:val="pt-BR"/>
        </w:rPr>
        <w:t>72. Hệ Tuần hoàn:</w:t>
      </w:r>
      <w:r w:rsidRPr="001B4450">
        <w:rPr>
          <w:color w:val="000000"/>
          <w:sz w:val="26"/>
          <w:szCs w:val="26"/>
          <w:lang w:val="pt-BR"/>
        </w:rPr>
        <w:tab/>
      </w:r>
      <w:r w:rsidRPr="001B4450">
        <w:rPr>
          <w:color w:val="000000"/>
          <w:sz w:val="26"/>
          <w:szCs w:val="26"/>
          <w:lang w:val="pt-BR"/>
        </w:rPr>
        <w:tab/>
      </w:r>
    </w:p>
    <w:p w14:paraId="2DB7F134"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04AD2D2A" w14:textId="77777777" w:rsidR="00775718" w:rsidRDefault="002349C3" w:rsidP="004E2E22">
      <w:pPr>
        <w:spacing w:before="120" w:after="60" w:line="271" w:lineRule="auto"/>
        <w:ind w:firstLine="567"/>
        <w:rPr>
          <w:color w:val="000000"/>
          <w:sz w:val="26"/>
          <w:szCs w:val="26"/>
          <w:lang w:val="vi-VN"/>
        </w:rPr>
      </w:pPr>
      <w:r w:rsidRPr="001B4450">
        <w:rPr>
          <w:color w:val="000000"/>
          <w:sz w:val="26"/>
          <w:szCs w:val="26"/>
          <w:lang w:val="pt-BR"/>
        </w:rPr>
        <w:t>73. Hệ Tiêu hóa:</w:t>
      </w:r>
      <w:r w:rsidRPr="001B4450">
        <w:rPr>
          <w:color w:val="000000"/>
          <w:sz w:val="26"/>
          <w:szCs w:val="26"/>
          <w:lang w:val="pt-BR"/>
        </w:rPr>
        <w:tab/>
      </w:r>
      <w:r w:rsidRPr="001B4450">
        <w:rPr>
          <w:color w:val="000000"/>
          <w:sz w:val="26"/>
          <w:szCs w:val="26"/>
          <w:lang w:val="pt-BR"/>
        </w:rPr>
        <w:tab/>
      </w:r>
    </w:p>
    <w:p w14:paraId="02AA4C80"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5A456C5E" w14:textId="77777777" w:rsidR="00775718" w:rsidRDefault="002349C3" w:rsidP="004E2E22">
      <w:pPr>
        <w:spacing w:before="120" w:after="60" w:line="271" w:lineRule="auto"/>
        <w:ind w:firstLine="567"/>
        <w:rPr>
          <w:color w:val="000000"/>
          <w:sz w:val="26"/>
          <w:szCs w:val="26"/>
          <w:lang w:val="vi-VN"/>
        </w:rPr>
      </w:pPr>
      <w:r w:rsidRPr="001B4450">
        <w:rPr>
          <w:color w:val="000000"/>
          <w:sz w:val="26"/>
          <w:szCs w:val="26"/>
          <w:lang w:val="pt-BR"/>
        </w:rPr>
        <w:t>74. Hệ Sinh dục-Tiết niệu:</w:t>
      </w:r>
      <w:r w:rsidRPr="001B4450">
        <w:rPr>
          <w:color w:val="000000"/>
          <w:sz w:val="26"/>
          <w:szCs w:val="26"/>
          <w:lang w:val="pt-BR"/>
        </w:rPr>
        <w:tab/>
      </w:r>
    </w:p>
    <w:p w14:paraId="345B2FE3"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2948EADD" w14:textId="77777777" w:rsidR="00775718" w:rsidRDefault="002349C3" w:rsidP="004E2E22">
      <w:pPr>
        <w:spacing w:before="120" w:after="60" w:line="271" w:lineRule="auto"/>
        <w:ind w:firstLine="567"/>
        <w:rPr>
          <w:color w:val="000000"/>
          <w:sz w:val="26"/>
          <w:szCs w:val="26"/>
          <w:lang w:val="vi-VN"/>
        </w:rPr>
      </w:pPr>
      <w:r w:rsidRPr="001B4450">
        <w:rPr>
          <w:color w:val="000000"/>
          <w:sz w:val="26"/>
          <w:szCs w:val="26"/>
          <w:lang w:val="pt-BR"/>
        </w:rPr>
        <w:t>75. Hệ Nội tiết:</w:t>
      </w:r>
      <w:r w:rsidRPr="001B4450">
        <w:rPr>
          <w:color w:val="000000"/>
          <w:sz w:val="26"/>
          <w:szCs w:val="26"/>
          <w:lang w:val="pt-BR"/>
        </w:rPr>
        <w:tab/>
      </w:r>
      <w:r w:rsidRPr="001B4450">
        <w:rPr>
          <w:color w:val="000000"/>
          <w:sz w:val="26"/>
          <w:szCs w:val="26"/>
          <w:lang w:val="pt-BR"/>
        </w:rPr>
        <w:tab/>
      </w:r>
    </w:p>
    <w:p w14:paraId="6D66DA21"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1DCB0685" w14:textId="77777777" w:rsidR="00775718" w:rsidRDefault="002349C3" w:rsidP="004E2E22">
      <w:pPr>
        <w:spacing w:before="120" w:after="60" w:line="271" w:lineRule="auto"/>
        <w:ind w:firstLine="567"/>
        <w:rPr>
          <w:color w:val="000000"/>
          <w:sz w:val="26"/>
          <w:szCs w:val="26"/>
          <w:lang w:val="vi-VN"/>
        </w:rPr>
      </w:pPr>
      <w:r w:rsidRPr="001B4450">
        <w:rPr>
          <w:color w:val="000000"/>
          <w:sz w:val="26"/>
          <w:szCs w:val="26"/>
          <w:lang w:val="pt-BR"/>
        </w:rPr>
        <w:t>76. Cơ:</w:t>
      </w:r>
      <w:r w:rsidRPr="001B4450">
        <w:rPr>
          <w:color w:val="000000"/>
          <w:sz w:val="26"/>
          <w:szCs w:val="26"/>
          <w:lang w:val="pt-BR"/>
        </w:rPr>
        <w:tab/>
      </w:r>
      <w:r w:rsidRPr="001B4450">
        <w:rPr>
          <w:color w:val="000000"/>
          <w:sz w:val="26"/>
          <w:szCs w:val="26"/>
          <w:lang w:val="pt-BR"/>
        </w:rPr>
        <w:tab/>
      </w:r>
      <w:r w:rsidRPr="001B4450">
        <w:rPr>
          <w:color w:val="000000"/>
          <w:sz w:val="26"/>
          <w:szCs w:val="26"/>
          <w:lang w:val="pt-BR"/>
        </w:rPr>
        <w:tab/>
      </w:r>
    </w:p>
    <w:p w14:paraId="10C5F0C4"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1= Bất thường.................................</w:t>
      </w:r>
    </w:p>
    <w:p w14:paraId="14B23784" w14:textId="77777777" w:rsidR="002349C3" w:rsidRPr="001B4450" w:rsidRDefault="002349C3" w:rsidP="004E2E22">
      <w:pPr>
        <w:spacing w:before="120" w:after="60" w:line="271" w:lineRule="auto"/>
        <w:ind w:firstLine="567"/>
        <w:rPr>
          <w:iCs/>
          <w:color w:val="000000"/>
          <w:sz w:val="26"/>
          <w:szCs w:val="26"/>
          <w:lang w:val="pt-BR"/>
        </w:rPr>
      </w:pPr>
      <w:r w:rsidRPr="001B4450">
        <w:rPr>
          <w:i/>
          <w:iCs/>
          <w:color w:val="000000"/>
          <w:sz w:val="26"/>
          <w:szCs w:val="26"/>
          <w:lang w:val="pt-BR"/>
        </w:rPr>
        <w:tab/>
        <w:t>Vận động chủ động:</w:t>
      </w:r>
      <w:r w:rsidRPr="001B4450">
        <w:rPr>
          <w:i/>
          <w:iCs/>
          <w:color w:val="000000"/>
          <w:sz w:val="26"/>
          <w:szCs w:val="26"/>
          <w:lang w:val="pt-BR"/>
        </w:rPr>
        <w:tab/>
        <w:t>1. Cân đối</w:t>
      </w:r>
      <w:r w:rsidRPr="001B4450">
        <w:rPr>
          <w:i/>
          <w:iCs/>
          <w:color w:val="000000"/>
          <w:sz w:val="26"/>
          <w:szCs w:val="26"/>
          <w:lang w:val="pt-BR"/>
        </w:rPr>
        <w:tab/>
        <w:t>2. Mất cân đối</w:t>
      </w:r>
      <w:r w:rsidRPr="001B4450">
        <w:rPr>
          <w:iCs/>
          <w:color w:val="000000"/>
          <w:sz w:val="26"/>
          <w:szCs w:val="26"/>
          <w:lang w:val="pt-BR"/>
        </w:rPr>
        <w:t>.............</w:t>
      </w:r>
    </w:p>
    <w:p w14:paraId="14089228" w14:textId="77777777" w:rsidR="002349C3" w:rsidRPr="001B4450" w:rsidRDefault="002349C3" w:rsidP="004E2E22">
      <w:pPr>
        <w:spacing w:before="120" w:after="60" w:line="271" w:lineRule="auto"/>
        <w:ind w:firstLine="567"/>
        <w:rPr>
          <w:iCs/>
          <w:color w:val="000000"/>
          <w:sz w:val="26"/>
          <w:szCs w:val="26"/>
          <w:lang w:val="pt-BR"/>
        </w:rPr>
      </w:pPr>
      <w:r w:rsidRPr="001B4450">
        <w:rPr>
          <w:b/>
          <w:bCs/>
          <w:i/>
          <w:iCs/>
          <w:color w:val="000000"/>
          <w:sz w:val="26"/>
          <w:szCs w:val="26"/>
          <w:lang w:val="pt-BR"/>
        </w:rPr>
        <w:tab/>
      </w:r>
      <w:r w:rsidRPr="001B4450">
        <w:rPr>
          <w:i/>
          <w:iCs/>
          <w:color w:val="000000"/>
          <w:sz w:val="26"/>
          <w:szCs w:val="26"/>
          <w:lang w:val="pt-BR"/>
        </w:rPr>
        <w:t>Dinh dưỡng cơ:</w:t>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t>2. Bất thường</w:t>
      </w:r>
      <w:r w:rsidRPr="001B4450">
        <w:rPr>
          <w:iCs/>
          <w:color w:val="000000"/>
          <w:sz w:val="26"/>
          <w:szCs w:val="26"/>
          <w:lang w:val="pt-BR"/>
        </w:rPr>
        <w:t xml:space="preserve"> ..............</w:t>
      </w:r>
    </w:p>
    <w:p w14:paraId="27DBBBC9" w14:textId="77777777" w:rsidR="002349C3" w:rsidRPr="001B4450" w:rsidRDefault="002349C3" w:rsidP="004E2E22">
      <w:pPr>
        <w:spacing w:before="120" w:after="60" w:line="271" w:lineRule="auto"/>
        <w:ind w:firstLine="567"/>
        <w:rPr>
          <w:iCs/>
          <w:color w:val="000000"/>
          <w:sz w:val="26"/>
          <w:szCs w:val="26"/>
          <w:lang w:val="pt-BR"/>
        </w:rPr>
      </w:pPr>
      <w:r w:rsidRPr="001B4450">
        <w:rPr>
          <w:b/>
          <w:bCs/>
          <w:i/>
          <w:iCs/>
          <w:color w:val="000000"/>
          <w:sz w:val="26"/>
          <w:szCs w:val="26"/>
          <w:lang w:val="pt-BR"/>
        </w:rPr>
        <w:lastRenderedPageBreak/>
        <w:tab/>
      </w:r>
      <w:r w:rsidRPr="001B4450">
        <w:rPr>
          <w:i/>
          <w:iCs/>
          <w:color w:val="000000"/>
          <w:sz w:val="26"/>
          <w:szCs w:val="26"/>
          <w:lang w:val="pt-BR"/>
        </w:rPr>
        <w:t>Trương lực cơ:</w:t>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t>2. Bất thường</w:t>
      </w:r>
      <w:r w:rsidRPr="001B4450">
        <w:rPr>
          <w:iCs/>
          <w:color w:val="000000"/>
          <w:sz w:val="26"/>
          <w:szCs w:val="26"/>
          <w:lang w:val="pt-BR"/>
        </w:rPr>
        <w:t xml:space="preserve"> ..............</w:t>
      </w:r>
    </w:p>
    <w:p w14:paraId="33BFCACA" w14:textId="77777777" w:rsidR="002349C3" w:rsidRPr="001B4450" w:rsidRDefault="002349C3" w:rsidP="004E2E22">
      <w:pPr>
        <w:spacing w:before="120" w:after="60" w:line="271" w:lineRule="auto"/>
        <w:ind w:firstLine="567"/>
        <w:rPr>
          <w:iCs/>
          <w:color w:val="000000"/>
          <w:sz w:val="26"/>
          <w:szCs w:val="26"/>
          <w:lang w:val="pt-BR"/>
        </w:rPr>
      </w:pPr>
      <w:r w:rsidRPr="001B4450">
        <w:rPr>
          <w:b/>
          <w:bCs/>
          <w:i/>
          <w:iCs/>
          <w:color w:val="000000"/>
          <w:sz w:val="26"/>
          <w:szCs w:val="26"/>
          <w:lang w:val="pt-BR"/>
        </w:rPr>
        <w:tab/>
      </w:r>
      <w:r w:rsidRPr="001B4450">
        <w:rPr>
          <w:i/>
          <w:iCs/>
          <w:color w:val="000000"/>
          <w:sz w:val="26"/>
          <w:szCs w:val="26"/>
          <w:lang w:val="pt-BR"/>
        </w:rPr>
        <w:t>Cơ lực:</w:t>
      </w:r>
      <w:r w:rsidRPr="001B4450">
        <w:rPr>
          <w:i/>
          <w:iCs/>
          <w:color w:val="000000"/>
          <w:sz w:val="26"/>
          <w:szCs w:val="26"/>
          <w:lang w:val="pt-BR"/>
        </w:rPr>
        <w:tab/>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t>2.Bất thường</w:t>
      </w:r>
      <w:r w:rsidRPr="001B4450">
        <w:rPr>
          <w:iCs/>
          <w:color w:val="000000"/>
          <w:sz w:val="26"/>
          <w:szCs w:val="26"/>
          <w:lang w:val="pt-BR"/>
        </w:rPr>
        <w:t xml:space="preserve"> ...............</w:t>
      </w:r>
    </w:p>
    <w:p w14:paraId="5FD366C5" w14:textId="77777777" w:rsidR="002349C3" w:rsidRPr="001B4450" w:rsidRDefault="002349C3" w:rsidP="004E2E22">
      <w:pPr>
        <w:spacing w:before="120" w:after="60" w:line="271" w:lineRule="auto"/>
        <w:ind w:firstLine="567"/>
        <w:rPr>
          <w:iCs/>
          <w:color w:val="000000"/>
          <w:sz w:val="26"/>
          <w:szCs w:val="26"/>
          <w:lang w:val="pt-BR"/>
        </w:rPr>
      </w:pPr>
      <w:r w:rsidRPr="001B4450">
        <w:rPr>
          <w:b/>
          <w:bCs/>
          <w:i/>
          <w:iCs/>
          <w:color w:val="000000"/>
          <w:sz w:val="26"/>
          <w:szCs w:val="26"/>
          <w:lang w:val="pt-BR"/>
        </w:rPr>
        <w:tab/>
      </w:r>
      <w:r w:rsidRPr="001B4450">
        <w:rPr>
          <w:i/>
          <w:iCs/>
          <w:color w:val="000000"/>
          <w:sz w:val="26"/>
          <w:szCs w:val="26"/>
          <w:lang w:val="pt-BR"/>
        </w:rPr>
        <w:t>Thử cơ bằng tay:</w:t>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t xml:space="preserve">2.Bất thường </w:t>
      </w:r>
      <w:r w:rsidRPr="001B4450">
        <w:rPr>
          <w:iCs/>
          <w:color w:val="000000"/>
          <w:sz w:val="26"/>
          <w:szCs w:val="26"/>
          <w:lang w:val="pt-BR"/>
        </w:rPr>
        <w:t>...............</w:t>
      </w:r>
    </w:p>
    <w:p w14:paraId="4C1A8708" w14:textId="77777777" w:rsidR="004E2E22" w:rsidRDefault="002349C3" w:rsidP="004E2E22">
      <w:pPr>
        <w:spacing w:before="120" w:after="60" w:line="271" w:lineRule="auto"/>
        <w:ind w:firstLine="567"/>
        <w:rPr>
          <w:color w:val="000000"/>
          <w:sz w:val="26"/>
          <w:szCs w:val="26"/>
          <w:lang w:val="vi-VN"/>
        </w:rPr>
      </w:pPr>
      <w:r w:rsidRPr="001B4450">
        <w:rPr>
          <w:color w:val="000000"/>
          <w:sz w:val="26"/>
          <w:szCs w:val="26"/>
          <w:lang w:val="pt-BR"/>
        </w:rPr>
        <w:t>77. Xương:</w:t>
      </w:r>
      <w:r w:rsidRPr="001B4450">
        <w:rPr>
          <w:color w:val="000000"/>
          <w:sz w:val="26"/>
          <w:szCs w:val="26"/>
          <w:lang w:val="pt-BR"/>
        </w:rPr>
        <w:tab/>
        <w:t xml:space="preserve"> </w:t>
      </w:r>
    </w:p>
    <w:p w14:paraId="30BB143A"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 xml:space="preserve">1= Bất thường.............. </w:t>
      </w:r>
    </w:p>
    <w:p w14:paraId="1403B224" w14:textId="77777777" w:rsidR="002349C3" w:rsidRPr="001B4450" w:rsidRDefault="002349C3" w:rsidP="004E2E22">
      <w:pPr>
        <w:spacing w:before="120" w:after="60" w:line="271" w:lineRule="auto"/>
        <w:ind w:firstLine="567"/>
        <w:rPr>
          <w:iCs/>
          <w:color w:val="000000"/>
          <w:sz w:val="26"/>
          <w:szCs w:val="26"/>
          <w:lang w:val="pt-BR"/>
        </w:rPr>
      </w:pPr>
      <w:r w:rsidRPr="001B4450">
        <w:rPr>
          <w:i/>
          <w:iCs/>
          <w:color w:val="000000"/>
          <w:sz w:val="26"/>
          <w:szCs w:val="26"/>
          <w:lang w:val="pt-BR"/>
        </w:rPr>
        <w:t>Hộp sọ:</w:t>
      </w:r>
      <w:r w:rsidRPr="001B4450">
        <w:rPr>
          <w:i/>
          <w:iCs/>
          <w:color w:val="000000"/>
          <w:sz w:val="26"/>
          <w:szCs w:val="26"/>
          <w:lang w:val="pt-BR"/>
        </w:rPr>
        <w:tab/>
      </w:r>
      <w:r w:rsidR="004E2E22">
        <w:rPr>
          <w:i/>
          <w:iCs/>
          <w:color w:val="000000"/>
          <w:sz w:val="26"/>
          <w:szCs w:val="26"/>
          <w:lang w:val="vi-VN"/>
        </w:rPr>
        <w:t xml:space="preserve">          </w:t>
      </w:r>
      <w:r w:rsidRPr="001B4450">
        <w:rPr>
          <w:i/>
          <w:iCs/>
          <w:color w:val="000000"/>
          <w:sz w:val="26"/>
          <w:szCs w:val="26"/>
          <w:lang w:val="pt-BR"/>
        </w:rPr>
        <w:t>1. Bình thường</w:t>
      </w:r>
      <w:r w:rsidR="004E2E22">
        <w:rPr>
          <w:i/>
          <w:iCs/>
          <w:color w:val="000000"/>
          <w:sz w:val="26"/>
          <w:szCs w:val="26"/>
          <w:lang w:val="vi-VN"/>
        </w:rPr>
        <w:t xml:space="preserve">   </w:t>
      </w:r>
      <w:r w:rsidRPr="001B4450">
        <w:rPr>
          <w:i/>
          <w:iCs/>
          <w:color w:val="000000"/>
          <w:sz w:val="26"/>
          <w:szCs w:val="26"/>
          <w:lang w:val="pt-BR"/>
        </w:rPr>
        <w:t>2.Bất thường</w:t>
      </w:r>
      <w:r w:rsidRPr="001B4450">
        <w:rPr>
          <w:iCs/>
          <w:color w:val="000000"/>
          <w:sz w:val="26"/>
          <w:szCs w:val="26"/>
          <w:lang w:val="pt-BR"/>
        </w:rPr>
        <w:t xml:space="preserve"> .......................</w:t>
      </w:r>
    </w:p>
    <w:p w14:paraId="6CD5C3FA" w14:textId="77777777" w:rsidR="002349C3" w:rsidRPr="001B4450" w:rsidRDefault="002349C3" w:rsidP="004E2E22">
      <w:pPr>
        <w:spacing w:before="120" w:after="60" w:line="271" w:lineRule="auto"/>
        <w:ind w:firstLine="567"/>
        <w:rPr>
          <w:iCs/>
          <w:color w:val="000000"/>
          <w:sz w:val="26"/>
          <w:szCs w:val="26"/>
          <w:lang w:val="pt-BR"/>
        </w:rPr>
      </w:pPr>
      <w:r w:rsidRPr="001B4450">
        <w:rPr>
          <w:i/>
          <w:iCs/>
          <w:color w:val="000000"/>
          <w:sz w:val="26"/>
          <w:szCs w:val="26"/>
          <w:lang w:val="pt-BR"/>
        </w:rPr>
        <w:t>Lồng ngực:</w:t>
      </w:r>
      <w:r w:rsidR="004E2E22">
        <w:rPr>
          <w:i/>
          <w:iCs/>
          <w:color w:val="000000"/>
          <w:sz w:val="26"/>
          <w:szCs w:val="26"/>
          <w:lang w:val="vi-VN"/>
        </w:rPr>
        <w:t xml:space="preserve">     </w:t>
      </w:r>
      <w:r w:rsidRPr="001B4450">
        <w:rPr>
          <w:i/>
          <w:iCs/>
          <w:color w:val="000000"/>
          <w:sz w:val="26"/>
          <w:szCs w:val="26"/>
          <w:lang w:val="pt-BR"/>
        </w:rPr>
        <w:t>1. Bình thường</w:t>
      </w:r>
      <w:r w:rsidR="004E2E22">
        <w:rPr>
          <w:i/>
          <w:iCs/>
          <w:color w:val="000000"/>
          <w:sz w:val="26"/>
          <w:szCs w:val="26"/>
          <w:lang w:val="vi-VN"/>
        </w:rPr>
        <w:t xml:space="preserve">   </w:t>
      </w:r>
      <w:r w:rsidRPr="001B4450">
        <w:rPr>
          <w:i/>
          <w:iCs/>
          <w:color w:val="000000"/>
          <w:sz w:val="26"/>
          <w:szCs w:val="26"/>
          <w:lang w:val="pt-BR"/>
        </w:rPr>
        <w:t>2.Bất thường</w:t>
      </w:r>
      <w:r w:rsidRPr="001B4450">
        <w:rPr>
          <w:iCs/>
          <w:color w:val="000000"/>
          <w:sz w:val="26"/>
          <w:szCs w:val="26"/>
          <w:lang w:val="pt-BR"/>
        </w:rPr>
        <w:t xml:space="preserve"> ......................</w:t>
      </w:r>
    </w:p>
    <w:p w14:paraId="5FCC30CD" w14:textId="77777777" w:rsidR="002349C3" w:rsidRPr="001B4450" w:rsidRDefault="002349C3" w:rsidP="004E2E22">
      <w:pPr>
        <w:spacing w:before="120" w:after="60" w:line="271" w:lineRule="auto"/>
        <w:ind w:firstLine="567"/>
        <w:rPr>
          <w:i/>
          <w:iCs/>
          <w:color w:val="000000"/>
          <w:sz w:val="26"/>
          <w:szCs w:val="26"/>
          <w:lang w:val="pt-BR"/>
        </w:rPr>
      </w:pPr>
      <w:r w:rsidRPr="001B4450">
        <w:rPr>
          <w:i/>
          <w:iCs/>
          <w:color w:val="000000"/>
          <w:sz w:val="26"/>
          <w:szCs w:val="26"/>
          <w:lang w:val="pt-BR"/>
        </w:rPr>
        <w:t>Các chi:</w:t>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r>
      <w:r w:rsidR="004E2E22">
        <w:rPr>
          <w:i/>
          <w:iCs/>
          <w:color w:val="000000"/>
          <w:sz w:val="26"/>
          <w:szCs w:val="26"/>
          <w:lang w:val="vi-VN"/>
        </w:rPr>
        <w:t xml:space="preserve">   </w:t>
      </w:r>
      <w:r w:rsidRPr="001B4450">
        <w:rPr>
          <w:i/>
          <w:iCs/>
          <w:color w:val="000000"/>
          <w:sz w:val="26"/>
          <w:szCs w:val="26"/>
          <w:lang w:val="pt-BR"/>
        </w:rPr>
        <w:t xml:space="preserve">2.Bất thường </w:t>
      </w:r>
      <w:r w:rsidRPr="001B4450">
        <w:rPr>
          <w:iCs/>
          <w:color w:val="000000"/>
          <w:sz w:val="26"/>
          <w:szCs w:val="26"/>
          <w:lang w:val="pt-BR"/>
        </w:rPr>
        <w:t>.......................</w:t>
      </w:r>
    </w:p>
    <w:p w14:paraId="3779005D" w14:textId="77777777" w:rsidR="002349C3" w:rsidRPr="001B4450" w:rsidRDefault="002349C3" w:rsidP="004E2E22">
      <w:pPr>
        <w:spacing w:before="120" w:after="60" w:line="271" w:lineRule="auto"/>
        <w:ind w:firstLine="567"/>
        <w:rPr>
          <w:iCs/>
          <w:color w:val="000000"/>
          <w:sz w:val="26"/>
          <w:szCs w:val="26"/>
          <w:lang w:val="pt-BR"/>
        </w:rPr>
      </w:pPr>
      <w:r w:rsidRPr="001B4450">
        <w:rPr>
          <w:i/>
          <w:iCs/>
          <w:color w:val="000000"/>
          <w:sz w:val="26"/>
          <w:szCs w:val="26"/>
          <w:lang w:val="pt-BR"/>
        </w:rPr>
        <w:t>Cột sống:</w:t>
      </w:r>
      <w:r w:rsidR="004E2E22">
        <w:rPr>
          <w:i/>
          <w:iCs/>
          <w:color w:val="000000"/>
          <w:sz w:val="26"/>
          <w:szCs w:val="26"/>
          <w:lang w:val="vi-VN"/>
        </w:rPr>
        <w:t xml:space="preserve">       </w:t>
      </w:r>
      <w:r w:rsidRPr="001B4450">
        <w:rPr>
          <w:i/>
          <w:iCs/>
          <w:color w:val="000000"/>
          <w:sz w:val="26"/>
          <w:szCs w:val="26"/>
          <w:lang w:val="pt-BR"/>
        </w:rPr>
        <w:t>1. Bình thường</w:t>
      </w:r>
      <w:r w:rsidRPr="001B4450">
        <w:rPr>
          <w:i/>
          <w:iCs/>
          <w:color w:val="000000"/>
          <w:sz w:val="26"/>
          <w:szCs w:val="26"/>
          <w:lang w:val="pt-BR"/>
        </w:rPr>
        <w:tab/>
      </w:r>
      <w:r w:rsidR="004E2E22">
        <w:rPr>
          <w:i/>
          <w:iCs/>
          <w:color w:val="000000"/>
          <w:sz w:val="26"/>
          <w:szCs w:val="26"/>
          <w:lang w:val="vi-VN"/>
        </w:rPr>
        <w:t xml:space="preserve">   </w:t>
      </w:r>
      <w:r w:rsidRPr="001B4450">
        <w:rPr>
          <w:i/>
          <w:iCs/>
          <w:color w:val="000000"/>
          <w:sz w:val="26"/>
          <w:szCs w:val="26"/>
          <w:lang w:val="pt-BR"/>
        </w:rPr>
        <w:t xml:space="preserve">2.Bất thường </w:t>
      </w:r>
      <w:r w:rsidRPr="001B4450">
        <w:rPr>
          <w:iCs/>
          <w:color w:val="000000"/>
          <w:sz w:val="26"/>
          <w:szCs w:val="26"/>
          <w:lang w:val="pt-BR"/>
        </w:rPr>
        <w:t>.......................</w:t>
      </w:r>
    </w:p>
    <w:p w14:paraId="380FCC19" w14:textId="77777777" w:rsidR="004E2E22" w:rsidRDefault="002349C3" w:rsidP="004E2E22">
      <w:pPr>
        <w:spacing w:before="120" w:after="60" w:line="271" w:lineRule="auto"/>
        <w:ind w:firstLine="567"/>
        <w:rPr>
          <w:color w:val="000000"/>
          <w:sz w:val="26"/>
          <w:szCs w:val="26"/>
          <w:lang w:val="vi-VN"/>
        </w:rPr>
      </w:pPr>
      <w:r w:rsidRPr="001B4450">
        <w:rPr>
          <w:color w:val="000000"/>
          <w:sz w:val="26"/>
          <w:szCs w:val="26"/>
          <w:lang w:val="pt-BR"/>
        </w:rPr>
        <w:t>78. Khớp:</w:t>
      </w:r>
      <w:r w:rsidRPr="001B4450">
        <w:rPr>
          <w:color w:val="000000"/>
          <w:sz w:val="26"/>
          <w:szCs w:val="26"/>
          <w:lang w:val="pt-BR"/>
        </w:rPr>
        <w:tab/>
      </w:r>
      <w:r w:rsidRPr="001B4450">
        <w:rPr>
          <w:color w:val="000000"/>
          <w:sz w:val="26"/>
          <w:szCs w:val="26"/>
          <w:lang w:val="pt-BR"/>
        </w:rPr>
        <w:tab/>
      </w:r>
      <w:r w:rsidRPr="001B4450">
        <w:rPr>
          <w:color w:val="000000"/>
          <w:sz w:val="26"/>
          <w:szCs w:val="26"/>
          <w:lang w:val="pt-BR"/>
        </w:rPr>
        <w:tab/>
        <w:t xml:space="preserve"> </w:t>
      </w:r>
    </w:p>
    <w:p w14:paraId="5115AC87" w14:textId="652F0845" w:rsidR="002349C3" w:rsidRPr="001B4450" w:rsidRDefault="002349C3" w:rsidP="004E2E22">
      <w:pPr>
        <w:spacing w:before="120" w:after="60" w:line="271" w:lineRule="auto"/>
        <w:ind w:firstLine="567"/>
        <w:rPr>
          <w:rFonts w:ascii="Arial" w:hAnsi="Arial" w:cs="Arial"/>
          <w:color w:val="000000"/>
          <w:sz w:val="26"/>
          <w:szCs w:val="26"/>
          <w:lang w:val="pt-BR"/>
        </w:rPr>
      </w:pPr>
      <w:r w:rsidRPr="001B4450">
        <w:rPr>
          <w:color w:val="000000"/>
          <w:sz w:val="26"/>
          <w:szCs w:val="26"/>
          <w:lang w:val="pt-BR"/>
        </w:rPr>
        <w:t>0</w:t>
      </w:r>
      <w:r w:rsidR="008F5E9A">
        <w:rPr>
          <w:color w:val="000000"/>
          <w:sz w:val="26"/>
          <w:szCs w:val="26"/>
          <w:lang w:val="pt-BR"/>
        </w:rPr>
        <w:t xml:space="preserve"> </w:t>
      </w:r>
      <w:r w:rsidRPr="001B4450">
        <w:rPr>
          <w:color w:val="000000"/>
          <w:sz w:val="26"/>
          <w:szCs w:val="26"/>
          <w:lang w:val="pt-BR"/>
        </w:rPr>
        <w:t>=</w:t>
      </w:r>
      <w:r w:rsidR="008F5E9A">
        <w:rPr>
          <w:color w:val="000000"/>
          <w:sz w:val="26"/>
          <w:szCs w:val="26"/>
          <w:lang w:val="pt-BR"/>
        </w:rPr>
        <w:t xml:space="preserve"> </w:t>
      </w:r>
      <w:r w:rsidRPr="001B4450">
        <w:rPr>
          <w:color w:val="000000"/>
          <w:sz w:val="26"/>
          <w:szCs w:val="26"/>
          <w:lang w:val="pt-BR"/>
        </w:rPr>
        <w:t xml:space="preserve">Bình thường </w:t>
      </w:r>
      <w:r w:rsidRPr="001B4450">
        <w:rPr>
          <w:color w:val="000000"/>
          <w:sz w:val="26"/>
          <w:szCs w:val="26"/>
          <w:lang w:val="pt-BR"/>
        </w:rPr>
        <w:tab/>
        <w:t>1= Bất thường................................</w:t>
      </w:r>
    </w:p>
    <w:p w14:paraId="4788A1E4" w14:textId="77777777" w:rsidR="002349C3" w:rsidRPr="001B4450" w:rsidRDefault="002349C3" w:rsidP="004E2E22">
      <w:pPr>
        <w:spacing w:before="120" w:after="60" w:line="271" w:lineRule="auto"/>
        <w:ind w:firstLine="567"/>
        <w:rPr>
          <w:iCs/>
          <w:color w:val="000000"/>
          <w:sz w:val="26"/>
          <w:szCs w:val="26"/>
          <w:lang w:val="pt-BR"/>
        </w:rPr>
      </w:pPr>
      <w:r w:rsidRPr="001B4450">
        <w:rPr>
          <w:i/>
          <w:iCs/>
          <w:color w:val="000000"/>
          <w:sz w:val="26"/>
          <w:szCs w:val="26"/>
          <w:lang w:val="pt-BR"/>
        </w:rPr>
        <w:t>Hình dáng:</w:t>
      </w:r>
      <w:r w:rsidRPr="001B4450">
        <w:rPr>
          <w:i/>
          <w:iCs/>
          <w:color w:val="000000"/>
          <w:sz w:val="26"/>
          <w:szCs w:val="26"/>
          <w:lang w:val="pt-BR"/>
        </w:rPr>
        <w:tab/>
        <w:t>1. Bình thường</w:t>
      </w:r>
      <w:r w:rsidR="004E2E22">
        <w:rPr>
          <w:i/>
          <w:iCs/>
          <w:color w:val="000000"/>
          <w:sz w:val="26"/>
          <w:szCs w:val="26"/>
          <w:lang w:val="vi-VN"/>
        </w:rPr>
        <w:t xml:space="preserve">   </w:t>
      </w:r>
      <w:r w:rsidRPr="001B4450">
        <w:rPr>
          <w:i/>
          <w:iCs/>
          <w:color w:val="000000"/>
          <w:sz w:val="26"/>
          <w:szCs w:val="26"/>
          <w:lang w:val="pt-BR"/>
        </w:rPr>
        <w:t xml:space="preserve">2.Bất thường </w:t>
      </w:r>
      <w:r w:rsidRPr="001B4450">
        <w:rPr>
          <w:iCs/>
          <w:color w:val="000000"/>
          <w:sz w:val="26"/>
          <w:szCs w:val="26"/>
          <w:lang w:val="pt-BR"/>
        </w:rPr>
        <w:t>..........</w:t>
      </w:r>
      <w:r w:rsidR="004E2E22">
        <w:rPr>
          <w:iCs/>
          <w:color w:val="000000"/>
          <w:sz w:val="26"/>
          <w:szCs w:val="26"/>
          <w:lang w:val="vi-VN"/>
        </w:rPr>
        <w:t>....</w:t>
      </w:r>
      <w:r w:rsidRPr="001B4450">
        <w:rPr>
          <w:iCs/>
          <w:color w:val="000000"/>
          <w:sz w:val="26"/>
          <w:szCs w:val="26"/>
          <w:lang w:val="pt-BR"/>
        </w:rPr>
        <w:t>......</w:t>
      </w:r>
    </w:p>
    <w:p w14:paraId="5FB7826A" w14:textId="77777777" w:rsidR="002349C3" w:rsidRPr="001B4450" w:rsidRDefault="002349C3" w:rsidP="001B4450">
      <w:pPr>
        <w:spacing w:before="120" w:after="60" w:line="276" w:lineRule="auto"/>
        <w:ind w:firstLine="567"/>
        <w:rPr>
          <w:iCs/>
          <w:color w:val="000000"/>
          <w:sz w:val="26"/>
          <w:szCs w:val="26"/>
          <w:lang w:val="pt-BR"/>
        </w:rPr>
      </w:pPr>
      <w:r w:rsidRPr="001B4450">
        <w:rPr>
          <w:i/>
          <w:iCs/>
          <w:color w:val="000000"/>
          <w:sz w:val="26"/>
          <w:szCs w:val="26"/>
          <w:lang w:val="pt-BR"/>
        </w:rPr>
        <w:t>Tầm VĐ:</w:t>
      </w:r>
      <w:r w:rsidRPr="001B4450">
        <w:rPr>
          <w:i/>
          <w:iCs/>
          <w:color w:val="000000"/>
          <w:sz w:val="26"/>
          <w:szCs w:val="26"/>
          <w:lang w:val="pt-BR"/>
        </w:rPr>
        <w:tab/>
        <w:t>1. Bình thường</w:t>
      </w:r>
      <w:r w:rsidR="004E2E22">
        <w:rPr>
          <w:i/>
          <w:iCs/>
          <w:color w:val="000000"/>
          <w:sz w:val="26"/>
          <w:szCs w:val="26"/>
          <w:lang w:val="vi-VN"/>
        </w:rPr>
        <w:t xml:space="preserve">   </w:t>
      </w:r>
      <w:r w:rsidRPr="001B4450">
        <w:rPr>
          <w:i/>
          <w:iCs/>
          <w:color w:val="000000"/>
          <w:sz w:val="26"/>
          <w:szCs w:val="26"/>
          <w:lang w:val="pt-BR"/>
        </w:rPr>
        <w:t xml:space="preserve">2.Bất thường </w:t>
      </w:r>
      <w:r w:rsidRPr="001B4450">
        <w:rPr>
          <w:iCs/>
          <w:color w:val="000000"/>
          <w:sz w:val="26"/>
          <w:szCs w:val="26"/>
          <w:lang w:val="pt-BR"/>
        </w:rPr>
        <w:t>....................</w:t>
      </w:r>
    </w:p>
    <w:p w14:paraId="1E130D81" w14:textId="77777777" w:rsidR="004E2E22" w:rsidRDefault="002349C3" w:rsidP="004E2E22">
      <w:pPr>
        <w:spacing w:before="120" w:after="60" w:line="271" w:lineRule="auto"/>
        <w:ind w:firstLine="567"/>
        <w:rPr>
          <w:color w:val="000000"/>
          <w:sz w:val="26"/>
          <w:szCs w:val="26"/>
          <w:lang w:val="vi-VN"/>
        </w:rPr>
      </w:pPr>
      <w:r w:rsidRPr="001B4450">
        <w:rPr>
          <w:color w:val="000000"/>
          <w:sz w:val="26"/>
          <w:szCs w:val="26"/>
          <w:lang w:val="pt-BR"/>
        </w:rPr>
        <w:t>79. Hệ Thần kinh:</w:t>
      </w:r>
      <w:r w:rsidRPr="001B4450">
        <w:rPr>
          <w:color w:val="000000"/>
          <w:sz w:val="26"/>
          <w:szCs w:val="26"/>
          <w:lang w:val="pt-BR"/>
        </w:rPr>
        <w:tab/>
      </w:r>
      <w:r w:rsidRPr="001B4450">
        <w:rPr>
          <w:color w:val="000000"/>
          <w:sz w:val="26"/>
          <w:szCs w:val="26"/>
          <w:lang w:val="pt-BR"/>
        </w:rPr>
        <w:tab/>
      </w:r>
    </w:p>
    <w:p w14:paraId="5BF9BE0A" w14:textId="77777777" w:rsidR="002349C3" w:rsidRPr="001B4450" w:rsidRDefault="002349C3" w:rsidP="004E2E22">
      <w:pPr>
        <w:spacing w:before="120" w:after="60" w:line="271" w:lineRule="auto"/>
        <w:ind w:firstLine="567"/>
        <w:rPr>
          <w:color w:val="000000"/>
          <w:sz w:val="26"/>
          <w:szCs w:val="26"/>
          <w:lang w:val="pt-BR"/>
        </w:rPr>
      </w:pPr>
      <w:r w:rsidRPr="001B4450">
        <w:rPr>
          <w:color w:val="000000"/>
          <w:sz w:val="26"/>
          <w:szCs w:val="26"/>
          <w:lang w:val="pt-BR"/>
        </w:rPr>
        <w:t xml:space="preserve">0=Bình thường </w:t>
      </w:r>
      <w:r w:rsidRPr="001B4450">
        <w:rPr>
          <w:color w:val="000000"/>
          <w:sz w:val="26"/>
          <w:szCs w:val="26"/>
          <w:lang w:val="pt-BR"/>
        </w:rPr>
        <w:tab/>
        <w:t xml:space="preserve">1= Bất thường.................................. </w:t>
      </w:r>
    </w:p>
    <w:p w14:paraId="16FC7DF8" w14:textId="77777777" w:rsidR="004E2E22" w:rsidRDefault="002349C3" w:rsidP="004E2E22">
      <w:pPr>
        <w:spacing w:before="120" w:after="60" w:line="271" w:lineRule="auto"/>
        <w:ind w:firstLine="567"/>
        <w:rPr>
          <w:b/>
          <w:bCs/>
          <w:color w:val="000000"/>
          <w:sz w:val="26"/>
          <w:szCs w:val="26"/>
          <w:lang w:val="vi-VN"/>
        </w:rPr>
      </w:pPr>
      <w:r w:rsidRPr="001B4450">
        <w:rPr>
          <w:b/>
          <w:bCs/>
          <w:i/>
          <w:iCs/>
          <w:color w:val="000000"/>
          <w:sz w:val="26"/>
          <w:szCs w:val="26"/>
          <w:lang w:val="pt-BR"/>
        </w:rPr>
        <w:t>80. Đánh giá sự phát triển của trẻ theo tuổi</w:t>
      </w:r>
      <w:r w:rsidRPr="001B4450">
        <w:rPr>
          <w:b/>
          <w:bCs/>
          <w:color w:val="000000"/>
          <w:sz w:val="26"/>
          <w:szCs w:val="26"/>
          <w:lang w:val="pt-BR"/>
        </w:rPr>
        <w:t>:</w:t>
      </w:r>
    </w:p>
    <w:p w14:paraId="6F7961FE" w14:textId="77777777" w:rsidR="002349C3" w:rsidRPr="001B4450" w:rsidRDefault="002349C3" w:rsidP="004E2E22">
      <w:pPr>
        <w:spacing w:before="120" w:after="60" w:line="271" w:lineRule="auto"/>
        <w:ind w:firstLine="567"/>
        <w:rPr>
          <w:color w:val="000000"/>
          <w:sz w:val="26"/>
          <w:szCs w:val="26"/>
          <w:lang w:val="pt-BR"/>
        </w:rPr>
      </w:pPr>
      <w:r w:rsidRPr="001B4450">
        <w:rPr>
          <w:b/>
          <w:bCs/>
          <w:color w:val="000000"/>
          <w:sz w:val="26"/>
          <w:szCs w:val="26"/>
          <w:lang w:val="pt-BR"/>
        </w:rPr>
        <w:t>Tuổi</w:t>
      </w:r>
      <w:r w:rsidRPr="001B4450">
        <w:rPr>
          <w:color w:val="000000"/>
          <w:sz w:val="26"/>
          <w:szCs w:val="26"/>
          <w:lang w:val="pt-BR"/>
        </w:rPr>
        <w:t>………..tháng (………….năm)</w:t>
      </w:r>
    </w:p>
    <w:p w14:paraId="1EB13161" w14:textId="77777777" w:rsidR="002349C3" w:rsidRPr="004E2E22" w:rsidRDefault="002349C3" w:rsidP="004E2E22">
      <w:pPr>
        <w:spacing w:before="120" w:after="60" w:line="271" w:lineRule="auto"/>
        <w:ind w:firstLine="567"/>
        <w:rPr>
          <w:sz w:val="26"/>
          <w:szCs w:val="26"/>
          <w:lang w:val="pt-BR"/>
        </w:rPr>
      </w:pPr>
      <w:r w:rsidRPr="004E2E22">
        <w:rPr>
          <w:b/>
          <w:i/>
          <w:sz w:val="26"/>
          <w:szCs w:val="26"/>
          <w:lang w:val="pt-BR"/>
        </w:rPr>
        <w:t>1= Giao tiếp-NN:</w:t>
      </w:r>
      <w:r w:rsidR="004E2E22">
        <w:rPr>
          <w:b/>
          <w:i/>
          <w:sz w:val="26"/>
          <w:szCs w:val="26"/>
          <w:lang w:val="vi-VN"/>
        </w:rPr>
        <w:t xml:space="preserve">  </w:t>
      </w:r>
      <w:r w:rsidRPr="004E2E22">
        <w:rPr>
          <w:sz w:val="26"/>
          <w:szCs w:val="26"/>
          <w:lang w:val="pt-BR"/>
        </w:rPr>
        <w:t xml:space="preserve"> 1. Bình thường  </w:t>
      </w:r>
      <w:r w:rsidR="004E2E22">
        <w:rPr>
          <w:sz w:val="26"/>
          <w:szCs w:val="26"/>
          <w:lang w:val="vi-VN"/>
        </w:rPr>
        <w:t xml:space="preserve">  </w:t>
      </w:r>
      <w:r w:rsidRPr="004E2E22">
        <w:rPr>
          <w:sz w:val="26"/>
          <w:szCs w:val="26"/>
          <w:lang w:val="pt-BR"/>
        </w:rPr>
        <w:t>2. Chậm so với tuổi</w:t>
      </w:r>
    </w:p>
    <w:p w14:paraId="0EC0237E" w14:textId="77777777" w:rsidR="002349C3" w:rsidRPr="001B4450" w:rsidRDefault="002349C3" w:rsidP="004E2E22">
      <w:pPr>
        <w:spacing w:before="120" w:after="60" w:line="271" w:lineRule="auto"/>
        <w:ind w:firstLine="567"/>
        <w:rPr>
          <w:color w:val="000000"/>
          <w:sz w:val="26"/>
          <w:szCs w:val="26"/>
          <w:lang w:val="pt-BR"/>
        </w:rPr>
      </w:pPr>
      <w:r w:rsidRPr="001B4450">
        <w:rPr>
          <w:b/>
          <w:bCs/>
          <w:i/>
          <w:iCs/>
          <w:color w:val="000000"/>
          <w:sz w:val="26"/>
          <w:szCs w:val="26"/>
          <w:lang w:val="pt-BR"/>
        </w:rPr>
        <w:t xml:space="preserve">Trẻ đó làm được kỹ năng:     </w:t>
      </w:r>
    </w:p>
    <w:p w14:paraId="7C1E56A9"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Giao tiếp: </w:t>
      </w:r>
      <w:r w:rsidRPr="001B4450">
        <w:rPr>
          <w:i/>
          <w:iCs/>
          <w:color w:val="000000"/>
          <w:sz w:val="26"/>
          <w:szCs w:val="26"/>
          <w:lang w:val="pt-BR"/>
        </w:rPr>
        <w:tab/>
      </w:r>
      <w:r w:rsidRPr="001B4450">
        <w:rPr>
          <w:i/>
          <w:iCs/>
          <w:color w:val="000000"/>
          <w:sz w:val="26"/>
          <w:szCs w:val="26"/>
          <w:lang w:val="pt-BR"/>
        </w:rPr>
        <w:tab/>
      </w:r>
    </w:p>
    <w:p w14:paraId="32EF92F2"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1. Cười khi hỏi     </w:t>
      </w:r>
      <w:r w:rsidRPr="001B4450">
        <w:rPr>
          <w:i/>
          <w:iCs/>
          <w:color w:val="000000"/>
          <w:sz w:val="26"/>
          <w:szCs w:val="26"/>
          <w:lang w:val="pt-BR"/>
        </w:rPr>
        <w:tab/>
        <w:t xml:space="preserve">2. Thể hiện nét mặt </w:t>
      </w:r>
      <w:r w:rsidRPr="001B4450">
        <w:rPr>
          <w:i/>
          <w:iCs/>
          <w:color w:val="000000"/>
          <w:sz w:val="26"/>
          <w:szCs w:val="26"/>
          <w:lang w:val="pt-BR"/>
        </w:rPr>
        <w:tab/>
        <w:t xml:space="preserve"> </w:t>
      </w:r>
      <w:r w:rsidRPr="001B4450">
        <w:rPr>
          <w:i/>
          <w:iCs/>
          <w:color w:val="000000"/>
          <w:sz w:val="26"/>
          <w:szCs w:val="26"/>
          <w:lang w:val="pt-BR"/>
        </w:rPr>
        <w:tab/>
      </w:r>
    </w:p>
    <w:p w14:paraId="2BE52A01" w14:textId="77777777" w:rsidR="002349C3" w:rsidRPr="001B4450" w:rsidRDefault="002349C3" w:rsidP="004E2E22">
      <w:pPr>
        <w:spacing w:before="120" w:after="60" w:line="271" w:lineRule="auto"/>
        <w:ind w:firstLine="567"/>
        <w:rPr>
          <w:i/>
          <w:iCs/>
          <w:color w:val="000000"/>
          <w:sz w:val="26"/>
          <w:szCs w:val="26"/>
          <w:lang w:val="pt-BR"/>
        </w:rPr>
      </w:pPr>
      <w:r w:rsidRPr="001B4450">
        <w:rPr>
          <w:i/>
          <w:iCs/>
          <w:color w:val="000000"/>
          <w:sz w:val="26"/>
          <w:szCs w:val="26"/>
          <w:lang w:val="pt-BR"/>
        </w:rPr>
        <w:t xml:space="preserve">3. Chỉ tay, xua  tay    4. Gật lắc      </w:t>
      </w:r>
      <w:r w:rsidRPr="001B4450">
        <w:rPr>
          <w:i/>
          <w:iCs/>
          <w:color w:val="000000"/>
          <w:sz w:val="26"/>
          <w:szCs w:val="26"/>
          <w:lang w:val="pt-BR"/>
        </w:rPr>
        <w:tab/>
      </w:r>
      <w:r w:rsidRPr="001B4450">
        <w:rPr>
          <w:i/>
          <w:iCs/>
          <w:color w:val="000000"/>
          <w:sz w:val="26"/>
          <w:szCs w:val="26"/>
          <w:lang w:val="pt-BR"/>
        </w:rPr>
        <w:tab/>
        <w:t xml:space="preserve">5.Giao tiếp mắt  </w:t>
      </w:r>
    </w:p>
    <w:p w14:paraId="118924E9"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Hiểu lời nói: </w:t>
      </w:r>
      <w:r w:rsidRPr="001B4450">
        <w:rPr>
          <w:i/>
          <w:iCs/>
          <w:color w:val="000000"/>
          <w:sz w:val="26"/>
          <w:szCs w:val="26"/>
          <w:lang w:val="pt-BR"/>
        </w:rPr>
        <w:tab/>
      </w:r>
      <w:r w:rsidRPr="001B4450">
        <w:rPr>
          <w:i/>
          <w:iCs/>
          <w:color w:val="000000"/>
          <w:sz w:val="26"/>
          <w:szCs w:val="26"/>
          <w:lang w:val="pt-BR"/>
        </w:rPr>
        <w:tab/>
      </w:r>
    </w:p>
    <w:p w14:paraId="5559A921"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1. Câu đơn           </w:t>
      </w:r>
      <w:r w:rsidRPr="001B4450">
        <w:rPr>
          <w:i/>
          <w:iCs/>
          <w:color w:val="000000"/>
          <w:sz w:val="26"/>
          <w:szCs w:val="26"/>
          <w:lang w:val="pt-BR"/>
        </w:rPr>
        <w:tab/>
        <w:t xml:space="preserve">2. Câu 2 mệnh đề     </w:t>
      </w:r>
      <w:r w:rsidRPr="001B4450">
        <w:rPr>
          <w:i/>
          <w:iCs/>
          <w:color w:val="000000"/>
          <w:sz w:val="26"/>
          <w:szCs w:val="26"/>
          <w:lang w:val="pt-BR"/>
        </w:rPr>
        <w:tab/>
      </w:r>
      <w:r w:rsidRPr="001B4450">
        <w:rPr>
          <w:i/>
          <w:iCs/>
          <w:color w:val="000000"/>
          <w:sz w:val="26"/>
          <w:szCs w:val="26"/>
          <w:lang w:val="pt-BR"/>
        </w:rPr>
        <w:tab/>
      </w:r>
    </w:p>
    <w:p w14:paraId="6BBA3073" w14:textId="77777777" w:rsidR="002349C3" w:rsidRPr="001B4450" w:rsidRDefault="002349C3" w:rsidP="004E2E22">
      <w:pPr>
        <w:spacing w:before="120" w:after="60" w:line="271" w:lineRule="auto"/>
        <w:ind w:firstLine="567"/>
        <w:rPr>
          <w:i/>
          <w:iCs/>
          <w:color w:val="000000"/>
          <w:sz w:val="26"/>
          <w:szCs w:val="26"/>
          <w:lang w:val="pt-BR"/>
        </w:rPr>
      </w:pPr>
      <w:r w:rsidRPr="001B4450">
        <w:rPr>
          <w:i/>
          <w:iCs/>
          <w:color w:val="000000"/>
          <w:sz w:val="26"/>
          <w:szCs w:val="26"/>
          <w:lang w:val="pt-BR"/>
        </w:rPr>
        <w:t xml:space="preserve">3. Câu &gt;3 mệnh đề   4. Câu hỏi   </w:t>
      </w:r>
      <w:r w:rsidRPr="001B4450">
        <w:rPr>
          <w:i/>
          <w:iCs/>
          <w:color w:val="000000"/>
          <w:sz w:val="26"/>
          <w:szCs w:val="26"/>
          <w:lang w:val="pt-BR"/>
        </w:rPr>
        <w:tab/>
      </w:r>
      <w:r w:rsidRPr="001B4450">
        <w:rPr>
          <w:i/>
          <w:iCs/>
          <w:color w:val="000000"/>
          <w:sz w:val="26"/>
          <w:szCs w:val="26"/>
          <w:lang w:val="pt-BR"/>
        </w:rPr>
        <w:tab/>
        <w:t>5. Hội thoại</w:t>
      </w:r>
    </w:p>
    <w:p w14:paraId="60E1A755"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Ngôn ngữ nói: </w:t>
      </w:r>
      <w:r w:rsidRPr="001B4450">
        <w:rPr>
          <w:i/>
          <w:iCs/>
          <w:color w:val="000000"/>
          <w:sz w:val="26"/>
          <w:szCs w:val="26"/>
          <w:lang w:val="pt-BR"/>
        </w:rPr>
        <w:tab/>
      </w:r>
    </w:p>
    <w:p w14:paraId="4BDD55F3"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1. Nói từ đơn      </w:t>
      </w:r>
      <w:r w:rsidRPr="001B4450">
        <w:rPr>
          <w:i/>
          <w:iCs/>
          <w:color w:val="000000"/>
          <w:sz w:val="26"/>
          <w:szCs w:val="26"/>
          <w:lang w:val="pt-BR"/>
        </w:rPr>
        <w:tab/>
        <w:t xml:space="preserve">2. Nói câu 2 từ          </w:t>
      </w:r>
      <w:r w:rsidRPr="001B4450">
        <w:rPr>
          <w:i/>
          <w:iCs/>
          <w:color w:val="000000"/>
          <w:sz w:val="26"/>
          <w:szCs w:val="26"/>
          <w:lang w:val="pt-BR"/>
        </w:rPr>
        <w:tab/>
      </w:r>
    </w:p>
    <w:p w14:paraId="05371E9A" w14:textId="77777777" w:rsidR="002349C3" w:rsidRPr="001B4450" w:rsidRDefault="002349C3" w:rsidP="004E2E22">
      <w:pPr>
        <w:spacing w:before="120" w:after="60" w:line="271" w:lineRule="auto"/>
        <w:ind w:firstLine="567"/>
        <w:rPr>
          <w:i/>
          <w:iCs/>
          <w:color w:val="000000"/>
          <w:sz w:val="26"/>
          <w:szCs w:val="26"/>
          <w:lang w:val="pt-BR"/>
        </w:rPr>
      </w:pPr>
      <w:r w:rsidRPr="001B4450">
        <w:rPr>
          <w:i/>
          <w:iCs/>
          <w:color w:val="000000"/>
          <w:sz w:val="26"/>
          <w:szCs w:val="26"/>
          <w:lang w:val="pt-BR"/>
        </w:rPr>
        <w:t xml:space="preserve">3. Nói câu&gt;3 từ         4. Trả lời      </w:t>
      </w:r>
      <w:r w:rsidRPr="001B4450">
        <w:rPr>
          <w:i/>
          <w:iCs/>
          <w:color w:val="000000"/>
          <w:sz w:val="26"/>
          <w:szCs w:val="26"/>
          <w:lang w:val="pt-BR"/>
        </w:rPr>
        <w:tab/>
      </w:r>
      <w:r w:rsidRPr="001B4450">
        <w:rPr>
          <w:i/>
          <w:iCs/>
          <w:color w:val="000000"/>
          <w:sz w:val="26"/>
          <w:szCs w:val="26"/>
          <w:lang w:val="pt-BR"/>
        </w:rPr>
        <w:tab/>
        <w:t>5. Đặt câu hỏi</w:t>
      </w:r>
      <w:r w:rsidRPr="001B4450">
        <w:rPr>
          <w:color w:val="000000"/>
          <w:sz w:val="26"/>
          <w:szCs w:val="26"/>
          <w:lang w:val="pt-BR"/>
        </w:rPr>
        <w:t xml:space="preserve"> </w:t>
      </w:r>
    </w:p>
    <w:p w14:paraId="2E9DACD3" w14:textId="77777777" w:rsidR="004E2E22" w:rsidRDefault="002349C3" w:rsidP="004E2E22">
      <w:pPr>
        <w:spacing w:before="120" w:after="60" w:line="271" w:lineRule="auto"/>
        <w:ind w:firstLine="567"/>
        <w:rPr>
          <w:sz w:val="26"/>
          <w:szCs w:val="26"/>
          <w:lang w:val="vi-VN"/>
        </w:rPr>
      </w:pPr>
      <w:r w:rsidRPr="004E2E22">
        <w:rPr>
          <w:b/>
          <w:i/>
          <w:sz w:val="26"/>
          <w:szCs w:val="26"/>
          <w:lang w:val="pt-BR"/>
        </w:rPr>
        <w:t>2= Vận động thô:</w:t>
      </w:r>
      <w:r w:rsidRPr="004E2E22">
        <w:rPr>
          <w:sz w:val="26"/>
          <w:szCs w:val="26"/>
          <w:lang w:val="pt-BR"/>
        </w:rPr>
        <w:t xml:space="preserve"> </w:t>
      </w:r>
      <w:r w:rsidRPr="004E2E22">
        <w:rPr>
          <w:sz w:val="26"/>
          <w:szCs w:val="26"/>
          <w:lang w:val="pt-BR"/>
        </w:rPr>
        <w:tab/>
      </w:r>
    </w:p>
    <w:p w14:paraId="71FBDAF0" w14:textId="77777777" w:rsidR="002349C3" w:rsidRPr="004E2E22" w:rsidRDefault="002349C3" w:rsidP="004E2E22">
      <w:pPr>
        <w:spacing w:before="120" w:after="60" w:line="271" w:lineRule="auto"/>
        <w:ind w:firstLine="567"/>
        <w:rPr>
          <w:sz w:val="26"/>
          <w:szCs w:val="26"/>
          <w:lang w:val="pt-BR"/>
        </w:rPr>
      </w:pPr>
      <w:r w:rsidRPr="004E2E22">
        <w:rPr>
          <w:sz w:val="26"/>
          <w:szCs w:val="26"/>
          <w:lang w:val="pt-BR"/>
        </w:rPr>
        <w:t xml:space="preserve">1. Bình thường  </w:t>
      </w:r>
      <w:r w:rsidRPr="004E2E22">
        <w:rPr>
          <w:sz w:val="26"/>
          <w:szCs w:val="26"/>
          <w:lang w:val="pt-BR"/>
        </w:rPr>
        <w:tab/>
        <w:t>2. Chậm so với tuổi</w:t>
      </w:r>
    </w:p>
    <w:p w14:paraId="660B238B" w14:textId="77777777" w:rsidR="002349C3" w:rsidRPr="001B4450" w:rsidRDefault="002349C3" w:rsidP="004E2E22">
      <w:pPr>
        <w:spacing w:before="120" w:after="60" w:line="271" w:lineRule="auto"/>
        <w:ind w:firstLine="567"/>
        <w:rPr>
          <w:color w:val="000000"/>
          <w:sz w:val="26"/>
          <w:szCs w:val="26"/>
          <w:lang w:val="pt-BR"/>
        </w:rPr>
      </w:pPr>
      <w:r w:rsidRPr="001B4450">
        <w:rPr>
          <w:b/>
          <w:bCs/>
          <w:i/>
          <w:iCs/>
          <w:color w:val="000000"/>
          <w:sz w:val="26"/>
          <w:szCs w:val="26"/>
          <w:lang w:val="pt-BR"/>
        </w:rPr>
        <w:t xml:space="preserve">Trẻ đó làm được kỹ năng:     </w:t>
      </w:r>
    </w:p>
    <w:p w14:paraId="545F7D29"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1. Kiểm soát đầu cổ       </w:t>
      </w:r>
      <w:r w:rsidRPr="001B4450">
        <w:rPr>
          <w:i/>
          <w:iCs/>
          <w:color w:val="000000"/>
          <w:sz w:val="26"/>
          <w:szCs w:val="26"/>
          <w:lang w:val="pt-BR"/>
        </w:rPr>
        <w:tab/>
        <w:t>2.</w:t>
      </w:r>
      <w:r w:rsidR="003A54C9">
        <w:rPr>
          <w:i/>
          <w:iCs/>
          <w:color w:val="000000"/>
          <w:sz w:val="26"/>
          <w:szCs w:val="26"/>
          <w:lang w:val="vi-VN"/>
        </w:rPr>
        <w:t xml:space="preserve"> </w:t>
      </w:r>
      <w:r w:rsidRPr="001B4450">
        <w:rPr>
          <w:i/>
          <w:iCs/>
          <w:color w:val="000000"/>
          <w:sz w:val="26"/>
          <w:szCs w:val="26"/>
          <w:lang w:val="pt-BR"/>
        </w:rPr>
        <w:t xml:space="preserve">Lẫy     </w:t>
      </w:r>
      <w:r w:rsidRPr="001B4450">
        <w:rPr>
          <w:i/>
          <w:iCs/>
          <w:color w:val="000000"/>
          <w:sz w:val="26"/>
          <w:szCs w:val="26"/>
          <w:lang w:val="pt-BR"/>
        </w:rPr>
        <w:tab/>
        <w:t>3.</w:t>
      </w:r>
      <w:r w:rsidR="003A54C9">
        <w:rPr>
          <w:i/>
          <w:iCs/>
          <w:color w:val="000000"/>
          <w:sz w:val="26"/>
          <w:szCs w:val="26"/>
          <w:lang w:val="vi-VN"/>
        </w:rPr>
        <w:t xml:space="preserve"> </w:t>
      </w:r>
      <w:r w:rsidRPr="001B4450">
        <w:rPr>
          <w:i/>
          <w:iCs/>
          <w:color w:val="000000"/>
          <w:sz w:val="26"/>
          <w:szCs w:val="26"/>
          <w:lang w:val="pt-BR"/>
        </w:rPr>
        <w:t xml:space="preserve">Ngồi </w:t>
      </w:r>
    </w:p>
    <w:p w14:paraId="6E517CC9"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lastRenderedPageBreak/>
        <w:t>4.</w:t>
      </w:r>
      <w:r w:rsidR="003A54C9">
        <w:rPr>
          <w:i/>
          <w:iCs/>
          <w:color w:val="000000"/>
          <w:sz w:val="26"/>
          <w:szCs w:val="26"/>
          <w:lang w:val="vi-VN"/>
        </w:rPr>
        <w:t xml:space="preserve"> </w:t>
      </w:r>
      <w:r w:rsidRPr="001B4450">
        <w:rPr>
          <w:i/>
          <w:iCs/>
          <w:color w:val="000000"/>
          <w:sz w:val="26"/>
          <w:szCs w:val="26"/>
          <w:lang w:val="pt-BR"/>
        </w:rPr>
        <w:t xml:space="preserve">Bò      </w:t>
      </w:r>
      <w:r w:rsidRPr="001B4450">
        <w:rPr>
          <w:i/>
          <w:iCs/>
          <w:color w:val="000000"/>
          <w:sz w:val="26"/>
          <w:szCs w:val="26"/>
          <w:lang w:val="pt-BR"/>
        </w:rPr>
        <w:tab/>
      </w:r>
      <w:r w:rsidR="004E2E22">
        <w:rPr>
          <w:i/>
          <w:iCs/>
          <w:color w:val="000000"/>
          <w:sz w:val="26"/>
          <w:szCs w:val="26"/>
          <w:lang w:val="vi-VN"/>
        </w:rPr>
        <w:tab/>
      </w:r>
      <w:r w:rsidR="004E2E22">
        <w:rPr>
          <w:i/>
          <w:iCs/>
          <w:color w:val="000000"/>
          <w:sz w:val="26"/>
          <w:szCs w:val="26"/>
          <w:lang w:val="vi-VN"/>
        </w:rPr>
        <w:tab/>
      </w:r>
      <w:r w:rsidRPr="001B4450">
        <w:rPr>
          <w:i/>
          <w:iCs/>
          <w:color w:val="000000"/>
          <w:sz w:val="26"/>
          <w:szCs w:val="26"/>
          <w:lang w:val="pt-BR"/>
        </w:rPr>
        <w:t>5. Quỳ          6.</w:t>
      </w:r>
      <w:r w:rsidR="003A54C9">
        <w:rPr>
          <w:i/>
          <w:iCs/>
          <w:color w:val="000000"/>
          <w:sz w:val="26"/>
          <w:szCs w:val="26"/>
          <w:lang w:val="vi-VN"/>
        </w:rPr>
        <w:t xml:space="preserve"> </w:t>
      </w:r>
      <w:r w:rsidRPr="001B4450">
        <w:rPr>
          <w:i/>
          <w:iCs/>
          <w:color w:val="000000"/>
          <w:sz w:val="26"/>
          <w:szCs w:val="26"/>
          <w:lang w:val="pt-BR"/>
        </w:rPr>
        <w:t>Đứng</w:t>
      </w:r>
    </w:p>
    <w:p w14:paraId="472D24A1" w14:textId="77777777" w:rsidR="002349C3" w:rsidRPr="001B4450" w:rsidRDefault="002349C3" w:rsidP="004E2E22">
      <w:pPr>
        <w:spacing w:before="120" w:after="60" w:line="271" w:lineRule="auto"/>
        <w:ind w:firstLine="567"/>
        <w:rPr>
          <w:color w:val="000000"/>
          <w:sz w:val="26"/>
          <w:szCs w:val="26"/>
          <w:lang w:val="pt-BR"/>
        </w:rPr>
      </w:pPr>
      <w:r w:rsidRPr="001B4450">
        <w:rPr>
          <w:i/>
          <w:iCs/>
          <w:color w:val="000000"/>
          <w:sz w:val="26"/>
          <w:szCs w:val="26"/>
          <w:lang w:val="pt-BR"/>
        </w:rPr>
        <w:t>7.</w:t>
      </w:r>
      <w:r w:rsidR="003A54C9">
        <w:rPr>
          <w:i/>
          <w:iCs/>
          <w:color w:val="000000"/>
          <w:sz w:val="26"/>
          <w:szCs w:val="26"/>
          <w:lang w:val="vi-VN"/>
        </w:rPr>
        <w:t xml:space="preserve"> </w:t>
      </w:r>
      <w:r w:rsidRPr="001B4450">
        <w:rPr>
          <w:i/>
          <w:iCs/>
          <w:color w:val="000000"/>
          <w:sz w:val="26"/>
          <w:szCs w:val="26"/>
          <w:lang w:val="pt-BR"/>
        </w:rPr>
        <w:t xml:space="preserve">Đi    </w:t>
      </w:r>
      <w:r w:rsidRPr="001B4450">
        <w:rPr>
          <w:i/>
          <w:iCs/>
          <w:color w:val="000000"/>
          <w:sz w:val="26"/>
          <w:szCs w:val="26"/>
          <w:lang w:val="pt-BR"/>
        </w:rPr>
        <w:tab/>
      </w:r>
      <w:r w:rsidRPr="001B4450">
        <w:rPr>
          <w:i/>
          <w:iCs/>
          <w:color w:val="000000"/>
          <w:sz w:val="26"/>
          <w:szCs w:val="26"/>
          <w:lang w:val="pt-BR"/>
        </w:rPr>
        <w:tab/>
        <w:t xml:space="preserve">8.Chạy   </w:t>
      </w:r>
      <w:r w:rsidRPr="001B4450">
        <w:rPr>
          <w:i/>
          <w:iCs/>
          <w:color w:val="000000"/>
          <w:sz w:val="26"/>
          <w:szCs w:val="26"/>
          <w:lang w:val="pt-BR"/>
        </w:rPr>
        <w:tab/>
        <w:t>9</w:t>
      </w:r>
      <w:r w:rsidR="003A54C9">
        <w:rPr>
          <w:i/>
          <w:iCs/>
          <w:color w:val="000000"/>
          <w:sz w:val="26"/>
          <w:szCs w:val="26"/>
          <w:lang w:val="vi-VN"/>
        </w:rPr>
        <w:t xml:space="preserve"> </w:t>
      </w:r>
      <w:r w:rsidRPr="001B4450">
        <w:rPr>
          <w:i/>
          <w:iCs/>
          <w:color w:val="000000"/>
          <w:sz w:val="26"/>
          <w:szCs w:val="26"/>
          <w:lang w:val="pt-BR"/>
        </w:rPr>
        <w:t xml:space="preserve">.Nhảy    </w:t>
      </w:r>
      <w:r w:rsidRPr="001B4450">
        <w:rPr>
          <w:i/>
          <w:iCs/>
          <w:color w:val="000000"/>
          <w:sz w:val="26"/>
          <w:szCs w:val="26"/>
          <w:lang w:val="pt-BR"/>
        </w:rPr>
        <w:tab/>
        <w:t>10. Nhảy lò cò</w:t>
      </w:r>
    </w:p>
    <w:p w14:paraId="29E306D6" w14:textId="77777777" w:rsidR="002349C3" w:rsidRPr="004E2E22" w:rsidRDefault="002349C3" w:rsidP="004E2E22">
      <w:pPr>
        <w:spacing w:before="120" w:after="60" w:line="271" w:lineRule="auto"/>
        <w:ind w:firstLine="567"/>
        <w:rPr>
          <w:sz w:val="26"/>
          <w:szCs w:val="26"/>
          <w:lang w:val="pt-BR"/>
        </w:rPr>
      </w:pPr>
      <w:r w:rsidRPr="004E2E22">
        <w:rPr>
          <w:b/>
          <w:i/>
          <w:sz w:val="26"/>
          <w:szCs w:val="26"/>
          <w:lang w:val="pt-BR"/>
        </w:rPr>
        <w:t>3</w:t>
      </w:r>
      <w:r w:rsidR="003A54C9">
        <w:rPr>
          <w:b/>
          <w:i/>
          <w:sz w:val="26"/>
          <w:szCs w:val="26"/>
          <w:lang w:val="vi-VN"/>
        </w:rPr>
        <w:t xml:space="preserve"> </w:t>
      </w:r>
      <w:r w:rsidRPr="004E2E22">
        <w:rPr>
          <w:b/>
          <w:i/>
          <w:sz w:val="26"/>
          <w:szCs w:val="26"/>
          <w:lang w:val="pt-BR"/>
        </w:rPr>
        <w:t>= Vận động tinh:</w:t>
      </w:r>
      <w:r w:rsidRPr="004E2E22">
        <w:rPr>
          <w:sz w:val="26"/>
          <w:szCs w:val="26"/>
          <w:lang w:val="pt-BR"/>
        </w:rPr>
        <w:t xml:space="preserve">  </w:t>
      </w:r>
      <w:r w:rsidRPr="004E2E22">
        <w:rPr>
          <w:sz w:val="26"/>
          <w:szCs w:val="26"/>
          <w:lang w:val="pt-BR"/>
        </w:rPr>
        <w:tab/>
        <w:t>1. Bình thường  2. Chậm so với tuổi</w:t>
      </w:r>
    </w:p>
    <w:p w14:paraId="058A0B20" w14:textId="77777777" w:rsidR="002349C3" w:rsidRPr="001B4450" w:rsidRDefault="002349C3" w:rsidP="004E2E22">
      <w:pPr>
        <w:spacing w:before="120" w:after="60" w:line="271" w:lineRule="auto"/>
        <w:ind w:firstLine="567"/>
        <w:rPr>
          <w:color w:val="000000"/>
          <w:sz w:val="26"/>
          <w:szCs w:val="26"/>
          <w:lang w:val="pt-BR"/>
        </w:rPr>
      </w:pPr>
      <w:r w:rsidRPr="001B4450">
        <w:rPr>
          <w:b/>
          <w:bCs/>
          <w:i/>
          <w:iCs/>
          <w:color w:val="000000"/>
          <w:sz w:val="26"/>
          <w:szCs w:val="26"/>
          <w:lang w:val="pt-BR"/>
        </w:rPr>
        <w:t xml:space="preserve">Trẻ đó làm được kỹ năng:     </w:t>
      </w:r>
    </w:p>
    <w:p w14:paraId="1BD973C3" w14:textId="77777777" w:rsidR="004E2E22" w:rsidRDefault="002349C3" w:rsidP="004E2E22">
      <w:pPr>
        <w:spacing w:before="120" w:after="60" w:line="271" w:lineRule="auto"/>
        <w:ind w:firstLine="567"/>
        <w:rPr>
          <w:i/>
          <w:iCs/>
          <w:color w:val="000000"/>
          <w:sz w:val="26"/>
          <w:szCs w:val="26"/>
          <w:lang w:val="vi-VN"/>
        </w:rPr>
      </w:pPr>
      <w:r w:rsidRPr="001B4450">
        <w:rPr>
          <w:i/>
          <w:iCs/>
          <w:color w:val="000000"/>
          <w:sz w:val="26"/>
          <w:szCs w:val="26"/>
          <w:lang w:val="pt-BR"/>
        </w:rPr>
        <w:t xml:space="preserve">1. Cầm      </w:t>
      </w:r>
      <w:r w:rsidRPr="001B4450">
        <w:rPr>
          <w:i/>
          <w:iCs/>
          <w:color w:val="000000"/>
          <w:sz w:val="26"/>
          <w:szCs w:val="26"/>
          <w:lang w:val="pt-BR"/>
        </w:rPr>
        <w:tab/>
        <w:t xml:space="preserve"> 2. Với cầm              3. Thả đồ vật</w:t>
      </w:r>
    </w:p>
    <w:p w14:paraId="003ACEF8" w14:textId="77777777" w:rsidR="002349C3" w:rsidRPr="001B4450" w:rsidRDefault="002349C3" w:rsidP="001B4450">
      <w:pPr>
        <w:spacing w:before="120" w:after="60" w:line="276" w:lineRule="auto"/>
        <w:ind w:firstLine="567"/>
        <w:rPr>
          <w:i/>
          <w:iCs/>
          <w:color w:val="000000"/>
          <w:sz w:val="26"/>
          <w:szCs w:val="26"/>
          <w:lang w:val="pt-BR"/>
        </w:rPr>
      </w:pPr>
      <w:r w:rsidRPr="001B4450">
        <w:rPr>
          <w:i/>
          <w:iCs/>
          <w:color w:val="000000"/>
          <w:sz w:val="26"/>
          <w:szCs w:val="26"/>
          <w:lang w:val="pt-BR"/>
        </w:rPr>
        <w:t>4. Phối hợp 2 tay                 5. Phối hợp Tay-Mắt</w:t>
      </w:r>
    </w:p>
    <w:p w14:paraId="6B22AC60" w14:textId="77777777" w:rsidR="002349C3" w:rsidRPr="004E2E22" w:rsidRDefault="002349C3" w:rsidP="004E2E22">
      <w:pPr>
        <w:spacing w:before="120" w:after="60" w:line="269" w:lineRule="auto"/>
        <w:ind w:firstLine="567"/>
        <w:rPr>
          <w:sz w:val="26"/>
          <w:szCs w:val="26"/>
          <w:lang w:val="pt-BR"/>
        </w:rPr>
      </w:pPr>
      <w:r w:rsidRPr="004E2E22">
        <w:rPr>
          <w:b/>
          <w:i/>
          <w:sz w:val="26"/>
          <w:szCs w:val="26"/>
          <w:lang w:val="pt-BR"/>
        </w:rPr>
        <w:t>4</w:t>
      </w:r>
      <w:r w:rsidR="003A54C9">
        <w:rPr>
          <w:b/>
          <w:i/>
          <w:sz w:val="26"/>
          <w:szCs w:val="26"/>
          <w:lang w:val="vi-VN"/>
        </w:rPr>
        <w:t xml:space="preserve"> </w:t>
      </w:r>
      <w:r w:rsidRPr="004E2E22">
        <w:rPr>
          <w:b/>
          <w:i/>
          <w:sz w:val="26"/>
          <w:szCs w:val="26"/>
          <w:lang w:val="pt-BR"/>
        </w:rPr>
        <w:t xml:space="preserve">= Cá nhân </w:t>
      </w:r>
      <w:r w:rsidRPr="004E2E22">
        <w:rPr>
          <w:rFonts w:ascii="Arial" w:hAnsi="Arial" w:cs="Arial"/>
          <w:b/>
          <w:i/>
          <w:sz w:val="26"/>
          <w:szCs w:val="26"/>
          <w:lang w:val="pt-BR"/>
        </w:rPr>
        <w:t>–</w:t>
      </w:r>
      <w:r w:rsidRPr="004E2E22">
        <w:rPr>
          <w:b/>
          <w:i/>
          <w:sz w:val="26"/>
          <w:szCs w:val="26"/>
          <w:lang w:val="pt-BR"/>
        </w:rPr>
        <w:t xml:space="preserve"> Xã hội:</w:t>
      </w:r>
      <w:r w:rsidRPr="004E2E22">
        <w:rPr>
          <w:sz w:val="26"/>
          <w:szCs w:val="26"/>
          <w:lang w:val="pt-BR"/>
        </w:rPr>
        <w:t xml:space="preserve"> 1. Bình thường  2. Chậm so với tuổi</w:t>
      </w:r>
    </w:p>
    <w:p w14:paraId="2C3BC621" w14:textId="77777777" w:rsidR="002349C3" w:rsidRPr="001B4450" w:rsidRDefault="002349C3" w:rsidP="004E2E22">
      <w:pPr>
        <w:spacing w:before="120" w:after="60" w:line="269" w:lineRule="auto"/>
        <w:ind w:firstLine="567"/>
        <w:rPr>
          <w:color w:val="000000"/>
          <w:sz w:val="26"/>
          <w:szCs w:val="26"/>
          <w:lang w:val="pt-BR"/>
        </w:rPr>
      </w:pPr>
      <w:r w:rsidRPr="001B4450">
        <w:rPr>
          <w:b/>
          <w:bCs/>
          <w:i/>
          <w:iCs/>
          <w:color w:val="000000"/>
          <w:sz w:val="26"/>
          <w:szCs w:val="26"/>
          <w:lang w:val="pt-BR"/>
        </w:rPr>
        <w:t xml:space="preserve">Trẻ đó làm được kỹ năng:     </w:t>
      </w:r>
    </w:p>
    <w:p w14:paraId="0C2CAD65"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Kỹ năng Cá nhân:  </w:t>
      </w:r>
      <w:r w:rsidRPr="001B4450">
        <w:rPr>
          <w:i/>
          <w:iCs/>
          <w:color w:val="000000"/>
          <w:sz w:val="26"/>
          <w:szCs w:val="26"/>
          <w:lang w:val="pt-BR"/>
        </w:rPr>
        <w:tab/>
      </w:r>
    </w:p>
    <w:p w14:paraId="2904A128"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1. Ăn uống    2.</w:t>
      </w:r>
      <w:r w:rsidR="003A54C9">
        <w:rPr>
          <w:i/>
          <w:iCs/>
          <w:color w:val="000000"/>
          <w:sz w:val="26"/>
          <w:szCs w:val="26"/>
          <w:lang w:val="vi-VN"/>
        </w:rPr>
        <w:t xml:space="preserve"> </w:t>
      </w:r>
      <w:r w:rsidRPr="001B4450">
        <w:rPr>
          <w:i/>
          <w:iCs/>
          <w:color w:val="000000"/>
          <w:sz w:val="26"/>
          <w:szCs w:val="26"/>
          <w:lang w:val="pt-BR"/>
        </w:rPr>
        <w:t>Kỹ năng vệ sinh     3.</w:t>
      </w:r>
      <w:r w:rsidR="003A54C9">
        <w:rPr>
          <w:i/>
          <w:iCs/>
          <w:color w:val="000000"/>
          <w:sz w:val="26"/>
          <w:szCs w:val="26"/>
          <w:lang w:val="vi-VN"/>
        </w:rPr>
        <w:t xml:space="preserve"> </w:t>
      </w:r>
      <w:r w:rsidRPr="001B4450">
        <w:rPr>
          <w:i/>
          <w:iCs/>
          <w:color w:val="000000"/>
          <w:sz w:val="26"/>
          <w:szCs w:val="26"/>
          <w:lang w:val="pt-BR"/>
        </w:rPr>
        <w:t>Kỹ năng mặc quần áo</w:t>
      </w:r>
    </w:p>
    <w:p w14:paraId="31A74E7A" w14:textId="77777777" w:rsidR="002349C3" w:rsidRPr="001B4450" w:rsidRDefault="002349C3" w:rsidP="004E2E22">
      <w:pPr>
        <w:spacing w:before="120" w:after="60" w:line="269" w:lineRule="auto"/>
        <w:ind w:firstLine="567"/>
        <w:rPr>
          <w:i/>
          <w:iCs/>
          <w:color w:val="000000"/>
          <w:sz w:val="26"/>
          <w:szCs w:val="26"/>
          <w:lang w:val="pt-BR"/>
        </w:rPr>
      </w:pPr>
      <w:r w:rsidRPr="001B4450">
        <w:rPr>
          <w:i/>
          <w:iCs/>
          <w:color w:val="000000"/>
          <w:sz w:val="26"/>
          <w:szCs w:val="26"/>
          <w:lang w:val="pt-BR"/>
        </w:rPr>
        <w:t>4.</w:t>
      </w:r>
      <w:r w:rsidR="003A54C9">
        <w:rPr>
          <w:i/>
          <w:iCs/>
          <w:color w:val="000000"/>
          <w:sz w:val="26"/>
          <w:szCs w:val="26"/>
          <w:lang w:val="vi-VN"/>
        </w:rPr>
        <w:t xml:space="preserve"> </w:t>
      </w:r>
      <w:r w:rsidRPr="001B4450">
        <w:rPr>
          <w:i/>
          <w:iCs/>
          <w:color w:val="000000"/>
          <w:sz w:val="26"/>
          <w:szCs w:val="26"/>
          <w:lang w:val="pt-BR"/>
        </w:rPr>
        <w:t xml:space="preserve">Chơi   5. Nội trợ   </w:t>
      </w:r>
      <w:r w:rsidRPr="001B4450">
        <w:rPr>
          <w:i/>
          <w:iCs/>
          <w:color w:val="000000"/>
          <w:sz w:val="26"/>
          <w:szCs w:val="26"/>
          <w:lang w:val="pt-BR"/>
        </w:rPr>
        <w:tab/>
        <w:t xml:space="preserve">6. Giao thông  </w:t>
      </w:r>
      <w:r w:rsidRPr="001B4450">
        <w:rPr>
          <w:i/>
          <w:iCs/>
          <w:color w:val="000000"/>
          <w:sz w:val="26"/>
          <w:szCs w:val="26"/>
          <w:lang w:val="pt-BR"/>
        </w:rPr>
        <w:tab/>
        <w:t xml:space="preserve">7. Mua bán             </w:t>
      </w:r>
    </w:p>
    <w:p w14:paraId="7A7A7B14"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Kỹ năng Xã hội:   </w:t>
      </w:r>
    </w:p>
    <w:p w14:paraId="47D0A986"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1.</w:t>
      </w:r>
      <w:r w:rsidR="003A54C9">
        <w:rPr>
          <w:i/>
          <w:iCs/>
          <w:color w:val="000000"/>
          <w:sz w:val="26"/>
          <w:szCs w:val="26"/>
          <w:lang w:val="vi-VN"/>
        </w:rPr>
        <w:t xml:space="preserve"> </w:t>
      </w:r>
      <w:r w:rsidRPr="001B4450">
        <w:rPr>
          <w:i/>
          <w:iCs/>
          <w:color w:val="000000"/>
          <w:sz w:val="26"/>
          <w:szCs w:val="26"/>
          <w:lang w:val="pt-BR"/>
        </w:rPr>
        <w:t xml:space="preserve">Hóng chuyện      </w:t>
      </w:r>
      <w:r w:rsidRPr="001B4450">
        <w:rPr>
          <w:i/>
          <w:iCs/>
          <w:color w:val="000000"/>
          <w:sz w:val="26"/>
          <w:szCs w:val="26"/>
          <w:lang w:val="pt-BR"/>
        </w:rPr>
        <w:tab/>
        <w:t>2.</w:t>
      </w:r>
      <w:r w:rsidR="003A54C9">
        <w:rPr>
          <w:i/>
          <w:iCs/>
          <w:color w:val="000000"/>
          <w:sz w:val="26"/>
          <w:szCs w:val="26"/>
          <w:lang w:val="vi-VN"/>
        </w:rPr>
        <w:t xml:space="preserve"> </w:t>
      </w:r>
      <w:r w:rsidRPr="001B4450">
        <w:rPr>
          <w:i/>
          <w:iCs/>
          <w:color w:val="000000"/>
          <w:sz w:val="26"/>
          <w:szCs w:val="26"/>
          <w:lang w:val="pt-BR"/>
        </w:rPr>
        <w:t xml:space="preserve">Nhận lạ quen    </w:t>
      </w:r>
      <w:r w:rsidRPr="001B4450">
        <w:rPr>
          <w:i/>
          <w:iCs/>
          <w:color w:val="000000"/>
          <w:sz w:val="26"/>
          <w:szCs w:val="26"/>
          <w:lang w:val="pt-BR"/>
        </w:rPr>
        <w:tab/>
        <w:t>3.</w:t>
      </w:r>
      <w:r w:rsidR="003A54C9">
        <w:rPr>
          <w:i/>
          <w:iCs/>
          <w:color w:val="000000"/>
          <w:sz w:val="26"/>
          <w:szCs w:val="26"/>
          <w:lang w:val="vi-VN"/>
        </w:rPr>
        <w:t xml:space="preserve"> </w:t>
      </w:r>
      <w:r w:rsidRPr="001B4450">
        <w:rPr>
          <w:i/>
          <w:iCs/>
          <w:color w:val="000000"/>
          <w:sz w:val="26"/>
          <w:szCs w:val="26"/>
          <w:lang w:val="pt-BR"/>
        </w:rPr>
        <w:t>Giơ tay chào</w:t>
      </w:r>
    </w:p>
    <w:p w14:paraId="2B044BE1" w14:textId="77777777" w:rsidR="002349C3" w:rsidRPr="001B4450" w:rsidRDefault="002349C3" w:rsidP="004E2E22">
      <w:pPr>
        <w:spacing w:before="120" w:after="60" w:line="269" w:lineRule="auto"/>
        <w:ind w:firstLine="567"/>
        <w:rPr>
          <w:i/>
          <w:iCs/>
          <w:color w:val="000000"/>
          <w:sz w:val="26"/>
          <w:szCs w:val="26"/>
          <w:lang w:val="pt-BR"/>
        </w:rPr>
      </w:pPr>
      <w:r w:rsidRPr="001B4450">
        <w:rPr>
          <w:i/>
          <w:iCs/>
          <w:color w:val="000000"/>
          <w:sz w:val="26"/>
          <w:szCs w:val="26"/>
          <w:lang w:val="pt-BR"/>
        </w:rPr>
        <w:t xml:space="preserve">4. Chơi với bạn     </w:t>
      </w:r>
      <w:r w:rsidRPr="001B4450">
        <w:rPr>
          <w:i/>
          <w:iCs/>
          <w:color w:val="000000"/>
          <w:sz w:val="26"/>
          <w:szCs w:val="26"/>
          <w:lang w:val="pt-BR"/>
        </w:rPr>
        <w:tab/>
        <w:t>5.</w:t>
      </w:r>
      <w:r w:rsidR="003A54C9">
        <w:rPr>
          <w:i/>
          <w:iCs/>
          <w:color w:val="000000"/>
          <w:sz w:val="26"/>
          <w:szCs w:val="26"/>
          <w:lang w:val="vi-VN"/>
        </w:rPr>
        <w:t xml:space="preserve"> </w:t>
      </w:r>
      <w:r w:rsidRPr="001B4450">
        <w:rPr>
          <w:i/>
          <w:iCs/>
          <w:color w:val="000000"/>
          <w:sz w:val="26"/>
          <w:szCs w:val="26"/>
          <w:lang w:val="pt-BR"/>
        </w:rPr>
        <w:t xml:space="preserve">Làm quen với người lạ </w:t>
      </w:r>
    </w:p>
    <w:p w14:paraId="5EDFB42E" w14:textId="7EFC2C09" w:rsidR="002349C3" w:rsidRPr="004E2E22" w:rsidRDefault="003A54C9" w:rsidP="004E2E22">
      <w:pPr>
        <w:spacing w:before="120" w:after="60" w:line="269" w:lineRule="auto"/>
        <w:ind w:firstLine="567"/>
        <w:rPr>
          <w:sz w:val="26"/>
          <w:szCs w:val="26"/>
          <w:lang w:val="pt-BR"/>
        </w:rPr>
      </w:pPr>
      <w:r>
        <w:rPr>
          <w:b/>
          <w:i/>
          <w:sz w:val="26"/>
          <w:szCs w:val="26"/>
          <w:lang w:val="vi-VN"/>
        </w:rPr>
        <w:t xml:space="preserve"> </w:t>
      </w:r>
      <w:r w:rsidR="002349C3" w:rsidRPr="004E2E22">
        <w:rPr>
          <w:b/>
          <w:i/>
          <w:sz w:val="26"/>
          <w:szCs w:val="26"/>
          <w:lang w:val="pt-BR"/>
        </w:rPr>
        <w:t>5</w:t>
      </w:r>
      <w:r>
        <w:rPr>
          <w:b/>
          <w:i/>
          <w:sz w:val="26"/>
          <w:szCs w:val="26"/>
          <w:lang w:val="vi-VN"/>
        </w:rPr>
        <w:t xml:space="preserve"> </w:t>
      </w:r>
      <w:r w:rsidR="005C0971">
        <w:rPr>
          <w:b/>
          <w:i/>
          <w:sz w:val="26"/>
          <w:szCs w:val="26"/>
          <w:lang w:val="pt-BR"/>
        </w:rPr>
        <w:t>= Bắt chước-</w:t>
      </w:r>
      <w:r w:rsidR="002349C3" w:rsidRPr="004E2E22">
        <w:rPr>
          <w:b/>
          <w:i/>
          <w:sz w:val="26"/>
          <w:szCs w:val="26"/>
          <w:lang w:val="pt-BR"/>
        </w:rPr>
        <w:t>Học:</w:t>
      </w:r>
      <w:r w:rsidR="002349C3" w:rsidRPr="004E2E22">
        <w:rPr>
          <w:sz w:val="26"/>
          <w:szCs w:val="26"/>
          <w:lang w:val="pt-BR"/>
        </w:rPr>
        <w:t xml:space="preserve">  </w:t>
      </w:r>
      <w:r w:rsidR="002349C3" w:rsidRPr="004E2E22">
        <w:rPr>
          <w:sz w:val="26"/>
          <w:szCs w:val="26"/>
          <w:lang w:val="pt-BR"/>
        </w:rPr>
        <w:tab/>
        <w:t xml:space="preserve">1. Bình thường </w:t>
      </w:r>
      <w:r w:rsidR="004E2E22">
        <w:rPr>
          <w:sz w:val="26"/>
          <w:szCs w:val="26"/>
          <w:lang w:val="vi-VN"/>
        </w:rPr>
        <w:t xml:space="preserve">  </w:t>
      </w:r>
      <w:r w:rsidR="002349C3" w:rsidRPr="004E2E22">
        <w:rPr>
          <w:sz w:val="26"/>
          <w:szCs w:val="26"/>
          <w:lang w:val="pt-BR"/>
        </w:rPr>
        <w:t>2. Chậm so với tuổi</w:t>
      </w:r>
    </w:p>
    <w:p w14:paraId="47102074" w14:textId="77777777" w:rsidR="002349C3" w:rsidRPr="001B4450" w:rsidRDefault="002349C3" w:rsidP="004E2E22">
      <w:pPr>
        <w:spacing w:before="120" w:after="60" w:line="269" w:lineRule="auto"/>
        <w:ind w:firstLine="567"/>
        <w:rPr>
          <w:color w:val="000000"/>
          <w:sz w:val="26"/>
          <w:szCs w:val="26"/>
          <w:lang w:val="pt-BR"/>
        </w:rPr>
      </w:pPr>
      <w:r w:rsidRPr="001B4450">
        <w:rPr>
          <w:b/>
          <w:bCs/>
          <w:i/>
          <w:iCs/>
          <w:color w:val="000000"/>
          <w:sz w:val="26"/>
          <w:szCs w:val="26"/>
          <w:lang w:val="pt-BR"/>
        </w:rPr>
        <w:t xml:space="preserve">Trẻ đó làm được kỹ năng:     </w:t>
      </w:r>
    </w:p>
    <w:p w14:paraId="50B9D084" w14:textId="77777777" w:rsidR="004E2E22" w:rsidRDefault="002349C3" w:rsidP="004E2E22">
      <w:pPr>
        <w:spacing w:before="120" w:after="60" w:line="269" w:lineRule="auto"/>
        <w:ind w:firstLine="567"/>
        <w:rPr>
          <w:color w:val="000000"/>
          <w:sz w:val="26"/>
          <w:szCs w:val="26"/>
          <w:lang w:val="vi-VN"/>
        </w:rPr>
      </w:pPr>
      <w:r w:rsidRPr="001B4450">
        <w:rPr>
          <w:i/>
          <w:iCs/>
          <w:color w:val="000000"/>
          <w:sz w:val="26"/>
          <w:szCs w:val="26"/>
          <w:lang w:val="pt-BR"/>
        </w:rPr>
        <w:t>Bắt chước</w:t>
      </w:r>
      <w:r w:rsidRPr="001B4450">
        <w:rPr>
          <w:color w:val="000000"/>
          <w:sz w:val="26"/>
          <w:szCs w:val="26"/>
          <w:lang w:val="pt-BR"/>
        </w:rPr>
        <w:t xml:space="preserve">: </w:t>
      </w:r>
      <w:r w:rsidRPr="001B4450">
        <w:rPr>
          <w:color w:val="000000"/>
          <w:sz w:val="26"/>
          <w:szCs w:val="26"/>
          <w:lang w:val="pt-BR"/>
        </w:rPr>
        <w:tab/>
      </w:r>
    </w:p>
    <w:p w14:paraId="038131A5" w14:textId="77777777" w:rsidR="002349C3" w:rsidRPr="001B4450" w:rsidRDefault="002349C3" w:rsidP="004E2E22">
      <w:pPr>
        <w:spacing w:before="120" w:after="60" w:line="269" w:lineRule="auto"/>
        <w:ind w:firstLine="567"/>
        <w:rPr>
          <w:i/>
          <w:iCs/>
          <w:color w:val="000000"/>
          <w:sz w:val="26"/>
          <w:szCs w:val="26"/>
          <w:lang w:val="pt-BR"/>
        </w:rPr>
      </w:pPr>
      <w:r w:rsidRPr="001B4450">
        <w:rPr>
          <w:i/>
          <w:iCs/>
          <w:color w:val="000000"/>
          <w:sz w:val="26"/>
          <w:szCs w:val="26"/>
          <w:lang w:val="pt-BR"/>
        </w:rPr>
        <w:t xml:space="preserve">1. Bắt chước vận động miệng    2. Bắt chước vận động thô  </w:t>
      </w:r>
    </w:p>
    <w:p w14:paraId="0E5A4AAE" w14:textId="77777777" w:rsidR="002349C3" w:rsidRPr="001B4450" w:rsidRDefault="002349C3" w:rsidP="004E2E22">
      <w:pPr>
        <w:spacing w:before="120" w:after="60" w:line="269" w:lineRule="auto"/>
        <w:ind w:firstLine="567"/>
        <w:rPr>
          <w:i/>
          <w:iCs/>
          <w:color w:val="000000"/>
          <w:sz w:val="26"/>
          <w:szCs w:val="26"/>
          <w:lang w:val="pt-BR"/>
        </w:rPr>
      </w:pPr>
      <w:r w:rsidRPr="001B4450">
        <w:rPr>
          <w:i/>
          <w:iCs/>
          <w:color w:val="000000"/>
          <w:sz w:val="26"/>
          <w:szCs w:val="26"/>
          <w:lang w:val="pt-BR"/>
        </w:rPr>
        <w:t>3.</w:t>
      </w:r>
      <w:r w:rsidR="009A7704">
        <w:rPr>
          <w:i/>
          <w:iCs/>
          <w:color w:val="000000"/>
          <w:sz w:val="26"/>
          <w:szCs w:val="26"/>
          <w:lang w:val="vi-VN"/>
        </w:rPr>
        <w:t xml:space="preserve"> </w:t>
      </w:r>
      <w:r w:rsidRPr="001B4450">
        <w:rPr>
          <w:i/>
          <w:iCs/>
          <w:color w:val="000000"/>
          <w:sz w:val="26"/>
          <w:szCs w:val="26"/>
          <w:lang w:val="pt-BR"/>
        </w:rPr>
        <w:t xml:space="preserve">Bắt chước vận động tinh  </w:t>
      </w:r>
      <w:r w:rsidRPr="001B4450">
        <w:rPr>
          <w:i/>
          <w:iCs/>
          <w:color w:val="000000"/>
          <w:sz w:val="26"/>
          <w:szCs w:val="26"/>
          <w:lang w:val="pt-BR"/>
        </w:rPr>
        <w:tab/>
      </w:r>
      <w:r w:rsidR="009A7704">
        <w:rPr>
          <w:i/>
          <w:iCs/>
          <w:color w:val="000000"/>
          <w:sz w:val="26"/>
          <w:szCs w:val="26"/>
          <w:lang w:val="vi-VN"/>
        </w:rPr>
        <w:t xml:space="preserve">    </w:t>
      </w:r>
      <w:r w:rsidRPr="001B4450">
        <w:rPr>
          <w:i/>
          <w:iCs/>
          <w:color w:val="000000"/>
          <w:sz w:val="26"/>
          <w:szCs w:val="26"/>
          <w:lang w:val="pt-BR"/>
        </w:rPr>
        <w:t>4.</w:t>
      </w:r>
      <w:r w:rsidR="009A7704">
        <w:rPr>
          <w:i/>
          <w:iCs/>
          <w:color w:val="000000"/>
          <w:sz w:val="26"/>
          <w:szCs w:val="26"/>
          <w:lang w:val="vi-VN"/>
        </w:rPr>
        <w:t xml:space="preserve"> </w:t>
      </w:r>
      <w:r w:rsidRPr="001B4450">
        <w:rPr>
          <w:i/>
          <w:iCs/>
          <w:color w:val="000000"/>
          <w:sz w:val="26"/>
          <w:szCs w:val="26"/>
          <w:lang w:val="pt-BR"/>
        </w:rPr>
        <w:t xml:space="preserve">Bắt chước với đồ vật      </w:t>
      </w:r>
    </w:p>
    <w:p w14:paraId="38EFB07B"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Kỹ năng học:  </w:t>
      </w:r>
    </w:p>
    <w:p w14:paraId="5E522C28"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1. Nhận biết cơ thể      2. Nhận biết đồ vật     </w:t>
      </w:r>
    </w:p>
    <w:p w14:paraId="1174F3B2"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3. Nhận biết người theo tên  4. Hình dạng      5. Màu sắc </w:t>
      </w:r>
    </w:p>
    <w:p w14:paraId="4EB59C20" w14:textId="77777777" w:rsidR="004E2E22" w:rsidRDefault="002349C3" w:rsidP="004E2E22">
      <w:pPr>
        <w:spacing w:before="120" w:after="60" w:line="269" w:lineRule="auto"/>
        <w:ind w:firstLine="567"/>
        <w:rPr>
          <w:i/>
          <w:iCs/>
          <w:color w:val="000000"/>
          <w:sz w:val="26"/>
          <w:szCs w:val="26"/>
          <w:lang w:val="vi-VN"/>
        </w:rPr>
      </w:pPr>
      <w:r w:rsidRPr="001B4450">
        <w:rPr>
          <w:i/>
          <w:iCs/>
          <w:color w:val="000000"/>
          <w:sz w:val="26"/>
          <w:szCs w:val="26"/>
          <w:lang w:val="pt-BR"/>
        </w:rPr>
        <w:t xml:space="preserve">6. Số lượng               7. Chữ cái               8.Đọc hiểu </w:t>
      </w:r>
    </w:p>
    <w:p w14:paraId="283354C3" w14:textId="77777777" w:rsidR="002349C3" w:rsidRPr="001B4450" w:rsidRDefault="002349C3" w:rsidP="004E2E22">
      <w:pPr>
        <w:spacing w:before="120" w:after="60" w:line="269" w:lineRule="auto"/>
        <w:ind w:firstLine="567"/>
        <w:rPr>
          <w:i/>
          <w:iCs/>
          <w:color w:val="000000"/>
          <w:sz w:val="26"/>
          <w:szCs w:val="26"/>
        </w:rPr>
      </w:pPr>
      <w:r w:rsidRPr="001B4450">
        <w:rPr>
          <w:i/>
          <w:iCs/>
          <w:color w:val="000000"/>
          <w:sz w:val="26"/>
          <w:szCs w:val="26"/>
          <w:lang w:val="pt-BR"/>
        </w:rPr>
        <w:t xml:space="preserve">9. </w:t>
      </w:r>
      <w:r w:rsidRPr="005A1CF9">
        <w:rPr>
          <w:i/>
          <w:iCs/>
          <w:color w:val="000000"/>
          <w:sz w:val="26"/>
          <w:szCs w:val="26"/>
          <w:lang w:val="pt-BR"/>
        </w:rPr>
        <w:t xml:space="preserve">Viết             </w:t>
      </w:r>
      <w:r w:rsidR="004E2E22">
        <w:rPr>
          <w:i/>
          <w:iCs/>
          <w:color w:val="000000"/>
          <w:sz w:val="26"/>
          <w:szCs w:val="26"/>
          <w:lang w:val="vi-VN"/>
        </w:rPr>
        <w:tab/>
        <w:t xml:space="preserve">        </w:t>
      </w:r>
      <w:r w:rsidRPr="005A1CF9">
        <w:rPr>
          <w:i/>
          <w:iCs/>
          <w:color w:val="000000"/>
          <w:sz w:val="26"/>
          <w:szCs w:val="26"/>
          <w:lang w:val="pt-BR"/>
        </w:rPr>
        <w:t xml:space="preserve">10. </w:t>
      </w:r>
      <w:r w:rsidRPr="001B4450">
        <w:rPr>
          <w:i/>
          <w:iCs/>
          <w:color w:val="000000"/>
          <w:sz w:val="26"/>
          <w:szCs w:val="26"/>
        </w:rPr>
        <w:t>Học lớp……</w:t>
      </w:r>
    </w:p>
    <w:p w14:paraId="54478E36" w14:textId="77777777" w:rsidR="002349C3" w:rsidRPr="009A7704" w:rsidRDefault="002349C3" w:rsidP="004E2E22">
      <w:pPr>
        <w:spacing w:before="120" w:after="60" w:line="269" w:lineRule="auto"/>
        <w:ind w:firstLine="567"/>
        <w:rPr>
          <w:color w:val="000000"/>
          <w:sz w:val="26"/>
          <w:szCs w:val="26"/>
        </w:rPr>
      </w:pPr>
      <w:r w:rsidRPr="009A7704">
        <w:rPr>
          <w:i/>
          <w:iCs/>
          <w:color w:val="000000"/>
          <w:sz w:val="26"/>
          <w:szCs w:val="26"/>
        </w:rPr>
        <w:t>81</w:t>
      </w:r>
      <w:r w:rsidRPr="009A7704">
        <w:rPr>
          <w:bCs/>
          <w:i/>
          <w:iCs/>
          <w:color w:val="000000"/>
          <w:sz w:val="26"/>
          <w:szCs w:val="26"/>
        </w:rPr>
        <w:t>.</w:t>
      </w:r>
      <w:r w:rsidRPr="009A7704">
        <w:rPr>
          <w:bCs/>
          <w:i/>
          <w:color w:val="000000"/>
          <w:sz w:val="26"/>
          <w:szCs w:val="26"/>
        </w:rPr>
        <w:t xml:space="preserve"> </w:t>
      </w:r>
      <w:r w:rsidRPr="009A7704">
        <w:rPr>
          <w:i/>
          <w:iCs/>
          <w:color w:val="000000"/>
          <w:sz w:val="26"/>
          <w:szCs w:val="26"/>
        </w:rPr>
        <w:t>Thính giác</w:t>
      </w:r>
      <w:r w:rsidRPr="009A7704">
        <w:rPr>
          <w:bCs/>
          <w:i/>
          <w:color w:val="000000"/>
          <w:sz w:val="26"/>
          <w:szCs w:val="26"/>
        </w:rPr>
        <w:t>:</w:t>
      </w:r>
      <w:r w:rsidRPr="009A7704">
        <w:rPr>
          <w:color w:val="000000"/>
          <w:sz w:val="26"/>
          <w:szCs w:val="26"/>
        </w:rPr>
        <w:t xml:space="preserve"> </w:t>
      </w:r>
    </w:p>
    <w:p w14:paraId="5827917F" w14:textId="77777777" w:rsidR="004E2E22" w:rsidRPr="004E2E22" w:rsidRDefault="002349C3" w:rsidP="004E2E22">
      <w:pPr>
        <w:numPr>
          <w:ilvl w:val="0"/>
          <w:numId w:val="65"/>
        </w:numPr>
        <w:spacing w:before="120" w:after="60" w:line="269" w:lineRule="auto"/>
        <w:ind w:left="0" w:firstLine="567"/>
        <w:rPr>
          <w:color w:val="000000"/>
          <w:sz w:val="26"/>
          <w:szCs w:val="26"/>
        </w:rPr>
      </w:pPr>
      <w:r w:rsidRPr="001B4450">
        <w:rPr>
          <w:color w:val="000000"/>
          <w:sz w:val="26"/>
          <w:szCs w:val="26"/>
        </w:rPr>
        <w:t xml:space="preserve">Soi tai ngoài </w:t>
      </w:r>
      <w:r w:rsidRPr="001B4450">
        <w:rPr>
          <w:color w:val="000000"/>
          <w:sz w:val="26"/>
          <w:szCs w:val="26"/>
        </w:rPr>
        <w:tab/>
      </w:r>
    </w:p>
    <w:p w14:paraId="010593DA" w14:textId="77777777" w:rsidR="002349C3" w:rsidRPr="001B4450" w:rsidRDefault="002349C3" w:rsidP="004E2E22">
      <w:pPr>
        <w:spacing w:before="120" w:after="60" w:line="269" w:lineRule="auto"/>
        <w:ind w:firstLine="567"/>
        <w:rPr>
          <w:color w:val="000000"/>
          <w:sz w:val="26"/>
          <w:szCs w:val="26"/>
        </w:rPr>
      </w:pPr>
      <w:r w:rsidRPr="001B4450">
        <w:rPr>
          <w:color w:val="000000"/>
          <w:sz w:val="26"/>
          <w:szCs w:val="26"/>
        </w:rPr>
        <w:t>0. BT</w:t>
      </w:r>
      <w:r w:rsidRPr="001B4450">
        <w:rPr>
          <w:color w:val="000000"/>
          <w:sz w:val="26"/>
          <w:szCs w:val="26"/>
        </w:rPr>
        <w:tab/>
        <w:t xml:space="preserve">1. Bất thường.......................... </w:t>
      </w:r>
      <w:r w:rsidR="004E2E22">
        <w:rPr>
          <w:color w:val="000000"/>
          <w:sz w:val="26"/>
          <w:szCs w:val="26"/>
          <w:lang w:val="vi-VN"/>
        </w:rPr>
        <w:t xml:space="preserve">      </w:t>
      </w:r>
      <w:r w:rsidRPr="001B4450">
        <w:rPr>
          <w:color w:val="000000"/>
          <w:sz w:val="26"/>
          <w:szCs w:val="26"/>
        </w:rPr>
        <w:t>2.Không rõ</w:t>
      </w:r>
    </w:p>
    <w:p w14:paraId="4E05B616" w14:textId="77777777" w:rsidR="004E2E22" w:rsidRPr="004E2E22" w:rsidRDefault="002349C3" w:rsidP="004E2E22">
      <w:pPr>
        <w:numPr>
          <w:ilvl w:val="0"/>
          <w:numId w:val="65"/>
        </w:numPr>
        <w:spacing w:before="120" w:after="60" w:line="269" w:lineRule="auto"/>
        <w:ind w:left="0" w:firstLine="567"/>
        <w:rPr>
          <w:color w:val="000000"/>
          <w:sz w:val="26"/>
          <w:szCs w:val="26"/>
        </w:rPr>
      </w:pPr>
      <w:r w:rsidRPr="001B4450">
        <w:rPr>
          <w:color w:val="000000"/>
          <w:sz w:val="26"/>
          <w:szCs w:val="26"/>
        </w:rPr>
        <w:t xml:space="preserve">Test Hành vi: </w:t>
      </w:r>
      <w:r w:rsidRPr="001B4450">
        <w:rPr>
          <w:color w:val="000000"/>
          <w:sz w:val="26"/>
          <w:szCs w:val="26"/>
        </w:rPr>
        <w:tab/>
      </w:r>
    </w:p>
    <w:p w14:paraId="4C27440F" w14:textId="77777777" w:rsidR="002349C3" w:rsidRPr="001B4450" w:rsidRDefault="002349C3" w:rsidP="004E2E22">
      <w:pPr>
        <w:spacing w:before="120" w:after="60" w:line="269" w:lineRule="auto"/>
        <w:ind w:firstLine="567"/>
        <w:rPr>
          <w:color w:val="000000"/>
          <w:sz w:val="26"/>
          <w:szCs w:val="26"/>
        </w:rPr>
      </w:pPr>
      <w:r w:rsidRPr="001B4450">
        <w:rPr>
          <w:color w:val="000000"/>
          <w:sz w:val="26"/>
          <w:szCs w:val="26"/>
        </w:rPr>
        <w:t>0.BT</w:t>
      </w:r>
      <w:r w:rsidRPr="001B4450">
        <w:rPr>
          <w:color w:val="000000"/>
          <w:sz w:val="26"/>
          <w:szCs w:val="26"/>
        </w:rPr>
        <w:tab/>
        <w:t>1. Nghi ngờ giảm thính lực F  T    3.Không rõ</w:t>
      </w:r>
    </w:p>
    <w:p w14:paraId="196ABF21" w14:textId="77777777" w:rsidR="004E2E22" w:rsidRPr="009A7704" w:rsidRDefault="002349C3" w:rsidP="004E2E22">
      <w:pPr>
        <w:spacing w:before="120" w:after="60" w:line="269" w:lineRule="auto"/>
        <w:ind w:firstLine="567"/>
        <w:rPr>
          <w:i/>
          <w:iCs/>
          <w:color w:val="000000"/>
          <w:sz w:val="26"/>
          <w:szCs w:val="26"/>
          <w:lang w:val="vi-VN"/>
        </w:rPr>
      </w:pPr>
      <w:r w:rsidRPr="009A7704">
        <w:rPr>
          <w:i/>
          <w:iCs/>
          <w:color w:val="000000"/>
          <w:sz w:val="26"/>
          <w:szCs w:val="26"/>
        </w:rPr>
        <w:t>82. Thị giác</w:t>
      </w:r>
      <w:r w:rsidRPr="009A7704">
        <w:rPr>
          <w:i/>
          <w:iCs/>
          <w:color w:val="000000"/>
          <w:sz w:val="26"/>
          <w:szCs w:val="26"/>
        </w:rPr>
        <w:tab/>
      </w:r>
      <w:r w:rsidRPr="009A7704">
        <w:rPr>
          <w:i/>
          <w:iCs/>
          <w:color w:val="000000"/>
          <w:sz w:val="26"/>
          <w:szCs w:val="26"/>
        </w:rPr>
        <w:tab/>
      </w:r>
      <w:r w:rsidRPr="009A7704">
        <w:rPr>
          <w:i/>
          <w:iCs/>
          <w:color w:val="000000"/>
          <w:sz w:val="26"/>
          <w:szCs w:val="26"/>
        </w:rPr>
        <w:tab/>
      </w:r>
    </w:p>
    <w:p w14:paraId="2F331A00" w14:textId="77777777" w:rsidR="002349C3" w:rsidRPr="001B4450" w:rsidRDefault="002349C3" w:rsidP="004E2E22">
      <w:pPr>
        <w:spacing w:before="120" w:after="60" w:line="269" w:lineRule="auto"/>
        <w:ind w:firstLine="567"/>
        <w:rPr>
          <w:color w:val="000000"/>
          <w:sz w:val="26"/>
          <w:szCs w:val="26"/>
        </w:rPr>
      </w:pPr>
      <w:r w:rsidRPr="001B4450">
        <w:rPr>
          <w:color w:val="000000"/>
          <w:sz w:val="26"/>
          <w:szCs w:val="26"/>
        </w:rPr>
        <w:t>0.BT</w:t>
      </w:r>
      <w:r w:rsidRPr="001B4450">
        <w:rPr>
          <w:color w:val="000000"/>
          <w:sz w:val="26"/>
          <w:szCs w:val="26"/>
        </w:rPr>
        <w:tab/>
      </w:r>
      <w:r w:rsidRPr="001B4450">
        <w:rPr>
          <w:color w:val="000000"/>
          <w:sz w:val="26"/>
          <w:szCs w:val="26"/>
        </w:rPr>
        <w:tab/>
        <w:t xml:space="preserve">1. Bất thường F </w:t>
      </w:r>
      <w:r w:rsidR="004E2E22">
        <w:rPr>
          <w:color w:val="000000"/>
          <w:sz w:val="26"/>
          <w:szCs w:val="26"/>
          <w:lang w:val="vi-VN"/>
        </w:rPr>
        <w:t xml:space="preserve"> </w:t>
      </w:r>
      <w:r w:rsidRPr="001B4450">
        <w:rPr>
          <w:color w:val="000000"/>
          <w:sz w:val="26"/>
          <w:szCs w:val="26"/>
        </w:rPr>
        <w:t>T</w:t>
      </w:r>
    </w:p>
    <w:p w14:paraId="567930A4" w14:textId="77777777" w:rsidR="002349C3" w:rsidRPr="001B4450" w:rsidRDefault="002349C3" w:rsidP="004E2E22">
      <w:pPr>
        <w:spacing w:before="120" w:after="60" w:line="276" w:lineRule="auto"/>
        <w:ind w:firstLine="567"/>
        <w:jc w:val="both"/>
        <w:rPr>
          <w:b/>
          <w:bCs/>
          <w:i/>
          <w:iCs/>
          <w:color w:val="000000"/>
          <w:sz w:val="26"/>
          <w:szCs w:val="26"/>
          <w:u w:val="single"/>
        </w:rPr>
      </w:pPr>
      <w:r w:rsidRPr="001B4450">
        <w:rPr>
          <w:b/>
          <w:bCs/>
          <w:color w:val="000000"/>
          <w:sz w:val="26"/>
          <w:szCs w:val="26"/>
          <w:u w:val="single"/>
        </w:rPr>
        <w:t>Nếu nghi ngờ Tự kỷ: Làm tiếp câu 83</w:t>
      </w:r>
      <w:r w:rsidRPr="001B4450">
        <w:rPr>
          <w:b/>
          <w:bCs/>
          <w:color w:val="000000"/>
          <w:sz w:val="26"/>
          <w:szCs w:val="26"/>
          <w:u w:val="single"/>
        </w:rPr>
        <w:sym w:font="Wingdings" w:char="F0E0"/>
      </w:r>
      <w:r w:rsidRPr="001B4450">
        <w:rPr>
          <w:b/>
          <w:bCs/>
          <w:color w:val="000000"/>
          <w:sz w:val="26"/>
          <w:szCs w:val="26"/>
          <w:u w:val="single"/>
        </w:rPr>
        <w:t>114</w:t>
      </w:r>
    </w:p>
    <w:p w14:paraId="024BD7BA" w14:textId="77777777" w:rsidR="002349C3" w:rsidRPr="001B4450" w:rsidRDefault="002349C3" w:rsidP="004E2E22">
      <w:pPr>
        <w:spacing w:before="120" w:after="60" w:line="276" w:lineRule="auto"/>
        <w:ind w:firstLine="567"/>
        <w:jc w:val="both"/>
        <w:rPr>
          <w:color w:val="000000"/>
          <w:sz w:val="26"/>
          <w:szCs w:val="26"/>
        </w:rPr>
      </w:pPr>
      <w:r w:rsidRPr="001B4450">
        <w:rPr>
          <w:b/>
          <w:bCs/>
          <w:color w:val="000000"/>
          <w:sz w:val="26"/>
          <w:szCs w:val="26"/>
        </w:rPr>
        <w:lastRenderedPageBreak/>
        <w:t>Chẩn đoán lâm sàng Tự kỷ</w:t>
      </w:r>
      <w:r w:rsidRPr="001B4450">
        <w:rPr>
          <w:color w:val="000000"/>
          <w:sz w:val="26"/>
          <w:szCs w:val="26"/>
        </w:rPr>
        <w:t xml:space="preserve"> theo </w:t>
      </w:r>
      <w:r w:rsidRPr="001B4450">
        <w:rPr>
          <w:rFonts w:ascii="Arial" w:hAnsi="Arial" w:cs="Arial"/>
          <w:b/>
          <w:bCs/>
          <w:color w:val="000000"/>
          <w:sz w:val="26"/>
          <w:szCs w:val="26"/>
        </w:rPr>
        <w:t xml:space="preserve">DSM-IV (MỸ) </w:t>
      </w:r>
      <w:r w:rsidRPr="001B4450">
        <w:rPr>
          <w:color w:val="000000"/>
          <w:sz w:val="26"/>
          <w:szCs w:val="26"/>
        </w:rPr>
        <w:t>gồm 2 nhóm tiêu chuẩn chính:</w:t>
      </w:r>
    </w:p>
    <w:p w14:paraId="329FAD5F" w14:textId="77777777" w:rsidR="002349C3" w:rsidRPr="001B4450" w:rsidRDefault="004E2E22" w:rsidP="004E2E22">
      <w:pPr>
        <w:spacing w:before="120" w:after="60" w:line="276" w:lineRule="auto"/>
        <w:ind w:firstLine="567"/>
        <w:jc w:val="both"/>
        <w:rPr>
          <w:b/>
          <w:bCs/>
          <w:color w:val="000000"/>
          <w:sz w:val="26"/>
          <w:szCs w:val="26"/>
          <w:u w:val="single"/>
        </w:rPr>
      </w:pPr>
      <w:r>
        <w:rPr>
          <w:b/>
          <w:bCs/>
          <w:color w:val="000000"/>
          <w:sz w:val="26"/>
          <w:szCs w:val="26"/>
          <w:u w:val="single"/>
        </w:rPr>
        <w:t>Nhóm 1</w:t>
      </w:r>
      <w:r w:rsidR="002349C3" w:rsidRPr="001B4450">
        <w:rPr>
          <w:b/>
          <w:bCs/>
          <w:color w:val="000000"/>
          <w:sz w:val="26"/>
          <w:szCs w:val="26"/>
          <w:u w:val="single"/>
        </w:rPr>
        <w:t>:</w:t>
      </w:r>
      <w:r w:rsidR="002349C3" w:rsidRPr="001B4450">
        <w:rPr>
          <w:color w:val="000000"/>
          <w:sz w:val="26"/>
          <w:szCs w:val="26"/>
        </w:rPr>
        <w:t xml:space="preserve"> có ít nhất  6 dấu hiệu</w:t>
      </w:r>
    </w:p>
    <w:p w14:paraId="32CAF533" w14:textId="77777777" w:rsidR="002349C3" w:rsidRPr="001B4450" w:rsidRDefault="002349C3" w:rsidP="004E2E22">
      <w:pPr>
        <w:spacing w:before="120" w:after="60" w:line="276" w:lineRule="auto"/>
        <w:ind w:firstLine="567"/>
        <w:jc w:val="both"/>
        <w:rPr>
          <w:b/>
          <w:bCs/>
          <w:color w:val="000000"/>
          <w:sz w:val="26"/>
          <w:szCs w:val="26"/>
        </w:rPr>
      </w:pPr>
      <w:r w:rsidRPr="001B4450">
        <w:rPr>
          <w:b/>
          <w:bCs/>
          <w:color w:val="000000"/>
          <w:sz w:val="26"/>
          <w:szCs w:val="26"/>
        </w:rPr>
        <w:t xml:space="preserve">A. KHIẾM KHUYẾT VỀ CHẤT LƯỢNG QUAN HỆ XÃ-HỘI: </w:t>
      </w:r>
      <w:r w:rsidRPr="001B4450">
        <w:rPr>
          <w:color w:val="000000"/>
          <w:sz w:val="26"/>
          <w:szCs w:val="26"/>
        </w:rPr>
        <w:t>có ít nhất 2 dấu hiệu</w:t>
      </w:r>
      <w:r w:rsidRPr="001B4450">
        <w:rPr>
          <w:color w:val="000000"/>
          <w:sz w:val="26"/>
          <w:szCs w:val="26"/>
        </w:rPr>
        <w:tab/>
      </w:r>
    </w:p>
    <w:p w14:paraId="2F2D6E49" w14:textId="77777777" w:rsidR="002349C3" w:rsidRPr="009A7704" w:rsidRDefault="002349C3" w:rsidP="004E2E22">
      <w:pPr>
        <w:spacing w:before="120" w:after="60" w:line="276" w:lineRule="auto"/>
        <w:ind w:firstLine="567"/>
        <w:jc w:val="both"/>
        <w:rPr>
          <w:i/>
          <w:iCs/>
          <w:color w:val="000000"/>
          <w:sz w:val="26"/>
          <w:szCs w:val="26"/>
        </w:rPr>
      </w:pPr>
      <w:r w:rsidRPr="009A7704">
        <w:rPr>
          <w:i/>
          <w:iCs/>
          <w:color w:val="000000"/>
          <w:sz w:val="26"/>
          <w:szCs w:val="26"/>
        </w:rPr>
        <w:t>83. Khiếm khuyết sử dụng hành vi không lời (giao tiếp mắt, cử chỉ, động tác cơ thể)</w:t>
      </w:r>
    </w:p>
    <w:p w14:paraId="7CECA84E" w14:textId="77777777" w:rsidR="004E2E22" w:rsidRDefault="002349C3" w:rsidP="004E2E22">
      <w:pPr>
        <w:spacing w:before="120" w:after="60" w:line="276" w:lineRule="auto"/>
        <w:ind w:firstLine="567"/>
        <w:jc w:val="both"/>
        <w:rPr>
          <w:i/>
          <w:iCs/>
          <w:color w:val="000000"/>
          <w:sz w:val="26"/>
          <w:szCs w:val="26"/>
          <w:lang w:val="vi-VN"/>
        </w:rPr>
      </w:pPr>
      <w:r w:rsidRPr="001B4450">
        <w:rPr>
          <w:i/>
          <w:iCs/>
          <w:color w:val="000000"/>
          <w:sz w:val="26"/>
          <w:szCs w:val="26"/>
        </w:rPr>
        <w:t>0. Không khiếm khuyết   1. Khiếm khuyết nhẹ/Thỉnh thoảng</w:t>
      </w:r>
    </w:p>
    <w:p w14:paraId="1E01A49C" w14:textId="77777777" w:rsidR="002349C3" w:rsidRPr="001B4450" w:rsidRDefault="002349C3" w:rsidP="004E2E22">
      <w:pPr>
        <w:spacing w:before="120" w:after="60" w:line="276" w:lineRule="auto"/>
        <w:ind w:firstLine="567"/>
        <w:jc w:val="both"/>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401"/>
        <w:gridCol w:w="5171"/>
      </w:tblGrid>
      <w:tr w:rsidR="002349C3" w:rsidRPr="004E2E22" w14:paraId="571ABA40" w14:textId="77777777">
        <w:tc>
          <w:tcPr>
            <w:tcW w:w="2299" w:type="pct"/>
            <w:tcBorders>
              <w:top w:val="dotted" w:sz="4" w:space="0" w:color="auto"/>
              <w:left w:val="dotted" w:sz="4" w:space="0" w:color="auto"/>
              <w:bottom w:val="dotted" w:sz="4" w:space="0" w:color="auto"/>
              <w:right w:val="dotted" w:sz="4" w:space="0" w:color="auto"/>
            </w:tcBorders>
          </w:tcPr>
          <w:p w14:paraId="4014BA48" w14:textId="77777777" w:rsidR="002349C3" w:rsidRPr="004E2E22" w:rsidRDefault="002349C3" w:rsidP="003A54C9">
            <w:pPr>
              <w:spacing w:before="120" w:after="60"/>
              <w:rPr>
                <w:color w:val="000000"/>
              </w:rPr>
            </w:pPr>
            <w:r w:rsidRPr="004E2E22">
              <w:rPr>
                <w:color w:val="000000"/>
              </w:rPr>
              <w:t>- Không giao tiếp bằng mắt khi được gọi, hỏi</w:t>
            </w:r>
          </w:p>
        </w:tc>
        <w:tc>
          <w:tcPr>
            <w:tcW w:w="2701" w:type="pct"/>
            <w:tcBorders>
              <w:top w:val="dotted" w:sz="4" w:space="0" w:color="auto"/>
              <w:left w:val="dotted" w:sz="4" w:space="0" w:color="auto"/>
              <w:bottom w:val="dotted" w:sz="4" w:space="0" w:color="auto"/>
              <w:right w:val="dotted" w:sz="4" w:space="0" w:color="auto"/>
            </w:tcBorders>
          </w:tcPr>
          <w:p w14:paraId="763B2C2D" w14:textId="77777777" w:rsidR="002349C3" w:rsidRPr="004E2E22" w:rsidRDefault="002349C3" w:rsidP="004E2E22">
            <w:pPr>
              <w:spacing w:before="120" w:after="60"/>
              <w:rPr>
                <w:color w:val="000000"/>
              </w:rPr>
            </w:pPr>
            <w:r w:rsidRPr="004E2E22">
              <w:rPr>
                <w:color w:val="000000"/>
              </w:rPr>
              <w:t>- Không biết lắc đầu khi phản đối/gật đầu khi đồng tình</w:t>
            </w:r>
          </w:p>
        </w:tc>
      </w:tr>
      <w:tr w:rsidR="002349C3" w:rsidRPr="004E2E22" w14:paraId="2ABD316F" w14:textId="77777777">
        <w:tc>
          <w:tcPr>
            <w:tcW w:w="2299" w:type="pct"/>
            <w:tcBorders>
              <w:top w:val="dotted" w:sz="4" w:space="0" w:color="auto"/>
              <w:left w:val="dotted" w:sz="4" w:space="0" w:color="auto"/>
              <w:bottom w:val="dotted" w:sz="4" w:space="0" w:color="auto"/>
              <w:right w:val="dotted" w:sz="4" w:space="0" w:color="auto"/>
            </w:tcBorders>
          </w:tcPr>
          <w:p w14:paraId="3768057D" w14:textId="77777777" w:rsidR="002349C3" w:rsidRPr="004E2E22" w:rsidRDefault="002349C3" w:rsidP="004E2E22">
            <w:pPr>
              <w:spacing w:before="120" w:after="60"/>
              <w:rPr>
                <w:color w:val="000000"/>
              </w:rPr>
            </w:pPr>
            <w:r w:rsidRPr="004E2E22">
              <w:rPr>
                <w:color w:val="000000"/>
              </w:rPr>
              <w:t xml:space="preserve">- Không chỉ tay vào vật mà trẻ thích </w:t>
            </w:r>
          </w:p>
        </w:tc>
        <w:tc>
          <w:tcPr>
            <w:tcW w:w="2701" w:type="pct"/>
            <w:tcBorders>
              <w:top w:val="dotted" w:sz="4" w:space="0" w:color="auto"/>
              <w:left w:val="dotted" w:sz="4" w:space="0" w:color="auto"/>
              <w:bottom w:val="dotted" w:sz="4" w:space="0" w:color="auto"/>
              <w:right w:val="dotted" w:sz="4" w:space="0" w:color="auto"/>
            </w:tcBorders>
          </w:tcPr>
          <w:p w14:paraId="2CA756E4" w14:textId="77777777" w:rsidR="002349C3" w:rsidRPr="004E2E22" w:rsidRDefault="002349C3" w:rsidP="004E2E22">
            <w:pPr>
              <w:spacing w:before="120" w:after="60"/>
              <w:rPr>
                <w:color w:val="000000"/>
              </w:rPr>
            </w:pPr>
            <w:r w:rsidRPr="004E2E22">
              <w:rPr>
                <w:color w:val="000000"/>
              </w:rPr>
              <w:t>- Không biểu hiện nét mặt khi đồng ý/không đồng ý</w:t>
            </w:r>
          </w:p>
        </w:tc>
      </w:tr>
      <w:tr w:rsidR="002349C3" w:rsidRPr="004E2E22" w14:paraId="0856124F" w14:textId="77777777">
        <w:tc>
          <w:tcPr>
            <w:tcW w:w="2299" w:type="pct"/>
            <w:tcBorders>
              <w:top w:val="dotted" w:sz="4" w:space="0" w:color="auto"/>
              <w:left w:val="dotted" w:sz="4" w:space="0" w:color="auto"/>
              <w:bottom w:val="dotted" w:sz="4" w:space="0" w:color="auto"/>
              <w:right w:val="dotted" w:sz="4" w:space="0" w:color="auto"/>
            </w:tcBorders>
          </w:tcPr>
          <w:p w14:paraId="371E498A" w14:textId="77777777" w:rsidR="002349C3" w:rsidRPr="004E2E22" w:rsidRDefault="002349C3" w:rsidP="004E2E22">
            <w:pPr>
              <w:spacing w:before="120" w:after="60"/>
              <w:rPr>
                <w:color w:val="000000"/>
              </w:rPr>
            </w:pPr>
            <w:r w:rsidRPr="004E2E22">
              <w:rPr>
                <w:color w:val="000000"/>
              </w:rPr>
              <w:t>- Không kéo tay người khác để đưa ra yêu cầu</w:t>
            </w:r>
          </w:p>
        </w:tc>
        <w:tc>
          <w:tcPr>
            <w:tcW w:w="2701" w:type="pct"/>
            <w:tcBorders>
              <w:top w:val="dotted" w:sz="4" w:space="0" w:color="auto"/>
              <w:left w:val="dotted" w:sz="4" w:space="0" w:color="auto"/>
              <w:bottom w:val="dotted" w:sz="4" w:space="0" w:color="auto"/>
              <w:right w:val="dotted" w:sz="4" w:space="0" w:color="auto"/>
            </w:tcBorders>
          </w:tcPr>
          <w:p w14:paraId="1FF80149" w14:textId="77777777" w:rsidR="002349C3" w:rsidRPr="004E2E22" w:rsidRDefault="002349C3" w:rsidP="004E2E22">
            <w:pPr>
              <w:spacing w:before="120" w:after="60"/>
              <w:rPr>
                <w:color w:val="000000"/>
              </w:rPr>
            </w:pPr>
            <w:r w:rsidRPr="004E2E22">
              <w:rPr>
                <w:color w:val="000000"/>
              </w:rPr>
              <w:t xml:space="preserve">- Không chào hỏi bằng điệu bộ (vẫy tay, giơ tay)   </w:t>
            </w:r>
          </w:p>
        </w:tc>
      </w:tr>
      <w:tr w:rsidR="002349C3" w:rsidRPr="004E2E22" w14:paraId="70ABD76B" w14:textId="77777777">
        <w:tc>
          <w:tcPr>
            <w:tcW w:w="2299" w:type="pct"/>
            <w:tcBorders>
              <w:top w:val="dotted" w:sz="4" w:space="0" w:color="auto"/>
              <w:left w:val="dotted" w:sz="4" w:space="0" w:color="auto"/>
              <w:bottom w:val="dotted" w:sz="4" w:space="0" w:color="auto"/>
              <w:right w:val="dotted" w:sz="4" w:space="0" w:color="auto"/>
            </w:tcBorders>
          </w:tcPr>
          <w:p w14:paraId="69090A6F" w14:textId="77777777" w:rsidR="002349C3" w:rsidRPr="004E2E22" w:rsidRDefault="002349C3" w:rsidP="004E2E22">
            <w:pPr>
              <w:spacing w:before="120" w:after="60"/>
              <w:rPr>
                <w:color w:val="000000"/>
              </w:rPr>
            </w:pPr>
            <w:r w:rsidRPr="004E2E22">
              <w:rPr>
                <w:color w:val="000000"/>
              </w:rPr>
              <w:t>-  Không biết xòe tay ra xin/ Khoanh tay ạ để xin</w:t>
            </w:r>
          </w:p>
        </w:tc>
        <w:tc>
          <w:tcPr>
            <w:tcW w:w="2701" w:type="pct"/>
            <w:tcBorders>
              <w:top w:val="dotted" w:sz="4" w:space="0" w:color="auto"/>
              <w:left w:val="dotted" w:sz="4" w:space="0" w:color="auto"/>
              <w:bottom w:val="dotted" w:sz="4" w:space="0" w:color="auto"/>
              <w:right w:val="dotted" w:sz="4" w:space="0" w:color="auto"/>
            </w:tcBorders>
          </w:tcPr>
          <w:p w14:paraId="1AE224D6" w14:textId="77777777" w:rsidR="002349C3" w:rsidRPr="004E2E22" w:rsidRDefault="002349C3" w:rsidP="004E2E22">
            <w:pPr>
              <w:spacing w:before="120" w:after="60"/>
              <w:rPr>
                <w:color w:val="000000"/>
              </w:rPr>
            </w:pPr>
          </w:p>
        </w:tc>
      </w:tr>
    </w:tbl>
    <w:p w14:paraId="0B740E1F" w14:textId="77777777" w:rsidR="002349C3" w:rsidRPr="009A7704" w:rsidRDefault="002349C3" w:rsidP="004E2E22">
      <w:pPr>
        <w:spacing w:before="120" w:after="60" w:line="276" w:lineRule="auto"/>
        <w:ind w:firstLine="567"/>
        <w:jc w:val="both"/>
        <w:rPr>
          <w:i/>
          <w:iCs/>
          <w:color w:val="000000"/>
          <w:spacing w:val="4"/>
          <w:sz w:val="26"/>
          <w:szCs w:val="26"/>
        </w:rPr>
      </w:pPr>
      <w:r w:rsidRPr="009A7704">
        <w:rPr>
          <w:i/>
          <w:iCs/>
          <w:color w:val="000000"/>
          <w:spacing w:val="4"/>
          <w:sz w:val="26"/>
          <w:szCs w:val="26"/>
        </w:rPr>
        <w:t xml:space="preserve">84. Kém phát triển mối quan hệ bạn hữu tương ứng với lứa tuổi: </w:t>
      </w:r>
    </w:p>
    <w:p w14:paraId="7E4E849D" w14:textId="77777777" w:rsidR="004E2E22"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w:t>
      </w:r>
      <w:r w:rsidR="004E2E22">
        <w:rPr>
          <w:i/>
          <w:iCs/>
          <w:color w:val="000000"/>
          <w:sz w:val="26"/>
          <w:szCs w:val="26"/>
          <w:lang w:val="vi-VN"/>
        </w:rPr>
        <w:t xml:space="preserve">  </w:t>
      </w:r>
      <w:r w:rsidRPr="001B4450">
        <w:rPr>
          <w:i/>
          <w:iCs/>
          <w:color w:val="000000"/>
          <w:sz w:val="26"/>
          <w:szCs w:val="26"/>
        </w:rPr>
        <w:t xml:space="preserve"> 1. Khiếm khuyết nhẹ/Thỉnh thoảng</w:t>
      </w:r>
    </w:p>
    <w:p w14:paraId="25427492"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3480"/>
        <w:gridCol w:w="3432"/>
      </w:tblGrid>
      <w:tr w:rsidR="002349C3" w:rsidRPr="004E2E22" w14:paraId="270D3D88" w14:textId="77777777">
        <w:tc>
          <w:tcPr>
            <w:tcW w:w="3480" w:type="dxa"/>
            <w:tcBorders>
              <w:top w:val="dotted" w:sz="4" w:space="0" w:color="auto"/>
              <w:left w:val="dotted" w:sz="4" w:space="0" w:color="auto"/>
              <w:bottom w:val="dotted" w:sz="4" w:space="0" w:color="auto"/>
              <w:right w:val="dotted" w:sz="4" w:space="0" w:color="auto"/>
            </w:tcBorders>
          </w:tcPr>
          <w:p w14:paraId="017ED07F" w14:textId="77777777" w:rsidR="002349C3" w:rsidRPr="004E2E22" w:rsidRDefault="002349C3" w:rsidP="004E2E22">
            <w:pPr>
              <w:spacing w:before="120" w:after="60"/>
              <w:rPr>
                <w:color w:val="000000"/>
              </w:rPr>
            </w:pPr>
            <w:r w:rsidRPr="004E2E22">
              <w:rPr>
                <w:color w:val="000000"/>
              </w:rPr>
              <w:t>- Không chơi khi có trẻ khác rủ</w:t>
            </w:r>
          </w:p>
        </w:tc>
        <w:tc>
          <w:tcPr>
            <w:tcW w:w="3432" w:type="dxa"/>
            <w:tcBorders>
              <w:top w:val="dotted" w:sz="4" w:space="0" w:color="auto"/>
              <w:left w:val="dotted" w:sz="4" w:space="0" w:color="auto"/>
              <w:bottom w:val="dotted" w:sz="4" w:space="0" w:color="auto"/>
              <w:right w:val="dotted" w:sz="4" w:space="0" w:color="auto"/>
            </w:tcBorders>
          </w:tcPr>
          <w:p w14:paraId="7911483D" w14:textId="77777777" w:rsidR="002349C3" w:rsidRPr="004E2E22" w:rsidRDefault="002349C3" w:rsidP="004E2E22">
            <w:pPr>
              <w:spacing w:before="120" w:after="60"/>
              <w:rPr>
                <w:color w:val="000000"/>
              </w:rPr>
            </w:pPr>
            <w:r w:rsidRPr="004E2E22">
              <w:rPr>
                <w:color w:val="000000"/>
              </w:rPr>
              <w:t xml:space="preserve">- Không chơi cùng một nhóm trẻ </w:t>
            </w:r>
          </w:p>
        </w:tc>
      </w:tr>
      <w:tr w:rsidR="002349C3" w:rsidRPr="004E2E22" w14:paraId="015B7653" w14:textId="77777777">
        <w:tc>
          <w:tcPr>
            <w:tcW w:w="3480" w:type="dxa"/>
            <w:tcBorders>
              <w:top w:val="dotted" w:sz="4" w:space="0" w:color="auto"/>
              <w:left w:val="dotted" w:sz="4" w:space="0" w:color="auto"/>
              <w:bottom w:val="dotted" w:sz="4" w:space="0" w:color="auto"/>
              <w:right w:val="dotted" w:sz="4" w:space="0" w:color="auto"/>
            </w:tcBorders>
          </w:tcPr>
          <w:p w14:paraId="41FE42AD" w14:textId="77777777" w:rsidR="002349C3" w:rsidRPr="004D78D5" w:rsidRDefault="002349C3" w:rsidP="004E2E22">
            <w:pPr>
              <w:spacing w:before="120" w:after="60"/>
              <w:rPr>
                <w:color w:val="000000"/>
                <w:spacing w:val="-4"/>
              </w:rPr>
            </w:pPr>
            <w:r w:rsidRPr="004D78D5">
              <w:rPr>
                <w:color w:val="000000"/>
                <w:spacing w:val="-4"/>
              </w:rPr>
              <w:t xml:space="preserve">- Không chủ động rủ trẻ khác chơi </w:t>
            </w:r>
          </w:p>
        </w:tc>
        <w:tc>
          <w:tcPr>
            <w:tcW w:w="3432" w:type="dxa"/>
            <w:tcBorders>
              <w:top w:val="dotted" w:sz="4" w:space="0" w:color="auto"/>
              <w:left w:val="dotted" w:sz="4" w:space="0" w:color="auto"/>
              <w:bottom w:val="dotted" w:sz="4" w:space="0" w:color="auto"/>
              <w:right w:val="dotted" w:sz="4" w:space="0" w:color="auto"/>
            </w:tcBorders>
          </w:tcPr>
          <w:p w14:paraId="5250D07F" w14:textId="77777777" w:rsidR="002349C3" w:rsidRPr="004E2E22" w:rsidRDefault="002349C3" w:rsidP="004E2E22">
            <w:pPr>
              <w:spacing w:before="120" w:after="60"/>
              <w:rPr>
                <w:color w:val="000000"/>
              </w:rPr>
            </w:pPr>
            <w:r w:rsidRPr="004E2E22">
              <w:rPr>
                <w:color w:val="000000"/>
              </w:rPr>
              <w:t xml:space="preserve">- Không biết tuân theo luật chơi </w:t>
            </w:r>
          </w:p>
        </w:tc>
      </w:tr>
    </w:tbl>
    <w:p w14:paraId="2CD70DFE"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85. Thiếu chia sẻ niềm vui, mối quan tâm, sự thích thú   </w:t>
      </w:r>
    </w:p>
    <w:p w14:paraId="514099D2" w14:textId="77777777" w:rsidR="004E2E22"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   1. Khiếm khuyết nhẹ/Thỉnh thoảng</w:t>
      </w:r>
    </w:p>
    <w:p w14:paraId="3659FCBF"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3720"/>
        <w:gridCol w:w="3192"/>
      </w:tblGrid>
      <w:tr w:rsidR="002349C3" w:rsidRPr="001B4450" w14:paraId="6F10B4CB" w14:textId="77777777">
        <w:tc>
          <w:tcPr>
            <w:tcW w:w="3720" w:type="dxa"/>
            <w:tcBorders>
              <w:top w:val="dotted" w:sz="4" w:space="0" w:color="auto"/>
              <w:left w:val="dotted" w:sz="4" w:space="0" w:color="auto"/>
              <w:bottom w:val="dotted" w:sz="4" w:space="0" w:color="auto"/>
              <w:right w:val="dotted" w:sz="4" w:space="0" w:color="auto"/>
            </w:tcBorders>
          </w:tcPr>
          <w:p w14:paraId="3541F950" w14:textId="77777777" w:rsidR="002349C3" w:rsidRPr="009A7704" w:rsidRDefault="002349C3" w:rsidP="009A7704">
            <w:pPr>
              <w:spacing w:before="120" w:after="60" w:line="276" w:lineRule="auto"/>
              <w:rPr>
                <w:color w:val="000000"/>
              </w:rPr>
            </w:pPr>
            <w:r w:rsidRPr="009A7704">
              <w:rPr>
                <w:color w:val="000000"/>
              </w:rPr>
              <w:t>- Không biết khoe khi được cho một đồ vật/đồ ăn</w:t>
            </w:r>
          </w:p>
        </w:tc>
        <w:tc>
          <w:tcPr>
            <w:tcW w:w="3192" w:type="dxa"/>
            <w:tcBorders>
              <w:top w:val="dotted" w:sz="4" w:space="0" w:color="auto"/>
              <w:left w:val="dotted" w:sz="4" w:space="0" w:color="auto"/>
              <w:bottom w:val="dotted" w:sz="4" w:space="0" w:color="auto"/>
              <w:right w:val="dotted" w:sz="4" w:space="0" w:color="auto"/>
            </w:tcBorders>
          </w:tcPr>
          <w:p w14:paraId="3F06484E" w14:textId="77777777" w:rsidR="002349C3" w:rsidRPr="009A7704" w:rsidRDefault="002349C3" w:rsidP="009A7704">
            <w:pPr>
              <w:spacing w:before="120" w:after="60" w:line="276" w:lineRule="auto"/>
              <w:rPr>
                <w:color w:val="000000"/>
              </w:rPr>
            </w:pPr>
            <w:r w:rsidRPr="009A7704">
              <w:rPr>
                <w:color w:val="000000"/>
              </w:rPr>
              <w:t>- Không biểu hiện nét mặt thể hiện thích thú khi được cho</w:t>
            </w:r>
          </w:p>
        </w:tc>
      </w:tr>
      <w:tr w:rsidR="002349C3" w:rsidRPr="001B4450" w14:paraId="773CB585" w14:textId="77777777">
        <w:tc>
          <w:tcPr>
            <w:tcW w:w="3720" w:type="dxa"/>
            <w:tcBorders>
              <w:top w:val="dotted" w:sz="4" w:space="0" w:color="auto"/>
              <w:left w:val="dotted" w:sz="4" w:space="0" w:color="auto"/>
              <w:bottom w:val="dotted" w:sz="4" w:space="0" w:color="auto"/>
              <w:right w:val="dotted" w:sz="4" w:space="0" w:color="auto"/>
            </w:tcBorders>
          </w:tcPr>
          <w:p w14:paraId="6EF4D57E" w14:textId="77777777" w:rsidR="002349C3" w:rsidRPr="009A7704" w:rsidRDefault="002349C3" w:rsidP="009A7704">
            <w:pPr>
              <w:spacing w:before="120" w:after="60" w:line="276" w:lineRule="auto"/>
              <w:rPr>
                <w:color w:val="000000"/>
                <w:spacing w:val="-4"/>
              </w:rPr>
            </w:pPr>
            <w:r w:rsidRPr="009A7704">
              <w:rPr>
                <w:color w:val="000000"/>
                <w:spacing w:val="-4"/>
              </w:rPr>
              <w:t xml:space="preserve">- Không biết khoe đồ vật mà trẻ thích </w:t>
            </w:r>
          </w:p>
        </w:tc>
        <w:tc>
          <w:tcPr>
            <w:tcW w:w="3192" w:type="dxa"/>
            <w:tcBorders>
              <w:top w:val="dotted" w:sz="4" w:space="0" w:color="auto"/>
              <w:left w:val="dotted" w:sz="4" w:space="0" w:color="auto"/>
              <w:bottom w:val="dotted" w:sz="4" w:space="0" w:color="auto"/>
              <w:right w:val="dotted" w:sz="4" w:space="0" w:color="auto"/>
            </w:tcBorders>
          </w:tcPr>
          <w:p w14:paraId="41AF2574" w14:textId="77777777" w:rsidR="002349C3" w:rsidRPr="009A7704" w:rsidRDefault="002349C3" w:rsidP="009A7704">
            <w:pPr>
              <w:spacing w:before="120" w:after="60" w:line="276" w:lineRule="auto"/>
              <w:rPr>
                <w:color w:val="000000"/>
              </w:rPr>
            </w:pPr>
          </w:p>
        </w:tc>
      </w:tr>
    </w:tbl>
    <w:p w14:paraId="6F0C9C1C" w14:textId="77777777" w:rsidR="002349C3" w:rsidRPr="001B4450" w:rsidRDefault="002349C3" w:rsidP="009A7704">
      <w:pPr>
        <w:spacing w:before="80" w:after="60" w:line="264" w:lineRule="auto"/>
        <w:ind w:firstLine="567"/>
        <w:rPr>
          <w:i/>
          <w:iCs/>
          <w:color w:val="000000"/>
          <w:sz w:val="26"/>
          <w:szCs w:val="26"/>
        </w:rPr>
      </w:pPr>
      <w:r w:rsidRPr="001B4450">
        <w:rPr>
          <w:i/>
          <w:iCs/>
          <w:color w:val="000000"/>
          <w:sz w:val="26"/>
          <w:szCs w:val="26"/>
        </w:rPr>
        <w:t>86.  Thiếu quan hệ xã hội hoặc thể hiện tình cảm</w:t>
      </w:r>
      <w:r w:rsidRPr="001B4450">
        <w:rPr>
          <w:i/>
          <w:iCs/>
          <w:color w:val="000000"/>
          <w:sz w:val="26"/>
          <w:szCs w:val="26"/>
        </w:rPr>
        <w:tab/>
      </w:r>
    </w:p>
    <w:p w14:paraId="51CDD47C" w14:textId="77777777" w:rsidR="009A7704" w:rsidRDefault="002349C3" w:rsidP="009A7704">
      <w:pPr>
        <w:spacing w:before="80" w:after="60" w:line="264" w:lineRule="auto"/>
        <w:ind w:firstLine="567"/>
        <w:rPr>
          <w:i/>
          <w:iCs/>
          <w:color w:val="000000"/>
          <w:sz w:val="26"/>
          <w:szCs w:val="26"/>
          <w:lang w:val="vi-VN"/>
        </w:rPr>
      </w:pPr>
      <w:r w:rsidRPr="001B4450">
        <w:rPr>
          <w:i/>
          <w:iCs/>
          <w:color w:val="000000"/>
          <w:sz w:val="26"/>
          <w:szCs w:val="26"/>
        </w:rPr>
        <w:t xml:space="preserve">0. Không khiếm khuyết   1. Khiếm khuyết nhẹ/Thỉnh thoảng </w:t>
      </w:r>
    </w:p>
    <w:p w14:paraId="605D6BB1" w14:textId="77777777" w:rsidR="002349C3" w:rsidRPr="001B4450" w:rsidRDefault="002349C3" w:rsidP="009A7704">
      <w:pPr>
        <w:spacing w:before="80" w:after="60" w:line="264"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574"/>
        <w:gridCol w:w="4655"/>
      </w:tblGrid>
      <w:tr w:rsidR="002349C3" w:rsidRPr="009A7704" w14:paraId="523CBEA4" w14:textId="77777777">
        <w:tc>
          <w:tcPr>
            <w:tcW w:w="4574" w:type="dxa"/>
            <w:tcBorders>
              <w:top w:val="dotted" w:sz="4" w:space="0" w:color="auto"/>
              <w:left w:val="dotted" w:sz="4" w:space="0" w:color="auto"/>
              <w:bottom w:val="dotted" w:sz="4" w:space="0" w:color="auto"/>
              <w:right w:val="dotted" w:sz="4" w:space="0" w:color="auto"/>
            </w:tcBorders>
          </w:tcPr>
          <w:p w14:paraId="7AF94C8C" w14:textId="77777777" w:rsidR="002349C3" w:rsidRPr="009A7704" w:rsidRDefault="002349C3" w:rsidP="009A7704">
            <w:pPr>
              <w:spacing w:before="120" w:after="60"/>
              <w:rPr>
                <w:color w:val="000000"/>
              </w:rPr>
            </w:pPr>
            <w:r w:rsidRPr="009A7704">
              <w:rPr>
                <w:color w:val="000000"/>
              </w:rPr>
              <w:t>- Không thể hiện vui khi bố mẹ về</w:t>
            </w:r>
          </w:p>
        </w:tc>
        <w:tc>
          <w:tcPr>
            <w:tcW w:w="4655" w:type="dxa"/>
            <w:tcBorders>
              <w:top w:val="dotted" w:sz="4" w:space="0" w:color="auto"/>
              <w:left w:val="dotted" w:sz="4" w:space="0" w:color="auto"/>
              <w:bottom w:val="dotted" w:sz="4" w:space="0" w:color="auto"/>
              <w:right w:val="dotted" w:sz="4" w:space="0" w:color="auto"/>
            </w:tcBorders>
          </w:tcPr>
          <w:p w14:paraId="48FAA29A" w14:textId="77777777" w:rsidR="002349C3" w:rsidRPr="009A7704" w:rsidRDefault="002349C3" w:rsidP="009A7704">
            <w:pPr>
              <w:spacing w:before="120" w:after="60"/>
              <w:rPr>
                <w:color w:val="000000"/>
              </w:rPr>
            </w:pPr>
            <w:r w:rsidRPr="009A7704">
              <w:rPr>
                <w:color w:val="000000"/>
              </w:rPr>
              <w:t>- Không quay đầu lại khi được gọi tên</w:t>
            </w:r>
          </w:p>
        </w:tc>
      </w:tr>
      <w:tr w:rsidR="002349C3" w:rsidRPr="009A7704" w14:paraId="71BEF1DC" w14:textId="77777777">
        <w:tc>
          <w:tcPr>
            <w:tcW w:w="4574" w:type="dxa"/>
            <w:tcBorders>
              <w:top w:val="dotted" w:sz="4" w:space="0" w:color="auto"/>
              <w:left w:val="dotted" w:sz="4" w:space="0" w:color="auto"/>
              <w:bottom w:val="dotted" w:sz="4" w:space="0" w:color="auto"/>
              <w:right w:val="dotted" w:sz="4" w:space="0" w:color="auto"/>
            </w:tcBorders>
          </w:tcPr>
          <w:p w14:paraId="7F6A8B77" w14:textId="77777777" w:rsidR="002349C3" w:rsidRPr="009A7704" w:rsidRDefault="002349C3" w:rsidP="009A7704">
            <w:pPr>
              <w:spacing w:before="120" w:after="60"/>
              <w:rPr>
                <w:color w:val="000000"/>
              </w:rPr>
            </w:pPr>
            <w:r w:rsidRPr="009A7704">
              <w:rPr>
                <w:color w:val="000000"/>
              </w:rPr>
              <w:t xml:space="preserve">- Không âu yếm với bố mẹ </w:t>
            </w:r>
          </w:p>
        </w:tc>
        <w:tc>
          <w:tcPr>
            <w:tcW w:w="4655" w:type="dxa"/>
            <w:tcBorders>
              <w:top w:val="dotted" w:sz="4" w:space="0" w:color="auto"/>
              <w:left w:val="dotted" w:sz="4" w:space="0" w:color="auto"/>
              <w:bottom w:val="dotted" w:sz="4" w:space="0" w:color="auto"/>
              <w:right w:val="dotted" w:sz="4" w:space="0" w:color="auto"/>
            </w:tcBorders>
          </w:tcPr>
          <w:p w14:paraId="35755808" w14:textId="77777777" w:rsidR="002349C3" w:rsidRPr="009A7704" w:rsidRDefault="002349C3" w:rsidP="009A7704">
            <w:pPr>
              <w:spacing w:before="120" w:after="60"/>
              <w:rPr>
                <w:color w:val="000000"/>
              </w:rPr>
            </w:pPr>
            <w:r w:rsidRPr="009A7704">
              <w:rPr>
                <w:color w:val="000000"/>
              </w:rPr>
              <w:t>- Không thể hiện vui buồn</w:t>
            </w:r>
          </w:p>
        </w:tc>
      </w:tr>
      <w:tr w:rsidR="002349C3" w:rsidRPr="009A7704" w14:paraId="68F157F9" w14:textId="77777777">
        <w:tc>
          <w:tcPr>
            <w:tcW w:w="4574" w:type="dxa"/>
            <w:tcBorders>
              <w:top w:val="dotted" w:sz="4" w:space="0" w:color="auto"/>
              <w:left w:val="dotted" w:sz="4" w:space="0" w:color="auto"/>
              <w:bottom w:val="dotted" w:sz="4" w:space="0" w:color="auto"/>
              <w:right w:val="dotted" w:sz="4" w:space="0" w:color="auto"/>
            </w:tcBorders>
          </w:tcPr>
          <w:p w14:paraId="455185A6" w14:textId="77777777" w:rsidR="002349C3" w:rsidRPr="009A7704" w:rsidRDefault="002349C3" w:rsidP="009A7704">
            <w:pPr>
              <w:spacing w:before="120" w:after="60"/>
              <w:rPr>
                <w:color w:val="000000"/>
              </w:rPr>
            </w:pPr>
            <w:r w:rsidRPr="009A7704">
              <w:rPr>
                <w:color w:val="000000"/>
              </w:rPr>
              <w:t>- Không nhận biết sự có mặt của người khác</w:t>
            </w:r>
          </w:p>
        </w:tc>
        <w:tc>
          <w:tcPr>
            <w:tcW w:w="4655" w:type="dxa"/>
            <w:tcBorders>
              <w:top w:val="dotted" w:sz="4" w:space="0" w:color="auto"/>
              <w:left w:val="dotted" w:sz="4" w:space="0" w:color="auto"/>
              <w:bottom w:val="dotted" w:sz="4" w:space="0" w:color="auto"/>
              <w:right w:val="dotted" w:sz="4" w:space="0" w:color="auto"/>
            </w:tcBorders>
          </w:tcPr>
          <w:p w14:paraId="63810D8A" w14:textId="77777777" w:rsidR="002349C3" w:rsidRPr="009A7704" w:rsidRDefault="002349C3" w:rsidP="009A7704">
            <w:pPr>
              <w:spacing w:before="120" w:after="60"/>
              <w:rPr>
                <w:color w:val="000000"/>
              </w:rPr>
            </w:pPr>
            <w:r w:rsidRPr="009A7704">
              <w:rPr>
                <w:color w:val="000000"/>
              </w:rPr>
              <w:t>- Tình cảm bất thường khi không đồng ý:</w:t>
            </w:r>
          </w:p>
        </w:tc>
      </w:tr>
    </w:tbl>
    <w:p w14:paraId="0DC8DA6E" w14:textId="77777777" w:rsidR="003A54C9" w:rsidRDefault="003A54C9" w:rsidP="003A54C9">
      <w:pPr>
        <w:spacing w:before="80" w:after="60" w:line="264" w:lineRule="auto"/>
        <w:ind w:firstLine="567"/>
        <w:rPr>
          <w:b/>
          <w:bCs/>
          <w:color w:val="000000"/>
          <w:sz w:val="26"/>
          <w:szCs w:val="26"/>
        </w:rPr>
      </w:pPr>
    </w:p>
    <w:p w14:paraId="6D7061CF" w14:textId="77777777" w:rsidR="002349C3" w:rsidRPr="001B4450" w:rsidRDefault="002349C3" w:rsidP="003A54C9">
      <w:pPr>
        <w:spacing w:before="80" w:after="60" w:line="264" w:lineRule="auto"/>
        <w:ind w:firstLine="567"/>
        <w:rPr>
          <w:b/>
          <w:bCs/>
          <w:color w:val="000000"/>
          <w:sz w:val="26"/>
          <w:szCs w:val="26"/>
        </w:rPr>
      </w:pPr>
      <w:r w:rsidRPr="001B4450">
        <w:rPr>
          <w:b/>
          <w:bCs/>
          <w:color w:val="000000"/>
          <w:sz w:val="26"/>
          <w:szCs w:val="26"/>
        </w:rPr>
        <w:lastRenderedPageBreak/>
        <w:t>B. KHIẾM KHUYẾT CHẤT LƯỢNG GIAO TIẾP:</w:t>
      </w:r>
      <w:r w:rsidR="003A54C9">
        <w:rPr>
          <w:b/>
          <w:bCs/>
          <w:color w:val="000000"/>
          <w:sz w:val="26"/>
          <w:szCs w:val="26"/>
          <w:lang w:val="vi-VN"/>
        </w:rPr>
        <w:t xml:space="preserve"> </w:t>
      </w:r>
      <w:r w:rsidRPr="001B4450">
        <w:rPr>
          <w:color w:val="000000"/>
          <w:sz w:val="26"/>
          <w:szCs w:val="26"/>
        </w:rPr>
        <w:t>có ít nhất 1 dấu hiệu</w:t>
      </w:r>
    </w:p>
    <w:p w14:paraId="0B6536B7" w14:textId="77777777" w:rsidR="002349C3" w:rsidRPr="001B4450" w:rsidRDefault="002349C3" w:rsidP="009A7704">
      <w:pPr>
        <w:spacing w:before="80" w:after="60" w:line="264" w:lineRule="auto"/>
        <w:ind w:firstLine="567"/>
        <w:rPr>
          <w:i/>
          <w:iCs/>
          <w:color w:val="000000"/>
          <w:sz w:val="26"/>
          <w:szCs w:val="26"/>
        </w:rPr>
      </w:pPr>
      <w:r w:rsidRPr="001B4450">
        <w:rPr>
          <w:i/>
          <w:iCs/>
          <w:color w:val="000000"/>
          <w:sz w:val="26"/>
          <w:szCs w:val="26"/>
        </w:rPr>
        <w:t>87. Chậm/ không phát triển kỹ năng nói so với tuổi:</w:t>
      </w:r>
    </w:p>
    <w:p w14:paraId="44F0CF57" w14:textId="77777777" w:rsidR="002349C3" w:rsidRPr="001B4450" w:rsidRDefault="002349C3" w:rsidP="009A7704">
      <w:pPr>
        <w:spacing w:before="80" w:after="60" w:line="264" w:lineRule="auto"/>
        <w:ind w:firstLine="567"/>
        <w:rPr>
          <w:color w:val="000000"/>
          <w:sz w:val="26"/>
          <w:szCs w:val="26"/>
        </w:rPr>
      </w:pPr>
      <w:r w:rsidRPr="001B4450">
        <w:rPr>
          <w:color w:val="000000"/>
          <w:sz w:val="26"/>
          <w:szCs w:val="26"/>
        </w:rPr>
        <w:t>0. Không có khiếm khuyết: Trẻ tự nói như trẻ bình thường cùng tuổi</w:t>
      </w:r>
    </w:p>
    <w:p w14:paraId="654F13AC" w14:textId="77777777" w:rsidR="002349C3" w:rsidRPr="001B4450" w:rsidRDefault="002349C3" w:rsidP="009A7704">
      <w:pPr>
        <w:spacing w:before="80" w:after="60" w:line="264" w:lineRule="auto"/>
        <w:ind w:firstLine="567"/>
        <w:rPr>
          <w:color w:val="000000"/>
          <w:sz w:val="26"/>
          <w:szCs w:val="26"/>
        </w:rPr>
      </w:pPr>
      <w:r w:rsidRPr="001B4450">
        <w:rPr>
          <w:color w:val="000000"/>
          <w:sz w:val="26"/>
          <w:szCs w:val="26"/>
        </w:rPr>
        <w:t>1. Khiếm khuyết nhẹ: Trẻ nói ít hơn, nói không rõ ràng dễ hiểu như  trẻ bình thường cùng tuổi</w:t>
      </w:r>
    </w:p>
    <w:p w14:paraId="25B289DF" w14:textId="77777777" w:rsidR="002349C3" w:rsidRPr="001B4450" w:rsidRDefault="002349C3" w:rsidP="009A7704">
      <w:pPr>
        <w:spacing w:before="80" w:after="60" w:line="264" w:lineRule="auto"/>
        <w:ind w:firstLine="567"/>
        <w:rPr>
          <w:color w:val="000000"/>
          <w:sz w:val="26"/>
          <w:szCs w:val="26"/>
        </w:rPr>
      </w:pPr>
      <w:r w:rsidRPr="001B4450">
        <w:rPr>
          <w:color w:val="000000"/>
          <w:sz w:val="26"/>
          <w:szCs w:val="26"/>
        </w:rPr>
        <w:t>2. Khiếm khuyết nặng: Trẻ không nói như trẻ bình thường cùng tuổi</w:t>
      </w:r>
    </w:p>
    <w:p w14:paraId="4D60086D" w14:textId="77777777" w:rsidR="002349C3" w:rsidRPr="001B4450" w:rsidRDefault="002349C3" w:rsidP="009A7704">
      <w:pPr>
        <w:spacing w:before="80" w:after="60" w:line="264" w:lineRule="auto"/>
        <w:ind w:firstLine="567"/>
        <w:rPr>
          <w:i/>
          <w:iCs/>
          <w:color w:val="000000"/>
          <w:sz w:val="26"/>
          <w:szCs w:val="26"/>
        </w:rPr>
      </w:pPr>
      <w:r w:rsidRPr="001B4450">
        <w:rPr>
          <w:i/>
          <w:iCs/>
          <w:color w:val="000000"/>
          <w:sz w:val="26"/>
          <w:szCs w:val="26"/>
        </w:rPr>
        <w:t xml:space="preserve">88. Nếu trẻ nói được thì có khiếm khuyết về khởi xướng và duy trì hội thoại. </w:t>
      </w:r>
    </w:p>
    <w:p w14:paraId="78302452" w14:textId="77777777" w:rsidR="009A7704" w:rsidRDefault="002349C3" w:rsidP="009A7704">
      <w:pPr>
        <w:spacing w:before="80" w:after="60" w:line="264" w:lineRule="auto"/>
        <w:ind w:firstLine="567"/>
        <w:rPr>
          <w:i/>
          <w:iCs/>
          <w:color w:val="000000"/>
          <w:sz w:val="26"/>
          <w:szCs w:val="26"/>
          <w:lang w:val="vi-VN"/>
        </w:rPr>
      </w:pPr>
      <w:r w:rsidRPr="001B4450">
        <w:rPr>
          <w:i/>
          <w:iCs/>
          <w:color w:val="000000"/>
          <w:sz w:val="26"/>
          <w:szCs w:val="26"/>
        </w:rPr>
        <w:t>0. Không khiếm khuyết</w:t>
      </w:r>
      <w:r w:rsidR="009A7704">
        <w:rPr>
          <w:i/>
          <w:iCs/>
          <w:color w:val="000000"/>
          <w:sz w:val="26"/>
          <w:szCs w:val="26"/>
          <w:lang w:val="vi-VN"/>
        </w:rPr>
        <w:t xml:space="preserve">  </w:t>
      </w:r>
      <w:r w:rsidRPr="001B4450">
        <w:rPr>
          <w:i/>
          <w:iCs/>
          <w:color w:val="000000"/>
          <w:sz w:val="26"/>
          <w:szCs w:val="26"/>
        </w:rPr>
        <w:t xml:space="preserve"> 1. Khiếm khuyết nhẹ/Thỉnh thoảng </w:t>
      </w:r>
    </w:p>
    <w:p w14:paraId="69EE5F1D" w14:textId="77777777" w:rsidR="002349C3" w:rsidRPr="001B4450" w:rsidRDefault="002349C3" w:rsidP="009A7704">
      <w:pPr>
        <w:spacing w:before="80" w:after="60" w:line="264"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571"/>
        <w:gridCol w:w="4658"/>
      </w:tblGrid>
      <w:tr w:rsidR="002349C3" w:rsidRPr="009A7704" w14:paraId="0FA30889" w14:textId="77777777">
        <w:tc>
          <w:tcPr>
            <w:tcW w:w="4571" w:type="dxa"/>
            <w:tcBorders>
              <w:top w:val="dotted" w:sz="4" w:space="0" w:color="auto"/>
              <w:left w:val="dotted" w:sz="4" w:space="0" w:color="auto"/>
              <w:bottom w:val="dotted" w:sz="4" w:space="0" w:color="auto"/>
              <w:right w:val="dotted" w:sz="4" w:space="0" w:color="auto"/>
            </w:tcBorders>
          </w:tcPr>
          <w:p w14:paraId="78C3C927" w14:textId="77777777" w:rsidR="002349C3" w:rsidRPr="009A7704" w:rsidRDefault="002349C3" w:rsidP="009A7704">
            <w:pPr>
              <w:spacing w:before="60" w:after="60"/>
              <w:rPr>
                <w:color w:val="000000"/>
                <w:spacing w:val="-4"/>
              </w:rPr>
            </w:pPr>
            <w:r w:rsidRPr="009A7704">
              <w:rPr>
                <w:color w:val="000000"/>
                <w:spacing w:val="-4"/>
              </w:rPr>
              <w:t>- Không tự gọi đối tượng giao tiếp</w:t>
            </w:r>
          </w:p>
        </w:tc>
        <w:tc>
          <w:tcPr>
            <w:tcW w:w="4658" w:type="dxa"/>
            <w:tcBorders>
              <w:top w:val="dotted" w:sz="4" w:space="0" w:color="auto"/>
              <w:left w:val="dotted" w:sz="4" w:space="0" w:color="auto"/>
              <w:bottom w:val="dotted" w:sz="4" w:space="0" w:color="auto"/>
              <w:right w:val="dotted" w:sz="4" w:space="0" w:color="auto"/>
            </w:tcBorders>
          </w:tcPr>
          <w:p w14:paraId="0A08D369" w14:textId="77777777" w:rsidR="002349C3" w:rsidRPr="009A7704" w:rsidRDefault="002349C3" w:rsidP="009A7704">
            <w:pPr>
              <w:spacing w:before="60" w:after="60"/>
              <w:rPr>
                <w:color w:val="000000"/>
              </w:rPr>
            </w:pPr>
            <w:r w:rsidRPr="009A7704">
              <w:rPr>
                <w:color w:val="000000"/>
              </w:rPr>
              <w:t>- Không duy trì hội thoại bằng lời</w:t>
            </w:r>
          </w:p>
        </w:tc>
      </w:tr>
      <w:tr w:rsidR="002349C3" w:rsidRPr="009A7704" w14:paraId="3B0AFEA9" w14:textId="77777777">
        <w:tc>
          <w:tcPr>
            <w:tcW w:w="4571" w:type="dxa"/>
            <w:tcBorders>
              <w:top w:val="dotted" w:sz="4" w:space="0" w:color="auto"/>
              <w:left w:val="dotted" w:sz="4" w:space="0" w:color="auto"/>
              <w:bottom w:val="dotted" w:sz="4" w:space="0" w:color="auto"/>
              <w:right w:val="dotted" w:sz="4" w:space="0" w:color="auto"/>
            </w:tcBorders>
          </w:tcPr>
          <w:p w14:paraId="7C8B3BBE" w14:textId="77777777" w:rsidR="002349C3" w:rsidRPr="009A7704" w:rsidRDefault="002349C3" w:rsidP="009A7704">
            <w:pPr>
              <w:spacing w:before="60" w:after="60"/>
              <w:rPr>
                <w:color w:val="000000"/>
              </w:rPr>
            </w:pPr>
            <w:r w:rsidRPr="009A7704">
              <w:rPr>
                <w:color w:val="000000"/>
              </w:rPr>
              <w:t xml:space="preserve">- Không tự thể hiện nội dung giao tiếp </w:t>
            </w:r>
          </w:p>
        </w:tc>
        <w:tc>
          <w:tcPr>
            <w:tcW w:w="4658" w:type="dxa"/>
            <w:tcBorders>
              <w:top w:val="dotted" w:sz="4" w:space="0" w:color="auto"/>
              <w:left w:val="dotted" w:sz="4" w:space="0" w:color="auto"/>
              <w:bottom w:val="dotted" w:sz="4" w:space="0" w:color="auto"/>
              <w:right w:val="dotted" w:sz="4" w:space="0" w:color="auto"/>
            </w:tcBorders>
          </w:tcPr>
          <w:p w14:paraId="047FEF46" w14:textId="77777777" w:rsidR="002349C3" w:rsidRPr="009A7704" w:rsidRDefault="002349C3" w:rsidP="009A7704">
            <w:pPr>
              <w:spacing w:before="60" w:after="60"/>
              <w:rPr>
                <w:color w:val="000000"/>
              </w:rPr>
            </w:pPr>
            <w:r w:rsidRPr="009A7704">
              <w:rPr>
                <w:color w:val="000000"/>
              </w:rPr>
              <w:t>- Không biết nhận xét/bình luận</w:t>
            </w:r>
          </w:p>
        </w:tc>
      </w:tr>
      <w:tr w:rsidR="002349C3" w:rsidRPr="009A7704" w14:paraId="49CBA0F0" w14:textId="77777777">
        <w:tc>
          <w:tcPr>
            <w:tcW w:w="4571" w:type="dxa"/>
            <w:tcBorders>
              <w:top w:val="dotted" w:sz="4" w:space="0" w:color="auto"/>
              <w:left w:val="dotted" w:sz="4" w:space="0" w:color="auto"/>
              <w:bottom w:val="dotted" w:sz="4" w:space="0" w:color="auto"/>
              <w:right w:val="dotted" w:sz="4" w:space="0" w:color="auto"/>
            </w:tcBorders>
          </w:tcPr>
          <w:p w14:paraId="2FD87602" w14:textId="77777777" w:rsidR="002349C3" w:rsidRPr="009A7704" w:rsidRDefault="002349C3" w:rsidP="009A7704">
            <w:pPr>
              <w:spacing w:before="60" w:after="60"/>
              <w:rPr>
                <w:color w:val="000000"/>
              </w:rPr>
            </w:pPr>
          </w:p>
        </w:tc>
        <w:tc>
          <w:tcPr>
            <w:tcW w:w="4658" w:type="dxa"/>
            <w:tcBorders>
              <w:top w:val="dotted" w:sz="4" w:space="0" w:color="auto"/>
              <w:left w:val="dotted" w:sz="4" w:space="0" w:color="auto"/>
              <w:bottom w:val="dotted" w:sz="4" w:space="0" w:color="auto"/>
              <w:right w:val="dotted" w:sz="4" w:space="0" w:color="auto"/>
            </w:tcBorders>
          </w:tcPr>
          <w:p w14:paraId="1E33F1B0" w14:textId="77777777" w:rsidR="002349C3" w:rsidRPr="009A7704" w:rsidRDefault="002349C3" w:rsidP="009A7704">
            <w:pPr>
              <w:spacing w:before="60" w:after="60"/>
              <w:rPr>
                <w:color w:val="000000"/>
              </w:rPr>
            </w:pPr>
            <w:r w:rsidRPr="009A7704">
              <w:rPr>
                <w:color w:val="000000"/>
              </w:rPr>
              <w:t>- Không biết đặt câu hỏi</w:t>
            </w:r>
          </w:p>
        </w:tc>
      </w:tr>
    </w:tbl>
    <w:p w14:paraId="23E9F347"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89. Sử dụng ngôn ngữ trùng lặp, dập khuôn hoặc ngôn ngữ lập dị </w:t>
      </w:r>
    </w:p>
    <w:p w14:paraId="6126A755" w14:textId="77777777" w:rsidR="009A7704"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  1. Khiếm khuyết nhẹ/Thỉnh thoảng</w:t>
      </w:r>
    </w:p>
    <w:p w14:paraId="22EE5F18"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893"/>
        <w:gridCol w:w="4679"/>
      </w:tblGrid>
      <w:tr w:rsidR="002349C3" w:rsidRPr="009A7704" w14:paraId="7FAF13AD" w14:textId="77777777">
        <w:tc>
          <w:tcPr>
            <w:tcW w:w="2556" w:type="pct"/>
            <w:tcBorders>
              <w:top w:val="dotted" w:sz="4" w:space="0" w:color="auto"/>
              <w:left w:val="dotted" w:sz="4" w:space="0" w:color="auto"/>
              <w:bottom w:val="dotted" w:sz="4" w:space="0" w:color="auto"/>
              <w:right w:val="dotted" w:sz="4" w:space="0" w:color="auto"/>
            </w:tcBorders>
          </w:tcPr>
          <w:p w14:paraId="2DC2CED2" w14:textId="77777777" w:rsidR="002349C3" w:rsidRPr="009A7704" w:rsidRDefault="002349C3" w:rsidP="009A7704">
            <w:pPr>
              <w:spacing w:before="120" w:after="60"/>
              <w:rPr>
                <w:color w:val="000000"/>
              </w:rPr>
            </w:pPr>
            <w:r w:rsidRPr="009A7704">
              <w:rPr>
                <w:color w:val="000000"/>
              </w:rPr>
              <w:t xml:space="preserve">- Phát ra một chuỗi âm thanh khác thường </w:t>
            </w:r>
          </w:p>
        </w:tc>
        <w:tc>
          <w:tcPr>
            <w:tcW w:w="2444" w:type="pct"/>
            <w:tcBorders>
              <w:top w:val="dotted" w:sz="4" w:space="0" w:color="auto"/>
              <w:left w:val="dotted" w:sz="4" w:space="0" w:color="auto"/>
              <w:bottom w:val="dotted" w:sz="4" w:space="0" w:color="auto"/>
              <w:right w:val="dotted" w:sz="4" w:space="0" w:color="auto"/>
            </w:tcBorders>
          </w:tcPr>
          <w:p w14:paraId="2585237C" w14:textId="77777777" w:rsidR="002349C3" w:rsidRPr="009A7704" w:rsidRDefault="002349C3" w:rsidP="009A7704">
            <w:pPr>
              <w:spacing w:before="120" w:after="60"/>
              <w:rPr>
                <w:color w:val="000000"/>
              </w:rPr>
            </w:pPr>
            <w:r w:rsidRPr="009A7704">
              <w:rPr>
                <w:color w:val="000000"/>
              </w:rPr>
              <w:t>- Nhại lại lời nói của người khác nghe thấy trong quá khứ</w:t>
            </w:r>
          </w:p>
        </w:tc>
      </w:tr>
      <w:tr w:rsidR="002349C3" w:rsidRPr="009A7704" w14:paraId="66DE0FB4" w14:textId="77777777">
        <w:tc>
          <w:tcPr>
            <w:tcW w:w="2556" w:type="pct"/>
            <w:tcBorders>
              <w:top w:val="dotted" w:sz="4" w:space="0" w:color="auto"/>
              <w:left w:val="dotted" w:sz="4" w:space="0" w:color="auto"/>
              <w:bottom w:val="dotted" w:sz="4" w:space="0" w:color="auto"/>
              <w:right w:val="dotted" w:sz="4" w:space="0" w:color="auto"/>
            </w:tcBorders>
          </w:tcPr>
          <w:p w14:paraId="7A92C68F" w14:textId="77777777" w:rsidR="002349C3" w:rsidRPr="009A7704" w:rsidRDefault="002349C3" w:rsidP="009A7704">
            <w:pPr>
              <w:spacing w:before="120" w:after="60"/>
              <w:rPr>
                <w:color w:val="000000"/>
              </w:rPr>
            </w:pPr>
            <w:r w:rsidRPr="009A7704">
              <w:rPr>
                <w:color w:val="000000"/>
              </w:rPr>
              <w:t>- Phát ra một số từ lặp lại</w:t>
            </w:r>
          </w:p>
        </w:tc>
        <w:tc>
          <w:tcPr>
            <w:tcW w:w="2444" w:type="pct"/>
            <w:tcBorders>
              <w:top w:val="dotted" w:sz="4" w:space="0" w:color="auto"/>
              <w:left w:val="dotted" w:sz="4" w:space="0" w:color="auto"/>
              <w:bottom w:val="dotted" w:sz="4" w:space="0" w:color="auto"/>
              <w:right w:val="dotted" w:sz="4" w:space="0" w:color="auto"/>
            </w:tcBorders>
          </w:tcPr>
          <w:p w14:paraId="6BD85FBF" w14:textId="77777777" w:rsidR="002349C3" w:rsidRPr="009A7704" w:rsidRDefault="002349C3" w:rsidP="009A7704">
            <w:pPr>
              <w:spacing w:before="120" w:after="60"/>
              <w:rPr>
                <w:color w:val="000000"/>
              </w:rPr>
            </w:pPr>
            <w:r w:rsidRPr="009A7704">
              <w:rPr>
                <w:color w:val="000000"/>
              </w:rPr>
              <w:t>-Nhại lại lời nói của người khác khi vừa nghe thấy</w:t>
            </w:r>
          </w:p>
        </w:tc>
      </w:tr>
      <w:tr w:rsidR="002349C3" w:rsidRPr="009A7704" w14:paraId="2926577F" w14:textId="77777777">
        <w:tc>
          <w:tcPr>
            <w:tcW w:w="2556" w:type="pct"/>
            <w:tcBorders>
              <w:top w:val="dotted" w:sz="4" w:space="0" w:color="auto"/>
              <w:left w:val="dotted" w:sz="4" w:space="0" w:color="auto"/>
              <w:bottom w:val="dotted" w:sz="4" w:space="0" w:color="auto"/>
              <w:right w:val="dotted" w:sz="4" w:space="0" w:color="auto"/>
            </w:tcBorders>
          </w:tcPr>
          <w:p w14:paraId="700D6D31" w14:textId="77777777" w:rsidR="002349C3" w:rsidRPr="009A7704" w:rsidRDefault="002349C3" w:rsidP="009A7704">
            <w:pPr>
              <w:spacing w:before="120" w:after="60"/>
              <w:rPr>
                <w:color w:val="000000"/>
              </w:rPr>
            </w:pPr>
            <w:r w:rsidRPr="009A7704">
              <w:rPr>
                <w:color w:val="000000"/>
              </w:rPr>
              <w:t>- Nói một câu cho mọi tình huống</w:t>
            </w:r>
          </w:p>
        </w:tc>
        <w:tc>
          <w:tcPr>
            <w:tcW w:w="2444" w:type="pct"/>
            <w:tcBorders>
              <w:top w:val="dotted" w:sz="4" w:space="0" w:color="auto"/>
              <w:left w:val="dotted" w:sz="4" w:space="0" w:color="auto"/>
              <w:bottom w:val="dotted" w:sz="4" w:space="0" w:color="auto"/>
              <w:right w:val="dotted" w:sz="4" w:space="0" w:color="auto"/>
            </w:tcBorders>
          </w:tcPr>
          <w:p w14:paraId="4E22D3DB" w14:textId="77777777" w:rsidR="002349C3" w:rsidRPr="009A7704" w:rsidRDefault="002349C3" w:rsidP="009A7704">
            <w:pPr>
              <w:spacing w:before="120" w:after="60"/>
              <w:rPr>
                <w:color w:val="000000"/>
              </w:rPr>
            </w:pPr>
          </w:p>
        </w:tc>
      </w:tr>
    </w:tbl>
    <w:p w14:paraId="3EF75BEF"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90. Thiếu kỹ năng chơi đa dạng, giả vờ , bắt chước mang tính xã hội phù hợp với tuổi</w:t>
      </w:r>
    </w:p>
    <w:p w14:paraId="328EAD87" w14:textId="77777777" w:rsidR="009A7704"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   1. Khiếm khuyết nhẹ/Thỉnh thoảng</w:t>
      </w:r>
    </w:p>
    <w:p w14:paraId="26A3D562"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729"/>
        <w:gridCol w:w="4843"/>
      </w:tblGrid>
      <w:tr w:rsidR="002349C3" w:rsidRPr="009A7704" w14:paraId="1C04FEDD" w14:textId="77777777">
        <w:tc>
          <w:tcPr>
            <w:tcW w:w="2470" w:type="pct"/>
            <w:tcBorders>
              <w:top w:val="dotted" w:sz="4" w:space="0" w:color="auto"/>
              <w:left w:val="dotted" w:sz="4" w:space="0" w:color="auto"/>
              <w:bottom w:val="dotted" w:sz="4" w:space="0" w:color="auto"/>
              <w:right w:val="dotted" w:sz="4" w:space="0" w:color="auto"/>
            </w:tcBorders>
          </w:tcPr>
          <w:p w14:paraId="763DD30F" w14:textId="77777777" w:rsidR="002349C3" w:rsidRPr="009A7704" w:rsidRDefault="002349C3" w:rsidP="009A7704">
            <w:pPr>
              <w:spacing w:before="120" w:after="60"/>
              <w:rPr>
                <w:color w:val="000000"/>
              </w:rPr>
            </w:pPr>
            <w:r w:rsidRPr="009A7704">
              <w:rPr>
                <w:color w:val="000000"/>
              </w:rPr>
              <w:t xml:space="preserve">- Không biết chơi với đồ chơi </w:t>
            </w:r>
          </w:p>
        </w:tc>
        <w:tc>
          <w:tcPr>
            <w:tcW w:w="2530" w:type="pct"/>
            <w:tcBorders>
              <w:top w:val="dotted" w:sz="4" w:space="0" w:color="auto"/>
              <w:left w:val="dotted" w:sz="4" w:space="0" w:color="auto"/>
              <w:bottom w:val="dotted" w:sz="4" w:space="0" w:color="auto"/>
              <w:right w:val="dotted" w:sz="4" w:space="0" w:color="auto"/>
            </w:tcBorders>
          </w:tcPr>
          <w:p w14:paraId="3CD6EB13" w14:textId="77777777" w:rsidR="002349C3" w:rsidRPr="009A7704" w:rsidRDefault="002349C3" w:rsidP="009A7704">
            <w:pPr>
              <w:spacing w:before="120" w:after="60"/>
              <w:rPr>
                <w:color w:val="000000"/>
              </w:rPr>
            </w:pPr>
            <w:r w:rsidRPr="009A7704">
              <w:rPr>
                <w:color w:val="000000"/>
              </w:rPr>
              <w:t>-Không biết chơi giả vờ</w:t>
            </w:r>
          </w:p>
        </w:tc>
      </w:tr>
      <w:tr w:rsidR="002349C3" w:rsidRPr="009A7704" w14:paraId="209E1137" w14:textId="77777777">
        <w:tc>
          <w:tcPr>
            <w:tcW w:w="2470" w:type="pct"/>
            <w:tcBorders>
              <w:top w:val="dotted" w:sz="4" w:space="0" w:color="auto"/>
              <w:left w:val="dotted" w:sz="4" w:space="0" w:color="auto"/>
              <w:bottom w:val="dotted" w:sz="4" w:space="0" w:color="auto"/>
              <w:right w:val="dotted" w:sz="4" w:space="0" w:color="auto"/>
            </w:tcBorders>
          </w:tcPr>
          <w:p w14:paraId="06B2184A" w14:textId="77777777" w:rsidR="002349C3" w:rsidRPr="009A7704" w:rsidRDefault="002349C3" w:rsidP="009A7704">
            <w:pPr>
              <w:spacing w:before="120" w:after="60"/>
              <w:rPr>
                <w:color w:val="000000"/>
              </w:rPr>
            </w:pPr>
            <w:r w:rsidRPr="009A7704">
              <w:rPr>
                <w:color w:val="000000"/>
              </w:rPr>
              <w:t>- Chơi với đồ chơi bất thường (mút, ngửi, liếm, nhìn)</w:t>
            </w:r>
          </w:p>
        </w:tc>
        <w:tc>
          <w:tcPr>
            <w:tcW w:w="2530" w:type="pct"/>
            <w:tcBorders>
              <w:top w:val="dotted" w:sz="4" w:space="0" w:color="auto"/>
              <w:left w:val="dotted" w:sz="4" w:space="0" w:color="auto"/>
              <w:bottom w:val="dotted" w:sz="4" w:space="0" w:color="auto"/>
              <w:right w:val="dotted" w:sz="4" w:space="0" w:color="auto"/>
            </w:tcBorders>
          </w:tcPr>
          <w:p w14:paraId="795A849A" w14:textId="77777777" w:rsidR="002349C3" w:rsidRPr="009A7704" w:rsidRDefault="002349C3" w:rsidP="009A7704">
            <w:pPr>
              <w:spacing w:before="120" w:after="60"/>
              <w:rPr>
                <w:color w:val="000000"/>
              </w:rPr>
            </w:pPr>
            <w:r w:rsidRPr="009A7704">
              <w:rPr>
                <w:color w:val="000000"/>
              </w:rPr>
              <w:t>-Không biết bắt chước hành động</w:t>
            </w:r>
          </w:p>
        </w:tc>
      </w:tr>
      <w:tr w:rsidR="002349C3" w:rsidRPr="009A7704" w14:paraId="7E04FD06" w14:textId="77777777">
        <w:tc>
          <w:tcPr>
            <w:tcW w:w="2470" w:type="pct"/>
            <w:tcBorders>
              <w:top w:val="dotted" w:sz="4" w:space="0" w:color="auto"/>
              <w:left w:val="dotted" w:sz="4" w:space="0" w:color="auto"/>
              <w:bottom w:val="dotted" w:sz="4" w:space="0" w:color="auto"/>
              <w:right w:val="dotted" w:sz="4" w:space="0" w:color="auto"/>
            </w:tcBorders>
          </w:tcPr>
          <w:p w14:paraId="6B073BD3" w14:textId="77777777" w:rsidR="002349C3" w:rsidRPr="009A7704" w:rsidRDefault="002349C3" w:rsidP="009A7704">
            <w:pPr>
              <w:spacing w:before="120" w:after="60"/>
              <w:rPr>
                <w:color w:val="000000"/>
              </w:rPr>
            </w:pPr>
            <w:r w:rsidRPr="009A7704">
              <w:rPr>
                <w:color w:val="000000"/>
              </w:rPr>
              <w:t>- Ném, gặm, đập đồ chơi</w:t>
            </w:r>
          </w:p>
        </w:tc>
        <w:tc>
          <w:tcPr>
            <w:tcW w:w="2530" w:type="pct"/>
            <w:tcBorders>
              <w:top w:val="dotted" w:sz="4" w:space="0" w:color="auto"/>
              <w:left w:val="dotted" w:sz="4" w:space="0" w:color="auto"/>
              <w:bottom w:val="dotted" w:sz="4" w:space="0" w:color="auto"/>
              <w:right w:val="dotted" w:sz="4" w:space="0" w:color="auto"/>
            </w:tcBorders>
          </w:tcPr>
          <w:p w14:paraId="0F8F0D7C" w14:textId="77777777" w:rsidR="002349C3" w:rsidRPr="009A7704" w:rsidRDefault="002349C3" w:rsidP="009A7704">
            <w:pPr>
              <w:spacing w:before="120" w:after="60"/>
              <w:rPr>
                <w:color w:val="000000"/>
              </w:rPr>
            </w:pPr>
            <w:r w:rsidRPr="009A7704">
              <w:rPr>
                <w:color w:val="000000"/>
              </w:rPr>
              <w:t>-Không biết bắt chước âm thanh</w:t>
            </w:r>
          </w:p>
        </w:tc>
      </w:tr>
    </w:tbl>
    <w:p w14:paraId="206BCB1D" w14:textId="77777777" w:rsidR="002349C3" w:rsidRPr="009A7704" w:rsidRDefault="002349C3" w:rsidP="009A7704">
      <w:pPr>
        <w:spacing w:before="120" w:after="60" w:line="276" w:lineRule="auto"/>
        <w:ind w:firstLine="567"/>
        <w:jc w:val="both"/>
        <w:rPr>
          <w:b/>
          <w:bCs/>
          <w:color w:val="000000"/>
          <w:spacing w:val="-2"/>
          <w:sz w:val="26"/>
          <w:szCs w:val="26"/>
        </w:rPr>
      </w:pPr>
      <w:r w:rsidRPr="009A7704">
        <w:rPr>
          <w:b/>
          <w:bCs/>
          <w:color w:val="000000"/>
          <w:spacing w:val="-2"/>
          <w:sz w:val="26"/>
          <w:szCs w:val="26"/>
        </w:rPr>
        <w:t>C. MẪU HÀNH VI BẤT THƯỜNG:</w:t>
      </w:r>
      <w:r w:rsidRPr="009A7704">
        <w:rPr>
          <w:color w:val="000000"/>
          <w:spacing w:val="-2"/>
          <w:sz w:val="26"/>
          <w:szCs w:val="26"/>
        </w:rPr>
        <w:t xml:space="preserve"> có ít nhất  1 dấu hiệu</w:t>
      </w:r>
    </w:p>
    <w:p w14:paraId="625BDBCB" w14:textId="77777777" w:rsidR="002349C3" w:rsidRPr="001B4450" w:rsidRDefault="002349C3" w:rsidP="009A7704">
      <w:pPr>
        <w:spacing w:before="120" w:after="60" w:line="276" w:lineRule="auto"/>
        <w:ind w:firstLine="567"/>
        <w:jc w:val="both"/>
        <w:rPr>
          <w:i/>
          <w:iCs/>
          <w:color w:val="000000"/>
          <w:sz w:val="26"/>
          <w:szCs w:val="26"/>
        </w:rPr>
      </w:pPr>
      <w:r w:rsidRPr="001B4450">
        <w:rPr>
          <w:i/>
          <w:iCs/>
          <w:color w:val="000000"/>
          <w:sz w:val="26"/>
          <w:szCs w:val="26"/>
        </w:rPr>
        <w:t>91. Bận tâm bao trùm, thích thú mang tính định hình bất thường về cường độ và độ tập trung</w:t>
      </w:r>
    </w:p>
    <w:p w14:paraId="790BE6CA" w14:textId="77777777" w:rsidR="009A7704" w:rsidRDefault="002349C3" w:rsidP="009A7704">
      <w:pPr>
        <w:spacing w:before="120" w:after="60" w:line="276" w:lineRule="auto"/>
        <w:ind w:firstLine="567"/>
        <w:jc w:val="both"/>
        <w:rPr>
          <w:i/>
          <w:iCs/>
          <w:color w:val="000000"/>
          <w:sz w:val="26"/>
          <w:szCs w:val="26"/>
          <w:lang w:val="vi-VN"/>
        </w:rPr>
      </w:pPr>
      <w:r w:rsidRPr="001B4450">
        <w:rPr>
          <w:i/>
          <w:iCs/>
          <w:color w:val="000000"/>
          <w:sz w:val="26"/>
          <w:szCs w:val="26"/>
        </w:rPr>
        <w:t>0. Không khiếm khuyết   1. Khiếm khuyết nhẹ/Thỉnh thoảng</w:t>
      </w:r>
    </w:p>
    <w:p w14:paraId="58A1D0BD" w14:textId="77777777" w:rsidR="002349C3" w:rsidRPr="001B4450" w:rsidRDefault="002349C3" w:rsidP="009A7704">
      <w:pPr>
        <w:spacing w:before="120" w:after="60" w:line="276" w:lineRule="auto"/>
        <w:ind w:firstLine="567"/>
        <w:jc w:val="both"/>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769"/>
        <w:gridCol w:w="4803"/>
      </w:tblGrid>
      <w:tr w:rsidR="002349C3" w:rsidRPr="009A7704" w14:paraId="5C380FB7" w14:textId="77777777">
        <w:tc>
          <w:tcPr>
            <w:tcW w:w="2491" w:type="pct"/>
            <w:tcBorders>
              <w:top w:val="dotted" w:sz="4" w:space="0" w:color="auto"/>
              <w:left w:val="dotted" w:sz="4" w:space="0" w:color="auto"/>
              <w:bottom w:val="dotted" w:sz="4" w:space="0" w:color="auto"/>
              <w:right w:val="dotted" w:sz="4" w:space="0" w:color="auto"/>
            </w:tcBorders>
          </w:tcPr>
          <w:p w14:paraId="52D1B827" w14:textId="77777777" w:rsidR="002349C3" w:rsidRPr="009A7704" w:rsidRDefault="002349C3" w:rsidP="009A7704">
            <w:pPr>
              <w:spacing w:before="120" w:after="60"/>
              <w:rPr>
                <w:color w:val="000000"/>
              </w:rPr>
            </w:pPr>
            <w:r w:rsidRPr="009A7704">
              <w:rPr>
                <w:color w:val="000000"/>
              </w:rPr>
              <w:t>-Thích đồ chơi/ đồ vật..................</w:t>
            </w:r>
          </w:p>
        </w:tc>
        <w:tc>
          <w:tcPr>
            <w:tcW w:w="2509" w:type="pct"/>
            <w:tcBorders>
              <w:top w:val="dotted" w:sz="4" w:space="0" w:color="auto"/>
              <w:left w:val="dotted" w:sz="4" w:space="0" w:color="auto"/>
              <w:bottom w:val="dotted" w:sz="4" w:space="0" w:color="auto"/>
              <w:right w:val="dotted" w:sz="4" w:space="0" w:color="auto"/>
            </w:tcBorders>
          </w:tcPr>
          <w:p w14:paraId="529293AC" w14:textId="77777777" w:rsidR="002349C3" w:rsidRPr="009A7704" w:rsidRDefault="002349C3" w:rsidP="009A7704">
            <w:pPr>
              <w:spacing w:before="120" w:after="60"/>
              <w:rPr>
                <w:color w:val="000000"/>
              </w:rPr>
            </w:pPr>
            <w:r w:rsidRPr="009A7704">
              <w:rPr>
                <w:color w:val="000000"/>
              </w:rPr>
              <w:t>- Thích sờ vào bề mặt...................</w:t>
            </w:r>
          </w:p>
        </w:tc>
      </w:tr>
      <w:tr w:rsidR="002349C3" w:rsidRPr="009A7704" w14:paraId="47CA4F01" w14:textId="77777777">
        <w:tc>
          <w:tcPr>
            <w:tcW w:w="2491" w:type="pct"/>
            <w:tcBorders>
              <w:top w:val="dotted" w:sz="4" w:space="0" w:color="auto"/>
              <w:left w:val="dotted" w:sz="4" w:space="0" w:color="auto"/>
              <w:bottom w:val="dotted" w:sz="4" w:space="0" w:color="auto"/>
              <w:right w:val="dotted" w:sz="4" w:space="0" w:color="auto"/>
            </w:tcBorders>
          </w:tcPr>
          <w:p w14:paraId="6DBFBE56" w14:textId="77777777" w:rsidR="002349C3" w:rsidRPr="009A7704" w:rsidRDefault="002349C3" w:rsidP="009A7704">
            <w:pPr>
              <w:spacing w:before="120" w:after="60"/>
              <w:rPr>
                <w:color w:val="000000"/>
              </w:rPr>
            </w:pPr>
            <w:r w:rsidRPr="009A7704">
              <w:rPr>
                <w:color w:val="000000"/>
              </w:rPr>
              <w:t>- Thích mùi vị..............</w:t>
            </w:r>
            <w:r w:rsidR="009A7704">
              <w:rPr>
                <w:color w:val="000000"/>
                <w:lang w:val="vi-VN"/>
              </w:rPr>
              <w:t>.</w:t>
            </w:r>
            <w:r w:rsidRPr="009A7704">
              <w:rPr>
                <w:color w:val="000000"/>
              </w:rPr>
              <w:t>...............</w:t>
            </w:r>
          </w:p>
        </w:tc>
        <w:tc>
          <w:tcPr>
            <w:tcW w:w="2509" w:type="pct"/>
            <w:tcBorders>
              <w:top w:val="dotted" w:sz="4" w:space="0" w:color="auto"/>
              <w:left w:val="dotted" w:sz="4" w:space="0" w:color="auto"/>
              <w:bottom w:val="dotted" w:sz="4" w:space="0" w:color="auto"/>
              <w:right w:val="dotted" w:sz="4" w:space="0" w:color="auto"/>
            </w:tcBorders>
          </w:tcPr>
          <w:p w14:paraId="6FF5E7CB" w14:textId="77777777" w:rsidR="002349C3" w:rsidRPr="009A7704" w:rsidRDefault="002349C3" w:rsidP="009A7704">
            <w:pPr>
              <w:spacing w:before="120" w:after="60"/>
              <w:rPr>
                <w:color w:val="000000"/>
                <w:lang w:val="fr-FR"/>
              </w:rPr>
            </w:pPr>
          </w:p>
        </w:tc>
      </w:tr>
    </w:tbl>
    <w:p w14:paraId="3745C7BC" w14:textId="77777777" w:rsidR="002349C3" w:rsidRPr="001B4450" w:rsidRDefault="002349C3" w:rsidP="00D97309">
      <w:pPr>
        <w:spacing w:before="120" w:after="60" w:line="276" w:lineRule="auto"/>
        <w:ind w:firstLine="567"/>
        <w:rPr>
          <w:i/>
          <w:iCs/>
          <w:color w:val="000000"/>
          <w:sz w:val="26"/>
          <w:szCs w:val="26"/>
        </w:rPr>
      </w:pPr>
      <w:r w:rsidRPr="001B4450">
        <w:rPr>
          <w:i/>
          <w:iCs/>
          <w:color w:val="000000"/>
          <w:sz w:val="26"/>
          <w:szCs w:val="26"/>
        </w:rPr>
        <w:lastRenderedPageBreak/>
        <w:t>92. Cuốn hút không khoan nhượng với các hoạt động, nghi thức</w:t>
      </w:r>
    </w:p>
    <w:p w14:paraId="0B0C4021" w14:textId="77777777" w:rsidR="009A7704" w:rsidRDefault="002349C3" w:rsidP="001B4450">
      <w:pPr>
        <w:spacing w:before="120" w:after="60" w:line="276" w:lineRule="auto"/>
        <w:ind w:firstLine="567"/>
        <w:rPr>
          <w:i/>
          <w:iCs/>
          <w:color w:val="000000"/>
          <w:sz w:val="26"/>
          <w:szCs w:val="26"/>
          <w:lang w:val="vi-VN"/>
        </w:rPr>
      </w:pPr>
      <w:r w:rsidRPr="001B4450">
        <w:rPr>
          <w:i/>
          <w:iCs/>
          <w:color w:val="000000"/>
          <w:sz w:val="26"/>
          <w:szCs w:val="26"/>
        </w:rPr>
        <w:t xml:space="preserve">0. Không khiếm khuyết   1. Khiếm khuyết nhẹ/Thỉnh thoảng </w:t>
      </w:r>
    </w:p>
    <w:p w14:paraId="7004FABE"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809"/>
        <w:gridCol w:w="4763"/>
      </w:tblGrid>
      <w:tr w:rsidR="002349C3" w:rsidRPr="00D97309" w14:paraId="374E6841" w14:textId="77777777">
        <w:tc>
          <w:tcPr>
            <w:tcW w:w="2512" w:type="pct"/>
            <w:tcBorders>
              <w:top w:val="dotted" w:sz="4" w:space="0" w:color="auto"/>
              <w:left w:val="dotted" w:sz="4" w:space="0" w:color="auto"/>
              <w:bottom w:val="dotted" w:sz="4" w:space="0" w:color="auto"/>
              <w:right w:val="dotted" w:sz="4" w:space="0" w:color="auto"/>
            </w:tcBorders>
          </w:tcPr>
          <w:p w14:paraId="0A14332D" w14:textId="77777777" w:rsidR="002349C3" w:rsidRPr="00D97309" w:rsidRDefault="002349C3" w:rsidP="00D97309">
            <w:pPr>
              <w:spacing w:before="120" w:after="60"/>
              <w:rPr>
                <w:color w:val="000000"/>
                <w:lang w:val="vi-VN"/>
              </w:rPr>
            </w:pPr>
            <w:r w:rsidRPr="009A7704">
              <w:rPr>
                <w:color w:val="000000"/>
              </w:rPr>
              <w:t xml:space="preserve">- Quá thích hoạt động với đồ chơi/ đồ </w:t>
            </w:r>
            <w:r w:rsidR="00D97309">
              <w:rPr>
                <w:color w:val="000000"/>
                <w:lang w:val="vi-VN"/>
              </w:rPr>
              <w:t>v</w:t>
            </w:r>
            <w:r w:rsidRPr="009A7704">
              <w:rPr>
                <w:color w:val="000000"/>
              </w:rPr>
              <w:t>ật...........</w:t>
            </w:r>
          </w:p>
        </w:tc>
        <w:tc>
          <w:tcPr>
            <w:tcW w:w="2488" w:type="pct"/>
            <w:tcBorders>
              <w:top w:val="dotted" w:sz="4" w:space="0" w:color="auto"/>
              <w:left w:val="dotted" w:sz="4" w:space="0" w:color="auto"/>
              <w:bottom w:val="dotted" w:sz="4" w:space="0" w:color="auto"/>
              <w:right w:val="dotted" w:sz="4" w:space="0" w:color="auto"/>
            </w:tcBorders>
          </w:tcPr>
          <w:p w14:paraId="43FC0B68" w14:textId="77777777" w:rsidR="002349C3" w:rsidRPr="00D97309" w:rsidRDefault="002349C3" w:rsidP="009A7704">
            <w:pPr>
              <w:spacing w:before="120" w:after="60"/>
              <w:rPr>
                <w:color w:val="000000"/>
                <w:lang w:val="vi-VN"/>
              </w:rPr>
            </w:pPr>
            <w:r w:rsidRPr="00D97309">
              <w:rPr>
                <w:color w:val="000000"/>
                <w:lang w:val="vi-VN"/>
              </w:rPr>
              <w:t xml:space="preserve">- </w:t>
            </w:r>
            <w:r w:rsidR="00D97309">
              <w:rPr>
                <w:color w:val="000000"/>
                <w:lang w:val="vi-VN"/>
              </w:rPr>
              <w:t xml:space="preserve"> </w:t>
            </w:r>
            <w:r w:rsidRPr="00D97309">
              <w:rPr>
                <w:color w:val="000000"/>
                <w:lang w:val="vi-VN"/>
              </w:rPr>
              <w:t>Quá thích quay bánh ô tô/xe đạp/đồ vật</w:t>
            </w:r>
          </w:p>
        </w:tc>
      </w:tr>
      <w:tr w:rsidR="002349C3" w:rsidRPr="009A7704" w14:paraId="39D7FB79" w14:textId="77777777">
        <w:tc>
          <w:tcPr>
            <w:tcW w:w="2512" w:type="pct"/>
            <w:tcBorders>
              <w:top w:val="dotted" w:sz="4" w:space="0" w:color="auto"/>
              <w:left w:val="dotted" w:sz="4" w:space="0" w:color="auto"/>
              <w:bottom w:val="dotted" w:sz="4" w:space="0" w:color="auto"/>
              <w:right w:val="dotted" w:sz="4" w:space="0" w:color="auto"/>
            </w:tcBorders>
          </w:tcPr>
          <w:p w14:paraId="5602466D" w14:textId="77777777" w:rsidR="002349C3" w:rsidRPr="00C9679D" w:rsidRDefault="002349C3" w:rsidP="00C9679D">
            <w:pPr>
              <w:spacing w:before="120" w:after="60"/>
              <w:rPr>
                <w:color w:val="000000"/>
                <w:lang w:val="vi-VN"/>
              </w:rPr>
            </w:pPr>
            <w:r w:rsidRPr="00C9679D">
              <w:rPr>
                <w:color w:val="000000"/>
                <w:lang w:val="vi-VN"/>
              </w:rPr>
              <w:t>- Quá thích ho</w:t>
            </w:r>
            <w:r w:rsidR="00C9679D" w:rsidRPr="00C9679D">
              <w:rPr>
                <w:color w:val="000000"/>
                <w:lang w:val="vi-VN"/>
              </w:rPr>
              <w:t xml:space="preserve">ạt động của đồ dùng trong nhà </w:t>
            </w:r>
          </w:p>
        </w:tc>
        <w:tc>
          <w:tcPr>
            <w:tcW w:w="2488" w:type="pct"/>
            <w:tcBorders>
              <w:top w:val="dotted" w:sz="4" w:space="0" w:color="auto"/>
              <w:left w:val="dotted" w:sz="4" w:space="0" w:color="auto"/>
              <w:bottom w:val="dotted" w:sz="4" w:space="0" w:color="auto"/>
              <w:right w:val="dotted" w:sz="4" w:space="0" w:color="auto"/>
            </w:tcBorders>
          </w:tcPr>
          <w:p w14:paraId="3054A202" w14:textId="77777777" w:rsidR="002349C3" w:rsidRPr="009A7704" w:rsidRDefault="002349C3" w:rsidP="009A7704">
            <w:pPr>
              <w:spacing w:before="120" w:after="60"/>
              <w:rPr>
                <w:color w:val="000000"/>
                <w:lang w:val="fr-FR"/>
              </w:rPr>
            </w:pPr>
            <w:r w:rsidRPr="009A7704">
              <w:rPr>
                <w:color w:val="000000"/>
                <w:lang w:val="fr-FR"/>
              </w:rPr>
              <w:t>-</w:t>
            </w:r>
            <w:r w:rsidR="00D97309">
              <w:rPr>
                <w:color w:val="000000"/>
                <w:lang w:val="vi-VN"/>
              </w:rPr>
              <w:t xml:space="preserve"> </w:t>
            </w:r>
            <w:r w:rsidRPr="009A7704">
              <w:rPr>
                <w:color w:val="000000"/>
                <w:lang w:val="fr-FR"/>
              </w:rPr>
              <w:t xml:space="preserve"> Quá thích nhìn tay</w:t>
            </w:r>
          </w:p>
        </w:tc>
      </w:tr>
    </w:tbl>
    <w:p w14:paraId="2DD71525"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93.  Cử động tay chân lập lại hoặc rập khuôn     </w:t>
      </w:r>
    </w:p>
    <w:p w14:paraId="2F52EB28" w14:textId="77777777" w:rsidR="009A7704"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   1. Khiếm khuyết nhẹ/Thỉnh thoảng</w:t>
      </w:r>
    </w:p>
    <w:p w14:paraId="1B1438A6"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820"/>
        <w:gridCol w:w="3792"/>
      </w:tblGrid>
      <w:tr w:rsidR="002349C3" w:rsidRPr="009A7704" w14:paraId="7832DC0D" w14:textId="77777777" w:rsidTr="00C9679D">
        <w:tc>
          <w:tcPr>
            <w:tcW w:w="4820" w:type="dxa"/>
            <w:tcBorders>
              <w:top w:val="dotted" w:sz="4" w:space="0" w:color="auto"/>
              <w:left w:val="dotted" w:sz="4" w:space="0" w:color="auto"/>
              <w:bottom w:val="dotted" w:sz="4" w:space="0" w:color="auto"/>
              <w:right w:val="dotted" w:sz="4" w:space="0" w:color="auto"/>
            </w:tcBorders>
          </w:tcPr>
          <w:p w14:paraId="71CDE6FB" w14:textId="77777777" w:rsidR="002349C3" w:rsidRPr="009A7704" w:rsidRDefault="002349C3" w:rsidP="009A7704">
            <w:pPr>
              <w:spacing w:before="120" w:after="60"/>
              <w:rPr>
                <w:color w:val="000000"/>
              </w:rPr>
            </w:pPr>
            <w:r w:rsidRPr="009A7704">
              <w:rPr>
                <w:color w:val="000000"/>
              </w:rPr>
              <w:t>- Quá thích đu đưa thân mình, chân tay</w:t>
            </w:r>
          </w:p>
        </w:tc>
        <w:tc>
          <w:tcPr>
            <w:tcW w:w="3792" w:type="dxa"/>
            <w:tcBorders>
              <w:top w:val="dotted" w:sz="4" w:space="0" w:color="auto"/>
              <w:left w:val="dotted" w:sz="4" w:space="0" w:color="auto"/>
              <w:bottom w:val="dotted" w:sz="4" w:space="0" w:color="auto"/>
              <w:right w:val="dotted" w:sz="4" w:space="0" w:color="auto"/>
            </w:tcBorders>
          </w:tcPr>
          <w:p w14:paraId="0323319C" w14:textId="77777777" w:rsidR="002349C3" w:rsidRPr="009A7704" w:rsidRDefault="002349C3" w:rsidP="009A7704">
            <w:pPr>
              <w:spacing w:before="120" w:after="60"/>
              <w:rPr>
                <w:color w:val="000000"/>
              </w:rPr>
            </w:pPr>
            <w:r w:rsidRPr="009A7704">
              <w:rPr>
                <w:color w:val="000000"/>
              </w:rPr>
              <w:t>- Quá thích vê xoắn, vặn tay, đập tay</w:t>
            </w:r>
          </w:p>
        </w:tc>
      </w:tr>
      <w:tr w:rsidR="002349C3" w:rsidRPr="009A7704" w14:paraId="6C935BB8" w14:textId="77777777" w:rsidTr="00C9679D">
        <w:tc>
          <w:tcPr>
            <w:tcW w:w="4820" w:type="dxa"/>
            <w:tcBorders>
              <w:top w:val="dotted" w:sz="4" w:space="0" w:color="auto"/>
              <w:left w:val="dotted" w:sz="4" w:space="0" w:color="auto"/>
              <w:bottom w:val="dotted" w:sz="4" w:space="0" w:color="auto"/>
              <w:right w:val="dotted" w:sz="4" w:space="0" w:color="auto"/>
            </w:tcBorders>
          </w:tcPr>
          <w:p w14:paraId="5230C946" w14:textId="77777777" w:rsidR="002349C3" w:rsidRPr="009A7704" w:rsidRDefault="002349C3" w:rsidP="009A7704">
            <w:pPr>
              <w:spacing w:before="120" w:after="60"/>
              <w:rPr>
                <w:color w:val="000000"/>
              </w:rPr>
            </w:pPr>
            <w:r w:rsidRPr="009A7704">
              <w:rPr>
                <w:color w:val="000000"/>
              </w:rPr>
              <w:t>- Quá thích đi nhón chân</w:t>
            </w:r>
          </w:p>
        </w:tc>
        <w:tc>
          <w:tcPr>
            <w:tcW w:w="3792" w:type="dxa"/>
            <w:tcBorders>
              <w:top w:val="dotted" w:sz="4" w:space="0" w:color="auto"/>
              <w:left w:val="dotted" w:sz="4" w:space="0" w:color="auto"/>
              <w:bottom w:val="dotted" w:sz="4" w:space="0" w:color="auto"/>
              <w:right w:val="dotted" w:sz="4" w:space="0" w:color="auto"/>
            </w:tcBorders>
          </w:tcPr>
          <w:p w14:paraId="34A65839" w14:textId="77777777" w:rsidR="002349C3" w:rsidRPr="009A7704" w:rsidRDefault="002349C3" w:rsidP="009A7704">
            <w:pPr>
              <w:spacing w:before="120" w:after="60"/>
              <w:rPr>
                <w:color w:val="000000"/>
              </w:rPr>
            </w:pPr>
          </w:p>
        </w:tc>
      </w:tr>
    </w:tbl>
    <w:p w14:paraId="6C3299F4"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94. Bận tâm dai dẳng với những chi tiết của vật </w:t>
      </w:r>
      <w:r w:rsidRPr="001B4450">
        <w:rPr>
          <w:i/>
          <w:iCs/>
          <w:color w:val="000000"/>
          <w:sz w:val="26"/>
          <w:szCs w:val="26"/>
        </w:rPr>
        <w:tab/>
      </w:r>
    </w:p>
    <w:p w14:paraId="6C490612" w14:textId="77777777" w:rsidR="009A7704" w:rsidRDefault="002349C3" w:rsidP="001B4450">
      <w:pPr>
        <w:spacing w:before="120" w:after="60" w:line="276" w:lineRule="auto"/>
        <w:ind w:firstLine="567"/>
        <w:rPr>
          <w:i/>
          <w:iCs/>
          <w:color w:val="000000"/>
          <w:sz w:val="26"/>
          <w:szCs w:val="26"/>
          <w:lang w:val="vi-VN"/>
        </w:rPr>
      </w:pPr>
      <w:r w:rsidRPr="001B4450">
        <w:rPr>
          <w:i/>
          <w:iCs/>
          <w:color w:val="000000"/>
          <w:sz w:val="26"/>
          <w:szCs w:val="26"/>
        </w:rPr>
        <w:t>0. Không khiếm khuyết   1. Khiếm khuyết nhẹ/Thỉnh thoảng</w:t>
      </w:r>
    </w:p>
    <w:p w14:paraId="487AD80D"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2. </w:t>
      </w:r>
      <w:r w:rsidRPr="001B4450">
        <w:rPr>
          <w:i/>
          <w:iCs/>
          <w:color w:val="000000"/>
          <w:sz w:val="26"/>
          <w:szCs w:val="26"/>
          <w:lang w:val="fr-FR"/>
        </w:rPr>
        <w:t>Khiếm khuyết nặng/Thường xuyên</w:t>
      </w:r>
    </w:p>
    <w:tbl>
      <w:tblPr>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4820"/>
        <w:gridCol w:w="4409"/>
      </w:tblGrid>
      <w:tr w:rsidR="002349C3" w:rsidRPr="009A7704" w14:paraId="547421AE" w14:textId="77777777" w:rsidTr="00C9679D">
        <w:tc>
          <w:tcPr>
            <w:tcW w:w="4820" w:type="dxa"/>
            <w:tcBorders>
              <w:top w:val="dotted" w:sz="4" w:space="0" w:color="auto"/>
              <w:left w:val="dotted" w:sz="4" w:space="0" w:color="auto"/>
              <w:bottom w:val="dotted" w:sz="4" w:space="0" w:color="auto"/>
              <w:right w:val="dotted" w:sz="4" w:space="0" w:color="auto"/>
            </w:tcBorders>
          </w:tcPr>
          <w:p w14:paraId="2BBF39C6" w14:textId="77777777" w:rsidR="002349C3" w:rsidRPr="009A7704" w:rsidRDefault="002349C3" w:rsidP="009A7704">
            <w:pPr>
              <w:spacing w:before="120" w:after="60"/>
              <w:rPr>
                <w:color w:val="000000"/>
              </w:rPr>
            </w:pPr>
            <w:r w:rsidRPr="009A7704">
              <w:rPr>
                <w:color w:val="000000"/>
              </w:rPr>
              <w:t>- "Nghiên cứu" đồ vật/đồ chơi</w:t>
            </w:r>
          </w:p>
        </w:tc>
        <w:tc>
          <w:tcPr>
            <w:tcW w:w="4409" w:type="dxa"/>
            <w:tcBorders>
              <w:top w:val="dotted" w:sz="4" w:space="0" w:color="auto"/>
              <w:left w:val="dotted" w:sz="4" w:space="0" w:color="auto"/>
              <w:bottom w:val="dotted" w:sz="4" w:space="0" w:color="auto"/>
              <w:right w:val="dotted" w:sz="4" w:space="0" w:color="auto"/>
            </w:tcBorders>
          </w:tcPr>
          <w:p w14:paraId="62182C9B" w14:textId="77777777" w:rsidR="002349C3" w:rsidRPr="009A7704" w:rsidRDefault="002349C3" w:rsidP="009A7704">
            <w:pPr>
              <w:spacing w:before="120" w:after="60"/>
              <w:rPr>
                <w:color w:val="000000"/>
              </w:rPr>
            </w:pPr>
            <w:r w:rsidRPr="009A7704">
              <w:rPr>
                <w:color w:val="000000"/>
              </w:rPr>
              <w:t>- Quá thích chơi/nhìn một phần nào đó của đồ vật</w:t>
            </w:r>
          </w:p>
        </w:tc>
      </w:tr>
    </w:tbl>
    <w:p w14:paraId="063CF538" w14:textId="77777777" w:rsidR="002349C3" w:rsidRPr="001B4450" w:rsidRDefault="002349C3" w:rsidP="009A7704">
      <w:pPr>
        <w:spacing w:before="120" w:after="60" w:line="276" w:lineRule="auto"/>
        <w:ind w:firstLine="567"/>
        <w:jc w:val="both"/>
        <w:rPr>
          <w:color w:val="000000"/>
          <w:sz w:val="26"/>
          <w:szCs w:val="26"/>
        </w:rPr>
      </w:pPr>
      <w:r w:rsidRPr="001B4450">
        <w:rPr>
          <w:b/>
          <w:bCs/>
          <w:color w:val="000000"/>
          <w:sz w:val="26"/>
          <w:szCs w:val="26"/>
          <w:u w:val="single"/>
        </w:rPr>
        <w:t>Nhóm 2:</w:t>
      </w:r>
      <w:r w:rsidRPr="001B4450">
        <w:rPr>
          <w:b/>
          <w:bCs/>
          <w:color w:val="000000"/>
          <w:sz w:val="26"/>
          <w:szCs w:val="26"/>
        </w:rPr>
        <w:t xml:space="preserve"> CHẬM PHÁT TRIỂN HOẶC BẤT</w:t>
      </w:r>
      <w:r w:rsidR="009A7704">
        <w:rPr>
          <w:b/>
          <w:bCs/>
          <w:color w:val="000000"/>
          <w:sz w:val="26"/>
          <w:szCs w:val="26"/>
          <w:lang w:val="vi-VN"/>
        </w:rPr>
        <w:t xml:space="preserve"> </w:t>
      </w:r>
      <w:r w:rsidRPr="001B4450">
        <w:rPr>
          <w:b/>
          <w:bCs/>
          <w:color w:val="000000"/>
          <w:sz w:val="26"/>
          <w:szCs w:val="26"/>
        </w:rPr>
        <w:t>THƯỜNG Ở  ÍT NHẤT 1 LĨNH VỰC:</w:t>
      </w:r>
      <w:r w:rsidRPr="001B4450">
        <w:rPr>
          <w:color w:val="000000"/>
          <w:sz w:val="26"/>
          <w:szCs w:val="26"/>
        </w:rPr>
        <w:t xml:space="preserve"> </w:t>
      </w:r>
    </w:p>
    <w:p w14:paraId="6B98131F" w14:textId="77777777" w:rsidR="009A7704" w:rsidRDefault="002349C3" w:rsidP="009A7704">
      <w:pPr>
        <w:spacing w:before="120" w:after="60" w:line="276" w:lineRule="auto"/>
        <w:ind w:firstLine="567"/>
        <w:jc w:val="both"/>
        <w:rPr>
          <w:i/>
          <w:iCs/>
          <w:color w:val="000000"/>
          <w:sz w:val="26"/>
          <w:szCs w:val="26"/>
          <w:lang w:val="vi-VN"/>
        </w:rPr>
      </w:pPr>
      <w:r w:rsidRPr="001B4450">
        <w:rPr>
          <w:i/>
          <w:iCs/>
          <w:color w:val="000000"/>
          <w:sz w:val="26"/>
          <w:szCs w:val="26"/>
        </w:rPr>
        <w:t xml:space="preserve">95. Quan hệ xã hội </w:t>
      </w:r>
      <w:r w:rsidRPr="001B4450">
        <w:rPr>
          <w:i/>
          <w:iCs/>
          <w:color w:val="000000"/>
          <w:sz w:val="26"/>
          <w:szCs w:val="26"/>
        </w:rPr>
        <w:tab/>
      </w:r>
    </w:p>
    <w:p w14:paraId="44228BCA" w14:textId="77777777" w:rsidR="002349C3" w:rsidRPr="001B4450" w:rsidRDefault="002349C3" w:rsidP="009A7704">
      <w:pPr>
        <w:spacing w:before="120" w:after="60" w:line="276" w:lineRule="auto"/>
        <w:ind w:firstLine="567"/>
        <w:jc w:val="both"/>
        <w:rPr>
          <w:i/>
          <w:iCs/>
          <w:color w:val="000000"/>
          <w:sz w:val="26"/>
          <w:szCs w:val="26"/>
        </w:rPr>
      </w:pPr>
      <w:r w:rsidRPr="001B4450">
        <w:rPr>
          <w:i/>
          <w:iCs/>
          <w:color w:val="000000"/>
          <w:sz w:val="26"/>
          <w:szCs w:val="26"/>
        </w:rPr>
        <w:t>0. Không khiếm khuyết</w:t>
      </w:r>
      <w:r w:rsidRPr="001B4450">
        <w:rPr>
          <w:i/>
          <w:iCs/>
          <w:color w:val="000000"/>
          <w:sz w:val="26"/>
          <w:szCs w:val="26"/>
        </w:rPr>
        <w:tab/>
        <w:t xml:space="preserve">   1. Khiếm khuyết nhẹ  2. </w:t>
      </w:r>
      <w:r w:rsidRPr="005A1CF9">
        <w:rPr>
          <w:i/>
          <w:iCs/>
          <w:color w:val="000000"/>
          <w:sz w:val="26"/>
          <w:szCs w:val="26"/>
        </w:rPr>
        <w:t>Khiếm khuyết nặng</w:t>
      </w:r>
    </w:p>
    <w:p w14:paraId="7C59A436" w14:textId="77777777" w:rsidR="002349C3" w:rsidRPr="001B4450" w:rsidRDefault="002349C3" w:rsidP="009A7704">
      <w:pPr>
        <w:spacing w:before="120" w:after="60" w:line="276" w:lineRule="auto"/>
        <w:ind w:firstLine="567"/>
        <w:jc w:val="both"/>
        <w:rPr>
          <w:i/>
          <w:iCs/>
          <w:color w:val="000000"/>
          <w:sz w:val="26"/>
          <w:szCs w:val="26"/>
        </w:rPr>
      </w:pPr>
      <w:r w:rsidRPr="001B4450">
        <w:rPr>
          <w:i/>
          <w:iCs/>
          <w:color w:val="000000"/>
          <w:sz w:val="26"/>
          <w:szCs w:val="26"/>
        </w:rPr>
        <w:t xml:space="preserve">96. SD  ngôn ngữ trong giao tiếp  </w:t>
      </w:r>
    </w:p>
    <w:p w14:paraId="15FDB809" w14:textId="77777777" w:rsidR="002349C3" w:rsidRPr="005A1CF9" w:rsidRDefault="002349C3" w:rsidP="009A7704">
      <w:pPr>
        <w:spacing w:before="120" w:after="60" w:line="276" w:lineRule="auto"/>
        <w:ind w:firstLine="567"/>
        <w:jc w:val="both"/>
        <w:rPr>
          <w:i/>
          <w:iCs/>
          <w:color w:val="000000"/>
          <w:sz w:val="26"/>
          <w:szCs w:val="26"/>
          <w:lang w:val="vi-VN"/>
        </w:rPr>
      </w:pPr>
      <w:r w:rsidRPr="001B4450">
        <w:rPr>
          <w:i/>
          <w:iCs/>
          <w:color w:val="000000"/>
          <w:sz w:val="26"/>
          <w:szCs w:val="26"/>
        </w:rPr>
        <w:t>0. Không khiếm khuyết</w:t>
      </w:r>
      <w:r w:rsidRPr="001B4450">
        <w:rPr>
          <w:i/>
          <w:iCs/>
          <w:color w:val="000000"/>
          <w:sz w:val="26"/>
          <w:szCs w:val="26"/>
        </w:rPr>
        <w:tab/>
        <w:t xml:space="preserve">   1. Khiếm khuyết nhẹ  </w:t>
      </w:r>
      <w:r w:rsidRPr="005A1CF9">
        <w:rPr>
          <w:i/>
          <w:iCs/>
          <w:color w:val="000000"/>
          <w:sz w:val="26"/>
          <w:szCs w:val="26"/>
          <w:lang w:val="vi-VN"/>
        </w:rPr>
        <w:t>2. Khiếm khuyết nặng</w:t>
      </w:r>
    </w:p>
    <w:p w14:paraId="4189F408" w14:textId="77777777" w:rsidR="002349C3" w:rsidRPr="005A1CF9" w:rsidRDefault="002349C3" w:rsidP="009A7704">
      <w:pPr>
        <w:spacing w:before="120" w:after="60" w:line="276" w:lineRule="auto"/>
        <w:ind w:firstLine="567"/>
        <w:jc w:val="both"/>
        <w:rPr>
          <w:i/>
          <w:iCs/>
          <w:color w:val="000000"/>
          <w:sz w:val="26"/>
          <w:szCs w:val="26"/>
          <w:lang w:val="vi-VN"/>
        </w:rPr>
      </w:pPr>
      <w:r w:rsidRPr="005A1CF9">
        <w:rPr>
          <w:i/>
          <w:iCs/>
          <w:color w:val="000000"/>
          <w:sz w:val="26"/>
          <w:szCs w:val="26"/>
          <w:lang w:val="vi-VN"/>
        </w:rPr>
        <w:t xml:space="preserve">97. Chơi tượng trưng/tưởng tượng      </w:t>
      </w:r>
    </w:p>
    <w:p w14:paraId="6463AAAD" w14:textId="77777777" w:rsidR="002349C3" w:rsidRPr="005A1CF9" w:rsidRDefault="002349C3" w:rsidP="001B4450">
      <w:pPr>
        <w:spacing w:before="120" w:after="60" w:line="276" w:lineRule="auto"/>
        <w:ind w:firstLine="567"/>
        <w:rPr>
          <w:i/>
          <w:iCs/>
          <w:color w:val="000000"/>
          <w:sz w:val="26"/>
          <w:szCs w:val="26"/>
          <w:lang w:val="vi-VN"/>
        </w:rPr>
      </w:pPr>
      <w:r w:rsidRPr="005A1CF9">
        <w:rPr>
          <w:i/>
          <w:iCs/>
          <w:color w:val="000000"/>
          <w:sz w:val="26"/>
          <w:szCs w:val="26"/>
          <w:lang w:val="vi-VN"/>
        </w:rPr>
        <w:t>0. Không khiếm khuyết</w:t>
      </w:r>
      <w:r w:rsidRPr="005A1CF9">
        <w:rPr>
          <w:i/>
          <w:iCs/>
          <w:color w:val="000000"/>
          <w:sz w:val="26"/>
          <w:szCs w:val="26"/>
          <w:lang w:val="vi-VN"/>
        </w:rPr>
        <w:tab/>
        <w:t xml:space="preserve">   1. Khiếm khuyết nhẹ  2. Khiếm khuyết nặng</w:t>
      </w:r>
    </w:p>
    <w:p w14:paraId="5E978B88" w14:textId="77777777" w:rsidR="002349C3" w:rsidRPr="005A1CF9" w:rsidRDefault="002349C3" w:rsidP="001B4450">
      <w:pPr>
        <w:spacing w:before="120" w:after="60" w:line="276" w:lineRule="auto"/>
        <w:ind w:firstLine="567"/>
        <w:rPr>
          <w:b/>
          <w:bCs/>
          <w:color w:val="000000"/>
          <w:sz w:val="26"/>
          <w:szCs w:val="26"/>
          <w:lang w:val="vi-VN"/>
        </w:rPr>
      </w:pPr>
      <w:r w:rsidRPr="005A1CF9">
        <w:rPr>
          <w:b/>
          <w:bCs/>
          <w:color w:val="000000"/>
          <w:sz w:val="26"/>
          <w:szCs w:val="26"/>
          <w:lang w:val="vi-VN"/>
        </w:rPr>
        <w:t>98. Thang chấm điểm Tự kỷ-CARS:</w:t>
      </w:r>
    </w:p>
    <w:p w14:paraId="76D0D4B1" w14:textId="77777777" w:rsidR="002349C3" w:rsidRPr="005A1CF9" w:rsidRDefault="002349C3" w:rsidP="001B4450">
      <w:pPr>
        <w:spacing w:before="120" w:after="60" w:line="276" w:lineRule="auto"/>
        <w:ind w:firstLine="567"/>
        <w:rPr>
          <w:i/>
          <w:iCs/>
          <w:color w:val="000000"/>
          <w:sz w:val="26"/>
          <w:szCs w:val="26"/>
          <w:lang w:val="vi-VN"/>
        </w:rPr>
      </w:pPr>
      <w:r w:rsidRPr="005A1CF9">
        <w:rPr>
          <w:i/>
          <w:iCs/>
          <w:color w:val="000000"/>
          <w:sz w:val="26"/>
          <w:szCs w:val="26"/>
          <w:lang w:val="vi-VN"/>
        </w:rPr>
        <w:t xml:space="preserve"> 0. Không tự kỷ : 15-30 điểm   </w:t>
      </w:r>
      <w:r w:rsidRPr="005A1CF9">
        <w:rPr>
          <w:i/>
          <w:iCs/>
          <w:color w:val="000000"/>
          <w:sz w:val="26"/>
          <w:szCs w:val="26"/>
          <w:lang w:val="vi-VN"/>
        </w:rPr>
        <w:tab/>
      </w:r>
    </w:p>
    <w:p w14:paraId="447C86E8" w14:textId="77777777" w:rsidR="002349C3" w:rsidRPr="005A1CF9" w:rsidRDefault="002349C3" w:rsidP="001B4450">
      <w:pPr>
        <w:spacing w:before="120" w:after="60" w:line="276" w:lineRule="auto"/>
        <w:ind w:firstLine="567"/>
        <w:rPr>
          <w:i/>
          <w:iCs/>
          <w:color w:val="000000"/>
          <w:sz w:val="26"/>
          <w:szCs w:val="26"/>
          <w:lang w:val="vi-VN"/>
        </w:rPr>
      </w:pPr>
      <w:r w:rsidRPr="005A1CF9">
        <w:rPr>
          <w:i/>
          <w:iCs/>
          <w:color w:val="000000"/>
          <w:sz w:val="26"/>
          <w:szCs w:val="26"/>
          <w:lang w:val="vi-VN"/>
        </w:rPr>
        <w:t>1. Tự kỷ nhẹ-TB : 30-36 điểm</w:t>
      </w:r>
      <w:r w:rsidRPr="005A1CF9">
        <w:rPr>
          <w:i/>
          <w:iCs/>
          <w:color w:val="000000"/>
          <w:sz w:val="26"/>
          <w:szCs w:val="26"/>
          <w:lang w:val="vi-VN"/>
        </w:rPr>
        <w:tab/>
      </w:r>
    </w:p>
    <w:p w14:paraId="78504ED1"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2. Tự kỷ nặng : 36-60 điểm</w:t>
      </w:r>
    </w:p>
    <w:tbl>
      <w:tblPr>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3853"/>
        <w:gridCol w:w="1040"/>
        <w:gridCol w:w="3639"/>
        <w:gridCol w:w="1040"/>
      </w:tblGrid>
      <w:tr w:rsidR="002349C3" w:rsidRPr="009A7704" w14:paraId="08AAFA7C" w14:textId="77777777">
        <w:tc>
          <w:tcPr>
            <w:tcW w:w="2012" w:type="pct"/>
            <w:tcBorders>
              <w:top w:val="dotted" w:sz="4" w:space="0" w:color="auto"/>
              <w:left w:val="dotted" w:sz="4" w:space="0" w:color="auto"/>
              <w:bottom w:val="dotted" w:sz="4" w:space="0" w:color="auto"/>
              <w:right w:val="dotted" w:sz="4" w:space="0" w:color="auto"/>
            </w:tcBorders>
          </w:tcPr>
          <w:p w14:paraId="3BEC8E47" w14:textId="77777777" w:rsidR="002349C3" w:rsidRPr="009A7704" w:rsidRDefault="002349C3" w:rsidP="00295656">
            <w:pPr>
              <w:spacing w:before="40" w:after="40"/>
              <w:jc w:val="center"/>
              <w:rPr>
                <w:b/>
                <w:bCs/>
                <w:color w:val="000000"/>
                <w:lang w:val="de-DE"/>
              </w:rPr>
            </w:pPr>
            <w:r w:rsidRPr="009A7704">
              <w:rPr>
                <w:b/>
                <w:bCs/>
                <w:color w:val="000000"/>
                <w:lang w:val="de-DE"/>
              </w:rPr>
              <w:t>Kỹ năng</w:t>
            </w:r>
          </w:p>
        </w:tc>
        <w:tc>
          <w:tcPr>
            <w:tcW w:w="543" w:type="pct"/>
            <w:tcBorders>
              <w:top w:val="dotted" w:sz="4" w:space="0" w:color="auto"/>
              <w:left w:val="dotted" w:sz="4" w:space="0" w:color="auto"/>
              <w:bottom w:val="dotted" w:sz="4" w:space="0" w:color="auto"/>
              <w:right w:val="dotted" w:sz="4" w:space="0" w:color="auto"/>
            </w:tcBorders>
          </w:tcPr>
          <w:p w14:paraId="7D1B186D" w14:textId="77777777" w:rsidR="002349C3" w:rsidRPr="009A7704" w:rsidRDefault="002349C3" w:rsidP="00295656">
            <w:pPr>
              <w:spacing w:before="40" w:after="40"/>
              <w:jc w:val="center"/>
              <w:rPr>
                <w:b/>
                <w:bCs/>
                <w:color w:val="000000"/>
                <w:lang w:val="fr-FR"/>
              </w:rPr>
            </w:pPr>
            <w:r w:rsidRPr="009A7704">
              <w:rPr>
                <w:b/>
                <w:bCs/>
                <w:color w:val="000000"/>
                <w:lang w:val="fr-FR"/>
              </w:rPr>
              <w:t>Điểm</w:t>
            </w:r>
          </w:p>
        </w:tc>
        <w:tc>
          <w:tcPr>
            <w:tcW w:w="1901" w:type="pct"/>
            <w:tcBorders>
              <w:top w:val="dotted" w:sz="4" w:space="0" w:color="auto"/>
              <w:left w:val="dotted" w:sz="4" w:space="0" w:color="auto"/>
              <w:bottom w:val="dotted" w:sz="4" w:space="0" w:color="auto"/>
              <w:right w:val="dotted" w:sz="4" w:space="0" w:color="auto"/>
            </w:tcBorders>
          </w:tcPr>
          <w:p w14:paraId="1384F740" w14:textId="77777777" w:rsidR="002349C3" w:rsidRPr="009A7704" w:rsidRDefault="002349C3" w:rsidP="00295656">
            <w:pPr>
              <w:spacing w:before="40" w:after="40"/>
              <w:jc w:val="center"/>
              <w:rPr>
                <w:b/>
                <w:bCs/>
                <w:color w:val="000000"/>
                <w:lang w:val="de-DE"/>
              </w:rPr>
            </w:pPr>
            <w:r w:rsidRPr="009A7704">
              <w:rPr>
                <w:b/>
                <w:bCs/>
                <w:color w:val="000000"/>
                <w:lang w:val="de-DE"/>
              </w:rPr>
              <w:t>Kỹ năng</w:t>
            </w:r>
          </w:p>
        </w:tc>
        <w:tc>
          <w:tcPr>
            <w:tcW w:w="543" w:type="pct"/>
            <w:tcBorders>
              <w:top w:val="dotted" w:sz="4" w:space="0" w:color="auto"/>
              <w:left w:val="dotted" w:sz="4" w:space="0" w:color="auto"/>
              <w:bottom w:val="dotted" w:sz="4" w:space="0" w:color="auto"/>
              <w:right w:val="dotted" w:sz="4" w:space="0" w:color="auto"/>
            </w:tcBorders>
          </w:tcPr>
          <w:p w14:paraId="6F0E0A38" w14:textId="77777777" w:rsidR="002349C3" w:rsidRPr="009A7704" w:rsidRDefault="002349C3" w:rsidP="00295656">
            <w:pPr>
              <w:spacing w:before="40" w:after="40"/>
              <w:jc w:val="center"/>
              <w:rPr>
                <w:b/>
                <w:bCs/>
                <w:color w:val="000000"/>
                <w:lang w:val="fr-FR"/>
              </w:rPr>
            </w:pPr>
            <w:r w:rsidRPr="009A7704">
              <w:rPr>
                <w:b/>
                <w:bCs/>
                <w:color w:val="000000"/>
                <w:lang w:val="fr-FR"/>
              </w:rPr>
              <w:t>Điểm</w:t>
            </w:r>
          </w:p>
        </w:tc>
      </w:tr>
      <w:tr w:rsidR="002349C3" w:rsidRPr="009A7704" w14:paraId="00996F6B" w14:textId="77777777">
        <w:tc>
          <w:tcPr>
            <w:tcW w:w="2012" w:type="pct"/>
            <w:tcBorders>
              <w:top w:val="dotted" w:sz="4" w:space="0" w:color="auto"/>
              <w:left w:val="dotted" w:sz="4" w:space="0" w:color="auto"/>
              <w:bottom w:val="dotted" w:sz="4" w:space="0" w:color="auto"/>
              <w:right w:val="dotted" w:sz="4" w:space="0" w:color="auto"/>
            </w:tcBorders>
          </w:tcPr>
          <w:p w14:paraId="22582F81" w14:textId="77777777" w:rsidR="002349C3" w:rsidRPr="009A7704" w:rsidRDefault="002349C3" w:rsidP="00295656">
            <w:pPr>
              <w:spacing w:before="40" w:after="40"/>
              <w:rPr>
                <w:color w:val="000000"/>
              </w:rPr>
            </w:pPr>
            <w:r w:rsidRPr="009A7704">
              <w:rPr>
                <w:color w:val="000000"/>
              </w:rPr>
              <w:t>99. Quan hệ với mọi người</w:t>
            </w:r>
            <w:r w:rsidRPr="009A7704">
              <w:rPr>
                <w:color w:val="000000"/>
              </w:rPr>
              <w:tab/>
              <w:t xml:space="preserve">                                  </w:t>
            </w:r>
          </w:p>
        </w:tc>
        <w:tc>
          <w:tcPr>
            <w:tcW w:w="543" w:type="pct"/>
            <w:tcBorders>
              <w:top w:val="dotted" w:sz="4" w:space="0" w:color="auto"/>
              <w:left w:val="dotted" w:sz="4" w:space="0" w:color="auto"/>
              <w:bottom w:val="dotted" w:sz="4" w:space="0" w:color="auto"/>
              <w:right w:val="dotted" w:sz="4" w:space="0" w:color="auto"/>
            </w:tcBorders>
          </w:tcPr>
          <w:p w14:paraId="2C233424" w14:textId="77777777" w:rsidR="002349C3" w:rsidRPr="009A7704" w:rsidRDefault="002349C3" w:rsidP="00295656">
            <w:pPr>
              <w:spacing w:before="40" w:after="40"/>
              <w:rPr>
                <w:color w:val="000000"/>
              </w:rPr>
            </w:pPr>
          </w:p>
        </w:tc>
        <w:tc>
          <w:tcPr>
            <w:tcW w:w="1901" w:type="pct"/>
            <w:tcBorders>
              <w:top w:val="dotted" w:sz="4" w:space="0" w:color="auto"/>
              <w:left w:val="dotted" w:sz="4" w:space="0" w:color="auto"/>
              <w:bottom w:val="dotted" w:sz="4" w:space="0" w:color="auto"/>
              <w:right w:val="dotted" w:sz="4" w:space="0" w:color="auto"/>
            </w:tcBorders>
          </w:tcPr>
          <w:p w14:paraId="5D941F78" w14:textId="77777777" w:rsidR="002349C3" w:rsidRPr="009A7704" w:rsidRDefault="002349C3" w:rsidP="00295656">
            <w:pPr>
              <w:spacing w:before="40" w:after="40"/>
              <w:rPr>
                <w:color w:val="000000"/>
              </w:rPr>
            </w:pPr>
            <w:r w:rsidRPr="009A7704">
              <w:rPr>
                <w:color w:val="000000"/>
              </w:rPr>
              <w:t>107. Phản ứng về vị giác, khứu giác</w:t>
            </w:r>
          </w:p>
        </w:tc>
        <w:tc>
          <w:tcPr>
            <w:tcW w:w="543" w:type="pct"/>
            <w:tcBorders>
              <w:top w:val="dotted" w:sz="4" w:space="0" w:color="auto"/>
              <w:left w:val="dotted" w:sz="4" w:space="0" w:color="auto"/>
              <w:bottom w:val="dotted" w:sz="4" w:space="0" w:color="auto"/>
              <w:right w:val="dotted" w:sz="4" w:space="0" w:color="auto"/>
            </w:tcBorders>
          </w:tcPr>
          <w:p w14:paraId="168828FF" w14:textId="77777777" w:rsidR="002349C3" w:rsidRPr="009A7704" w:rsidRDefault="002349C3" w:rsidP="00295656">
            <w:pPr>
              <w:spacing w:before="40" w:after="40"/>
              <w:rPr>
                <w:color w:val="000000"/>
              </w:rPr>
            </w:pPr>
          </w:p>
        </w:tc>
      </w:tr>
      <w:tr w:rsidR="002349C3" w:rsidRPr="009A7704" w14:paraId="78C38B80" w14:textId="77777777">
        <w:tc>
          <w:tcPr>
            <w:tcW w:w="2012" w:type="pct"/>
            <w:tcBorders>
              <w:top w:val="dotted" w:sz="4" w:space="0" w:color="auto"/>
              <w:left w:val="dotted" w:sz="4" w:space="0" w:color="auto"/>
              <w:bottom w:val="dotted" w:sz="4" w:space="0" w:color="auto"/>
              <w:right w:val="dotted" w:sz="4" w:space="0" w:color="auto"/>
            </w:tcBorders>
          </w:tcPr>
          <w:p w14:paraId="195418DE" w14:textId="77777777" w:rsidR="002349C3" w:rsidRPr="009A7704" w:rsidRDefault="002349C3" w:rsidP="00295656">
            <w:pPr>
              <w:spacing w:before="40" w:after="40"/>
              <w:rPr>
                <w:color w:val="000000"/>
              </w:rPr>
            </w:pPr>
            <w:r w:rsidRPr="009A7704">
              <w:rPr>
                <w:color w:val="000000"/>
              </w:rPr>
              <w:t>100. Bắt chước</w:t>
            </w:r>
          </w:p>
        </w:tc>
        <w:tc>
          <w:tcPr>
            <w:tcW w:w="543" w:type="pct"/>
            <w:tcBorders>
              <w:top w:val="dotted" w:sz="4" w:space="0" w:color="auto"/>
              <w:left w:val="dotted" w:sz="4" w:space="0" w:color="auto"/>
              <w:bottom w:val="dotted" w:sz="4" w:space="0" w:color="auto"/>
              <w:right w:val="dotted" w:sz="4" w:space="0" w:color="auto"/>
            </w:tcBorders>
          </w:tcPr>
          <w:p w14:paraId="4A4AAA95" w14:textId="77777777" w:rsidR="002349C3" w:rsidRPr="009A7704" w:rsidRDefault="002349C3" w:rsidP="00295656">
            <w:pPr>
              <w:spacing w:before="40" w:after="40"/>
              <w:rPr>
                <w:color w:val="000000"/>
                <w:lang w:val="fr-FR"/>
              </w:rPr>
            </w:pPr>
          </w:p>
        </w:tc>
        <w:tc>
          <w:tcPr>
            <w:tcW w:w="1901" w:type="pct"/>
            <w:tcBorders>
              <w:top w:val="dotted" w:sz="4" w:space="0" w:color="auto"/>
              <w:left w:val="dotted" w:sz="4" w:space="0" w:color="auto"/>
              <w:bottom w:val="dotted" w:sz="4" w:space="0" w:color="auto"/>
              <w:right w:val="dotted" w:sz="4" w:space="0" w:color="auto"/>
            </w:tcBorders>
          </w:tcPr>
          <w:p w14:paraId="2D7EE25F" w14:textId="77777777" w:rsidR="002349C3" w:rsidRPr="009A7704" w:rsidRDefault="002349C3" w:rsidP="00295656">
            <w:pPr>
              <w:spacing w:before="40" w:after="40"/>
              <w:rPr>
                <w:color w:val="000000"/>
              </w:rPr>
            </w:pPr>
            <w:r w:rsidRPr="009A7704">
              <w:rPr>
                <w:color w:val="000000"/>
              </w:rPr>
              <w:t>108. Sợ hãi, hồi hộp</w:t>
            </w:r>
          </w:p>
        </w:tc>
        <w:tc>
          <w:tcPr>
            <w:tcW w:w="543" w:type="pct"/>
            <w:tcBorders>
              <w:top w:val="dotted" w:sz="4" w:space="0" w:color="auto"/>
              <w:left w:val="dotted" w:sz="4" w:space="0" w:color="auto"/>
              <w:bottom w:val="dotted" w:sz="4" w:space="0" w:color="auto"/>
              <w:right w:val="dotted" w:sz="4" w:space="0" w:color="auto"/>
            </w:tcBorders>
          </w:tcPr>
          <w:p w14:paraId="77BF1633" w14:textId="77777777" w:rsidR="002349C3" w:rsidRPr="009A7704" w:rsidRDefault="002349C3" w:rsidP="00295656">
            <w:pPr>
              <w:spacing w:before="40" w:after="40"/>
              <w:rPr>
                <w:color w:val="000000"/>
                <w:lang w:val="fr-FR"/>
              </w:rPr>
            </w:pPr>
          </w:p>
        </w:tc>
      </w:tr>
      <w:tr w:rsidR="002349C3" w:rsidRPr="009A7704" w14:paraId="4BE64EE3" w14:textId="77777777">
        <w:tc>
          <w:tcPr>
            <w:tcW w:w="2012" w:type="pct"/>
            <w:tcBorders>
              <w:top w:val="dotted" w:sz="4" w:space="0" w:color="auto"/>
              <w:left w:val="dotted" w:sz="4" w:space="0" w:color="auto"/>
              <w:bottom w:val="dotted" w:sz="4" w:space="0" w:color="auto"/>
              <w:right w:val="dotted" w:sz="4" w:space="0" w:color="auto"/>
            </w:tcBorders>
          </w:tcPr>
          <w:p w14:paraId="00CB99C7" w14:textId="77777777" w:rsidR="002349C3" w:rsidRPr="009A7704" w:rsidRDefault="002349C3" w:rsidP="00295656">
            <w:pPr>
              <w:spacing w:before="40" w:after="40"/>
              <w:rPr>
                <w:color w:val="000000"/>
              </w:rPr>
            </w:pPr>
            <w:r w:rsidRPr="009A7704">
              <w:rPr>
                <w:color w:val="000000"/>
              </w:rPr>
              <w:t xml:space="preserve">101. Đáp ứng về tình cảm </w:t>
            </w:r>
          </w:p>
        </w:tc>
        <w:tc>
          <w:tcPr>
            <w:tcW w:w="543" w:type="pct"/>
            <w:tcBorders>
              <w:top w:val="dotted" w:sz="4" w:space="0" w:color="auto"/>
              <w:left w:val="dotted" w:sz="4" w:space="0" w:color="auto"/>
              <w:bottom w:val="dotted" w:sz="4" w:space="0" w:color="auto"/>
              <w:right w:val="dotted" w:sz="4" w:space="0" w:color="auto"/>
            </w:tcBorders>
          </w:tcPr>
          <w:p w14:paraId="1DD7068A" w14:textId="77777777" w:rsidR="002349C3" w:rsidRPr="009A7704" w:rsidRDefault="002349C3" w:rsidP="00295656">
            <w:pPr>
              <w:spacing w:before="40" w:after="40"/>
              <w:rPr>
                <w:color w:val="000000"/>
              </w:rPr>
            </w:pPr>
          </w:p>
        </w:tc>
        <w:tc>
          <w:tcPr>
            <w:tcW w:w="1901" w:type="pct"/>
            <w:tcBorders>
              <w:top w:val="dotted" w:sz="4" w:space="0" w:color="auto"/>
              <w:left w:val="dotted" w:sz="4" w:space="0" w:color="auto"/>
              <w:bottom w:val="dotted" w:sz="4" w:space="0" w:color="auto"/>
              <w:right w:val="dotted" w:sz="4" w:space="0" w:color="auto"/>
            </w:tcBorders>
          </w:tcPr>
          <w:p w14:paraId="5D22AC28" w14:textId="77777777" w:rsidR="002349C3" w:rsidRPr="009A7704" w:rsidRDefault="002349C3" w:rsidP="00295656">
            <w:pPr>
              <w:spacing w:before="40" w:after="40"/>
              <w:rPr>
                <w:color w:val="000000"/>
              </w:rPr>
            </w:pPr>
            <w:r w:rsidRPr="009A7704">
              <w:rPr>
                <w:color w:val="000000"/>
              </w:rPr>
              <w:t>109. Giao tiếp bằng lời</w:t>
            </w:r>
          </w:p>
        </w:tc>
        <w:tc>
          <w:tcPr>
            <w:tcW w:w="543" w:type="pct"/>
            <w:tcBorders>
              <w:top w:val="dotted" w:sz="4" w:space="0" w:color="auto"/>
              <w:left w:val="dotted" w:sz="4" w:space="0" w:color="auto"/>
              <w:bottom w:val="dotted" w:sz="4" w:space="0" w:color="auto"/>
              <w:right w:val="dotted" w:sz="4" w:space="0" w:color="auto"/>
            </w:tcBorders>
          </w:tcPr>
          <w:p w14:paraId="16335F93" w14:textId="77777777" w:rsidR="002349C3" w:rsidRPr="009A7704" w:rsidRDefault="002349C3" w:rsidP="00295656">
            <w:pPr>
              <w:spacing w:before="40" w:after="40"/>
              <w:rPr>
                <w:color w:val="000000"/>
                <w:lang w:val="fr-FR"/>
              </w:rPr>
            </w:pPr>
          </w:p>
        </w:tc>
      </w:tr>
      <w:tr w:rsidR="002349C3" w:rsidRPr="009A7704" w14:paraId="198FCE12" w14:textId="77777777">
        <w:tc>
          <w:tcPr>
            <w:tcW w:w="2012" w:type="pct"/>
            <w:tcBorders>
              <w:top w:val="dotted" w:sz="4" w:space="0" w:color="auto"/>
              <w:left w:val="dotted" w:sz="4" w:space="0" w:color="auto"/>
              <w:bottom w:val="dotted" w:sz="4" w:space="0" w:color="auto"/>
              <w:right w:val="dotted" w:sz="4" w:space="0" w:color="auto"/>
            </w:tcBorders>
          </w:tcPr>
          <w:p w14:paraId="5D6D350D" w14:textId="77777777" w:rsidR="002349C3" w:rsidRPr="009A7704" w:rsidRDefault="002349C3" w:rsidP="00295656">
            <w:pPr>
              <w:spacing w:before="40" w:after="40"/>
              <w:rPr>
                <w:color w:val="000000"/>
              </w:rPr>
            </w:pPr>
            <w:r w:rsidRPr="009A7704">
              <w:rPr>
                <w:color w:val="000000"/>
              </w:rPr>
              <w:lastRenderedPageBreak/>
              <w:t>102. Đông tác cơ thể</w:t>
            </w:r>
          </w:p>
        </w:tc>
        <w:tc>
          <w:tcPr>
            <w:tcW w:w="543" w:type="pct"/>
            <w:tcBorders>
              <w:top w:val="dotted" w:sz="4" w:space="0" w:color="auto"/>
              <w:left w:val="dotted" w:sz="4" w:space="0" w:color="auto"/>
              <w:bottom w:val="dotted" w:sz="4" w:space="0" w:color="auto"/>
              <w:right w:val="dotted" w:sz="4" w:space="0" w:color="auto"/>
            </w:tcBorders>
          </w:tcPr>
          <w:p w14:paraId="419924B7" w14:textId="77777777" w:rsidR="002349C3" w:rsidRPr="009A7704" w:rsidRDefault="002349C3" w:rsidP="00295656">
            <w:pPr>
              <w:spacing w:before="40" w:after="40"/>
              <w:rPr>
                <w:color w:val="000000"/>
                <w:lang w:val="fr-FR"/>
              </w:rPr>
            </w:pPr>
          </w:p>
        </w:tc>
        <w:tc>
          <w:tcPr>
            <w:tcW w:w="1901" w:type="pct"/>
            <w:tcBorders>
              <w:top w:val="dotted" w:sz="4" w:space="0" w:color="auto"/>
              <w:left w:val="dotted" w:sz="4" w:space="0" w:color="auto"/>
              <w:bottom w:val="dotted" w:sz="4" w:space="0" w:color="auto"/>
              <w:right w:val="dotted" w:sz="4" w:space="0" w:color="auto"/>
            </w:tcBorders>
          </w:tcPr>
          <w:p w14:paraId="2B225706" w14:textId="77777777" w:rsidR="002349C3" w:rsidRPr="009A7704" w:rsidRDefault="002349C3" w:rsidP="00295656">
            <w:pPr>
              <w:spacing w:before="40" w:after="40"/>
              <w:rPr>
                <w:color w:val="000000"/>
              </w:rPr>
            </w:pPr>
            <w:r w:rsidRPr="009A7704">
              <w:rPr>
                <w:color w:val="000000"/>
              </w:rPr>
              <w:t>110. Giao tiếp không lời</w:t>
            </w:r>
          </w:p>
        </w:tc>
        <w:tc>
          <w:tcPr>
            <w:tcW w:w="543" w:type="pct"/>
            <w:tcBorders>
              <w:top w:val="dotted" w:sz="4" w:space="0" w:color="auto"/>
              <w:left w:val="dotted" w:sz="4" w:space="0" w:color="auto"/>
              <w:bottom w:val="dotted" w:sz="4" w:space="0" w:color="auto"/>
              <w:right w:val="dotted" w:sz="4" w:space="0" w:color="auto"/>
            </w:tcBorders>
          </w:tcPr>
          <w:p w14:paraId="5F715326" w14:textId="77777777" w:rsidR="002349C3" w:rsidRPr="009A7704" w:rsidRDefault="002349C3" w:rsidP="00295656">
            <w:pPr>
              <w:spacing w:before="40" w:after="40"/>
              <w:rPr>
                <w:color w:val="000000"/>
                <w:lang w:val="fr-FR"/>
              </w:rPr>
            </w:pPr>
          </w:p>
        </w:tc>
      </w:tr>
      <w:tr w:rsidR="002349C3" w:rsidRPr="009A7704" w14:paraId="61EF2B84" w14:textId="77777777">
        <w:tc>
          <w:tcPr>
            <w:tcW w:w="2012" w:type="pct"/>
            <w:tcBorders>
              <w:top w:val="dotted" w:sz="4" w:space="0" w:color="auto"/>
              <w:left w:val="dotted" w:sz="4" w:space="0" w:color="auto"/>
              <w:bottom w:val="dotted" w:sz="4" w:space="0" w:color="auto"/>
              <w:right w:val="dotted" w:sz="4" w:space="0" w:color="auto"/>
            </w:tcBorders>
          </w:tcPr>
          <w:p w14:paraId="3CE14648" w14:textId="77777777" w:rsidR="002349C3" w:rsidRPr="009A7704" w:rsidRDefault="002349C3" w:rsidP="00295656">
            <w:pPr>
              <w:spacing w:before="40" w:after="40"/>
              <w:rPr>
                <w:color w:val="000000"/>
              </w:rPr>
            </w:pPr>
            <w:r w:rsidRPr="009A7704">
              <w:rPr>
                <w:color w:val="000000"/>
              </w:rPr>
              <w:t>103. Sử dụng đồ vật</w:t>
            </w:r>
          </w:p>
        </w:tc>
        <w:tc>
          <w:tcPr>
            <w:tcW w:w="543" w:type="pct"/>
            <w:tcBorders>
              <w:top w:val="dotted" w:sz="4" w:space="0" w:color="auto"/>
              <w:left w:val="dotted" w:sz="4" w:space="0" w:color="auto"/>
              <w:bottom w:val="dotted" w:sz="4" w:space="0" w:color="auto"/>
              <w:right w:val="dotted" w:sz="4" w:space="0" w:color="auto"/>
            </w:tcBorders>
          </w:tcPr>
          <w:p w14:paraId="29520569" w14:textId="77777777" w:rsidR="002349C3" w:rsidRPr="009A7704" w:rsidRDefault="002349C3" w:rsidP="00295656">
            <w:pPr>
              <w:spacing w:before="40" w:after="40"/>
              <w:rPr>
                <w:color w:val="000000"/>
                <w:lang w:val="fr-FR"/>
              </w:rPr>
            </w:pPr>
          </w:p>
        </w:tc>
        <w:tc>
          <w:tcPr>
            <w:tcW w:w="1901" w:type="pct"/>
            <w:tcBorders>
              <w:top w:val="dotted" w:sz="4" w:space="0" w:color="auto"/>
              <w:left w:val="dotted" w:sz="4" w:space="0" w:color="auto"/>
              <w:bottom w:val="dotted" w:sz="4" w:space="0" w:color="auto"/>
              <w:right w:val="dotted" w:sz="4" w:space="0" w:color="auto"/>
            </w:tcBorders>
          </w:tcPr>
          <w:p w14:paraId="4AA64B09" w14:textId="77777777" w:rsidR="002349C3" w:rsidRPr="009A7704" w:rsidRDefault="002349C3" w:rsidP="00295656">
            <w:pPr>
              <w:spacing w:before="40" w:after="40"/>
              <w:rPr>
                <w:color w:val="000000"/>
              </w:rPr>
            </w:pPr>
            <w:r w:rsidRPr="009A7704">
              <w:rPr>
                <w:color w:val="000000"/>
              </w:rPr>
              <w:t>111. Mức độ hoạt động</w:t>
            </w:r>
          </w:p>
        </w:tc>
        <w:tc>
          <w:tcPr>
            <w:tcW w:w="543" w:type="pct"/>
            <w:tcBorders>
              <w:top w:val="dotted" w:sz="4" w:space="0" w:color="auto"/>
              <w:left w:val="dotted" w:sz="4" w:space="0" w:color="auto"/>
              <w:bottom w:val="dotted" w:sz="4" w:space="0" w:color="auto"/>
              <w:right w:val="dotted" w:sz="4" w:space="0" w:color="auto"/>
            </w:tcBorders>
          </w:tcPr>
          <w:p w14:paraId="68997375" w14:textId="77777777" w:rsidR="002349C3" w:rsidRPr="009A7704" w:rsidRDefault="002349C3" w:rsidP="00295656">
            <w:pPr>
              <w:spacing w:before="40" w:after="40"/>
              <w:rPr>
                <w:color w:val="000000"/>
                <w:lang w:val="fr-FR"/>
              </w:rPr>
            </w:pPr>
          </w:p>
        </w:tc>
      </w:tr>
      <w:tr w:rsidR="002349C3" w:rsidRPr="009A7704" w14:paraId="4F876FC2" w14:textId="77777777">
        <w:tc>
          <w:tcPr>
            <w:tcW w:w="2012" w:type="pct"/>
            <w:tcBorders>
              <w:top w:val="dotted" w:sz="4" w:space="0" w:color="auto"/>
              <w:left w:val="dotted" w:sz="4" w:space="0" w:color="auto"/>
              <w:bottom w:val="dotted" w:sz="4" w:space="0" w:color="auto"/>
              <w:right w:val="dotted" w:sz="4" w:space="0" w:color="auto"/>
            </w:tcBorders>
          </w:tcPr>
          <w:p w14:paraId="2F6542E4" w14:textId="77777777" w:rsidR="002349C3" w:rsidRPr="009A7704" w:rsidRDefault="002349C3" w:rsidP="00295656">
            <w:pPr>
              <w:spacing w:before="40" w:after="40"/>
              <w:rPr>
                <w:color w:val="000000"/>
              </w:rPr>
            </w:pPr>
            <w:r w:rsidRPr="009A7704">
              <w:rPr>
                <w:color w:val="000000"/>
              </w:rPr>
              <w:t>104. Thích nghi với sự thay đổi</w:t>
            </w:r>
          </w:p>
        </w:tc>
        <w:tc>
          <w:tcPr>
            <w:tcW w:w="543" w:type="pct"/>
            <w:tcBorders>
              <w:top w:val="dotted" w:sz="4" w:space="0" w:color="auto"/>
              <w:left w:val="dotted" w:sz="4" w:space="0" w:color="auto"/>
              <w:bottom w:val="dotted" w:sz="4" w:space="0" w:color="auto"/>
              <w:right w:val="dotted" w:sz="4" w:space="0" w:color="auto"/>
            </w:tcBorders>
          </w:tcPr>
          <w:p w14:paraId="5AC3F9CC" w14:textId="77777777" w:rsidR="002349C3" w:rsidRPr="009A7704" w:rsidRDefault="002349C3" w:rsidP="00295656">
            <w:pPr>
              <w:spacing w:before="40" w:after="40"/>
              <w:rPr>
                <w:color w:val="000000"/>
              </w:rPr>
            </w:pPr>
          </w:p>
        </w:tc>
        <w:tc>
          <w:tcPr>
            <w:tcW w:w="1901" w:type="pct"/>
            <w:tcBorders>
              <w:top w:val="dotted" w:sz="4" w:space="0" w:color="auto"/>
              <w:left w:val="dotted" w:sz="4" w:space="0" w:color="auto"/>
              <w:bottom w:val="dotted" w:sz="4" w:space="0" w:color="auto"/>
              <w:right w:val="dotted" w:sz="4" w:space="0" w:color="auto"/>
            </w:tcBorders>
          </w:tcPr>
          <w:p w14:paraId="2B52E033" w14:textId="77777777" w:rsidR="002349C3" w:rsidRPr="009A7704" w:rsidRDefault="002349C3" w:rsidP="00295656">
            <w:pPr>
              <w:spacing w:before="40" w:after="40"/>
              <w:rPr>
                <w:color w:val="000000"/>
              </w:rPr>
            </w:pPr>
            <w:r w:rsidRPr="009A7704">
              <w:rPr>
                <w:color w:val="000000"/>
              </w:rPr>
              <w:t>112</w:t>
            </w:r>
            <w:r w:rsidR="00295656">
              <w:rPr>
                <w:color w:val="000000"/>
              </w:rPr>
              <w:t>.</w:t>
            </w:r>
            <w:r w:rsidRPr="009A7704">
              <w:rPr>
                <w:color w:val="000000"/>
              </w:rPr>
              <w:t xml:space="preserve"> Mức độ nhận thức</w:t>
            </w:r>
          </w:p>
        </w:tc>
        <w:tc>
          <w:tcPr>
            <w:tcW w:w="543" w:type="pct"/>
            <w:tcBorders>
              <w:top w:val="dotted" w:sz="4" w:space="0" w:color="auto"/>
              <w:left w:val="dotted" w:sz="4" w:space="0" w:color="auto"/>
              <w:bottom w:val="dotted" w:sz="4" w:space="0" w:color="auto"/>
              <w:right w:val="dotted" w:sz="4" w:space="0" w:color="auto"/>
            </w:tcBorders>
          </w:tcPr>
          <w:p w14:paraId="256FDD3F" w14:textId="77777777" w:rsidR="002349C3" w:rsidRPr="009A7704" w:rsidRDefault="002349C3" w:rsidP="00295656">
            <w:pPr>
              <w:spacing w:before="40" w:after="40"/>
              <w:rPr>
                <w:color w:val="000000"/>
                <w:lang w:val="fr-FR"/>
              </w:rPr>
            </w:pPr>
          </w:p>
        </w:tc>
      </w:tr>
      <w:tr w:rsidR="002349C3" w:rsidRPr="009A7704" w14:paraId="710ADD1B" w14:textId="77777777">
        <w:tc>
          <w:tcPr>
            <w:tcW w:w="2012" w:type="pct"/>
            <w:tcBorders>
              <w:top w:val="dotted" w:sz="4" w:space="0" w:color="auto"/>
              <w:left w:val="dotted" w:sz="4" w:space="0" w:color="auto"/>
              <w:bottom w:val="dotted" w:sz="4" w:space="0" w:color="auto"/>
              <w:right w:val="dotted" w:sz="4" w:space="0" w:color="auto"/>
            </w:tcBorders>
          </w:tcPr>
          <w:p w14:paraId="19D75652" w14:textId="77777777" w:rsidR="002349C3" w:rsidRPr="009A7704" w:rsidRDefault="002349C3" w:rsidP="00295656">
            <w:pPr>
              <w:spacing w:before="40" w:after="40"/>
              <w:rPr>
                <w:color w:val="000000"/>
              </w:rPr>
            </w:pPr>
            <w:r w:rsidRPr="009A7704">
              <w:rPr>
                <w:color w:val="000000"/>
              </w:rPr>
              <w:t>105. Phản ứng bằng thị giác</w:t>
            </w:r>
          </w:p>
        </w:tc>
        <w:tc>
          <w:tcPr>
            <w:tcW w:w="543" w:type="pct"/>
            <w:tcBorders>
              <w:top w:val="dotted" w:sz="4" w:space="0" w:color="auto"/>
              <w:left w:val="dotted" w:sz="4" w:space="0" w:color="auto"/>
              <w:bottom w:val="dotted" w:sz="4" w:space="0" w:color="auto"/>
              <w:right w:val="dotted" w:sz="4" w:space="0" w:color="auto"/>
            </w:tcBorders>
          </w:tcPr>
          <w:p w14:paraId="75175064" w14:textId="77777777" w:rsidR="002349C3" w:rsidRPr="009A7704" w:rsidRDefault="002349C3" w:rsidP="00295656">
            <w:pPr>
              <w:spacing w:before="40" w:after="40"/>
              <w:rPr>
                <w:color w:val="000000"/>
              </w:rPr>
            </w:pPr>
          </w:p>
        </w:tc>
        <w:tc>
          <w:tcPr>
            <w:tcW w:w="1901" w:type="pct"/>
            <w:tcBorders>
              <w:top w:val="dotted" w:sz="4" w:space="0" w:color="auto"/>
              <w:left w:val="dotted" w:sz="4" w:space="0" w:color="auto"/>
              <w:bottom w:val="dotted" w:sz="4" w:space="0" w:color="auto"/>
              <w:right w:val="dotted" w:sz="4" w:space="0" w:color="auto"/>
            </w:tcBorders>
          </w:tcPr>
          <w:p w14:paraId="1A740CE8" w14:textId="77777777" w:rsidR="002349C3" w:rsidRPr="009A7704" w:rsidRDefault="002349C3" w:rsidP="00295656">
            <w:pPr>
              <w:spacing w:before="40" w:after="40"/>
              <w:rPr>
                <w:color w:val="000000"/>
              </w:rPr>
            </w:pPr>
            <w:r w:rsidRPr="009A7704">
              <w:rPr>
                <w:color w:val="000000"/>
              </w:rPr>
              <w:t xml:space="preserve">113. </w:t>
            </w:r>
            <w:r w:rsidR="00295656">
              <w:rPr>
                <w:color w:val="000000"/>
              </w:rPr>
              <w:t>Ấ</w:t>
            </w:r>
            <w:r w:rsidRPr="009A7704">
              <w:rPr>
                <w:color w:val="000000"/>
              </w:rPr>
              <w:t>n tượng chung</w:t>
            </w:r>
          </w:p>
        </w:tc>
        <w:tc>
          <w:tcPr>
            <w:tcW w:w="543" w:type="pct"/>
            <w:tcBorders>
              <w:top w:val="dotted" w:sz="4" w:space="0" w:color="auto"/>
              <w:left w:val="dotted" w:sz="4" w:space="0" w:color="auto"/>
              <w:bottom w:val="dotted" w:sz="4" w:space="0" w:color="auto"/>
              <w:right w:val="dotted" w:sz="4" w:space="0" w:color="auto"/>
            </w:tcBorders>
          </w:tcPr>
          <w:p w14:paraId="711FEE6E" w14:textId="77777777" w:rsidR="002349C3" w:rsidRPr="009A7704" w:rsidRDefault="002349C3" w:rsidP="00295656">
            <w:pPr>
              <w:spacing w:before="40" w:after="40"/>
              <w:rPr>
                <w:color w:val="000000"/>
                <w:lang w:val="fr-FR"/>
              </w:rPr>
            </w:pPr>
          </w:p>
        </w:tc>
      </w:tr>
      <w:tr w:rsidR="002349C3" w:rsidRPr="009A7704" w14:paraId="692F8C1E" w14:textId="77777777">
        <w:tc>
          <w:tcPr>
            <w:tcW w:w="2012" w:type="pct"/>
            <w:tcBorders>
              <w:top w:val="dotted" w:sz="4" w:space="0" w:color="auto"/>
              <w:left w:val="dotted" w:sz="4" w:space="0" w:color="auto"/>
              <w:bottom w:val="dotted" w:sz="4" w:space="0" w:color="auto"/>
              <w:right w:val="dotted" w:sz="4" w:space="0" w:color="auto"/>
            </w:tcBorders>
          </w:tcPr>
          <w:p w14:paraId="48D14B6B" w14:textId="77777777" w:rsidR="002349C3" w:rsidRPr="009A7704" w:rsidRDefault="002349C3" w:rsidP="00295656">
            <w:pPr>
              <w:spacing w:before="40" w:after="40"/>
              <w:rPr>
                <w:color w:val="000000"/>
              </w:rPr>
            </w:pPr>
            <w:r w:rsidRPr="009A7704">
              <w:rPr>
                <w:color w:val="000000"/>
              </w:rPr>
              <w:t>106. Phản ứng bằng thính giác</w:t>
            </w:r>
          </w:p>
        </w:tc>
        <w:tc>
          <w:tcPr>
            <w:tcW w:w="543" w:type="pct"/>
            <w:tcBorders>
              <w:top w:val="dotted" w:sz="4" w:space="0" w:color="auto"/>
              <w:left w:val="dotted" w:sz="4" w:space="0" w:color="auto"/>
              <w:bottom w:val="dotted" w:sz="4" w:space="0" w:color="auto"/>
              <w:right w:val="dotted" w:sz="4" w:space="0" w:color="auto"/>
            </w:tcBorders>
          </w:tcPr>
          <w:p w14:paraId="20473665" w14:textId="77777777" w:rsidR="002349C3" w:rsidRPr="009A7704" w:rsidRDefault="002349C3" w:rsidP="00295656">
            <w:pPr>
              <w:spacing w:before="40" w:after="40"/>
              <w:rPr>
                <w:color w:val="000000"/>
              </w:rPr>
            </w:pPr>
          </w:p>
        </w:tc>
        <w:tc>
          <w:tcPr>
            <w:tcW w:w="1901" w:type="pct"/>
            <w:tcBorders>
              <w:top w:val="dotted" w:sz="4" w:space="0" w:color="auto"/>
              <w:left w:val="dotted" w:sz="4" w:space="0" w:color="auto"/>
              <w:bottom w:val="dotted" w:sz="4" w:space="0" w:color="auto"/>
              <w:right w:val="dotted" w:sz="4" w:space="0" w:color="auto"/>
            </w:tcBorders>
          </w:tcPr>
          <w:p w14:paraId="66FE7118" w14:textId="77777777" w:rsidR="002349C3" w:rsidRPr="009A7704" w:rsidRDefault="002349C3" w:rsidP="00295656">
            <w:pPr>
              <w:spacing w:before="40" w:after="40"/>
              <w:rPr>
                <w:b/>
                <w:bCs/>
                <w:color w:val="000000"/>
              </w:rPr>
            </w:pPr>
            <w:r w:rsidRPr="009A7704">
              <w:rPr>
                <w:b/>
                <w:bCs/>
                <w:color w:val="000000"/>
              </w:rPr>
              <w:t>114.Tổng điểm</w:t>
            </w:r>
          </w:p>
        </w:tc>
        <w:tc>
          <w:tcPr>
            <w:tcW w:w="543" w:type="pct"/>
            <w:tcBorders>
              <w:top w:val="dotted" w:sz="4" w:space="0" w:color="auto"/>
              <w:left w:val="dotted" w:sz="4" w:space="0" w:color="auto"/>
              <w:bottom w:val="dotted" w:sz="4" w:space="0" w:color="auto"/>
              <w:right w:val="dotted" w:sz="4" w:space="0" w:color="auto"/>
            </w:tcBorders>
          </w:tcPr>
          <w:p w14:paraId="4A458C98" w14:textId="77777777" w:rsidR="002349C3" w:rsidRPr="009A7704" w:rsidRDefault="002349C3" w:rsidP="00295656">
            <w:pPr>
              <w:spacing w:before="40" w:after="40"/>
              <w:rPr>
                <w:color w:val="000000"/>
                <w:lang w:val="fr-FR"/>
              </w:rPr>
            </w:pPr>
          </w:p>
        </w:tc>
      </w:tr>
    </w:tbl>
    <w:p w14:paraId="601F4020" w14:textId="77777777" w:rsidR="002349C3" w:rsidRPr="001B4450" w:rsidRDefault="002349C3" w:rsidP="001B4450">
      <w:pPr>
        <w:spacing w:before="120" w:after="60" w:line="276" w:lineRule="auto"/>
        <w:ind w:firstLine="567"/>
        <w:rPr>
          <w:b/>
          <w:bCs/>
          <w:color w:val="000000"/>
          <w:sz w:val="26"/>
          <w:szCs w:val="26"/>
        </w:rPr>
      </w:pPr>
      <w:r w:rsidRPr="001B4450">
        <w:rPr>
          <w:b/>
          <w:bCs/>
          <w:color w:val="000000"/>
          <w:sz w:val="26"/>
          <w:szCs w:val="26"/>
        </w:rPr>
        <w:t>115.</w:t>
      </w:r>
      <w:r w:rsidR="009A7704">
        <w:rPr>
          <w:b/>
          <w:bCs/>
          <w:color w:val="000000"/>
          <w:sz w:val="26"/>
          <w:szCs w:val="26"/>
          <w:lang w:val="vi-VN"/>
        </w:rPr>
        <w:t xml:space="preserve"> </w:t>
      </w:r>
      <w:r w:rsidRPr="001B4450">
        <w:rPr>
          <w:b/>
          <w:bCs/>
          <w:color w:val="000000"/>
          <w:sz w:val="26"/>
          <w:szCs w:val="26"/>
        </w:rPr>
        <w:t>Chẩn đoán khuyết tật:</w:t>
      </w:r>
    </w:p>
    <w:p w14:paraId="29EBF4AD"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 Không khuyết tật:............................................................</w:t>
      </w:r>
    </w:p>
    <w:p w14:paraId="5C165DA6"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 Khuyết tật vận động:.......................................................</w:t>
      </w:r>
    </w:p>
    <w:p w14:paraId="61138A1C"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3= Khuyết tật về Nghe-Nói:..............</w:t>
      </w:r>
      <w:r w:rsidR="009A7704">
        <w:rPr>
          <w:color w:val="000000"/>
          <w:sz w:val="26"/>
          <w:szCs w:val="26"/>
          <w:lang w:val="vi-VN"/>
        </w:rPr>
        <w:t>..</w:t>
      </w:r>
      <w:r w:rsidRPr="001B4450">
        <w:rPr>
          <w:color w:val="000000"/>
          <w:sz w:val="26"/>
          <w:szCs w:val="26"/>
        </w:rPr>
        <w:t>.................................</w:t>
      </w:r>
    </w:p>
    <w:p w14:paraId="45A64816"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Khuyết tật về Nhìn:..............</w:t>
      </w:r>
      <w:r w:rsidR="009A7704">
        <w:rPr>
          <w:color w:val="000000"/>
          <w:sz w:val="26"/>
          <w:szCs w:val="26"/>
          <w:lang w:val="vi-VN"/>
        </w:rPr>
        <w:t>....</w:t>
      </w:r>
      <w:r w:rsidRPr="001B4450">
        <w:rPr>
          <w:color w:val="000000"/>
          <w:sz w:val="26"/>
          <w:szCs w:val="26"/>
        </w:rPr>
        <w:t>........................................</w:t>
      </w:r>
    </w:p>
    <w:p w14:paraId="17284DC2"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5=Khuyết tật về Thần kinh, Tâm thần:.............</w:t>
      </w:r>
      <w:r w:rsidR="009A7704">
        <w:rPr>
          <w:color w:val="000000"/>
          <w:sz w:val="26"/>
          <w:szCs w:val="26"/>
          <w:lang w:val="vi-VN"/>
        </w:rPr>
        <w:t>.......</w:t>
      </w:r>
      <w:r w:rsidRPr="001B4450">
        <w:rPr>
          <w:color w:val="000000"/>
          <w:sz w:val="26"/>
          <w:szCs w:val="26"/>
        </w:rPr>
        <w:t>............</w:t>
      </w:r>
    </w:p>
    <w:p w14:paraId="003BD62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6=Khuyết tật về trí tuệ:.......................</w:t>
      </w:r>
      <w:r w:rsidR="009A7704">
        <w:rPr>
          <w:color w:val="000000"/>
          <w:sz w:val="26"/>
          <w:szCs w:val="26"/>
          <w:lang w:val="vi-VN"/>
        </w:rPr>
        <w:t>.</w:t>
      </w:r>
      <w:r w:rsidRPr="001B4450">
        <w:rPr>
          <w:color w:val="000000"/>
          <w:sz w:val="26"/>
          <w:szCs w:val="26"/>
        </w:rPr>
        <w:t>.................................</w:t>
      </w:r>
    </w:p>
    <w:p w14:paraId="12948039"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7=Khuyết tật khác:................................................................</w:t>
      </w:r>
    </w:p>
    <w:p w14:paraId="6607D88F" w14:textId="77777777" w:rsidR="002349C3" w:rsidRPr="001B4450" w:rsidRDefault="003A54C9" w:rsidP="009A7704">
      <w:pPr>
        <w:spacing w:before="120" w:after="60" w:line="276" w:lineRule="auto"/>
        <w:ind w:firstLine="567"/>
        <w:jc w:val="both"/>
        <w:rPr>
          <w:b/>
          <w:color w:val="000000"/>
          <w:sz w:val="26"/>
          <w:szCs w:val="26"/>
        </w:rPr>
      </w:pPr>
      <w:r>
        <w:rPr>
          <w:b/>
          <w:color w:val="000000"/>
          <w:sz w:val="26"/>
          <w:szCs w:val="26"/>
        </w:rPr>
        <w:br w:type="page"/>
      </w:r>
      <w:r w:rsidR="002349C3" w:rsidRPr="001B4450">
        <w:rPr>
          <w:b/>
          <w:color w:val="000000"/>
          <w:sz w:val="26"/>
          <w:szCs w:val="26"/>
        </w:rPr>
        <w:lastRenderedPageBreak/>
        <w:t xml:space="preserve">PHIẾU 2. ĐÁNH GIÁ NHU CẦU CAN THIỆP SỚM CỦA TRẺ </w:t>
      </w:r>
    </w:p>
    <w:p w14:paraId="560BC397" w14:textId="77777777" w:rsidR="002349C3" w:rsidRPr="001B4450" w:rsidRDefault="002349C3" w:rsidP="001B4450">
      <w:pPr>
        <w:spacing w:before="120" w:after="60" w:line="276" w:lineRule="auto"/>
        <w:ind w:firstLine="567"/>
        <w:rPr>
          <w:b/>
          <w:i/>
          <w:color w:val="000000"/>
          <w:sz w:val="26"/>
          <w:szCs w:val="26"/>
        </w:rPr>
      </w:pPr>
      <w:r w:rsidRPr="001B4450">
        <w:rPr>
          <w:b/>
          <w:i/>
          <w:color w:val="000000"/>
          <w:sz w:val="26"/>
          <w:szCs w:val="26"/>
        </w:rPr>
        <w:t>(Do bác sỹ khám đánh giá nhu cầu)</w:t>
      </w:r>
    </w:p>
    <w:p w14:paraId="1C5B5B83"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116. Trẻ đã được khám và can thiệp về PHCN</w:t>
      </w:r>
      <w:r w:rsidRPr="001B4450">
        <w:rPr>
          <w:i/>
          <w:iCs/>
          <w:color w:val="000000"/>
          <w:sz w:val="26"/>
          <w:szCs w:val="26"/>
        </w:rPr>
        <w:tab/>
      </w:r>
    </w:p>
    <w:p w14:paraId="77D27A64"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Chưa bao giờ</w:t>
      </w:r>
      <w:r w:rsidRPr="001B4450">
        <w:rPr>
          <w:color w:val="000000"/>
          <w:sz w:val="26"/>
          <w:szCs w:val="26"/>
        </w:rPr>
        <w:tab/>
      </w:r>
      <w:r w:rsidRPr="001B4450">
        <w:rPr>
          <w:color w:val="000000"/>
          <w:sz w:val="26"/>
          <w:szCs w:val="26"/>
        </w:rPr>
        <w:tab/>
      </w:r>
    </w:p>
    <w:p w14:paraId="60AE4B4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 Đã khám, hướng dẫn PHCN tại nhà</w:t>
      </w:r>
      <w:r w:rsidRPr="001B4450">
        <w:rPr>
          <w:color w:val="000000"/>
          <w:sz w:val="26"/>
          <w:szCs w:val="26"/>
        </w:rPr>
        <w:tab/>
      </w:r>
      <w:r w:rsidRPr="001B4450">
        <w:rPr>
          <w:color w:val="000000"/>
          <w:sz w:val="26"/>
          <w:szCs w:val="26"/>
        </w:rPr>
        <w:tab/>
      </w:r>
    </w:p>
    <w:p w14:paraId="198BEEA4"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 Đã khám, PHCN tại trung tâm/ Khoa PHCN + hướng dẫn PHCN tại nhà</w:t>
      </w:r>
      <w:r w:rsidRPr="001B4450">
        <w:rPr>
          <w:color w:val="000000"/>
          <w:sz w:val="26"/>
          <w:szCs w:val="26"/>
        </w:rPr>
        <w:tab/>
      </w:r>
    </w:p>
    <w:p w14:paraId="284ED45C" w14:textId="77777777" w:rsidR="002349C3" w:rsidRPr="001B4450" w:rsidRDefault="002349C3" w:rsidP="001B4450">
      <w:pPr>
        <w:spacing w:before="120" w:after="60" w:line="276" w:lineRule="auto"/>
        <w:ind w:firstLine="567"/>
        <w:rPr>
          <w:color w:val="000000"/>
          <w:sz w:val="26"/>
          <w:szCs w:val="26"/>
        </w:rPr>
      </w:pPr>
      <w:r w:rsidRPr="001B4450">
        <w:rPr>
          <w:i/>
          <w:iCs/>
          <w:color w:val="000000"/>
          <w:sz w:val="26"/>
          <w:szCs w:val="26"/>
        </w:rPr>
        <w:t>117. Thời gian can thiệp về PHCN:</w:t>
      </w:r>
      <w:r w:rsidRPr="001B4450">
        <w:rPr>
          <w:color w:val="000000"/>
          <w:sz w:val="26"/>
          <w:szCs w:val="26"/>
        </w:rPr>
        <w:t xml:space="preserve">  </w:t>
      </w:r>
    </w:p>
    <w:p w14:paraId="73358B89" w14:textId="77777777" w:rsidR="009A7704" w:rsidRDefault="002349C3" w:rsidP="001B4450">
      <w:pPr>
        <w:spacing w:before="120" w:after="60" w:line="276" w:lineRule="auto"/>
        <w:ind w:firstLine="567"/>
        <w:rPr>
          <w:color w:val="000000"/>
          <w:sz w:val="26"/>
          <w:szCs w:val="26"/>
          <w:lang w:val="vi-VN"/>
        </w:rPr>
      </w:pPr>
      <w:r w:rsidRPr="001B4450">
        <w:rPr>
          <w:color w:val="000000"/>
          <w:sz w:val="26"/>
          <w:szCs w:val="26"/>
        </w:rPr>
        <w:t xml:space="preserve">0=Chưa bao giờ </w:t>
      </w:r>
      <w:r w:rsidRPr="001B4450">
        <w:rPr>
          <w:color w:val="000000"/>
          <w:sz w:val="26"/>
          <w:szCs w:val="26"/>
        </w:rPr>
        <w:tab/>
        <w:t>1= 1-6 tháng</w:t>
      </w:r>
      <w:r w:rsidRPr="001B4450">
        <w:rPr>
          <w:color w:val="000000"/>
          <w:sz w:val="26"/>
          <w:szCs w:val="26"/>
        </w:rPr>
        <w:tab/>
      </w:r>
      <w:r w:rsidRPr="001B4450">
        <w:rPr>
          <w:color w:val="000000"/>
          <w:sz w:val="26"/>
          <w:szCs w:val="26"/>
        </w:rPr>
        <w:tab/>
      </w:r>
    </w:p>
    <w:p w14:paraId="6836F6DC"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 từ 7-12 tháng</w:t>
      </w:r>
      <w:r w:rsidRPr="001B4450">
        <w:rPr>
          <w:color w:val="000000"/>
          <w:sz w:val="26"/>
          <w:szCs w:val="26"/>
        </w:rPr>
        <w:tab/>
        <w:t>3=&gt;12 tháng</w:t>
      </w:r>
    </w:p>
    <w:p w14:paraId="1FA94BF0"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118. Biện pháp PHCN đã được nhận:</w:t>
      </w:r>
    </w:p>
    <w:p w14:paraId="3CD2ECE3"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Vận động TL</w:t>
      </w:r>
      <w:r w:rsidRPr="001B4450">
        <w:rPr>
          <w:color w:val="000000"/>
          <w:sz w:val="26"/>
          <w:szCs w:val="26"/>
        </w:rPr>
        <w:tab/>
        <w:t xml:space="preserve"> </w:t>
      </w:r>
      <w:r w:rsidRPr="001B4450">
        <w:rPr>
          <w:color w:val="000000"/>
          <w:sz w:val="26"/>
          <w:szCs w:val="26"/>
        </w:rPr>
        <w:tab/>
        <w:t>2= Ngôn ngữ trị liệu</w:t>
      </w:r>
    </w:p>
    <w:p w14:paraId="02D68AD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3=Hoạt động trị liệu</w:t>
      </w:r>
      <w:r w:rsidRPr="001B4450">
        <w:rPr>
          <w:color w:val="000000"/>
          <w:sz w:val="26"/>
          <w:szCs w:val="26"/>
        </w:rPr>
        <w:tab/>
      </w:r>
      <w:r w:rsidRPr="001B4450">
        <w:rPr>
          <w:color w:val="000000"/>
          <w:sz w:val="26"/>
          <w:szCs w:val="26"/>
        </w:rPr>
        <w:tab/>
        <w:t>4=Dụng cụ trợ giúp</w:t>
      </w:r>
      <w:r w:rsidRPr="001B4450">
        <w:rPr>
          <w:color w:val="000000"/>
          <w:sz w:val="26"/>
          <w:szCs w:val="26"/>
        </w:rPr>
        <w:tab/>
      </w:r>
    </w:p>
    <w:p w14:paraId="7B9A4EA5" w14:textId="77777777" w:rsidR="002349C3" w:rsidRPr="00295656" w:rsidRDefault="002349C3" w:rsidP="001B4450">
      <w:pPr>
        <w:spacing w:before="120" w:after="60" w:line="276" w:lineRule="auto"/>
        <w:ind w:firstLine="567"/>
        <w:rPr>
          <w:i/>
          <w:iCs/>
          <w:color w:val="000000"/>
          <w:spacing w:val="-8"/>
          <w:sz w:val="26"/>
          <w:szCs w:val="26"/>
        </w:rPr>
      </w:pPr>
      <w:r w:rsidRPr="00295656">
        <w:rPr>
          <w:i/>
          <w:iCs/>
          <w:color w:val="000000"/>
          <w:spacing w:val="-8"/>
          <w:sz w:val="26"/>
          <w:szCs w:val="26"/>
        </w:rPr>
        <w:t>119. Đánh giá nhu cầu can thiệp sớm PHCN cho trẻ khuyết tật</w:t>
      </w:r>
    </w:p>
    <w:p w14:paraId="69C814A4" w14:textId="77777777" w:rsidR="002349C3" w:rsidRPr="001B4450" w:rsidRDefault="002349C3" w:rsidP="001B4450">
      <w:pPr>
        <w:spacing w:before="120" w:after="60" w:line="276" w:lineRule="auto"/>
        <w:ind w:firstLine="567"/>
        <w:rPr>
          <w:iCs/>
          <w:color w:val="000000"/>
          <w:sz w:val="26"/>
          <w:szCs w:val="26"/>
        </w:rPr>
      </w:pPr>
      <w:r w:rsidRPr="001B4450">
        <w:rPr>
          <w:iCs/>
          <w:color w:val="000000"/>
          <w:sz w:val="26"/>
          <w:szCs w:val="26"/>
        </w:rPr>
        <w:t>0=Không có nhu cầu về PHCN</w:t>
      </w:r>
      <w:r w:rsidRPr="001B4450">
        <w:rPr>
          <w:iCs/>
          <w:color w:val="000000"/>
          <w:sz w:val="26"/>
          <w:szCs w:val="26"/>
        </w:rPr>
        <w:tab/>
      </w:r>
      <w:r w:rsidRPr="001B4450">
        <w:rPr>
          <w:iCs/>
          <w:color w:val="000000"/>
          <w:sz w:val="26"/>
          <w:szCs w:val="26"/>
        </w:rPr>
        <w:tab/>
      </w:r>
    </w:p>
    <w:p w14:paraId="3BCCBC5B" w14:textId="77777777" w:rsidR="00295656" w:rsidRDefault="002349C3" w:rsidP="001B4450">
      <w:pPr>
        <w:spacing w:before="120" w:after="60" w:line="276" w:lineRule="auto"/>
        <w:ind w:firstLine="567"/>
        <w:rPr>
          <w:iCs/>
          <w:color w:val="000000"/>
          <w:sz w:val="26"/>
          <w:szCs w:val="26"/>
        </w:rPr>
      </w:pPr>
      <w:r w:rsidRPr="001B4450">
        <w:rPr>
          <w:iCs/>
          <w:color w:val="000000"/>
          <w:sz w:val="26"/>
          <w:szCs w:val="26"/>
        </w:rPr>
        <w:t>1=Nhu cầu về Vận động trị liệu</w:t>
      </w:r>
      <w:r w:rsidRPr="001B4450">
        <w:rPr>
          <w:iCs/>
          <w:color w:val="000000"/>
          <w:sz w:val="26"/>
          <w:szCs w:val="26"/>
        </w:rPr>
        <w:tab/>
      </w:r>
    </w:p>
    <w:p w14:paraId="3862D4AA" w14:textId="77777777" w:rsidR="002349C3" w:rsidRPr="001B4450" w:rsidRDefault="002349C3" w:rsidP="001B4450">
      <w:pPr>
        <w:spacing w:before="120" w:after="60" w:line="276" w:lineRule="auto"/>
        <w:ind w:firstLine="567"/>
        <w:rPr>
          <w:iCs/>
          <w:color w:val="000000"/>
          <w:sz w:val="26"/>
          <w:szCs w:val="26"/>
        </w:rPr>
      </w:pPr>
      <w:r w:rsidRPr="001B4450">
        <w:rPr>
          <w:iCs/>
          <w:color w:val="000000"/>
          <w:sz w:val="26"/>
          <w:szCs w:val="26"/>
        </w:rPr>
        <w:t>1.Tại nhà</w:t>
      </w:r>
      <w:r w:rsidRPr="001B4450">
        <w:rPr>
          <w:iCs/>
          <w:color w:val="000000"/>
          <w:sz w:val="26"/>
          <w:szCs w:val="26"/>
        </w:rPr>
        <w:tab/>
        <w:t>2.Tại trung tâm</w:t>
      </w:r>
      <w:r w:rsidRPr="001B4450">
        <w:rPr>
          <w:iCs/>
          <w:color w:val="000000"/>
          <w:sz w:val="26"/>
          <w:szCs w:val="26"/>
        </w:rPr>
        <w:tab/>
        <w:t xml:space="preserve"> 3. Cả hai</w:t>
      </w:r>
    </w:p>
    <w:p w14:paraId="42853CEC" w14:textId="77777777" w:rsidR="002349C3" w:rsidRPr="001B4450" w:rsidRDefault="002349C3" w:rsidP="001B4450">
      <w:pPr>
        <w:spacing w:before="120" w:after="60" w:line="276" w:lineRule="auto"/>
        <w:ind w:firstLine="567"/>
        <w:rPr>
          <w:iCs/>
          <w:color w:val="000000"/>
          <w:sz w:val="26"/>
          <w:szCs w:val="26"/>
        </w:rPr>
      </w:pPr>
      <w:r w:rsidRPr="001B4450">
        <w:rPr>
          <w:color w:val="000000"/>
          <w:sz w:val="26"/>
          <w:szCs w:val="26"/>
        </w:rPr>
        <w:t>Tài liệu cần cấp:....................................................................</w:t>
      </w:r>
    </w:p>
    <w:p w14:paraId="0C7F084C" w14:textId="77777777" w:rsidR="00295656" w:rsidRDefault="002349C3" w:rsidP="001B4450">
      <w:pPr>
        <w:spacing w:before="120" w:after="60" w:line="276" w:lineRule="auto"/>
        <w:ind w:firstLine="567"/>
        <w:rPr>
          <w:iCs/>
          <w:color w:val="000000"/>
          <w:sz w:val="26"/>
          <w:szCs w:val="26"/>
        </w:rPr>
      </w:pPr>
      <w:r w:rsidRPr="001B4450">
        <w:rPr>
          <w:iCs/>
          <w:color w:val="000000"/>
          <w:sz w:val="26"/>
          <w:szCs w:val="26"/>
        </w:rPr>
        <w:t>2=Nhu cầu về Hoạt động trị liệu</w:t>
      </w:r>
      <w:r w:rsidRPr="001B4450">
        <w:rPr>
          <w:iCs/>
          <w:color w:val="000000"/>
          <w:sz w:val="26"/>
          <w:szCs w:val="26"/>
        </w:rPr>
        <w:tab/>
      </w:r>
    </w:p>
    <w:p w14:paraId="006E07EE" w14:textId="77777777" w:rsidR="002349C3" w:rsidRPr="001B4450" w:rsidRDefault="002349C3" w:rsidP="001B4450">
      <w:pPr>
        <w:spacing w:before="120" w:after="60" w:line="276" w:lineRule="auto"/>
        <w:ind w:firstLine="567"/>
        <w:rPr>
          <w:iCs/>
          <w:color w:val="000000"/>
          <w:sz w:val="26"/>
          <w:szCs w:val="26"/>
        </w:rPr>
      </w:pPr>
      <w:r w:rsidRPr="001B4450">
        <w:rPr>
          <w:iCs/>
          <w:color w:val="000000"/>
          <w:sz w:val="26"/>
          <w:szCs w:val="26"/>
        </w:rPr>
        <w:t>1. Tại nhà</w:t>
      </w:r>
      <w:r w:rsidRPr="001B4450">
        <w:rPr>
          <w:iCs/>
          <w:color w:val="000000"/>
          <w:sz w:val="26"/>
          <w:szCs w:val="26"/>
        </w:rPr>
        <w:tab/>
        <w:t>2. Tại trung tâm</w:t>
      </w:r>
      <w:r w:rsidRPr="001B4450">
        <w:rPr>
          <w:iCs/>
          <w:color w:val="000000"/>
          <w:sz w:val="26"/>
          <w:szCs w:val="26"/>
        </w:rPr>
        <w:tab/>
        <w:t>3. Cả hai</w:t>
      </w:r>
    </w:p>
    <w:p w14:paraId="1832F168" w14:textId="77777777" w:rsidR="00295656" w:rsidRDefault="002349C3" w:rsidP="001B4450">
      <w:pPr>
        <w:spacing w:before="120" w:after="60" w:line="276" w:lineRule="auto"/>
        <w:ind w:firstLine="567"/>
        <w:rPr>
          <w:color w:val="000000"/>
          <w:sz w:val="26"/>
          <w:szCs w:val="26"/>
        </w:rPr>
      </w:pPr>
      <w:r w:rsidRPr="001B4450">
        <w:rPr>
          <w:color w:val="000000"/>
          <w:sz w:val="26"/>
          <w:szCs w:val="26"/>
        </w:rPr>
        <w:t>Tài liệu cần:  (  ) KN VĐ tinh</w:t>
      </w:r>
      <w:r w:rsidRPr="001B4450">
        <w:rPr>
          <w:color w:val="000000"/>
          <w:sz w:val="26"/>
          <w:szCs w:val="26"/>
        </w:rPr>
        <w:tab/>
      </w:r>
    </w:p>
    <w:p w14:paraId="7563E23E"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 KN ăn uống</w:t>
      </w:r>
      <w:r w:rsidRPr="001B4450">
        <w:rPr>
          <w:color w:val="000000"/>
          <w:sz w:val="26"/>
          <w:szCs w:val="26"/>
        </w:rPr>
        <w:tab/>
        <w:t>(  ) KN VS cá nhân</w:t>
      </w:r>
      <w:r w:rsidRPr="001B4450">
        <w:rPr>
          <w:color w:val="000000"/>
          <w:sz w:val="26"/>
          <w:szCs w:val="26"/>
        </w:rPr>
        <w:tab/>
      </w:r>
    </w:p>
    <w:p w14:paraId="13EB6A76" w14:textId="77777777" w:rsidR="00295656" w:rsidRDefault="002349C3" w:rsidP="001B4450">
      <w:pPr>
        <w:spacing w:before="120" w:after="60" w:line="276" w:lineRule="auto"/>
        <w:ind w:firstLine="567"/>
        <w:rPr>
          <w:color w:val="000000"/>
          <w:sz w:val="26"/>
          <w:szCs w:val="26"/>
        </w:rPr>
      </w:pPr>
      <w:r w:rsidRPr="001B4450">
        <w:rPr>
          <w:color w:val="000000"/>
          <w:sz w:val="26"/>
          <w:szCs w:val="26"/>
        </w:rPr>
        <w:t xml:space="preserve">(  ) KNSH           </w:t>
      </w:r>
      <w:r w:rsidRPr="001B4450">
        <w:rPr>
          <w:color w:val="000000"/>
          <w:sz w:val="26"/>
          <w:szCs w:val="26"/>
        </w:rPr>
        <w:tab/>
        <w:t>(  ) KN nội trợ</w:t>
      </w:r>
      <w:r w:rsidRPr="001B4450">
        <w:rPr>
          <w:color w:val="000000"/>
          <w:sz w:val="26"/>
          <w:szCs w:val="26"/>
        </w:rPr>
        <w:tab/>
      </w:r>
    </w:p>
    <w:p w14:paraId="495FEB63"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xml:space="preserve">(  ) KN giao </w:t>
      </w:r>
      <w:r w:rsidR="00295656">
        <w:rPr>
          <w:color w:val="000000"/>
          <w:sz w:val="26"/>
          <w:szCs w:val="26"/>
        </w:rPr>
        <w:t xml:space="preserve">thong </w:t>
      </w:r>
      <w:r w:rsidRPr="001B4450">
        <w:rPr>
          <w:color w:val="000000"/>
          <w:sz w:val="26"/>
          <w:szCs w:val="26"/>
        </w:rPr>
        <w:t xml:space="preserve">     (  ) KN mua bán</w:t>
      </w:r>
      <w:r w:rsidRPr="001B4450">
        <w:rPr>
          <w:color w:val="000000"/>
          <w:sz w:val="26"/>
          <w:szCs w:val="26"/>
        </w:rPr>
        <w:tab/>
        <w:t>(  )Vui chơi</w:t>
      </w:r>
    </w:p>
    <w:p w14:paraId="7FD6097B" w14:textId="77777777" w:rsidR="00295656" w:rsidRDefault="002349C3" w:rsidP="001B4450">
      <w:pPr>
        <w:spacing w:before="120" w:after="60" w:line="276" w:lineRule="auto"/>
        <w:ind w:firstLine="567"/>
        <w:rPr>
          <w:iCs/>
          <w:color w:val="000000"/>
          <w:sz w:val="26"/>
          <w:szCs w:val="26"/>
        </w:rPr>
      </w:pPr>
      <w:r w:rsidRPr="001B4450">
        <w:rPr>
          <w:iCs/>
          <w:color w:val="000000"/>
          <w:sz w:val="26"/>
          <w:szCs w:val="26"/>
        </w:rPr>
        <w:t>3=Nhu cầu về Ngôn ngữ trị liệu</w:t>
      </w:r>
      <w:r w:rsidRPr="001B4450">
        <w:rPr>
          <w:iCs/>
          <w:color w:val="000000"/>
          <w:sz w:val="26"/>
          <w:szCs w:val="26"/>
        </w:rPr>
        <w:tab/>
      </w:r>
    </w:p>
    <w:p w14:paraId="5136AFB0" w14:textId="77777777" w:rsidR="002349C3" w:rsidRPr="001B4450" w:rsidRDefault="002349C3" w:rsidP="001B4450">
      <w:pPr>
        <w:spacing w:before="120" w:after="60" w:line="276" w:lineRule="auto"/>
        <w:ind w:firstLine="567"/>
        <w:rPr>
          <w:iCs/>
          <w:color w:val="000000"/>
          <w:sz w:val="26"/>
          <w:szCs w:val="26"/>
        </w:rPr>
      </w:pPr>
      <w:r w:rsidRPr="001B4450">
        <w:rPr>
          <w:iCs/>
          <w:color w:val="000000"/>
          <w:sz w:val="26"/>
          <w:szCs w:val="26"/>
        </w:rPr>
        <w:t>1.Tại nhà</w:t>
      </w:r>
      <w:r w:rsidRPr="001B4450">
        <w:rPr>
          <w:iCs/>
          <w:color w:val="000000"/>
          <w:sz w:val="26"/>
          <w:szCs w:val="26"/>
        </w:rPr>
        <w:tab/>
        <w:t>2. Tại trung tâm</w:t>
      </w:r>
      <w:r w:rsidRPr="001B4450">
        <w:rPr>
          <w:iCs/>
          <w:color w:val="000000"/>
          <w:sz w:val="26"/>
          <w:szCs w:val="26"/>
        </w:rPr>
        <w:tab/>
        <w:t>3. Cả hai</w:t>
      </w:r>
    </w:p>
    <w:p w14:paraId="39FEE474"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Tài liệu cần:   (  ) KN giao tiếp</w:t>
      </w:r>
      <w:r w:rsidRPr="001B4450">
        <w:rPr>
          <w:color w:val="000000"/>
          <w:sz w:val="26"/>
          <w:szCs w:val="26"/>
        </w:rPr>
        <w:tab/>
        <w:t>(  ) KN hiểu lời nói</w:t>
      </w:r>
      <w:r w:rsidRPr="001B4450">
        <w:rPr>
          <w:color w:val="000000"/>
          <w:sz w:val="26"/>
          <w:szCs w:val="26"/>
        </w:rPr>
        <w:tab/>
      </w:r>
    </w:p>
    <w:p w14:paraId="028F171A"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 KN diễn tả NN</w:t>
      </w:r>
      <w:r w:rsidRPr="001B4450">
        <w:rPr>
          <w:color w:val="000000"/>
          <w:sz w:val="26"/>
          <w:szCs w:val="26"/>
        </w:rPr>
        <w:tab/>
        <w:t>(  ) Khác</w:t>
      </w:r>
    </w:p>
    <w:p w14:paraId="4675F592" w14:textId="77777777" w:rsidR="002349C3" w:rsidRPr="001B4450" w:rsidRDefault="002349C3" w:rsidP="001B4450">
      <w:pPr>
        <w:spacing w:before="120" w:after="60" w:line="276" w:lineRule="auto"/>
        <w:ind w:firstLine="567"/>
        <w:rPr>
          <w:iCs/>
          <w:color w:val="000000"/>
          <w:sz w:val="26"/>
          <w:szCs w:val="26"/>
        </w:rPr>
      </w:pPr>
      <w:r w:rsidRPr="001B4450">
        <w:rPr>
          <w:iCs/>
          <w:color w:val="000000"/>
          <w:sz w:val="26"/>
          <w:szCs w:val="26"/>
        </w:rPr>
        <w:t xml:space="preserve">4=Nhu cầu về Dụng cụ </w:t>
      </w:r>
      <w:r w:rsidRPr="001B4450">
        <w:rPr>
          <w:iCs/>
          <w:color w:val="000000"/>
          <w:sz w:val="26"/>
          <w:szCs w:val="26"/>
        </w:rPr>
        <w:tab/>
      </w:r>
      <w:r w:rsidRPr="001B4450">
        <w:rPr>
          <w:iCs/>
          <w:color w:val="000000"/>
          <w:sz w:val="26"/>
          <w:szCs w:val="26"/>
        </w:rPr>
        <w:tab/>
      </w:r>
    </w:p>
    <w:p w14:paraId="365AB390"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xml:space="preserve">1. Dụng cụ chỉnh hình: </w:t>
      </w:r>
      <w:r w:rsidR="00295656">
        <w:rPr>
          <w:color w:val="000000"/>
          <w:sz w:val="26"/>
          <w:szCs w:val="26"/>
        </w:rPr>
        <w:t xml:space="preserve"> </w:t>
      </w:r>
      <w:r w:rsidRPr="001B4450">
        <w:rPr>
          <w:color w:val="000000"/>
          <w:sz w:val="26"/>
          <w:szCs w:val="26"/>
        </w:rPr>
        <w:t>(  ) Nẹp dưới gối</w:t>
      </w:r>
      <w:r w:rsidR="00295656">
        <w:rPr>
          <w:color w:val="000000"/>
          <w:sz w:val="26"/>
          <w:szCs w:val="26"/>
        </w:rPr>
        <w:t xml:space="preserve"> </w:t>
      </w:r>
      <w:r w:rsidRPr="001B4450">
        <w:rPr>
          <w:color w:val="000000"/>
          <w:sz w:val="26"/>
          <w:szCs w:val="26"/>
        </w:rPr>
        <w:t>(  ) Nẹp trên gối</w:t>
      </w:r>
    </w:p>
    <w:p w14:paraId="50A77DC5"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 Nẹp cột sống</w:t>
      </w:r>
      <w:r w:rsidRPr="001B4450">
        <w:rPr>
          <w:color w:val="000000"/>
          <w:sz w:val="26"/>
          <w:szCs w:val="26"/>
        </w:rPr>
        <w:tab/>
        <w:t>(  ) Khác</w:t>
      </w:r>
    </w:p>
    <w:p w14:paraId="4490BBF8" w14:textId="77777777" w:rsidR="00295656" w:rsidRDefault="002349C3" w:rsidP="001B4450">
      <w:pPr>
        <w:spacing w:before="120" w:after="60" w:line="276" w:lineRule="auto"/>
        <w:ind w:firstLine="567"/>
        <w:rPr>
          <w:color w:val="000000"/>
          <w:sz w:val="26"/>
          <w:szCs w:val="26"/>
        </w:rPr>
      </w:pPr>
      <w:r w:rsidRPr="001B4450">
        <w:rPr>
          <w:color w:val="000000"/>
          <w:sz w:val="26"/>
          <w:szCs w:val="26"/>
        </w:rPr>
        <w:t>2. Dụng cụ trợ giúp vận động</w:t>
      </w:r>
      <w:r w:rsidR="00295656">
        <w:rPr>
          <w:color w:val="000000"/>
          <w:sz w:val="26"/>
          <w:szCs w:val="26"/>
        </w:rPr>
        <w:t>:</w:t>
      </w:r>
    </w:p>
    <w:p w14:paraId="7F87E4EB"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lastRenderedPageBreak/>
        <w:t>(  ) Xe lăn</w:t>
      </w:r>
      <w:r w:rsidRPr="001B4450">
        <w:rPr>
          <w:color w:val="000000"/>
          <w:sz w:val="26"/>
          <w:szCs w:val="26"/>
        </w:rPr>
        <w:tab/>
        <w:t>(  ) Khung tập đi</w:t>
      </w:r>
      <w:r w:rsidRPr="001B4450">
        <w:rPr>
          <w:color w:val="000000"/>
          <w:sz w:val="26"/>
          <w:szCs w:val="26"/>
        </w:rPr>
        <w:tab/>
        <w:t>(  ) Nạng</w:t>
      </w:r>
      <w:r w:rsidRPr="001B4450">
        <w:rPr>
          <w:color w:val="000000"/>
          <w:sz w:val="26"/>
          <w:szCs w:val="26"/>
        </w:rPr>
        <w:tab/>
        <w:t>(  ) Khác</w:t>
      </w:r>
    </w:p>
    <w:p w14:paraId="1B6604AF" w14:textId="77777777" w:rsidR="00295656" w:rsidRDefault="002349C3" w:rsidP="001B4450">
      <w:pPr>
        <w:spacing w:before="120" w:after="60" w:line="276" w:lineRule="auto"/>
        <w:ind w:firstLine="567"/>
        <w:rPr>
          <w:color w:val="000000"/>
          <w:sz w:val="26"/>
          <w:szCs w:val="26"/>
        </w:rPr>
      </w:pPr>
      <w:r w:rsidRPr="001B4450">
        <w:rPr>
          <w:color w:val="000000"/>
          <w:sz w:val="26"/>
          <w:szCs w:val="26"/>
        </w:rPr>
        <w:t xml:space="preserve">3. Dụng cụ trợ giúp Nghe </w:t>
      </w:r>
    </w:p>
    <w:p w14:paraId="33CE640C"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 Máy trợ thính</w:t>
      </w:r>
      <w:r w:rsidRPr="001B4450">
        <w:rPr>
          <w:color w:val="000000"/>
          <w:sz w:val="26"/>
          <w:szCs w:val="26"/>
        </w:rPr>
        <w:tab/>
        <w:t>(  ) ốc tai điện tử    (  ) Khác</w:t>
      </w:r>
    </w:p>
    <w:p w14:paraId="0FE0FC3A"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 Dụng cụ trợ giúp Nhìn</w:t>
      </w:r>
      <w:r w:rsidRPr="001B4450">
        <w:rPr>
          <w:color w:val="000000"/>
          <w:sz w:val="26"/>
          <w:szCs w:val="26"/>
        </w:rPr>
        <w:tab/>
        <w:t>(  ) Kính</w:t>
      </w:r>
      <w:r w:rsidRPr="001B4450">
        <w:rPr>
          <w:color w:val="000000"/>
          <w:sz w:val="26"/>
          <w:szCs w:val="26"/>
        </w:rPr>
        <w:tab/>
        <w:t>(  ) Khác</w:t>
      </w:r>
    </w:p>
    <w:p w14:paraId="4538E4B5" w14:textId="77777777" w:rsidR="00295656" w:rsidRDefault="002349C3" w:rsidP="001B4450">
      <w:pPr>
        <w:spacing w:before="120" w:after="60" w:line="276" w:lineRule="auto"/>
        <w:ind w:firstLine="567"/>
        <w:rPr>
          <w:color w:val="000000"/>
          <w:sz w:val="26"/>
          <w:szCs w:val="26"/>
        </w:rPr>
      </w:pPr>
      <w:r w:rsidRPr="001B4450">
        <w:rPr>
          <w:color w:val="000000"/>
          <w:sz w:val="26"/>
          <w:szCs w:val="26"/>
        </w:rPr>
        <w:t>5=Nhu cầu về Phẫu thuật</w:t>
      </w:r>
      <w:r w:rsidRPr="001B4450">
        <w:rPr>
          <w:color w:val="000000"/>
          <w:sz w:val="26"/>
          <w:szCs w:val="26"/>
        </w:rPr>
        <w:tab/>
      </w:r>
    </w:p>
    <w:p w14:paraId="32AAD0F7" w14:textId="77777777" w:rsidR="00295656" w:rsidRDefault="002349C3" w:rsidP="001B4450">
      <w:pPr>
        <w:spacing w:before="120" w:after="60" w:line="276" w:lineRule="auto"/>
        <w:ind w:firstLine="567"/>
        <w:rPr>
          <w:color w:val="000000"/>
          <w:sz w:val="26"/>
          <w:szCs w:val="26"/>
        </w:rPr>
      </w:pPr>
      <w:r w:rsidRPr="001B4450">
        <w:rPr>
          <w:color w:val="000000"/>
          <w:sz w:val="26"/>
          <w:szCs w:val="26"/>
        </w:rPr>
        <w:t>1.Chỉnh hình</w:t>
      </w:r>
      <w:r w:rsidRPr="001B4450">
        <w:rPr>
          <w:color w:val="000000"/>
          <w:sz w:val="26"/>
          <w:szCs w:val="26"/>
        </w:rPr>
        <w:tab/>
      </w:r>
      <w:r w:rsidRPr="001B4450">
        <w:rPr>
          <w:color w:val="000000"/>
          <w:sz w:val="26"/>
          <w:szCs w:val="26"/>
        </w:rPr>
        <w:tab/>
        <w:t>2.Mắt</w:t>
      </w:r>
      <w:r w:rsidRPr="001B4450">
        <w:rPr>
          <w:color w:val="000000"/>
          <w:sz w:val="26"/>
          <w:szCs w:val="26"/>
        </w:rPr>
        <w:tab/>
      </w:r>
      <w:r w:rsidRPr="001B4450">
        <w:rPr>
          <w:color w:val="000000"/>
          <w:sz w:val="26"/>
          <w:szCs w:val="26"/>
        </w:rPr>
        <w:tab/>
        <w:t>3. Tai-Mũi-Họng</w:t>
      </w:r>
    </w:p>
    <w:p w14:paraId="5E1F6C12" w14:textId="77777777" w:rsidR="002349C3" w:rsidRPr="001B4450" w:rsidRDefault="002349C3" w:rsidP="001B4450">
      <w:pPr>
        <w:spacing w:before="120" w:after="60" w:line="276" w:lineRule="auto"/>
        <w:ind w:firstLine="567"/>
        <w:rPr>
          <w:i/>
          <w:iCs/>
          <w:color w:val="000000"/>
          <w:sz w:val="26"/>
          <w:szCs w:val="26"/>
        </w:rPr>
      </w:pPr>
      <w:r w:rsidRPr="001B4450">
        <w:rPr>
          <w:color w:val="000000"/>
          <w:sz w:val="26"/>
          <w:szCs w:val="26"/>
        </w:rPr>
        <w:t>4. RHM</w:t>
      </w:r>
      <w:r w:rsidRPr="001B4450">
        <w:rPr>
          <w:color w:val="000000"/>
          <w:sz w:val="26"/>
          <w:szCs w:val="26"/>
        </w:rPr>
        <w:tab/>
        <w:t xml:space="preserve">       </w:t>
      </w:r>
      <w:r w:rsidRPr="001B4450">
        <w:rPr>
          <w:color w:val="000000"/>
          <w:sz w:val="26"/>
          <w:szCs w:val="26"/>
        </w:rPr>
        <w:tab/>
      </w:r>
      <w:r w:rsidR="00295656">
        <w:rPr>
          <w:color w:val="000000"/>
          <w:sz w:val="26"/>
          <w:szCs w:val="26"/>
        </w:rPr>
        <w:tab/>
      </w:r>
      <w:r w:rsidRPr="001B4450">
        <w:rPr>
          <w:color w:val="000000"/>
          <w:sz w:val="26"/>
          <w:szCs w:val="26"/>
        </w:rPr>
        <w:t>5. Khac</w:t>
      </w:r>
    </w:p>
    <w:p w14:paraId="7681CE4B"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6= Nhu cầu khác...................................................................</w:t>
      </w:r>
    </w:p>
    <w:p w14:paraId="6CD418B1"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120. Đánh giá nhu cầu về Giáo dục cho trẻ KT</w:t>
      </w:r>
    </w:p>
    <w:p w14:paraId="1FC42B79"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Không có nhu cầu về Giáo dục</w:t>
      </w:r>
      <w:r w:rsidRPr="001B4450">
        <w:rPr>
          <w:color w:val="000000"/>
          <w:sz w:val="26"/>
          <w:szCs w:val="26"/>
        </w:rPr>
        <w:tab/>
      </w:r>
      <w:r w:rsidRPr="001B4450">
        <w:rPr>
          <w:color w:val="000000"/>
          <w:sz w:val="26"/>
          <w:szCs w:val="26"/>
        </w:rPr>
        <w:tab/>
      </w:r>
    </w:p>
    <w:p w14:paraId="43C48D75"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Nhu cầu về Giáo dục đặc biệt.....................</w:t>
      </w:r>
      <w:r w:rsidR="00295656">
        <w:rPr>
          <w:color w:val="000000"/>
          <w:sz w:val="26"/>
          <w:szCs w:val="26"/>
        </w:rPr>
        <w:t>.....</w:t>
      </w:r>
      <w:r w:rsidRPr="001B4450">
        <w:rPr>
          <w:color w:val="000000"/>
          <w:sz w:val="26"/>
          <w:szCs w:val="26"/>
        </w:rPr>
        <w:t>...............</w:t>
      </w:r>
    </w:p>
    <w:p w14:paraId="6673ACCD"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Nhu cầu về Giáo dục hội nhập (Lớp đặc biệt trong trường bình thường)</w:t>
      </w:r>
    </w:p>
    <w:p w14:paraId="7EB91281"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xml:space="preserve">3=Nhu cầu về Giáo dục hòa nhập (Lớp bình thường trong trường bình thường) </w:t>
      </w:r>
    </w:p>
    <w:p w14:paraId="1D07DD7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Nhu cầu về đào tạo hướng nghiệp ............................</w:t>
      </w:r>
      <w:r w:rsidR="00295656">
        <w:rPr>
          <w:color w:val="000000"/>
          <w:sz w:val="26"/>
          <w:szCs w:val="26"/>
        </w:rPr>
        <w:t>......</w:t>
      </w:r>
      <w:r w:rsidRPr="001B4450">
        <w:rPr>
          <w:color w:val="000000"/>
          <w:sz w:val="26"/>
          <w:szCs w:val="26"/>
        </w:rPr>
        <w:t>.</w:t>
      </w:r>
    </w:p>
    <w:p w14:paraId="51C903B6"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5= Nhu cầu khác...................................................................</w:t>
      </w:r>
    </w:p>
    <w:p w14:paraId="27A04E43"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121. Đánh giá nhu cầu về Hỗ trợ xã hội cho trẻ KT</w:t>
      </w:r>
      <w:r w:rsidRPr="001B4450">
        <w:rPr>
          <w:i/>
          <w:iCs/>
          <w:color w:val="000000"/>
          <w:sz w:val="26"/>
          <w:szCs w:val="26"/>
        </w:rPr>
        <w:tab/>
      </w:r>
    </w:p>
    <w:p w14:paraId="4BE71E74"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Không có nhu cầu về hỗ trợ xã hội</w:t>
      </w:r>
      <w:r w:rsidRPr="001B4450">
        <w:rPr>
          <w:color w:val="000000"/>
          <w:sz w:val="26"/>
          <w:szCs w:val="26"/>
        </w:rPr>
        <w:tab/>
      </w:r>
      <w:r w:rsidRPr="001B4450">
        <w:rPr>
          <w:color w:val="000000"/>
          <w:sz w:val="26"/>
          <w:szCs w:val="26"/>
        </w:rPr>
        <w:tab/>
      </w:r>
    </w:p>
    <w:p w14:paraId="7C88383B"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Nhu cầu về Hỗ trợ hàng tháng..........................................</w:t>
      </w:r>
    </w:p>
    <w:p w14:paraId="10E22573"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Nhu cầu về Hỗ trợ KP can thiệp sớm PHCN ..................</w:t>
      </w:r>
    </w:p>
    <w:p w14:paraId="4EC3638D"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3=Nhu cầu về Hỗ trợ giáo dục .........</w:t>
      </w:r>
      <w:r w:rsidR="00295656">
        <w:rPr>
          <w:color w:val="000000"/>
          <w:sz w:val="26"/>
          <w:szCs w:val="26"/>
        </w:rPr>
        <w:t>.</w:t>
      </w:r>
      <w:r w:rsidRPr="001B4450">
        <w:rPr>
          <w:color w:val="000000"/>
          <w:sz w:val="26"/>
          <w:szCs w:val="26"/>
        </w:rPr>
        <w:t>...................................</w:t>
      </w:r>
    </w:p>
    <w:p w14:paraId="38CEE998"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Nhu cầu về Hỗ trợ hướng nghiệp ....................................</w:t>
      </w:r>
    </w:p>
    <w:p w14:paraId="74E45018"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5= Nhu cầu khác...................................................................</w:t>
      </w:r>
    </w:p>
    <w:p w14:paraId="75E1ADCA" w14:textId="77777777" w:rsidR="002349C3" w:rsidRPr="001B4450" w:rsidRDefault="002349C3" w:rsidP="001B4450">
      <w:pPr>
        <w:spacing w:before="120" w:after="60" w:line="276" w:lineRule="auto"/>
        <w:ind w:firstLine="567"/>
        <w:rPr>
          <w:i/>
          <w:iCs/>
          <w:color w:val="000000"/>
          <w:sz w:val="26"/>
          <w:szCs w:val="26"/>
        </w:rPr>
      </w:pPr>
      <w:r w:rsidRPr="001B4450">
        <w:rPr>
          <w:i/>
          <w:iCs/>
          <w:color w:val="000000"/>
          <w:sz w:val="26"/>
          <w:szCs w:val="26"/>
        </w:rPr>
        <w:t xml:space="preserve">122. Đánh giá nhu </w:t>
      </w:r>
      <w:r w:rsidRPr="001B4450">
        <w:rPr>
          <w:rFonts w:ascii=".VnTime" w:hAnsi=".VnTime"/>
          <w:i/>
          <w:iCs/>
          <w:color w:val="000000"/>
          <w:sz w:val="26"/>
          <w:szCs w:val="26"/>
        </w:rPr>
        <w:t>cÇu kh¸c cho</w:t>
      </w:r>
      <w:r w:rsidRPr="001B4450">
        <w:rPr>
          <w:i/>
          <w:iCs/>
          <w:color w:val="000000"/>
          <w:sz w:val="26"/>
          <w:szCs w:val="26"/>
        </w:rPr>
        <w:t xml:space="preserve"> trẻ KT</w:t>
      </w:r>
      <w:r w:rsidRPr="001B4450">
        <w:rPr>
          <w:i/>
          <w:iCs/>
          <w:color w:val="000000"/>
          <w:sz w:val="26"/>
          <w:szCs w:val="26"/>
        </w:rPr>
        <w:tab/>
      </w:r>
    </w:p>
    <w:p w14:paraId="6DD50EF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Nhu cầu về........................................................................</w:t>
      </w:r>
    </w:p>
    <w:p w14:paraId="21AD4D24"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Nhu cầu về ....................................</w:t>
      </w:r>
      <w:r w:rsidR="00295656">
        <w:rPr>
          <w:color w:val="000000"/>
          <w:sz w:val="26"/>
          <w:szCs w:val="26"/>
        </w:rPr>
        <w:t>..</w:t>
      </w:r>
      <w:r w:rsidRPr="001B4450">
        <w:rPr>
          <w:color w:val="000000"/>
          <w:sz w:val="26"/>
          <w:szCs w:val="26"/>
        </w:rPr>
        <w:t>..................................</w:t>
      </w:r>
    </w:p>
    <w:p w14:paraId="10752557" w14:textId="77777777" w:rsidR="002349C3" w:rsidRPr="003A54C9" w:rsidRDefault="002349C3" w:rsidP="00295656">
      <w:pPr>
        <w:spacing w:before="120" w:after="60" w:line="276" w:lineRule="auto"/>
        <w:ind w:firstLine="2160"/>
        <w:jc w:val="center"/>
        <w:rPr>
          <w:b/>
          <w:bCs/>
          <w:i/>
          <w:iCs/>
          <w:color w:val="000000"/>
          <w:sz w:val="26"/>
          <w:szCs w:val="26"/>
          <w:lang w:val="vi-VN"/>
        </w:rPr>
      </w:pPr>
      <w:r w:rsidRPr="001B4450">
        <w:rPr>
          <w:b/>
          <w:bCs/>
          <w:i/>
          <w:iCs/>
          <w:color w:val="000000"/>
          <w:sz w:val="26"/>
          <w:szCs w:val="26"/>
        </w:rPr>
        <w:t>Ngày       tháng        năm 20</w:t>
      </w:r>
      <w:r w:rsidR="003A54C9">
        <w:rPr>
          <w:b/>
          <w:bCs/>
          <w:i/>
          <w:iCs/>
          <w:color w:val="000000"/>
          <w:sz w:val="26"/>
          <w:szCs w:val="26"/>
          <w:lang w:val="vi-VN"/>
        </w:rPr>
        <w:t>.....</w:t>
      </w:r>
    </w:p>
    <w:p w14:paraId="7926241D" w14:textId="77777777" w:rsidR="002349C3" w:rsidRPr="003A54C9" w:rsidRDefault="002349C3" w:rsidP="00295656">
      <w:pPr>
        <w:spacing w:before="120" w:after="60" w:line="276" w:lineRule="auto"/>
        <w:ind w:firstLine="2160"/>
        <w:jc w:val="center"/>
        <w:rPr>
          <w:color w:val="000000"/>
          <w:sz w:val="26"/>
          <w:szCs w:val="26"/>
          <w:lang w:val="vi-VN"/>
        </w:rPr>
      </w:pPr>
      <w:r w:rsidRPr="003A54C9">
        <w:rPr>
          <w:color w:val="000000"/>
          <w:sz w:val="26"/>
          <w:szCs w:val="26"/>
          <w:lang w:val="vi-VN"/>
        </w:rPr>
        <w:t>Bác sỹ khám (Ghi họ tên và ký tên)</w:t>
      </w:r>
    </w:p>
    <w:p w14:paraId="47445E80" w14:textId="77777777" w:rsidR="002349C3" w:rsidRPr="003A54C9" w:rsidRDefault="002349C3" w:rsidP="001B4450">
      <w:pPr>
        <w:spacing w:before="120" w:after="60" w:line="276" w:lineRule="auto"/>
        <w:ind w:firstLine="567"/>
        <w:rPr>
          <w:color w:val="000000"/>
          <w:sz w:val="26"/>
          <w:szCs w:val="26"/>
          <w:lang w:val="vi-VN"/>
        </w:rPr>
      </w:pPr>
    </w:p>
    <w:p w14:paraId="24EA38FB" w14:textId="77777777" w:rsidR="002349C3" w:rsidRPr="003A54C9" w:rsidRDefault="002349C3" w:rsidP="001B4450">
      <w:pPr>
        <w:spacing w:before="120" w:after="60" w:line="276" w:lineRule="auto"/>
        <w:ind w:firstLine="567"/>
        <w:rPr>
          <w:color w:val="000000"/>
          <w:sz w:val="26"/>
          <w:szCs w:val="26"/>
          <w:lang w:val="vi-VN"/>
        </w:rPr>
      </w:pPr>
    </w:p>
    <w:p w14:paraId="4898BEEA" w14:textId="77777777" w:rsidR="002349C3" w:rsidRPr="001B4450" w:rsidRDefault="002349C3" w:rsidP="00295656">
      <w:pPr>
        <w:spacing w:before="120" w:after="60" w:line="276" w:lineRule="auto"/>
        <w:jc w:val="center"/>
        <w:rPr>
          <w:b/>
          <w:bCs/>
          <w:color w:val="000000"/>
          <w:sz w:val="26"/>
          <w:szCs w:val="26"/>
        </w:rPr>
      </w:pPr>
      <w:r w:rsidRPr="003A54C9">
        <w:rPr>
          <w:color w:val="000000"/>
          <w:sz w:val="26"/>
          <w:szCs w:val="26"/>
          <w:lang w:val="vi-VN"/>
        </w:rPr>
        <w:br w:type="page"/>
      </w:r>
      <w:r w:rsidRPr="001B4450">
        <w:rPr>
          <w:b/>
          <w:bCs/>
          <w:color w:val="000000"/>
          <w:sz w:val="26"/>
          <w:szCs w:val="26"/>
        </w:rPr>
        <w:lastRenderedPageBreak/>
        <w:t>PHIẾU 3. ĐIỀU TRA NHU CẦU GIA ĐÌNH TRẺ KHUYẾT TẬT</w:t>
      </w:r>
    </w:p>
    <w:p w14:paraId="26E0E6A9" w14:textId="77777777" w:rsidR="002349C3" w:rsidRPr="001B4450" w:rsidRDefault="002349C3" w:rsidP="00295656">
      <w:pPr>
        <w:spacing w:before="120" w:after="60" w:line="276" w:lineRule="auto"/>
        <w:jc w:val="center"/>
        <w:rPr>
          <w:b/>
          <w:bCs/>
          <w:i/>
          <w:iCs/>
          <w:color w:val="000000"/>
          <w:sz w:val="26"/>
          <w:szCs w:val="26"/>
        </w:rPr>
      </w:pPr>
      <w:r w:rsidRPr="001B4450">
        <w:rPr>
          <w:b/>
          <w:bCs/>
          <w:i/>
          <w:iCs/>
          <w:color w:val="000000"/>
          <w:sz w:val="26"/>
          <w:szCs w:val="26"/>
        </w:rPr>
        <w:t>(Phỏng vấn cha mẹ )</w:t>
      </w:r>
    </w:p>
    <w:p w14:paraId="1CFD9818" w14:textId="77777777" w:rsidR="00295656" w:rsidRDefault="002349C3" w:rsidP="001B4450">
      <w:pPr>
        <w:spacing w:before="120" w:after="60" w:line="276" w:lineRule="auto"/>
        <w:ind w:firstLine="567"/>
        <w:rPr>
          <w:i/>
          <w:iCs/>
          <w:color w:val="000000"/>
          <w:sz w:val="26"/>
          <w:szCs w:val="26"/>
        </w:rPr>
      </w:pPr>
      <w:r w:rsidRPr="001B4450">
        <w:rPr>
          <w:i/>
          <w:iCs/>
          <w:color w:val="000000"/>
          <w:sz w:val="26"/>
          <w:szCs w:val="26"/>
        </w:rPr>
        <w:t>123. Gia đình có  nhu cầu cho trẻ can thiệp PHCN không?</w:t>
      </w:r>
    </w:p>
    <w:p w14:paraId="47C09B1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Không có nhu cầu về PHCN</w:t>
      </w:r>
      <w:r w:rsidRPr="001B4450">
        <w:rPr>
          <w:color w:val="000000"/>
          <w:sz w:val="26"/>
          <w:szCs w:val="26"/>
        </w:rPr>
        <w:tab/>
      </w:r>
      <w:r w:rsidRPr="001B4450">
        <w:rPr>
          <w:color w:val="000000"/>
          <w:sz w:val="26"/>
          <w:szCs w:val="26"/>
        </w:rPr>
        <w:tab/>
      </w:r>
    </w:p>
    <w:p w14:paraId="430BDC43" w14:textId="77777777" w:rsidR="00295656" w:rsidRDefault="002349C3" w:rsidP="001B4450">
      <w:pPr>
        <w:spacing w:before="120" w:after="60" w:line="276" w:lineRule="auto"/>
        <w:ind w:firstLine="567"/>
        <w:rPr>
          <w:color w:val="000000"/>
          <w:sz w:val="26"/>
          <w:szCs w:val="26"/>
        </w:rPr>
      </w:pPr>
      <w:r w:rsidRPr="001B4450">
        <w:rPr>
          <w:color w:val="000000"/>
          <w:sz w:val="26"/>
          <w:szCs w:val="26"/>
        </w:rPr>
        <w:t>1=Nhu cầu về Vận động trị liệu</w:t>
      </w:r>
      <w:r w:rsidRPr="001B4450">
        <w:rPr>
          <w:color w:val="000000"/>
          <w:sz w:val="26"/>
          <w:szCs w:val="26"/>
        </w:rPr>
        <w:tab/>
      </w:r>
    </w:p>
    <w:p w14:paraId="390DD4AD"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Tại nhà</w:t>
      </w:r>
      <w:r w:rsidRPr="001B4450">
        <w:rPr>
          <w:color w:val="000000"/>
          <w:sz w:val="26"/>
          <w:szCs w:val="26"/>
        </w:rPr>
        <w:tab/>
        <w:t>2. Tại trung tâm</w:t>
      </w:r>
      <w:r w:rsidRPr="001B4450">
        <w:rPr>
          <w:color w:val="000000"/>
          <w:sz w:val="26"/>
          <w:szCs w:val="26"/>
        </w:rPr>
        <w:tab/>
        <w:t>3. Cả hai</w:t>
      </w:r>
    </w:p>
    <w:p w14:paraId="62A4BE9F" w14:textId="77777777" w:rsidR="00295656" w:rsidRDefault="002349C3" w:rsidP="001B4450">
      <w:pPr>
        <w:spacing w:before="120" w:after="60" w:line="276" w:lineRule="auto"/>
        <w:ind w:firstLine="567"/>
        <w:rPr>
          <w:color w:val="000000"/>
          <w:sz w:val="26"/>
          <w:szCs w:val="26"/>
        </w:rPr>
      </w:pPr>
      <w:r w:rsidRPr="001B4450">
        <w:rPr>
          <w:color w:val="000000"/>
          <w:sz w:val="26"/>
          <w:szCs w:val="26"/>
        </w:rPr>
        <w:t>2=Nhu cầu về Hoạt động trị liệu</w:t>
      </w:r>
      <w:r w:rsidRPr="001B4450">
        <w:rPr>
          <w:color w:val="000000"/>
          <w:sz w:val="26"/>
          <w:szCs w:val="26"/>
        </w:rPr>
        <w:tab/>
      </w:r>
    </w:p>
    <w:p w14:paraId="6531C86E"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 Tại nhà</w:t>
      </w:r>
      <w:r w:rsidRPr="001B4450">
        <w:rPr>
          <w:color w:val="000000"/>
          <w:sz w:val="26"/>
          <w:szCs w:val="26"/>
        </w:rPr>
        <w:tab/>
        <w:t>2. Tại trung tâm</w:t>
      </w:r>
      <w:r w:rsidRPr="001B4450">
        <w:rPr>
          <w:color w:val="000000"/>
          <w:sz w:val="26"/>
          <w:szCs w:val="26"/>
        </w:rPr>
        <w:tab/>
        <w:t>3. Cả hai</w:t>
      </w:r>
    </w:p>
    <w:p w14:paraId="41E308AA" w14:textId="77777777" w:rsidR="00295656" w:rsidRDefault="002349C3" w:rsidP="001B4450">
      <w:pPr>
        <w:spacing w:before="120" w:after="60" w:line="276" w:lineRule="auto"/>
        <w:ind w:firstLine="567"/>
        <w:rPr>
          <w:color w:val="000000"/>
          <w:sz w:val="26"/>
          <w:szCs w:val="26"/>
        </w:rPr>
      </w:pPr>
      <w:r w:rsidRPr="001B4450">
        <w:rPr>
          <w:color w:val="000000"/>
          <w:sz w:val="26"/>
          <w:szCs w:val="26"/>
        </w:rPr>
        <w:t>3=Nhu cầu về Ngôn ngữ trị liệu</w:t>
      </w:r>
      <w:r w:rsidRPr="001B4450">
        <w:rPr>
          <w:color w:val="000000"/>
          <w:sz w:val="26"/>
          <w:szCs w:val="26"/>
        </w:rPr>
        <w:tab/>
      </w:r>
    </w:p>
    <w:p w14:paraId="3DD04065"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 Tại nhà</w:t>
      </w:r>
      <w:r w:rsidRPr="001B4450">
        <w:rPr>
          <w:color w:val="000000"/>
          <w:sz w:val="26"/>
          <w:szCs w:val="26"/>
        </w:rPr>
        <w:tab/>
        <w:t>2. Tại trung tâm</w:t>
      </w:r>
      <w:r w:rsidRPr="001B4450">
        <w:rPr>
          <w:color w:val="000000"/>
          <w:sz w:val="26"/>
          <w:szCs w:val="26"/>
        </w:rPr>
        <w:tab/>
        <w:t>3. Cả hai</w:t>
      </w:r>
    </w:p>
    <w:p w14:paraId="794325F9"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xml:space="preserve">4=Nhu cầu về Dụng cụ </w:t>
      </w:r>
      <w:r w:rsidRPr="001B4450">
        <w:rPr>
          <w:color w:val="000000"/>
          <w:sz w:val="26"/>
          <w:szCs w:val="26"/>
        </w:rPr>
        <w:tab/>
      </w:r>
      <w:r w:rsidRPr="001B4450">
        <w:rPr>
          <w:color w:val="000000"/>
          <w:sz w:val="26"/>
          <w:szCs w:val="26"/>
        </w:rPr>
        <w:tab/>
      </w:r>
    </w:p>
    <w:p w14:paraId="2014C602" w14:textId="77777777" w:rsidR="009A11DB" w:rsidRDefault="002349C3" w:rsidP="001B4450">
      <w:pPr>
        <w:spacing w:before="120" w:after="60" w:line="276" w:lineRule="auto"/>
        <w:ind w:firstLine="567"/>
        <w:rPr>
          <w:color w:val="000000"/>
          <w:sz w:val="26"/>
          <w:szCs w:val="26"/>
          <w:lang w:val="vi-VN"/>
        </w:rPr>
      </w:pPr>
      <w:r w:rsidRPr="001B4450">
        <w:rPr>
          <w:color w:val="000000"/>
          <w:sz w:val="26"/>
          <w:szCs w:val="26"/>
        </w:rPr>
        <w:t xml:space="preserve"> Dụng cụ chỉnh hình:</w:t>
      </w:r>
    </w:p>
    <w:p w14:paraId="57FCFAA4" w14:textId="77777777" w:rsidR="002349C3" w:rsidRPr="009A11DB" w:rsidRDefault="002349C3" w:rsidP="001B4450">
      <w:pPr>
        <w:spacing w:before="120" w:after="60" w:line="276" w:lineRule="auto"/>
        <w:ind w:firstLine="567"/>
        <w:rPr>
          <w:color w:val="000000"/>
          <w:sz w:val="26"/>
          <w:szCs w:val="26"/>
          <w:lang w:val="vi-VN"/>
        </w:rPr>
      </w:pPr>
      <w:r w:rsidRPr="009A11DB">
        <w:rPr>
          <w:color w:val="000000"/>
          <w:sz w:val="26"/>
          <w:szCs w:val="26"/>
          <w:lang w:val="vi-VN"/>
        </w:rPr>
        <w:t>(  ) Nẹp dưới gối</w:t>
      </w:r>
      <w:r w:rsidRPr="009A11DB">
        <w:rPr>
          <w:color w:val="000000"/>
          <w:sz w:val="26"/>
          <w:szCs w:val="26"/>
          <w:lang w:val="vi-VN"/>
        </w:rPr>
        <w:tab/>
        <w:t>(  ) Nẹp trên gối</w:t>
      </w:r>
      <w:r w:rsidR="00295656" w:rsidRPr="009A11DB">
        <w:rPr>
          <w:color w:val="000000"/>
          <w:sz w:val="26"/>
          <w:szCs w:val="26"/>
          <w:lang w:val="vi-VN"/>
        </w:rPr>
        <w:tab/>
      </w:r>
      <w:r w:rsidRPr="009A11DB">
        <w:rPr>
          <w:color w:val="000000"/>
          <w:sz w:val="26"/>
          <w:szCs w:val="26"/>
          <w:lang w:val="vi-VN"/>
        </w:rPr>
        <w:t>(  ) Nẹp cột sống</w:t>
      </w:r>
      <w:r w:rsidRPr="009A11DB">
        <w:rPr>
          <w:color w:val="000000"/>
          <w:sz w:val="26"/>
          <w:szCs w:val="26"/>
          <w:lang w:val="vi-VN"/>
        </w:rPr>
        <w:tab/>
        <w:t>(  ) Khác</w:t>
      </w:r>
    </w:p>
    <w:p w14:paraId="1F283D19" w14:textId="77777777" w:rsidR="009A11DB" w:rsidRDefault="002349C3" w:rsidP="001B4450">
      <w:pPr>
        <w:spacing w:before="120" w:after="60" w:line="276" w:lineRule="auto"/>
        <w:ind w:firstLine="567"/>
        <w:rPr>
          <w:color w:val="000000"/>
          <w:sz w:val="26"/>
          <w:szCs w:val="26"/>
          <w:lang w:val="vi-VN"/>
        </w:rPr>
      </w:pPr>
      <w:r w:rsidRPr="001B4450">
        <w:rPr>
          <w:color w:val="000000"/>
          <w:sz w:val="26"/>
          <w:szCs w:val="26"/>
        </w:rPr>
        <w:t>Dụng cụ trợ giúp VĐ</w:t>
      </w:r>
      <w:r w:rsidRPr="001B4450">
        <w:rPr>
          <w:color w:val="000000"/>
          <w:sz w:val="26"/>
          <w:szCs w:val="26"/>
        </w:rPr>
        <w:tab/>
      </w:r>
    </w:p>
    <w:p w14:paraId="65BCA18D" w14:textId="77777777" w:rsidR="002349C3" w:rsidRPr="009A11DB" w:rsidRDefault="002349C3" w:rsidP="001B4450">
      <w:pPr>
        <w:spacing w:before="120" w:after="60" w:line="276" w:lineRule="auto"/>
        <w:ind w:firstLine="567"/>
        <w:rPr>
          <w:color w:val="000000"/>
          <w:sz w:val="26"/>
          <w:szCs w:val="26"/>
          <w:lang w:val="vi-VN"/>
        </w:rPr>
      </w:pPr>
      <w:r w:rsidRPr="009A11DB">
        <w:rPr>
          <w:color w:val="000000"/>
          <w:sz w:val="26"/>
          <w:szCs w:val="26"/>
          <w:lang w:val="vi-VN"/>
        </w:rPr>
        <w:t>(  ) Xe lăn</w:t>
      </w:r>
      <w:r w:rsidRPr="009A11DB">
        <w:rPr>
          <w:color w:val="000000"/>
          <w:sz w:val="26"/>
          <w:szCs w:val="26"/>
          <w:lang w:val="vi-VN"/>
        </w:rPr>
        <w:tab/>
      </w:r>
      <w:r w:rsidRPr="009A11DB">
        <w:rPr>
          <w:color w:val="000000"/>
          <w:sz w:val="26"/>
          <w:szCs w:val="26"/>
          <w:lang w:val="vi-VN"/>
        </w:rPr>
        <w:tab/>
        <w:t>(  ) Khung tập đi</w:t>
      </w:r>
      <w:r w:rsidRPr="009A11DB">
        <w:rPr>
          <w:color w:val="000000"/>
          <w:sz w:val="26"/>
          <w:szCs w:val="26"/>
          <w:lang w:val="vi-VN"/>
        </w:rPr>
        <w:tab/>
        <w:t>(  ) Nạng</w:t>
      </w:r>
      <w:r w:rsidRPr="009A11DB">
        <w:rPr>
          <w:color w:val="000000"/>
          <w:sz w:val="26"/>
          <w:szCs w:val="26"/>
          <w:lang w:val="vi-VN"/>
        </w:rPr>
        <w:tab/>
      </w:r>
      <w:r w:rsidRPr="009A11DB">
        <w:rPr>
          <w:color w:val="000000"/>
          <w:sz w:val="26"/>
          <w:szCs w:val="26"/>
          <w:lang w:val="vi-VN"/>
        </w:rPr>
        <w:tab/>
        <w:t>(  ) Khác</w:t>
      </w:r>
    </w:p>
    <w:p w14:paraId="108E8447" w14:textId="77777777" w:rsidR="00295656" w:rsidRDefault="002349C3" w:rsidP="001B4450">
      <w:pPr>
        <w:spacing w:before="120" w:after="60" w:line="276" w:lineRule="auto"/>
        <w:ind w:firstLine="567"/>
        <w:rPr>
          <w:color w:val="000000"/>
          <w:sz w:val="26"/>
          <w:szCs w:val="26"/>
        </w:rPr>
      </w:pPr>
      <w:r w:rsidRPr="001B4450">
        <w:rPr>
          <w:color w:val="000000"/>
          <w:sz w:val="26"/>
          <w:szCs w:val="26"/>
        </w:rPr>
        <w:t>Dụng cụ trợ giúp Nghe</w:t>
      </w:r>
    </w:p>
    <w:p w14:paraId="46755A67"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 Máy trợ thính</w:t>
      </w:r>
      <w:r w:rsidRPr="001B4450">
        <w:rPr>
          <w:color w:val="000000"/>
          <w:sz w:val="26"/>
          <w:szCs w:val="26"/>
        </w:rPr>
        <w:tab/>
        <w:t>(  ) ốc tai điện tử</w:t>
      </w:r>
      <w:r w:rsidRPr="001B4450">
        <w:rPr>
          <w:color w:val="000000"/>
          <w:sz w:val="26"/>
          <w:szCs w:val="26"/>
        </w:rPr>
        <w:tab/>
        <w:t xml:space="preserve"> (  ) Khác</w:t>
      </w:r>
    </w:p>
    <w:p w14:paraId="1F1A0D9E"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Dụng cụ trợ giúp Nhìn</w:t>
      </w:r>
      <w:r w:rsidRPr="001B4450">
        <w:rPr>
          <w:color w:val="000000"/>
          <w:sz w:val="26"/>
          <w:szCs w:val="26"/>
        </w:rPr>
        <w:tab/>
        <w:t>(  ) Kính</w:t>
      </w:r>
      <w:r w:rsidRPr="001B4450">
        <w:rPr>
          <w:color w:val="000000"/>
          <w:sz w:val="26"/>
          <w:szCs w:val="26"/>
        </w:rPr>
        <w:tab/>
      </w:r>
      <w:r w:rsidRPr="001B4450">
        <w:rPr>
          <w:color w:val="000000"/>
          <w:sz w:val="26"/>
          <w:szCs w:val="26"/>
        </w:rPr>
        <w:tab/>
        <w:t>(  ) Khác</w:t>
      </w:r>
    </w:p>
    <w:p w14:paraId="458924F7" w14:textId="77777777" w:rsidR="009A11DB" w:rsidRDefault="002349C3" w:rsidP="001B4450">
      <w:pPr>
        <w:spacing w:before="120" w:after="60" w:line="276" w:lineRule="auto"/>
        <w:ind w:firstLine="567"/>
        <w:rPr>
          <w:color w:val="000000"/>
          <w:sz w:val="26"/>
          <w:szCs w:val="26"/>
          <w:lang w:val="vi-VN"/>
        </w:rPr>
      </w:pPr>
      <w:r w:rsidRPr="001B4450">
        <w:rPr>
          <w:color w:val="000000"/>
          <w:sz w:val="26"/>
          <w:szCs w:val="26"/>
        </w:rPr>
        <w:t>5=Nhu cầu về Phẫu thuật</w:t>
      </w:r>
      <w:r w:rsidRPr="001B4450">
        <w:rPr>
          <w:color w:val="000000"/>
          <w:sz w:val="26"/>
          <w:szCs w:val="26"/>
        </w:rPr>
        <w:tab/>
      </w:r>
    </w:p>
    <w:p w14:paraId="395BE4E8" w14:textId="77777777" w:rsidR="002349C3" w:rsidRPr="009A11DB" w:rsidRDefault="002349C3" w:rsidP="001B4450">
      <w:pPr>
        <w:spacing w:before="120" w:after="60" w:line="276" w:lineRule="auto"/>
        <w:ind w:firstLine="567"/>
        <w:rPr>
          <w:i/>
          <w:iCs/>
          <w:color w:val="000000"/>
          <w:sz w:val="26"/>
          <w:szCs w:val="26"/>
          <w:lang w:val="vi-VN"/>
        </w:rPr>
      </w:pPr>
      <w:r w:rsidRPr="009A11DB">
        <w:rPr>
          <w:color w:val="000000"/>
          <w:sz w:val="26"/>
          <w:szCs w:val="26"/>
          <w:lang w:val="vi-VN"/>
        </w:rPr>
        <w:t>(  ) Chỉnh hình</w:t>
      </w:r>
      <w:r w:rsidRPr="009A11DB">
        <w:rPr>
          <w:color w:val="000000"/>
          <w:sz w:val="26"/>
          <w:szCs w:val="26"/>
          <w:lang w:val="vi-VN"/>
        </w:rPr>
        <w:tab/>
        <w:t>(  ) Mắt</w:t>
      </w:r>
      <w:r w:rsidRPr="009A11DB">
        <w:rPr>
          <w:color w:val="000000"/>
          <w:sz w:val="26"/>
          <w:szCs w:val="26"/>
          <w:lang w:val="vi-VN"/>
        </w:rPr>
        <w:tab/>
        <w:t>(  ) Tai-Mũi-Họng</w:t>
      </w:r>
      <w:r w:rsidRPr="009A11DB">
        <w:rPr>
          <w:color w:val="000000"/>
          <w:sz w:val="26"/>
          <w:szCs w:val="26"/>
          <w:lang w:val="vi-VN"/>
        </w:rPr>
        <w:tab/>
        <w:t>(  ) RHM</w:t>
      </w:r>
    </w:p>
    <w:p w14:paraId="15697592"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6= Nhu cầu khác...................................................................</w:t>
      </w:r>
    </w:p>
    <w:p w14:paraId="09D01AFD" w14:textId="77777777" w:rsidR="002349C3" w:rsidRPr="001B4450" w:rsidRDefault="002349C3" w:rsidP="001B4450">
      <w:pPr>
        <w:spacing w:before="120" w:after="60" w:line="276" w:lineRule="auto"/>
        <w:ind w:firstLine="567"/>
        <w:rPr>
          <w:color w:val="000000"/>
          <w:sz w:val="26"/>
          <w:szCs w:val="26"/>
        </w:rPr>
      </w:pPr>
      <w:r w:rsidRPr="001B4450">
        <w:rPr>
          <w:i/>
          <w:iCs/>
          <w:color w:val="000000"/>
          <w:sz w:val="26"/>
          <w:szCs w:val="26"/>
        </w:rPr>
        <w:t>124. Gia đình có nhu cầu cho trẻ đi học không?</w:t>
      </w:r>
      <w:r w:rsidRPr="001B4450">
        <w:rPr>
          <w:color w:val="000000"/>
          <w:sz w:val="26"/>
          <w:szCs w:val="26"/>
        </w:rPr>
        <w:tab/>
      </w:r>
    </w:p>
    <w:p w14:paraId="0FA81130"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Không có nhu cầu về Giáo dục</w:t>
      </w:r>
      <w:r w:rsidRPr="001B4450">
        <w:rPr>
          <w:color w:val="000000"/>
          <w:sz w:val="26"/>
          <w:szCs w:val="26"/>
        </w:rPr>
        <w:tab/>
      </w:r>
      <w:r w:rsidRPr="001B4450">
        <w:rPr>
          <w:color w:val="000000"/>
          <w:sz w:val="26"/>
          <w:szCs w:val="26"/>
        </w:rPr>
        <w:tab/>
      </w:r>
    </w:p>
    <w:p w14:paraId="3DA81789"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Nhu cầu về Giáo dục đặc biệt .............</w:t>
      </w:r>
      <w:r w:rsidR="00295656">
        <w:rPr>
          <w:color w:val="000000"/>
          <w:sz w:val="26"/>
          <w:szCs w:val="26"/>
        </w:rPr>
        <w:t>.</w:t>
      </w:r>
      <w:r w:rsidRPr="001B4450">
        <w:rPr>
          <w:color w:val="000000"/>
          <w:sz w:val="26"/>
          <w:szCs w:val="26"/>
        </w:rPr>
        <w:t>............................</w:t>
      </w:r>
    </w:p>
    <w:p w14:paraId="749BA5FA"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2=Nhu cầu về Giáo dục hội nhập (Lớp đặc biệt trong trường bình thường)</w:t>
      </w:r>
    </w:p>
    <w:p w14:paraId="123B6567"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 xml:space="preserve">3=Nhu cầu về Giáo dục hòa nhập (Lớp bình thường trong trường bình thường) </w:t>
      </w:r>
    </w:p>
    <w:p w14:paraId="0BADE462"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Nhu cầu về đào tạo hướng nghiệp ...................................</w:t>
      </w:r>
    </w:p>
    <w:p w14:paraId="291F2D6A"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5= Khác...............</w:t>
      </w:r>
      <w:r w:rsidR="00295656">
        <w:rPr>
          <w:color w:val="000000"/>
          <w:sz w:val="26"/>
          <w:szCs w:val="26"/>
        </w:rPr>
        <w:t>.....</w:t>
      </w:r>
      <w:r w:rsidRPr="001B4450">
        <w:rPr>
          <w:color w:val="000000"/>
          <w:sz w:val="26"/>
          <w:szCs w:val="26"/>
        </w:rPr>
        <w:t>.............................................................</w:t>
      </w:r>
    </w:p>
    <w:p w14:paraId="2C1DFC9F" w14:textId="77777777" w:rsidR="002349C3" w:rsidRPr="001B4450" w:rsidRDefault="002349C3" w:rsidP="001B4450">
      <w:pPr>
        <w:spacing w:before="120" w:after="60" w:line="276" w:lineRule="auto"/>
        <w:ind w:firstLine="567"/>
        <w:rPr>
          <w:color w:val="000000"/>
          <w:sz w:val="26"/>
          <w:szCs w:val="26"/>
        </w:rPr>
      </w:pPr>
      <w:r w:rsidRPr="001B4450">
        <w:rPr>
          <w:i/>
          <w:iCs/>
          <w:color w:val="000000"/>
          <w:sz w:val="26"/>
          <w:szCs w:val="26"/>
        </w:rPr>
        <w:t>125. Gia đình có nhu cầu được hỗ trợ xã hội không?</w:t>
      </w:r>
      <w:r w:rsidRPr="001B4450">
        <w:rPr>
          <w:color w:val="000000"/>
          <w:sz w:val="26"/>
          <w:szCs w:val="26"/>
        </w:rPr>
        <w:tab/>
      </w:r>
    </w:p>
    <w:p w14:paraId="157133AF"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0=Không có nhu cầu về hỗ trợ xã hội</w:t>
      </w:r>
      <w:r w:rsidRPr="001B4450">
        <w:rPr>
          <w:color w:val="000000"/>
          <w:sz w:val="26"/>
          <w:szCs w:val="26"/>
        </w:rPr>
        <w:tab/>
      </w:r>
      <w:r w:rsidRPr="001B4450">
        <w:rPr>
          <w:color w:val="000000"/>
          <w:sz w:val="26"/>
          <w:szCs w:val="26"/>
        </w:rPr>
        <w:tab/>
      </w:r>
    </w:p>
    <w:p w14:paraId="32D884D6"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1=Nhu cầu về Hỗ trợ hàng tháng ………</w:t>
      </w:r>
      <w:r w:rsidR="00295656">
        <w:rPr>
          <w:color w:val="000000"/>
          <w:sz w:val="26"/>
          <w:szCs w:val="26"/>
        </w:rPr>
        <w:t>……….</w:t>
      </w:r>
      <w:r w:rsidRPr="001B4450">
        <w:rPr>
          <w:color w:val="000000"/>
          <w:sz w:val="26"/>
          <w:szCs w:val="26"/>
        </w:rPr>
        <w:t>…………</w:t>
      </w:r>
    </w:p>
    <w:p w14:paraId="376CCB6D"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lastRenderedPageBreak/>
        <w:t xml:space="preserve">2=Nhu cầu về Hỗ trợ kinh phí can thiệp sớm PHCN </w:t>
      </w:r>
    </w:p>
    <w:p w14:paraId="63C4EB96"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3=Nhu cầu về Hỗ trợ giáo dục…..........................................</w:t>
      </w:r>
    </w:p>
    <w:p w14:paraId="148ED547" w14:textId="77777777" w:rsidR="00295656" w:rsidRDefault="002349C3" w:rsidP="00E05053">
      <w:pPr>
        <w:spacing w:before="120" w:after="60" w:line="276" w:lineRule="auto"/>
        <w:ind w:firstLine="567"/>
        <w:jc w:val="both"/>
        <w:rPr>
          <w:color w:val="000000"/>
          <w:sz w:val="26"/>
          <w:szCs w:val="26"/>
        </w:rPr>
      </w:pPr>
      <w:r w:rsidRPr="001B4450">
        <w:rPr>
          <w:color w:val="000000"/>
          <w:sz w:val="26"/>
          <w:szCs w:val="26"/>
        </w:rPr>
        <w:t>4=Nhu cầu về Hỗ trợ hướng nghiệp ...........</w:t>
      </w:r>
      <w:r w:rsidR="00295656">
        <w:rPr>
          <w:color w:val="000000"/>
          <w:sz w:val="26"/>
          <w:szCs w:val="26"/>
        </w:rPr>
        <w:t>.</w:t>
      </w:r>
      <w:r w:rsidRPr="001B4450">
        <w:rPr>
          <w:color w:val="000000"/>
          <w:sz w:val="26"/>
          <w:szCs w:val="26"/>
        </w:rPr>
        <w:t xml:space="preserve">......................... </w:t>
      </w:r>
    </w:p>
    <w:p w14:paraId="4698BAF7"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5= Khác...........</w:t>
      </w:r>
      <w:r w:rsidR="00295656">
        <w:rPr>
          <w:color w:val="000000"/>
          <w:sz w:val="26"/>
          <w:szCs w:val="26"/>
        </w:rPr>
        <w:t>.</w:t>
      </w:r>
      <w:r w:rsidRPr="001B4450">
        <w:rPr>
          <w:color w:val="000000"/>
          <w:sz w:val="26"/>
          <w:szCs w:val="26"/>
        </w:rPr>
        <w:t>......................................................................</w:t>
      </w:r>
    </w:p>
    <w:p w14:paraId="6C497C15" w14:textId="77777777" w:rsidR="002349C3" w:rsidRPr="001B4450" w:rsidRDefault="002349C3" w:rsidP="00E05053">
      <w:pPr>
        <w:spacing w:before="120" w:after="60" w:line="276" w:lineRule="auto"/>
        <w:ind w:firstLine="567"/>
        <w:jc w:val="both"/>
        <w:rPr>
          <w:color w:val="000000"/>
          <w:sz w:val="26"/>
          <w:szCs w:val="26"/>
        </w:rPr>
      </w:pPr>
      <w:r w:rsidRPr="001B4450">
        <w:rPr>
          <w:i/>
          <w:iCs/>
          <w:color w:val="000000"/>
          <w:sz w:val="26"/>
          <w:szCs w:val="26"/>
        </w:rPr>
        <w:t>126. Gia đình có nhu cầu được tập huấn về can thiệp PHCN cho trẻ không?</w:t>
      </w:r>
      <w:r w:rsidRPr="001B4450">
        <w:rPr>
          <w:color w:val="000000"/>
          <w:sz w:val="26"/>
          <w:szCs w:val="26"/>
        </w:rPr>
        <w:tab/>
      </w:r>
    </w:p>
    <w:p w14:paraId="5A2A101D"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0=Không có nhu cầu về tập huấn</w:t>
      </w:r>
      <w:r w:rsidRPr="001B4450">
        <w:rPr>
          <w:color w:val="000000"/>
          <w:sz w:val="26"/>
          <w:szCs w:val="26"/>
        </w:rPr>
        <w:tab/>
      </w:r>
      <w:r w:rsidRPr="001B4450">
        <w:rPr>
          <w:color w:val="000000"/>
          <w:sz w:val="26"/>
          <w:szCs w:val="26"/>
        </w:rPr>
        <w:tab/>
      </w:r>
    </w:p>
    <w:p w14:paraId="1AB90453"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1=Nhu cầu về tập huấn hàng năm ...............</w:t>
      </w:r>
      <w:r w:rsidR="00295656">
        <w:rPr>
          <w:color w:val="000000"/>
          <w:sz w:val="26"/>
          <w:szCs w:val="26"/>
        </w:rPr>
        <w:t>..</w:t>
      </w:r>
      <w:r w:rsidRPr="001B4450">
        <w:rPr>
          <w:color w:val="000000"/>
          <w:sz w:val="26"/>
          <w:szCs w:val="26"/>
        </w:rPr>
        <w:t>.......................</w:t>
      </w:r>
    </w:p>
    <w:p w14:paraId="46E7AB2F"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2=Nhu cầu về Tập huấn về Chương trình can thiệp sớm PHCN tại nhà</w:t>
      </w:r>
    </w:p>
    <w:p w14:paraId="409F0B68"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3=Nhu cầu về Tập huấn về Giáo dục cho trẻ KT..................</w:t>
      </w:r>
    </w:p>
    <w:p w14:paraId="30856CC0"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4=Nhu cầu về Tập huấn về hướng nghiệp cho trẻ KT...........</w:t>
      </w:r>
    </w:p>
    <w:p w14:paraId="09A9BEAC"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5= Khác.................................................................................</w:t>
      </w:r>
    </w:p>
    <w:p w14:paraId="50047372" w14:textId="77777777" w:rsidR="002349C3" w:rsidRPr="001B4450" w:rsidRDefault="002349C3" w:rsidP="00E05053">
      <w:pPr>
        <w:spacing w:before="120" w:after="60" w:line="276" w:lineRule="auto"/>
        <w:ind w:firstLine="567"/>
        <w:jc w:val="both"/>
        <w:rPr>
          <w:i/>
          <w:iCs/>
          <w:color w:val="000000"/>
          <w:sz w:val="26"/>
          <w:szCs w:val="26"/>
        </w:rPr>
      </w:pPr>
      <w:r w:rsidRPr="001B4450">
        <w:rPr>
          <w:i/>
          <w:iCs/>
          <w:color w:val="000000"/>
          <w:sz w:val="26"/>
          <w:szCs w:val="26"/>
        </w:rPr>
        <w:t>127. Gia đình có nhu cầu nào khác không?</w:t>
      </w:r>
    </w:p>
    <w:p w14:paraId="55CDC7A3"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1=Nhu cầu về......................................................................</w:t>
      </w:r>
    </w:p>
    <w:p w14:paraId="52708F48" w14:textId="77777777" w:rsidR="002349C3" w:rsidRPr="001B4450" w:rsidRDefault="002349C3" w:rsidP="00E05053">
      <w:pPr>
        <w:spacing w:before="120" w:after="60" w:line="276" w:lineRule="auto"/>
        <w:ind w:firstLine="567"/>
        <w:jc w:val="both"/>
        <w:rPr>
          <w:color w:val="000000"/>
          <w:sz w:val="26"/>
          <w:szCs w:val="26"/>
        </w:rPr>
      </w:pPr>
      <w:r w:rsidRPr="001B4450">
        <w:rPr>
          <w:color w:val="000000"/>
          <w:sz w:val="26"/>
          <w:szCs w:val="26"/>
        </w:rPr>
        <w:t>2=Nhu cầu về.......................................................................</w:t>
      </w:r>
    </w:p>
    <w:p w14:paraId="4335998B"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3=Nhu cầu về...</w:t>
      </w:r>
      <w:r w:rsidR="00295656">
        <w:rPr>
          <w:color w:val="000000"/>
          <w:sz w:val="26"/>
          <w:szCs w:val="26"/>
        </w:rPr>
        <w:t>..</w:t>
      </w:r>
      <w:r w:rsidRPr="001B4450">
        <w:rPr>
          <w:color w:val="000000"/>
          <w:sz w:val="26"/>
          <w:szCs w:val="26"/>
        </w:rPr>
        <w:t>....................................................................</w:t>
      </w:r>
    </w:p>
    <w:p w14:paraId="7A5041E9" w14:textId="77777777" w:rsidR="002349C3" w:rsidRPr="001B4450" w:rsidRDefault="002349C3" w:rsidP="001B4450">
      <w:pPr>
        <w:spacing w:before="120" w:after="60" w:line="276" w:lineRule="auto"/>
        <w:ind w:firstLine="567"/>
        <w:rPr>
          <w:color w:val="000000"/>
          <w:sz w:val="26"/>
          <w:szCs w:val="26"/>
        </w:rPr>
      </w:pPr>
      <w:r w:rsidRPr="001B4450">
        <w:rPr>
          <w:color w:val="000000"/>
          <w:sz w:val="26"/>
          <w:szCs w:val="26"/>
        </w:rPr>
        <w:t>4=Nhu cầu về........................................................................</w:t>
      </w:r>
    </w:p>
    <w:p w14:paraId="73FD6E5E" w14:textId="77777777" w:rsidR="002349C3" w:rsidRPr="001B4450" w:rsidRDefault="002349C3" w:rsidP="001B4450">
      <w:pPr>
        <w:spacing w:before="120" w:after="60" w:line="276" w:lineRule="auto"/>
        <w:ind w:firstLine="567"/>
        <w:rPr>
          <w:b/>
          <w:bCs/>
          <w:i/>
          <w:iCs/>
          <w:color w:val="000000"/>
          <w:sz w:val="26"/>
          <w:szCs w:val="26"/>
        </w:rPr>
      </w:pPr>
    </w:p>
    <w:p w14:paraId="5C800D8C" w14:textId="77777777" w:rsidR="002349C3" w:rsidRPr="001B4450" w:rsidRDefault="002349C3" w:rsidP="00295656">
      <w:pPr>
        <w:spacing w:before="120" w:after="60" w:line="276" w:lineRule="auto"/>
        <w:ind w:firstLine="2160"/>
        <w:jc w:val="center"/>
        <w:rPr>
          <w:b/>
          <w:bCs/>
          <w:i/>
          <w:iCs/>
          <w:color w:val="000000"/>
          <w:sz w:val="26"/>
          <w:szCs w:val="26"/>
        </w:rPr>
      </w:pPr>
      <w:r w:rsidRPr="001B4450">
        <w:rPr>
          <w:b/>
          <w:bCs/>
          <w:i/>
          <w:iCs/>
          <w:color w:val="000000"/>
          <w:sz w:val="26"/>
          <w:szCs w:val="26"/>
        </w:rPr>
        <w:t>Ngày       tháng        năm 20</w:t>
      </w:r>
    </w:p>
    <w:p w14:paraId="3794A860" w14:textId="77777777" w:rsidR="002349C3" w:rsidRPr="001B4450" w:rsidRDefault="002349C3" w:rsidP="00295656">
      <w:pPr>
        <w:spacing w:before="120" w:after="60" w:line="276" w:lineRule="auto"/>
        <w:ind w:firstLine="2160"/>
        <w:jc w:val="center"/>
        <w:rPr>
          <w:color w:val="000000"/>
          <w:sz w:val="26"/>
          <w:szCs w:val="26"/>
        </w:rPr>
      </w:pPr>
      <w:r w:rsidRPr="001B4450">
        <w:rPr>
          <w:color w:val="000000"/>
          <w:sz w:val="26"/>
          <w:szCs w:val="26"/>
        </w:rPr>
        <w:t>Người phỏng vấn (Ghi họ tên và ký tên)</w:t>
      </w:r>
    </w:p>
    <w:p w14:paraId="5D0C2FA8" w14:textId="77777777" w:rsidR="002349C3" w:rsidRPr="001B4450" w:rsidRDefault="002349C3" w:rsidP="001B4450">
      <w:pPr>
        <w:spacing w:before="120" w:after="60" w:line="276" w:lineRule="auto"/>
        <w:ind w:firstLine="567"/>
        <w:rPr>
          <w:color w:val="000000"/>
          <w:sz w:val="26"/>
          <w:szCs w:val="26"/>
        </w:rPr>
      </w:pPr>
    </w:p>
    <w:p w14:paraId="378D367E" w14:textId="77777777" w:rsidR="002349C3" w:rsidRPr="001B4450" w:rsidRDefault="002349C3" w:rsidP="001B4450">
      <w:pPr>
        <w:spacing w:before="120" w:after="60" w:line="276" w:lineRule="auto"/>
        <w:ind w:firstLine="567"/>
        <w:rPr>
          <w:color w:val="000000"/>
          <w:sz w:val="26"/>
          <w:szCs w:val="26"/>
        </w:rPr>
      </w:pPr>
    </w:p>
    <w:p w14:paraId="3F706048" w14:textId="77777777" w:rsidR="002349C3" w:rsidRPr="001B4450" w:rsidRDefault="002349C3" w:rsidP="001B4450">
      <w:pPr>
        <w:spacing w:before="120" w:after="60" w:line="276" w:lineRule="auto"/>
        <w:ind w:firstLine="567"/>
        <w:rPr>
          <w:color w:val="000000"/>
          <w:sz w:val="26"/>
          <w:szCs w:val="26"/>
        </w:rPr>
      </w:pPr>
    </w:p>
    <w:p w14:paraId="552A8232" w14:textId="77777777" w:rsidR="002349C3" w:rsidRPr="005A1CF9" w:rsidRDefault="002349C3" w:rsidP="001B4450">
      <w:pPr>
        <w:spacing w:before="120" w:after="60" w:line="276" w:lineRule="auto"/>
        <w:ind w:firstLine="567"/>
        <w:jc w:val="both"/>
        <w:rPr>
          <w:color w:val="000000"/>
          <w:sz w:val="26"/>
          <w:szCs w:val="26"/>
        </w:rPr>
      </w:pPr>
    </w:p>
    <w:p w14:paraId="5AD1A269" w14:textId="77777777" w:rsidR="002349C3" w:rsidRPr="005A1CF9" w:rsidRDefault="002349C3" w:rsidP="001B4450">
      <w:pPr>
        <w:spacing w:before="120" w:after="60" w:line="276" w:lineRule="auto"/>
        <w:ind w:firstLine="567"/>
        <w:jc w:val="both"/>
        <w:rPr>
          <w:color w:val="000000"/>
          <w:sz w:val="26"/>
          <w:szCs w:val="26"/>
        </w:rPr>
      </w:pPr>
    </w:p>
    <w:p w14:paraId="375085B7" w14:textId="77777777" w:rsidR="002349C3" w:rsidRPr="005A1CF9" w:rsidRDefault="002349C3" w:rsidP="001B4450">
      <w:pPr>
        <w:spacing w:before="120" w:after="60" w:line="276" w:lineRule="auto"/>
        <w:ind w:firstLine="567"/>
        <w:jc w:val="both"/>
        <w:rPr>
          <w:color w:val="000000"/>
          <w:sz w:val="26"/>
          <w:szCs w:val="26"/>
        </w:rPr>
      </w:pPr>
    </w:p>
    <w:p w14:paraId="272682B7" w14:textId="77777777" w:rsidR="002349C3" w:rsidRPr="001B4450" w:rsidRDefault="002349C3" w:rsidP="00295656">
      <w:pPr>
        <w:spacing w:before="120" w:after="60" w:line="276" w:lineRule="auto"/>
        <w:ind w:firstLine="567"/>
        <w:rPr>
          <w:b/>
          <w:sz w:val="26"/>
          <w:szCs w:val="26"/>
        </w:rPr>
      </w:pPr>
    </w:p>
    <w:p w14:paraId="0B717A07" w14:textId="77777777" w:rsidR="002349C3" w:rsidRPr="001B4450" w:rsidRDefault="002349C3" w:rsidP="00295656">
      <w:pPr>
        <w:spacing w:before="120" w:after="60" w:line="276" w:lineRule="auto"/>
        <w:ind w:firstLine="567"/>
        <w:rPr>
          <w:b/>
          <w:sz w:val="26"/>
          <w:szCs w:val="26"/>
        </w:rPr>
      </w:pPr>
    </w:p>
    <w:p w14:paraId="1B632654" w14:textId="77777777" w:rsidR="002349C3" w:rsidRPr="001B4450" w:rsidRDefault="002349C3" w:rsidP="00295656">
      <w:pPr>
        <w:spacing w:before="120" w:after="60" w:line="276" w:lineRule="auto"/>
        <w:ind w:firstLine="567"/>
        <w:rPr>
          <w:b/>
          <w:sz w:val="26"/>
          <w:szCs w:val="26"/>
        </w:rPr>
      </w:pPr>
    </w:p>
    <w:p w14:paraId="45C21871" w14:textId="77777777" w:rsidR="002349C3" w:rsidRPr="001B4450" w:rsidRDefault="002349C3" w:rsidP="00295656">
      <w:pPr>
        <w:spacing w:before="120" w:after="60" w:line="276" w:lineRule="auto"/>
        <w:ind w:firstLine="567"/>
        <w:rPr>
          <w:b/>
          <w:sz w:val="26"/>
          <w:szCs w:val="26"/>
        </w:rPr>
      </w:pPr>
    </w:p>
    <w:p w14:paraId="42307C2B" w14:textId="77777777" w:rsidR="002349C3" w:rsidRPr="001B4450" w:rsidRDefault="002349C3" w:rsidP="00295656">
      <w:pPr>
        <w:spacing w:before="120" w:after="60" w:line="276" w:lineRule="auto"/>
        <w:ind w:firstLine="567"/>
        <w:rPr>
          <w:b/>
          <w:sz w:val="26"/>
          <w:szCs w:val="26"/>
        </w:rPr>
      </w:pPr>
    </w:p>
    <w:p w14:paraId="591864A5" w14:textId="77777777" w:rsidR="002349C3" w:rsidRPr="001B4450" w:rsidRDefault="002349C3" w:rsidP="00295656">
      <w:pPr>
        <w:spacing w:before="120" w:after="60" w:line="276" w:lineRule="auto"/>
        <w:ind w:firstLine="567"/>
        <w:rPr>
          <w:b/>
          <w:sz w:val="26"/>
          <w:szCs w:val="26"/>
        </w:rPr>
      </w:pPr>
    </w:p>
    <w:p w14:paraId="17DA04C8" w14:textId="77777777" w:rsidR="002349C3" w:rsidRPr="001B4450" w:rsidRDefault="002349C3" w:rsidP="001B4450">
      <w:pPr>
        <w:pBdr>
          <w:bottom w:val="single" w:sz="24" w:space="1" w:color="auto"/>
        </w:pBdr>
        <w:spacing w:before="120" w:after="60" w:line="276" w:lineRule="auto"/>
        <w:ind w:firstLine="567"/>
        <w:rPr>
          <w:b/>
          <w:sz w:val="26"/>
          <w:szCs w:val="26"/>
        </w:rPr>
      </w:pPr>
      <w:r w:rsidRPr="001B4450">
        <w:rPr>
          <w:b/>
          <w:sz w:val="26"/>
          <w:szCs w:val="26"/>
          <w:lang w:val="vi-VN"/>
        </w:rPr>
        <w:lastRenderedPageBreak/>
        <w:t xml:space="preserve">2. </w:t>
      </w:r>
      <w:r w:rsidRPr="001B4450">
        <w:rPr>
          <w:b/>
          <w:sz w:val="26"/>
          <w:szCs w:val="26"/>
        </w:rPr>
        <w:t>HƯỚNG DẪN KỸ THUẬT CAN THIỆP SỚM TRẺ KHUYẾT TẬT</w:t>
      </w:r>
    </w:p>
    <w:p w14:paraId="21F62348" w14:textId="77777777" w:rsidR="002349C3" w:rsidRPr="005A1CF9" w:rsidRDefault="002349C3" w:rsidP="006A54BC">
      <w:pPr>
        <w:spacing w:before="240" w:after="60" w:line="276" w:lineRule="auto"/>
        <w:ind w:firstLine="567"/>
        <w:jc w:val="both"/>
        <w:rPr>
          <w:color w:val="000000"/>
          <w:sz w:val="26"/>
          <w:szCs w:val="26"/>
        </w:rPr>
      </w:pPr>
      <w:r w:rsidRPr="005A1CF9">
        <w:rPr>
          <w:color w:val="000000"/>
          <w:sz w:val="26"/>
          <w:szCs w:val="26"/>
        </w:rPr>
        <w:t xml:space="preserve">Quá trình CTS cho trẻ phải tuân theo các bước của một chu trình sau </w:t>
      </w:r>
    </w:p>
    <w:p w14:paraId="7AB44497"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t>- Đánh giá chức năng và xác định nhu cầu can thiệp cho trẻ khuyết tật</w:t>
      </w:r>
    </w:p>
    <w:p w14:paraId="70B840F9"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t>- Xây dựng kế hoạch can thiệp</w:t>
      </w:r>
    </w:p>
    <w:p w14:paraId="67A194DA"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t>- Thực hiện các biện pháp can thiệp sớm cho trẻ</w:t>
      </w:r>
    </w:p>
    <w:p w14:paraId="3CD86DE6"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t xml:space="preserve">- Theo dõi, đánh giá quá trình can thiệp sớm của trẻ. </w:t>
      </w:r>
    </w:p>
    <w:p w14:paraId="55FCF050" w14:textId="77777777" w:rsidR="002349C3" w:rsidRPr="005A1CF9" w:rsidRDefault="002349C3" w:rsidP="001B4450">
      <w:pPr>
        <w:spacing w:before="120" w:after="60" w:line="276" w:lineRule="auto"/>
        <w:ind w:firstLine="567"/>
        <w:jc w:val="both"/>
        <w:rPr>
          <w:b/>
          <w:color w:val="000000"/>
          <w:sz w:val="26"/>
          <w:szCs w:val="26"/>
        </w:rPr>
      </w:pPr>
      <w:r w:rsidRPr="005A1CF9">
        <w:rPr>
          <w:b/>
          <w:color w:val="000000"/>
          <w:sz w:val="26"/>
          <w:szCs w:val="26"/>
        </w:rPr>
        <w:t>2.1. Đánh giá chức năng và xác định như cầu can thiệp</w:t>
      </w:r>
    </w:p>
    <w:p w14:paraId="639C0C25"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t xml:space="preserve">Việc triển khai các biện pháp CTS cụ thể cần phải dựa trên cơ sở là một kế hoạch CTS cụ thể. Trước khi xây dựng kế hoạch CTS cá nhân cho từng trẻ thì không thể bỏ qua bước đánh giá toàn diện sự phát triển của trẻ và xác định nhu cầu can thiệp. </w:t>
      </w:r>
    </w:p>
    <w:p w14:paraId="748AD489" w14:textId="77777777" w:rsidR="002349C3" w:rsidRPr="001B4450" w:rsidRDefault="002349C3" w:rsidP="001B4450">
      <w:pPr>
        <w:spacing w:before="120" w:after="60" w:line="276" w:lineRule="auto"/>
        <w:ind w:firstLine="567"/>
        <w:jc w:val="both"/>
        <w:rPr>
          <w:sz w:val="26"/>
          <w:szCs w:val="26"/>
        </w:rPr>
      </w:pPr>
      <w:r w:rsidRPr="001B4450">
        <w:rPr>
          <w:b/>
          <w:sz w:val="26"/>
          <w:szCs w:val="26"/>
        </w:rPr>
        <w:t>Mục đích:</w:t>
      </w:r>
      <w:r w:rsidRPr="001B4450">
        <w:rPr>
          <w:sz w:val="26"/>
          <w:szCs w:val="26"/>
        </w:rPr>
        <w:t xml:space="preserve"> Xác định ảnh hưởng của khuyết tật đối với sự phát triển của trẻ, khả năng phát triển của trẻ trong thời gian sau này, nhu cầu cần hỗ trợ để sau đó sẽ quyết định là trẻ cần được hỗ trợ CTS như thế nào cho phù hợp nhất. </w:t>
      </w:r>
    </w:p>
    <w:p w14:paraId="0D087798" w14:textId="77777777" w:rsidR="002349C3" w:rsidRPr="001B4450" w:rsidRDefault="002349C3" w:rsidP="001B4450">
      <w:pPr>
        <w:spacing w:before="120" w:after="60" w:line="276" w:lineRule="auto"/>
        <w:ind w:firstLine="567"/>
        <w:jc w:val="both"/>
        <w:rPr>
          <w:sz w:val="26"/>
          <w:szCs w:val="26"/>
        </w:rPr>
      </w:pPr>
      <w:r w:rsidRPr="001B4450">
        <w:rPr>
          <w:sz w:val="26"/>
          <w:szCs w:val="26"/>
        </w:rPr>
        <w:t xml:space="preserve">Với những trẻ đang đi học thì hoạt động đánh giá sẽ giúp cho việc quyết định là trẻ cần có một kế hoạch giáo dục riêng hay không và biết được chính xác điểm mạnh và điểm yếu trong sự phát triển của trẻ. </w:t>
      </w:r>
    </w:p>
    <w:p w14:paraId="18E0C462" w14:textId="77777777" w:rsidR="002349C3" w:rsidRPr="001B4450" w:rsidRDefault="002349C3" w:rsidP="001B4450">
      <w:pPr>
        <w:spacing w:before="120" w:after="60" w:line="276" w:lineRule="auto"/>
        <w:ind w:firstLine="567"/>
        <w:jc w:val="both"/>
        <w:rPr>
          <w:b/>
          <w:sz w:val="26"/>
          <w:szCs w:val="26"/>
        </w:rPr>
      </w:pPr>
      <w:r w:rsidRPr="001B4450">
        <w:rPr>
          <w:b/>
          <w:sz w:val="26"/>
          <w:szCs w:val="26"/>
        </w:rPr>
        <w:t xml:space="preserve">Các lĩnh vực phát triển cần được đánh giá: </w:t>
      </w:r>
    </w:p>
    <w:p w14:paraId="01DAA5FE" w14:textId="77777777" w:rsidR="002349C3" w:rsidRPr="001B4450" w:rsidRDefault="002349C3" w:rsidP="001B4450">
      <w:pPr>
        <w:spacing w:before="120" w:after="60" w:line="276" w:lineRule="auto"/>
        <w:ind w:firstLine="567"/>
        <w:jc w:val="both"/>
        <w:rPr>
          <w:sz w:val="26"/>
          <w:szCs w:val="26"/>
        </w:rPr>
      </w:pPr>
      <w:r w:rsidRPr="001B4450">
        <w:rPr>
          <w:sz w:val="26"/>
          <w:szCs w:val="26"/>
        </w:rPr>
        <w:t>1. Khả năng và nhu cầu cụ thể của trẻ trong mỗi lĩnh vực phát triển (thể chất, vận động, giác quan, nhận thức, ngôn ngữ và giao tiếp, tình cảm, các kỹ năng cá nhân và xã hội,…).</w:t>
      </w:r>
    </w:p>
    <w:p w14:paraId="3C1EB234" w14:textId="77777777" w:rsidR="002349C3" w:rsidRPr="001B4450" w:rsidRDefault="002349C3" w:rsidP="001B4450">
      <w:pPr>
        <w:spacing w:before="120" w:after="60" w:line="276" w:lineRule="auto"/>
        <w:ind w:firstLine="567"/>
        <w:jc w:val="both"/>
        <w:rPr>
          <w:b/>
          <w:bCs/>
          <w:sz w:val="26"/>
          <w:szCs w:val="26"/>
        </w:rPr>
      </w:pPr>
      <w:r w:rsidRPr="001B4450">
        <w:rPr>
          <w:sz w:val="26"/>
          <w:szCs w:val="26"/>
        </w:rPr>
        <w:t xml:space="preserve">2. Tình trạng sức khỏe của trẻ bao gồm: thể chất, thị lực, thính lực,… và tình hình sức khỏe và những vấn đề về bệnh lý. </w:t>
      </w:r>
    </w:p>
    <w:p w14:paraId="00A73FD3" w14:textId="77777777" w:rsidR="002349C3" w:rsidRPr="001B4450" w:rsidRDefault="002349C3" w:rsidP="001B4450">
      <w:pPr>
        <w:spacing w:before="120" w:after="60" w:line="276" w:lineRule="auto"/>
        <w:ind w:firstLine="567"/>
        <w:jc w:val="both"/>
        <w:rPr>
          <w:sz w:val="26"/>
          <w:szCs w:val="26"/>
        </w:rPr>
      </w:pPr>
      <w:r w:rsidRPr="001B4450">
        <w:rPr>
          <w:sz w:val="26"/>
          <w:szCs w:val="26"/>
        </w:rPr>
        <w:t>3. Mặt mạnh, hứng thú, khả năng, nhu cầu và điểm yếu của trẻ trong giao tiếp, học tập.</w:t>
      </w:r>
    </w:p>
    <w:p w14:paraId="2B483E59" w14:textId="77777777" w:rsidR="002349C3" w:rsidRPr="001B4450" w:rsidRDefault="002349C3" w:rsidP="001B4450">
      <w:pPr>
        <w:spacing w:before="120" w:after="60" w:line="276" w:lineRule="auto"/>
        <w:ind w:firstLine="567"/>
        <w:jc w:val="both"/>
        <w:rPr>
          <w:sz w:val="26"/>
          <w:szCs w:val="26"/>
        </w:rPr>
      </w:pPr>
      <w:r w:rsidRPr="001B4450">
        <w:rPr>
          <w:sz w:val="26"/>
          <w:szCs w:val="26"/>
        </w:rPr>
        <w:t>4. Các kỹ năng học đường hoặc tiền học đường.</w:t>
      </w:r>
    </w:p>
    <w:p w14:paraId="0D8C94C2" w14:textId="77777777" w:rsidR="002349C3" w:rsidRPr="001B4450" w:rsidRDefault="002349C3" w:rsidP="001B4450">
      <w:pPr>
        <w:spacing w:before="120" w:after="60" w:line="276" w:lineRule="auto"/>
        <w:ind w:firstLine="567"/>
        <w:jc w:val="both"/>
        <w:rPr>
          <w:sz w:val="26"/>
          <w:szCs w:val="26"/>
        </w:rPr>
      </w:pPr>
      <w:r w:rsidRPr="001B4450">
        <w:rPr>
          <w:sz w:val="26"/>
          <w:szCs w:val="26"/>
        </w:rPr>
        <w:t xml:space="preserve">5. Môi trường phát triển của trẻ: điều kiện và hoàn cảnh gia đình trẻ, những mối quan tâm, lo lắng và nguồn lực của gia đình trong quá  trình thực hiện </w:t>
      </w:r>
    </w:p>
    <w:p w14:paraId="65338CD6" w14:textId="77777777" w:rsidR="002349C3" w:rsidRPr="001B4450" w:rsidRDefault="002349C3" w:rsidP="001B4450">
      <w:pPr>
        <w:spacing w:before="120" w:after="60" w:line="276" w:lineRule="auto"/>
        <w:ind w:firstLine="567"/>
        <w:jc w:val="both"/>
        <w:rPr>
          <w:b/>
          <w:bCs/>
          <w:sz w:val="26"/>
          <w:szCs w:val="26"/>
        </w:rPr>
      </w:pPr>
      <w:r w:rsidRPr="001B4450">
        <w:rPr>
          <w:sz w:val="26"/>
          <w:szCs w:val="26"/>
        </w:rPr>
        <w:t xml:space="preserve">CTS cho trẻ, môi trường văn hoá – xã hội của địa phương. </w:t>
      </w:r>
    </w:p>
    <w:p w14:paraId="05AED256" w14:textId="77777777" w:rsidR="002349C3" w:rsidRPr="001B4450" w:rsidRDefault="002349C3" w:rsidP="001B4450">
      <w:pPr>
        <w:spacing w:before="120" w:after="60" w:line="276" w:lineRule="auto"/>
        <w:ind w:firstLine="567"/>
        <w:jc w:val="both"/>
        <w:rPr>
          <w:b/>
          <w:bCs/>
          <w:sz w:val="26"/>
          <w:szCs w:val="26"/>
        </w:rPr>
      </w:pPr>
      <w:r w:rsidRPr="001B4450">
        <w:rPr>
          <w:bCs/>
          <w:sz w:val="26"/>
          <w:szCs w:val="26"/>
        </w:rPr>
        <w:t xml:space="preserve">6. </w:t>
      </w:r>
      <w:r w:rsidRPr="001B4450">
        <w:rPr>
          <w:sz w:val="26"/>
          <w:szCs w:val="26"/>
        </w:rPr>
        <w:t>Loại hình CTS thích hợp.</w:t>
      </w:r>
    </w:p>
    <w:p w14:paraId="1EC7EE48" w14:textId="77777777" w:rsidR="002349C3" w:rsidRPr="001B4450" w:rsidRDefault="002349C3" w:rsidP="001B4450">
      <w:pPr>
        <w:spacing w:before="120" w:after="60" w:line="276" w:lineRule="auto"/>
        <w:ind w:firstLine="567"/>
        <w:jc w:val="both"/>
        <w:rPr>
          <w:sz w:val="26"/>
          <w:szCs w:val="26"/>
        </w:rPr>
      </w:pPr>
      <w:r w:rsidRPr="001B4450">
        <w:rPr>
          <w:b/>
          <w:sz w:val="26"/>
          <w:szCs w:val="26"/>
        </w:rPr>
        <w:t>Thành phần tham gia đánh giá trẻ cần đảm bảo toàn diện và đầy đủ bao gồm</w:t>
      </w:r>
    </w:p>
    <w:p w14:paraId="770D0D1B" w14:textId="77777777" w:rsidR="002349C3" w:rsidRPr="001B4450" w:rsidRDefault="002349C3" w:rsidP="006A54BC">
      <w:pPr>
        <w:numPr>
          <w:ilvl w:val="0"/>
          <w:numId w:val="77"/>
        </w:numPr>
        <w:tabs>
          <w:tab w:val="left" w:pos="840"/>
        </w:tabs>
        <w:spacing w:before="120" w:after="60" w:line="276" w:lineRule="auto"/>
        <w:ind w:left="0" w:firstLine="567"/>
        <w:jc w:val="both"/>
        <w:rPr>
          <w:sz w:val="26"/>
          <w:szCs w:val="26"/>
        </w:rPr>
      </w:pPr>
      <w:r w:rsidRPr="001B4450">
        <w:rPr>
          <w:sz w:val="26"/>
          <w:szCs w:val="26"/>
        </w:rPr>
        <w:t xml:space="preserve">Cán bộ quản lý cơ sở CTS  </w:t>
      </w:r>
    </w:p>
    <w:p w14:paraId="4ABCB38D" w14:textId="77777777" w:rsidR="002349C3" w:rsidRPr="001B4450" w:rsidRDefault="002349C3" w:rsidP="006A54BC">
      <w:pPr>
        <w:numPr>
          <w:ilvl w:val="0"/>
          <w:numId w:val="77"/>
        </w:numPr>
        <w:tabs>
          <w:tab w:val="left" w:pos="840"/>
        </w:tabs>
        <w:spacing w:before="120" w:after="60" w:line="276" w:lineRule="auto"/>
        <w:ind w:left="0" w:firstLine="567"/>
        <w:jc w:val="both"/>
        <w:rPr>
          <w:sz w:val="26"/>
          <w:szCs w:val="26"/>
        </w:rPr>
      </w:pPr>
      <w:r w:rsidRPr="001B4450">
        <w:rPr>
          <w:sz w:val="26"/>
          <w:szCs w:val="26"/>
        </w:rPr>
        <w:t xml:space="preserve">Cán bộ thực hiện CTS, như giáo viên của Trung tâm Hỗ trợ, y bác sĩ.  </w:t>
      </w:r>
    </w:p>
    <w:p w14:paraId="4441140B" w14:textId="77777777" w:rsidR="002349C3" w:rsidRPr="001B4450" w:rsidRDefault="002349C3" w:rsidP="006A54BC">
      <w:pPr>
        <w:numPr>
          <w:ilvl w:val="0"/>
          <w:numId w:val="77"/>
        </w:numPr>
        <w:tabs>
          <w:tab w:val="left" w:pos="840"/>
        </w:tabs>
        <w:spacing w:before="120" w:after="60" w:line="276" w:lineRule="auto"/>
        <w:ind w:left="0" w:firstLine="567"/>
        <w:jc w:val="both"/>
        <w:rPr>
          <w:sz w:val="26"/>
          <w:szCs w:val="26"/>
        </w:rPr>
      </w:pPr>
      <w:r w:rsidRPr="001B4450">
        <w:rPr>
          <w:sz w:val="26"/>
          <w:szCs w:val="26"/>
        </w:rPr>
        <w:t>Phụ huynh</w:t>
      </w:r>
    </w:p>
    <w:p w14:paraId="0FAAD273" w14:textId="77777777" w:rsidR="002349C3" w:rsidRPr="001B4450" w:rsidRDefault="002349C3" w:rsidP="006A54BC">
      <w:pPr>
        <w:numPr>
          <w:ilvl w:val="0"/>
          <w:numId w:val="77"/>
        </w:numPr>
        <w:tabs>
          <w:tab w:val="left" w:pos="840"/>
        </w:tabs>
        <w:spacing w:before="120" w:after="60" w:line="276" w:lineRule="auto"/>
        <w:ind w:left="0" w:firstLine="567"/>
        <w:jc w:val="both"/>
        <w:rPr>
          <w:sz w:val="26"/>
          <w:szCs w:val="26"/>
        </w:rPr>
      </w:pPr>
      <w:r w:rsidRPr="001B4450">
        <w:rPr>
          <w:sz w:val="26"/>
          <w:szCs w:val="26"/>
        </w:rPr>
        <w:t>Giáo viên phụ trách trẻ ở trường MN, nếu trẻ đang đi học MN</w:t>
      </w:r>
    </w:p>
    <w:p w14:paraId="27584133" w14:textId="77777777" w:rsidR="002349C3" w:rsidRPr="001B4450" w:rsidRDefault="002349C3" w:rsidP="006A54BC">
      <w:pPr>
        <w:numPr>
          <w:ilvl w:val="0"/>
          <w:numId w:val="77"/>
        </w:numPr>
        <w:tabs>
          <w:tab w:val="left" w:pos="840"/>
        </w:tabs>
        <w:spacing w:before="120" w:after="60" w:line="276" w:lineRule="auto"/>
        <w:ind w:left="0" w:firstLine="567"/>
        <w:jc w:val="both"/>
        <w:rPr>
          <w:sz w:val="26"/>
          <w:szCs w:val="26"/>
        </w:rPr>
      </w:pPr>
      <w:r w:rsidRPr="001B4450">
        <w:rPr>
          <w:sz w:val="26"/>
          <w:szCs w:val="26"/>
        </w:rPr>
        <w:t>Các nhà chuyên môn (tâm lý, giáo dục, ngôn ngữ, y tế, ...) phù hợp khi cần</w:t>
      </w:r>
    </w:p>
    <w:p w14:paraId="7FC9F693" w14:textId="77777777" w:rsidR="002349C3" w:rsidRPr="005A1CF9" w:rsidRDefault="002349C3" w:rsidP="001B4450">
      <w:pPr>
        <w:spacing w:before="120" w:after="60" w:line="276" w:lineRule="auto"/>
        <w:ind w:firstLine="567"/>
        <w:jc w:val="both"/>
        <w:rPr>
          <w:color w:val="000000"/>
          <w:sz w:val="26"/>
          <w:szCs w:val="26"/>
        </w:rPr>
      </w:pPr>
      <w:r w:rsidRPr="005A1CF9">
        <w:rPr>
          <w:color w:val="000000"/>
          <w:sz w:val="26"/>
          <w:szCs w:val="26"/>
        </w:rPr>
        <w:lastRenderedPageBreak/>
        <w:t>Trong quá trình khám, chẩn đoán và phân loại khuyết tật, các cán bộ Y tế đã đánh giá bước đầu những hoạt động mà trẻ làm được để làm căn cứ chẩn đoán, phân loại khuyết tật (xem hướng dẫn ở phần 1.2 của phần 3 được trình bày ở trên), đồng thời đưa ra gợi ý về nhu cầu cần can thiệp (chủ yếu là can thiệp y học). Các kết quả này cần được tham khảo trong quá trình đánh giá chức năng toàn diện của trẻ và xác định nhu cầu CTS của trẻ.</w:t>
      </w:r>
    </w:p>
    <w:p w14:paraId="02055653" w14:textId="77777777" w:rsidR="002349C3" w:rsidRPr="001B4450" w:rsidRDefault="002349C3" w:rsidP="001B4450">
      <w:pPr>
        <w:spacing w:before="120" w:after="60" w:line="276" w:lineRule="auto"/>
        <w:ind w:firstLine="567"/>
        <w:jc w:val="both"/>
        <w:rPr>
          <w:b/>
          <w:sz w:val="26"/>
          <w:szCs w:val="26"/>
        </w:rPr>
      </w:pPr>
      <w:r w:rsidRPr="001B4450">
        <w:rPr>
          <w:b/>
          <w:sz w:val="26"/>
          <w:szCs w:val="26"/>
        </w:rPr>
        <w:t>Xác định nhu cầu can thiệp của trẻ</w:t>
      </w:r>
    </w:p>
    <w:p w14:paraId="21CD5771" w14:textId="77777777" w:rsidR="002349C3" w:rsidRPr="006A54BC" w:rsidRDefault="002349C3" w:rsidP="001B4450">
      <w:pPr>
        <w:spacing w:before="120" w:after="60" w:line="276" w:lineRule="auto"/>
        <w:ind w:firstLine="567"/>
        <w:jc w:val="both"/>
        <w:rPr>
          <w:spacing w:val="-2"/>
          <w:sz w:val="26"/>
          <w:szCs w:val="26"/>
        </w:rPr>
      </w:pPr>
      <w:r w:rsidRPr="006A54BC">
        <w:rPr>
          <w:spacing w:val="-2"/>
          <w:sz w:val="26"/>
          <w:szCs w:val="26"/>
        </w:rPr>
        <w:t xml:space="preserve">Dựa trên kết quả đánh giá chức năng của trẻ và các yếu tố liên quan từ phía gia đình, cơ sở can thiệp và gia đình, nhóm đánh giá sẽ cùng nhau thảo luận để đưa ra kết luận về nhu cầu can thiệp. Nhu cầu CTS không đơn thuần chỉ là đối với trẻ khuyết tật mà còn là nhu cầu cần trợ giúp của chính gia đình trẻ. Dựa trên các nhu cầu cần can thiệp để quyết định hình thức can thiệp: can thiệp tại cơ sở chuyên môn cao hay tại nhà hay tại trường mầm non hay kết hợp các hình thức can thiệp này. Mỗi hình thức sẽ đáp ứng các nhu cầu đặc thù riêng của trẻ cũng như phụ thuộc vào các đặc điểm khác nhau của tình trạng trẻ khuyết tật. </w:t>
      </w:r>
    </w:p>
    <w:p w14:paraId="5DA040C0" w14:textId="77777777" w:rsidR="002349C3" w:rsidRPr="001B4450" w:rsidRDefault="002349C3" w:rsidP="006A54BC">
      <w:pPr>
        <w:spacing w:before="120" w:after="60" w:line="276" w:lineRule="auto"/>
        <w:ind w:firstLine="567"/>
        <w:jc w:val="both"/>
        <w:rPr>
          <w:sz w:val="26"/>
          <w:szCs w:val="26"/>
        </w:rPr>
      </w:pPr>
      <w:r w:rsidRPr="001B4450">
        <w:rPr>
          <w:sz w:val="26"/>
          <w:szCs w:val="26"/>
        </w:rPr>
        <w:t>Kết quả đánh giá toàn diện có thể được ghi chép lại trong bản kế hoạch can thiệp sớm.</w:t>
      </w:r>
    </w:p>
    <w:p w14:paraId="67E0E728" w14:textId="77777777" w:rsidR="002349C3" w:rsidRPr="005A1CF9" w:rsidRDefault="002349C3" w:rsidP="006A54BC">
      <w:pPr>
        <w:spacing w:before="120" w:after="60" w:line="276" w:lineRule="auto"/>
        <w:ind w:firstLine="567"/>
        <w:jc w:val="both"/>
        <w:rPr>
          <w:i/>
          <w:color w:val="000000"/>
          <w:sz w:val="26"/>
          <w:szCs w:val="26"/>
          <w:u w:val="single"/>
        </w:rPr>
      </w:pPr>
      <w:r w:rsidRPr="001B4450">
        <w:rPr>
          <w:sz w:val="26"/>
          <w:szCs w:val="26"/>
        </w:rPr>
        <w:t xml:space="preserve">Sau khi đã thống nhất kết quả đánh giá, các thành viên liên quan sẽ cùng nhau xác định mục tiêu hỗ trợ và xây dựng kế hoạch can thiệp sớm cho trẻ. </w:t>
      </w:r>
    </w:p>
    <w:p w14:paraId="3A10C877" w14:textId="77777777" w:rsidR="002349C3" w:rsidRPr="005A1CF9" w:rsidRDefault="002349C3" w:rsidP="006A54BC">
      <w:pPr>
        <w:spacing w:before="120" w:after="60" w:line="276" w:lineRule="auto"/>
        <w:ind w:firstLine="567"/>
        <w:jc w:val="both"/>
        <w:rPr>
          <w:b/>
          <w:color w:val="000000"/>
          <w:sz w:val="26"/>
          <w:szCs w:val="26"/>
        </w:rPr>
      </w:pPr>
      <w:r w:rsidRPr="005A1CF9">
        <w:rPr>
          <w:b/>
          <w:color w:val="000000"/>
          <w:sz w:val="26"/>
          <w:szCs w:val="26"/>
        </w:rPr>
        <w:t>2.2. Xây dựng kế hoạch can thiệp sớm</w:t>
      </w:r>
    </w:p>
    <w:p w14:paraId="30E75C64" w14:textId="77777777" w:rsidR="002349C3" w:rsidRPr="001B4450" w:rsidRDefault="002349C3" w:rsidP="006A54BC">
      <w:pPr>
        <w:spacing w:before="120" w:after="60" w:line="276" w:lineRule="auto"/>
        <w:ind w:firstLine="567"/>
        <w:jc w:val="both"/>
        <w:rPr>
          <w:sz w:val="26"/>
          <w:szCs w:val="26"/>
        </w:rPr>
      </w:pPr>
      <w:r w:rsidRPr="001B4450">
        <w:rPr>
          <w:b/>
          <w:sz w:val="26"/>
          <w:szCs w:val="26"/>
        </w:rPr>
        <w:t>Khái n</w:t>
      </w:r>
      <w:r w:rsidR="00CD565B">
        <w:rPr>
          <w:b/>
          <w:sz w:val="26"/>
          <w:szCs w:val="26"/>
        </w:rPr>
        <w:t>iệ</w:t>
      </w:r>
      <w:r w:rsidRPr="001B4450">
        <w:rPr>
          <w:b/>
          <w:sz w:val="26"/>
          <w:szCs w:val="26"/>
        </w:rPr>
        <w:t>m</w:t>
      </w:r>
      <w:r w:rsidRPr="001B4450">
        <w:rPr>
          <w:b/>
          <w:bCs/>
          <w:sz w:val="26"/>
          <w:szCs w:val="26"/>
        </w:rPr>
        <w:t xml:space="preserve">: </w:t>
      </w:r>
      <w:r w:rsidRPr="001B4450">
        <w:rPr>
          <w:sz w:val="26"/>
          <w:szCs w:val="26"/>
        </w:rPr>
        <w:t xml:space="preserve">Kế hoạch CTS là một bản kế hoạch chi tiết về mục tiêu, nội dung, phương pháp, hình thức và các điều kiện thực hiện các hoạt động can thiệp mà trẻ và gia đình cần. </w:t>
      </w:r>
    </w:p>
    <w:p w14:paraId="36D03608" w14:textId="77777777" w:rsidR="002349C3" w:rsidRPr="001B4450" w:rsidRDefault="002349C3" w:rsidP="006A54BC">
      <w:pPr>
        <w:spacing w:before="120" w:after="60" w:line="276" w:lineRule="auto"/>
        <w:ind w:firstLine="567"/>
        <w:jc w:val="both"/>
        <w:rPr>
          <w:sz w:val="26"/>
          <w:szCs w:val="26"/>
        </w:rPr>
      </w:pPr>
      <w:r w:rsidRPr="001B4450">
        <w:rPr>
          <w:sz w:val="26"/>
          <w:szCs w:val="26"/>
        </w:rPr>
        <w:t>Căn cứ để xây dựng bản kế hoạch này</w:t>
      </w:r>
      <w:r w:rsidRPr="001B4450">
        <w:rPr>
          <w:b/>
          <w:sz w:val="26"/>
          <w:szCs w:val="26"/>
        </w:rPr>
        <w:t xml:space="preserve"> </w:t>
      </w:r>
      <w:r w:rsidRPr="001B4450">
        <w:rPr>
          <w:sz w:val="26"/>
          <w:szCs w:val="26"/>
        </w:rPr>
        <w:t xml:space="preserve">là các thông tin và kết quả khám sàng lọc, chẩn đoán, phân loại và kết quả đánh giá, xác định nhu cầu trẻ. </w:t>
      </w:r>
    </w:p>
    <w:p w14:paraId="6CB5923E" w14:textId="77777777" w:rsidR="002349C3" w:rsidRPr="001B4450" w:rsidRDefault="002349C3" w:rsidP="006A54BC">
      <w:pPr>
        <w:spacing w:before="120" w:after="60" w:line="276" w:lineRule="auto"/>
        <w:ind w:firstLine="567"/>
        <w:jc w:val="both"/>
        <w:rPr>
          <w:sz w:val="26"/>
          <w:szCs w:val="26"/>
        </w:rPr>
      </w:pPr>
      <w:r w:rsidRPr="001B4450">
        <w:rPr>
          <w:b/>
          <w:sz w:val="26"/>
          <w:szCs w:val="26"/>
        </w:rPr>
        <w:t>Nội dung của một bản kế hoạch CTS sẽ gồm</w:t>
      </w:r>
      <w:r w:rsidRPr="001B4450">
        <w:rPr>
          <w:sz w:val="26"/>
          <w:szCs w:val="26"/>
        </w:rPr>
        <w:t>:</w:t>
      </w:r>
    </w:p>
    <w:p w14:paraId="0CB83D5A" w14:textId="77777777" w:rsidR="002349C3" w:rsidRPr="001B4450" w:rsidRDefault="002349C3" w:rsidP="006A54BC">
      <w:pPr>
        <w:numPr>
          <w:ilvl w:val="0"/>
          <w:numId w:val="70"/>
        </w:numPr>
        <w:tabs>
          <w:tab w:val="clear" w:pos="720"/>
          <w:tab w:val="num" w:pos="840"/>
        </w:tabs>
        <w:spacing w:before="120" w:after="60" w:line="276" w:lineRule="auto"/>
        <w:ind w:left="0" w:firstLine="567"/>
        <w:jc w:val="both"/>
        <w:rPr>
          <w:sz w:val="26"/>
          <w:szCs w:val="26"/>
        </w:rPr>
      </w:pPr>
      <w:r w:rsidRPr="001B4450">
        <w:rPr>
          <w:sz w:val="26"/>
          <w:szCs w:val="26"/>
        </w:rPr>
        <w:t>Thông tin lý lịch cơ bản về trẻ: họ tên, ngày tháng năm sinh, địa chỉ,...</w:t>
      </w:r>
    </w:p>
    <w:p w14:paraId="13165DAB" w14:textId="77777777" w:rsidR="002349C3" w:rsidRPr="001B4450" w:rsidRDefault="002349C3" w:rsidP="006A54BC">
      <w:pPr>
        <w:numPr>
          <w:ilvl w:val="0"/>
          <w:numId w:val="70"/>
        </w:numPr>
        <w:tabs>
          <w:tab w:val="clear" w:pos="720"/>
          <w:tab w:val="num" w:pos="840"/>
        </w:tabs>
        <w:spacing w:before="120" w:after="60" w:line="276" w:lineRule="auto"/>
        <w:ind w:left="0" w:firstLine="567"/>
        <w:jc w:val="both"/>
        <w:rPr>
          <w:sz w:val="26"/>
          <w:szCs w:val="26"/>
        </w:rPr>
      </w:pPr>
      <w:r w:rsidRPr="001B4450">
        <w:rPr>
          <w:sz w:val="26"/>
          <w:szCs w:val="26"/>
        </w:rPr>
        <w:t>Tình trạng hiện tại của trẻ: khả năng và nhu cầu/khó khăn cụ thể của trẻ trong mỗi lĩnh vực phát triển (thể chất, vận động, nhận thức, ngôn ngữ và giao tiếp, tình cảm, các kỹ năng cá nhân và xã hội,…)</w:t>
      </w:r>
    </w:p>
    <w:p w14:paraId="5C1436E5" w14:textId="77777777" w:rsidR="002349C3" w:rsidRPr="001B4450" w:rsidRDefault="002349C3" w:rsidP="006A54BC">
      <w:pPr>
        <w:numPr>
          <w:ilvl w:val="0"/>
          <w:numId w:val="70"/>
        </w:numPr>
        <w:tabs>
          <w:tab w:val="clear" w:pos="720"/>
          <w:tab w:val="num" w:pos="840"/>
        </w:tabs>
        <w:spacing w:before="120" w:after="60" w:line="276" w:lineRule="auto"/>
        <w:ind w:left="0" w:firstLine="567"/>
        <w:rPr>
          <w:sz w:val="26"/>
          <w:szCs w:val="26"/>
        </w:rPr>
      </w:pPr>
      <w:r w:rsidRPr="001B4450">
        <w:rPr>
          <w:sz w:val="26"/>
          <w:szCs w:val="26"/>
        </w:rPr>
        <w:t>Ảnh hưởng của khuyết tật đối với sự phát triển của trẻ về tất cả các mặt</w:t>
      </w:r>
    </w:p>
    <w:p w14:paraId="0E8ADDDD"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Mức độ phát triển tối đa mà trẻ có thể đạt được trong thời gian cụ thể tới (Mục tiêu dài hạn và mục tiêu ngắn hạn)</w:t>
      </w:r>
    </w:p>
    <w:p w14:paraId="006E25A1"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Quá trình hỗ trợ để trẻ phát triển tốt nhất</w:t>
      </w:r>
    </w:p>
    <w:p w14:paraId="1CA649C3"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Phương pháp hỗ trợ trẻ</w:t>
      </w:r>
    </w:p>
    <w:p w14:paraId="32688121"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Phương tiện, dụng cụ hỗ trợ cần thiết</w:t>
      </w:r>
    </w:p>
    <w:p w14:paraId="6E2E924F"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Những người tham gia thực hiện CTS</w:t>
      </w:r>
    </w:p>
    <w:p w14:paraId="0BAFD58E" w14:textId="77777777" w:rsidR="002349C3" w:rsidRPr="001B4450" w:rsidRDefault="002349C3" w:rsidP="003D0159">
      <w:pPr>
        <w:numPr>
          <w:ilvl w:val="0"/>
          <w:numId w:val="70"/>
        </w:numPr>
        <w:tabs>
          <w:tab w:val="clear" w:pos="720"/>
          <w:tab w:val="num" w:pos="840"/>
        </w:tabs>
        <w:spacing w:before="120" w:after="60" w:line="271" w:lineRule="auto"/>
        <w:ind w:left="0" w:firstLine="567"/>
        <w:jc w:val="both"/>
        <w:rPr>
          <w:sz w:val="26"/>
          <w:szCs w:val="26"/>
        </w:rPr>
      </w:pPr>
      <w:r w:rsidRPr="001B4450">
        <w:rPr>
          <w:sz w:val="26"/>
          <w:szCs w:val="26"/>
        </w:rPr>
        <w:t xml:space="preserve">Kết quả đánh giá sau các khoảng thời gian thực hiện </w:t>
      </w:r>
    </w:p>
    <w:p w14:paraId="73A05338" w14:textId="77777777" w:rsidR="002349C3" w:rsidRPr="001B4450" w:rsidRDefault="002349C3" w:rsidP="003D0159">
      <w:pPr>
        <w:spacing w:before="120" w:after="60" w:line="271" w:lineRule="auto"/>
        <w:ind w:firstLine="567"/>
        <w:jc w:val="both"/>
        <w:rPr>
          <w:sz w:val="26"/>
          <w:szCs w:val="26"/>
        </w:rPr>
      </w:pPr>
      <w:r w:rsidRPr="001B4450">
        <w:rPr>
          <w:b/>
          <w:sz w:val="26"/>
          <w:szCs w:val="26"/>
        </w:rPr>
        <w:t>Thành phần tham gia xây dựng KHGDCN cho trẻ</w:t>
      </w:r>
      <w:r w:rsidRPr="001B4450">
        <w:rPr>
          <w:sz w:val="26"/>
          <w:szCs w:val="26"/>
        </w:rPr>
        <w:t xml:space="preserve">: </w:t>
      </w:r>
    </w:p>
    <w:p w14:paraId="68A572BE" w14:textId="77777777" w:rsidR="002349C3" w:rsidRPr="001B4450" w:rsidRDefault="002349C3" w:rsidP="003D0159">
      <w:pPr>
        <w:numPr>
          <w:ilvl w:val="0"/>
          <w:numId w:val="71"/>
        </w:numPr>
        <w:tabs>
          <w:tab w:val="clear" w:pos="720"/>
          <w:tab w:val="num" w:pos="840"/>
        </w:tabs>
        <w:spacing w:before="120" w:after="60" w:line="271" w:lineRule="auto"/>
        <w:ind w:left="0" w:firstLine="567"/>
        <w:jc w:val="both"/>
        <w:rPr>
          <w:sz w:val="26"/>
          <w:szCs w:val="26"/>
        </w:rPr>
      </w:pPr>
      <w:r w:rsidRPr="001B4450">
        <w:rPr>
          <w:sz w:val="26"/>
          <w:szCs w:val="26"/>
        </w:rPr>
        <w:t xml:space="preserve">Cán bộ quản lý can thiệp sớm của cơ sở </w:t>
      </w:r>
    </w:p>
    <w:p w14:paraId="2E2FD657" w14:textId="77777777" w:rsidR="002349C3" w:rsidRPr="001B4450" w:rsidRDefault="002349C3" w:rsidP="003D0159">
      <w:pPr>
        <w:numPr>
          <w:ilvl w:val="0"/>
          <w:numId w:val="71"/>
        </w:numPr>
        <w:tabs>
          <w:tab w:val="clear" w:pos="720"/>
          <w:tab w:val="num" w:pos="840"/>
        </w:tabs>
        <w:spacing w:before="120" w:after="60" w:line="271" w:lineRule="auto"/>
        <w:ind w:left="0" w:firstLine="567"/>
        <w:jc w:val="both"/>
        <w:rPr>
          <w:sz w:val="26"/>
          <w:szCs w:val="26"/>
        </w:rPr>
      </w:pPr>
      <w:r w:rsidRPr="001B4450">
        <w:rPr>
          <w:sz w:val="26"/>
          <w:szCs w:val="26"/>
        </w:rPr>
        <w:lastRenderedPageBreak/>
        <w:t>Phụ huynh, người chăm sóc trẻ</w:t>
      </w:r>
    </w:p>
    <w:p w14:paraId="7C3E8FFC" w14:textId="77777777" w:rsidR="002349C3" w:rsidRPr="001B4450" w:rsidRDefault="002349C3" w:rsidP="003D0159">
      <w:pPr>
        <w:numPr>
          <w:ilvl w:val="0"/>
          <w:numId w:val="71"/>
        </w:numPr>
        <w:tabs>
          <w:tab w:val="clear" w:pos="720"/>
          <w:tab w:val="num" w:pos="840"/>
        </w:tabs>
        <w:spacing w:before="120" w:after="60" w:line="271" w:lineRule="auto"/>
        <w:ind w:left="0" w:firstLine="567"/>
        <w:jc w:val="both"/>
        <w:rPr>
          <w:sz w:val="26"/>
          <w:szCs w:val="26"/>
        </w:rPr>
      </w:pPr>
      <w:r w:rsidRPr="001B4450">
        <w:rPr>
          <w:sz w:val="26"/>
          <w:szCs w:val="26"/>
        </w:rPr>
        <w:t>Các nhà chuyên môn (tâm lý, công tác xã hội, giáo dục, ngôn ngữ, phục hồi chức năng...) phù hợp khi cần.</w:t>
      </w:r>
    </w:p>
    <w:p w14:paraId="0726A239" w14:textId="77777777" w:rsidR="002349C3" w:rsidRPr="006A54BC" w:rsidRDefault="002349C3" w:rsidP="003D0159">
      <w:pPr>
        <w:numPr>
          <w:ilvl w:val="0"/>
          <w:numId w:val="71"/>
        </w:numPr>
        <w:tabs>
          <w:tab w:val="clear" w:pos="720"/>
          <w:tab w:val="num" w:pos="840"/>
        </w:tabs>
        <w:spacing w:before="120" w:after="60" w:line="271" w:lineRule="auto"/>
        <w:ind w:left="0" w:firstLine="567"/>
        <w:jc w:val="both"/>
        <w:rPr>
          <w:spacing w:val="-4"/>
          <w:sz w:val="26"/>
          <w:szCs w:val="26"/>
        </w:rPr>
      </w:pPr>
      <w:r w:rsidRPr="006A54BC">
        <w:rPr>
          <w:spacing w:val="-4"/>
          <w:sz w:val="26"/>
          <w:szCs w:val="26"/>
        </w:rPr>
        <w:t>Giáo viên hoà nhập phụ trách trẻ (nếu trẻ đang đi học MN)</w:t>
      </w:r>
    </w:p>
    <w:p w14:paraId="702A18EE" w14:textId="77777777" w:rsidR="002349C3" w:rsidRPr="001B4450" w:rsidRDefault="002349C3" w:rsidP="003D0159">
      <w:pPr>
        <w:spacing w:before="120" w:after="60" w:line="271" w:lineRule="auto"/>
        <w:ind w:firstLine="567"/>
        <w:jc w:val="both"/>
        <w:rPr>
          <w:b/>
          <w:sz w:val="26"/>
          <w:szCs w:val="26"/>
          <w:lang w:val="pt-BR"/>
        </w:rPr>
      </w:pPr>
      <w:r w:rsidRPr="001B4450">
        <w:rPr>
          <w:b/>
          <w:sz w:val="26"/>
          <w:szCs w:val="26"/>
          <w:lang w:val="pt-BR"/>
        </w:rPr>
        <w:t>Yêu cầu về một bản KHGDCN:</w:t>
      </w:r>
    </w:p>
    <w:p w14:paraId="1A0B5375" w14:textId="77777777" w:rsidR="002349C3" w:rsidRPr="001B4450" w:rsidRDefault="002349C3" w:rsidP="003D0159">
      <w:pPr>
        <w:numPr>
          <w:ilvl w:val="0"/>
          <w:numId w:val="72"/>
        </w:numPr>
        <w:tabs>
          <w:tab w:val="clear" w:pos="720"/>
          <w:tab w:val="num" w:pos="840"/>
        </w:tabs>
        <w:spacing w:before="120" w:after="60" w:line="271" w:lineRule="auto"/>
        <w:ind w:left="0" w:firstLine="567"/>
        <w:jc w:val="both"/>
        <w:rPr>
          <w:sz w:val="26"/>
          <w:szCs w:val="26"/>
          <w:lang w:val="pt-BR"/>
        </w:rPr>
      </w:pPr>
      <w:r w:rsidRPr="001B4450">
        <w:rPr>
          <w:sz w:val="26"/>
          <w:szCs w:val="26"/>
          <w:lang w:val="pt-BR"/>
        </w:rPr>
        <w:t>Rõ ràng, ngắn gọn, cụ thể và dễ hiểu nhưng phải phản ánh đúng thực trạng về khả năng và nhu cầu của trẻ.</w:t>
      </w:r>
    </w:p>
    <w:p w14:paraId="3F8D5FAF" w14:textId="77777777" w:rsidR="002349C3" w:rsidRPr="001B4450" w:rsidRDefault="002349C3" w:rsidP="003D0159">
      <w:pPr>
        <w:numPr>
          <w:ilvl w:val="0"/>
          <w:numId w:val="72"/>
        </w:numPr>
        <w:tabs>
          <w:tab w:val="clear" w:pos="720"/>
          <w:tab w:val="num" w:pos="840"/>
        </w:tabs>
        <w:spacing w:before="120" w:after="60" w:line="271" w:lineRule="auto"/>
        <w:ind w:left="0" w:firstLine="567"/>
        <w:jc w:val="both"/>
        <w:rPr>
          <w:sz w:val="26"/>
          <w:szCs w:val="26"/>
          <w:lang w:val="pt-BR"/>
        </w:rPr>
      </w:pPr>
      <w:r w:rsidRPr="001B4450">
        <w:rPr>
          <w:sz w:val="26"/>
          <w:szCs w:val="26"/>
          <w:lang w:val="pt-BR"/>
        </w:rPr>
        <w:t xml:space="preserve"> Các mục tiêu có thể đánh giá và đo lường được</w:t>
      </w:r>
    </w:p>
    <w:p w14:paraId="2D9C8E8C" w14:textId="77777777" w:rsidR="002349C3" w:rsidRPr="001B4450" w:rsidRDefault="002349C3" w:rsidP="003D0159">
      <w:pPr>
        <w:numPr>
          <w:ilvl w:val="0"/>
          <w:numId w:val="72"/>
        </w:numPr>
        <w:tabs>
          <w:tab w:val="clear" w:pos="720"/>
          <w:tab w:val="num" w:pos="840"/>
        </w:tabs>
        <w:spacing w:before="120" w:after="60" w:line="271" w:lineRule="auto"/>
        <w:ind w:left="0" w:firstLine="567"/>
        <w:jc w:val="both"/>
        <w:rPr>
          <w:sz w:val="26"/>
          <w:szCs w:val="26"/>
          <w:lang w:val="pt-BR"/>
        </w:rPr>
      </w:pPr>
      <w:r w:rsidRPr="001B4450">
        <w:rPr>
          <w:sz w:val="26"/>
          <w:szCs w:val="26"/>
          <w:lang w:val="pt-BR"/>
        </w:rPr>
        <w:t>Đảm bảo tính thực tế và khả thi (không quá cao và cũng không quá thấp và có thể đạt được trong điều kiện cho phép)</w:t>
      </w:r>
    </w:p>
    <w:p w14:paraId="6A155FC2" w14:textId="77777777" w:rsidR="002349C3" w:rsidRPr="006A54BC" w:rsidRDefault="002349C3" w:rsidP="003D0159">
      <w:pPr>
        <w:numPr>
          <w:ilvl w:val="0"/>
          <w:numId w:val="72"/>
        </w:numPr>
        <w:tabs>
          <w:tab w:val="clear" w:pos="720"/>
          <w:tab w:val="num" w:pos="840"/>
        </w:tabs>
        <w:spacing w:before="120" w:after="60" w:line="271" w:lineRule="auto"/>
        <w:ind w:left="0" w:firstLine="567"/>
        <w:jc w:val="both"/>
        <w:rPr>
          <w:spacing w:val="4"/>
          <w:sz w:val="26"/>
          <w:szCs w:val="26"/>
          <w:lang w:val="pt-BR"/>
        </w:rPr>
      </w:pPr>
      <w:r w:rsidRPr="006A54BC">
        <w:rPr>
          <w:spacing w:val="4"/>
          <w:sz w:val="26"/>
          <w:szCs w:val="26"/>
          <w:lang w:val="pt-BR"/>
        </w:rPr>
        <w:t>Đảm bảo tính logic (thống nhất và hỗ trợ giữa các thông tin)</w:t>
      </w:r>
    </w:p>
    <w:p w14:paraId="51077994" w14:textId="77777777" w:rsidR="002349C3" w:rsidRPr="001B4450" w:rsidRDefault="002349C3" w:rsidP="003D0159">
      <w:pPr>
        <w:numPr>
          <w:ilvl w:val="0"/>
          <w:numId w:val="72"/>
        </w:numPr>
        <w:tabs>
          <w:tab w:val="clear" w:pos="720"/>
          <w:tab w:val="num" w:pos="840"/>
        </w:tabs>
        <w:spacing w:before="120" w:after="60" w:line="271" w:lineRule="auto"/>
        <w:ind w:left="0" w:firstLine="567"/>
        <w:jc w:val="both"/>
        <w:rPr>
          <w:sz w:val="26"/>
          <w:szCs w:val="26"/>
          <w:lang w:val="pt-BR"/>
        </w:rPr>
      </w:pPr>
      <w:r w:rsidRPr="001B4450">
        <w:rPr>
          <w:sz w:val="26"/>
          <w:szCs w:val="26"/>
          <w:lang w:val="pt-BR"/>
        </w:rPr>
        <w:t>Đảm bảo tính linh hoạt (dễ điều chỉnh)</w:t>
      </w:r>
    </w:p>
    <w:p w14:paraId="26D01662" w14:textId="77777777" w:rsidR="002349C3" w:rsidRPr="001B4450" w:rsidRDefault="002349C3" w:rsidP="003D0159">
      <w:pPr>
        <w:numPr>
          <w:ilvl w:val="0"/>
          <w:numId w:val="72"/>
        </w:numPr>
        <w:tabs>
          <w:tab w:val="clear" w:pos="720"/>
          <w:tab w:val="num" w:pos="840"/>
        </w:tabs>
        <w:spacing w:before="120" w:after="60" w:line="271" w:lineRule="auto"/>
        <w:ind w:left="0" w:firstLine="567"/>
        <w:jc w:val="both"/>
        <w:rPr>
          <w:sz w:val="26"/>
          <w:szCs w:val="26"/>
          <w:lang w:val="pt-BR"/>
        </w:rPr>
      </w:pPr>
      <w:r w:rsidRPr="001B4450">
        <w:rPr>
          <w:sz w:val="26"/>
          <w:szCs w:val="26"/>
          <w:lang w:val="pt-BR"/>
        </w:rPr>
        <w:t>Xác định rõ thời hạn để đạt được mục tiêu</w:t>
      </w:r>
    </w:p>
    <w:p w14:paraId="17F76B7F" w14:textId="77777777" w:rsidR="002349C3" w:rsidRPr="005A1CF9" w:rsidRDefault="002349C3" w:rsidP="003D0159">
      <w:pPr>
        <w:spacing w:before="120" w:after="60" w:line="271" w:lineRule="auto"/>
        <w:ind w:firstLine="567"/>
        <w:jc w:val="both"/>
        <w:rPr>
          <w:sz w:val="26"/>
          <w:szCs w:val="26"/>
          <w:lang w:val="pt-BR"/>
        </w:rPr>
      </w:pPr>
      <w:r w:rsidRPr="005A1CF9">
        <w:rPr>
          <w:b/>
          <w:sz w:val="26"/>
          <w:szCs w:val="26"/>
          <w:lang w:val="pt-BR"/>
        </w:rPr>
        <w:t xml:space="preserve">Thời gian: </w:t>
      </w:r>
      <w:r w:rsidRPr="005A1CF9">
        <w:rPr>
          <w:sz w:val="26"/>
          <w:szCs w:val="26"/>
          <w:lang w:val="pt-BR"/>
        </w:rPr>
        <w:t xml:space="preserve">Bản kế hoạch nên được xây dựng theo từng khoảng thời gian phù hợp với khả năng và nhu cầu phát triển của trẻ, tuy nhiên không nên dài hơn 6 tháng hoặc 1 năm (cho trẻ đang đi học mầm non). </w:t>
      </w:r>
    </w:p>
    <w:p w14:paraId="09E39BF7" w14:textId="77777777" w:rsidR="002349C3" w:rsidRPr="005A1CF9" w:rsidRDefault="002349C3" w:rsidP="003D0159">
      <w:pPr>
        <w:spacing w:before="120" w:after="60" w:line="264" w:lineRule="auto"/>
        <w:ind w:firstLine="567"/>
        <w:jc w:val="both"/>
        <w:rPr>
          <w:sz w:val="26"/>
          <w:szCs w:val="26"/>
          <w:lang w:val="pt-BR"/>
        </w:rPr>
      </w:pPr>
      <w:r w:rsidRPr="005A1CF9">
        <w:rPr>
          <w:sz w:val="26"/>
          <w:szCs w:val="26"/>
          <w:lang w:val="pt-BR"/>
        </w:rPr>
        <w:t xml:space="preserve">Để đạt được các mục tiêu đề ra trong kế hoạch CTS, đôi khi cán bộ thực hiện can thiệp cần xây dựng thêm kế hoạch ngắn hạn cho từng khoảng thời gian ngắn cụ thể, phù hợp với khả năng và nhu cầu của trẻ, gọi là </w:t>
      </w:r>
      <w:r w:rsidRPr="005A1CF9">
        <w:rPr>
          <w:b/>
          <w:sz w:val="26"/>
          <w:szCs w:val="26"/>
          <w:lang w:val="pt-BR"/>
        </w:rPr>
        <w:t>“</w:t>
      </w:r>
      <w:r w:rsidRPr="005A1CF9">
        <w:rPr>
          <w:b/>
          <w:bCs/>
          <w:sz w:val="26"/>
          <w:szCs w:val="26"/>
          <w:lang w:val="pt-BR"/>
        </w:rPr>
        <w:t>Kế hoạch giáo dục cá nhân trong tháng”</w:t>
      </w:r>
      <w:r w:rsidRPr="005A1CF9">
        <w:rPr>
          <w:sz w:val="26"/>
          <w:szCs w:val="26"/>
          <w:lang w:val="pt-BR"/>
        </w:rPr>
        <w:t xml:space="preserve">. Trong bản kế hoạch này, các mục tiêu được xác định một cách cụ thể cho các hoạt động giáo dục cho trẻ trong khoảng thời gian ngắn nhưng phải dựa trên các mục tiêu dài hạn đã xác định trong bản kế hoạch chung. Kế hoạch ngắn hạn này được xây dựng, thực hiện, đánh giá và điều chỉnh thường xuyên, có thể theo từng buổi can thiệp, từng tuần, từng tháng tuỳ theo khả năng và nhu cầu của mỗi trẻ. Kết quả của các lần đánh giá này sẽ được sử dụng cho việc đánh giá tổng thể kế hoạch can thiệp sau này. </w:t>
      </w:r>
    </w:p>
    <w:p w14:paraId="7BE30860" w14:textId="77777777" w:rsidR="002349C3" w:rsidRPr="005A1CF9" w:rsidRDefault="002349C3" w:rsidP="003D0159">
      <w:pPr>
        <w:spacing w:before="120" w:after="60" w:line="264" w:lineRule="auto"/>
        <w:ind w:firstLine="567"/>
        <w:jc w:val="both"/>
        <w:rPr>
          <w:b/>
          <w:color w:val="000000"/>
          <w:sz w:val="26"/>
          <w:szCs w:val="26"/>
        </w:rPr>
      </w:pPr>
      <w:r w:rsidRPr="005A1CF9">
        <w:rPr>
          <w:b/>
          <w:color w:val="000000"/>
          <w:sz w:val="26"/>
          <w:szCs w:val="26"/>
        </w:rPr>
        <w:t>2.3. Thực hiện can thiệp sớm cho trẻ khuyết tật</w:t>
      </w:r>
    </w:p>
    <w:p w14:paraId="4FC54D2D" w14:textId="77777777" w:rsidR="002349C3" w:rsidRPr="001B4450" w:rsidRDefault="002349C3" w:rsidP="003D0159">
      <w:pPr>
        <w:spacing w:before="120" w:after="60" w:line="264" w:lineRule="auto"/>
        <w:ind w:firstLine="567"/>
        <w:jc w:val="both"/>
        <w:rPr>
          <w:sz w:val="26"/>
          <w:szCs w:val="26"/>
        </w:rPr>
      </w:pPr>
      <w:r w:rsidRPr="001B4450">
        <w:rPr>
          <w:sz w:val="26"/>
          <w:szCs w:val="26"/>
        </w:rPr>
        <w:t xml:space="preserve">Sau khi xây dựng xong KHGDCN, các bên liên quan sẽ bắt đầu tiến hành các hoạt động can thiệp cho trẻ theo kế hoạch đã được thống nhất. </w:t>
      </w:r>
    </w:p>
    <w:p w14:paraId="5F2E8C64" w14:textId="77777777" w:rsidR="002349C3" w:rsidRPr="001B4450" w:rsidRDefault="002349C3" w:rsidP="003D0159">
      <w:pPr>
        <w:spacing w:before="120" w:after="60" w:line="264" w:lineRule="auto"/>
        <w:ind w:firstLine="567"/>
        <w:jc w:val="both"/>
        <w:rPr>
          <w:sz w:val="26"/>
          <w:szCs w:val="26"/>
          <w:lang w:val="pt-BR"/>
        </w:rPr>
      </w:pPr>
      <w:r w:rsidRPr="001B4450">
        <w:rPr>
          <w:b/>
          <w:sz w:val="26"/>
          <w:szCs w:val="26"/>
          <w:lang w:val="pt-BR"/>
        </w:rPr>
        <w:t>Thành phần tham gia</w:t>
      </w:r>
      <w:r w:rsidRPr="001B4450">
        <w:rPr>
          <w:sz w:val="26"/>
          <w:szCs w:val="26"/>
          <w:lang w:val="pt-BR"/>
        </w:rPr>
        <w:t xml:space="preserve"> thực hiện CTS, về nguyên tắc sẽ bao gồm:</w:t>
      </w:r>
    </w:p>
    <w:p w14:paraId="17CCB864" w14:textId="77777777" w:rsidR="002349C3" w:rsidRPr="001B4450" w:rsidRDefault="002349C3" w:rsidP="003D0159">
      <w:pPr>
        <w:numPr>
          <w:ilvl w:val="0"/>
          <w:numId w:val="73"/>
        </w:numPr>
        <w:tabs>
          <w:tab w:val="clear" w:pos="720"/>
          <w:tab w:val="num" w:pos="840"/>
        </w:tabs>
        <w:spacing w:before="120" w:after="60" w:line="264" w:lineRule="auto"/>
        <w:ind w:left="0" w:firstLine="567"/>
        <w:jc w:val="both"/>
        <w:rPr>
          <w:sz w:val="26"/>
          <w:szCs w:val="26"/>
          <w:lang w:val="pt-BR"/>
        </w:rPr>
      </w:pPr>
      <w:r w:rsidRPr="001B4450">
        <w:rPr>
          <w:sz w:val="26"/>
          <w:szCs w:val="26"/>
          <w:lang w:val="pt-BR"/>
        </w:rPr>
        <w:t xml:space="preserve">Cán bộ quản lý CTS của cơ sở chuyên môn  </w:t>
      </w:r>
    </w:p>
    <w:p w14:paraId="23CA8290" w14:textId="77777777" w:rsidR="002349C3" w:rsidRPr="001B4450" w:rsidRDefault="002349C3" w:rsidP="003D0159">
      <w:pPr>
        <w:numPr>
          <w:ilvl w:val="0"/>
          <w:numId w:val="73"/>
        </w:numPr>
        <w:tabs>
          <w:tab w:val="clear" w:pos="720"/>
          <w:tab w:val="num" w:pos="840"/>
        </w:tabs>
        <w:spacing w:before="120" w:after="60" w:line="264" w:lineRule="auto"/>
        <w:ind w:left="0" w:firstLine="567"/>
        <w:jc w:val="both"/>
        <w:rPr>
          <w:sz w:val="26"/>
          <w:szCs w:val="26"/>
          <w:lang w:val="pt-BR"/>
        </w:rPr>
      </w:pPr>
      <w:r w:rsidRPr="001B4450">
        <w:rPr>
          <w:sz w:val="26"/>
          <w:szCs w:val="26"/>
          <w:lang w:val="pt-BR"/>
        </w:rPr>
        <w:t>Cán bộ chuyên môn bao gồm nhân viên y tế, giáo viên, nhân viên công tác xã hội, chuyên gia tâm lý.</w:t>
      </w:r>
    </w:p>
    <w:p w14:paraId="2AFF8490" w14:textId="77777777" w:rsidR="002349C3" w:rsidRPr="001B4450" w:rsidRDefault="002349C3" w:rsidP="003D0159">
      <w:pPr>
        <w:numPr>
          <w:ilvl w:val="0"/>
          <w:numId w:val="73"/>
        </w:numPr>
        <w:tabs>
          <w:tab w:val="clear" w:pos="720"/>
          <w:tab w:val="num" w:pos="840"/>
        </w:tabs>
        <w:spacing w:before="120" w:after="60" w:line="264" w:lineRule="auto"/>
        <w:ind w:left="0" w:firstLine="567"/>
        <w:jc w:val="both"/>
        <w:rPr>
          <w:sz w:val="26"/>
          <w:szCs w:val="26"/>
        </w:rPr>
      </w:pPr>
      <w:r w:rsidRPr="001B4450">
        <w:rPr>
          <w:sz w:val="26"/>
          <w:szCs w:val="26"/>
        </w:rPr>
        <w:t>Phụ huynh</w:t>
      </w:r>
    </w:p>
    <w:p w14:paraId="278D4F45" w14:textId="77777777" w:rsidR="002349C3" w:rsidRPr="001B4450" w:rsidRDefault="002349C3" w:rsidP="003D0159">
      <w:pPr>
        <w:spacing w:before="120" w:after="60" w:line="264" w:lineRule="auto"/>
        <w:ind w:firstLine="567"/>
        <w:jc w:val="both"/>
        <w:rPr>
          <w:sz w:val="26"/>
          <w:szCs w:val="26"/>
        </w:rPr>
      </w:pPr>
      <w:r w:rsidRPr="001B4450">
        <w:rPr>
          <w:sz w:val="26"/>
          <w:szCs w:val="26"/>
        </w:rPr>
        <w:t>Tuỳ vào nhu cầu CTS của trẻ và điều kiện đáp ứng mà xác định đối tượng chính thực hiện CTS và đối tượng phối hợp. Ví dụ, với trẻ có bàn chân khoèo thì nhân viên và cơ sở y tế đóng vai trò can thiệp chính. Nhưng với trẻ chậm phát triển trí tuệ hay khiếm thính thì trong bối cảnh hiện nay, giáo viên và cơ sở giáo dục lại đóng vai trò chính.</w:t>
      </w:r>
    </w:p>
    <w:p w14:paraId="7326E46D" w14:textId="77777777" w:rsidR="002349C3" w:rsidRPr="001B4450" w:rsidRDefault="002349C3" w:rsidP="001B4450">
      <w:pPr>
        <w:spacing w:before="120" w:after="60" w:line="276" w:lineRule="auto"/>
        <w:ind w:firstLine="567"/>
        <w:jc w:val="both"/>
        <w:rPr>
          <w:sz w:val="26"/>
          <w:szCs w:val="26"/>
        </w:rPr>
      </w:pPr>
      <w:r w:rsidRPr="001B4450">
        <w:rPr>
          <w:i/>
          <w:iCs/>
          <w:sz w:val="26"/>
          <w:szCs w:val="26"/>
        </w:rPr>
        <w:lastRenderedPageBreak/>
        <w:t xml:space="preserve">Nên nhớ, CTS không chỉ chú trọng vào trẻ KT mà còn phải chú trọng vào cả gia đình và cộng đồng nơi trẻ sinh sống. </w:t>
      </w:r>
    </w:p>
    <w:p w14:paraId="36162C0C" w14:textId="77777777" w:rsidR="002349C3" w:rsidRPr="001B4450" w:rsidRDefault="002349C3" w:rsidP="003D0159">
      <w:pPr>
        <w:spacing w:before="120" w:after="60" w:line="269" w:lineRule="auto"/>
        <w:ind w:firstLine="567"/>
        <w:jc w:val="both"/>
        <w:rPr>
          <w:b/>
          <w:sz w:val="26"/>
          <w:szCs w:val="26"/>
        </w:rPr>
      </w:pPr>
      <w:r w:rsidRPr="001B4450">
        <w:rPr>
          <w:b/>
          <w:sz w:val="26"/>
          <w:szCs w:val="26"/>
        </w:rPr>
        <w:t xml:space="preserve">Phương thức/hình thức Can thiệp sớm </w:t>
      </w:r>
    </w:p>
    <w:p w14:paraId="0BA4AB58" w14:textId="77777777" w:rsidR="002349C3" w:rsidRPr="001B4450" w:rsidRDefault="002349C3" w:rsidP="003D0159">
      <w:pPr>
        <w:spacing w:before="120" w:after="60" w:line="269" w:lineRule="auto"/>
        <w:ind w:firstLine="567"/>
        <w:jc w:val="both"/>
        <w:rPr>
          <w:b/>
          <w:bCs/>
          <w:i/>
          <w:sz w:val="26"/>
          <w:szCs w:val="26"/>
        </w:rPr>
      </w:pPr>
      <w:r w:rsidRPr="001B4450">
        <w:rPr>
          <w:b/>
          <w:bCs/>
          <w:i/>
          <w:sz w:val="26"/>
          <w:szCs w:val="26"/>
        </w:rPr>
        <w:t>C</w:t>
      </w:r>
      <w:r w:rsidRPr="001B4450">
        <w:rPr>
          <w:b/>
          <w:i/>
          <w:sz w:val="26"/>
          <w:szCs w:val="26"/>
        </w:rPr>
        <w:t>an thiệp tại</w:t>
      </w:r>
      <w:r w:rsidRPr="001B4450">
        <w:rPr>
          <w:i/>
          <w:sz w:val="26"/>
          <w:szCs w:val="26"/>
        </w:rPr>
        <w:t xml:space="preserve"> </w:t>
      </w:r>
      <w:r w:rsidRPr="001B4450">
        <w:rPr>
          <w:b/>
          <w:bCs/>
          <w:i/>
          <w:sz w:val="26"/>
          <w:szCs w:val="26"/>
        </w:rPr>
        <w:t>cơ sở chuyên khoa</w:t>
      </w:r>
    </w:p>
    <w:p w14:paraId="474E006C" w14:textId="77777777" w:rsidR="002349C3" w:rsidRPr="001B4450" w:rsidRDefault="002349C3" w:rsidP="003D0159">
      <w:pPr>
        <w:spacing w:before="120" w:after="60" w:line="269" w:lineRule="auto"/>
        <w:ind w:firstLine="567"/>
        <w:jc w:val="both"/>
        <w:rPr>
          <w:sz w:val="26"/>
          <w:szCs w:val="26"/>
        </w:rPr>
      </w:pPr>
      <w:r w:rsidRPr="001B4450">
        <w:rPr>
          <w:b/>
          <w:bCs/>
          <w:sz w:val="26"/>
          <w:szCs w:val="26"/>
        </w:rPr>
        <w:t>Khái niệm: C</w:t>
      </w:r>
      <w:r w:rsidRPr="001B4450">
        <w:rPr>
          <w:sz w:val="26"/>
          <w:szCs w:val="26"/>
        </w:rPr>
        <w:t>an thiệp tại cơ sở chuyên khoa</w:t>
      </w:r>
      <w:r w:rsidRPr="001B4450">
        <w:rPr>
          <w:b/>
          <w:bCs/>
          <w:sz w:val="26"/>
          <w:szCs w:val="26"/>
        </w:rPr>
        <w:t xml:space="preserve"> </w:t>
      </w:r>
      <w:r w:rsidRPr="001B4450">
        <w:rPr>
          <w:sz w:val="26"/>
          <w:szCs w:val="26"/>
        </w:rPr>
        <w:t>là</w:t>
      </w:r>
      <w:r w:rsidRPr="001B4450">
        <w:rPr>
          <w:b/>
          <w:bCs/>
          <w:sz w:val="26"/>
          <w:szCs w:val="26"/>
        </w:rPr>
        <w:t xml:space="preserve"> </w:t>
      </w:r>
      <w:r w:rsidRPr="001B4450">
        <w:rPr>
          <w:sz w:val="26"/>
          <w:szCs w:val="26"/>
        </w:rPr>
        <w:t xml:space="preserve">chương trình can thiệp cho trẻ KT với các hoạt động hỗ trợ trẻ và phụ huynh được thực hiện tại Trung tâm/bệnh viện/cơ sở can thiệp. Trẻ KT được phụ huynh đưa đến cơ sở, tại đó cán bộ chuyên môn sẽ hỗ trợ tiến hành các hoạt động can thiệp cho trẻ. </w:t>
      </w:r>
    </w:p>
    <w:p w14:paraId="16730495" w14:textId="77777777" w:rsidR="002349C3" w:rsidRPr="001B4450" w:rsidRDefault="002349C3" w:rsidP="003D0159">
      <w:pPr>
        <w:spacing w:before="120" w:after="60" w:line="269" w:lineRule="auto"/>
        <w:ind w:firstLine="567"/>
        <w:jc w:val="both"/>
        <w:rPr>
          <w:sz w:val="26"/>
          <w:szCs w:val="26"/>
        </w:rPr>
      </w:pPr>
      <w:r w:rsidRPr="001B4450">
        <w:rPr>
          <w:b/>
          <w:sz w:val="26"/>
          <w:szCs w:val="26"/>
        </w:rPr>
        <w:t>Cách thực hiện:</w:t>
      </w:r>
      <w:r w:rsidRPr="001B4450">
        <w:rPr>
          <w:sz w:val="26"/>
          <w:szCs w:val="26"/>
        </w:rPr>
        <w:t xml:space="preserve"> Các hoạt động hỗ trợ CTS cho trẻ diễn ra tại cơ sở có thể được thực hiện:</w:t>
      </w:r>
    </w:p>
    <w:p w14:paraId="55837755"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Với riêng trẻ KT: trong các giờ hỗ trợ cá nhân, các tiết học cá nhân.</w:t>
      </w:r>
    </w:p>
    <w:p w14:paraId="2F85E25A"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Với riêng phụ huynh: cung cấp thông tin, tư vấn, hướng dẫn cho phụ huynh cách tiến hành các hoạt động chăm sóc và can thiệp cho trẻ ở nhà.</w:t>
      </w:r>
    </w:p>
    <w:p w14:paraId="3E4974CE"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 xml:space="preserve">Với cả trẻ và phụ huynh cùng lúc: để phụ huynh phối hợp hỗ trợ thêm cho giáo viên và và đồng thời để phụ huynh biết được các hoạt động và cách tiến hành các hoạt động đang thực hiện với trẻ. </w:t>
      </w:r>
    </w:p>
    <w:p w14:paraId="2312E212" w14:textId="77777777" w:rsidR="002349C3" w:rsidRPr="001B4450" w:rsidRDefault="002349C3" w:rsidP="003D0159">
      <w:pPr>
        <w:spacing w:before="120" w:after="60" w:line="269" w:lineRule="auto"/>
        <w:ind w:firstLine="567"/>
        <w:jc w:val="both"/>
        <w:rPr>
          <w:sz w:val="26"/>
          <w:szCs w:val="26"/>
        </w:rPr>
      </w:pPr>
      <w:r w:rsidRPr="001B4450">
        <w:rPr>
          <w:sz w:val="26"/>
          <w:szCs w:val="26"/>
        </w:rPr>
        <w:t xml:space="preserve">Các hoạt động CTS, bao gồm cả các hoạt động do phụ huynh tiến hành tại nhà, đều phải được tiến hành dựa trên kế hoạch CTS đã được thống nhất từ trước. </w:t>
      </w:r>
    </w:p>
    <w:p w14:paraId="2677A136" w14:textId="77777777" w:rsidR="002349C3" w:rsidRPr="001B4450" w:rsidRDefault="002349C3" w:rsidP="003D0159">
      <w:pPr>
        <w:spacing w:before="120" w:after="60" w:line="269" w:lineRule="auto"/>
        <w:ind w:firstLine="567"/>
        <w:jc w:val="both"/>
        <w:rPr>
          <w:b/>
          <w:sz w:val="26"/>
          <w:szCs w:val="26"/>
        </w:rPr>
      </w:pPr>
      <w:r w:rsidRPr="001B4450">
        <w:rPr>
          <w:b/>
          <w:sz w:val="26"/>
          <w:szCs w:val="26"/>
        </w:rPr>
        <w:t xml:space="preserve">Ưu điểm: </w:t>
      </w:r>
    </w:p>
    <w:p w14:paraId="567051D5" w14:textId="77777777" w:rsidR="002349C3" w:rsidRPr="001B4450" w:rsidRDefault="002349C3" w:rsidP="003D0159">
      <w:pPr>
        <w:numPr>
          <w:ilvl w:val="0"/>
          <w:numId w:val="76"/>
        </w:numPr>
        <w:spacing w:before="120" w:after="60" w:line="269" w:lineRule="auto"/>
        <w:ind w:left="0" w:firstLine="567"/>
        <w:jc w:val="both"/>
        <w:rPr>
          <w:b/>
          <w:sz w:val="26"/>
          <w:szCs w:val="26"/>
        </w:rPr>
      </w:pPr>
      <w:r w:rsidRPr="001B4450">
        <w:rPr>
          <w:sz w:val="26"/>
          <w:szCs w:val="26"/>
        </w:rPr>
        <w:t>Có cơ sở vật chất phù hợp.</w:t>
      </w:r>
    </w:p>
    <w:p w14:paraId="2E004194"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Có thể sử dụng được các trang thiết bị</w:t>
      </w:r>
      <w:r w:rsidRPr="001B4450">
        <w:rPr>
          <w:b/>
          <w:sz w:val="26"/>
          <w:szCs w:val="26"/>
        </w:rPr>
        <w:t xml:space="preserve"> </w:t>
      </w:r>
      <w:r w:rsidRPr="001B4450">
        <w:rPr>
          <w:sz w:val="26"/>
          <w:szCs w:val="26"/>
        </w:rPr>
        <w:t>chuyên dụng.</w:t>
      </w:r>
    </w:p>
    <w:p w14:paraId="5AE0A581"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Có thể yêu cầu các cán bộ, giáo viên và các chuyên môn khác hỗ trợ khi cần.</w:t>
      </w:r>
    </w:p>
    <w:p w14:paraId="773A1E6D" w14:textId="77777777" w:rsidR="002349C3" w:rsidRPr="001B4450" w:rsidRDefault="002349C3" w:rsidP="003D0159">
      <w:pPr>
        <w:numPr>
          <w:ilvl w:val="0"/>
          <w:numId w:val="76"/>
        </w:numPr>
        <w:spacing w:before="120" w:after="60" w:line="269" w:lineRule="auto"/>
        <w:ind w:left="0" w:firstLine="567"/>
        <w:jc w:val="both"/>
        <w:rPr>
          <w:sz w:val="26"/>
          <w:szCs w:val="26"/>
        </w:rPr>
      </w:pPr>
      <w:r w:rsidRPr="001B4450">
        <w:rPr>
          <w:sz w:val="26"/>
          <w:szCs w:val="26"/>
        </w:rPr>
        <w:t>Trẻ có thể được tham gia các hoạt động cùng các trẻ khác.</w:t>
      </w:r>
    </w:p>
    <w:p w14:paraId="0BAE3044" w14:textId="77777777" w:rsidR="002349C3" w:rsidRPr="003D0159" w:rsidRDefault="002349C3" w:rsidP="001B4450">
      <w:pPr>
        <w:numPr>
          <w:ilvl w:val="0"/>
          <w:numId w:val="76"/>
        </w:numPr>
        <w:spacing w:before="120" w:after="60" w:line="276" w:lineRule="auto"/>
        <w:ind w:left="0" w:firstLine="567"/>
        <w:jc w:val="both"/>
        <w:rPr>
          <w:spacing w:val="4"/>
          <w:sz w:val="26"/>
          <w:szCs w:val="26"/>
        </w:rPr>
      </w:pPr>
      <w:r w:rsidRPr="003D0159">
        <w:rPr>
          <w:spacing w:val="4"/>
          <w:sz w:val="26"/>
          <w:szCs w:val="26"/>
        </w:rPr>
        <w:t>Phụ huynh có thể gặp gỡ và trao đổi cùng các phụ huynh khác.</w:t>
      </w:r>
    </w:p>
    <w:p w14:paraId="347E4D23" w14:textId="77777777" w:rsidR="002349C3" w:rsidRPr="001B4450" w:rsidRDefault="002349C3" w:rsidP="001B4450">
      <w:pPr>
        <w:spacing w:before="120" w:after="60" w:line="276" w:lineRule="auto"/>
        <w:ind w:firstLine="567"/>
        <w:jc w:val="both"/>
        <w:rPr>
          <w:b/>
          <w:sz w:val="26"/>
          <w:szCs w:val="26"/>
        </w:rPr>
      </w:pPr>
      <w:r w:rsidRPr="001B4450">
        <w:rPr>
          <w:b/>
          <w:sz w:val="26"/>
          <w:szCs w:val="26"/>
        </w:rPr>
        <w:t xml:space="preserve">Hạn chế: </w:t>
      </w:r>
    </w:p>
    <w:p w14:paraId="6C620689"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Môi trường ít quen thuộc với trẻ.</w:t>
      </w:r>
    </w:p>
    <w:p w14:paraId="07A1B946"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Các thành viên khác trong gia đình ít có cơ hội được tham gia, được tư vấn và hướng dẫn.</w:t>
      </w:r>
    </w:p>
    <w:p w14:paraId="624D5D83"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Khó khăn trong việc đi lại và ảnh hưởng đến sức khỏe của trẻ nếu cơ sở CTS ở xa gia đình.</w:t>
      </w:r>
    </w:p>
    <w:p w14:paraId="4D095570"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Trẻ có thể không được đưa đến cơ sở CTS thường xuyên đúng theo kế hoạch khi phụ huynh bận.</w:t>
      </w:r>
    </w:p>
    <w:p w14:paraId="7A1F8446" w14:textId="77777777" w:rsidR="002349C3" w:rsidRPr="001B4450" w:rsidRDefault="002349C3" w:rsidP="001B4450">
      <w:pPr>
        <w:spacing w:before="120" w:after="60" w:line="276" w:lineRule="auto"/>
        <w:ind w:firstLine="567"/>
        <w:jc w:val="both"/>
        <w:rPr>
          <w:b/>
          <w:bCs/>
          <w:i/>
          <w:sz w:val="26"/>
          <w:szCs w:val="26"/>
        </w:rPr>
      </w:pPr>
      <w:r w:rsidRPr="001B4450">
        <w:rPr>
          <w:b/>
          <w:i/>
          <w:sz w:val="26"/>
          <w:szCs w:val="26"/>
        </w:rPr>
        <w:t>Can thiệp</w:t>
      </w:r>
      <w:r w:rsidRPr="001B4450">
        <w:rPr>
          <w:b/>
          <w:bCs/>
          <w:i/>
          <w:sz w:val="26"/>
          <w:szCs w:val="26"/>
        </w:rPr>
        <w:t xml:space="preserve"> tại nhà</w:t>
      </w:r>
    </w:p>
    <w:p w14:paraId="2622626C" w14:textId="77777777" w:rsidR="002349C3" w:rsidRPr="001B4450" w:rsidRDefault="002349C3" w:rsidP="001B4450">
      <w:pPr>
        <w:spacing w:before="120" w:after="60" w:line="276" w:lineRule="auto"/>
        <w:ind w:firstLine="567"/>
        <w:jc w:val="both"/>
        <w:rPr>
          <w:sz w:val="26"/>
          <w:szCs w:val="26"/>
        </w:rPr>
      </w:pPr>
      <w:r w:rsidRPr="001B4450">
        <w:rPr>
          <w:b/>
          <w:bCs/>
          <w:sz w:val="26"/>
          <w:szCs w:val="26"/>
        </w:rPr>
        <w:lastRenderedPageBreak/>
        <w:t>Khái niệm: C</w:t>
      </w:r>
      <w:r w:rsidRPr="001B4450">
        <w:rPr>
          <w:sz w:val="26"/>
          <w:szCs w:val="26"/>
        </w:rPr>
        <w:t>an thiệp tại nhà</w:t>
      </w:r>
      <w:r w:rsidRPr="001B4450">
        <w:rPr>
          <w:b/>
          <w:bCs/>
          <w:sz w:val="26"/>
          <w:szCs w:val="26"/>
        </w:rPr>
        <w:t xml:space="preserve"> </w:t>
      </w:r>
      <w:r w:rsidRPr="001B4450">
        <w:rPr>
          <w:sz w:val="26"/>
          <w:szCs w:val="26"/>
        </w:rPr>
        <w:t>là</w:t>
      </w:r>
      <w:r w:rsidRPr="001B4450">
        <w:rPr>
          <w:b/>
          <w:bCs/>
          <w:sz w:val="26"/>
          <w:szCs w:val="26"/>
        </w:rPr>
        <w:t xml:space="preserve"> </w:t>
      </w:r>
      <w:r w:rsidRPr="001B4450">
        <w:rPr>
          <w:sz w:val="26"/>
          <w:szCs w:val="26"/>
        </w:rPr>
        <w:t xml:space="preserve">chương trình can thiệp cho trẻ KT với các hoạt động hỗ trợ trẻ và phụ huynh được thực hiện tại gia đình. Cán bộ chuyên môn thực hiện CTS sẽ đến gia đình của trẻ và tiến hành các hoạt động can thiệp cho trẻ. </w:t>
      </w:r>
    </w:p>
    <w:p w14:paraId="10269FC8" w14:textId="77777777" w:rsidR="002349C3" w:rsidRPr="001B4450" w:rsidRDefault="002349C3" w:rsidP="001B4450">
      <w:pPr>
        <w:spacing w:before="120" w:after="60" w:line="276" w:lineRule="auto"/>
        <w:ind w:firstLine="567"/>
        <w:jc w:val="both"/>
        <w:rPr>
          <w:sz w:val="26"/>
          <w:szCs w:val="26"/>
        </w:rPr>
      </w:pPr>
      <w:r w:rsidRPr="001B4450">
        <w:rPr>
          <w:b/>
          <w:sz w:val="26"/>
          <w:szCs w:val="26"/>
        </w:rPr>
        <w:t>Cách thực hiện:</w:t>
      </w:r>
      <w:r w:rsidRPr="001B4450">
        <w:rPr>
          <w:sz w:val="26"/>
          <w:szCs w:val="26"/>
        </w:rPr>
        <w:t xml:space="preserve"> Các hoạt động hỗ trợ CTS cho trẻ diễn ra tại gia đình thường được thực hiện cho trẻ KT với sự có mặt của phụ huynh và các thành viên khác của gia đình khi cần. Nội dung của các hoạt động CTS tại nhà là hỗ trợ cá nhân trẻ và cung cấp thông tin, tư vấn, hướng dẫn cho phụ huynh cách tiến hành các hoạt động chăm sóc và can thiệp cho trẻ ở nhà. </w:t>
      </w:r>
    </w:p>
    <w:p w14:paraId="34CC6744" w14:textId="77777777" w:rsidR="002349C3" w:rsidRPr="001B4450" w:rsidRDefault="002349C3" w:rsidP="001B4450">
      <w:pPr>
        <w:spacing w:before="120" w:after="60" w:line="276" w:lineRule="auto"/>
        <w:ind w:firstLine="567"/>
        <w:jc w:val="both"/>
        <w:rPr>
          <w:sz w:val="26"/>
          <w:szCs w:val="26"/>
        </w:rPr>
      </w:pPr>
      <w:r w:rsidRPr="001B4450">
        <w:rPr>
          <w:sz w:val="26"/>
          <w:szCs w:val="26"/>
        </w:rPr>
        <w:t xml:space="preserve">Các hoạt động CTS, bao gồm cả các hoạt động do phụ huynh tiến hành, đều phải được tiến hành dựa trên Kế hoạch đã được thống nhất từ trước. </w:t>
      </w:r>
    </w:p>
    <w:p w14:paraId="20A26A9B" w14:textId="77777777" w:rsidR="002349C3" w:rsidRPr="001B4450" w:rsidRDefault="002349C3" w:rsidP="001B4450">
      <w:pPr>
        <w:spacing w:before="120" w:after="60" w:line="276" w:lineRule="auto"/>
        <w:ind w:firstLine="567"/>
        <w:jc w:val="both"/>
        <w:rPr>
          <w:sz w:val="26"/>
          <w:szCs w:val="26"/>
        </w:rPr>
      </w:pPr>
      <w:r w:rsidRPr="001B4450">
        <w:rPr>
          <w:b/>
          <w:sz w:val="26"/>
          <w:szCs w:val="26"/>
        </w:rPr>
        <w:t>Yêu cầu:</w:t>
      </w:r>
    </w:p>
    <w:p w14:paraId="11E07A0D" w14:textId="77777777" w:rsidR="002349C3" w:rsidRPr="001B4450" w:rsidRDefault="002349C3" w:rsidP="001B4450">
      <w:pPr>
        <w:numPr>
          <w:ilvl w:val="0"/>
          <w:numId w:val="74"/>
        </w:numPr>
        <w:spacing w:before="120" w:after="60" w:line="276" w:lineRule="auto"/>
        <w:ind w:left="0" w:firstLine="567"/>
        <w:jc w:val="both"/>
        <w:rPr>
          <w:sz w:val="26"/>
          <w:szCs w:val="26"/>
        </w:rPr>
      </w:pPr>
      <w:r w:rsidRPr="001B4450">
        <w:rPr>
          <w:sz w:val="26"/>
          <w:szCs w:val="26"/>
        </w:rPr>
        <w:t>Khi đến hỗ trợ tại gia đình, cán bộ CTS phải chú trọng vào các vấn đề và các hoạt động cụ thể trực tiếp tác động đến trẻ.</w:t>
      </w:r>
    </w:p>
    <w:p w14:paraId="6BB711F9" w14:textId="77777777" w:rsidR="002349C3" w:rsidRPr="001B4450" w:rsidRDefault="002349C3" w:rsidP="001B4450">
      <w:pPr>
        <w:numPr>
          <w:ilvl w:val="0"/>
          <w:numId w:val="74"/>
        </w:numPr>
        <w:spacing w:before="120" w:after="60" w:line="276" w:lineRule="auto"/>
        <w:ind w:left="0" w:firstLine="567"/>
        <w:jc w:val="both"/>
        <w:rPr>
          <w:sz w:val="26"/>
          <w:szCs w:val="26"/>
        </w:rPr>
      </w:pPr>
      <w:r w:rsidRPr="001B4450">
        <w:rPr>
          <w:sz w:val="26"/>
          <w:szCs w:val="26"/>
        </w:rPr>
        <w:t>Tất cả các thành viên trong gia đình đều tham gia.</w:t>
      </w:r>
    </w:p>
    <w:p w14:paraId="693961B5" w14:textId="77777777" w:rsidR="002349C3" w:rsidRPr="001B4450" w:rsidRDefault="002349C3" w:rsidP="001B4450">
      <w:pPr>
        <w:numPr>
          <w:ilvl w:val="0"/>
          <w:numId w:val="74"/>
        </w:numPr>
        <w:spacing w:before="120" w:after="60" w:line="276" w:lineRule="auto"/>
        <w:ind w:left="0" w:firstLine="567"/>
        <w:jc w:val="both"/>
        <w:rPr>
          <w:sz w:val="26"/>
          <w:szCs w:val="26"/>
        </w:rPr>
      </w:pPr>
      <w:r w:rsidRPr="001B4450">
        <w:rPr>
          <w:sz w:val="26"/>
          <w:szCs w:val="26"/>
        </w:rPr>
        <w:t>Phụ huynh tham gia tích cực vào việc xây dựng và thực hiện các hoạt động cho trẻ.</w:t>
      </w:r>
    </w:p>
    <w:p w14:paraId="59665E74" w14:textId="77777777" w:rsidR="002349C3" w:rsidRPr="001B4450" w:rsidRDefault="002349C3" w:rsidP="001B4450">
      <w:pPr>
        <w:numPr>
          <w:ilvl w:val="0"/>
          <w:numId w:val="74"/>
        </w:numPr>
        <w:spacing w:before="120" w:after="60" w:line="276" w:lineRule="auto"/>
        <w:ind w:left="0" w:firstLine="567"/>
        <w:jc w:val="both"/>
        <w:rPr>
          <w:sz w:val="26"/>
          <w:szCs w:val="26"/>
        </w:rPr>
      </w:pPr>
      <w:r w:rsidRPr="001B4450">
        <w:rPr>
          <w:sz w:val="26"/>
          <w:szCs w:val="26"/>
        </w:rPr>
        <w:t>Phụ huynh được tập huấn, hỗ trợ kiến thức và kỹ năng về cách tiến hành các hoạt động can thiệp cho trẻ hoặc cách sử dụng các phương tiện kỹ thuật trợ giúp đúng và nhất quán.</w:t>
      </w:r>
    </w:p>
    <w:p w14:paraId="47427217" w14:textId="77777777" w:rsidR="002349C3" w:rsidRPr="001B4450" w:rsidRDefault="002349C3" w:rsidP="001B4450">
      <w:pPr>
        <w:spacing w:before="120" w:after="60" w:line="276" w:lineRule="auto"/>
        <w:ind w:firstLine="567"/>
        <w:jc w:val="both"/>
        <w:rPr>
          <w:b/>
          <w:sz w:val="26"/>
          <w:szCs w:val="26"/>
        </w:rPr>
      </w:pPr>
      <w:r w:rsidRPr="001B4450">
        <w:rPr>
          <w:b/>
          <w:sz w:val="26"/>
          <w:szCs w:val="26"/>
        </w:rPr>
        <w:t xml:space="preserve">Ưu điểm: </w:t>
      </w:r>
    </w:p>
    <w:p w14:paraId="5B1FB00D"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Duy trì được trách nhiệm chính của gia đình đối với trẻ.</w:t>
      </w:r>
    </w:p>
    <w:p w14:paraId="69B1B870"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Tăng thêm cơ hội cho sự phát triển lâu dài và bền vững của trẻ.</w:t>
      </w:r>
    </w:p>
    <w:p w14:paraId="61FD9918" w14:textId="77777777" w:rsidR="002349C3" w:rsidRPr="003D0159" w:rsidRDefault="002349C3" w:rsidP="001B4450">
      <w:pPr>
        <w:numPr>
          <w:ilvl w:val="0"/>
          <w:numId w:val="76"/>
        </w:numPr>
        <w:spacing w:before="120" w:after="60" w:line="276" w:lineRule="auto"/>
        <w:ind w:left="0" w:firstLine="567"/>
        <w:jc w:val="both"/>
        <w:rPr>
          <w:spacing w:val="-4"/>
          <w:sz w:val="26"/>
          <w:szCs w:val="26"/>
        </w:rPr>
      </w:pPr>
      <w:r w:rsidRPr="003D0159">
        <w:rPr>
          <w:spacing w:val="-4"/>
          <w:sz w:val="26"/>
          <w:szCs w:val="26"/>
        </w:rPr>
        <w:t>Giúp phụ huynh có thái độ và cách nhìn tích cực đối với trẻ.</w:t>
      </w:r>
    </w:p>
    <w:p w14:paraId="58E729F3"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Có thể cung cấp cho trẻ các dịch vụ với chi phí thấp nhất.</w:t>
      </w:r>
    </w:p>
    <w:p w14:paraId="37412F43"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Môi trường gia đình quen thuộc với trẻ.</w:t>
      </w:r>
    </w:p>
    <w:p w14:paraId="5ABEEAF7"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Các thành viên khác trong gia đình có cơ hội được tham gia, được tư vấn và hướng dẫn.</w:t>
      </w:r>
    </w:p>
    <w:p w14:paraId="6948E676"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Thuận tiện cho trẻ và phụ huynh vì không phải đi lại.</w:t>
      </w:r>
    </w:p>
    <w:p w14:paraId="2CBE29D0"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Không ảnh hưởng đến sức khoẻ của trẻ.</w:t>
      </w:r>
    </w:p>
    <w:p w14:paraId="1656EE73" w14:textId="77777777" w:rsidR="002349C3" w:rsidRPr="001B4450" w:rsidRDefault="002349C3" w:rsidP="001B4450">
      <w:pPr>
        <w:spacing w:before="120" w:after="60" w:line="276" w:lineRule="auto"/>
        <w:ind w:firstLine="567"/>
        <w:jc w:val="both"/>
        <w:rPr>
          <w:b/>
          <w:sz w:val="26"/>
          <w:szCs w:val="26"/>
        </w:rPr>
      </w:pPr>
      <w:r w:rsidRPr="001B4450">
        <w:rPr>
          <w:b/>
          <w:sz w:val="26"/>
          <w:szCs w:val="26"/>
        </w:rPr>
        <w:t xml:space="preserve">Hạn chế: </w:t>
      </w:r>
    </w:p>
    <w:p w14:paraId="20067C1C" w14:textId="77777777" w:rsidR="002349C3" w:rsidRPr="001B4450" w:rsidRDefault="002349C3" w:rsidP="001B4450">
      <w:pPr>
        <w:numPr>
          <w:ilvl w:val="0"/>
          <w:numId w:val="76"/>
        </w:numPr>
        <w:spacing w:before="120" w:after="60" w:line="276" w:lineRule="auto"/>
        <w:ind w:left="0" w:firstLine="567"/>
        <w:jc w:val="both"/>
        <w:rPr>
          <w:b/>
          <w:sz w:val="26"/>
          <w:szCs w:val="26"/>
        </w:rPr>
      </w:pPr>
      <w:r w:rsidRPr="001B4450">
        <w:rPr>
          <w:sz w:val="26"/>
          <w:szCs w:val="26"/>
        </w:rPr>
        <w:t>Gia đình không có hoặc không có đủ cơ sở vật chất phù hợp cho các hoạt động hỗ trợ CTS đặc biệt.</w:t>
      </w:r>
    </w:p>
    <w:p w14:paraId="33D3F8D8" w14:textId="77777777" w:rsidR="002349C3" w:rsidRPr="003D0159" w:rsidRDefault="002349C3" w:rsidP="001B4450">
      <w:pPr>
        <w:numPr>
          <w:ilvl w:val="0"/>
          <w:numId w:val="76"/>
        </w:numPr>
        <w:spacing w:before="120" w:after="60" w:line="276" w:lineRule="auto"/>
        <w:ind w:left="0" w:firstLine="567"/>
        <w:jc w:val="both"/>
        <w:rPr>
          <w:spacing w:val="4"/>
          <w:sz w:val="26"/>
          <w:szCs w:val="26"/>
        </w:rPr>
      </w:pPr>
      <w:r w:rsidRPr="003D0159">
        <w:rPr>
          <w:spacing w:val="4"/>
          <w:sz w:val="26"/>
          <w:szCs w:val="26"/>
        </w:rPr>
        <w:t>Không hoặc khó mang theo được các trang thiết bị</w:t>
      </w:r>
      <w:r w:rsidRPr="003D0159">
        <w:rPr>
          <w:b/>
          <w:spacing w:val="4"/>
          <w:sz w:val="26"/>
          <w:szCs w:val="26"/>
        </w:rPr>
        <w:t xml:space="preserve"> </w:t>
      </w:r>
      <w:r w:rsidRPr="003D0159">
        <w:rPr>
          <w:spacing w:val="4"/>
          <w:sz w:val="26"/>
          <w:szCs w:val="26"/>
        </w:rPr>
        <w:t>chuyên dụng.</w:t>
      </w:r>
    </w:p>
    <w:p w14:paraId="65FE328F"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Khó khăn khi cần các cán bộ, giáo viên CTS khác hỗ trợ.</w:t>
      </w:r>
    </w:p>
    <w:p w14:paraId="63E68BB6"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Trẻ không được tham gia các hoạt động cùng các trẻ khác.</w:t>
      </w:r>
    </w:p>
    <w:p w14:paraId="1E8AB74F"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Phụ huynh không được gặp gỡ và trao đổi cùng các phụ huynh khác.</w:t>
      </w:r>
    </w:p>
    <w:p w14:paraId="4AA724A5" w14:textId="77777777" w:rsidR="002349C3" w:rsidRPr="001B4450" w:rsidRDefault="002349C3" w:rsidP="001B4450">
      <w:pPr>
        <w:spacing w:before="120" w:after="60" w:line="276" w:lineRule="auto"/>
        <w:ind w:firstLine="567"/>
        <w:jc w:val="both"/>
        <w:rPr>
          <w:sz w:val="26"/>
          <w:szCs w:val="26"/>
        </w:rPr>
      </w:pPr>
      <w:r w:rsidRPr="001B4450">
        <w:rPr>
          <w:sz w:val="26"/>
          <w:szCs w:val="26"/>
        </w:rPr>
        <w:lastRenderedPageBreak/>
        <w:t xml:space="preserve">Với hình thức can thiệp tại nhà thì phụ huynh có vai trò hết sức quan trọng nên cán bộ CTS phải hướng dẫn cho họ cách chăm sóc, giáo dục và PHCN cho trẻ sao cho trẻ có thể phát triển tốt nhất. </w:t>
      </w:r>
    </w:p>
    <w:p w14:paraId="0935AAB5" w14:textId="77777777" w:rsidR="002349C3" w:rsidRPr="001B4450" w:rsidRDefault="002349C3" w:rsidP="003D0159">
      <w:pPr>
        <w:spacing w:before="120" w:after="60" w:line="271" w:lineRule="auto"/>
        <w:ind w:firstLine="567"/>
        <w:jc w:val="both"/>
        <w:rPr>
          <w:b/>
          <w:bCs/>
          <w:i/>
          <w:sz w:val="26"/>
          <w:szCs w:val="26"/>
        </w:rPr>
      </w:pPr>
      <w:r w:rsidRPr="001B4450">
        <w:rPr>
          <w:b/>
          <w:bCs/>
          <w:i/>
          <w:sz w:val="26"/>
          <w:szCs w:val="26"/>
        </w:rPr>
        <w:t>CTS tại trường mầm non</w:t>
      </w:r>
    </w:p>
    <w:p w14:paraId="6AE29048" w14:textId="77777777" w:rsidR="002349C3" w:rsidRPr="001B4450" w:rsidRDefault="002349C3" w:rsidP="003D0159">
      <w:pPr>
        <w:spacing w:before="120" w:after="60" w:line="271" w:lineRule="auto"/>
        <w:ind w:firstLine="567"/>
        <w:jc w:val="both"/>
        <w:rPr>
          <w:sz w:val="26"/>
          <w:szCs w:val="26"/>
        </w:rPr>
      </w:pPr>
      <w:r w:rsidRPr="001B4450">
        <w:rPr>
          <w:b/>
          <w:bCs/>
          <w:sz w:val="26"/>
          <w:szCs w:val="26"/>
        </w:rPr>
        <w:t>Khái niệm: C</w:t>
      </w:r>
      <w:r w:rsidRPr="001B4450">
        <w:rPr>
          <w:sz w:val="26"/>
          <w:szCs w:val="26"/>
        </w:rPr>
        <w:t>an thiệp tại trường mầm non</w:t>
      </w:r>
      <w:r w:rsidRPr="001B4450">
        <w:rPr>
          <w:b/>
          <w:bCs/>
          <w:sz w:val="26"/>
          <w:szCs w:val="26"/>
        </w:rPr>
        <w:t xml:space="preserve"> </w:t>
      </w:r>
      <w:r w:rsidRPr="001B4450">
        <w:rPr>
          <w:sz w:val="26"/>
          <w:szCs w:val="26"/>
        </w:rPr>
        <w:t>là</w:t>
      </w:r>
      <w:r w:rsidRPr="001B4450">
        <w:rPr>
          <w:b/>
          <w:bCs/>
          <w:sz w:val="26"/>
          <w:szCs w:val="26"/>
        </w:rPr>
        <w:t xml:space="preserve"> </w:t>
      </w:r>
      <w:r w:rsidRPr="001B4450">
        <w:rPr>
          <w:sz w:val="26"/>
          <w:szCs w:val="26"/>
        </w:rPr>
        <w:t xml:space="preserve">chương trình can thiệp cho trẻ KT với các hoạt động hỗ trợ trẻ và phụ huynh được thực hiện tại trường mầm non nơi trẻ học. </w:t>
      </w:r>
    </w:p>
    <w:p w14:paraId="10C612A5" w14:textId="77777777" w:rsidR="002349C3" w:rsidRPr="001B4450" w:rsidRDefault="002349C3" w:rsidP="003D0159">
      <w:pPr>
        <w:spacing w:before="120" w:after="60" w:line="271" w:lineRule="auto"/>
        <w:ind w:firstLine="567"/>
        <w:jc w:val="both"/>
        <w:rPr>
          <w:sz w:val="26"/>
          <w:szCs w:val="26"/>
        </w:rPr>
      </w:pPr>
      <w:r w:rsidRPr="001B4450">
        <w:rPr>
          <w:b/>
          <w:sz w:val="26"/>
          <w:szCs w:val="26"/>
        </w:rPr>
        <w:t>Cách thực hiện:</w:t>
      </w:r>
      <w:r w:rsidRPr="001B4450">
        <w:rPr>
          <w:sz w:val="26"/>
          <w:szCs w:val="26"/>
        </w:rPr>
        <w:t xml:space="preserve"> </w:t>
      </w:r>
    </w:p>
    <w:p w14:paraId="19C5FA6B" w14:textId="77777777" w:rsidR="002349C3" w:rsidRPr="001B4450" w:rsidRDefault="002349C3" w:rsidP="003D0159">
      <w:pPr>
        <w:spacing w:before="120" w:after="60" w:line="271" w:lineRule="auto"/>
        <w:ind w:firstLine="567"/>
        <w:jc w:val="both"/>
        <w:rPr>
          <w:sz w:val="26"/>
          <w:szCs w:val="26"/>
        </w:rPr>
      </w:pPr>
      <w:r w:rsidRPr="001B4450">
        <w:rPr>
          <w:sz w:val="26"/>
          <w:szCs w:val="26"/>
        </w:rPr>
        <w:t>Giáo viên phụ trách lớp hoà nhập có trẻ KT là người thực hiện KHGDCN cho trẻ với sự hỗ trợ của cán bộ CTS. Các hoạt động hỗ trợ CTS cho trẻ diễn ra tại trường mầm non có thể được thực hiện:</w:t>
      </w:r>
    </w:p>
    <w:p w14:paraId="5B24905E" w14:textId="77777777" w:rsidR="002349C3" w:rsidRPr="001B4450" w:rsidRDefault="002349C3" w:rsidP="003D0159">
      <w:pPr>
        <w:numPr>
          <w:ilvl w:val="0"/>
          <w:numId w:val="76"/>
        </w:numPr>
        <w:spacing w:before="120" w:after="60" w:line="271" w:lineRule="auto"/>
        <w:ind w:left="0" w:firstLine="567"/>
        <w:jc w:val="both"/>
        <w:rPr>
          <w:sz w:val="26"/>
          <w:szCs w:val="26"/>
        </w:rPr>
      </w:pPr>
      <w:r w:rsidRPr="001B4450">
        <w:rPr>
          <w:sz w:val="26"/>
          <w:szCs w:val="26"/>
        </w:rPr>
        <w:t>Với riêng trẻ KT trong các tiết học cá nhân, theo từng chủ đề và mục tiêu cụ thể.</w:t>
      </w:r>
    </w:p>
    <w:p w14:paraId="24C35A84" w14:textId="77777777" w:rsidR="002349C3" w:rsidRPr="001B4450" w:rsidRDefault="002349C3" w:rsidP="003D0159">
      <w:pPr>
        <w:numPr>
          <w:ilvl w:val="0"/>
          <w:numId w:val="76"/>
        </w:numPr>
        <w:spacing w:before="120" w:after="60" w:line="271" w:lineRule="auto"/>
        <w:ind w:left="0" w:firstLine="567"/>
        <w:jc w:val="both"/>
        <w:rPr>
          <w:sz w:val="26"/>
          <w:szCs w:val="26"/>
        </w:rPr>
      </w:pPr>
      <w:r w:rsidRPr="001B4450">
        <w:rPr>
          <w:sz w:val="26"/>
          <w:szCs w:val="26"/>
        </w:rPr>
        <w:t>Với trẻ KT trong các hoạt động chung của lớp cùng với các trẻ.</w:t>
      </w:r>
    </w:p>
    <w:p w14:paraId="757430CC" w14:textId="77777777" w:rsidR="002349C3" w:rsidRPr="001B4450" w:rsidRDefault="002349C3" w:rsidP="003D0159">
      <w:pPr>
        <w:numPr>
          <w:ilvl w:val="0"/>
          <w:numId w:val="76"/>
        </w:numPr>
        <w:spacing w:before="120" w:after="60" w:line="271" w:lineRule="auto"/>
        <w:ind w:left="0" w:firstLine="567"/>
        <w:jc w:val="both"/>
        <w:rPr>
          <w:sz w:val="26"/>
          <w:szCs w:val="26"/>
        </w:rPr>
      </w:pPr>
      <w:r w:rsidRPr="001B4450">
        <w:rPr>
          <w:sz w:val="26"/>
          <w:szCs w:val="26"/>
        </w:rPr>
        <w:t xml:space="preserve">Với cả trẻ KT và phụ huynh cùng lúc trong tiết học cá nhân của trẻ: cung cấp thông tin, tư vấn, hướng dẫn cho phụ huynh cách tiến hành thêm các hoạt động chăm sóc và can thiệp cho trẻ ở nhà và đồng thời để phụ huynh biết được các hoạt động và cách tiến hành các hoạt độn mà giáo viên đang thực hiện với trẻ ở trường mầm non. </w:t>
      </w:r>
    </w:p>
    <w:p w14:paraId="058100D1" w14:textId="77777777" w:rsidR="002349C3" w:rsidRPr="001B4450" w:rsidRDefault="002349C3" w:rsidP="003D0159">
      <w:pPr>
        <w:spacing w:before="120" w:after="60" w:line="271" w:lineRule="auto"/>
        <w:ind w:firstLine="567"/>
        <w:jc w:val="both"/>
        <w:rPr>
          <w:sz w:val="26"/>
          <w:szCs w:val="26"/>
        </w:rPr>
      </w:pPr>
      <w:r w:rsidRPr="001B4450">
        <w:rPr>
          <w:sz w:val="26"/>
          <w:szCs w:val="26"/>
        </w:rPr>
        <w:t xml:space="preserve">Tất cả các hoạt động CTS đều phải được tiến hành dựa trên kế hoạch đã được thống nhất từ trước. Dựa vào Kế hoạch mà cán bộ thực hiện CTS sẽ có thể thiết kế các hoạt động cá nhân, hoặc điều chỉnh sao cho phù hợp với khả năng và nhu cầu của trẻ KT.  </w:t>
      </w:r>
    </w:p>
    <w:p w14:paraId="41090B65" w14:textId="77777777" w:rsidR="002349C3" w:rsidRPr="001B4450" w:rsidRDefault="002349C3" w:rsidP="003D0159">
      <w:pPr>
        <w:spacing w:before="120" w:after="60" w:line="271" w:lineRule="auto"/>
        <w:ind w:firstLine="567"/>
        <w:jc w:val="both"/>
        <w:rPr>
          <w:b/>
          <w:sz w:val="26"/>
          <w:szCs w:val="26"/>
        </w:rPr>
      </w:pPr>
      <w:r w:rsidRPr="001B4450">
        <w:rPr>
          <w:b/>
          <w:sz w:val="26"/>
          <w:szCs w:val="26"/>
        </w:rPr>
        <w:t xml:space="preserve">Ưu điểm: </w:t>
      </w:r>
    </w:p>
    <w:p w14:paraId="130707BF" w14:textId="77777777" w:rsidR="002349C3" w:rsidRPr="003D0159" w:rsidRDefault="002349C3" w:rsidP="003D0159">
      <w:pPr>
        <w:numPr>
          <w:ilvl w:val="0"/>
          <w:numId w:val="76"/>
        </w:numPr>
        <w:spacing w:before="120" w:after="60" w:line="271" w:lineRule="auto"/>
        <w:ind w:left="0" w:firstLine="567"/>
        <w:jc w:val="both"/>
        <w:rPr>
          <w:spacing w:val="-6"/>
          <w:sz w:val="26"/>
          <w:szCs w:val="26"/>
        </w:rPr>
      </w:pPr>
      <w:r w:rsidRPr="003D0159">
        <w:rPr>
          <w:spacing w:val="-6"/>
          <w:sz w:val="26"/>
          <w:szCs w:val="26"/>
        </w:rPr>
        <w:t>Khẳng định được trách nhiệm hỗ trợ trẻ của trường mầm non.</w:t>
      </w:r>
    </w:p>
    <w:p w14:paraId="0FC0ED00" w14:textId="77777777" w:rsidR="002349C3" w:rsidRPr="001B4450" w:rsidRDefault="002349C3" w:rsidP="003D0159">
      <w:pPr>
        <w:numPr>
          <w:ilvl w:val="0"/>
          <w:numId w:val="76"/>
        </w:numPr>
        <w:spacing w:before="120" w:after="60" w:line="271" w:lineRule="auto"/>
        <w:ind w:left="0" w:firstLine="567"/>
        <w:jc w:val="both"/>
        <w:rPr>
          <w:sz w:val="26"/>
          <w:szCs w:val="26"/>
        </w:rPr>
      </w:pPr>
      <w:r w:rsidRPr="001B4450">
        <w:rPr>
          <w:sz w:val="26"/>
          <w:szCs w:val="26"/>
        </w:rPr>
        <w:t>Trẻ được sinh hoạt, học tập trong môi trường hoà nhập.</w:t>
      </w:r>
    </w:p>
    <w:p w14:paraId="7750DED5" w14:textId="77777777" w:rsidR="002349C3" w:rsidRPr="001B4450" w:rsidRDefault="002349C3" w:rsidP="003D0159">
      <w:pPr>
        <w:numPr>
          <w:ilvl w:val="0"/>
          <w:numId w:val="76"/>
        </w:numPr>
        <w:spacing w:before="120" w:after="60" w:line="271" w:lineRule="auto"/>
        <w:ind w:left="0" w:firstLine="567"/>
        <w:jc w:val="both"/>
        <w:rPr>
          <w:sz w:val="26"/>
          <w:szCs w:val="26"/>
        </w:rPr>
      </w:pPr>
      <w:r w:rsidRPr="001B4450">
        <w:rPr>
          <w:sz w:val="26"/>
          <w:szCs w:val="26"/>
        </w:rPr>
        <w:t>Môi trường lớp học quen thuộc với trẻ.</w:t>
      </w:r>
    </w:p>
    <w:p w14:paraId="7481764E" w14:textId="77777777" w:rsidR="002349C3" w:rsidRPr="001B4450" w:rsidRDefault="002349C3" w:rsidP="001B4450">
      <w:pPr>
        <w:numPr>
          <w:ilvl w:val="0"/>
          <w:numId w:val="76"/>
        </w:numPr>
        <w:spacing w:before="120" w:after="60" w:line="276" w:lineRule="auto"/>
        <w:ind w:left="0" w:firstLine="567"/>
        <w:jc w:val="both"/>
        <w:rPr>
          <w:sz w:val="26"/>
          <w:szCs w:val="26"/>
        </w:rPr>
      </w:pPr>
      <w:r w:rsidRPr="001B4450">
        <w:rPr>
          <w:sz w:val="26"/>
          <w:szCs w:val="26"/>
        </w:rPr>
        <w:t>Tăng thêm cơ hội cho sự phát triển lâu dài và bền vững của trẻ trong môi trường hoà nhập.</w:t>
      </w:r>
    </w:p>
    <w:p w14:paraId="25A481F4" w14:textId="77777777" w:rsidR="002349C3" w:rsidRPr="001B4450" w:rsidRDefault="002349C3" w:rsidP="003D0159">
      <w:pPr>
        <w:numPr>
          <w:ilvl w:val="0"/>
          <w:numId w:val="76"/>
        </w:numPr>
        <w:spacing w:before="120" w:after="60" w:line="264" w:lineRule="auto"/>
        <w:ind w:left="0" w:firstLine="567"/>
        <w:jc w:val="both"/>
        <w:rPr>
          <w:sz w:val="26"/>
          <w:szCs w:val="26"/>
        </w:rPr>
      </w:pPr>
      <w:r w:rsidRPr="001B4450">
        <w:rPr>
          <w:sz w:val="26"/>
          <w:szCs w:val="26"/>
        </w:rPr>
        <w:t>Giúp các nhân viên y tế, giáo viên và các trẻ khác có thái độ và cách nhìn tích cực đối với trẻ KT.</w:t>
      </w:r>
    </w:p>
    <w:p w14:paraId="331A2B9C" w14:textId="77777777" w:rsidR="002349C3" w:rsidRPr="001B4450" w:rsidRDefault="002349C3" w:rsidP="003D0159">
      <w:pPr>
        <w:numPr>
          <w:ilvl w:val="0"/>
          <w:numId w:val="76"/>
        </w:numPr>
        <w:spacing w:before="120" w:after="60" w:line="264" w:lineRule="auto"/>
        <w:ind w:left="0" w:firstLine="567"/>
        <w:jc w:val="both"/>
        <w:rPr>
          <w:sz w:val="26"/>
          <w:szCs w:val="26"/>
        </w:rPr>
      </w:pPr>
      <w:r w:rsidRPr="001B4450">
        <w:rPr>
          <w:sz w:val="26"/>
          <w:szCs w:val="26"/>
        </w:rPr>
        <w:t>Các cán bộ khác trong trường có cơ hội được quan sát, tham gia, được tư vấn và hướng dẫn thêm.</w:t>
      </w:r>
    </w:p>
    <w:p w14:paraId="0E07BB78" w14:textId="77777777" w:rsidR="002349C3" w:rsidRPr="001B4450" w:rsidRDefault="002349C3" w:rsidP="003D0159">
      <w:pPr>
        <w:spacing w:before="120" w:after="60" w:line="264" w:lineRule="auto"/>
        <w:ind w:firstLine="567"/>
        <w:jc w:val="both"/>
        <w:rPr>
          <w:b/>
          <w:sz w:val="26"/>
          <w:szCs w:val="26"/>
        </w:rPr>
      </w:pPr>
      <w:r w:rsidRPr="001B4450">
        <w:rPr>
          <w:b/>
          <w:sz w:val="26"/>
          <w:szCs w:val="26"/>
        </w:rPr>
        <w:t xml:space="preserve">Hạn chế: </w:t>
      </w:r>
    </w:p>
    <w:p w14:paraId="59AF9C1F" w14:textId="77777777" w:rsidR="002349C3" w:rsidRPr="001B4450" w:rsidRDefault="002349C3" w:rsidP="003D0159">
      <w:pPr>
        <w:numPr>
          <w:ilvl w:val="0"/>
          <w:numId w:val="76"/>
        </w:numPr>
        <w:spacing w:before="120" w:after="60" w:line="264" w:lineRule="auto"/>
        <w:ind w:left="0" w:firstLine="567"/>
        <w:jc w:val="both"/>
        <w:rPr>
          <w:b/>
          <w:sz w:val="26"/>
          <w:szCs w:val="26"/>
        </w:rPr>
      </w:pPr>
      <w:r w:rsidRPr="001B4450">
        <w:rPr>
          <w:sz w:val="26"/>
          <w:szCs w:val="26"/>
        </w:rPr>
        <w:t>Trường mầm non không có hoặc không có đủ cơ sở vật chất phù hợp và  các trang thiết bị</w:t>
      </w:r>
      <w:r w:rsidRPr="001B4450">
        <w:rPr>
          <w:b/>
          <w:sz w:val="26"/>
          <w:szCs w:val="26"/>
        </w:rPr>
        <w:t xml:space="preserve"> </w:t>
      </w:r>
      <w:r w:rsidRPr="001B4450">
        <w:rPr>
          <w:sz w:val="26"/>
          <w:szCs w:val="26"/>
        </w:rPr>
        <w:t>chuyên dụng cho các hoạt động hỗ trợ CTS đặc biệt.</w:t>
      </w:r>
    </w:p>
    <w:p w14:paraId="41052D93" w14:textId="77777777" w:rsidR="002349C3" w:rsidRPr="001B4450" w:rsidRDefault="002349C3" w:rsidP="003D0159">
      <w:pPr>
        <w:numPr>
          <w:ilvl w:val="0"/>
          <w:numId w:val="76"/>
        </w:numPr>
        <w:spacing w:before="120" w:after="60" w:line="264" w:lineRule="auto"/>
        <w:ind w:left="0" w:firstLine="567"/>
        <w:jc w:val="both"/>
        <w:rPr>
          <w:sz w:val="26"/>
          <w:szCs w:val="26"/>
        </w:rPr>
      </w:pPr>
      <w:r w:rsidRPr="001B4450">
        <w:rPr>
          <w:sz w:val="26"/>
          <w:szCs w:val="26"/>
        </w:rPr>
        <w:t xml:space="preserve">Khó khăn khi cần các cán bộ, giáo viên CTS khác hỗ trợ. </w:t>
      </w:r>
    </w:p>
    <w:p w14:paraId="7EB231D9" w14:textId="77777777" w:rsidR="002349C3" w:rsidRPr="001B4450" w:rsidRDefault="002349C3" w:rsidP="003D0159">
      <w:pPr>
        <w:numPr>
          <w:ilvl w:val="0"/>
          <w:numId w:val="76"/>
        </w:numPr>
        <w:spacing w:before="120" w:after="60" w:line="264" w:lineRule="auto"/>
        <w:ind w:left="0" w:firstLine="567"/>
        <w:jc w:val="both"/>
        <w:rPr>
          <w:sz w:val="26"/>
          <w:szCs w:val="26"/>
        </w:rPr>
      </w:pPr>
      <w:r w:rsidRPr="001B4450">
        <w:rPr>
          <w:sz w:val="26"/>
          <w:szCs w:val="26"/>
        </w:rPr>
        <w:t xml:space="preserve">Giáo viên mầm non phụ trách CTS cho trẻ thường ít được đào tạo, bồi dưỡng về CTS cho trẻ khuyết tật. </w:t>
      </w:r>
    </w:p>
    <w:p w14:paraId="152F3CAF" w14:textId="77777777" w:rsidR="002349C3" w:rsidRPr="001B4450" w:rsidRDefault="002349C3" w:rsidP="003D0159">
      <w:pPr>
        <w:spacing w:before="120" w:after="60" w:line="264" w:lineRule="auto"/>
        <w:ind w:firstLine="567"/>
        <w:jc w:val="both"/>
        <w:rPr>
          <w:b/>
          <w:bCs/>
          <w:i/>
          <w:sz w:val="26"/>
          <w:szCs w:val="26"/>
        </w:rPr>
      </w:pPr>
      <w:r w:rsidRPr="001B4450">
        <w:rPr>
          <w:b/>
          <w:bCs/>
          <w:i/>
          <w:sz w:val="26"/>
          <w:szCs w:val="26"/>
        </w:rPr>
        <w:t>Can thiệp kết hợp</w:t>
      </w:r>
    </w:p>
    <w:p w14:paraId="5037B9F3" w14:textId="77777777" w:rsidR="002349C3" w:rsidRPr="001B4450" w:rsidRDefault="002349C3" w:rsidP="003D0159">
      <w:pPr>
        <w:spacing w:before="120" w:after="60" w:line="264" w:lineRule="auto"/>
        <w:ind w:firstLine="567"/>
        <w:jc w:val="both"/>
        <w:rPr>
          <w:sz w:val="26"/>
          <w:szCs w:val="26"/>
        </w:rPr>
      </w:pPr>
      <w:r w:rsidRPr="001B4450">
        <w:rPr>
          <w:sz w:val="26"/>
          <w:szCs w:val="26"/>
        </w:rPr>
        <w:lastRenderedPageBreak/>
        <w:t xml:space="preserve">Can thiệp kết hợp là các hoạt động CTS cho trẻ KT có kết hợp các loại hình can thiệp khác nhau. </w:t>
      </w:r>
    </w:p>
    <w:p w14:paraId="04E577D9" w14:textId="77777777" w:rsidR="002349C3" w:rsidRPr="001B4450" w:rsidRDefault="002349C3" w:rsidP="003D0159">
      <w:pPr>
        <w:spacing w:before="120" w:after="60" w:line="264" w:lineRule="auto"/>
        <w:ind w:firstLine="567"/>
        <w:jc w:val="both"/>
        <w:rPr>
          <w:b/>
          <w:sz w:val="26"/>
          <w:szCs w:val="26"/>
        </w:rPr>
      </w:pPr>
      <w:r w:rsidRPr="001B4450">
        <w:rPr>
          <w:b/>
          <w:sz w:val="26"/>
          <w:szCs w:val="26"/>
        </w:rPr>
        <w:t xml:space="preserve">Các loại hình can thiệp kết hợp:  </w:t>
      </w:r>
    </w:p>
    <w:p w14:paraId="723367C4" w14:textId="77777777" w:rsidR="002349C3" w:rsidRPr="001B4450" w:rsidRDefault="002349C3" w:rsidP="003D0159">
      <w:pPr>
        <w:numPr>
          <w:ilvl w:val="0"/>
          <w:numId w:val="75"/>
        </w:numPr>
        <w:tabs>
          <w:tab w:val="clear" w:pos="720"/>
          <w:tab w:val="num" w:pos="840"/>
        </w:tabs>
        <w:spacing w:before="120" w:after="60" w:line="264" w:lineRule="auto"/>
        <w:ind w:left="0" w:firstLine="567"/>
        <w:jc w:val="both"/>
        <w:rPr>
          <w:sz w:val="26"/>
          <w:szCs w:val="26"/>
        </w:rPr>
      </w:pPr>
      <w:r w:rsidRPr="001B4450">
        <w:rPr>
          <w:sz w:val="26"/>
          <w:szCs w:val="26"/>
        </w:rPr>
        <w:t>Kết hợp giữa can thiệp sớm tại cơ sở CTS với can thiệp sớm tại nhà.</w:t>
      </w:r>
    </w:p>
    <w:p w14:paraId="3920C34A" w14:textId="77777777" w:rsidR="002349C3" w:rsidRPr="001B4450" w:rsidRDefault="002349C3" w:rsidP="003D0159">
      <w:pPr>
        <w:numPr>
          <w:ilvl w:val="0"/>
          <w:numId w:val="75"/>
        </w:numPr>
        <w:tabs>
          <w:tab w:val="clear" w:pos="720"/>
          <w:tab w:val="num" w:pos="840"/>
        </w:tabs>
        <w:spacing w:before="120" w:after="60" w:line="264" w:lineRule="auto"/>
        <w:ind w:left="0" w:firstLine="567"/>
        <w:jc w:val="both"/>
        <w:rPr>
          <w:sz w:val="26"/>
          <w:szCs w:val="26"/>
        </w:rPr>
      </w:pPr>
      <w:r w:rsidRPr="001B4450">
        <w:rPr>
          <w:sz w:val="26"/>
          <w:szCs w:val="26"/>
        </w:rPr>
        <w:t>Kết hợp giữa can thiệp sớm tại trường mầm non với can thiệp sớm tại nhà.</w:t>
      </w:r>
    </w:p>
    <w:p w14:paraId="38F0B5BD" w14:textId="77777777" w:rsidR="002349C3" w:rsidRPr="001B4450" w:rsidRDefault="002349C3" w:rsidP="003D0159">
      <w:pPr>
        <w:numPr>
          <w:ilvl w:val="0"/>
          <w:numId w:val="75"/>
        </w:numPr>
        <w:tabs>
          <w:tab w:val="clear" w:pos="720"/>
          <w:tab w:val="num" w:pos="840"/>
        </w:tabs>
        <w:spacing w:before="120" w:after="60" w:line="264" w:lineRule="auto"/>
        <w:ind w:left="0" w:firstLine="567"/>
        <w:jc w:val="both"/>
        <w:rPr>
          <w:sz w:val="26"/>
          <w:szCs w:val="26"/>
        </w:rPr>
      </w:pPr>
      <w:r w:rsidRPr="001B4450">
        <w:rPr>
          <w:sz w:val="26"/>
          <w:szCs w:val="26"/>
        </w:rPr>
        <w:t>Kết hợp giữa can thiệp sớm tại trường mầm non với cơ sở can thiệp sớm.</w:t>
      </w:r>
    </w:p>
    <w:p w14:paraId="0578F4EC" w14:textId="77777777" w:rsidR="002349C3" w:rsidRPr="001B4450" w:rsidRDefault="002349C3" w:rsidP="003D0159">
      <w:pPr>
        <w:numPr>
          <w:ilvl w:val="0"/>
          <w:numId w:val="75"/>
        </w:numPr>
        <w:tabs>
          <w:tab w:val="clear" w:pos="720"/>
          <w:tab w:val="num" w:pos="840"/>
        </w:tabs>
        <w:spacing w:before="120" w:after="60" w:line="264" w:lineRule="auto"/>
        <w:ind w:left="0" w:firstLine="567"/>
        <w:jc w:val="both"/>
        <w:rPr>
          <w:sz w:val="26"/>
          <w:szCs w:val="26"/>
        </w:rPr>
      </w:pPr>
      <w:r w:rsidRPr="001B4450">
        <w:rPr>
          <w:sz w:val="26"/>
          <w:szCs w:val="26"/>
        </w:rPr>
        <w:t>Kết hợp giữa can thiệp sớm tại Trung tâm Hỗ trợ, can thiệp sớm tại trường mầm non và can thiệp sớm tại nhà.</w:t>
      </w:r>
    </w:p>
    <w:p w14:paraId="0C58AC5F" w14:textId="77777777" w:rsidR="002349C3" w:rsidRPr="001B4450" w:rsidRDefault="002349C3" w:rsidP="003D0159">
      <w:pPr>
        <w:spacing w:before="120" w:after="60" w:line="264" w:lineRule="auto"/>
        <w:ind w:firstLine="567"/>
        <w:jc w:val="both"/>
        <w:rPr>
          <w:sz w:val="26"/>
          <w:szCs w:val="26"/>
        </w:rPr>
      </w:pPr>
      <w:r w:rsidRPr="001B4450">
        <w:rPr>
          <w:b/>
          <w:sz w:val="26"/>
          <w:szCs w:val="26"/>
        </w:rPr>
        <w:t>Căn cứ</w:t>
      </w:r>
      <w:r w:rsidRPr="001B4450">
        <w:rPr>
          <w:sz w:val="26"/>
          <w:szCs w:val="26"/>
        </w:rPr>
        <w:t xml:space="preserve"> cho việc quyết định lựa chọn hình thức can thiệp thích hợp là tình trạng, khả năng và nhu cầu của trẻ KT và điều kiện của gia đình. </w:t>
      </w:r>
    </w:p>
    <w:p w14:paraId="40D9798D" w14:textId="77777777" w:rsidR="002349C3" w:rsidRPr="005A1CF9" w:rsidRDefault="002349C3" w:rsidP="003D0159">
      <w:pPr>
        <w:spacing w:before="120" w:after="60" w:line="264" w:lineRule="auto"/>
        <w:ind w:firstLine="567"/>
        <w:jc w:val="both"/>
        <w:rPr>
          <w:b/>
          <w:color w:val="000000"/>
          <w:sz w:val="26"/>
          <w:szCs w:val="26"/>
        </w:rPr>
      </w:pPr>
      <w:r w:rsidRPr="005A1CF9">
        <w:rPr>
          <w:b/>
          <w:color w:val="000000"/>
          <w:sz w:val="26"/>
          <w:szCs w:val="26"/>
        </w:rPr>
        <w:t xml:space="preserve">2.4. Theo dõi, đánh giá quá trình can thiệp sớm </w:t>
      </w:r>
    </w:p>
    <w:p w14:paraId="7218E32C" w14:textId="77777777" w:rsidR="002349C3" w:rsidRPr="001B4450" w:rsidRDefault="002349C3" w:rsidP="001B4450">
      <w:pPr>
        <w:spacing w:before="120" w:after="60" w:line="276" w:lineRule="auto"/>
        <w:ind w:firstLine="567"/>
        <w:jc w:val="both"/>
        <w:rPr>
          <w:sz w:val="26"/>
          <w:szCs w:val="26"/>
        </w:rPr>
      </w:pPr>
      <w:r w:rsidRPr="001B4450">
        <w:rPr>
          <w:sz w:val="26"/>
          <w:szCs w:val="26"/>
        </w:rPr>
        <w:t xml:space="preserve">Trong suốt quá trình hỗ trợ can thiệp cho trẻ, cán bộ CTS phải theo dõi trẻ để đánh giá sự tiến bộ và tiến triển của trẻ. Sau khi kết thúc thời gian can thiệp được đặt ra trong Kế hoạch, các thành viên liên quan sẽ đánh giá lại tình trạng của trẻ một cách tổng thể dựa trên bản kế hoạch này. </w:t>
      </w:r>
    </w:p>
    <w:p w14:paraId="3FCFFDBB" w14:textId="77777777" w:rsidR="002349C3" w:rsidRPr="001B4450" w:rsidRDefault="002349C3" w:rsidP="001B4450">
      <w:pPr>
        <w:spacing w:before="120" w:after="60" w:line="276" w:lineRule="auto"/>
        <w:ind w:firstLine="567"/>
        <w:jc w:val="both"/>
        <w:rPr>
          <w:sz w:val="26"/>
          <w:szCs w:val="26"/>
        </w:rPr>
      </w:pPr>
      <w:r w:rsidRPr="001B4450">
        <w:rPr>
          <w:b/>
          <w:sz w:val="26"/>
          <w:szCs w:val="26"/>
        </w:rPr>
        <w:t>Mục đích</w:t>
      </w:r>
      <w:r w:rsidRPr="001B4450">
        <w:rPr>
          <w:sz w:val="26"/>
          <w:szCs w:val="26"/>
        </w:rPr>
        <w:t xml:space="preserve"> của việc đánh giá lại là để đánh giá sự tiến bộ và tiến triển của trẻ so với mục tiêu đề ra, xem xét lại mục tiêu và biện pháp đã và đang áp dụng hoặc xác định mục tiêu cho kế hoạch mới. </w:t>
      </w:r>
    </w:p>
    <w:p w14:paraId="2945B465" w14:textId="77777777" w:rsidR="002349C3" w:rsidRPr="001B4450" w:rsidRDefault="002349C3" w:rsidP="001B4450">
      <w:pPr>
        <w:spacing w:before="120" w:after="60" w:line="276" w:lineRule="auto"/>
        <w:ind w:firstLine="567"/>
        <w:jc w:val="both"/>
        <w:rPr>
          <w:sz w:val="26"/>
          <w:szCs w:val="26"/>
        </w:rPr>
      </w:pPr>
      <w:r w:rsidRPr="001B4450">
        <w:rPr>
          <w:b/>
          <w:sz w:val="26"/>
          <w:szCs w:val="26"/>
        </w:rPr>
        <w:t>Các thành viên tham gia</w:t>
      </w:r>
      <w:r w:rsidRPr="001B4450">
        <w:rPr>
          <w:sz w:val="26"/>
          <w:szCs w:val="26"/>
        </w:rPr>
        <w:t xml:space="preserve"> đánh giá sự tiến bộ của trẻ là những người đã tham gia chính trong việc đánh giá trẻ, xây dựng và thực hiện kế hoạch cho trẻ. </w:t>
      </w:r>
    </w:p>
    <w:p w14:paraId="722648C7" w14:textId="77777777" w:rsidR="002349C3" w:rsidRPr="001B4450" w:rsidRDefault="002349C3" w:rsidP="001B4450">
      <w:pPr>
        <w:spacing w:before="120" w:after="60" w:line="276" w:lineRule="auto"/>
        <w:ind w:firstLine="567"/>
        <w:jc w:val="both"/>
        <w:rPr>
          <w:sz w:val="26"/>
          <w:szCs w:val="26"/>
        </w:rPr>
      </w:pPr>
      <w:r w:rsidRPr="001B4450">
        <w:rPr>
          <w:sz w:val="26"/>
          <w:szCs w:val="26"/>
        </w:rPr>
        <w:t xml:space="preserve">Kết quả đánh giá tiến triển của trẻ được dùng để quyết định có cần tiếp tục thực hiện CTS cho trẻ hay không. Nếu tiếp tục thì cần phải điều chỉnh, bổ sung nội dung cho kế hoạch tiếp theo như thế nào. </w:t>
      </w:r>
      <w:r w:rsidRPr="005A1CF9">
        <w:rPr>
          <w:color w:val="000000"/>
          <w:sz w:val="26"/>
          <w:szCs w:val="26"/>
        </w:rPr>
        <w:t>Cũng có thể kết quả đánh giá hiệu quả can thiệp cho thấy trẻ đã có tiến bộ và cần được áp dụng các biện pháp, hình thức can thiệp mới trong một môi trường mới. Khi đó, cơ sở đang thực hiện can thiệp sớm cần chuyển tiếp trẻ đến các cơ sở can thiệp mới phù hợp. Ví dụ, sau khi trẻ được can thiệp sớm tại các trung tâm chuyên biệt, khi đã có tiến bộ thì nên được chuyển tiếp về các trường mầm non hòa nhập để trẻ tiếp tục theo học cùng các trẻ không khuyết tật</w:t>
      </w:r>
    </w:p>
    <w:p w14:paraId="41C2DC13" w14:textId="77777777" w:rsidR="002349C3" w:rsidRPr="001B4450" w:rsidRDefault="002349C3" w:rsidP="001B4450">
      <w:pPr>
        <w:spacing w:before="120" w:after="60" w:line="276" w:lineRule="auto"/>
        <w:ind w:firstLine="567"/>
        <w:jc w:val="both"/>
        <w:rPr>
          <w:b/>
          <w:sz w:val="26"/>
          <w:szCs w:val="26"/>
        </w:rPr>
      </w:pPr>
      <w:r w:rsidRPr="001B4450">
        <w:rPr>
          <w:b/>
          <w:sz w:val="26"/>
          <w:szCs w:val="26"/>
        </w:rPr>
        <w:t>2.5. Hồ sơ can thiệp sớm</w:t>
      </w:r>
    </w:p>
    <w:p w14:paraId="6B81A063"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t>Mỗi trẻ khuyết tật cần có một bộ hồ sơ để theo dõi trong suốt quá trình can thiệp. Hồ sơ sẽ giúp cho việc đánh giá sự tiến bộ của trẻ được thuận lợi hơn. Đặc biệt, khi chuyển tiếp trẻ từ chương trình can thiệp này sang chương trình can thiệp khác, hồ sơ sẽ rất cần cho các cán bộ chuyên môn tham khảo và nắm được tình hình khuyết tật và quá trình can thiệp của trẻ.</w:t>
      </w:r>
    </w:p>
    <w:p w14:paraId="66F2EDD9"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t>Bộ hồ sơ can thiệp sớm của trẻ gồm:</w:t>
      </w:r>
    </w:p>
    <w:p w14:paraId="109B8FA7"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t xml:space="preserve">1. Phiếu khám và chẩn đoán khuyết tật </w:t>
      </w:r>
    </w:p>
    <w:p w14:paraId="3AE2A9C6"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t>2. Phiếu xác định nhu cầu can thiệp (của cả trẻ và gia đình)</w:t>
      </w:r>
    </w:p>
    <w:p w14:paraId="2497DBEF"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lastRenderedPageBreak/>
        <w:t>3. Kế hoạch can thiệp sớm cá nhân: kế hoạch chung và kế hoạch ngắn hạn (nếu cần)</w:t>
      </w:r>
    </w:p>
    <w:p w14:paraId="70DD32D8" w14:textId="77777777" w:rsidR="002349C3" w:rsidRPr="003D0159" w:rsidRDefault="002349C3" w:rsidP="001B4450">
      <w:pPr>
        <w:spacing w:before="120" w:after="60" w:line="276" w:lineRule="auto"/>
        <w:ind w:firstLine="567"/>
        <w:jc w:val="both"/>
        <w:rPr>
          <w:spacing w:val="4"/>
          <w:sz w:val="26"/>
          <w:szCs w:val="26"/>
          <w:lang w:val="pt-BR"/>
        </w:rPr>
      </w:pPr>
      <w:r w:rsidRPr="003D0159">
        <w:rPr>
          <w:spacing w:val="4"/>
          <w:sz w:val="26"/>
          <w:szCs w:val="26"/>
          <w:lang w:val="pt-BR"/>
        </w:rPr>
        <w:t>4. Sổ nhật ký theo dõi sự tiến bộ của trẻ trong quá trình can thiệp</w:t>
      </w:r>
    </w:p>
    <w:p w14:paraId="70F46C32" w14:textId="77777777" w:rsidR="002349C3" w:rsidRPr="001B4450" w:rsidRDefault="002349C3" w:rsidP="001B4450">
      <w:pPr>
        <w:spacing w:before="120" w:after="60" w:line="276" w:lineRule="auto"/>
        <w:ind w:firstLine="567"/>
        <w:jc w:val="both"/>
        <w:rPr>
          <w:sz w:val="26"/>
          <w:szCs w:val="26"/>
          <w:lang w:val="pt-BR"/>
        </w:rPr>
      </w:pPr>
      <w:r w:rsidRPr="001B4450">
        <w:rPr>
          <w:sz w:val="26"/>
          <w:szCs w:val="26"/>
          <w:lang w:val="pt-BR"/>
        </w:rPr>
        <w:t xml:space="preserve">5. Phiếu chuyển tiếp can thiệp </w:t>
      </w:r>
    </w:p>
    <w:p w14:paraId="6BE7B15F" w14:textId="77777777" w:rsidR="002349C3" w:rsidRPr="005A1CF9" w:rsidRDefault="002349C3" w:rsidP="001B4450">
      <w:pPr>
        <w:spacing w:before="120" w:after="60" w:line="276" w:lineRule="auto"/>
        <w:ind w:firstLine="567"/>
        <w:jc w:val="both"/>
        <w:rPr>
          <w:b/>
          <w:sz w:val="26"/>
          <w:szCs w:val="26"/>
          <w:lang w:val="pt-BR"/>
        </w:rPr>
      </w:pPr>
    </w:p>
    <w:p w14:paraId="328C896A" w14:textId="77777777" w:rsidR="002349C3" w:rsidRPr="005A1CF9" w:rsidRDefault="002349C3" w:rsidP="001B4450">
      <w:pPr>
        <w:spacing w:before="120" w:after="60" w:line="276" w:lineRule="auto"/>
        <w:ind w:firstLine="567"/>
        <w:jc w:val="both"/>
        <w:rPr>
          <w:b/>
          <w:sz w:val="26"/>
          <w:szCs w:val="26"/>
          <w:lang w:val="pt-BR"/>
        </w:rPr>
      </w:pPr>
    </w:p>
    <w:p w14:paraId="548083BE" w14:textId="77777777" w:rsidR="002349C3" w:rsidRPr="005A1CF9" w:rsidRDefault="002349C3" w:rsidP="001B4450">
      <w:pPr>
        <w:spacing w:before="120" w:after="60" w:line="276" w:lineRule="auto"/>
        <w:ind w:firstLine="567"/>
        <w:jc w:val="both"/>
        <w:rPr>
          <w:b/>
          <w:sz w:val="26"/>
          <w:szCs w:val="26"/>
          <w:lang w:val="pt-BR"/>
        </w:rPr>
      </w:pPr>
    </w:p>
    <w:p w14:paraId="614B00DD" w14:textId="77777777" w:rsidR="003D0159" w:rsidRPr="005A1CF9" w:rsidRDefault="003D0159" w:rsidP="001B4450">
      <w:pPr>
        <w:spacing w:before="120" w:after="60" w:line="276" w:lineRule="auto"/>
        <w:ind w:firstLine="567"/>
        <w:jc w:val="both"/>
        <w:rPr>
          <w:b/>
          <w:sz w:val="26"/>
          <w:szCs w:val="26"/>
          <w:lang w:val="pt-BR"/>
        </w:rPr>
      </w:pPr>
    </w:p>
    <w:p w14:paraId="156D0D42" w14:textId="77777777" w:rsidR="003D0159" w:rsidRPr="005A1CF9" w:rsidRDefault="003D0159" w:rsidP="001B4450">
      <w:pPr>
        <w:spacing w:before="120" w:after="60" w:line="276" w:lineRule="auto"/>
        <w:ind w:firstLine="567"/>
        <w:jc w:val="both"/>
        <w:rPr>
          <w:b/>
          <w:sz w:val="26"/>
          <w:szCs w:val="26"/>
          <w:lang w:val="pt-BR"/>
        </w:rPr>
      </w:pPr>
    </w:p>
    <w:p w14:paraId="13A250D4" w14:textId="77777777" w:rsidR="003D0159" w:rsidRPr="005A1CF9" w:rsidRDefault="003D0159" w:rsidP="001B4450">
      <w:pPr>
        <w:spacing w:before="120" w:after="60" w:line="276" w:lineRule="auto"/>
        <w:ind w:firstLine="567"/>
        <w:jc w:val="both"/>
        <w:rPr>
          <w:b/>
          <w:sz w:val="26"/>
          <w:szCs w:val="26"/>
          <w:lang w:val="pt-BR"/>
        </w:rPr>
      </w:pPr>
    </w:p>
    <w:p w14:paraId="5503A32A" w14:textId="77777777" w:rsidR="003D0159" w:rsidRPr="005A1CF9" w:rsidRDefault="003D0159" w:rsidP="001B4450">
      <w:pPr>
        <w:spacing w:before="120" w:after="60" w:line="276" w:lineRule="auto"/>
        <w:ind w:firstLine="567"/>
        <w:jc w:val="both"/>
        <w:rPr>
          <w:b/>
          <w:sz w:val="26"/>
          <w:szCs w:val="26"/>
          <w:lang w:val="pt-BR"/>
        </w:rPr>
      </w:pPr>
    </w:p>
    <w:p w14:paraId="07976D69" w14:textId="77777777" w:rsidR="002349C3" w:rsidRPr="005A1CF9" w:rsidRDefault="002349C3" w:rsidP="001B4450">
      <w:pPr>
        <w:spacing w:before="120" w:after="60" w:line="276" w:lineRule="auto"/>
        <w:ind w:firstLine="567"/>
        <w:jc w:val="both"/>
        <w:rPr>
          <w:b/>
          <w:sz w:val="26"/>
          <w:szCs w:val="26"/>
          <w:lang w:val="pt-BR"/>
        </w:rPr>
      </w:pPr>
    </w:p>
    <w:p w14:paraId="574CFEE1" w14:textId="77777777" w:rsidR="002349C3" w:rsidRPr="005A1CF9" w:rsidRDefault="002349C3" w:rsidP="001B4450">
      <w:pPr>
        <w:spacing w:before="120" w:after="60" w:line="276" w:lineRule="auto"/>
        <w:ind w:firstLine="567"/>
        <w:jc w:val="both"/>
        <w:rPr>
          <w:b/>
          <w:sz w:val="26"/>
          <w:szCs w:val="26"/>
          <w:lang w:val="pt-BR"/>
        </w:rPr>
      </w:pPr>
    </w:p>
    <w:p w14:paraId="3FDADE3F" w14:textId="77777777" w:rsidR="002349C3" w:rsidRPr="005A1CF9" w:rsidRDefault="002349C3" w:rsidP="001B4450">
      <w:pPr>
        <w:spacing w:before="120" w:after="60" w:line="276" w:lineRule="auto"/>
        <w:ind w:firstLine="567"/>
        <w:jc w:val="both"/>
        <w:rPr>
          <w:b/>
          <w:sz w:val="26"/>
          <w:szCs w:val="26"/>
          <w:lang w:val="pt-BR"/>
        </w:rPr>
      </w:pPr>
    </w:p>
    <w:p w14:paraId="4A8CEEED" w14:textId="77777777" w:rsidR="002349C3" w:rsidRPr="005A1CF9" w:rsidRDefault="002349C3" w:rsidP="001B4450">
      <w:pPr>
        <w:spacing w:before="120" w:after="60" w:line="276" w:lineRule="auto"/>
        <w:ind w:firstLine="567"/>
        <w:jc w:val="both"/>
        <w:rPr>
          <w:b/>
          <w:sz w:val="26"/>
          <w:szCs w:val="26"/>
          <w:lang w:val="pt-BR"/>
        </w:rPr>
      </w:pPr>
    </w:p>
    <w:p w14:paraId="1BB6E459" w14:textId="77777777" w:rsidR="002349C3" w:rsidRPr="005A1CF9" w:rsidRDefault="002349C3" w:rsidP="001B4450">
      <w:pPr>
        <w:spacing w:before="120" w:after="60" w:line="276" w:lineRule="auto"/>
        <w:ind w:firstLine="567"/>
        <w:jc w:val="both"/>
        <w:rPr>
          <w:b/>
          <w:sz w:val="26"/>
          <w:szCs w:val="26"/>
          <w:lang w:val="pt-BR"/>
        </w:rPr>
      </w:pPr>
    </w:p>
    <w:p w14:paraId="5262F389" w14:textId="77777777" w:rsidR="002349C3" w:rsidRPr="005A1CF9" w:rsidRDefault="002349C3" w:rsidP="001B4450">
      <w:pPr>
        <w:spacing w:before="120" w:after="60" w:line="276" w:lineRule="auto"/>
        <w:ind w:firstLine="567"/>
        <w:jc w:val="both"/>
        <w:rPr>
          <w:b/>
          <w:sz w:val="26"/>
          <w:szCs w:val="26"/>
          <w:lang w:val="pt-BR"/>
        </w:rPr>
      </w:pPr>
    </w:p>
    <w:p w14:paraId="3925BA5E" w14:textId="77777777" w:rsidR="002349C3" w:rsidRPr="005A1CF9" w:rsidRDefault="002349C3" w:rsidP="001B4450">
      <w:pPr>
        <w:spacing w:before="120" w:after="60" w:line="276" w:lineRule="auto"/>
        <w:ind w:firstLine="567"/>
        <w:jc w:val="both"/>
        <w:rPr>
          <w:b/>
          <w:sz w:val="26"/>
          <w:szCs w:val="26"/>
          <w:lang w:val="pt-BR"/>
        </w:rPr>
      </w:pPr>
    </w:p>
    <w:p w14:paraId="776B7BB1" w14:textId="77777777" w:rsidR="002349C3" w:rsidRPr="005A1CF9" w:rsidRDefault="002349C3" w:rsidP="001B4450">
      <w:pPr>
        <w:spacing w:before="120" w:after="60" w:line="276" w:lineRule="auto"/>
        <w:ind w:firstLine="567"/>
        <w:jc w:val="both"/>
        <w:rPr>
          <w:b/>
          <w:sz w:val="26"/>
          <w:szCs w:val="26"/>
          <w:lang w:val="pt-BR"/>
        </w:rPr>
      </w:pPr>
    </w:p>
    <w:p w14:paraId="71752371" w14:textId="77777777" w:rsidR="002349C3" w:rsidRPr="005A1CF9" w:rsidRDefault="002349C3" w:rsidP="001B4450">
      <w:pPr>
        <w:spacing w:before="120" w:after="60" w:line="276" w:lineRule="auto"/>
        <w:ind w:firstLine="567"/>
        <w:jc w:val="both"/>
        <w:rPr>
          <w:b/>
          <w:sz w:val="26"/>
          <w:szCs w:val="26"/>
          <w:lang w:val="pt-BR"/>
        </w:rPr>
      </w:pPr>
    </w:p>
    <w:p w14:paraId="35DDA6DA" w14:textId="77777777" w:rsidR="002349C3" w:rsidRPr="005A1CF9" w:rsidRDefault="002349C3" w:rsidP="001B4450">
      <w:pPr>
        <w:spacing w:before="120" w:after="60" w:line="276" w:lineRule="auto"/>
        <w:ind w:firstLine="567"/>
        <w:jc w:val="both"/>
        <w:rPr>
          <w:b/>
          <w:sz w:val="26"/>
          <w:szCs w:val="26"/>
          <w:lang w:val="pt-BR"/>
        </w:rPr>
      </w:pPr>
    </w:p>
    <w:p w14:paraId="1356DC54" w14:textId="77777777" w:rsidR="002349C3" w:rsidRPr="005A1CF9" w:rsidRDefault="002349C3" w:rsidP="001B4450">
      <w:pPr>
        <w:spacing w:before="120" w:after="60" w:line="276" w:lineRule="auto"/>
        <w:ind w:firstLine="567"/>
        <w:jc w:val="both"/>
        <w:rPr>
          <w:b/>
          <w:sz w:val="26"/>
          <w:szCs w:val="26"/>
          <w:lang w:val="pt-BR"/>
        </w:rPr>
      </w:pPr>
    </w:p>
    <w:p w14:paraId="064F41E9" w14:textId="77777777" w:rsidR="002349C3" w:rsidRPr="005A1CF9" w:rsidRDefault="002349C3" w:rsidP="001B4450">
      <w:pPr>
        <w:spacing w:before="120" w:after="60" w:line="276" w:lineRule="auto"/>
        <w:ind w:firstLine="567"/>
        <w:jc w:val="both"/>
        <w:rPr>
          <w:b/>
          <w:sz w:val="26"/>
          <w:szCs w:val="26"/>
          <w:lang w:val="pt-BR"/>
        </w:rPr>
      </w:pPr>
    </w:p>
    <w:p w14:paraId="29A02E62" w14:textId="77777777" w:rsidR="002349C3" w:rsidRPr="005A1CF9" w:rsidRDefault="003A54C9" w:rsidP="001B4450">
      <w:pPr>
        <w:spacing w:before="120" w:after="60" w:line="276" w:lineRule="auto"/>
        <w:ind w:firstLine="567"/>
        <w:jc w:val="both"/>
        <w:rPr>
          <w:b/>
          <w:sz w:val="26"/>
          <w:szCs w:val="26"/>
          <w:u w:val="single"/>
          <w:lang w:val="pt-BR"/>
        </w:rPr>
      </w:pPr>
      <w:r>
        <w:rPr>
          <w:b/>
          <w:sz w:val="26"/>
          <w:szCs w:val="26"/>
          <w:u w:val="single"/>
          <w:lang w:val="pt-BR"/>
        </w:rPr>
        <w:br w:type="page"/>
      </w:r>
      <w:r w:rsidR="002349C3" w:rsidRPr="005A1CF9">
        <w:rPr>
          <w:b/>
          <w:sz w:val="26"/>
          <w:szCs w:val="26"/>
          <w:u w:val="single"/>
          <w:lang w:val="pt-BR"/>
        </w:rPr>
        <w:lastRenderedPageBreak/>
        <w:t>Phụ lục: Mẫu Kế hoạch can thiệp sớm cá nhân</w:t>
      </w:r>
    </w:p>
    <w:p w14:paraId="01203BEC" w14:textId="360FF479" w:rsidR="003D0159" w:rsidRPr="005A1CF9" w:rsidRDefault="00EC0CAA" w:rsidP="001B4450">
      <w:pPr>
        <w:spacing w:before="120" w:after="60" w:line="276" w:lineRule="auto"/>
        <w:ind w:firstLine="567"/>
        <w:jc w:val="both"/>
        <w:rPr>
          <w:b/>
          <w:sz w:val="26"/>
          <w:szCs w:val="26"/>
          <w:u w:val="single"/>
          <w:lang w:val="pt-BR"/>
        </w:rPr>
      </w:pPr>
      <w:r>
        <w:rPr>
          <w:noProof/>
          <w:sz w:val="26"/>
          <w:szCs w:val="26"/>
        </w:rPr>
        <mc:AlternateContent>
          <mc:Choice Requires="wps">
            <w:drawing>
              <wp:anchor distT="0" distB="0" distL="114300" distR="114300" simplePos="0" relativeHeight="251650048" behindDoc="0" locked="0" layoutInCell="1" allowOverlap="1" wp14:anchorId="37387D11" wp14:editId="342CCF0D">
                <wp:simplePos x="0" y="0"/>
                <wp:positionH relativeFrom="column">
                  <wp:posOffset>928370</wp:posOffset>
                </wp:positionH>
                <wp:positionV relativeFrom="paragraph">
                  <wp:posOffset>234315</wp:posOffset>
                </wp:positionV>
                <wp:extent cx="4343400" cy="5812155"/>
                <wp:effectExtent l="26670" t="31115" r="36830" b="36830"/>
                <wp:wrapNone/>
                <wp:docPr id="3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5812155"/>
                        </a:xfrm>
                        <a:prstGeom prst="rect">
                          <a:avLst/>
                        </a:prstGeom>
                        <a:solidFill>
                          <a:srgbClr val="FFFFFF"/>
                        </a:solidFill>
                        <a:ln w="57150" cmpd="thinThick">
                          <a:solidFill>
                            <a:srgbClr val="000000"/>
                          </a:solidFill>
                          <a:miter lim="800000"/>
                          <a:headEnd/>
                          <a:tailEnd/>
                        </a:ln>
                      </wps:spPr>
                      <wps:txbx>
                        <w:txbxContent>
                          <w:p w14:paraId="030A12CA" w14:textId="77777777" w:rsidR="008F5E9A" w:rsidRDefault="008F5E9A" w:rsidP="002349C3"/>
                          <w:p w14:paraId="347F89D4" w14:textId="77777777" w:rsidR="008F5E9A" w:rsidRDefault="008F5E9A" w:rsidP="002349C3"/>
                          <w:p w14:paraId="1BD75792" w14:textId="77777777" w:rsidR="008F5E9A" w:rsidRDefault="008F5E9A" w:rsidP="002349C3"/>
                          <w:p w14:paraId="2F474672" w14:textId="77777777" w:rsidR="008F5E9A" w:rsidRPr="00FA2A49" w:rsidRDefault="008F5E9A" w:rsidP="002349C3">
                            <w:pPr>
                              <w:jc w:val="center"/>
                              <w:rPr>
                                <w:b/>
                                <w:sz w:val="36"/>
                                <w:szCs w:val="36"/>
                              </w:rPr>
                            </w:pPr>
                            <w:r w:rsidRPr="00FA2A49">
                              <w:rPr>
                                <w:b/>
                                <w:sz w:val="36"/>
                                <w:szCs w:val="36"/>
                              </w:rPr>
                              <w:t>KẾ HOẠCH CAN THIỆP SỚM KHUYẾT TẬT</w:t>
                            </w:r>
                          </w:p>
                          <w:p w14:paraId="5C66450D" w14:textId="77777777" w:rsidR="008F5E9A" w:rsidRDefault="008F5E9A" w:rsidP="002349C3"/>
                          <w:p w14:paraId="5A73E20E" w14:textId="77777777" w:rsidR="008F5E9A" w:rsidRDefault="008F5E9A" w:rsidP="002349C3"/>
                          <w:p w14:paraId="2AB4273A" w14:textId="77777777" w:rsidR="008F5E9A" w:rsidRDefault="008F5E9A" w:rsidP="002349C3"/>
                          <w:p w14:paraId="5C51A460" w14:textId="77777777" w:rsidR="008F5E9A" w:rsidRPr="00FA2A49" w:rsidRDefault="008F5E9A" w:rsidP="003D0159">
                            <w:pPr>
                              <w:spacing w:before="120"/>
                              <w:rPr>
                                <w:i/>
                              </w:rPr>
                            </w:pPr>
                            <w:r w:rsidRPr="00FA2A49">
                              <w:rPr>
                                <w:i/>
                              </w:rPr>
                              <w:t>Họ và tên trẻ: …………………………………………..Tuổ</w:t>
                            </w:r>
                            <w:r>
                              <w:rPr>
                                <w:i/>
                              </w:rPr>
                              <w:t>i………</w:t>
                            </w:r>
                          </w:p>
                          <w:p w14:paraId="431BDB94" w14:textId="77777777" w:rsidR="008F5E9A" w:rsidRPr="00FA2A49" w:rsidRDefault="008F5E9A" w:rsidP="003D0159">
                            <w:pPr>
                              <w:spacing w:before="120"/>
                              <w:rPr>
                                <w:i/>
                              </w:rPr>
                            </w:pPr>
                            <w:r w:rsidRPr="00FA2A49">
                              <w:rPr>
                                <w:i/>
                              </w:rPr>
                              <w:t>Chẩn đoán dạng khuyết tật:…………………………………</w:t>
                            </w:r>
                            <w:r>
                              <w:rPr>
                                <w:i/>
                              </w:rPr>
                              <w:t>………</w:t>
                            </w:r>
                          </w:p>
                          <w:p w14:paraId="1EC39B67" w14:textId="77777777" w:rsidR="008F5E9A" w:rsidRPr="00FA2A49" w:rsidRDefault="008F5E9A" w:rsidP="003D0159">
                            <w:pPr>
                              <w:spacing w:before="120"/>
                              <w:rPr>
                                <w:i/>
                              </w:rPr>
                            </w:pPr>
                            <w:r w:rsidRPr="00FA2A49">
                              <w:rPr>
                                <w:i/>
                              </w:rPr>
                              <w:t>Địa chỉ nơi ở hiện nay:………………………………………</w:t>
                            </w:r>
                            <w:r>
                              <w:rPr>
                                <w:i/>
                              </w:rPr>
                              <w:t>………</w:t>
                            </w:r>
                          </w:p>
                          <w:p w14:paraId="512D81B4" w14:textId="77777777" w:rsidR="008F5E9A" w:rsidRPr="00FA2A49" w:rsidRDefault="008F5E9A" w:rsidP="003D0159">
                            <w:pPr>
                              <w:spacing w:before="120"/>
                              <w:rPr>
                                <w:i/>
                              </w:rPr>
                            </w:pPr>
                            <w:r w:rsidRPr="00FA2A49">
                              <w:rPr>
                                <w:i/>
                              </w:rPr>
                              <w:tab/>
                              <w:t>………………………………………………………</w:t>
                            </w:r>
                            <w:r>
                              <w:rPr>
                                <w:i/>
                              </w:rPr>
                              <w:t>…………</w:t>
                            </w:r>
                          </w:p>
                          <w:p w14:paraId="59D5B493" w14:textId="77777777" w:rsidR="008F5E9A" w:rsidRDefault="008F5E9A" w:rsidP="003D0159">
                            <w:pPr>
                              <w:spacing w:before="120"/>
                              <w:rPr>
                                <w:i/>
                              </w:rPr>
                            </w:pPr>
                            <w:r w:rsidRPr="00FA2A49">
                              <w:rPr>
                                <w:i/>
                              </w:rPr>
                              <w:tab/>
                              <w:t>……………</w:t>
                            </w:r>
                            <w:r>
                              <w:rPr>
                                <w:i/>
                              </w:rPr>
                              <w:t>…</w:t>
                            </w:r>
                            <w:r w:rsidRPr="00FA2A49">
                              <w:rPr>
                                <w:i/>
                              </w:rPr>
                              <w:t>………………………………………</w:t>
                            </w:r>
                            <w:r>
                              <w:rPr>
                                <w:i/>
                              </w:rPr>
                              <w:t>…………</w:t>
                            </w:r>
                          </w:p>
                          <w:p w14:paraId="767D519A" w14:textId="77777777" w:rsidR="008F5E9A" w:rsidRPr="00FA2A49" w:rsidRDefault="008F5E9A" w:rsidP="003D0159">
                            <w:pPr>
                              <w:spacing w:before="120"/>
                              <w:rPr>
                                <w:i/>
                              </w:rPr>
                            </w:pPr>
                            <w:r w:rsidRPr="00FA2A49">
                              <w:rPr>
                                <w:i/>
                              </w:rPr>
                              <w:tab/>
                              <w:t>……………………………………………………</w:t>
                            </w:r>
                            <w:r>
                              <w:rPr>
                                <w:i/>
                              </w:rPr>
                              <w:t>……………</w:t>
                            </w:r>
                          </w:p>
                          <w:p w14:paraId="40B077DB" w14:textId="77777777" w:rsidR="008F5E9A" w:rsidRDefault="008F5E9A" w:rsidP="003D0159">
                            <w:pPr>
                              <w:spacing w:before="120"/>
                              <w:rPr>
                                <w:i/>
                              </w:rPr>
                            </w:pPr>
                          </w:p>
                          <w:p w14:paraId="4CF2F096" w14:textId="77777777" w:rsidR="008F5E9A" w:rsidRPr="00FA2A49" w:rsidRDefault="008F5E9A" w:rsidP="003D0159">
                            <w:pPr>
                              <w:spacing w:before="120"/>
                              <w:rPr>
                                <w:i/>
                              </w:rPr>
                            </w:pPr>
                            <w:r w:rsidRPr="00FA2A49">
                              <w:rPr>
                                <w:i/>
                              </w:rPr>
                              <w:t>Họ và tên cha hoặc mẹ:………………………………………</w:t>
                            </w:r>
                            <w:r>
                              <w:rPr>
                                <w:i/>
                              </w:rPr>
                              <w:t>………</w:t>
                            </w:r>
                          </w:p>
                          <w:p w14:paraId="1F049724" w14:textId="77777777" w:rsidR="008F5E9A" w:rsidRDefault="008F5E9A" w:rsidP="003D0159">
                            <w:pPr>
                              <w:spacing w:before="120"/>
                              <w:rPr>
                                <w:i/>
                              </w:rPr>
                            </w:pPr>
                            <w:r w:rsidRPr="00FA2A49">
                              <w:rPr>
                                <w:i/>
                              </w:rPr>
                              <w:t>Điện thoại liên lạc:</w:t>
                            </w:r>
                            <w:r w:rsidRPr="00FA2A49">
                              <w:rPr>
                                <w:i/>
                              </w:rPr>
                              <w:tab/>
                              <w:t>………………………………………</w:t>
                            </w:r>
                            <w:r>
                              <w:rPr>
                                <w:i/>
                              </w:rPr>
                              <w:t>…………</w:t>
                            </w:r>
                          </w:p>
                          <w:p w14:paraId="0E270218" w14:textId="77777777" w:rsidR="008F5E9A" w:rsidRDefault="008F5E9A" w:rsidP="003D0159">
                            <w:pPr>
                              <w:spacing w:before="120"/>
                              <w:rPr>
                                <w:i/>
                              </w:rPr>
                            </w:pPr>
                          </w:p>
                          <w:p w14:paraId="0988072C" w14:textId="77777777" w:rsidR="008F5E9A" w:rsidRDefault="008F5E9A" w:rsidP="003D0159">
                            <w:pPr>
                              <w:spacing w:before="120"/>
                              <w:rPr>
                                <w:i/>
                              </w:rPr>
                            </w:pPr>
                            <w:r>
                              <w:rPr>
                                <w:i/>
                              </w:rPr>
                              <w:t>Họ và tên cán bộ thực hiện CTS:</w:t>
                            </w:r>
                          </w:p>
                          <w:p w14:paraId="4287DC28" w14:textId="77777777" w:rsidR="008F5E9A" w:rsidRDefault="008F5E9A" w:rsidP="003D0159">
                            <w:pPr>
                              <w:spacing w:before="120"/>
                              <w:rPr>
                                <w:i/>
                              </w:rPr>
                            </w:pPr>
                            <w:r>
                              <w:rPr>
                                <w:i/>
                              </w:rPr>
                              <w:tab/>
                              <w:t>Cán bộ phụ trách …………………………………………….</w:t>
                            </w:r>
                          </w:p>
                          <w:p w14:paraId="7115B4B5" w14:textId="77777777" w:rsidR="008F5E9A" w:rsidRDefault="008F5E9A" w:rsidP="003D0159">
                            <w:pPr>
                              <w:spacing w:before="120"/>
                              <w:rPr>
                                <w:i/>
                              </w:rPr>
                            </w:pPr>
                            <w:r>
                              <w:rPr>
                                <w:i/>
                              </w:rPr>
                              <w:tab/>
                              <w:t>Cán bộ phối hợp………………………………………………</w:t>
                            </w:r>
                          </w:p>
                          <w:p w14:paraId="68C27D36" w14:textId="77777777" w:rsidR="008F5E9A" w:rsidRDefault="008F5E9A" w:rsidP="002349C3">
                            <w:pPr>
                              <w:ind w:left="720" w:firstLine="720"/>
                              <w:rPr>
                                <w:i/>
                              </w:rPr>
                            </w:pPr>
                          </w:p>
                          <w:p w14:paraId="084A6B65" w14:textId="77777777" w:rsidR="008F5E9A" w:rsidRDefault="008F5E9A" w:rsidP="002349C3">
                            <w:pPr>
                              <w:ind w:left="720" w:firstLine="720"/>
                              <w:rPr>
                                <w:i/>
                              </w:rPr>
                            </w:pPr>
                          </w:p>
                          <w:p w14:paraId="2A06AEF3" w14:textId="77777777" w:rsidR="008F5E9A" w:rsidRDefault="008F5E9A" w:rsidP="002349C3">
                            <w:pPr>
                              <w:ind w:left="720" w:firstLine="720"/>
                              <w:rPr>
                                <w:i/>
                              </w:rPr>
                            </w:pPr>
                          </w:p>
                          <w:p w14:paraId="5D726F07" w14:textId="77777777" w:rsidR="008F5E9A" w:rsidRDefault="008F5E9A" w:rsidP="002349C3">
                            <w:pPr>
                              <w:ind w:left="720" w:firstLine="720"/>
                              <w:rPr>
                                <w:i/>
                              </w:rPr>
                            </w:pPr>
                          </w:p>
                          <w:p w14:paraId="0A1A35B7" w14:textId="77777777" w:rsidR="008F5E9A" w:rsidRDefault="008F5E9A" w:rsidP="002349C3">
                            <w:pPr>
                              <w:ind w:left="720" w:firstLine="720"/>
                              <w:rPr>
                                <w:i/>
                              </w:rPr>
                            </w:pPr>
                          </w:p>
                          <w:p w14:paraId="2A8B5C9D" w14:textId="77777777" w:rsidR="008F5E9A" w:rsidRDefault="008F5E9A" w:rsidP="002349C3">
                            <w:pPr>
                              <w:ind w:left="720" w:firstLine="720"/>
                              <w:rPr>
                                <w:i/>
                              </w:rPr>
                            </w:pPr>
                          </w:p>
                          <w:p w14:paraId="3F6CB02D" w14:textId="77777777" w:rsidR="008F5E9A" w:rsidRDefault="008F5E9A" w:rsidP="002349C3">
                            <w:pPr>
                              <w:ind w:left="720" w:firstLine="720"/>
                              <w:rPr>
                                <w:i/>
                              </w:rPr>
                            </w:pPr>
                          </w:p>
                          <w:p w14:paraId="47AF9094" w14:textId="77777777" w:rsidR="008F5E9A" w:rsidRDefault="008F5E9A" w:rsidP="002349C3">
                            <w:pPr>
                              <w:ind w:left="720" w:firstLine="720"/>
                              <w:rPr>
                                <w:i/>
                              </w:rPr>
                            </w:pPr>
                          </w:p>
                          <w:p w14:paraId="354A5CA0" w14:textId="77777777" w:rsidR="008F5E9A" w:rsidRDefault="008F5E9A" w:rsidP="002349C3">
                            <w:pPr>
                              <w:ind w:left="720" w:firstLine="720"/>
                              <w:rPr>
                                <w:i/>
                              </w:rPr>
                            </w:pPr>
                          </w:p>
                          <w:p w14:paraId="00D03E52" w14:textId="77777777" w:rsidR="008F5E9A" w:rsidRDefault="008F5E9A" w:rsidP="002349C3">
                            <w:pPr>
                              <w:ind w:left="720" w:firstLine="720"/>
                              <w:rPr>
                                <w:i/>
                              </w:rPr>
                            </w:pPr>
                          </w:p>
                          <w:p w14:paraId="4FF37B3F" w14:textId="77777777" w:rsidR="008F5E9A" w:rsidRDefault="008F5E9A" w:rsidP="002349C3">
                            <w:pPr>
                              <w:ind w:left="720" w:firstLine="720"/>
                              <w:rPr>
                                <w:i/>
                              </w:rPr>
                            </w:pPr>
                          </w:p>
                          <w:p w14:paraId="4ACC0737" w14:textId="77777777" w:rsidR="008F5E9A" w:rsidRPr="00FA2A49" w:rsidRDefault="008F5E9A" w:rsidP="002349C3">
                            <w:pPr>
                              <w:ind w:left="720" w:firstLine="720"/>
                              <w:rPr>
                                <w: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37387D11" id="Text_x0020_Box_x0020_49" o:spid="_x0000_s1075" type="#_x0000_t202" style="position:absolute;left:0;text-align:left;margin-left:73.1pt;margin-top:18.45pt;width:342pt;height:457.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" strokeweight="4.5pt">
                <v:stroke linestyle="thinThick"/>
                <v:textbox>
                  <w:txbxContent>
                    <w:p w14:paraId="030A12CA" w14:textId="77777777" w:rsidR="008F5E9A" w:rsidRDefault="008F5E9A" w:rsidP="002349C3"/>
                    <w:p w14:paraId="347F89D4" w14:textId="77777777" w:rsidR="008F5E9A" w:rsidRDefault="008F5E9A" w:rsidP="002349C3"/>
                    <w:p w14:paraId="1BD75792" w14:textId="77777777" w:rsidR="008F5E9A" w:rsidRDefault="008F5E9A" w:rsidP="002349C3"/>
                    <w:p w14:paraId="2F474672" w14:textId="77777777" w:rsidR="008F5E9A" w:rsidRPr="00FA2A49" w:rsidRDefault="008F5E9A" w:rsidP="002349C3">
                      <w:pPr>
                        <w:jc w:val="center"/>
                        <w:rPr>
                          <w:b/>
                          <w:sz w:val="36"/>
                          <w:szCs w:val="36"/>
                        </w:rPr>
                      </w:pPr>
                      <w:r w:rsidRPr="00FA2A49">
                        <w:rPr>
                          <w:b/>
                          <w:sz w:val="36"/>
                          <w:szCs w:val="36"/>
                        </w:rPr>
                        <w:t>KẾ HOẠCH CAN THIỆP SỚM KHUYẾT TẬT</w:t>
                      </w:r>
                    </w:p>
                    <w:p w14:paraId="5C66450D" w14:textId="77777777" w:rsidR="008F5E9A" w:rsidRDefault="008F5E9A" w:rsidP="002349C3"/>
                    <w:p w14:paraId="5A73E20E" w14:textId="77777777" w:rsidR="008F5E9A" w:rsidRDefault="008F5E9A" w:rsidP="002349C3"/>
                    <w:p w14:paraId="2AB4273A" w14:textId="77777777" w:rsidR="008F5E9A" w:rsidRDefault="008F5E9A" w:rsidP="002349C3"/>
                    <w:p w14:paraId="5C51A460" w14:textId="77777777" w:rsidR="008F5E9A" w:rsidRPr="00FA2A49" w:rsidRDefault="008F5E9A" w:rsidP="003D0159">
                      <w:pPr>
                        <w:spacing w:before="120"/>
                        <w:rPr>
                          <w:i/>
                        </w:rPr>
                      </w:pPr>
                      <w:r w:rsidRPr="00FA2A49">
                        <w:rPr>
                          <w:i/>
                        </w:rPr>
                        <w:t>Họ và tên trẻ: …………………………………………..Tuổ</w:t>
                      </w:r>
                      <w:r>
                        <w:rPr>
                          <w:i/>
                        </w:rPr>
                        <w:t>i………</w:t>
                      </w:r>
                    </w:p>
                    <w:p w14:paraId="431BDB94" w14:textId="77777777" w:rsidR="008F5E9A" w:rsidRPr="00FA2A49" w:rsidRDefault="008F5E9A" w:rsidP="003D0159">
                      <w:pPr>
                        <w:spacing w:before="120"/>
                        <w:rPr>
                          <w:i/>
                        </w:rPr>
                      </w:pPr>
                      <w:r w:rsidRPr="00FA2A49">
                        <w:rPr>
                          <w:i/>
                        </w:rPr>
                        <w:t>Chẩn đoán dạng khuyết tật:…………………………………</w:t>
                      </w:r>
                      <w:r>
                        <w:rPr>
                          <w:i/>
                        </w:rPr>
                        <w:t>………</w:t>
                      </w:r>
                    </w:p>
                    <w:p w14:paraId="1EC39B67" w14:textId="77777777" w:rsidR="008F5E9A" w:rsidRPr="00FA2A49" w:rsidRDefault="008F5E9A" w:rsidP="003D0159">
                      <w:pPr>
                        <w:spacing w:before="120"/>
                        <w:rPr>
                          <w:i/>
                        </w:rPr>
                      </w:pPr>
                      <w:r w:rsidRPr="00FA2A49">
                        <w:rPr>
                          <w:i/>
                        </w:rPr>
                        <w:t>Địa chỉ nơi ở hiện nay:………………………………………</w:t>
                      </w:r>
                      <w:r>
                        <w:rPr>
                          <w:i/>
                        </w:rPr>
                        <w:t>………</w:t>
                      </w:r>
                    </w:p>
                    <w:p w14:paraId="512D81B4" w14:textId="77777777" w:rsidR="008F5E9A" w:rsidRPr="00FA2A49" w:rsidRDefault="008F5E9A" w:rsidP="003D0159">
                      <w:pPr>
                        <w:spacing w:before="120"/>
                        <w:rPr>
                          <w:i/>
                        </w:rPr>
                      </w:pPr>
                      <w:r w:rsidRPr="00FA2A49">
                        <w:rPr>
                          <w:i/>
                        </w:rPr>
                        <w:tab/>
                        <w:t>………………………………………………………</w:t>
                      </w:r>
                      <w:r>
                        <w:rPr>
                          <w:i/>
                        </w:rPr>
                        <w:t>…………</w:t>
                      </w:r>
                    </w:p>
                    <w:p w14:paraId="59D5B493" w14:textId="77777777" w:rsidR="008F5E9A" w:rsidRDefault="008F5E9A" w:rsidP="003D0159">
                      <w:pPr>
                        <w:spacing w:before="120"/>
                        <w:rPr>
                          <w:i/>
                        </w:rPr>
                      </w:pPr>
                      <w:r w:rsidRPr="00FA2A49">
                        <w:rPr>
                          <w:i/>
                        </w:rPr>
                        <w:tab/>
                        <w:t>……………</w:t>
                      </w:r>
                      <w:r>
                        <w:rPr>
                          <w:i/>
                        </w:rPr>
                        <w:t>…</w:t>
                      </w:r>
                      <w:r w:rsidRPr="00FA2A49">
                        <w:rPr>
                          <w:i/>
                        </w:rPr>
                        <w:t>………………………………………</w:t>
                      </w:r>
                      <w:r>
                        <w:rPr>
                          <w:i/>
                        </w:rPr>
                        <w:t>…………</w:t>
                      </w:r>
                    </w:p>
                    <w:p w14:paraId="767D519A" w14:textId="77777777" w:rsidR="008F5E9A" w:rsidRPr="00FA2A49" w:rsidRDefault="008F5E9A" w:rsidP="003D0159">
                      <w:pPr>
                        <w:spacing w:before="120"/>
                        <w:rPr>
                          <w:i/>
                        </w:rPr>
                      </w:pPr>
                      <w:r w:rsidRPr="00FA2A49">
                        <w:rPr>
                          <w:i/>
                        </w:rPr>
                        <w:tab/>
                        <w:t>……………………………………………………</w:t>
                      </w:r>
                      <w:r>
                        <w:rPr>
                          <w:i/>
                        </w:rPr>
                        <w:t>……………</w:t>
                      </w:r>
                    </w:p>
                    <w:p w14:paraId="40B077DB" w14:textId="77777777" w:rsidR="008F5E9A" w:rsidRDefault="008F5E9A" w:rsidP="003D0159">
                      <w:pPr>
                        <w:spacing w:before="120"/>
                        <w:rPr>
                          <w:i/>
                        </w:rPr>
                      </w:pPr>
                    </w:p>
                    <w:p w14:paraId="4CF2F096" w14:textId="77777777" w:rsidR="008F5E9A" w:rsidRPr="00FA2A49" w:rsidRDefault="008F5E9A" w:rsidP="003D0159">
                      <w:pPr>
                        <w:spacing w:before="120"/>
                        <w:rPr>
                          <w:i/>
                        </w:rPr>
                      </w:pPr>
                      <w:r w:rsidRPr="00FA2A49">
                        <w:rPr>
                          <w:i/>
                        </w:rPr>
                        <w:t>Họ và tên cha hoặc mẹ:………………………………………</w:t>
                      </w:r>
                      <w:r>
                        <w:rPr>
                          <w:i/>
                        </w:rPr>
                        <w:t>………</w:t>
                      </w:r>
                    </w:p>
                    <w:p w14:paraId="1F049724" w14:textId="77777777" w:rsidR="008F5E9A" w:rsidRDefault="008F5E9A" w:rsidP="003D0159">
                      <w:pPr>
                        <w:spacing w:before="120"/>
                        <w:rPr>
                          <w:i/>
                        </w:rPr>
                      </w:pPr>
                      <w:r w:rsidRPr="00FA2A49">
                        <w:rPr>
                          <w:i/>
                        </w:rPr>
                        <w:t>Điện thoại liên lạc:</w:t>
                      </w:r>
                      <w:r w:rsidRPr="00FA2A49">
                        <w:rPr>
                          <w:i/>
                        </w:rPr>
                        <w:tab/>
                        <w:t>………………………………………</w:t>
                      </w:r>
                      <w:r>
                        <w:rPr>
                          <w:i/>
                        </w:rPr>
                        <w:t>…………</w:t>
                      </w:r>
                    </w:p>
                    <w:p w14:paraId="0E270218" w14:textId="77777777" w:rsidR="008F5E9A" w:rsidRDefault="008F5E9A" w:rsidP="003D0159">
                      <w:pPr>
                        <w:spacing w:before="120"/>
                        <w:rPr>
                          <w:i/>
                        </w:rPr>
                      </w:pPr>
                    </w:p>
                    <w:p w14:paraId="0988072C" w14:textId="77777777" w:rsidR="008F5E9A" w:rsidRDefault="008F5E9A" w:rsidP="003D0159">
                      <w:pPr>
                        <w:spacing w:before="120"/>
                        <w:rPr>
                          <w:i/>
                        </w:rPr>
                      </w:pPr>
                      <w:r>
                        <w:rPr>
                          <w:i/>
                        </w:rPr>
                        <w:t>Họ và tên cán bộ thực hiện CTS:</w:t>
                      </w:r>
                    </w:p>
                    <w:p w14:paraId="4287DC28" w14:textId="77777777" w:rsidR="008F5E9A" w:rsidRDefault="008F5E9A" w:rsidP="003D0159">
                      <w:pPr>
                        <w:spacing w:before="120"/>
                        <w:rPr>
                          <w:i/>
                        </w:rPr>
                      </w:pPr>
                      <w:r>
                        <w:rPr>
                          <w:i/>
                        </w:rPr>
                        <w:tab/>
                        <w:t>Cán bộ phụ trách …………………………………………….</w:t>
                      </w:r>
                    </w:p>
                    <w:p w14:paraId="7115B4B5" w14:textId="77777777" w:rsidR="008F5E9A" w:rsidRDefault="008F5E9A" w:rsidP="003D0159">
                      <w:pPr>
                        <w:spacing w:before="120"/>
                        <w:rPr>
                          <w:i/>
                        </w:rPr>
                      </w:pPr>
                      <w:r>
                        <w:rPr>
                          <w:i/>
                        </w:rPr>
                        <w:tab/>
                        <w:t>Cán bộ phối hợp………………………………………………</w:t>
                      </w:r>
                    </w:p>
                    <w:p w14:paraId="68C27D36" w14:textId="77777777" w:rsidR="008F5E9A" w:rsidRDefault="008F5E9A" w:rsidP="002349C3">
                      <w:pPr>
                        <w:ind w:left="720" w:firstLine="720"/>
                        <w:rPr>
                          <w:i/>
                        </w:rPr>
                      </w:pPr>
                    </w:p>
                    <w:p w14:paraId="084A6B65" w14:textId="77777777" w:rsidR="008F5E9A" w:rsidRDefault="008F5E9A" w:rsidP="002349C3">
                      <w:pPr>
                        <w:ind w:left="720" w:firstLine="720"/>
                        <w:rPr>
                          <w:i/>
                        </w:rPr>
                      </w:pPr>
                    </w:p>
                    <w:p w14:paraId="2A06AEF3" w14:textId="77777777" w:rsidR="008F5E9A" w:rsidRDefault="008F5E9A" w:rsidP="002349C3">
                      <w:pPr>
                        <w:ind w:left="720" w:firstLine="720"/>
                        <w:rPr>
                          <w:i/>
                        </w:rPr>
                      </w:pPr>
                    </w:p>
                    <w:p w14:paraId="5D726F07" w14:textId="77777777" w:rsidR="008F5E9A" w:rsidRDefault="008F5E9A" w:rsidP="002349C3">
                      <w:pPr>
                        <w:ind w:left="720" w:firstLine="720"/>
                        <w:rPr>
                          <w:i/>
                        </w:rPr>
                      </w:pPr>
                    </w:p>
                    <w:p w14:paraId="0A1A35B7" w14:textId="77777777" w:rsidR="008F5E9A" w:rsidRDefault="008F5E9A" w:rsidP="002349C3">
                      <w:pPr>
                        <w:ind w:left="720" w:firstLine="720"/>
                        <w:rPr>
                          <w:i/>
                        </w:rPr>
                      </w:pPr>
                    </w:p>
                    <w:p w14:paraId="2A8B5C9D" w14:textId="77777777" w:rsidR="008F5E9A" w:rsidRDefault="008F5E9A" w:rsidP="002349C3">
                      <w:pPr>
                        <w:ind w:left="720" w:firstLine="720"/>
                        <w:rPr>
                          <w:i/>
                        </w:rPr>
                      </w:pPr>
                    </w:p>
                    <w:p w14:paraId="3F6CB02D" w14:textId="77777777" w:rsidR="008F5E9A" w:rsidRDefault="008F5E9A" w:rsidP="002349C3">
                      <w:pPr>
                        <w:ind w:left="720" w:firstLine="720"/>
                        <w:rPr>
                          <w:i/>
                        </w:rPr>
                      </w:pPr>
                    </w:p>
                    <w:p w14:paraId="47AF9094" w14:textId="77777777" w:rsidR="008F5E9A" w:rsidRDefault="008F5E9A" w:rsidP="002349C3">
                      <w:pPr>
                        <w:ind w:left="720" w:firstLine="720"/>
                        <w:rPr>
                          <w:i/>
                        </w:rPr>
                      </w:pPr>
                    </w:p>
                    <w:p w14:paraId="354A5CA0" w14:textId="77777777" w:rsidR="008F5E9A" w:rsidRDefault="008F5E9A" w:rsidP="002349C3">
                      <w:pPr>
                        <w:ind w:left="720" w:firstLine="720"/>
                        <w:rPr>
                          <w:i/>
                        </w:rPr>
                      </w:pPr>
                    </w:p>
                    <w:p w14:paraId="00D03E52" w14:textId="77777777" w:rsidR="008F5E9A" w:rsidRDefault="008F5E9A" w:rsidP="002349C3">
                      <w:pPr>
                        <w:ind w:left="720" w:firstLine="720"/>
                        <w:rPr>
                          <w:i/>
                        </w:rPr>
                      </w:pPr>
                    </w:p>
                    <w:p w14:paraId="4FF37B3F" w14:textId="77777777" w:rsidR="008F5E9A" w:rsidRDefault="008F5E9A" w:rsidP="002349C3">
                      <w:pPr>
                        <w:ind w:left="720" w:firstLine="720"/>
                        <w:rPr>
                          <w:i/>
                        </w:rPr>
                      </w:pPr>
                    </w:p>
                    <w:p w14:paraId="4ACC0737" w14:textId="77777777" w:rsidR="008F5E9A" w:rsidRPr="00FA2A49" w:rsidRDefault="008F5E9A" w:rsidP="002349C3">
                      <w:pPr>
                        <w:ind w:left="720" w:firstLine="720"/>
                        <w:rPr>
                          <w:i/>
                        </w:rPr>
                      </w:pPr>
                    </w:p>
                  </w:txbxContent>
                </v:textbox>
              </v:shape>
            </w:pict>
          </mc:Fallback>
        </mc:AlternateContent>
      </w:r>
    </w:p>
    <w:p w14:paraId="4CA789CD" w14:textId="77777777" w:rsidR="002349C3" w:rsidRPr="005A1CF9" w:rsidRDefault="002349C3" w:rsidP="001B4450">
      <w:pPr>
        <w:spacing w:before="120" w:after="60" w:line="276" w:lineRule="auto"/>
        <w:ind w:firstLine="567"/>
        <w:jc w:val="both"/>
        <w:rPr>
          <w:b/>
          <w:sz w:val="26"/>
          <w:szCs w:val="26"/>
          <w:u w:val="single"/>
          <w:lang w:val="pt-BR"/>
        </w:rPr>
      </w:pPr>
    </w:p>
    <w:p w14:paraId="525E58BC" w14:textId="77777777" w:rsidR="002349C3" w:rsidRPr="005A1CF9" w:rsidRDefault="002349C3" w:rsidP="001B4450">
      <w:pPr>
        <w:spacing w:before="120" w:after="60" w:line="276" w:lineRule="auto"/>
        <w:ind w:firstLine="567"/>
        <w:jc w:val="both"/>
        <w:rPr>
          <w:sz w:val="26"/>
          <w:szCs w:val="26"/>
          <w:lang w:val="pt-BR"/>
        </w:rPr>
      </w:pP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r w:rsidRPr="005A1CF9">
        <w:rPr>
          <w:sz w:val="26"/>
          <w:szCs w:val="26"/>
          <w:lang w:val="pt-BR"/>
        </w:rPr>
        <w:tab/>
      </w:r>
    </w:p>
    <w:p w14:paraId="087F12BF" w14:textId="77777777" w:rsidR="002349C3" w:rsidRPr="005A1CF9" w:rsidRDefault="002349C3" w:rsidP="001B4450">
      <w:pPr>
        <w:spacing w:before="120" w:after="60" w:line="276" w:lineRule="auto"/>
        <w:ind w:firstLine="567"/>
        <w:rPr>
          <w:sz w:val="26"/>
          <w:szCs w:val="26"/>
          <w:lang w:val="pt-BR"/>
        </w:rPr>
      </w:pPr>
    </w:p>
    <w:p w14:paraId="0DFED2D3" w14:textId="77777777" w:rsidR="002349C3" w:rsidRPr="005A1CF9" w:rsidRDefault="002349C3" w:rsidP="001B4450">
      <w:pPr>
        <w:spacing w:before="120" w:after="60" w:line="276" w:lineRule="auto"/>
        <w:ind w:firstLine="567"/>
        <w:rPr>
          <w:sz w:val="26"/>
          <w:szCs w:val="26"/>
          <w:lang w:val="pt-BR"/>
        </w:rPr>
      </w:pPr>
    </w:p>
    <w:p w14:paraId="03EAAD4A" w14:textId="77777777" w:rsidR="002349C3" w:rsidRPr="005A1CF9" w:rsidRDefault="002349C3" w:rsidP="001B4450">
      <w:pPr>
        <w:spacing w:before="120" w:after="60" w:line="276" w:lineRule="auto"/>
        <w:ind w:firstLine="567"/>
        <w:rPr>
          <w:sz w:val="26"/>
          <w:szCs w:val="26"/>
          <w:lang w:val="pt-BR"/>
        </w:rPr>
      </w:pPr>
    </w:p>
    <w:p w14:paraId="5D06B20B" w14:textId="77777777" w:rsidR="002349C3" w:rsidRPr="005A1CF9" w:rsidRDefault="002349C3" w:rsidP="001B4450">
      <w:pPr>
        <w:spacing w:before="120" w:after="60" w:line="276" w:lineRule="auto"/>
        <w:ind w:firstLine="567"/>
        <w:rPr>
          <w:sz w:val="26"/>
          <w:szCs w:val="26"/>
          <w:lang w:val="pt-BR"/>
        </w:rPr>
      </w:pPr>
    </w:p>
    <w:p w14:paraId="64E938BE" w14:textId="77777777" w:rsidR="002349C3" w:rsidRPr="005A1CF9" w:rsidRDefault="002349C3" w:rsidP="001B4450">
      <w:pPr>
        <w:spacing w:before="120" w:after="60" w:line="276" w:lineRule="auto"/>
        <w:ind w:firstLine="567"/>
        <w:rPr>
          <w:sz w:val="26"/>
          <w:szCs w:val="26"/>
          <w:lang w:val="pt-BR"/>
        </w:rPr>
      </w:pPr>
    </w:p>
    <w:p w14:paraId="6232CEAD" w14:textId="77777777" w:rsidR="002349C3" w:rsidRPr="005A1CF9" w:rsidRDefault="002349C3" w:rsidP="001B4450">
      <w:pPr>
        <w:spacing w:before="120" w:after="60" w:line="276" w:lineRule="auto"/>
        <w:ind w:firstLine="567"/>
        <w:rPr>
          <w:sz w:val="26"/>
          <w:szCs w:val="26"/>
          <w:lang w:val="pt-BR"/>
        </w:rPr>
      </w:pPr>
    </w:p>
    <w:p w14:paraId="522FB423" w14:textId="77777777" w:rsidR="002349C3" w:rsidRPr="005A1CF9" w:rsidRDefault="002349C3" w:rsidP="001B4450">
      <w:pPr>
        <w:spacing w:before="120" w:after="60" w:line="276" w:lineRule="auto"/>
        <w:ind w:firstLine="567"/>
        <w:rPr>
          <w:sz w:val="26"/>
          <w:szCs w:val="26"/>
          <w:lang w:val="pt-BR"/>
        </w:rPr>
      </w:pPr>
    </w:p>
    <w:p w14:paraId="0B1E9522" w14:textId="77777777" w:rsidR="002349C3" w:rsidRPr="005A1CF9" w:rsidRDefault="002349C3" w:rsidP="001B4450">
      <w:pPr>
        <w:spacing w:before="120" w:after="60" w:line="276" w:lineRule="auto"/>
        <w:ind w:firstLine="567"/>
        <w:rPr>
          <w:sz w:val="26"/>
          <w:szCs w:val="26"/>
          <w:lang w:val="pt-BR"/>
        </w:rPr>
      </w:pPr>
    </w:p>
    <w:p w14:paraId="2F4BFAD7" w14:textId="77777777" w:rsidR="002349C3" w:rsidRPr="005A1CF9" w:rsidRDefault="002349C3" w:rsidP="001B4450">
      <w:pPr>
        <w:spacing w:before="120" w:after="60" w:line="276" w:lineRule="auto"/>
        <w:ind w:firstLine="567"/>
        <w:rPr>
          <w:sz w:val="26"/>
          <w:szCs w:val="26"/>
          <w:lang w:val="pt-BR"/>
        </w:rPr>
      </w:pPr>
    </w:p>
    <w:p w14:paraId="10E2DA82" w14:textId="77777777" w:rsidR="002349C3" w:rsidRPr="005A1CF9" w:rsidRDefault="002349C3" w:rsidP="001B4450">
      <w:pPr>
        <w:spacing w:before="120" w:after="60" w:line="276" w:lineRule="auto"/>
        <w:ind w:firstLine="567"/>
        <w:rPr>
          <w:sz w:val="26"/>
          <w:szCs w:val="26"/>
          <w:lang w:val="pt-BR"/>
        </w:rPr>
      </w:pPr>
    </w:p>
    <w:p w14:paraId="69E55CE1" w14:textId="77777777" w:rsidR="002349C3" w:rsidRPr="005A1CF9" w:rsidRDefault="002349C3" w:rsidP="001B4450">
      <w:pPr>
        <w:spacing w:before="120" w:after="60" w:line="276" w:lineRule="auto"/>
        <w:ind w:firstLine="567"/>
        <w:rPr>
          <w:sz w:val="26"/>
          <w:szCs w:val="26"/>
          <w:lang w:val="pt-BR"/>
        </w:rPr>
      </w:pPr>
    </w:p>
    <w:p w14:paraId="1F2911A9" w14:textId="77777777" w:rsidR="002349C3" w:rsidRPr="005A1CF9" w:rsidRDefault="002349C3" w:rsidP="001B4450">
      <w:pPr>
        <w:spacing w:before="120" w:after="60" w:line="276" w:lineRule="auto"/>
        <w:ind w:firstLine="567"/>
        <w:rPr>
          <w:sz w:val="26"/>
          <w:szCs w:val="26"/>
          <w:lang w:val="pt-BR"/>
        </w:rPr>
      </w:pPr>
    </w:p>
    <w:p w14:paraId="059745C8" w14:textId="77777777" w:rsidR="002349C3" w:rsidRPr="005A1CF9" w:rsidRDefault="002349C3" w:rsidP="001B4450">
      <w:pPr>
        <w:spacing w:before="120" w:after="60" w:line="276" w:lineRule="auto"/>
        <w:ind w:firstLine="567"/>
        <w:rPr>
          <w:sz w:val="26"/>
          <w:szCs w:val="26"/>
          <w:lang w:val="pt-BR"/>
        </w:rPr>
      </w:pPr>
    </w:p>
    <w:p w14:paraId="175CC4C7" w14:textId="77777777" w:rsidR="002349C3" w:rsidRPr="005A1CF9" w:rsidRDefault="002349C3" w:rsidP="001B4450">
      <w:pPr>
        <w:spacing w:before="120" w:after="60" w:line="276" w:lineRule="auto"/>
        <w:ind w:firstLine="567"/>
        <w:rPr>
          <w:sz w:val="26"/>
          <w:szCs w:val="26"/>
          <w:lang w:val="pt-BR"/>
        </w:rPr>
      </w:pPr>
    </w:p>
    <w:p w14:paraId="5CF5C5D5" w14:textId="77777777" w:rsidR="002349C3" w:rsidRPr="005A1CF9" w:rsidRDefault="002349C3" w:rsidP="001B4450">
      <w:pPr>
        <w:spacing w:before="120" w:after="60" w:line="276" w:lineRule="auto"/>
        <w:ind w:firstLine="567"/>
        <w:rPr>
          <w:sz w:val="26"/>
          <w:szCs w:val="26"/>
          <w:lang w:val="pt-BR"/>
        </w:rPr>
      </w:pPr>
    </w:p>
    <w:p w14:paraId="5BB3576A" w14:textId="77777777" w:rsidR="002349C3" w:rsidRPr="005A1CF9" w:rsidRDefault="002349C3" w:rsidP="003D0159">
      <w:pPr>
        <w:numPr>
          <w:ilvl w:val="2"/>
          <w:numId w:val="78"/>
        </w:numPr>
        <w:tabs>
          <w:tab w:val="clear" w:pos="2700"/>
          <w:tab w:val="num" w:pos="840"/>
        </w:tabs>
        <w:spacing w:before="120" w:after="60" w:line="276" w:lineRule="auto"/>
        <w:ind w:left="0" w:firstLine="567"/>
        <w:rPr>
          <w:b/>
          <w:sz w:val="26"/>
          <w:szCs w:val="26"/>
          <w:lang w:val="pt-BR"/>
        </w:rPr>
      </w:pPr>
      <w:r w:rsidRPr="005A1CF9">
        <w:rPr>
          <w:b/>
          <w:sz w:val="26"/>
          <w:szCs w:val="26"/>
          <w:lang w:val="pt-BR"/>
        </w:rPr>
        <w:t>Đánh giá chức năng của trẻ</w:t>
      </w:r>
    </w:p>
    <w:p w14:paraId="0A2D71F3" w14:textId="77777777" w:rsidR="002349C3" w:rsidRPr="005A1CF9" w:rsidRDefault="002349C3" w:rsidP="001B4450">
      <w:pPr>
        <w:spacing w:before="120" w:after="60" w:line="276" w:lineRule="auto"/>
        <w:ind w:firstLine="567"/>
        <w:rPr>
          <w:sz w:val="26"/>
          <w:szCs w:val="26"/>
          <w:lang w:val="pt-BR"/>
        </w:rPr>
      </w:pPr>
      <w:r w:rsidRPr="005A1CF9">
        <w:rPr>
          <w:sz w:val="26"/>
          <w:szCs w:val="26"/>
          <w:lang w:val="pt-BR"/>
        </w:rPr>
        <w:t>(Trong phần này, đề nghị cán bộ chuyên môn PHCN mô tả kỹ tình trạng chức năng của trẻ theo các mục dưới đây, trong đó nói rõ có hạn chế chức năng hay không, mô tả rõ cụ thể hạn chế như thế nào, ở mức độ nào)</w:t>
      </w:r>
    </w:p>
    <w:p w14:paraId="0C793519" w14:textId="77777777" w:rsidR="002349C3" w:rsidRPr="005A1CF9" w:rsidRDefault="002349C3" w:rsidP="001B4450">
      <w:pPr>
        <w:spacing w:before="120" w:after="60" w:line="276" w:lineRule="auto"/>
        <w:ind w:firstLine="567"/>
        <w:jc w:val="both"/>
        <w:rPr>
          <w:sz w:val="26"/>
          <w:szCs w:val="26"/>
          <w:lang w:val="pt-BR"/>
        </w:rPr>
      </w:pPr>
      <w:r w:rsidRPr="005A1CF9">
        <w:rPr>
          <w:b/>
          <w:bCs/>
          <w:sz w:val="26"/>
          <w:szCs w:val="26"/>
          <w:lang w:val="pt-BR"/>
        </w:rPr>
        <w:t>1. Chẩn đoán và phân loại khuyết tật của trẻ</w:t>
      </w:r>
      <w:r w:rsidRPr="005A1CF9">
        <w:rPr>
          <w:sz w:val="26"/>
          <w:szCs w:val="26"/>
          <w:lang w:val="pt-BR"/>
        </w:rPr>
        <w:t>………</w:t>
      </w:r>
      <w:r w:rsidR="003D0159" w:rsidRPr="005A1CF9">
        <w:rPr>
          <w:sz w:val="26"/>
          <w:szCs w:val="26"/>
          <w:lang w:val="pt-BR"/>
        </w:rPr>
        <w:t>.</w:t>
      </w:r>
      <w:r w:rsidRPr="005A1CF9">
        <w:rPr>
          <w:sz w:val="26"/>
          <w:szCs w:val="26"/>
          <w:lang w:val="pt-BR"/>
        </w:rPr>
        <w:t>......</w:t>
      </w:r>
    </w:p>
    <w:p w14:paraId="20F6ADF1" w14:textId="77777777" w:rsidR="002349C3" w:rsidRPr="005A1CF9" w:rsidRDefault="002349C3" w:rsidP="001B4450">
      <w:pPr>
        <w:tabs>
          <w:tab w:val="right" w:pos="1701"/>
          <w:tab w:val="right" w:pos="8505"/>
        </w:tabs>
        <w:spacing w:before="120" w:after="60" w:line="276" w:lineRule="auto"/>
        <w:ind w:firstLine="567"/>
        <w:jc w:val="both"/>
        <w:rPr>
          <w:b/>
          <w:bCs/>
          <w:sz w:val="26"/>
          <w:szCs w:val="26"/>
          <w:lang w:val="pt-BR"/>
        </w:rPr>
      </w:pPr>
      <w:r w:rsidRPr="005A1CF9">
        <w:rPr>
          <w:b/>
          <w:bCs/>
          <w:sz w:val="26"/>
          <w:szCs w:val="26"/>
          <w:lang w:val="pt-BR"/>
        </w:rPr>
        <w:t xml:space="preserve">2. Tóm tắt kết quả khám sàng lọc và đánh giá chức năng của trẻ </w:t>
      </w:r>
      <w:r w:rsidRPr="005A1CF9">
        <w:rPr>
          <w:sz w:val="26"/>
          <w:szCs w:val="26"/>
          <w:lang w:val="pt-BR"/>
        </w:rPr>
        <w:t>(Khả năng và nhu cầu/khó khăn hiện tại của trẻ)</w:t>
      </w:r>
    </w:p>
    <w:p w14:paraId="327BB052" w14:textId="77777777" w:rsidR="002349C3" w:rsidRPr="005A1CF9" w:rsidRDefault="002349C3" w:rsidP="001B4450">
      <w:pPr>
        <w:tabs>
          <w:tab w:val="right" w:leader="dot" w:pos="8505"/>
        </w:tabs>
        <w:spacing w:before="120" w:after="60" w:line="276" w:lineRule="auto"/>
        <w:ind w:firstLine="567"/>
        <w:jc w:val="both"/>
        <w:rPr>
          <w:sz w:val="26"/>
          <w:szCs w:val="26"/>
          <w:lang w:val="pt-BR"/>
        </w:rPr>
      </w:pPr>
      <w:r w:rsidRPr="005A1CF9">
        <w:rPr>
          <w:b/>
          <w:bCs/>
          <w:sz w:val="26"/>
          <w:szCs w:val="26"/>
          <w:lang w:val="pt-BR"/>
        </w:rPr>
        <w:t xml:space="preserve">a. Vận động thô: </w:t>
      </w:r>
      <w:r w:rsidRPr="005A1CF9">
        <w:rPr>
          <w:bCs/>
          <w:sz w:val="26"/>
          <w:szCs w:val="26"/>
          <w:lang w:val="pt-BR"/>
        </w:rPr>
        <w:t>......................</w:t>
      </w:r>
      <w:r w:rsidR="003D0159" w:rsidRPr="005A1CF9">
        <w:rPr>
          <w:bCs/>
          <w:sz w:val="26"/>
          <w:szCs w:val="26"/>
          <w:lang w:val="pt-BR"/>
        </w:rPr>
        <w:t>.....</w:t>
      </w:r>
      <w:r w:rsidRPr="005A1CF9">
        <w:rPr>
          <w:bCs/>
          <w:sz w:val="26"/>
          <w:szCs w:val="26"/>
          <w:lang w:val="pt-BR"/>
        </w:rPr>
        <w:t>.....................................</w:t>
      </w:r>
    </w:p>
    <w:p w14:paraId="4E28155A" w14:textId="77777777" w:rsidR="002349C3" w:rsidRPr="005A1CF9" w:rsidRDefault="002349C3" w:rsidP="001B4450">
      <w:pPr>
        <w:tabs>
          <w:tab w:val="right" w:leader="dot" w:pos="8505"/>
        </w:tabs>
        <w:spacing w:before="120" w:after="60" w:line="276" w:lineRule="auto"/>
        <w:ind w:firstLine="567"/>
        <w:jc w:val="both"/>
        <w:rPr>
          <w:sz w:val="26"/>
          <w:szCs w:val="26"/>
          <w:lang w:val="pt-BR"/>
        </w:rPr>
      </w:pPr>
      <w:r w:rsidRPr="005A1CF9">
        <w:rPr>
          <w:sz w:val="26"/>
          <w:szCs w:val="26"/>
          <w:lang w:val="pt-BR"/>
        </w:rPr>
        <w:t>……………………………………………………...............</w:t>
      </w:r>
    </w:p>
    <w:p w14:paraId="72C7F62F" w14:textId="77777777" w:rsidR="002349C3" w:rsidRPr="005A1CF9" w:rsidRDefault="002349C3" w:rsidP="001B4450">
      <w:pPr>
        <w:tabs>
          <w:tab w:val="right" w:leader="dot" w:pos="8505"/>
        </w:tabs>
        <w:spacing w:before="120" w:after="60" w:line="276" w:lineRule="auto"/>
        <w:ind w:firstLine="567"/>
        <w:rPr>
          <w:sz w:val="26"/>
          <w:szCs w:val="26"/>
          <w:lang w:val="pt-BR"/>
        </w:rPr>
      </w:pPr>
      <w:r w:rsidRPr="005A1CF9">
        <w:rPr>
          <w:b/>
          <w:bCs/>
          <w:sz w:val="26"/>
          <w:szCs w:val="26"/>
          <w:lang w:val="pt-BR"/>
        </w:rPr>
        <w:t>b. Vận động tinh</w:t>
      </w:r>
      <w:r w:rsidRPr="005A1CF9">
        <w:rPr>
          <w:sz w:val="26"/>
          <w:szCs w:val="26"/>
          <w:lang w:val="pt-BR"/>
        </w:rPr>
        <w:t>: ................................................................</w:t>
      </w:r>
    </w:p>
    <w:p w14:paraId="7C3C56C4" w14:textId="77777777" w:rsidR="002349C3" w:rsidRPr="005A1CF9" w:rsidRDefault="002349C3" w:rsidP="001B4450">
      <w:pPr>
        <w:tabs>
          <w:tab w:val="right" w:leader="dot" w:pos="8505"/>
        </w:tabs>
        <w:spacing w:before="120" w:after="60" w:line="276" w:lineRule="auto"/>
        <w:ind w:firstLine="567"/>
        <w:jc w:val="both"/>
        <w:rPr>
          <w:sz w:val="26"/>
          <w:szCs w:val="26"/>
          <w:lang w:val="pt-BR"/>
        </w:rPr>
      </w:pPr>
      <w:r w:rsidRPr="005A1CF9">
        <w:rPr>
          <w:b/>
          <w:bCs/>
          <w:sz w:val="26"/>
          <w:szCs w:val="26"/>
          <w:lang w:val="pt-BR"/>
        </w:rPr>
        <w:lastRenderedPageBreak/>
        <w:t>c. Ngôn ngữ</w:t>
      </w:r>
    </w:p>
    <w:p w14:paraId="31D99A69" w14:textId="77777777" w:rsidR="002349C3" w:rsidRPr="005A1CF9" w:rsidRDefault="002349C3" w:rsidP="003A54C9">
      <w:pPr>
        <w:tabs>
          <w:tab w:val="right" w:leader="dot" w:pos="8505"/>
        </w:tabs>
        <w:spacing w:before="120" w:after="60" w:line="276" w:lineRule="auto"/>
        <w:ind w:firstLine="567"/>
        <w:jc w:val="both"/>
        <w:rPr>
          <w:sz w:val="26"/>
          <w:szCs w:val="26"/>
          <w:lang w:val="pt-BR"/>
        </w:rPr>
      </w:pPr>
      <w:r w:rsidRPr="005A1CF9">
        <w:rPr>
          <w:sz w:val="26"/>
          <w:szCs w:val="26"/>
          <w:lang w:val="pt-BR"/>
        </w:rPr>
        <w:t>- Tiếp nhận: ……………………………………………………...............</w:t>
      </w:r>
    </w:p>
    <w:p w14:paraId="040575B4" w14:textId="77777777" w:rsidR="003D0159" w:rsidRPr="005A1CF9" w:rsidRDefault="002349C3" w:rsidP="001B4450">
      <w:pPr>
        <w:tabs>
          <w:tab w:val="right" w:leader="dot" w:pos="8505"/>
        </w:tabs>
        <w:spacing w:before="120" w:after="60" w:line="276" w:lineRule="auto"/>
        <w:ind w:firstLine="567"/>
        <w:jc w:val="both"/>
        <w:rPr>
          <w:sz w:val="26"/>
          <w:szCs w:val="26"/>
          <w:lang w:val="pt-BR"/>
        </w:rPr>
      </w:pPr>
      <w:r w:rsidRPr="005A1CF9">
        <w:rPr>
          <w:sz w:val="26"/>
          <w:szCs w:val="26"/>
          <w:lang w:val="pt-BR"/>
        </w:rPr>
        <w:t>- Diễn đạt: ...........................</w:t>
      </w:r>
      <w:r w:rsidR="003D0159" w:rsidRPr="005A1CF9">
        <w:rPr>
          <w:sz w:val="26"/>
          <w:szCs w:val="26"/>
          <w:lang w:val="pt-BR"/>
        </w:rPr>
        <w:t>...........</w:t>
      </w:r>
      <w:r w:rsidRPr="005A1CF9">
        <w:rPr>
          <w:sz w:val="26"/>
          <w:szCs w:val="26"/>
          <w:lang w:val="pt-BR"/>
        </w:rPr>
        <w:t>......................................</w:t>
      </w:r>
    </w:p>
    <w:p w14:paraId="60813FC6" w14:textId="77777777" w:rsidR="003D0159" w:rsidRPr="005A1CF9" w:rsidRDefault="002349C3" w:rsidP="001B4450">
      <w:pPr>
        <w:tabs>
          <w:tab w:val="right" w:leader="dot" w:pos="8505"/>
        </w:tabs>
        <w:spacing w:before="120" w:after="60" w:line="276" w:lineRule="auto"/>
        <w:ind w:firstLine="567"/>
        <w:rPr>
          <w:sz w:val="26"/>
          <w:szCs w:val="26"/>
          <w:lang w:val="pt-BR"/>
        </w:rPr>
      </w:pPr>
      <w:r w:rsidRPr="005A1CF9">
        <w:rPr>
          <w:sz w:val="26"/>
          <w:szCs w:val="26"/>
          <w:lang w:val="pt-BR"/>
        </w:rPr>
        <w:t xml:space="preserve">- Giao tiếp: ........................................................................... </w:t>
      </w:r>
    </w:p>
    <w:p w14:paraId="59787069" w14:textId="77777777" w:rsidR="003A54C9" w:rsidRDefault="002349C3" w:rsidP="003A54C9">
      <w:pPr>
        <w:tabs>
          <w:tab w:val="right" w:pos="1701"/>
          <w:tab w:val="right" w:pos="8505"/>
        </w:tabs>
        <w:spacing w:before="120" w:after="60" w:line="276" w:lineRule="auto"/>
        <w:ind w:firstLine="567"/>
        <w:rPr>
          <w:sz w:val="26"/>
          <w:szCs w:val="26"/>
          <w:lang w:val="vi-VN"/>
        </w:rPr>
      </w:pPr>
      <w:r w:rsidRPr="005A1CF9">
        <w:rPr>
          <w:b/>
          <w:bCs/>
          <w:sz w:val="26"/>
          <w:szCs w:val="26"/>
          <w:lang w:val="pt-BR"/>
        </w:rPr>
        <w:t xml:space="preserve">d. Nhận thức </w:t>
      </w:r>
      <w:r w:rsidRPr="005A1CF9">
        <w:rPr>
          <w:sz w:val="26"/>
          <w:szCs w:val="26"/>
          <w:lang w:val="pt-BR"/>
        </w:rPr>
        <w:t xml:space="preserve">(bao gồm cả </w:t>
      </w:r>
      <w:r w:rsidR="003A54C9">
        <w:rPr>
          <w:sz w:val="26"/>
          <w:szCs w:val="26"/>
          <w:lang w:val="pt-BR"/>
        </w:rPr>
        <w:t>khả năng tập trung chú ý và ghi</w:t>
      </w:r>
      <w:r w:rsidR="003A54C9">
        <w:rPr>
          <w:sz w:val="26"/>
          <w:szCs w:val="26"/>
          <w:lang w:val="vi-VN"/>
        </w:rPr>
        <w:t xml:space="preserve"> </w:t>
      </w:r>
      <w:r w:rsidRPr="005A1CF9">
        <w:rPr>
          <w:sz w:val="26"/>
          <w:szCs w:val="26"/>
          <w:lang w:val="pt-BR"/>
        </w:rPr>
        <w:t>nhớ)</w:t>
      </w:r>
    </w:p>
    <w:p w14:paraId="7C7D520B" w14:textId="77777777" w:rsidR="002349C3" w:rsidRPr="005A1CF9" w:rsidRDefault="002349C3" w:rsidP="003A54C9">
      <w:pPr>
        <w:tabs>
          <w:tab w:val="right" w:pos="1701"/>
          <w:tab w:val="right" w:pos="8505"/>
        </w:tabs>
        <w:spacing w:before="120" w:after="60" w:line="276" w:lineRule="auto"/>
        <w:ind w:firstLine="567"/>
        <w:rPr>
          <w:sz w:val="26"/>
          <w:szCs w:val="26"/>
          <w:lang w:val="pt-BR"/>
        </w:rPr>
      </w:pPr>
      <w:r w:rsidRPr="005A1CF9">
        <w:rPr>
          <w:sz w:val="26"/>
          <w:szCs w:val="26"/>
          <w:lang w:val="pt-BR"/>
        </w:rPr>
        <w:t>………</w:t>
      </w:r>
      <w:r w:rsidR="003D0159" w:rsidRPr="005A1CF9">
        <w:rPr>
          <w:sz w:val="26"/>
          <w:szCs w:val="26"/>
          <w:lang w:val="pt-BR"/>
        </w:rPr>
        <w:t>………………………………...</w:t>
      </w:r>
      <w:r w:rsidRPr="005A1CF9">
        <w:rPr>
          <w:sz w:val="26"/>
          <w:szCs w:val="26"/>
          <w:lang w:val="pt-BR"/>
        </w:rPr>
        <w:t>….........................</w:t>
      </w:r>
    </w:p>
    <w:p w14:paraId="6EC17165" w14:textId="77777777" w:rsidR="002349C3" w:rsidRPr="005A1CF9" w:rsidRDefault="002349C3" w:rsidP="001B4450">
      <w:pPr>
        <w:spacing w:before="120" w:after="60" w:line="276" w:lineRule="auto"/>
        <w:ind w:firstLine="567"/>
        <w:jc w:val="both"/>
        <w:rPr>
          <w:sz w:val="26"/>
          <w:szCs w:val="26"/>
          <w:lang w:val="pt-BR"/>
        </w:rPr>
      </w:pPr>
      <w:r w:rsidRPr="005A1CF9">
        <w:rPr>
          <w:b/>
          <w:bCs/>
          <w:sz w:val="26"/>
          <w:szCs w:val="26"/>
          <w:lang w:val="pt-BR"/>
        </w:rPr>
        <w:t>e. Kỹ năng cá nhân và xã hội</w:t>
      </w:r>
    </w:p>
    <w:p w14:paraId="0E282435" w14:textId="77777777" w:rsidR="002349C3" w:rsidRPr="005A1CF9" w:rsidRDefault="002349C3" w:rsidP="001B4450">
      <w:pPr>
        <w:spacing w:before="120" w:after="60" w:line="276" w:lineRule="auto"/>
        <w:ind w:firstLine="567"/>
        <w:jc w:val="both"/>
        <w:rPr>
          <w:sz w:val="26"/>
          <w:szCs w:val="26"/>
          <w:lang w:val="pt-BR"/>
        </w:rPr>
      </w:pPr>
      <w:r w:rsidRPr="005A1CF9">
        <w:rPr>
          <w:sz w:val="26"/>
          <w:szCs w:val="26"/>
          <w:lang w:val="pt-BR"/>
        </w:rPr>
        <w:t>……………….............................................………………</w:t>
      </w:r>
    </w:p>
    <w:p w14:paraId="3501CA1D" w14:textId="77777777" w:rsidR="003D0159" w:rsidRPr="005A1CF9" w:rsidRDefault="002349C3" w:rsidP="001B4450">
      <w:pPr>
        <w:spacing w:before="120" w:after="60" w:line="276" w:lineRule="auto"/>
        <w:ind w:firstLine="567"/>
        <w:jc w:val="both"/>
        <w:rPr>
          <w:b/>
          <w:bCs/>
          <w:sz w:val="26"/>
          <w:szCs w:val="26"/>
          <w:lang w:val="pt-BR"/>
        </w:rPr>
      </w:pPr>
      <w:r w:rsidRPr="005A1CF9">
        <w:rPr>
          <w:b/>
          <w:bCs/>
          <w:sz w:val="26"/>
          <w:szCs w:val="26"/>
          <w:lang w:val="pt-BR"/>
        </w:rPr>
        <w:t>f. Các vấn đề khác:</w:t>
      </w:r>
    </w:p>
    <w:p w14:paraId="20B3919B" w14:textId="77777777" w:rsidR="003D0159" w:rsidRDefault="002349C3" w:rsidP="001B4450">
      <w:pPr>
        <w:tabs>
          <w:tab w:val="right" w:leader="dot" w:pos="8505"/>
        </w:tabs>
        <w:spacing w:before="120" w:after="60" w:line="276" w:lineRule="auto"/>
        <w:ind w:firstLine="567"/>
        <w:jc w:val="both"/>
        <w:rPr>
          <w:sz w:val="26"/>
          <w:szCs w:val="26"/>
        </w:rPr>
      </w:pPr>
      <w:r w:rsidRPr="001B4450">
        <w:rPr>
          <w:sz w:val="26"/>
          <w:szCs w:val="26"/>
        </w:rPr>
        <w:t>……………….............................................………………</w:t>
      </w:r>
    </w:p>
    <w:p w14:paraId="23E59D55" w14:textId="77777777" w:rsidR="002349C3" w:rsidRPr="001B4450" w:rsidRDefault="002349C3" w:rsidP="001B4450">
      <w:pPr>
        <w:tabs>
          <w:tab w:val="right" w:leader="dot" w:pos="8505"/>
        </w:tabs>
        <w:spacing w:before="120" w:after="60" w:line="276" w:lineRule="auto"/>
        <w:ind w:firstLine="567"/>
        <w:jc w:val="both"/>
        <w:rPr>
          <w:b/>
          <w:bCs/>
          <w:sz w:val="26"/>
          <w:szCs w:val="26"/>
        </w:rPr>
      </w:pPr>
      <w:r w:rsidRPr="001B4450">
        <w:rPr>
          <w:b/>
          <w:bCs/>
          <w:sz w:val="26"/>
          <w:szCs w:val="26"/>
        </w:rPr>
        <w:t xml:space="preserve">3. Kết luậ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91"/>
        <w:gridCol w:w="4191"/>
        <w:gridCol w:w="2290"/>
      </w:tblGrid>
      <w:tr w:rsidR="002349C3" w:rsidRPr="001B4450" w14:paraId="5A63F06B" w14:textId="77777777">
        <w:trPr>
          <w:cantSplit/>
        </w:trPr>
        <w:tc>
          <w:tcPr>
            <w:tcW w:w="1615" w:type="pct"/>
            <w:vMerge w:val="restart"/>
            <w:tcBorders>
              <w:top w:val="single" w:sz="4" w:space="0" w:color="auto"/>
              <w:left w:val="single" w:sz="4" w:space="0" w:color="auto"/>
              <w:bottom w:val="single" w:sz="4" w:space="0" w:color="auto"/>
              <w:right w:val="single" w:sz="4" w:space="0" w:color="auto"/>
            </w:tcBorders>
          </w:tcPr>
          <w:p w14:paraId="3AD19E4C" w14:textId="77777777" w:rsidR="002349C3" w:rsidRPr="001B4450" w:rsidRDefault="002349C3" w:rsidP="003D0159">
            <w:pPr>
              <w:spacing w:before="120" w:after="60" w:line="276" w:lineRule="auto"/>
              <w:jc w:val="center"/>
              <w:rPr>
                <w:b/>
                <w:bCs/>
                <w:sz w:val="26"/>
                <w:szCs w:val="26"/>
              </w:rPr>
            </w:pPr>
            <w:r w:rsidRPr="001B4450">
              <w:rPr>
                <w:b/>
                <w:bCs/>
                <w:sz w:val="26"/>
                <w:szCs w:val="26"/>
              </w:rPr>
              <w:t>Khả năng/điểm mạnh của trẻ</w:t>
            </w:r>
          </w:p>
        </w:tc>
        <w:tc>
          <w:tcPr>
            <w:tcW w:w="3385" w:type="pct"/>
            <w:gridSpan w:val="2"/>
            <w:tcBorders>
              <w:top w:val="single" w:sz="4" w:space="0" w:color="auto"/>
              <w:left w:val="single" w:sz="4" w:space="0" w:color="auto"/>
              <w:bottom w:val="single" w:sz="4" w:space="0" w:color="auto"/>
              <w:right w:val="single" w:sz="4" w:space="0" w:color="auto"/>
            </w:tcBorders>
          </w:tcPr>
          <w:p w14:paraId="16B289FA" w14:textId="77777777" w:rsidR="002349C3" w:rsidRPr="001B4450" w:rsidRDefault="002349C3" w:rsidP="003D0159">
            <w:pPr>
              <w:spacing w:before="120" w:after="60" w:line="276" w:lineRule="auto"/>
              <w:jc w:val="center"/>
              <w:rPr>
                <w:b/>
                <w:bCs/>
                <w:sz w:val="26"/>
                <w:szCs w:val="26"/>
              </w:rPr>
            </w:pPr>
            <w:r w:rsidRPr="001B4450">
              <w:rPr>
                <w:b/>
                <w:bCs/>
                <w:sz w:val="26"/>
                <w:szCs w:val="26"/>
              </w:rPr>
              <w:t>Nhu cầu/hạn chế/khó khăn</w:t>
            </w:r>
          </w:p>
        </w:tc>
      </w:tr>
      <w:tr w:rsidR="002349C3" w:rsidRPr="001B4450" w14:paraId="341EDE48" w14:textId="77777777">
        <w:trPr>
          <w:cantSplit/>
        </w:trPr>
        <w:tc>
          <w:tcPr>
            <w:tcW w:w="1615" w:type="pct"/>
            <w:vMerge/>
            <w:tcBorders>
              <w:top w:val="single" w:sz="4" w:space="0" w:color="auto"/>
              <w:left w:val="single" w:sz="4" w:space="0" w:color="auto"/>
              <w:bottom w:val="single" w:sz="4" w:space="0" w:color="auto"/>
              <w:right w:val="single" w:sz="4" w:space="0" w:color="auto"/>
            </w:tcBorders>
          </w:tcPr>
          <w:p w14:paraId="470B2657" w14:textId="77777777" w:rsidR="002349C3" w:rsidRPr="001B4450" w:rsidRDefault="002349C3" w:rsidP="003D0159">
            <w:pPr>
              <w:spacing w:before="120" w:after="60" w:line="276" w:lineRule="auto"/>
              <w:jc w:val="both"/>
              <w:rPr>
                <w:sz w:val="26"/>
                <w:szCs w:val="26"/>
              </w:rPr>
            </w:pPr>
          </w:p>
        </w:tc>
        <w:tc>
          <w:tcPr>
            <w:tcW w:w="2189" w:type="pct"/>
            <w:tcBorders>
              <w:top w:val="single" w:sz="4" w:space="0" w:color="auto"/>
              <w:left w:val="single" w:sz="4" w:space="0" w:color="auto"/>
              <w:bottom w:val="single" w:sz="4" w:space="0" w:color="auto"/>
              <w:right w:val="single" w:sz="4" w:space="0" w:color="auto"/>
            </w:tcBorders>
          </w:tcPr>
          <w:p w14:paraId="11CABFE9" w14:textId="77777777" w:rsidR="002349C3" w:rsidRPr="001B4450" w:rsidRDefault="002349C3" w:rsidP="003D0159">
            <w:pPr>
              <w:spacing w:before="120" w:after="60" w:line="276" w:lineRule="auto"/>
              <w:jc w:val="both"/>
              <w:rPr>
                <w:sz w:val="26"/>
                <w:szCs w:val="26"/>
              </w:rPr>
            </w:pPr>
            <w:r w:rsidRPr="001B4450">
              <w:rPr>
                <w:b/>
                <w:bCs/>
                <w:sz w:val="26"/>
                <w:szCs w:val="26"/>
              </w:rPr>
              <w:t>Của trẻ</w:t>
            </w:r>
            <w:r w:rsidRPr="001B4450">
              <w:rPr>
                <w:sz w:val="26"/>
                <w:szCs w:val="26"/>
              </w:rPr>
              <w:t xml:space="preserve"> (những hạn chế, khó khăn hiện tại của trẻ để làm căn cứ để xây dựng mục tiêu dài hạn và ngắn hạn trong KH này)</w:t>
            </w:r>
          </w:p>
        </w:tc>
        <w:tc>
          <w:tcPr>
            <w:tcW w:w="1196" w:type="pct"/>
            <w:tcBorders>
              <w:top w:val="single" w:sz="4" w:space="0" w:color="auto"/>
              <w:left w:val="single" w:sz="4" w:space="0" w:color="auto"/>
              <w:bottom w:val="single" w:sz="4" w:space="0" w:color="auto"/>
              <w:right w:val="single" w:sz="4" w:space="0" w:color="auto"/>
            </w:tcBorders>
          </w:tcPr>
          <w:p w14:paraId="2A30FB21" w14:textId="77777777" w:rsidR="002349C3" w:rsidRPr="001B4450" w:rsidRDefault="002349C3" w:rsidP="003D0159">
            <w:pPr>
              <w:spacing w:before="120" w:after="60" w:line="276" w:lineRule="auto"/>
              <w:jc w:val="both"/>
              <w:rPr>
                <w:b/>
                <w:bCs/>
                <w:sz w:val="26"/>
                <w:szCs w:val="26"/>
              </w:rPr>
            </w:pPr>
            <w:r w:rsidRPr="001B4450">
              <w:rPr>
                <w:b/>
                <w:bCs/>
                <w:sz w:val="26"/>
                <w:szCs w:val="26"/>
              </w:rPr>
              <w:t>Của gia đình</w:t>
            </w:r>
          </w:p>
        </w:tc>
      </w:tr>
    </w:tbl>
    <w:p w14:paraId="1F4239F7" w14:textId="77777777" w:rsidR="002349C3" w:rsidRPr="001B4450" w:rsidRDefault="002349C3" w:rsidP="003D0159">
      <w:pPr>
        <w:numPr>
          <w:ilvl w:val="2"/>
          <w:numId w:val="78"/>
        </w:numPr>
        <w:tabs>
          <w:tab w:val="clear" w:pos="2700"/>
          <w:tab w:val="num" w:pos="360"/>
          <w:tab w:val="left" w:pos="960"/>
        </w:tabs>
        <w:spacing w:before="120" w:after="60" w:line="276" w:lineRule="auto"/>
        <w:ind w:left="0" w:firstLine="567"/>
        <w:jc w:val="both"/>
        <w:rPr>
          <w:b/>
          <w:sz w:val="26"/>
          <w:szCs w:val="26"/>
        </w:rPr>
      </w:pPr>
      <w:r w:rsidRPr="001B4450">
        <w:rPr>
          <w:b/>
          <w:sz w:val="26"/>
          <w:szCs w:val="26"/>
        </w:rPr>
        <w:t>Nhu cầu và mục tiêu can thiệp</w:t>
      </w:r>
    </w:p>
    <w:p w14:paraId="4AB668FC" w14:textId="77777777" w:rsidR="002349C3" w:rsidRPr="001B4450" w:rsidRDefault="002349C3" w:rsidP="003D0159">
      <w:pPr>
        <w:numPr>
          <w:ilvl w:val="0"/>
          <w:numId w:val="80"/>
        </w:numPr>
        <w:tabs>
          <w:tab w:val="left" w:pos="960"/>
        </w:tabs>
        <w:spacing w:before="120" w:after="60" w:line="276" w:lineRule="auto"/>
        <w:ind w:left="0" w:firstLine="567"/>
        <w:jc w:val="both"/>
        <w:rPr>
          <w:sz w:val="26"/>
          <w:szCs w:val="26"/>
        </w:rPr>
      </w:pPr>
      <w:r w:rsidRPr="001B4450">
        <w:rPr>
          <w:sz w:val="26"/>
          <w:szCs w:val="26"/>
        </w:rPr>
        <w:t xml:space="preserve">Nhu cầu can thiệp, phục hồi chức năng: </w:t>
      </w:r>
    </w:p>
    <w:p w14:paraId="52E6647C" w14:textId="77777777" w:rsidR="002349C3" w:rsidRPr="001B4450" w:rsidRDefault="002349C3" w:rsidP="003D0159">
      <w:pPr>
        <w:numPr>
          <w:ilvl w:val="0"/>
          <w:numId w:val="80"/>
        </w:numPr>
        <w:tabs>
          <w:tab w:val="left" w:pos="960"/>
        </w:tabs>
        <w:spacing w:before="120" w:after="60" w:line="276" w:lineRule="auto"/>
        <w:ind w:left="0" w:firstLine="567"/>
        <w:jc w:val="both"/>
        <w:rPr>
          <w:sz w:val="26"/>
          <w:szCs w:val="26"/>
        </w:rPr>
      </w:pPr>
      <w:r w:rsidRPr="001B4450">
        <w:rPr>
          <w:sz w:val="26"/>
          <w:szCs w:val="26"/>
        </w:rPr>
        <w:t>Mục tiêu can thiệp dài hạn: nêu rõ mong đợi cần đạt được trong khoảng thời gian 3-5 năm tiếp theo)</w:t>
      </w:r>
    </w:p>
    <w:p w14:paraId="6BA9DA30" w14:textId="77777777" w:rsidR="002349C3" w:rsidRPr="001B4450" w:rsidRDefault="002349C3" w:rsidP="003D0159">
      <w:pPr>
        <w:numPr>
          <w:ilvl w:val="0"/>
          <w:numId w:val="80"/>
        </w:numPr>
        <w:tabs>
          <w:tab w:val="clear" w:pos="720"/>
          <w:tab w:val="num" w:pos="840"/>
        </w:tabs>
        <w:spacing w:before="120" w:after="60" w:line="276" w:lineRule="auto"/>
        <w:ind w:left="0" w:firstLine="567"/>
        <w:jc w:val="both"/>
        <w:rPr>
          <w:sz w:val="26"/>
          <w:szCs w:val="26"/>
        </w:rPr>
      </w:pPr>
      <w:r w:rsidRPr="001B4450">
        <w:rPr>
          <w:sz w:val="26"/>
          <w:szCs w:val="26"/>
        </w:rPr>
        <w:t>Mục tiêu can thiệp ngắn hạn: nêu rõ cải thiện về mặt chức năng của trẻ cần đạt được trong vòng 6 – 12 tháng hoặc một khoảng thời gian cụ thể nào khác phù hợp.</w:t>
      </w:r>
    </w:p>
    <w:p w14:paraId="6E2447EA" w14:textId="77777777" w:rsidR="002349C3" w:rsidRPr="001B4450" w:rsidRDefault="002349C3" w:rsidP="003D0159">
      <w:pPr>
        <w:numPr>
          <w:ilvl w:val="2"/>
          <w:numId w:val="78"/>
        </w:numPr>
        <w:tabs>
          <w:tab w:val="clear" w:pos="2700"/>
          <w:tab w:val="num" w:pos="1080"/>
        </w:tabs>
        <w:spacing w:before="120" w:after="60" w:line="276" w:lineRule="auto"/>
        <w:ind w:left="0" w:firstLine="567"/>
        <w:jc w:val="both"/>
        <w:rPr>
          <w:b/>
          <w:sz w:val="26"/>
          <w:szCs w:val="26"/>
        </w:rPr>
      </w:pPr>
      <w:r w:rsidRPr="001B4450">
        <w:rPr>
          <w:b/>
          <w:sz w:val="26"/>
          <w:szCs w:val="26"/>
        </w:rPr>
        <w:t>Hình thức và biện pháp can thiệp</w:t>
      </w:r>
    </w:p>
    <w:p w14:paraId="00E7CC2E" w14:textId="77777777" w:rsidR="002349C3" w:rsidRPr="001B4450" w:rsidRDefault="002349C3" w:rsidP="003D0159">
      <w:pPr>
        <w:spacing w:before="120" w:after="60" w:line="276" w:lineRule="auto"/>
        <w:ind w:firstLine="567"/>
        <w:jc w:val="both"/>
        <w:rPr>
          <w:sz w:val="26"/>
          <w:szCs w:val="26"/>
        </w:rPr>
      </w:pPr>
      <w:r w:rsidRPr="001B4450">
        <w:rPr>
          <w:sz w:val="26"/>
          <w:szCs w:val="26"/>
        </w:rPr>
        <w:t>Cần nêu rõ:</w:t>
      </w:r>
    </w:p>
    <w:p w14:paraId="5790B10A"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Hình thức can thiệp, phục hồi chức năng: Dựa vào viện – trung tâm, Ngoại viện hay Dựa vào cộng đồng (PHCN tại nhà) hoặc kết hợp các hình thức này.</w:t>
      </w:r>
    </w:p>
    <w:p w14:paraId="64E4AC8A"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Biện pháp can thiệp cần thiết và phù hợp: Phẫu thuật, chỉnh hình, vật lý trị liệu, điều trị thuốc, hoạt động trị liệu, ngôn ngữ trị liệu…</w:t>
      </w:r>
    </w:p>
    <w:p w14:paraId="33BC229E"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Các biện pháp can thiệp giáo dục, tâm lý phối hợp</w:t>
      </w:r>
    </w:p>
    <w:p w14:paraId="5388E43C"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Chỉ định các bài tập cần thiết</w:t>
      </w:r>
    </w:p>
    <w:p w14:paraId="45A8ADA9"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Chỉ định các dụng cụ trợ giúp cần thiết</w:t>
      </w:r>
    </w:p>
    <w:p w14:paraId="731AFA64" w14:textId="77777777" w:rsidR="002349C3" w:rsidRPr="001B4450" w:rsidRDefault="002349C3" w:rsidP="003D0159">
      <w:pPr>
        <w:numPr>
          <w:ilvl w:val="0"/>
          <w:numId w:val="79"/>
        </w:numPr>
        <w:spacing w:before="120" w:after="60" w:line="276" w:lineRule="auto"/>
        <w:ind w:left="0" w:firstLine="567"/>
        <w:jc w:val="both"/>
        <w:rPr>
          <w:sz w:val="26"/>
          <w:szCs w:val="26"/>
        </w:rPr>
      </w:pPr>
      <w:r w:rsidRPr="001B4450">
        <w:rPr>
          <w:sz w:val="26"/>
          <w:szCs w:val="26"/>
        </w:rPr>
        <w:t xml:space="preserve">Chỉ định các điều chỉnh tiếp cận cần thiết trong môi trường sinh hoạt, gia đình, lớp học (mầm non) để tạo thuận lợi cho trẻ.  </w:t>
      </w:r>
    </w:p>
    <w:p w14:paraId="6D04D1E6" w14:textId="77777777" w:rsidR="002349C3" w:rsidRPr="000F5880" w:rsidRDefault="000F5880" w:rsidP="000F5880">
      <w:pPr>
        <w:numPr>
          <w:ilvl w:val="2"/>
          <w:numId w:val="78"/>
        </w:numPr>
        <w:tabs>
          <w:tab w:val="clear" w:pos="2700"/>
          <w:tab w:val="num" w:pos="960"/>
        </w:tabs>
        <w:spacing w:before="120" w:after="60" w:line="276" w:lineRule="auto"/>
        <w:ind w:left="0" w:firstLine="567"/>
        <w:jc w:val="both"/>
        <w:rPr>
          <w:b/>
          <w:spacing w:val="-6"/>
          <w:sz w:val="26"/>
          <w:szCs w:val="26"/>
        </w:rPr>
      </w:pPr>
      <w:r w:rsidRPr="000F5880">
        <w:rPr>
          <w:b/>
          <w:spacing w:val="-6"/>
          <w:sz w:val="26"/>
          <w:szCs w:val="26"/>
        </w:rPr>
        <w:lastRenderedPageBreak/>
        <w:t xml:space="preserve"> </w:t>
      </w:r>
      <w:r w:rsidR="002349C3" w:rsidRPr="000F5880">
        <w:rPr>
          <w:b/>
          <w:spacing w:val="-6"/>
          <w:sz w:val="26"/>
          <w:szCs w:val="26"/>
        </w:rPr>
        <w:t>Kế hoạch can thiệp: Xây dựng bảng kế hoạch như sau</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874"/>
        <w:gridCol w:w="1869"/>
        <w:gridCol w:w="1735"/>
        <w:gridCol w:w="1901"/>
        <w:gridCol w:w="1901"/>
      </w:tblGrid>
      <w:tr w:rsidR="002349C3" w:rsidRPr="000F5880" w14:paraId="1254A221" w14:textId="77777777">
        <w:tc>
          <w:tcPr>
            <w:tcW w:w="1874" w:type="dxa"/>
          </w:tcPr>
          <w:p w14:paraId="6CF56342" w14:textId="77777777" w:rsidR="002349C3" w:rsidRPr="000F5880" w:rsidRDefault="002349C3" w:rsidP="000F5880">
            <w:pPr>
              <w:spacing w:before="60" w:after="60"/>
              <w:jc w:val="center"/>
            </w:pPr>
            <w:r w:rsidRPr="000F5880">
              <w:t>Hoạt động can thiệp</w:t>
            </w:r>
          </w:p>
        </w:tc>
        <w:tc>
          <w:tcPr>
            <w:tcW w:w="1869" w:type="dxa"/>
          </w:tcPr>
          <w:p w14:paraId="1CEDBAD0" w14:textId="77777777" w:rsidR="002349C3" w:rsidRPr="000F5880" w:rsidRDefault="002349C3" w:rsidP="000F5880">
            <w:pPr>
              <w:spacing w:before="60" w:after="60"/>
              <w:jc w:val="center"/>
            </w:pPr>
            <w:r w:rsidRPr="000F5880">
              <w:t>Thời gian thực hiện</w:t>
            </w:r>
          </w:p>
        </w:tc>
        <w:tc>
          <w:tcPr>
            <w:tcW w:w="1735" w:type="dxa"/>
          </w:tcPr>
          <w:p w14:paraId="67247D53" w14:textId="77777777" w:rsidR="002349C3" w:rsidRPr="000F5880" w:rsidRDefault="002349C3" w:rsidP="000F5880">
            <w:pPr>
              <w:spacing w:before="60" w:after="60"/>
              <w:jc w:val="center"/>
            </w:pPr>
            <w:r w:rsidRPr="000F5880">
              <w:t>Địa điểm</w:t>
            </w:r>
          </w:p>
        </w:tc>
        <w:tc>
          <w:tcPr>
            <w:tcW w:w="1901" w:type="dxa"/>
          </w:tcPr>
          <w:p w14:paraId="7DE8C917" w14:textId="77777777" w:rsidR="002349C3" w:rsidRPr="000F5880" w:rsidRDefault="002349C3" w:rsidP="000F5880">
            <w:pPr>
              <w:spacing w:before="60" w:after="60"/>
              <w:jc w:val="center"/>
            </w:pPr>
            <w:r w:rsidRPr="000F5880">
              <w:t>Đối tượng thực hiện</w:t>
            </w:r>
          </w:p>
        </w:tc>
        <w:tc>
          <w:tcPr>
            <w:tcW w:w="1901" w:type="dxa"/>
          </w:tcPr>
          <w:p w14:paraId="667785CB" w14:textId="77777777" w:rsidR="002349C3" w:rsidRPr="000F5880" w:rsidRDefault="002349C3" w:rsidP="000F5880">
            <w:pPr>
              <w:spacing w:before="60" w:after="60"/>
              <w:jc w:val="center"/>
            </w:pPr>
            <w:r w:rsidRPr="000F5880">
              <w:t>Đối tượng hỗ trợ</w:t>
            </w:r>
          </w:p>
        </w:tc>
      </w:tr>
      <w:tr w:rsidR="002349C3" w:rsidRPr="000F5880" w14:paraId="7ED934AD" w14:textId="77777777">
        <w:tc>
          <w:tcPr>
            <w:tcW w:w="1874" w:type="dxa"/>
          </w:tcPr>
          <w:p w14:paraId="53DC763F" w14:textId="77777777" w:rsidR="002349C3" w:rsidRPr="000F5880" w:rsidRDefault="002349C3" w:rsidP="000F5880">
            <w:pPr>
              <w:spacing w:before="60" w:after="60"/>
              <w:jc w:val="both"/>
            </w:pPr>
          </w:p>
        </w:tc>
        <w:tc>
          <w:tcPr>
            <w:tcW w:w="1869" w:type="dxa"/>
          </w:tcPr>
          <w:p w14:paraId="4BB139CF" w14:textId="77777777" w:rsidR="002349C3" w:rsidRPr="000F5880" w:rsidRDefault="002349C3" w:rsidP="000F5880">
            <w:pPr>
              <w:spacing w:before="60" w:after="60"/>
              <w:jc w:val="both"/>
            </w:pPr>
          </w:p>
        </w:tc>
        <w:tc>
          <w:tcPr>
            <w:tcW w:w="1735" w:type="dxa"/>
          </w:tcPr>
          <w:p w14:paraId="69039BC1" w14:textId="77777777" w:rsidR="002349C3" w:rsidRPr="000F5880" w:rsidRDefault="002349C3" w:rsidP="000F5880">
            <w:pPr>
              <w:spacing w:before="60" w:after="60"/>
              <w:jc w:val="both"/>
            </w:pPr>
          </w:p>
        </w:tc>
        <w:tc>
          <w:tcPr>
            <w:tcW w:w="1901" w:type="dxa"/>
          </w:tcPr>
          <w:p w14:paraId="4A7B27FC" w14:textId="77777777" w:rsidR="002349C3" w:rsidRPr="000F5880" w:rsidRDefault="002349C3" w:rsidP="000F5880">
            <w:pPr>
              <w:spacing w:before="60" w:after="60"/>
              <w:jc w:val="both"/>
            </w:pPr>
          </w:p>
        </w:tc>
        <w:tc>
          <w:tcPr>
            <w:tcW w:w="1901" w:type="dxa"/>
          </w:tcPr>
          <w:p w14:paraId="71B9C576" w14:textId="77777777" w:rsidR="002349C3" w:rsidRPr="000F5880" w:rsidRDefault="002349C3" w:rsidP="000F5880">
            <w:pPr>
              <w:spacing w:before="60" w:after="60"/>
              <w:jc w:val="both"/>
            </w:pPr>
          </w:p>
        </w:tc>
      </w:tr>
      <w:tr w:rsidR="002349C3" w:rsidRPr="000F5880" w14:paraId="749C242C" w14:textId="77777777">
        <w:tc>
          <w:tcPr>
            <w:tcW w:w="1874" w:type="dxa"/>
          </w:tcPr>
          <w:p w14:paraId="6DC6D7F1" w14:textId="77777777" w:rsidR="002349C3" w:rsidRPr="000F5880" w:rsidRDefault="002349C3" w:rsidP="000F5880">
            <w:pPr>
              <w:spacing w:before="60" w:after="60"/>
              <w:jc w:val="both"/>
            </w:pPr>
          </w:p>
        </w:tc>
        <w:tc>
          <w:tcPr>
            <w:tcW w:w="1869" w:type="dxa"/>
          </w:tcPr>
          <w:p w14:paraId="00572593" w14:textId="77777777" w:rsidR="002349C3" w:rsidRPr="000F5880" w:rsidRDefault="002349C3" w:rsidP="000F5880">
            <w:pPr>
              <w:spacing w:before="60" w:after="60"/>
              <w:jc w:val="both"/>
            </w:pPr>
          </w:p>
        </w:tc>
        <w:tc>
          <w:tcPr>
            <w:tcW w:w="1735" w:type="dxa"/>
          </w:tcPr>
          <w:p w14:paraId="2A4936F8" w14:textId="77777777" w:rsidR="002349C3" w:rsidRPr="000F5880" w:rsidRDefault="002349C3" w:rsidP="000F5880">
            <w:pPr>
              <w:spacing w:before="60" w:after="60"/>
              <w:jc w:val="both"/>
            </w:pPr>
          </w:p>
        </w:tc>
        <w:tc>
          <w:tcPr>
            <w:tcW w:w="1901" w:type="dxa"/>
          </w:tcPr>
          <w:p w14:paraId="55CE9545" w14:textId="77777777" w:rsidR="002349C3" w:rsidRPr="000F5880" w:rsidRDefault="002349C3" w:rsidP="000F5880">
            <w:pPr>
              <w:spacing w:before="60" w:after="60"/>
              <w:jc w:val="both"/>
            </w:pPr>
          </w:p>
        </w:tc>
        <w:tc>
          <w:tcPr>
            <w:tcW w:w="1901" w:type="dxa"/>
          </w:tcPr>
          <w:p w14:paraId="714163BC" w14:textId="77777777" w:rsidR="002349C3" w:rsidRPr="000F5880" w:rsidRDefault="002349C3" w:rsidP="000F5880">
            <w:pPr>
              <w:spacing w:before="60" w:after="60"/>
              <w:jc w:val="both"/>
            </w:pPr>
          </w:p>
        </w:tc>
      </w:tr>
      <w:tr w:rsidR="002349C3" w:rsidRPr="000F5880" w14:paraId="37C8F861" w14:textId="77777777">
        <w:tc>
          <w:tcPr>
            <w:tcW w:w="1874" w:type="dxa"/>
          </w:tcPr>
          <w:p w14:paraId="25249603" w14:textId="77777777" w:rsidR="002349C3" w:rsidRPr="000F5880" w:rsidRDefault="002349C3" w:rsidP="000F5880">
            <w:pPr>
              <w:spacing w:before="60" w:after="60"/>
              <w:jc w:val="both"/>
            </w:pPr>
          </w:p>
        </w:tc>
        <w:tc>
          <w:tcPr>
            <w:tcW w:w="1869" w:type="dxa"/>
          </w:tcPr>
          <w:p w14:paraId="079BA578" w14:textId="77777777" w:rsidR="002349C3" w:rsidRPr="000F5880" w:rsidRDefault="002349C3" w:rsidP="000F5880">
            <w:pPr>
              <w:spacing w:before="60" w:after="60"/>
              <w:jc w:val="both"/>
            </w:pPr>
          </w:p>
        </w:tc>
        <w:tc>
          <w:tcPr>
            <w:tcW w:w="1735" w:type="dxa"/>
          </w:tcPr>
          <w:p w14:paraId="79279ECB" w14:textId="77777777" w:rsidR="002349C3" w:rsidRPr="000F5880" w:rsidRDefault="002349C3" w:rsidP="000F5880">
            <w:pPr>
              <w:spacing w:before="60" w:after="60"/>
              <w:jc w:val="both"/>
            </w:pPr>
          </w:p>
        </w:tc>
        <w:tc>
          <w:tcPr>
            <w:tcW w:w="1901" w:type="dxa"/>
          </w:tcPr>
          <w:p w14:paraId="0003C66A" w14:textId="77777777" w:rsidR="002349C3" w:rsidRPr="000F5880" w:rsidRDefault="002349C3" w:rsidP="000F5880">
            <w:pPr>
              <w:spacing w:before="60" w:after="60"/>
              <w:jc w:val="both"/>
            </w:pPr>
          </w:p>
        </w:tc>
        <w:tc>
          <w:tcPr>
            <w:tcW w:w="1901" w:type="dxa"/>
          </w:tcPr>
          <w:p w14:paraId="2BDF7CF1" w14:textId="77777777" w:rsidR="002349C3" w:rsidRPr="000F5880" w:rsidRDefault="002349C3" w:rsidP="000F5880">
            <w:pPr>
              <w:spacing w:before="60" w:after="60"/>
              <w:jc w:val="both"/>
            </w:pPr>
          </w:p>
        </w:tc>
      </w:tr>
      <w:tr w:rsidR="002349C3" w:rsidRPr="000F5880" w14:paraId="61A212DC" w14:textId="77777777">
        <w:tc>
          <w:tcPr>
            <w:tcW w:w="1874" w:type="dxa"/>
          </w:tcPr>
          <w:p w14:paraId="33ED65D6" w14:textId="77777777" w:rsidR="002349C3" w:rsidRPr="000F5880" w:rsidRDefault="002349C3" w:rsidP="000F5880">
            <w:pPr>
              <w:spacing w:before="60" w:after="60"/>
              <w:jc w:val="both"/>
            </w:pPr>
          </w:p>
        </w:tc>
        <w:tc>
          <w:tcPr>
            <w:tcW w:w="1869" w:type="dxa"/>
          </w:tcPr>
          <w:p w14:paraId="35689491" w14:textId="77777777" w:rsidR="002349C3" w:rsidRPr="000F5880" w:rsidRDefault="002349C3" w:rsidP="000F5880">
            <w:pPr>
              <w:spacing w:before="60" w:after="60"/>
              <w:jc w:val="both"/>
            </w:pPr>
          </w:p>
        </w:tc>
        <w:tc>
          <w:tcPr>
            <w:tcW w:w="1735" w:type="dxa"/>
          </w:tcPr>
          <w:p w14:paraId="08183FA4" w14:textId="77777777" w:rsidR="002349C3" w:rsidRPr="000F5880" w:rsidRDefault="002349C3" w:rsidP="000F5880">
            <w:pPr>
              <w:spacing w:before="60" w:after="60"/>
              <w:jc w:val="both"/>
            </w:pPr>
          </w:p>
        </w:tc>
        <w:tc>
          <w:tcPr>
            <w:tcW w:w="1901" w:type="dxa"/>
          </w:tcPr>
          <w:p w14:paraId="254E3C90" w14:textId="77777777" w:rsidR="002349C3" w:rsidRPr="000F5880" w:rsidRDefault="002349C3" w:rsidP="000F5880">
            <w:pPr>
              <w:spacing w:before="60" w:after="60"/>
              <w:jc w:val="both"/>
            </w:pPr>
          </w:p>
        </w:tc>
        <w:tc>
          <w:tcPr>
            <w:tcW w:w="1901" w:type="dxa"/>
          </w:tcPr>
          <w:p w14:paraId="45762CD0" w14:textId="77777777" w:rsidR="002349C3" w:rsidRPr="000F5880" w:rsidRDefault="002349C3" w:rsidP="000F5880">
            <w:pPr>
              <w:spacing w:before="60" w:after="60"/>
              <w:jc w:val="both"/>
            </w:pPr>
          </w:p>
        </w:tc>
      </w:tr>
      <w:tr w:rsidR="002349C3" w:rsidRPr="000F5880" w14:paraId="2A2EBF4B" w14:textId="77777777">
        <w:tc>
          <w:tcPr>
            <w:tcW w:w="1874" w:type="dxa"/>
          </w:tcPr>
          <w:p w14:paraId="21BA5FF6" w14:textId="77777777" w:rsidR="002349C3" w:rsidRPr="000F5880" w:rsidRDefault="002349C3" w:rsidP="000F5880">
            <w:pPr>
              <w:spacing w:before="60" w:after="60"/>
              <w:jc w:val="both"/>
            </w:pPr>
            <w:r w:rsidRPr="000F5880">
              <w:t>Giám sát can thiệp</w:t>
            </w:r>
          </w:p>
        </w:tc>
        <w:tc>
          <w:tcPr>
            <w:tcW w:w="1869" w:type="dxa"/>
          </w:tcPr>
          <w:p w14:paraId="06001246" w14:textId="77777777" w:rsidR="002349C3" w:rsidRPr="000F5880" w:rsidRDefault="002349C3" w:rsidP="000F5880">
            <w:pPr>
              <w:spacing w:before="60" w:after="60"/>
              <w:jc w:val="both"/>
            </w:pPr>
          </w:p>
        </w:tc>
        <w:tc>
          <w:tcPr>
            <w:tcW w:w="1735" w:type="dxa"/>
          </w:tcPr>
          <w:p w14:paraId="4BC9B9DB" w14:textId="77777777" w:rsidR="002349C3" w:rsidRPr="000F5880" w:rsidRDefault="002349C3" w:rsidP="000F5880">
            <w:pPr>
              <w:spacing w:before="60" w:after="60"/>
              <w:jc w:val="both"/>
            </w:pPr>
          </w:p>
        </w:tc>
        <w:tc>
          <w:tcPr>
            <w:tcW w:w="1901" w:type="dxa"/>
          </w:tcPr>
          <w:p w14:paraId="14EBE9C4" w14:textId="77777777" w:rsidR="002349C3" w:rsidRPr="000F5880" w:rsidRDefault="002349C3" w:rsidP="000F5880">
            <w:pPr>
              <w:spacing w:before="60" w:after="60"/>
              <w:jc w:val="both"/>
            </w:pPr>
          </w:p>
        </w:tc>
        <w:tc>
          <w:tcPr>
            <w:tcW w:w="1901" w:type="dxa"/>
          </w:tcPr>
          <w:p w14:paraId="3973CA90" w14:textId="77777777" w:rsidR="002349C3" w:rsidRPr="000F5880" w:rsidRDefault="002349C3" w:rsidP="000F5880">
            <w:pPr>
              <w:spacing w:before="60" w:after="60"/>
              <w:jc w:val="both"/>
            </w:pPr>
          </w:p>
        </w:tc>
      </w:tr>
      <w:tr w:rsidR="002349C3" w:rsidRPr="000F5880" w14:paraId="5E8B294D" w14:textId="77777777">
        <w:tc>
          <w:tcPr>
            <w:tcW w:w="1874" w:type="dxa"/>
          </w:tcPr>
          <w:p w14:paraId="5E6D76F0" w14:textId="77777777" w:rsidR="002349C3" w:rsidRPr="000F5880" w:rsidRDefault="002349C3" w:rsidP="000F5880">
            <w:pPr>
              <w:spacing w:before="60" w:after="60"/>
              <w:jc w:val="both"/>
            </w:pPr>
            <w:r w:rsidRPr="000F5880">
              <w:t>Đánh giá tiến bộ của trẻ</w:t>
            </w:r>
          </w:p>
        </w:tc>
        <w:tc>
          <w:tcPr>
            <w:tcW w:w="1869" w:type="dxa"/>
          </w:tcPr>
          <w:p w14:paraId="2878B519" w14:textId="77777777" w:rsidR="002349C3" w:rsidRPr="000F5880" w:rsidRDefault="002349C3" w:rsidP="000F5880">
            <w:pPr>
              <w:spacing w:before="60" w:after="60"/>
              <w:jc w:val="both"/>
            </w:pPr>
          </w:p>
        </w:tc>
        <w:tc>
          <w:tcPr>
            <w:tcW w:w="1735" w:type="dxa"/>
          </w:tcPr>
          <w:p w14:paraId="39C846BD" w14:textId="77777777" w:rsidR="002349C3" w:rsidRPr="000F5880" w:rsidRDefault="002349C3" w:rsidP="000F5880">
            <w:pPr>
              <w:spacing w:before="60" w:after="60"/>
              <w:jc w:val="both"/>
            </w:pPr>
          </w:p>
        </w:tc>
        <w:tc>
          <w:tcPr>
            <w:tcW w:w="1901" w:type="dxa"/>
          </w:tcPr>
          <w:p w14:paraId="534EA583" w14:textId="77777777" w:rsidR="002349C3" w:rsidRPr="000F5880" w:rsidRDefault="002349C3" w:rsidP="000F5880">
            <w:pPr>
              <w:spacing w:before="60" w:after="60"/>
              <w:jc w:val="both"/>
            </w:pPr>
          </w:p>
        </w:tc>
        <w:tc>
          <w:tcPr>
            <w:tcW w:w="1901" w:type="dxa"/>
          </w:tcPr>
          <w:p w14:paraId="0B307F2A" w14:textId="77777777" w:rsidR="002349C3" w:rsidRPr="000F5880" w:rsidRDefault="002349C3" w:rsidP="000F5880">
            <w:pPr>
              <w:spacing w:before="60" w:after="60"/>
              <w:jc w:val="both"/>
            </w:pPr>
          </w:p>
        </w:tc>
      </w:tr>
    </w:tbl>
    <w:p w14:paraId="1BBC4DE9" w14:textId="77777777" w:rsidR="002349C3" w:rsidRPr="001B4450" w:rsidRDefault="002349C3" w:rsidP="003D0159">
      <w:pPr>
        <w:spacing w:before="120" w:after="60" w:line="276" w:lineRule="auto"/>
        <w:ind w:firstLine="567"/>
        <w:jc w:val="both"/>
        <w:rPr>
          <w:sz w:val="26"/>
          <w:szCs w:val="26"/>
        </w:rPr>
      </w:pPr>
      <w:r w:rsidRPr="001B4450">
        <w:rPr>
          <w:sz w:val="26"/>
          <w:szCs w:val="26"/>
        </w:rPr>
        <w:t>Cho dù các biện pháp và hình thức can thiệp là như thế nào thì vẫn có 2 hoạt động không thể bỏ qua trong tất cả các bản kế hoạch, đó là giám sát can thiệp và đánh giá tiến bộ của trẻ. Cần nêu rõ thời gian tiến hành, ai làm và ai hỗ trợ.</w:t>
      </w:r>
    </w:p>
    <w:p w14:paraId="22059C71" w14:textId="77777777" w:rsidR="002349C3" w:rsidRPr="001B4450" w:rsidRDefault="002349C3" w:rsidP="003D0159">
      <w:pPr>
        <w:spacing w:before="120" w:after="60" w:line="276" w:lineRule="auto"/>
        <w:ind w:firstLine="567"/>
        <w:jc w:val="both"/>
        <w:rPr>
          <w:sz w:val="26"/>
          <w:szCs w:val="26"/>
        </w:rPr>
      </w:pPr>
      <w:r w:rsidRPr="001B4450">
        <w:rPr>
          <w:sz w:val="26"/>
          <w:szCs w:val="26"/>
        </w:rPr>
        <w:t>Chú ý ở cột thời gian thực hiện: Không chỉ nêu khoảng thời gian thực hiện mà còn nêu rõ tần suất, số lần thực hiện các hoạt động can thiệp, nhất là với trẻ cần can thiệp tập luyện vận động, vật lý trị liệu.</w:t>
      </w:r>
    </w:p>
    <w:p w14:paraId="4C4F68C0" w14:textId="77777777" w:rsidR="002349C3" w:rsidRPr="001B4450" w:rsidRDefault="002349C3" w:rsidP="001B4450">
      <w:pPr>
        <w:spacing w:before="120" w:after="60" w:line="276" w:lineRule="auto"/>
        <w:ind w:firstLine="567"/>
        <w:jc w:val="both"/>
        <w:rPr>
          <w:b/>
          <w:bCs/>
          <w:sz w:val="26"/>
          <w:szCs w:val="26"/>
        </w:rPr>
      </w:pPr>
      <w:r w:rsidRPr="001B4450">
        <w:rPr>
          <w:b/>
          <w:bCs/>
          <w:sz w:val="26"/>
          <w:szCs w:val="26"/>
        </w:rPr>
        <w:t xml:space="preserve">Cán bộ lập kế hoạch: </w:t>
      </w:r>
      <w:r w:rsidRPr="001B4450">
        <w:rPr>
          <w:b/>
          <w:bCs/>
          <w:sz w:val="26"/>
          <w:szCs w:val="26"/>
        </w:rPr>
        <w:tab/>
      </w:r>
    </w:p>
    <w:p w14:paraId="1D727574" w14:textId="77777777" w:rsidR="002349C3" w:rsidRPr="001B4450" w:rsidRDefault="002349C3" w:rsidP="001B4450">
      <w:pPr>
        <w:spacing w:before="120" w:after="60" w:line="276" w:lineRule="auto"/>
        <w:ind w:firstLine="567"/>
        <w:jc w:val="both"/>
        <w:rPr>
          <w:bCs/>
          <w:sz w:val="26"/>
          <w:szCs w:val="26"/>
        </w:rPr>
      </w:pPr>
      <w:r w:rsidRPr="001B4450">
        <w:rPr>
          <w:bCs/>
          <w:sz w:val="26"/>
          <w:szCs w:val="26"/>
        </w:rPr>
        <w:t>1..................................................Chức vụ:............</w:t>
      </w:r>
      <w:r w:rsidR="000F5880">
        <w:rPr>
          <w:bCs/>
          <w:sz w:val="26"/>
          <w:szCs w:val="26"/>
        </w:rPr>
        <w:t>.</w:t>
      </w:r>
      <w:r w:rsidRPr="001B4450">
        <w:rPr>
          <w:bCs/>
          <w:sz w:val="26"/>
          <w:szCs w:val="26"/>
        </w:rPr>
        <w:t>...............</w:t>
      </w:r>
    </w:p>
    <w:p w14:paraId="4B10A59A" w14:textId="77777777" w:rsidR="002349C3" w:rsidRPr="001B4450" w:rsidRDefault="002349C3" w:rsidP="001B4450">
      <w:pPr>
        <w:spacing w:before="120" w:after="60" w:line="276" w:lineRule="auto"/>
        <w:ind w:firstLine="567"/>
        <w:jc w:val="both"/>
        <w:rPr>
          <w:bCs/>
          <w:sz w:val="26"/>
          <w:szCs w:val="26"/>
        </w:rPr>
      </w:pPr>
      <w:r w:rsidRPr="001B4450">
        <w:rPr>
          <w:bCs/>
          <w:sz w:val="26"/>
          <w:szCs w:val="26"/>
        </w:rPr>
        <w:t>2..................................................Chức vụ:.............</w:t>
      </w:r>
      <w:r w:rsidR="000F5880">
        <w:rPr>
          <w:bCs/>
          <w:sz w:val="26"/>
          <w:szCs w:val="26"/>
        </w:rPr>
        <w:t>.</w:t>
      </w:r>
      <w:r w:rsidRPr="001B4450">
        <w:rPr>
          <w:bCs/>
          <w:sz w:val="26"/>
          <w:szCs w:val="26"/>
        </w:rPr>
        <w:t>..............</w:t>
      </w:r>
    </w:p>
    <w:p w14:paraId="58ADE334" w14:textId="77777777" w:rsidR="002349C3" w:rsidRPr="001B4450" w:rsidRDefault="002349C3" w:rsidP="001B4450">
      <w:pPr>
        <w:spacing w:before="120" w:after="60" w:line="276" w:lineRule="auto"/>
        <w:ind w:firstLine="567"/>
        <w:jc w:val="both"/>
        <w:rPr>
          <w:bCs/>
          <w:sz w:val="26"/>
          <w:szCs w:val="26"/>
        </w:rPr>
      </w:pPr>
      <w:r w:rsidRPr="001B4450">
        <w:rPr>
          <w:bCs/>
          <w:sz w:val="26"/>
          <w:szCs w:val="26"/>
        </w:rPr>
        <w:t>3..................................................Chức vụ:.............</w:t>
      </w:r>
      <w:r w:rsidR="000F5880">
        <w:rPr>
          <w:bCs/>
          <w:sz w:val="26"/>
          <w:szCs w:val="26"/>
        </w:rPr>
        <w:t>.</w:t>
      </w:r>
      <w:r w:rsidRPr="001B4450">
        <w:rPr>
          <w:bCs/>
          <w:sz w:val="26"/>
          <w:szCs w:val="26"/>
        </w:rPr>
        <w:t>..............</w:t>
      </w:r>
    </w:p>
    <w:p w14:paraId="21F22F10" w14:textId="77777777" w:rsidR="002349C3" w:rsidRPr="001B4450" w:rsidRDefault="002349C3" w:rsidP="001B4450">
      <w:pPr>
        <w:spacing w:before="120" w:after="60" w:line="276" w:lineRule="auto"/>
        <w:ind w:firstLine="567"/>
        <w:jc w:val="both"/>
        <w:rPr>
          <w:b/>
          <w:bCs/>
          <w:sz w:val="26"/>
          <w:szCs w:val="26"/>
        </w:rPr>
      </w:pPr>
      <w:r w:rsidRPr="001B4450">
        <w:rPr>
          <w:bCs/>
          <w:sz w:val="26"/>
          <w:szCs w:val="26"/>
        </w:rPr>
        <w:t>4..................................................Chức vụ:...............</w:t>
      </w:r>
      <w:r w:rsidR="000F5880">
        <w:rPr>
          <w:bCs/>
          <w:sz w:val="26"/>
          <w:szCs w:val="26"/>
        </w:rPr>
        <w:t>.</w:t>
      </w:r>
      <w:r w:rsidRPr="001B4450">
        <w:rPr>
          <w:bCs/>
          <w:sz w:val="26"/>
          <w:szCs w:val="26"/>
        </w:rPr>
        <w:t>............</w:t>
      </w:r>
    </w:p>
    <w:p w14:paraId="6304453D" w14:textId="77777777" w:rsidR="002349C3" w:rsidRPr="001B4450" w:rsidRDefault="002349C3" w:rsidP="001B4450">
      <w:pPr>
        <w:spacing w:before="120" w:after="60" w:line="276" w:lineRule="auto"/>
        <w:ind w:firstLine="567"/>
        <w:jc w:val="both"/>
        <w:rPr>
          <w:b/>
          <w:bCs/>
          <w:sz w:val="26"/>
          <w:szCs w:val="26"/>
        </w:rPr>
      </w:pPr>
      <w:r w:rsidRPr="001B4450">
        <w:rPr>
          <w:b/>
          <w:bCs/>
          <w:sz w:val="26"/>
          <w:szCs w:val="26"/>
        </w:rPr>
        <w:t>5</w:t>
      </w:r>
      <w:r w:rsidRPr="001B4450">
        <w:rPr>
          <w:sz w:val="26"/>
          <w:szCs w:val="26"/>
        </w:rPr>
        <w:t xml:space="preserve">. </w:t>
      </w:r>
      <w:r w:rsidRPr="001B4450">
        <w:rPr>
          <w:b/>
          <w:bCs/>
          <w:sz w:val="26"/>
          <w:szCs w:val="26"/>
        </w:rPr>
        <w:t>Ý kiến của phụ huynh</w:t>
      </w:r>
    </w:p>
    <w:p w14:paraId="35E1197D" w14:textId="77777777" w:rsidR="002349C3" w:rsidRPr="001B4450" w:rsidRDefault="002349C3" w:rsidP="001B4450">
      <w:pPr>
        <w:spacing w:before="120" w:after="60" w:line="276" w:lineRule="auto"/>
        <w:ind w:firstLine="567"/>
        <w:jc w:val="both"/>
        <w:rPr>
          <w:bCs/>
          <w:sz w:val="26"/>
          <w:szCs w:val="26"/>
        </w:rPr>
      </w:pPr>
      <w:r w:rsidRPr="001B4450">
        <w:rPr>
          <w:bCs/>
          <w:sz w:val="26"/>
          <w:szCs w:val="26"/>
        </w:rPr>
        <w:t>...............................................................................................</w:t>
      </w:r>
    </w:p>
    <w:p w14:paraId="179BB292" w14:textId="77777777" w:rsidR="002349C3" w:rsidRPr="001B4450" w:rsidRDefault="002349C3" w:rsidP="001B4450">
      <w:pPr>
        <w:spacing w:before="120" w:after="60" w:line="276" w:lineRule="auto"/>
        <w:ind w:firstLine="567"/>
        <w:jc w:val="both"/>
        <w:rPr>
          <w:bCs/>
          <w:sz w:val="26"/>
          <w:szCs w:val="26"/>
        </w:rPr>
      </w:pPr>
      <w:r w:rsidRPr="001B4450">
        <w:rPr>
          <w:bCs/>
          <w:sz w:val="26"/>
          <w:szCs w:val="26"/>
        </w:rPr>
        <w:t>..................</w:t>
      </w:r>
      <w:r w:rsidR="000F5880">
        <w:rPr>
          <w:bCs/>
          <w:sz w:val="26"/>
          <w:szCs w:val="26"/>
        </w:rPr>
        <w:t>.............................................</w:t>
      </w:r>
      <w:r w:rsidRPr="001B4450">
        <w:rPr>
          <w:bCs/>
          <w:sz w:val="26"/>
          <w:szCs w:val="26"/>
        </w:rPr>
        <w:t xml:space="preserve">............................... </w:t>
      </w:r>
    </w:p>
    <w:p w14:paraId="4B1E3C91" w14:textId="77777777" w:rsidR="002349C3" w:rsidRPr="001B4450" w:rsidRDefault="002349C3" w:rsidP="000F5880">
      <w:pPr>
        <w:spacing w:before="120" w:after="60" w:line="276" w:lineRule="auto"/>
        <w:ind w:firstLine="2280"/>
        <w:jc w:val="center"/>
        <w:rPr>
          <w:sz w:val="26"/>
          <w:szCs w:val="26"/>
        </w:rPr>
      </w:pPr>
      <w:r w:rsidRPr="001B4450">
        <w:rPr>
          <w:sz w:val="26"/>
          <w:szCs w:val="26"/>
        </w:rPr>
        <w:t>Ngày……tháng ……..năm……..</w:t>
      </w:r>
    </w:p>
    <w:p w14:paraId="620662FC" w14:textId="77777777" w:rsidR="002349C3" w:rsidRPr="001B4450" w:rsidRDefault="002349C3" w:rsidP="000F5880">
      <w:pPr>
        <w:spacing w:before="120" w:after="60" w:line="276" w:lineRule="auto"/>
        <w:ind w:firstLine="2280"/>
        <w:jc w:val="center"/>
        <w:rPr>
          <w:sz w:val="26"/>
          <w:szCs w:val="26"/>
        </w:rPr>
      </w:pPr>
      <w:r w:rsidRPr="001B4450">
        <w:rPr>
          <w:sz w:val="26"/>
          <w:szCs w:val="26"/>
        </w:rPr>
        <w:t>(Thủ trưởng đơn vị ký tên)</w:t>
      </w:r>
    </w:p>
    <w:p w14:paraId="2A10555C" w14:textId="77777777" w:rsidR="002349C3" w:rsidRPr="001B4450" w:rsidRDefault="002349C3" w:rsidP="001B4450">
      <w:pPr>
        <w:spacing w:before="120" w:after="60" w:line="276" w:lineRule="auto"/>
        <w:ind w:firstLine="567"/>
        <w:jc w:val="both"/>
        <w:rPr>
          <w:sz w:val="26"/>
          <w:szCs w:val="26"/>
        </w:rPr>
      </w:pPr>
    </w:p>
    <w:p w14:paraId="4FA76EE8" w14:textId="77777777" w:rsidR="002349C3" w:rsidRDefault="002349C3" w:rsidP="001B4450">
      <w:pPr>
        <w:spacing w:before="120" w:after="60" w:line="276" w:lineRule="auto"/>
        <w:ind w:firstLine="567"/>
        <w:jc w:val="both"/>
        <w:rPr>
          <w:sz w:val="26"/>
          <w:szCs w:val="26"/>
        </w:rPr>
      </w:pPr>
    </w:p>
    <w:p w14:paraId="655694DE" w14:textId="77777777" w:rsidR="000F5880" w:rsidRPr="001B4450" w:rsidRDefault="000F5880" w:rsidP="001B4450">
      <w:pPr>
        <w:spacing w:before="120" w:after="60" w:line="276" w:lineRule="auto"/>
        <w:ind w:firstLine="567"/>
        <w:jc w:val="both"/>
        <w:rPr>
          <w:sz w:val="26"/>
          <w:szCs w:val="26"/>
        </w:rPr>
      </w:pPr>
    </w:p>
    <w:p w14:paraId="4599F9A4" w14:textId="77777777" w:rsidR="002349C3" w:rsidRPr="001B4450" w:rsidRDefault="003A54C9" w:rsidP="001B4450">
      <w:pPr>
        <w:spacing w:before="120" w:after="60" w:line="276" w:lineRule="auto"/>
        <w:ind w:firstLine="567"/>
        <w:jc w:val="both"/>
        <w:rPr>
          <w:sz w:val="26"/>
          <w:szCs w:val="26"/>
        </w:rPr>
      </w:pPr>
      <w:r>
        <w:rPr>
          <w:sz w:val="26"/>
          <w:szCs w:val="26"/>
          <w:lang w:val="vi-VN"/>
        </w:rPr>
        <w:t xml:space="preserve">      </w:t>
      </w:r>
      <w:r w:rsidR="002349C3" w:rsidRPr="001B4450">
        <w:rPr>
          <w:sz w:val="26"/>
          <w:szCs w:val="26"/>
        </w:rPr>
        <w:t>(Phụ huynh ký tên)</w:t>
      </w:r>
      <w:r w:rsidR="002349C3" w:rsidRPr="001B4450">
        <w:rPr>
          <w:sz w:val="26"/>
          <w:szCs w:val="26"/>
        </w:rPr>
        <w:tab/>
        <w:t xml:space="preserve"> </w:t>
      </w:r>
      <w:r w:rsidR="000F5880">
        <w:rPr>
          <w:sz w:val="26"/>
          <w:szCs w:val="26"/>
        </w:rPr>
        <w:t xml:space="preserve">   </w:t>
      </w:r>
      <w:r>
        <w:rPr>
          <w:sz w:val="26"/>
          <w:szCs w:val="26"/>
          <w:lang w:val="vi-VN"/>
        </w:rPr>
        <w:t xml:space="preserve">                              </w:t>
      </w:r>
      <w:r w:rsidR="000F5880">
        <w:rPr>
          <w:sz w:val="26"/>
          <w:szCs w:val="26"/>
        </w:rPr>
        <w:t xml:space="preserve">  </w:t>
      </w:r>
      <w:r w:rsidR="002349C3" w:rsidRPr="001B4450">
        <w:rPr>
          <w:sz w:val="26"/>
          <w:szCs w:val="26"/>
        </w:rPr>
        <w:t>(Cán bộ phụ trách CTS ký tên)</w:t>
      </w:r>
    </w:p>
    <w:p w14:paraId="3F0ADF1F" w14:textId="77777777" w:rsidR="002349C3" w:rsidRPr="001B4450" w:rsidRDefault="002349C3" w:rsidP="001B4450">
      <w:pPr>
        <w:spacing w:before="120" w:after="60" w:line="276" w:lineRule="auto"/>
        <w:ind w:firstLine="567"/>
        <w:rPr>
          <w:b/>
          <w:bCs/>
          <w:sz w:val="26"/>
          <w:szCs w:val="26"/>
        </w:rPr>
      </w:pPr>
    </w:p>
    <w:p w14:paraId="1F1E7A3C" w14:textId="77777777" w:rsidR="002349C3" w:rsidRPr="001B4450" w:rsidRDefault="002349C3" w:rsidP="001B4450">
      <w:pPr>
        <w:spacing w:before="120" w:after="60" w:line="276" w:lineRule="auto"/>
        <w:ind w:firstLine="567"/>
        <w:rPr>
          <w:b/>
          <w:bCs/>
          <w:sz w:val="26"/>
          <w:szCs w:val="26"/>
        </w:rPr>
      </w:pPr>
    </w:p>
    <w:p w14:paraId="6F441EB2" w14:textId="77777777" w:rsidR="002349C3" w:rsidRPr="001B4450" w:rsidRDefault="002349C3" w:rsidP="001B4450">
      <w:pPr>
        <w:spacing w:before="120" w:after="60" w:line="276" w:lineRule="auto"/>
        <w:ind w:firstLine="567"/>
        <w:rPr>
          <w:b/>
          <w:bCs/>
          <w:sz w:val="26"/>
          <w:szCs w:val="26"/>
        </w:rPr>
      </w:pPr>
    </w:p>
    <w:p w14:paraId="235A76C5" w14:textId="77777777" w:rsidR="002349C3" w:rsidRPr="001B4450" w:rsidRDefault="002349C3" w:rsidP="00F136E4">
      <w:pPr>
        <w:spacing w:before="120" w:after="60" w:line="276" w:lineRule="auto"/>
        <w:jc w:val="center"/>
        <w:rPr>
          <w:b/>
          <w:sz w:val="26"/>
          <w:szCs w:val="26"/>
        </w:rPr>
      </w:pPr>
      <w:r w:rsidRPr="001B4450">
        <w:rPr>
          <w:b/>
          <w:sz w:val="26"/>
          <w:szCs w:val="26"/>
        </w:rPr>
        <w:lastRenderedPageBreak/>
        <w:t>Phụ lục mẫu nhật ký theo dõi sự tiến bộ của trẻ</w:t>
      </w:r>
    </w:p>
    <w:p w14:paraId="608B30D1" w14:textId="77777777" w:rsidR="002349C3" w:rsidRPr="001B4450" w:rsidRDefault="002349C3" w:rsidP="00F136E4">
      <w:pPr>
        <w:spacing w:before="120" w:after="60" w:line="276" w:lineRule="auto"/>
        <w:jc w:val="center"/>
        <w:rPr>
          <w:b/>
          <w:bCs/>
          <w:sz w:val="26"/>
          <w:szCs w:val="26"/>
        </w:rPr>
      </w:pPr>
      <w:r w:rsidRPr="001B4450">
        <w:rPr>
          <w:b/>
          <w:bCs/>
          <w:sz w:val="26"/>
          <w:szCs w:val="26"/>
        </w:rPr>
        <w:t>SỔ NHẬT KÝ THEO DÕI  SỰ TIẾN BỘ TRẺ</w:t>
      </w:r>
    </w:p>
    <w:p w14:paraId="56DCA62E" w14:textId="77777777" w:rsidR="002349C3" w:rsidRPr="001B4450" w:rsidRDefault="002349C3" w:rsidP="001B4450">
      <w:pPr>
        <w:spacing w:before="120" w:after="60" w:line="276" w:lineRule="auto"/>
        <w:ind w:firstLine="567"/>
        <w:jc w:val="both"/>
        <w:rPr>
          <w:sz w:val="26"/>
          <w:szCs w:val="26"/>
        </w:rPr>
      </w:pPr>
    </w:p>
    <w:p w14:paraId="69E00DE5" w14:textId="77777777" w:rsidR="002349C3" w:rsidRPr="001B4450" w:rsidRDefault="002349C3" w:rsidP="001B4450">
      <w:pPr>
        <w:tabs>
          <w:tab w:val="left" w:leader="dot" w:pos="9072"/>
        </w:tabs>
        <w:spacing w:before="120" w:after="60" w:line="276" w:lineRule="auto"/>
        <w:ind w:firstLine="567"/>
        <w:jc w:val="both"/>
        <w:rPr>
          <w:sz w:val="26"/>
          <w:szCs w:val="26"/>
        </w:rPr>
      </w:pPr>
      <w:r w:rsidRPr="001B4450">
        <w:rPr>
          <w:sz w:val="26"/>
          <w:szCs w:val="26"/>
        </w:rPr>
        <w:t>Họ tên trẻ:…………Ngày sinh:……..Địa chỉ:</w:t>
      </w:r>
      <w:r w:rsidR="00F136E4">
        <w:rPr>
          <w:sz w:val="26"/>
          <w:szCs w:val="26"/>
        </w:rPr>
        <w:t>…………….</w:t>
      </w:r>
    </w:p>
    <w:p w14:paraId="53820C91" w14:textId="77777777" w:rsidR="002349C3" w:rsidRPr="001B4450" w:rsidRDefault="002349C3" w:rsidP="001B4450">
      <w:pPr>
        <w:tabs>
          <w:tab w:val="left" w:leader="dot" w:pos="9072"/>
        </w:tabs>
        <w:spacing w:before="120" w:after="60" w:line="276" w:lineRule="auto"/>
        <w:ind w:firstLine="567"/>
        <w:jc w:val="both"/>
        <w:rPr>
          <w:sz w:val="26"/>
          <w:szCs w:val="26"/>
        </w:rPr>
      </w:pPr>
      <w:r w:rsidRPr="001B4450">
        <w:rPr>
          <w:sz w:val="26"/>
          <w:szCs w:val="26"/>
        </w:rPr>
        <w:t>Loại tật:………</w:t>
      </w:r>
      <w:r w:rsidR="00F136E4">
        <w:rPr>
          <w:sz w:val="26"/>
          <w:szCs w:val="26"/>
        </w:rPr>
        <w:t>.</w:t>
      </w:r>
      <w:r w:rsidRPr="001B4450">
        <w:rPr>
          <w:sz w:val="26"/>
          <w:szCs w:val="26"/>
        </w:rPr>
        <w:t>….Mức độ:</w:t>
      </w:r>
      <w:r w:rsidR="00F136E4">
        <w:rPr>
          <w:sz w:val="26"/>
          <w:szCs w:val="26"/>
        </w:rPr>
        <w:t>……………………………….</w:t>
      </w:r>
    </w:p>
    <w:p w14:paraId="3F28F29D" w14:textId="77777777" w:rsidR="002349C3" w:rsidRPr="001B4450" w:rsidRDefault="002349C3" w:rsidP="001B4450">
      <w:pPr>
        <w:tabs>
          <w:tab w:val="left" w:leader="dot" w:pos="9072"/>
        </w:tabs>
        <w:spacing w:before="120" w:after="60" w:line="276" w:lineRule="auto"/>
        <w:ind w:firstLine="567"/>
        <w:jc w:val="both"/>
        <w:rPr>
          <w:sz w:val="26"/>
          <w:szCs w:val="26"/>
        </w:rPr>
      </w:pPr>
      <w:r w:rsidRPr="001B4450">
        <w:rPr>
          <w:sz w:val="26"/>
          <w:szCs w:val="26"/>
        </w:rPr>
        <w:t>Cán bộ phụ trách CTS:</w:t>
      </w:r>
      <w:r w:rsidR="00F136E4">
        <w:rPr>
          <w:sz w:val="26"/>
          <w:szCs w:val="26"/>
        </w:rPr>
        <w:t>…………………………………….</w:t>
      </w:r>
    </w:p>
    <w:tbl>
      <w:tblPr>
        <w:tblW w:w="0" w:type="auto"/>
        <w:tblInd w:w="1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6"/>
        <w:gridCol w:w="2930"/>
        <w:gridCol w:w="604"/>
        <w:gridCol w:w="604"/>
        <w:gridCol w:w="604"/>
        <w:gridCol w:w="604"/>
        <w:gridCol w:w="604"/>
        <w:gridCol w:w="604"/>
      </w:tblGrid>
      <w:tr w:rsidR="002349C3" w:rsidRPr="00F136E4" w14:paraId="5CA08270" w14:textId="77777777" w:rsidTr="003A54C9">
        <w:tc>
          <w:tcPr>
            <w:tcW w:w="466" w:type="dxa"/>
            <w:tcBorders>
              <w:top w:val="single" w:sz="4" w:space="0" w:color="auto"/>
              <w:left w:val="single" w:sz="4" w:space="0" w:color="auto"/>
              <w:bottom w:val="single" w:sz="4" w:space="0" w:color="auto"/>
              <w:right w:val="single" w:sz="4" w:space="0" w:color="auto"/>
            </w:tcBorders>
          </w:tcPr>
          <w:p w14:paraId="20F04602" w14:textId="77777777" w:rsidR="002349C3" w:rsidRPr="00F136E4" w:rsidRDefault="002349C3" w:rsidP="00F136E4">
            <w:pPr>
              <w:spacing w:before="120" w:after="60"/>
              <w:jc w:val="center"/>
              <w:rPr>
                <w:b/>
                <w:bCs/>
                <w:sz w:val="16"/>
                <w:szCs w:val="20"/>
              </w:rPr>
            </w:pPr>
            <w:r w:rsidRPr="00F136E4">
              <w:rPr>
                <w:b/>
                <w:bCs/>
                <w:sz w:val="16"/>
                <w:szCs w:val="20"/>
              </w:rPr>
              <w:t>TT</w:t>
            </w:r>
          </w:p>
        </w:tc>
        <w:tc>
          <w:tcPr>
            <w:tcW w:w="2930" w:type="dxa"/>
            <w:tcBorders>
              <w:top w:val="single" w:sz="4" w:space="0" w:color="auto"/>
              <w:left w:val="single" w:sz="4" w:space="0" w:color="auto"/>
              <w:bottom w:val="single" w:sz="4" w:space="0" w:color="auto"/>
              <w:right w:val="single" w:sz="4" w:space="0" w:color="auto"/>
            </w:tcBorders>
          </w:tcPr>
          <w:p w14:paraId="3CBA6D74" w14:textId="77777777" w:rsidR="002349C3" w:rsidRPr="00F136E4" w:rsidRDefault="002349C3" w:rsidP="00F136E4">
            <w:pPr>
              <w:spacing w:before="120" w:after="60"/>
              <w:jc w:val="center"/>
              <w:rPr>
                <w:b/>
                <w:bCs/>
                <w:sz w:val="16"/>
                <w:szCs w:val="20"/>
              </w:rPr>
            </w:pPr>
            <w:r w:rsidRPr="00F136E4">
              <w:rPr>
                <w:b/>
                <w:bCs/>
                <w:szCs w:val="20"/>
              </w:rPr>
              <w:t>Sự tiến bộ của trẻ</w:t>
            </w:r>
          </w:p>
        </w:tc>
        <w:tc>
          <w:tcPr>
            <w:tcW w:w="604" w:type="dxa"/>
            <w:tcBorders>
              <w:top w:val="single" w:sz="4" w:space="0" w:color="auto"/>
              <w:left w:val="single" w:sz="4" w:space="0" w:color="auto"/>
              <w:bottom w:val="single" w:sz="4" w:space="0" w:color="auto"/>
              <w:right w:val="single" w:sz="4" w:space="0" w:color="auto"/>
            </w:tcBorders>
          </w:tcPr>
          <w:p w14:paraId="5705D3DB" w14:textId="77777777" w:rsidR="002349C3" w:rsidRPr="00F136E4" w:rsidRDefault="002349C3" w:rsidP="00F136E4">
            <w:pPr>
              <w:spacing w:before="120" w:after="60"/>
              <w:jc w:val="center"/>
              <w:rPr>
                <w:b/>
                <w:bCs/>
                <w:sz w:val="16"/>
                <w:szCs w:val="20"/>
              </w:rPr>
            </w:pPr>
            <w:r w:rsidRPr="00F136E4">
              <w:rPr>
                <w:b/>
                <w:bCs/>
                <w:sz w:val="16"/>
                <w:szCs w:val="20"/>
              </w:rPr>
              <w:t>Ngày</w:t>
            </w:r>
          </w:p>
        </w:tc>
        <w:tc>
          <w:tcPr>
            <w:tcW w:w="604" w:type="dxa"/>
            <w:tcBorders>
              <w:top w:val="single" w:sz="4" w:space="0" w:color="auto"/>
              <w:left w:val="single" w:sz="4" w:space="0" w:color="auto"/>
              <w:bottom w:val="single" w:sz="4" w:space="0" w:color="auto"/>
              <w:right w:val="single" w:sz="4" w:space="0" w:color="auto"/>
            </w:tcBorders>
          </w:tcPr>
          <w:p w14:paraId="159D54CC" w14:textId="77777777" w:rsidR="002349C3" w:rsidRPr="00F136E4" w:rsidRDefault="002349C3" w:rsidP="00F136E4">
            <w:pPr>
              <w:spacing w:before="120" w:after="60"/>
              <w:jc w:val="center"/>
              <w:rPr>
                <w:b/>
                <w:bCs/>
                <w:sz w:val="16"/>
                <w:szCs w:val="20"/>
              </w:rPr>
            </w:pPr>
            <w:r w:rsidRPr="00F136E4">
              <w:rPr>
                <w:b/>
                <w:bCs/>
                <w:sz w:val="16"/>
                <w:szCs w:val="20"/>
              </w:rPr>
              <w:t>Ngày</w:t>
            </w:r>
          </w:p>
        </w:tc>
        <w:tc>
          <w:tcPr>
            <w:tcW w:w="604" w:type="dxa"/>
            <w:tcBorders>
              <w:top w:val="single" w:sz="4" w:space="0" w:color="auto"/>
              <w:left w:val="single" w:sz="4" w:space="0" w:color="auto"/>
              <w:bottom w:val="single" w:sz="4" w:space="0" w:color="auto"/>
              <w:right w:val="single" w:sz="4" w:space="0" w:color="auto"/>
            </w:tcBorders>
          </w:tcPr>
          <w:p w14:paraId="4FCAE096" w14:textId="77777777" w:rsidR="002349C3" w:rsidRPr="00F136E4" w:rsidRDefault="002349C3" w:rsidP="00F136E4">
            <w:pPr>
              <w:spacing w:before="120" w:after="60"/>
              <w:jc w:val="center"/>
              <w:rPr>
                <w:b/>
                <w:bCs/>
                <w:sz w:val="16"/>
                <w:szCs w:val="20"/>
              </w:rPr>
            </w:pPr>
            <w:r w:rsidRPr="00F136E4">
              <w:rPr>
                <w:b/>
                <w:bCs/>
                <w:sz w:val="16"/>
                <w:szCs w:val="20"/>
              </w:rPr>
              <w:t>Ngày</w:t>
            </w:r>
          </w:p>
        </w:tc>
        <w:tc>
          <w:tcPr>
            <w:tcW w:w="604" w:type="dxa"/>
            <w:tcBorders>
              <w:top w:val="single" w:sz="4" w:space="0" w:color="auto"/>
              <w:left w:val="single" w:sz="4" w:space="0" w:color="auto"/>
              <w:bottom w:val="single" w:sz="4" w:space="0" w:color="auto"/>
              <w:right w:val="single" w:sz="4" w:space="0" w:color="auto"/>
            </w:tcBorders>
          </w:tcPr>
          <w:p w14:paraId="3516C976" w14:textId="77777777" w:rsidR="002349C3" w:rsidRPr="00F136E4" w:rsidRDefault="002349C3" w:rsidP="00F136E4">
            <w:pPr>
              <w:spacing w:before="120" w:after="60"/>
              <w:jc w:val="center"/>
              <w:rPr>
                <w:b/>
                <w:bCs/>
                <w:sz w:val="16"/>
                <w:szCs w:val="20"/>
              </w:rPr>
            </w:pPr>
            <w:r w:rsidRPr="00F136E4">
              <w:rPr>
                <w:b/>
                <w:bCs/>
                <w:sz w:val="16"/>
                <w:szCs w:val="20"/>
              </w:rPr>
              <w:t>Ngày</w:t>
            </w:r>
          </w:p>
        </w:tc>
        <w:tc>
          <w:tcPr>
            <w:tcW w:w="604" w:type="dxa"/>
            <w:tcBorders>
              <w:top w:val="single" w:sz="4" w:space="0" w:color="auto"/>
              <w:left w:val="single" w:sz="4" w:space="0" w:color="auto"/>
              <w:bottom w:val="single" w:sz="4" w:space="0" w:color="auto"/>
              <w:right w:val="single" w:sz="4" w:space="0" w:color="auto"/>
            </w:tcBorders>
          </w:tcPr>
          <w:p w14:paraId="463B8E15" w14:textId="77777777" w:rsidR="002349C3" w:rsidRPr="00F136E4" w:rsidRDefault="002349C3" w:rsidP="00F136E4">
            <w:pPr>
              <w:spacing w:before="120" w:after="60"/>
              <w:jc w:val="center"/>
              <w:rPr>
                <w:b/>
                <w:bCs/>
                <w:sz w:val="16"/>
                <w:szCs w:val="20"/>
              </w:rPr>
            </w:pPr>
            <w:r w:rsidRPr="00F136E4">
              <w:rPr>
                <w:b/>
                <w:bCs/>
                <w:sz w:val="16"/>
                <w:szCs w:val="20"/>
              </w:rPr>
              <w:t>Ngày</w:t>
            </w:r>
          </w:p>
        </w:tc>
        <w:tc>
          <w:tcPr>
            <w:tcW w:w="604" w:type="dxa"/>
            <w:tcBorders>
              <w:top w:val="single" w:sz="4" w:space="0" w:color="auto"/>
              <w:left w:val="single" w:sz="4" w:space="0" w:color="auto"/>
              <w:bottom w:val="single" w:sz="4" w:space="0" w:color="auto"/>
              <w:right w:val="single" w:sz="4" w:space="0" w:color="auto"/>
            </w:tcBorders>
          </w:tcPr>
          <w:p w14:paraId="75C689C7" w14:textId="77777777" w:rsidR="002349C3" w:rsidRPr="00F136E4" w:rsidRDefault="002349C3" w:rsidP="00F136E4">
            <w:pPr>
              <w:spacing w:before="120" w:after="60"/>
              <w:jc w:val="center"/>
              <w:rPr>
                <w:b/>
                <w:bCs/>
                <w:sz w:val="16"/>
                <w:szCs w:val="20"/>
              </w:rPr>
            </w:pPr>
            <w:r w:rsidRPr="00F136E4">
              <w:rPr>
                <w:b/>
                <w:bCs/>
                <w:sz w:val="16"/>
                <w:szCs w:val="20"/>
              </w:rPr>
              <w:t>Ngày</w:t>
            </w:r>
          </w:p>
        </w:tc>
      </w:tr>
      <w:tr w:rsidR="002349C3" w:rsidRPr="00F136E4" w14:paraId="7FA70FB0" w14:textId="77777777" w:rsidTr="003A54C9">
        <w:tc>
          <w:tcPr>
            <w:tcW w:w="466" w:type="dxa"/>
            <w:tcBorders>
              <w:top w:val="single" w:sz="4" w:space="0" w:color="auto"/>
              <w:left w:val="single" w:sz="4" w:space="0" w:color="auto"/>
              <w:bottom w:val="single" w:sz="4" w:space="0" w:color="auto"/>
              <w:right w:val="single" w:sz="4" w:space="0" w:color="auto"/>
            </w:tcBorders>
          </w:tcPr>
          <w:p w14:paraId="14B8F94D" w14:textId="77777777" w:rsidR="002349C3" w:rsidRPr="00F136E4" w:rsidRDefault="002349C3" w:rsidP="00F136E4">
            <w:pPr>
              <w:spacing w:before="120" w:after="60"/>
              <w:jc w:val="center"/>
            </w:pPr>
            <w:r w:rsidRPr="00F136E4">
              <w:t>1</w:t>
            </w:r>
          </w:p>
        </w:tc>
        <w:tc>
          <w:tcPr>
            <w:tcW w:w="2930" w:type="dxa"/>
            <w:tcBorders>
              <w:top w:val="single" w:sz="4" w:space="0" w:color="auto"/>
              <w:left w:val="single" w:sz="4" w:space="0" w:color="auto"/>
              <w:bottom w:val="single" w:sz="4" w:space="0" w:color="auto"/>
              <w:right w:val="single" w:sz="4" w:space="0" w:color="auto"/>
            </w:tcBorders>
          </w:tcPr>
          <w:p w14:paraId="1740C70E" w14:textId="77777777" w:rsidR="002349C3" w:rsidRPr="00F136E4" w:rsidRDefault="002349C3" w:rsidP="00F136E4">
            <w:pPr>
              <w:spacing w:before="120" w:after="60"/>
              <w:jc w:val="both"/>
            </w:pPr>
            <w:r w:rsidRPr="00F136E4">
              <w:t>Trẻ tự đi vệ sinh</w:t>
            </w:r>
          </w:p>
        </w:tc>
        <w:tc>
          <w:tcPr>
            <w:tcW w:w="604" w:type="dxa"/>
            <w:tcBorders>
              <w:top w:val="single" w:sz="4" w:space="0" w:color="auto"/>
              <w:left w:val="single" w:sz="4" w:space="0" w:color="auto"/>
              <w:bottom w:val="single" w:sz="4" w:space="0" w:color="auto"/>
              <w:right w:val="single" w:sz="4" w:space="0" w:color="auto"/>
            </w:tcBorders>
          </w:tcPr>
          <w:p w14:paraId="2B2133E3"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33D0501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99DB79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2999E10"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A517CBE"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32B4FF4" w14:textId="77777777" w:rsidR="002349C3" w:rsidRPr="00F136E4" w:rsidRDefault="002349C3" w:rsidP="00F136E4">
            <w:pPr>
              <w:spacing w:before="120" w:after="60"/>
              <w:jc w:val="both"/>
            </w:pPr>
          </w:p>
        </w:tc>
      </w:tr>
      <w:tr w:rsidR="002349C3" w:rsidRPr="00F136E4" w14:paraId="4FE6242E" w14:textId="77777777" w:rsidTr="003A54C9">
        <w:tc>
          <w:tcPr>
            <w:tcW w:w="466" w:type="dxa"/>
            <w:tcBorders>
              <w:top w:val="single" w:sz="4" w:space="0" w:color="auto"/>
              <w:left w:val="single" w:sz="4" w:space="0" w:color="auto"/>
              <w:bottom w:val="single" w:sz="4" w:space="0" w:color="auto"/>
              <w:right w:val="single" w:sz="4" w:space="0" w:color="auto"/>
            </w:tcBorders>
          </w:tcPr>
          <w:p w14:paraId="4711E127" w14:textId="77777777" w:rsidR="002349C3" w:rsidRPr="00F136E4" w:rsidRDefault="002349C3" w:rsidP="00F136E4">
            <w:pPr>
              <w:spacing w:before="120" w:after="60"/>
              <w:jc w:val="center"/>
            </w:pPr>
            <w:r w:rsidRPr="00F136E4">
              <w:t>2</w:t>
            </w:r>
          </w:p>
        </w:tc>
        <w:tc>
          <w:tcPr>
            <w:tcW w:w="2930" w:type="dxa"/>
            <w:tcBorders>
              <w:top w:val="single" w:sz="4" w:space="0" w:color="auto"/>
              <w:left w:val="single" w:sz="4" w:space="0" w:color="auto"/>
              <w:bottom w:val="single" w:sz="4" w:space="0" w:color="auto"/>
              <w:right w:val="single" w:sz="4" w:space="0" w:color="auto"/>
            </w:tcBorders>
          </w:tcPr>
          <w:p w14:paraId="13F765B8" w14:textId="77777777" w:rsidR="002349C3" w:rsidRPr="00F136E4" w:rsidRDefault="002349C3" w:rsidP="00F136E4">
            <w:pPr>
              <w:spacing w:before="120" w:after="60"/>
              <w:jc w:val="both"/>
            </w:pPr>
            <w:r w:rsidRPr="00F136E4">
              <w:t>Biết tự rửa tay</w:t>
            </w:r>
          </w:p>
        </w:tc>
        <w:tc>
          <w:tcPr>
            <w:tcW w:w="604" w:type="dxa"/>
            <w:tcBorders>
              <w:top w:val="single" w:sz="4" w:space="0" w:color="auto"/>
              <w:left w:val="single" w:sz="4" w:space="0" w:color="auto"/>
              <w:bottom w:val="single" w:sz="4" w:space="0" w:color="auto"/>
              <w:right w:val="single" w:sz="4" w:space="0" w:color="auto"/>
            </w:tcBorders>
          </w:tcPr>
          <w:p w14:paraId="15060170"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271E50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66B1D80"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6576B93"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2C6C97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F2B6C4A" w14:textId="77777777" w:rsidR="002349C3" w:rsidRPr="00F136E4" w:rsidRDefault="002349C3" w:rsidP="00F136E4">
            <w:pPr>
              <w:spacing w:before="120" w:after="60"/>
              <w:jc w:val="both"/>
            </w:pPr>
          </w:p>
        </w:tc>
      </w:tr>
      <w:tr w:rsidR="002349C3" w:rsidRPr="00F136E4" w14:paraId="7A285EB3" w14:textId="77777777" w:rsidTr="003A54C9">
        <w:tc>
          <w:tcPr>
            <w:tcW w:w="466" w:type="dxa"/>
            <w:tcBorders>
              <w:top w:val="single" w:sz="4" w:space="0" w:color="auto"/>
              <w:left w:val="single" w:sz="4" w:space="0" w:color="auto"/>
              <w:bottom w:val="single" w:sz="4" w:space="0" w:color="auto"/>
              <w:right w:val="single" w:sz="4" w:space="0" w:color="auto"/>
            </w:tcBorders>
          </w:tcPr>
          <w:p w14:paraId="4B06D59F" w14:textId="77777777" w:rsidR="002349C3" w:rsidRPr="00F136E4" w:rsidRDefault="002349C3" w:rsidP="00F136E4">
            <w:pPr>
              <w:spacing w:before="120" w:after="60"/>
              <w:jc w:val="center"/>
            </w:pPr>
            <w:r w:rsidRPr="00F136E4">
              <w:t>3</w:t>
            </w:r>
          </w:p>
        </w:tc>
        <w:tc>
          <w:tcPr>
            <w:tcW w:w="2930" w:type="dxa"/>
            <w:tcBorders>
              <w:top w:val="single" w:sz="4" w:space="0" w:color="auto"/>
              <w:left w:val="single" w:sz="4" w:space="0" w:color="auto"/>
              <w:bottom w:val="single" w:sz="4" w:space="0" w:color="auto"/>
              <w:right w:val="single" w:sz="4" w:space="0" w:color="auto"/>
            </w:tcBorders>
          </w:tcPr>
          <w:p w14:paraId="603E1797" w14:textId="77777777" w:rsidR="002349C3" w:rsidRPr="00F136E4" w:rsidRDefault="002349C3" w:rsidP="00F136E4">
            <w:pPr>
              <w:spacing w:before="120" w:after="60"/>
              <w:jc w:val="both"/>
            </w:pPr>
            <w:r w:rsidRPr="00F136E4">
              <w:t>Trẻ tự uống</w:t>
            </w:r>
          </w:p>
        </w:tc>
        <w:tc>
          <w:tcPr>
            <w:tcW w:w="604" w:type="dxa"/>
            <w:tcBorders>
              <w:top w:val="single" w:sz="4" w:space="0" w:color="auto"/>
              <w:left w:val="single" w:sz="4" w:space="0" w:color="auto"/>
              <w:bottom w:val="single" w:sz="4" w:space="0" w:color="auto"/>
              <w:right w:val="single" w:sz="4" w:space="0" w:color="auto"/>
            </w:tcBorders>
          </w:tcPr>
          <w:p w14:paraId="491BEC19"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F3D58A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F7F6CF0"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68324B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023EE6D"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D7E87B0" w14:textId="77777777" w:rsidR="002349C3" w:rsidRPr="00F136E4" w:rsidRDefault="002349C3" w:rsidP="00F136E4">
            <w:pPr>
              <w:spacing w:before="120" w:after="60"/>
              <w:jc w:val="both"/>
            </w:pPr>
          </w:p>
        </w:tc>
      </w:tr>
      <w:tr w:rsidR="002349C3" w:rsidRPr="00F136E4" w14:paraId="30AB1A65" w14:textId="77777777" w:rsidTr="003A54C9">
        <w:tc>
          <w:tcPr>
            <w:tcW w:w="466" w:type="dxa"/>
            <w:tcBorders>
              <w:top w:val="single" w:sz="4" w:space="0" w:color="auto"/>
              <w:left w:val="single" w:sz="4" w:space="0" w:color="auto"/>
              <w:bottom w:val="single" w:sz="4" w:space="0" w:color="auto"/>
              <w:right w:val="single" w:sz="4" w:space="0" w:color="auto"/>
            </w:tcBorders>
          </w:tcPr>
          <w:p w14:paraId="79C5F9AD" w14:textId="77777777" w:rsidR="002349C3" w:rsidRPr="00F136E4" w:rsidRDefault="002349C3" w:rsidP="00F136E4">
            <w:pPr>
              <w:spacing w:before="120" w:after="60"/>
              <w:jc w:val="center"/>
            </w:pPr>
            <w:r w:rsidRPr="00F136E4">
              <w:t>4</w:t>
            </w:r>
          </w:p>
        </w:tc>
        <w:tc>
          <w:tcPr>
            <w:tcW w:w="2930" w:type="dxa"/>
            <w:tcBorders>
              <w:top w:val="single" w:sz="4" w:space="0" w:color="auto"/>
              <w:left w:val="single" w:sz="4" w:space="0" w:color="auto"/>
              <w:bottom w:val="single" w:sz="4" w:space="0" w:color="auto"/>
              <w:right w:val="single" w:sz="4" w:space="0" w:color="auto"/>
            </w:tcBorders>
          </w:tcPr>
          <w:p w14:paraId="3B085D68" w14:textId="77777777" w:rsidR="002349C3" w:rsidRPr="00F136E4" w:rsidRDefault="002349C3" w:rsidP="00F136E4">
            <w:pPr>
              <w:spacing w:before="120" w:after="60"/>
              <w:jc w:val="both"/>
            </w:pPr>
            <w:r w:rsidRPr="00F136E4">
              <w:t>Trẻ tự ăn</w:t>
            </w:r>
          </w:p>
        </w:tc>
        <w:tc>
          <w:tcPr>
            <w:tcW w:w="604" w:type="dxa"/>
            <w:tcBorders>
              <w:top w:val="single" w:sz="4" w:space="0" w:color="auto"/>
              <w:left w:val="single" w:sz="4" w:space="0" w:color="auto"/>
              <w:bottom w:val="single" w:sz="4" w:space="0" w:color="auto"/>
              <w:right w:val="single" w:sz="4" w:space="0" w:color="auto"/>
            </w:tcBorders>
          </w:tcPr>
          <w:p w14:paraId="4AF4267D"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3755CBC"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8734B2D"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A17BDA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BD2EA36"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56FE4D9" w14:textId="77777777" w:rsidR="002349C3" w:rsidRPr="00F136E4" w:rsidRDefault="002349C3" w:rsidP="00F136E4">
            <w:pPr>
              <w:spacing w:before="120" w:after="60"/>
              <w:jc w:val="both"/>
            </w:pPr>
          </w:p>
        </w:tc>
      </w:tr>
      <w:tr w:rsidR="002349C3" w:rsidRPr="00F136E4" w14:paraId="300168A1" w14:textId="77777777" w:rsidTr="003A54C9">
        <w:tc>
          <w:tcPr>
            <w:tcW w:w="466" w:type="dxa"/>
            <w:tcBorders>
              <w:top w:val="single" w:sz="4" w:space="0" w:color="auto"/>
              <w:left w:val="single" w:sz="4" w:space="0" w:color="auto"/>
              <w:bottom w:val="single" w:sz="4" w:space="0" w:color="auto"/>
              <w:right w:val="single" w:sz="4" w:space="0" w:color="auto"/>
            </w:tcBorders>
          </w:tcPr>
          <w:p w14:paraId="2F206C0F" w14:textId="77777777" w:rsidR="002349C3" w:rsidRPr="00F136E4" w:rsidRDefault="002349C3" w:rsidP="00F136E4">
            <w:pPr>
              <w:spacing w:before="120" w:after="60"/>
              <w:jc w:val="center"/>
            </w:pPr>
            <w:r w:rsidRPr="00F136E4">
              <w:t>5</w:t>
            </w:r>
          </w:p>
        </w:tc>
        <w:tc>
          <w:tcPr>
            <w:tcW w:w="2930" w:type="dxa"/>
            <w:tcBorders>
              <w:top w:val="single" w:sz="4" w:space="0" w:color="auto"/>
              <w:left w:val="single" w:sz="4" w:space="0" w:color="auto"/>
              <w:bottom w:val="single" w:sz="4" w:space="0" w:color="auto"/>
              <w:right w:val="single" w:sz="4" w:space="0" w:color="auto"/>
            </w:tcBorders>
          </w:tcPr>
          <w:p w14:paraId="09DE4D59" w14:textId="77777777" w:rsidR="002349C3" w:rsidRPr="00F136E4" w:rsidRDefault="002349C3" w:rsidP="00F136E4">
            <w:pPr>
              <w:spacing w:before="120" w:after="60"/>
              <w:jc w:val="both"/>
            </w:pPr>
            <w:r w:rsidRPr="00F136E4">
              <w:t>Biết súc miệng, chải răng</w:t>
            </w:r>
          </w:p>
        </w:tc>
        <w:tc>
          <w:tcPr>
            <w:tcW w:w="604" w:type="dxa"/>
            <w:tcBorders>
              <w:top w:val="single" w:sz="4" w:space="0" w:color="auto"/>
              <w:left w:val="single" w:sz="4" w:space="0" w:color="auto"/>
              <w:bottom w:val="single" w:sz="4" w:space="0" w:color="auto"/>
              <w:right w:val="single" w:sz="4" w:space="0" w:color="auto"/>
            </w:tcBorders>
          </w:tcPr>
          <w:p w14:paraId="304A174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56B4D9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08B808E"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2CF8900"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EC78E6F"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8AFEC1A" w14:textId="77777777" w:rsidR="002349C3" w:rsidRPr="00F136E4" w:rsidRDefault="002349C3" w:rsidP="00F136E4">
            <w:pPr>
              <w:spacing w:before="120" w:after="60"/>
              <w:jc w:val="both"/>
            </w:pPr>
          </w:p>
        </w:tc>
      </w:tr>
      <w:tr w:rsidR="002349C3" w:rsidRPr="00F136E4" w14:paraId="2323FCF2" w14:textId="77777777" w:rsidTr="003A54C9">
        <w:tc>
          <w:tcPr>
            <w:tcW w:w="466" w:type="dxa"/>
            <w:tcBorders>
              <w:top w:val="single" w:sz="4" w:space="0" w:color="auto"/>
              <w:left w:val="single" w:sz="4" w:space="0" w:color="auto"/>
              <w:bottom w:val="single" w:sz="4" w:space="0" w:color="auto"/>
              <w:right w:val="single" w:sz="4" w:space="0" w:color="auto"/>
            </w:tcBorders>
          </w:tcPr>
          <w:p w14:paraId="4117B165" w14:textId="77777777" w:rsidR="002349C3" w:rsidRPr="00F136E4" w:rsidRDefault="002349C3" w:rsidP="00F136E4">
            <w:pPr>
              <w:spacing w:before="120" w:after="60"/>
              <w:jc w:val="center"/>
            </w:pPr>
            <w:r w:rsidRPr="00F136E4">
              <w:t>6</w:t>
            </w:r>
          </w:p>
        </w:tc>
        <w:tc>
          <w:tcPr>
            <w:tcW w:w="2930" w:type="dxa"/>
            <w:tcBorders>
              <w:top w:val="single" w:sz="4" w:space="0" w:color="auto"/>
              <w:left w:val="single" w:sz="4" w:space="0" w:color="auto"/>
              <w:bottom w:val="single" w:sz="4" w:space="0" w:color="auto"/>
              <w:right w:val="single" w:sz="4" w:space="0" w:color="auto"/>
            </w:tcBorders>
          </w:tcPr>
          <w:p w14:paraId="44FD3F6A" w14:textId="77777777" w:rsidR="002349C3" w:rsidRPr="00F136E4" w:rsidRDefault="002349C3" w:rsidP="00F136E4">
            <w:pPr>
              <w:spacing w:before="120" w:after="60"/>
              <w:jc w:val="both"/>
            </w:pPr>
            <w:r w:rsidRPr="00F136E4">
              <w:t>Trẻ tự biết mặc quần ỏo</w:t>
            </w:r>
          </w:p>
        </w:tc>
        <w:tc>
          <w:tcPr>
            <w:tcW w:w="604" w:type="dxa"/>
            <w:tcBorders>
              <w:top w:val="single" w:sz="4" w:space="0" w:color="auto"/>
              <w:left w:val="single" w:sz="4" w:space="0" w:color="auto"/>
              <w:bottom w:val="single" w:sz="4" w:space="0" w:color="auto"/>
              <w:right w:val="single" w:sz="4" w:space="0" w:color="auto"/>
            </w:tcBorders>
          </w:tcPr>
          <w:p w14:paraId="4276A98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D52D96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E6B9FE2"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1E17BE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25B9F8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600461AC" w14:textId="77777777" w:rsidR="002349C3" w:rsidRPr="00F136E4" w:rsidRDefault="002349C3" w:rsidP="00F136E4">
            <w:pPr>
              <w:spacing w:before="120" w:after="60"/>
              <w:jc w:val="both"/>
            </w:pPr>
          </w:p>
        </w:tc>
      </w:tr>
      <w:tr w:rsidR="002349C3" w:rsidRPr="00F136E4" w14:paraId="4AFB44A4" w14:textId="77777777" w:rsidTr="003A54C9">
        <w:tc>
          <w:tcPr>
            <w:tcW w:w="466" w:type="dxa"/>
            <w:tcBorders>
              <w:top w:val="single" w:sz="4" w:space="0" w:color="auto"/>
              <w:left w:val="single" w:sz="4" w:space="0" w:color="auto"/>
              <w:bottom w:val="single" w:sz="4" w:space="0" w:color="auto"/>
              <w:right w:val="single" w:sz="4" w:space="0" w:color="auto"/>
            </w:tcBorders>
          </w:tcPr>
          <w:p w14:paraId="36AB9440" w14:textId="77777777" w:rsidR="002349C3" w:rsidRPr="00F136E4" w:rsidRDefault="002349C3" w:rsidP="00F136E4">
            <w:pPr>
              <w:spacing w:before="120" w:after="60"/>
              <w:jc w:val="center"/>
            </w:pPr>
            <w:r w:rsidRPr="00F136E4">
              <w:t>7</w:t>
            </w:r>
          </w:p>
        </w:tc>
        <w:tc>
          <w:tcPr>
            <w:tcW w:w="2930" w:type="dxa"/>
            <w:tcBorders>
              <w:top w:val="single" w:sz="4" w:space="0" w:color="auto"/>
              <w:left w:val="single" w:sz="4" w:space="0" w:color="auto"/>
              <w:bottom w:val="single" w:sz="4" w:space="0" w:color="auto"/>
              <w:right w:val="single" w:sz="4" w:space="0" w:color="auto"/>
            </w:tcBorders>
          </w:tcPr>
          <w:p w14:paraId="6F6327E6" w14:textId="77777777" w:rsidR="002349C3" w:rsidRPr="00F136E4" w:rsidRDefault="002349C3" w:rsidP="00F136E4">
            <w:pPr>
              <w:spacing w:before="120" w:after="60"/>
              <w:jc w:val="both"/>
            </w:pPr>
            <w:r w:rsidRPr="00F136E4">
              <w:t>Hiểu khi nghe cụ và bạn núi</w:t>
            </w:r>
          </w:p>
        </w:tc>
        <w:tc>
          <w:tcPr>
            <w:tcW w:w="604" w:type="dxa"/>
            <w:tcBorders>
              <w:top w:val="single" w:sz="4" w:space="0" w:color="auto"/>
              <w:left w:val="single" w:sz="4" w:space="0" w:color="auto"/>
              <w:bottom w:val="single" w:sz="4" w:space="0" w:color="auto"/>
              <w:right w:val="single" w:sz="4" w:space="0" w:color="auto"/>
            </w:tcBorders>
          </w:tcPr>
          <w:p w14:paraId="49FE9BC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7AB6A53"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61AD91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F07AA5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41DA02C"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F967B0B" w14:textId="77777777" w:rsidR="002349C3" w:rsidRPr="00F136E4" w:rsidRDefault="002349C3" w:rsidP="00F136E4">
            <w:pPr>
              <w:spacing w:before="120" w:after="60"/>
              <w:jc w:val="both"/>
            </w:pPr>
          </w:p>
        </w:tc>
      </w:tr>
      <w:tr w:rsidR="002349C3" w:rsidRPr="00F136E4" w14:paraId="2BDB5D0E" w14:textId="77777777" w:rsidTr="003A54C9">
        <w:tc>
          <w:tcPr>
            <w:tcW w:w="466" w:type="dxa"/>
            <w:tcBorders>
              <w:top w:val="single" w:sz="4" w:space="0" w:color="auto"/>
              <w:left w:val="single" w:sz="4" w:space="0" w:color="auto"/>
              <w:bottom w:val="single" w:sz="4" w:space="0" w:color="auto"/>
              <w:right w:val="single" w:sz="4" w:space="0" w:color="auto"/>
            </w:tcBorders>
          </w:tcPr>
          <w:p w14:paraId="248513EF" w14:textId="77777777" w:rsidR="002349C3" w:rsidRPr="00F136E4" w:rsidRDefault="002349C3" w:rsidP="00F136E4">
            <w:pPr>
              <w:spacing w:before="120" w:after="60"/>
              <w:jc w:val="center"/>
            </w:pPr>
            <w:r w:rsidRPr="00F136E4">
              <w:t>8</w:t>
            </w:r>
          </w:p>
        </w:tc>
        <w:tc>
          <w:tcPr>
            <w:tcW w:w="2930" w:type="dxa"/>
            <w:tcBorders>
              <w:top w:val="single" w:sz="4" w:space="0" w:color="auto"/>
              <w:left w:val="single" w:sz="4" w:space="0" w:color="auto"/>
              <w:bottom w:val="single" w:sz="4" w:space="0" w:color="auto"/>
              <w:right w:val="single" w:sz="4" w:space="0" w:color="auto"/>
            </w:tcBorders>
          </w:tcPr>
          <w:p w14:paraId="205A6ED3" w14:textId="77777777" w:rsidR="002349C3" w:rsidRPr="00F136E4" w:rsidRDefault="002349C3" w:rsidP="00F136E4">
            <w:pPr>
              <w:spacing w:before="120" w:after="60"/>
              <w:jc w:val="both"/>
            </w:pPr>
            <w:r w:rsidRPr="00F136E4">
              <w:t>Theo kịp các bạn trong lớp</w:t>
            </w:r>
          </w:p>
        </w:tc>
        <w:tc>
          <w:tcPr>
            <w:tcW w:w="604" w:type="dxa"/>
            <w:tcBorders>
              <w:top w:val="single" w:sz="4" w:space="0" w:color="auto"/>
              <w:left w:val="single" w:sz="4" w:space="0" w:color="auto"/>
              <w:bottom w:val="single" w:sz="4" w:space="0" w:color="auto"/>
              <w:right w:val="single" w:sz="4" w:space="0" w:color="auto"/>
            </w:tcBorders>
          </w:tcPr>
          <w:p w14:paraId="485A549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C6B163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33F35A2"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6AF96DE7"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DFA1FE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FA65A19" w14:textId="77777777" w:rsidR="002349C3" w:rsidRPr="00F136E4" w:rsidRDefault="002349C3" w:rsidP="00F136E4">
            <w:pPr>
              <w:spacing w:before="120" w:after="60"/>
              <w:jc w:val="both"/>
            </w:pPr>
          </w:p>
        </w:tc>
      </w:tr>
      <w:tr w:rsidR="002349C3" w:rsidRPr="00F136E4" w14:paraId="085C7DAB" w14:textId="77777777" w:rsidTr="003A54C9">
        <w:tc>
          <w:tcPr>
            <w:tcW w:w="466" w:type="dxa"/>
            <w:tcBorders>
              <w:top w:val="single" w:sz="4" w:space="0" w:color="auto"/>
              <w:left w:val="single" w:sz="4" w:space="0" w:color="auto"/>
              <w:bottom w:val="single" w:sz="4" w:space="0" w:color="auto"/>
              <w:right w:val="single" w:sz="4" w:space="0" w:color="auto"/>
            </w:tcBorders>
          </w:tcPr>
          <w:p w14:paraId="198DB230" w14:textId="77777777" w:rsidR="002349C3" w:rsidRPr="00F136E4" w:rsidRDefault="002349C3" w:rsidP="00F136E4">
            <w:pPr>
              <w:spacing w:before="120" w:after="60"/>
              <w:jc w:val="center"/>
            </w:pPr>
            <w:r w:rsidRPr="00F136E4">
              <w:t>9</w:t>
            </w:r>
          </w:p>
        </w:tc>
        <w:tc>
          <w:tcPr>
            <w:tcW w:w="2930" w:type="dxa"/>
            <w:tcBorders>
              <w:top w:val="single" w:sz="4" w:space="0" w:color="auto"/>
              <w:left w:val="single" w:sz="4" w:space="0" w:color="auto"/>
              <w:bottom w:val="single" w:sz="4" w:space="0" w:color="auto"/>
              <w:right w:val="single" w:sz="4" w:space="0" w:color="auto"/>
            </w:tcBorders>
          </w:tcPr>
          <w:p w14:paraId="6BF99594" w14:textId="77777777" w:rsidR="002349C3" w:rsidRPr="00F136E4" w:rsidRDefault="002349C3" w:rsidP="00F136E4">
            <w:pPr>
              <w:spacing w:before="120" w:after="60"/>
              <w:jc w:val="both"/>
            </w:pPr>
            <w:r w:rsidRPr="00F136E4">
              <w:t>Biết chơi cùng nhau</w:t>
            </w:r>
          </w:p>
        </w:tc>
        <w:tc>
          <w:tcPr>
            <w:tcW w:w="604" w:type="dxa"/>
            <w:tcBorders>
              <w:top w:val="single" w:sz="4" w:space="0" w:color="auto"/>
              <w:left w:val="single" w:sz="4" w:space="0" w:color="auto"/>
              <w:bottom w:val="single" w:sz="4" w:space="0" w:color="auto"/>
              <w:right w:val="single" w:sz="4" w:space="0" w:color="auto"/>
            </w:tcBorders>
          </w:tcPr>
          <w:p w14:paraId="60EC4D2B"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645954F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21C9816"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E036B78"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43EAE83"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3B9C238" w14:textId="77777777" w:rsidR="002349C3" w:rsidRPr="00F136E4" w:rsidRDefault="002349C3" w:rsidP="00F136E4">
            <w:pPr>
              <w:spacing w:before="120" w:after="60"/>
              <w:jc w:val="both"/>
            </w:pPr>
          </w:p>
        </w:tc>
      </w:tr>
      <w:tr w:rsidR="002349C3" w:rsidRPr="00F136E4" w14:paraId="6F793C33" w14:textId="77777777" w:rsidTr="003A54C9">
        <w:tc>
          <w:tcPr>
            <w:tcW w:w="466" w:type="dxa"/>
            <w:tcBorders>
              <w:top w:val="single" w:sz="4" w:space="0" w:color="auto"/>
              <w:left w:val="single" w:sz="4" w:space="0" w:color="auto"/>
              <w:bottom w:val="single" w:sz="4" w:space="0" w:color="auto"/>
              <w:right w:val="single" w:sz="4" w:space="0" w:color="auto"/>
            </w:tcBorders>
          </w:tcPr>
          <w:p w14:paraId="5F4DB9BF" w14:textId="77777777" w:rsidR="002349C3" w:rsidRPr="00F136E4" w:rsidRDefault="002349C3" w:rsidP="00F136E4">
            <w:pPr>
              <w:spacing w:before="120" w:after="60"/>
              <w:jc w:val="center"/>
            </w:pPr>
            <w:r w:rsidRPr="00F136E4">
              <w:t>10</w:t>
            </w:r>
          </w:p>
        </w:tc>
        <w:tc>
          <w:tcPr>
            <w:tcW w:w="2930" w:type="dxa"/>
            <w:tcBorders>
              <w:top w:val="single" w:sz="4" w:space="0" w:color="auto"/>
              <w:left w:val="single" w:sz="4" w:space="0" w:color="auto"/>
              <w:bottom w:val="single" w:sz="4" w:space="0" w:color="auto"/>
              <w:right w:val="single" w:sz="4" w:space="0" w:color="auto"/>
            </w:tcBorders>
          </w:tcPr>
          <w:p w14:paraId="43DBD02B" w14:textId="77777777" w:rsidR="002349C3" w:rsidRPr="00F136E4" w:rsidRDefault="002349C3" w:rsidP="00F136E4">
            <w:pPr>
              <w:spacing w:before="120" w:after="60"/>
              <w:jc w:val="both"/>
            </w:pPr>
            <w:r w:rsidRPr="00F136E4">
              <w:t>Tuân theo quy định của lớp</w:t>
            </w:r>
          </w:p>
        </w:tc>
        <w:tc>
          <w:tcPr>
            <w:tcW w:w="604" w:type="dxa"/>
            <w:tcBorders>
              <w:top w:val="single" w:sz="4" w:space="0" w:color="auto"/>
              <w:left w:val="single" w:sz="4" w:space="0" w:color="auto"/>
              <w:bottom w:val="single" w:sz="4" w:space="0" w:color="auto"/>
              <w:right w:val="single" w:sz="4" w:space="0" w:color="auto"/>
            </w:tcBorders>
          </w:tcPr>
          <w:p w14:paraId="62CDDE28"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ED08AE3"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16CDE95"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8A3FC34"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60F3D5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1B031F4" w14:textId="77777777" w:rsidR="002349C3" w:rsidRPr="00F136E4" w:rsidRDefault="002349C3" w:rsidP="00F136E4">
            <w:pPr>
              <w:spacing w:before="120" w:after="60"/>
              <w:jc w:val="both"/>
            </w:pPr>
          </w:p>
        </w:tc>
      </w:tr>
      <w:tr w:rsidR="002349C3" w:rsidRPr="00F136E4" w14:paraId="14EF729D" w14:textId="77777777" w:rsidTr="003A54C9">
        <w:tc>
          <w:tcPr>
            <w:tcW w:w="466" w:type="dxa"/>
            <w:tcBorders>
              <w:top w:val="single" w:sz="4" w:space="0" w:color="auto"/>
              <w:left w:val="single" w:sz="4" w:space="0" w:color="auto"/>
              <w:bottom w:val="single" w:sz="4" w:space="0" w:color="auto"/>
              <w:right w:val="single" w:sz="4" w:space="0" w:color="auto"/>
            </w:tcBorders>
          </w:tcPr>
          <w:p w14:paraId="19075336" w14:textId="77777777" w:rsidR="002349C3" w:rsidRPr="00F136E4" w:rsidRDefault="002349C3" w:rsidP="00F136E4">
            <w:pPr>
              <w:spacing w:before="120" w:after="60"/>
              <w:jc w:val="center"/>
            </w:pPr>
            <w:r w:rsidRPr="00F136E4">
              <w:t>11</w:t>
            </w:r>
          </w:p>
        </w:tc>
        <w:tc>
          <w:tcPr>
            <w:tcW w:w="2930" w:type="dxa"/>
            <w:tcBorders>
              <w:top w:val="single" w:sz="4" w:space="0" w:color="auto"/>
              <w:left w:val="single" w:sz="4" w:space="0" w:color="auto"/>
              <w:bottom w:val="single" w:sz="4" w:space="0" w:color="auto"/>
              <w:right w:val="single" w:sz="4" w:space="0" w:color="auto"/>
            </w:tcBorders>
          </w:tcPr>
          <w:p w14:paraId="490FFAA2" w14:textId="77777777" w:rsidR="002349C3" w:rsidRPr="00F136E4" w:rsidRDefault="002349C3" w:rsidP="00F136E4">
            <w:pPr>
              <w:spacing w:before="120" w:after="60"/>
              <w:jc w:val="both"/>
            </w:pPr>
            <w:r w:rsidRPr="00F136E4">
              <w:t>Các tiêu chí khác</w:t>
            </w:r>
          </w:p>
        </w:tc>
        <w:tc>
          <w:tcPr>
            <w:tcW w:w="604" w:type="dxa"/>
            <w:tcBorders>
              <w:top w:val="single" w:sz="4" w:space="0" w:color="auto"/>
              <w:left w:val="single" w:sz="4" w:space="0" w:color="auto"/>
              <w:bottom w:val="single" w:sz="4" w:space="0" w:color="auto"/>
              <w:right w:val="single" w:sz="4" w:space="0" w:color="auto"/>
            </w:tcBorders>
          </w:tcPr>
          <w:p w14:paraId="050F05A7"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2C588141"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A636D2F"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3360845C"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8C2808F"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8CABE32" w14:textId="77777777" w:rsidR="002349C3" w:rsidRPr="00F136E4" w:rsidRDefault="002349C3" w:rsidP="00F136E4">
            <w:pPr>
              <w:spacing w:before="120" w:after="60"/>
              <w:jc w:val="both"/>
            </w:pPr>
          </w:p>
        </w:tc>
      </w:tr>
      <w:tr w:rsidR="002349C3" w:rsidRPr="00F136E4" w14:paraId="022A81A6" w14:textId="77777777" w:rsidTr="003A54C9">
        <w:tc>
          <w:tcPr>
            <w:tcW w:w="466" w:type="dxa"/>
            <w:tcBorders>
              <w:top w:val="single" w:sz="4" w:space="0" w:color="auto"/>
              <w:left w:val="single" w:sz="4" w:space="0" w:color="auto"/>
              <w:bottom w:val="single" w:sz="4" w:space="0" w:color="auto"/>
              <w:right w:val="single" w:sz="4" w:space="0" w:color="auto"/>
            </w:tcBorders>
          </w:tcPr>
          <w:p w14:paraId="410C9A9F" w14:textId="77777777" w:rsidR="002349C3" w:rsidRPr="00F136E4" w:rsidRDefault="002349C3" w:rsidP="00F136E4">
            <w:pPr>
              <w:spacing w:before="120" w:after="60"/>
              <w:jc w:val="center"/>
            </w:pPr>
          </w:p>
        </w:tc>
        <w:tc>
          <w:tcPr>
            <w:tcW w:w="2930" w:type="dxa"/>
            <w:tcBorders>
              <w:top w:val="single" w:sz="4" w:space="0" w:color="auto"/>
              <w:left w:val="single" w:sz="4" w:space="0" w:color="auto"/>
              <w:bottom w:val="single" w:sz="4" w:space="0" w:color="auto"/>
              <w:right w:val="single" w:sz="4" w:space="0" w:color="auto"/>
            </w:tcBorders>
          </w:tcPr>
          <w:p w14:paraId="1B949856" w14:textId="77777777" w:rsidR="002349C3" w:rsidRPr="00F136E4" w:rsidRDefault="002349C3" w:rsidP="00F136E4">
            <w:pPr>
              <w:spacing w:before="120" w:after="60"/>
              <w:jc w:val="both"/>
            </w:pPr>
            <w:r w:rsidRPr="00F136E4">
              <w:t>……………………………</w:t>
            </w:r>
          </w:p>
        </w:tc>
        <w:tc>
          <w:tcPr>
            <w:tcW w:w="604" w:type="dxa"/>
            <w:tcBorders>
              <w:top w:val="single" w:sz="4" w:space="0" w:color="auto"/>
              <w:left w:val="single" w:sz="4" w:space="0" w:color="auto"/>
              <w:bottom w:val="single" w:sz="4" w:space="0" w:color="auto"/>
              <w:right w:val="single" w:sz="4" w:space="0" w:color="auto"/>
            </w:tcBorders>
          </w:tcPr>
          <w:p w14:paraId="2EA4D52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4926F66"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00C845F2"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E2FF6A2"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311574A7"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F28FACE" w14:textId="77777777" w:rsidR="002349C3" w:rsidRPr="00F136E4" w:rsidRDefault="002349C3" w:rsidP="00F136E4">
            <w:pPr>
              <w:spacing w:before="120" w:after="60"/>
              <w:jc w:val="both"/>
            </w:pPr>
          </w:p>
        </w:tc>
      </w:tr>
      <w:tr w:rsidR="002349C3" w:rsidRPr="00F136E4" w14:paraId="188994BC" w14:textId="77777777" w:rsidTr="003A54C9">
        <w:tc>
          <w:tcPr>
            <w:tcW w:w="466" w:type="dxa"/>
            <w:tcBorders>
              <w:top w:val="single" w:sz="4" w:space="0" w:color="auto"/>
              <w:left w:val="single" w:sz="4" w:space="0" w:color="auto"/>
              <w:bottom w:val="single" w:sz="4" w:space="0" w:color="auto"/>
              <w:right w:val="single" w:sz="4" w:space="0" w:color="auto"/>
            </w:tcBorders>
          </w:tcPr>
          <w:p w14:paraId="33BC801B" w14:textId="77777777" w:rsidR="002349C3" w:rsidRPr="00F136E4" w:rsidRDefault="002349C3" w:rsidP="00F136E4">
            <w:pPr>
              <w:spacing w:before="120" w:after="60"/>
              <w:jc w:val="center"/>
            </w:pPr>
          </w:p>
        </w:tc>
        <w:tc>
          <w:tcPr>
            <w:tcW w:w="2930" w:type="dxa"/>
            <w:tcBorders>
              <w:top w:val="single" w:sz="4" w:space="0" w:color="auto"/>
              <w:left w:val="single" w:sz="4" w:space="0" w:color="auto"/>
              <w:bottom w:val="single" w:sz="4" w:space="0" w:color="auto"/>
              <w:right w:val="single" w:sz="4" w:space="0" w:color="auto"/>
            </w:tcBorders>
          </w:tcPr>
          <w:p w14:paraId="618B4FE2" w14:textId="77777777" w:rsidR="002349C3" w:rsidRPr="00F136E4" w:rsidRDefault="002349C3" w:rsidP="00F136E4">
            <w:pPr>
              <w:spacing w:before="120" w:after="60"/>
              <w:jc w:val="both"/>
            </w:pPr>
            <w:r w:rsidRPr="00F136E4">
              <w:t>…………………………….</w:t>
            </w:r>
          </w:p>
        </w:tc>
        <w:tc>
          <w:tcPr>
            <w:tcW w:w="604" w:type="dxa"/>
            <w:tcBorders>
              <w:top w:val="single" w:sz="4" w:space="0" w:color="auto"/>
              <w:left w:val="single" w:sz="4" w:space="0" w:color="auto"/>
              <w:bottom w:val="single" w:sz="4" w:space="0" w:color="auto"/>
              <w:right w:val="single" w:sz="4" w:space="0" w:color="auto"/>
            </w:tcBorders>
          </w:tcPr>
          <w:p w14:paraId="38846F8D"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4BB8394E"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757B514E"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16EB13BA"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536079BF" w14:textId="77777777" w:rsidR="002349C3" w:rsidRPr="00F136E4" w:rsidRDefault="002349C3" w:rsidP="00F136E4">
            <w:pPr>
              <w:spacing w:before="120" w:after="60"/>
              <w:jc w:val="both"/>
            </w:pPr>
          </w:p>
        </w:tc>
        <w:tc>
          <w:tcPr>
            <w:tcW w:w="604" w:type="dxa"/>
            <w:tcBorders>
              <w:top w:val="single" w:sz="4" w:space="0" w:color="auto"/>
              <w:left w:val="single" w:sz="4" w:space="0" w:color="auto"/>
              <w:bottom w:val="single" w:sz="4" w:space="0" w:color="auto"/>
              <w:right w:val="single" w:sz="4" w:space="0" w:color="auto"/>
            </w:tcBorders>
          </w:tcPr>
          <w:p w14:paraId="372B708D" w14:textId="77777777" w:rsidR="002349C3" w:rsidRPr="00F136E4" w:rsidRDefault="002349C3" w:rsidP="00F136E4">
            <w:pPr>
              <w:spacing w:before="120" w:after="60"/>
              <w:jc w:val="both"/>
            </w:pPr>
          </w:p>
        </w:tc>
      </w:tr>
    </w:tbl>
    <w:p w14:paraId="711BBD05" w14:textId="77777777" w:rsidR="002349C3" w:rsidRPr="001B4450" w:rsidRDefault="002349C3" w:rsidP="001B4450">
      <w:pPr>
        <w:spacing w:before="120" w:after="60" w:line="276" w:lineRule="auto"/>
        <w:ind w:firstLine="567"/>
        <w:jc w:val="both"/>
        <w:rPr>
          <w:sz w:val="26"/>
          <w:szCs w:val="26"/>
        </w:rPr>
      </w:pPr>
      <w:r w:rsidRPr="001B4450">
        <w:rPr>
          <w:sz w:val="26"/>
          <w:szCs w:val="26"/>
        </w:rPr>
        <w:t>Hàng tuần cán bộ làm CTS nhận xét đánh giá sự tiến bộ của trẻ theo các tiêu chí trên theo mức độ: Tốt (+); chưa rõ rệt (±); chưa đạt (-).</w:t>
      </w:r>
    </w:p>
    <w:p w14:paraId="502F6905" w14:textId="77777777" w:rsidR="002349C3" w:rsidRPr="001B4450" w:rsidRDefault="002349C3" w:rsidP="001B4450">
      <w:pPr>
        <w:spacing w:before="120" w:after="60" w:line="276" w:lineRule="auto"/>
        <w:ind w:firstLine="567"/>
        <w:jc w:val="right"/>
        <w:rPr>
          <w:b/>
          <w:bCs/>
          <w:sz w:val="26"/>
          <w:szCs w:val="26"/>
        </w:rPr>
      </w:pPr>
      <w:r w:rsidRPr="001B4450">
        <w:rPr>
          <w:b/>
          <w:bCs/>
          <w:sz w:val="26"/>
          <w:szCs w:val="26"/>
        </w:rPr>
        <w:t>Cán bộ phụ trách CTS cho trẻ</w:t>
      </w:r>
    </w:p>
    <w:p w14:paraId="45DCB690" w14:textId="77777777" w:rsidR="002349C3" w:rsidRPr="001B4450" w:rsidRDefault="002349C3" w:rsidP="00B63190">
      <w:pPr>
        <w:spacing w:before="120" w:after="60" w:line="276" w:lineRule="auto"/>
        <w:jc w:val="center"/>
        <w:rPr>
          <w:b/>
          <w:sz w:val="26"/>
          <w:szCs w:val="26"/>
        </w:rPr>
      </w:pPr>
      <w:r w:rsidRPr="001B4450">
        <w:rPr>
          <w:sz w:val="26"/>
          <w:szCs w:val="26"/>
        </w:rPr>
        <w:br w:type="page"/>
      </w:r>
      <w:r w:rsidRPr="001B4450">
        <w:rPr>
          <w:b/>
          <w:sz w:val="26"/>
          <w:szCs w:val="26"/>
        </w:rPr>
        <w:lastRenderedPageBreak/>
        <w:t>Phụ lục mẫu kế hoạch chuyển tiếp can thiệp sớm</w:t>
      </w:r>
    </w:p>
    <w:p w14:paraId="3F5492AC" w14:textId="77777777" w:rsidR="002349C3" w:rsidRPr="001B4450" w:rsidRDefault="002349C3" w:rsidP="00B63190">
      <w:pPr>
        <w:spacing w:before="120" w:after="60" w:line="276" w:lineRule="auto"/>
        <w:jc w:val="center"/>
        <w:rPr>
          <w:b/>
          <w:bCs/>
          <w:sz w:val="26"/>
          <w:szCs w:val="26"/>
        </w:rPr>
      </w:pPr>
      <w:r w:rsidRPr="001B4450">
        <w:rPr>
          <w:b/>
          <w:bCs/>
          <w:sz w:val="26"/>
          <w:szCs w:val="26"/>
        </w:rPr>
        <w:t>KẾ HOẠCH CHUYỂN TIẾP</w:t>
      </w:r>
    </w:p>
    <w:p w14:paraId="2A8B9A97" w14:textId="77777777" w:rsidR="002349C3" w:rsidRPr="001B4450" w:rsidRDefault="002349C3" w:rsidP="001B4450">
      <w:pPr>
        <w:spacing w:before="120" w:after="60" w:line="276" w:lineRule="auto"/>
        <w:ind w:firstLine="567"/>
        <w:rPr>
          <w:sz w:val="26"/>
          <w:szCs w:val="26"/>
        </w:rPr>
      </w:pPr>
    </w:p>
    <w:p w14:paraId="48B65EFB"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Họ và tên trẻ:</w:t>
      </w:r>
      <w:r w:rsidR="00F136E4">
        <w:rPr>
          <w:sz w:val="26"/>
          <w:szCs w:val="26"/>
        </w:rPr>
        <w:t>……………………………………………….</w:t>
      </w:r>
    </w:p>
    <w:p w14:paraId="1766B201"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Ngày tháng năm sinh: ..................... Tuổi: ......</w:t>
      </w:r>
      <w:r w:rsidR="00B63190">
        <w:rPr>
          <w:sz w:val="26"/>
          <w:szCs w:val="26"/>
        </w:rPr>
        <w:t>.</w:t>
      </w:r>
      <w:r w:rsidRPr="001B4450">
        <w:rPr>
          <w:sz w:val="26"/>
          <w:szCs w:val="26"/>
        </w:rPr>
        <w:t>....................</w:t>
      </w:r>
    </w:p>
    <w:p w14:paraId="59C79CA4"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 xml:space="preserve">Giới tính: </w:t>
      </w:r>
      <w:r w:rsidR="00B63190">
        <w:rPr>
          <w:sz w:val="26"/>
          <w:szCs w:val="26"/>
        </w:rPr>
        <w:t>………………………………………………….</w:t>
      </w:r>
    </w:p>
    <w:p w14:paraId="59D115F8"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Họ và tên bố: ......................Nghề nghiệp:</w:t>
      </w:r>
      <w:r w:rsidR="00B63190">
        <w:rPr>
          <w:sz w:val="26"/>
          <w:szCs w:val="26"/>
        </w:rPr>
        <w:t>………………….</w:t>
      </w:r>
    </w:p>
    <w:p w14:paraId="4544B57E"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Họ và tên mẹ: .....................Nghề nghiệp:</w:t>
      </w:r>
      <w:r w:rsidR="00B63190">
        <w:rPr>
          <w:sz w:val="26"/>
          <w:szCs w:val="26"/>
        </w:rPr>
        <w:t>………………….</w:t>
      </w:r>
    </w:p>
    <w:p w14:paraId="77F379E9"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 xml:space="preserve">Địa chỉ gia đình: </w:t>
      </w:r>
      <w:r w:rsidR="00B63190">
        <w:rPr>
          <w:sz w:val="26"/>
          <w:szCs w:val="26"/>
        </w:rPr>
        <w:t>……………………………………………</w:t>
      </w:r>
    </w:p>
    <w:p w14:paraId="5298E95D"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 xml:space="preserve">Số điện thoại liên lạc: </w:t>
      </w:r>
      <w:r w:rsidR="00B63190">
        <w:rPr>
          <w:sz w:val="26"/>
          <w:szCs w:val="26"/>
        </w:rPr>
        <w:t>………………………………………</w:t>
      </w:r>
    </w:p>
    <w:p w14:paraId="4F3D693B"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Họ và tên cán bộ phụ trách CTS:</w:t>
      </w:r>
      <w:r w:rsidR="00B63190">
        <w:rPr>
          <w:sz w:val="26"/>
          <w:szCs w:val="26"/>
        </w:rPr>
        <w:t>………………………….</w:t>
      </w:r>
      <w:r w:rsidRPr="001B4450">
        <w:rPr>
          <w:sz w:val="26"/>
          <w:szCs w:val="26"/>
        </w:rPr>
        <w:t>.</w:t>
      </w:r>
    </w:p>
    <w:p w14:paraId="01FACB1D" w14:textId="77777777" w:rsidR="00145EE6" w:rsidRDefault="002349C3" w:rsidP="003A54C9">
      <w:pPr>
        <w:tabs>
          <w:tab w:val="right" w:leader="dot" w:pos="8505"/>
        </w:tabs>
        <w:spacing w:before="120" w:after="60" w:line="276" w:lineRule="auto"/>
        <w:ind w:firstLine="567"/>
        <w:jc w:val="both"/>
        <w:rPr>
          <w:sz w:val="26"/>
          <w:szCs w:val="26"/>
          <w:lang w:val="vi-VN"/>
        </w:rPr>
      </w:pPr>
      <w:r w:rsidRPr="001B4450">
        <w:rPr>
          <w:sz w:val="26"/>
          <w:szCs w:val="26"/>
        </w:rPr>
        <w:t>Họ và tên giáo viên đứng lớp phụ trách (nếu trẻ đang học MN): ................</w:t>
      </w:r>
      <w:r w:rsidR="00B63190">
        <w:rPr>
          <w:sz w:val="26"/>
          <w:szCs w:val="26"/>
        </w:rPr>
        <w:t>.......</w:t>
      </w:r>
      <w:r w:rsidR="003A54C9">
        <w:rPr>
          <w:sz w:val="26"/>
          <w:szCs w:val="26"/>
        </w:rPr>
        <w:t>....</w:t>
      </w:r>
    </w:p>
    <w:p w14:paraId="0D4EC060" w14:textId="77777777" w:rsidR="002349C3" w:rsidRPr="001B4450" w:rsidRDefault="002349C3" w:rsidP="003A54C9">
      <w:pPr>
        <w:tabs>
          <w:tab w:val="right" w:leader="dot" w:pos="8505"/>
        </w:tabs>
        <w:spacing w:before="120" w:after="60" w:line="276" w:lineRule="auto"/>
        <w:ind w:firstLine="567"/>
        <w:jc w:val="both"/>
        <w:rPr>
          <w:sz w:val="26"/>
          <w:szCs w:val="26"/>
        </w:rPr>
      </w:pPr>
      <w:r w:rsidRPr="001B4450">
        <w:rPr>
          <w:sz w:val="26"/>
          <w:szCs w:val="26"/>
        </w:rPr>
        <w:t xml:space="preserve"> Nơi chuyển trẻ đi: </w:t>
      </w:r>
      <w:r w:rsidR="00B63190">
        <w:rPr>
          <w:sz w:val="26"/>
          <w:szCs w:val="26"/>
        </w:rPr>
        <w:t>………………………………………</w:t>
      </w:r>
    </w:p>
    <w:p w14:paraId="2136D621" w14:textId="77777777" w:rsidR="002349C3" w:rsidRPr="001B4450" w:rsidRDefault="002349C3" w:rsidP="001B4450">
      <w:pPr>
        <w:tabs>
          <w:tab w:val="right" w:leader="dot" w:pos="8505"/>
        </w:tabs>
        <w:spacing w:before="120" w:after="60" w:line="276" w:lineRule="auto"/>
        <w:ind w:firstLine="567"/>
        <w:rPr>
          <w:sz w:val="26"/>
          <w:szCs w:val="26"/>
        </w:rPr>
      </w:pPr>
      <w:r w:rsidRPr="001B4450">
        <w:rPr>
          <w:sz w:val="26"/>
          <w:szCs w:val="26"/>
        </w:rPr>
        <w:t>2. Nơi dự định chuyển trẻ đến:</w:t>
      </w:r>
      <w:r w:rsidR="00B63190">
        <w:rPr>
          <w:sz w:val="26"/>
          <w:szCs w:val="26"/>
        </w:rPr>
        <w:t>…………………………….</w:t>
      </w:r>
    </w:p>
    <w:p w14:paraId="4FC183C0" w14:textId="77777777" w:rsidR="002349C3" w:rsidRPr="001B4450" w:rsidRDefault="002349C3" w:rsidP="001B4450">
      <w:pPr>
        <w:tabs>
          <w:tab w:val="right" w:pos="1701"/>
          <w:tab w:val="right" w:leader="dot" w:pos="8505"/>
        </w:tabs>
        <w:spacing w:before="120" w:after="60" w:line="276" w:lineRule="auto"/>
        <w:ind w:firstLine="567"/>
        <w:rPr>
          <w:sz w:val="26"/>
          <w:szCs w:val="26"/>
        </w:rPr>
      </w:pPr>
      <w:r w:rsidRPr="001B4450">
        <w:rPr>
          <w:sz w:val="26"/>
          <w:szCs w:val="26"/>
        </w:rPr>
        <w:t>Địa chỉ:</w:t>
      </w:r>
      <w:r w:rsidR="004F2EAD">
        <w:rPr>
          <w:sz w:val="26"/>
          <w:szCs w:val="26"/>
        </w:rPr>
        <w:t>……………………………………………………..</w:t>
      </w:r>
    </w:p>
    <w:p w14:paraId="4DE82A30" w14:textId="77777777" w:rsidR="002349C3" w:rsidRPr="001B4450" w:rsidRDefault="002349C3" w:rsidP="001B4450">
      <w:pPr>
        <w:tabs>
          <w:tab w:val="right" w:pos="1701"/>
          <w:tab w:val="right" w:leader="dot" w:pos="8505"/>
        </w:tabs>
        <w:spacing w:before="120" w:after="60" w:line="276" w:lineRule="auto"/>
        <w:ind w:firstLine="567"/>
        <w:rPr>
          <w:b/>
          <w:bCs/>
          <w:sz w:val="26"/>
          <w:szCs w:val="26"/>
        </w:rPr>
      </w:pPr>
      <w:r w:rsidRPr="001B4450">
        <w:rPr>
          <w:b/>
          <w:bCs/>
          <w:sz w:val="26"/>
          <w:szCs w:val="26"/>
        </w:rPr>
        <w:t>3. Kế hoạch chuyển tiế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82"/>
        <w:gridCol w:w="2040"/>
        <w:gridCol w:w="1512"/>
      </w:tblGrid>
      <w:tr w:rsidR="002349C3" w:rsidRPr="001B4450" w14:paraId="25A2B619" w14:textId="77777777" w:rsidTr="00C9679D">
        <w:trPr>
          <w:jc w:val="center"/>
        </w:trPr>
        <w:tc>
          <w:tcPr>
            <w:tcW w:w="4182" w:type="dxa"/>
            <w:tcBorders>
              <w:top w:val="single" w:sz="4" w:space="0" w:color="auto"/>
              <w:left w:val="single" w:sz="4" w:space="0" w:color="auto"/>
              <w:bottom w:val="single" w:sz="4" w:space="0" w:color="auto"/>
              <w:right w:val="single" w:sz="4" w:space="0" w:color="auto"/>
            </w:tcBorders>
          </w:tcPr>
          <w:p w14:paraId="5EA755E4" w14:textId="77777777" w:rsidR="002349C3" w:rsidRPr="001B4450" w:rsidRDefault="002349C3" w:rsidP="004F2EAD">
            <w:pPr>
              <w:tabs>
                <w:tab w:val="right" w:pos="1701"/>
                <w:tab w:val="right" w:leader="dot" w:pos="8505"/>
              </w:tabs>
              <w:spacing w:before="120" w:after="60"/>
              <w:jc w:val="center"/>
              <w:rPr>
                <w:b/>
                <w:bCs/>
                <w:sz w:val="26"/>
                <w:szCs w:val="26"/>
              </w:rPr>
            </w:pPr>
            <w:r w:rsidRPr="001B4450">
              <w:rPr>
                <w:b/>
                <w:bCs/>
                <w:sz w:val="26"/>
                <w:szCs w:val="26"/>
              </w:rPr>
              <w:t>Nội dung</w:t>
            </w:r>
          </w:p>
          <w:p w14:paraId="5496FF97" w14:textId="77777777" w:rsidR="002349C3" w:rsidRPr="001B4450" w:rsidRDefault="002349C3" w:rsidP="004F2EAD">
            <w:pPr>
              <w:tabs>
                <w:tab w:val="right" w:pos="1701"/>
                <w:tab w:val="right" w:leader="dot" w:pos="8505"/>
              </w:tabs>
              <w:spacing w:before="120" w:after="60"/>
              <w:jc w:val="center"/>
              <w:rPr>
                <w:sz w:val="26"/>
                <w:szCs w:val="26"/>
              </w:rPr>
            </w:pPr>
            <w:r w:rsidRPr="001B4450">
              <w:rPr>
                <w:sz w:val="26"/>
                <w:szCs w:val="26"/>
              </w:rPr>
              <w:t>(VD: đưa trẻ đến làm quen với trường MN)</w:t>
            </w:r>
          </w:p>
        </w:tc>
        <w:tc>
          <w:tcPr>
            <w:tcW w:w="2040" w:type="dxa"/>
            <w:tcBorders>
              <w:top w:val="single" w:sz="4" w:space="0" w:color="auto"/>
              <w:left w:val="single" w:sz="4" w:space="0" w:color="auto"/>
              <w:bottom w:val="single" w:sz="4" w:space="0" w:color="auto"/>
              <w:right w:val="single" w:sz="4" w:space="0" w:color="auto"/>
            </w:tcBorders>
          </w:tcPr>
          <w:p w14:paraId="3FD8360C" w14:textId="77777777" w:rsidR="002349C3" w:rsidRPr="001B4450" w:rsidRDefault="002349C3" w:rsidP="004F2EAD">
            <w:pPr>
              <w:tabs>
                <w:tab w:val="right" w:pos="1701"/>
                <w:tab w:val="right" w:leader="dot" w:pos="8505"/>
              </w:tabs>
              <w:spacing w:before="120" w:after="60"/>
              <w:rPr>
                <w:b/>
                <w:bCs/>
                <w:sz w:val="26"/>
                <w:szCs w:val="26"/>
              </w:rPr>
            </w:pPr>
            <w:r w:rsidRPr="001B4450">
              <w:rPr>
                <w:b/>
                <w:bCs/>
                <w:sz w:val="26"/>
                <w:szCs w:val="26"/>
              </w:rPr>
              <w:t>Người thực hiện</w:t>
            </w:r>
          </w:p>
        </w:tc>
        <w:tc>
          <w:tcPr>
            <w:tcW w:w="1512" w:type="dxa"/>
            <w:tcBorders>
              <w:top w:val="single" w:sz="4" w:space="0" w:color="auto"/>
              <w:left w:val="single" w:sz="4" w:space="0" w:color="auto"/>
              <w:bottom w:val="single" w:sz="4" w:space="0" w:color="auto"/>
              <w:right w:val="single" w:sz="4" w:space="0" w:color="auto"/>
            </w:tcBorders>
          </w:tcPr>
          <w:p w14:paraId="649E3D4E" w14:textId="77777777" w:rsidR="002349C3" w:rsidRPr="001B4450" w:rsidRDefault="002349C3" w:rsidP="004F2EAD">
            <w:pPr>
              <w:spacing w:before="120" w:after="60"/>
              <w:rPr>
                <w:b/>
                <w:bCs/>
                <w:sz w:val="26"/>
                <w:szCs w:val="26"/>
              </w:rPr>
            </w:pPr>
            <w:r w:rsidRPr="001B4450">
              <w:rPr>
                <w:b/>
                <w:bCs/>
                <w:sz w:val="26"/>
                <w:szCs w:val="26"/>
              </w:rPr>
              <w:t>Thời gian</w:t>
            </w:r>
          </w:p>
        </w:tc>
      </w:tr>
      <w:tr w:rsidR="002349C3" w:rsidRPr="001B4450" w14:paraId="06E080D5" w14:textId="77777777" w:rsidTr="00C9679D">
        <w:trPr>
          <w:jc w:val="center"/>
        </w:trPr>
        <w:tc>
          <w:tcPr>
            <w:tcW w:w="4182" w:type="dxa"/>
            <w:tcBorders>
              <w:top w:val="single" w:sz="4" w:space="0" w:color="auto"/>
              <w:left w:val="single" w:sz="4" w:space="0" w:color="auto"/>
              <w:bottom w:val="single" w:sz="4" w:space="0" w:color="auto"/>
              <w:right w:val="single" w:sz="4" w:space="0" w:color="auto"/>
            </w:tcBorders>
          </w:tcPr>
          <w:p w14:paraId="6E30B1F9" w14:textId="77777777" w:rsidR="002349C3" w:rsidRPr="001B4450" w:rsidRDefault="002349C3" w:rsidP="004F2EAD">
            <w:pPr>
              <w:tabs>
                <w:tab w:val="right" w:pos="1701"/>
                <w:tab w:val="right" w:leader="dot" w:pos="8505"/>
              </w:tabs>
              <w:spacing w:before="120" w:after="60"/>
              <w:rPr>
                <w:sz w:val="26"/>
                <w:szCs w:val="26"/>
              </w:rPr>
            </w:pPr>
          </w:p>
        </w:tc>
        <w:tc>
          <w:tcPr>
            <w:tcW w:w="2040" w:type="dxa"/>
            <w:tcBorders>
              <w:top w:val="single" w:sz="4" w:space="0" w:color="auto"/>
              <w:left w:val="single" w:sz="4" w:space="0" w:color="auto"/>
              <w:bottom w:val="single" w:sz="4" w:space="0" w:color="auto"/>
              <w:right w:val="single" w:sz="4" w:space="0" w:color="auto"/>
            </w:tcBorders>
          </w:tcPr>
          <w:p w14:paraId="5D2895F1" w14:textId="77777777" w:rsidR="002349C3" w:rsidRPr="001B4450" w:rsidRDefault="002349C3" w:rsidP="004F2EAD">
            <w:pPr>
              <w:tabs>
                <w:tab w:val="right" w:pos="1701"/>
                <w:tab w:val="right" w:leader="dot" w:pos="8505"/>
              </w:tabs>
              <w:spacing w:before="120" w:after="60"/>
              <w:rPr>
                <w:b/>
                <w:bCs/>
                <w:sz w:val="26"/>
                <w:szCs w:val="26"/>
              </w:rPr>
            </w:pPr>
          </w:p>
        </w:tc>
        <w:tc>
          <w:tcPr>
            <w:tcW w:w="1512" w:type="dxa"/>
            <w:tcBorders>
              <w:top w:val="single" w:sz="4" w:space="0" w:color="auto"/>
              <w:left w:val="single" w:sz="4" w:space="0" w:color="auto"/>
              <w:bottom w:val="single" w:sz="4" w:space="0" w:color="auto"/>
              <w:right w:val="single" w:sz="4" w:space="0" w:color="auto"/>
            </w:tcBorders>
          </w:tcPr>
          <w:p w14:paraId="790D1B62" w14:textId="77777777" w:rsidR="002349C3" w:rsidRPr="001B4450" w:rsidRDefault="002349C3" w:rsidP="004F2EAD">
            <w:pPr>
              <w:spacing w:before="120" w:after="60"/>
              <w:rPr>
                <w:sz w:val="26"/>
                <w:szCs w:val="26"/>
              </w:rPr>
            </w:pPr>
          </w:p>
        </w:tc>
      </w:tr>
      <w:tr w:rsidR="002349C3" w:rsidRPr="001B4450" w14:paraId="5AF5CDFC" w14:textId="77777777" w:rsidTr="00C9679D">
        <w:trPr>
          <w:jc w:val="center"/>
        </w:trPr>
        <w:tc>
          <w:tcPr>
            <w:tcW w:w="4182" w:type="dxa"/>
            <w:tcBorders>
              <w:top w:val="single" w:sz="4" w:space="0" w:color="auto"/>
              <w:left w:val="single" w:sz="4" w:space="0" w:color="auto"/>
              <w:bottom w:val="single" w:sz="4" w:space="0" w:color="auto"/>
              <w:right w:val="single" w:sz="4" w:space="0" w:color="auto"/>
            </w:tcBorders>
          </w:tcPr>
          <w:p w14:paraId="6DBB132A" w14:textId="77777777" w:rsidR="002349C3" w:rsidRPr="001B4450" w:rsidRDefault="002349C3" w:rsidP="004F2EAD">
            <w:pPr>
              <w:tabs>
                <w:tab w:val="right" w:pos="1701"/>
                <w:tab w:val="right" w:leader="dot" w:pos="8505"/>
              </w:tabs>
              <w:spacing w:before="120" w:after="60"/>
              <w:rPr>
                <w:sz w:val="26"/>
                <w:szCs w:val="26"/>
              </w:rPr>
            </w:pPr>
          </w:p>
        </w:tc>
        <w:tc>
          <w:tcPr>
            <w:tcW w:w="2040" w:type="dxa"/>
            <w:tcBorders>
              <w:top w:val="single" w:sz="4" w:space="0" w:color="auto"/>
              <w:left w:val="single" w:sz="4" w:space="0" w:color="auto"/>
              <w:bottom w:val="single" w:sz="4" w:space="0" w:color="auto"/>
              <w:right w:val="single" w:sz="4" w:space="0" w:color="auto"/>
            </w:tcBorders>
          </w:tcPr>
          <w:p w14:paraId="3CDB1D68" w14:textId="77777777" w:rsidR="002349C3" w:rsidRPr="001B4450" w:rsidRDefault="002349C3" w:rsidP="004F2EAD">
            <w:pPr>
              <w:tabs>
                <w:tab w:val="right" w:pos="1701"/>
                <w:tab w:val="right" w:leader="dot" w:pos="8505"/>
              </w:tabs>
              <w:spacing w:before="120" w:after="60"/>
              <w:rPr>
                <w:b/>
                <w:bCs/>
                <w:sz w:val="26"/>
                <w:szCs w:val="26"/>
              </w:rPr>
            </w:pPr>
          </w:p>
        </w:tc>
        <w:tc>
          <w:tcPr>
            <w:tcW w:w="1512" w:type="dxa"/>
            <w:tcBorders>
              <w:top w:val="single" w:sz="4" w:space="0" w:color="auto"/>
              <w:left w:val="single" w:sz="4" w:space="0" w:color="auto"/>
              <w:bottom w:val="single" w:sz="4" w:space="0" w:color="auto"/>
              <w:right w:val="single" w:sz="4" w:space="0" w:color="auto"/>
            </w:tcBorders>
          </w:tcPr>
          <w:p w14:paraId="3D03EF08" w14:textId="77777777" w:rsidR="002349C3" w:rsidRPr="001B4450" w:rsidRDefault="002349C3" w:rsidP="004F2EAD">
            <w:pPr>
              <w:spacing w:before="120" w:after="60"/>
              <w:rPr>
                <w:sz w:val="26"/>
                <w:szCs w:val="26"/>
              </w:rPr>
            </w:pPr>
          </w:p>
        </w:tc>
      </w:tr>
      <w:tr w:rsidR="002349C3" w:rsidRPr="001B4450" w14:paraId="6C8E702D" w14:textId="77777777" w:rsidTr="00C9679D">
        <w:trPr>
          <w:jc w:val="center"/>
        </w:trPr>
        <w:tc>
          <w:tcPr>
            <w:tcW w:w="4182" w:type="dxa"/>
            <w:tcBorders>
              <w:top w:val="single" w:sz="4" w:space="0" w:color="auto"/>
              <w:left w:val="single" w:sz="4" w:space="0" w:color="auto"/>
              <w:bottom w:val="single" w:sz="4" w:space="0" w:color="auto"/>
              <w:right w:val="single" w:sz="4" w:space="0" w:color="auto"/>
            </w:tcBorders>
          </w:tcPr>
          <w:p w14:paraId="22EC32B6" w14:textId="77777777" w:rsidR="002349C3" w:rsidRPr="001B4450" w:rsidRDefault="002349C3" w:rsidP="004F2EAD">
            <w:pPr>
              <w:tabs>
                <w:tab w:val="right" w:pos="1701"/>
                <w:tab w:val="right" w:leader="dot" w:pos="8505"/>
              </w:tabs>
              <w:spacing w:before="120" w:after="60"/>
              <w:rPr>
                <w:sz w:val="26"/>
                <w:szCs w:val="26"/>
              </w:rPr>
            </w:pPr>
          </w:p>
        </w:tc>
        <w:tc>
          <w:tcPr>
            <w:tcW w:w="2040" w:type="dxa"/>
            <w:tcBorders>
              <w:top w:val="single" w:sz="4" w:space="0" w:color="auto"/>
              <w:left w:val="single" w:sz="4" w:space="0" w:color="auto"/>
              <w:bottom w:val="single" w:sz="4" w:space="0" w:color="auto"/>
              <w:right w:val="single" w:sz="4" w:space="0" w:color="auto"/>
            </w:tcBorders>
          </w:tcPr>
          <w:p w14:paraId="5A6234C0" w14:textId="77777777" w:rsidR="002349C3" w:rsidRPr="001B4450" w:rsidRDefault="002349C3" w:rsidP="004F2EAD">
            <w:pPr>
              <w:tabs>
                <w:tab w:val="right" w:pos="1701"/>
                <w:tab w:val="right" w:leader="dot" w:pos="8505"/>
              </w:tabs>
              <w:spacing w:before="120" w:after="60"/>
              <w:rPr>
                <w:b/>
                <w:bCs/>
                <w:sz w:val="26"/>
                <w:szCs w:val="26"/>
              </w:rPr>
            </w:pPr>
          </w:p>
        </w:tc>
        <w:tc>
          <w:tcPr>
            <w:tcW w:w="1512" w:type="dxa"/>
            <w:tcBorders>
              <w:top w:val="single" w:sz="4" w:space="0" w:color="auto"/>
              <w:left w:val="single" w:sz="4" w:space="0" w:color="auto"/>
              <w:bottom w:val="single" w:sz="4" w:space="0" w:color="auto"/>
              <w:right w:val="single" w:sz="4" w:space="0" w:color="auto"/>
            </w:tcBorders>
          </w:tcPr>
          <w:p w14:paraId="048E9247" w14:textId="77777777" w:rsidR="002349C3" w:rsidRPr="001B4450" w:rsidRDefault="002349C3" w:rsidP="004F2EAD">
            <w:pPr>
              <w:spacing w:before="120" w:after="60"/>
              <w:rPr>
                <w:sz w:val="26"/>
                <w:szCs w:val="26"/>
              </w:rPr>
            </w:pPr>
          </w:p>
        </w:tc>
      </w:tr>
      <w:tr w:rsidR="002349C3" w:rsidRPr="001B4450" w14:paraId="62224F59" w14:textId="77777777" w:rsidTr="00C9679D">
        <w:trPr>
          <w:jc w:val="center"/>
        </w:trPr>
        <w:tc>
          <w:tcPr>
            <w:tcW w:w="4182" w:type="dxa"/>
            <w:tcBorders>
              <w:top w:val="single" w:sz="4" w:space="0" w:color="auto"/>
              <w:left w:val="single" w:sz="4" w:space="0" w:color="auto"/>
              <w:bottom w:val="single" w:sz="4" w:space="0" w:color="auto"/>
              <w:right w:val="single" w:sz="4" w:space="0" w:color="auto"/>
            </w:tcBorders>
          </w:tcPr>
          <w:p w14:paraId="2F726C01" w14:textId="77777777" w:rsidR="002349C3" w:rsidRPr="001B4450" w:rsidRDefault="002349C3" w:rsidP="004F2EAD">
            <w:pPr>
              <w:tabs>
                <w:tab w:val="right" w:pos="1701"/>
                <w:tab w:val="right" w:leader="dot" w:pos="8505"/>
              </w:tabs>
              <w:spacing w:before="120" w:after="60"/>
              <w:rPr>
                <w:sz w:val="26"/>
                <w:szCs w:val="26"/>
              </w:rPr>
            </w:pPr>
          </w:p>
        </w:tc>
        <w:tc>
          <w:tcPr>
            <w:tcW w:w="2040" w:type="dxa"/>
            <w:tcBorders>
              <w:top w:val="single" w:sz="4" w:space="0" w:color="auto"/>
              <w:left w:val="single" w:sz="4" w:space="0" w:color="auto"/>
              <w:bottom w:val="single" w:sz="4" w:space="0" w:color="auto"/>
              <w:right w:val="single" w:sz="4" w:space="0" w:color="auto"/>
            </w:tcBorders>
          </w:tcPr>
          <w:p w14:paraId="53A62D5E" w14:textId="77777777" w:rsidR="002349C3" w:rsidRPr="001B4450" w:rsidRDefault="002349C3" w:rsidP="004F2EAD">
            <w:pPr>
              <w:tabs>
                <w:tab w:val="right" w:pos="1701"/>
                <w:tab w:val="right" w:leader="dot" w:pos="8505"/>
              </w:tabs>
              <w:spacing w:before="120" w:after="60"/>
              <w:rPr>
                <w:b/>
                <w:bCs/>
                <w:sz w:val="26"/>
                <w:szCs w:val="26"/>
              </w:rPr>
            </w:pPr>
          </w:p>
        </w:tc>
        <w:tc>
          <w:tcPr>
            <w:tcW w:w="1512" w:type="dxa"/>
            <w:tcBorders>
              <w:top w:val="single" w:sz="4" w:space="0" w:color="auto"/>
              <w:left w:val="single" w:sz="4" w:space="0" w:color="auto"/>
              <w:bottom w:val="single" w:sz="4" w:space="0" w:color="auto"/>
              <w:right w:val="single" w:sz="4" w:space="0" w:color="auto"/>
            </w:tcBorders>
          </w:tcPr>
          <w:p w14:paraId="2927422C" w14:textId="77777777" w:rsidR="002349C3" w:rsidRPr="001B4450" w:rsidRDefault="002349C3" w:rsidP="004F2EAD">
            <w:pPr>
              <w:spacing w:before="120" w:after="60"/>
              <w:rPr>
                <w:sz w:val="26"/>
                <w:szCs w:val="26"/>
              </w:rPr>
            </w:pPr>
          </w:p>
        </w:tc>
      </w:tr>
    </w:tbl>
    <w:p w14:paraId="594B0077" w14:textId="77777777" w:rsidR="002349C3" w:rsidRPr="001B4450" w:rsidRDefault="002349C3" w:rsidP="001B4450">
      <w:pPr>
        <w:tabs>
          <w:tab w:val="right" w:pos="1701"/>
          <w:tab w:val="right" w:leader="dot" w:pos="8505"/>
        </w:tabs>
        <w:spacing w:before="120" w:after="60" w:line="276" w:lineRule="auto"/>
        <w:ind w:firstLine="567"/>
        <w:rPr>
          <w:b/>
          <w:bCs/>
          <w:sz w:val="26"/>
          <w:szCs w:val="26"/>
        </w:rPr>
      </w:pPr>
      <w:r w:rsidRPr="001B4450">
        <w:rPr>
          <w:b/>
          <w:bCs/>
          <w:sz w:val="26"/>
          <w:szCs w:val="26"/>
        </w:rPr>
        <w:t>4. Ý kiến của gia đình</w:t>
      </w:r>
    </w:p>
    <w:p w14:paraId="2D5DCE17" w14:textId="77777777" w:rsidR="002349C3" w:rsidRDefault="002349C3" w:rsidP="001B4450">
      <w:pPr>
        <w:tabs>
          <w:tab w:val="right" w:pos="1701"/>
          <w:tab w:val="right" w:leader="dot" w:pos="8505"/>
        </w:tabs>
        <w:spacing w:before="120" w:after="60" w:line="276" w:lineRule="auto"/>
        <w:ind w:firstLine="567"/>
        <w:rPr>
          <w:sz w:val="26"/>
          <w:szCs w:val="26"/>
        </w:rPr>
      </w:pPr>
    </w:p>
    <w:p w14:paraId="02B821AD" w14:textId="77777777" w:rsidR="00D42EAC" w:rsidRDefault="00D42EAC" w:rsidP="004F2EAD">
      <w:pPr>
        <w:tabs>
          <w:tab w:val="right" w:pos="1701"/>
          <w:tab w:val="right" w:leader="dot" w:pos="8505"/>
        </w:tabs>
        <w:spacing w:before="120" w:after="60" w:line="276" w:lineRule="auto"/>
        <w:ind w:firstLine="2520"/>
        <w:jc w:val="center"/>
        <w:rPr>
          <w:sz w:val="26"/>
          <w:szCs w:val="26"/>
        </w:rPr>
      </w:pPr>
    </w:p>
    <w:p w14:paraId="6CF08ABD" w14:textId="77777777" w:rsidR="002349C3" w:rsidRPr="001B4450" w:rsidRDefault="002349C3" w:rsidP="004F2EAD">
      <w:pPr>
        <w:tabs>
          <w:tab w:val="right" w:pos="1701"/>
          <w:tab w:val="right" w:leader="dot" w:pos="8505"/>
        </w:tabs>
        <w:spacing w:before="120" w:after="60" w:line="276" w:lineRule="auto"/>
        <w:ind w:firstLine="2520"/>
        <w:jc w:val="center"/>
        <w:rPr>
          <w:sz w:val="26"/>
          <w:szCs w:val="26"/>
        </w:rPr>
      </w:pPr>
      <w:r w:rsidRPr="001B4450">
        <w:rPr>
          <w:sz w:val="26"/>
          <w:szCs w:val="26"/>
        </w:rPr>
        <w:t>Ngày ........ tháng .......năm .........</w:t>
      </w:r>
    </w:p>
    <w:p w14:paraId="63076AE6" w14:textId="77777777" w:rsidR="002349C3" w:rsidRPr="001B4450" w:rsidRDefault="002349C3" w:rsidP="004F2EAD">
      <w:pPr>
        <w:spacing w:before="120" w:after="60" w:line="276" w:lineRule="auto"/>
        <w:ind w:firstLine="2520"/>
        <w:jc w:val="center"/>
        <w:rPr>
          <w:sz w:val="26"/>
          <w:szCs w:val="26"/>
        </w:rPr>
      </w:pPr>
      <w:r w:rsidRPr="001B4450">
        <w:rPr>
          <w:sz w:val="26"/>
          <w:szCs w:val="26"/>
        </w:rPr>
        <w:t>(Phụ huynh ký tên)</w:t>
      </w:r>
    </w:p>
    <w:p w14:paraId="2E9CDC3D" w14:textId="77777777" w:rsidR="00653D13" w:rsidRDefault="00653D13" w:rsidP="001B4450">
      <w:pPr>
        <w:spacing w:before="120" w:after="60" w:line="276" w:lineRule="auto"/>
        <w:ind w:firstLine="567"/>
        <w:rPr>
          <w:sz w:val="26"/>
          <w:szCs w:val="26"/>
        </w:rPr>
      </w:pPr>
    </w:p>
    <w:p w14:paraId="52B9CC1A" w14:textId="77777777" w:rsidR="002F0FBD" w:rsidRDefault="002F0FBD" w:rsidP="00DF09F6">
      <w:pPr>
        <w:tabs>
          <w:tab w:val="left" w:pos="0"/>
        </w:tabs>
        <w:spacing w:before="120" w:after="60" w:line="276" w:lineRule="auto"/>
        <w:jc w:val="center"/>
        <w:rPr>
          <w:b/>
          <w:sz w:val="28"/>
          <w:szCs w:val="26"/>
        </w:rPr>
      </w:pPr>
    </w:p>
    <w:p w14:paraId="3CD7E746" w14:textId="77777777" w:rsidR="002F0FBD" w:rsidRDefault="002F0FBD" w:rsidP="002F0FBD">
      <w:pPr>
        <w:tabs>
          <w:tab w:val="left" w:pos="0"/>
          <w:tab w:val="left" w:pos="5868"/>
        </w:tabs>
        <w:spacing w:before="120" w:after="60" w:line="276" w:lineRule="auto"/>
        <w:rPr>
          <w:sz w:val="28"/>
          <w:szCs w:val="26"/>
        </w:rPr>
      </w:pPr>
      <w:r>
        <w:rPr>
          <w:sz w:val="28"/>
          <w:szCs w:val="26"/>
        </w:rPr>
        <w:tab/>
      </w:r>
    </w:p>
    <w:p w14:paraId="41D03C80" w14:textId="77777777" w:rsidR="002F0FBD" w:rsidRDefault="002F0FBD" w:rsidP="002F0FBD">
      <w:pPr>
        <w:tabs>
          <w:tab w:val="left" w:pos="0"/>
        </w:tabs>
        <w:spacing w:before="120" w:after="60" w:line="276" w:lineRule="auto"/>
        <w:jc w:val="center"/>
        <w:rPr>
          <w:b/>
          <w:sz w:val="28"/>
          <w:szCs w:val="26"/>
        </w:rPr>
      </w:pPr>
      <w:r w:rsidRPr="002F0FBD">
        <w:rPr>
          <w:sz w:val="28"/>
          <w:szCs w:val="26"/>
        </w:rPr>
        <w:br w:type="page"/>
      </w:r>
      <w:r w:rsidRPr="004F2EAD">
        <w:rPr>
          <w:b/>
          <w:sz w:val="28"/>
          <w:szCs w:val="26"/>
        </w:rPr>
        <w:lastRenderedPageBreak/>
        <w:t>PHÁT HIỆN SỚM - CAN THIỆP SỚM</w:t>
      </w:r>
      <w:r>
        <w:rPr>
          <w:b/>
          <w:sz w:val="28"/>
          <w:szCs w:val="26"/>
        </w:rPr>
        <w:t xml:space="preserve">  MỘT SỐ BỆNH THƯỜNG GẶP</w:t>
      </w:r>
    </w:p>
    <w:p w14:paraId="6CADCCB2" w14:textId="77777777" w:rsidR="002F0FBD" w:rsidRDefault="002F0FBD" w:rsidP="00DF09F6">
      <w:pPr>
        <w:tabs>
          <w:tab w:val="left" w:pos="0"/>
        </w:tabs>
        <w:spacing w:before="120" w:after="60" w:line="276" w:lineRule="auto"/>
        <w:jc w:val="center"/>
        <w:rPr>
          <w:sz w:val="28"/>
          <w:szCs w:val="26"/>
        </w:rPr>
      </w:pPr>
    </w:p>
    <w:p w14:paraId="6292AC77" w14:textId="77777777" w:rsidR="001B4450" w:rsidRPr="004F2EAD" w:rsidRDefault="002F0FBD" w:rsidP="00DF09F6">
      <w:pPr>
        <w:tabs>
          <w:tab w:val="left" w:pos="0"/>
        </w:tabs>
        <w:spacing w:before="120" w:after="60" w:line="276" w:lineRule="auto"/>
        <w:jc w:val="center"/>
        <w:rPr>
          <w:b/>
          <w:sz w:val="28"/>
          <w:szCs w:val="26"/>
        </w:rPr>
      </w:pPr>
      <w:r w:rsidRPr="004F2EAD">
        <w:rPr>
          <w:b/>
          <w:sz w:val="28"/>
          <w:szCs w:val="26"/>
        </w:rPr>
        <w:t>PHÁT HIỆN SỚM - CAN THIỆP SỚM</w:t>
      </w:r>
    </w:p>
    <w:p w14:paraId="2FEF4F56" w14:textId="77777777" w:rsidR="001B4450" w:rsidRPr="004F2EAD" w:rsidRDefault="001B4450" w:rsidP="004F2EAD">
      <w:pPr>
        <w:tabs>
          <w:tab w:val="left" w:pos="0"/>
        </w:tabs>
        <w:spacing w:before="120" w:after="60" w:line="276" w:lineRule="auto"/>
        <w:jc w:val="center"/>
        <w:rPr>
          <w:b/>
          <w:sz w:val="28"/>
          <w:szCs w:val="26"/>
        </w:rPr>
      </w:pPr>
      <w:r w:rsidRPr="004F2EAD">
        <w:rPr>
          <w:b/>
          <w:sz w:val="28"/>
          <w:szCs w:val="26"/>
        </w:rPr>
        <w:t>XƠ HÓA CƠ ỨC ĐÒN CHŨM</w:t>
      </w:r>
    </w:p>
    <w:p w14:paraId="0AC3649F" w14:textId="77777777" w:rsidR="001B4450" w:rsidRPr="001B4450" w:rsidRDefault="001B4450" w:rsidP="004F2EAD">
      <w:pPr>
        <w:tabs>
          <w:tab w:val="left" w:pos="0"/>
        </w:tabs>
        <w:spacing w:before="360" w:after="60" w:line="276" w:lineRule="auto"/>
        <w:ind w:firstLine="567"/>
        <w:rPr>
          <w:b/>
          <w:sz w:val="26"/>
          <w:szCs w:val="26"/>
        </w:rPr>
      </w:pPr>
      <w:r w:rsidRPr="001B4450">
        <w:rPr>
          <w:b/>
          <w:sz w:val="26"/>
          <w:szCs w:val="26"/>
        </w:rPr>
        <w:t>I. ĐẠI CƯƠNG</w:t>
      </w:r>
    </w:p>
    <w:p w14:paraId="04F7DB17" w14:textId="77777777" w:rsidR="001B4450" w:rsidRPr="001B4450" w:rsidRDefault="001B4450" w:rsidP="004F2EAD">
      <w:pPr>
        <w:numPr>
          <w:ilvl w:val="0"/>
          <w:numId w:val="81"/>
        </w:numPr>
        <w:tabs>
          <w:tab w:val="clear" w:pos="765"/>
          <w:tab w:val="left" w:pos="0"/>
          <w:tab w:val="num" w:pos="142"/>
          <w:tab w:val="left" w:pos="840"/>
        </w:tabs>
        <w:spacing w:before="120" w:after="60" w:line="276" w:lineRule="auto"/>
        <w:ind w:left="0" w:firstLine="567"/>
        <w:rPr>
          <w:b/>
          <w:sz w:val="26"/>
          <w:szCs w:val="26"/>
        </w:rPr>
      </w:pPr>
      <w:r w:rsidRPr="001B4450">
        <w:rPr>
          <w:b/>
          <w:sz w:val="26"/>
          <w:szCs w:val="26"/>
        </w:rPr>
        <w:t xml:space="preserve">Định nghĩa </w:t>
      </w:r>
    </w:p>
    <w:tbl>
      <w:tblPr>
        <w:tblW w:w="9747" w:type="dxa"/>
        <w:tblLook w:val="01E0" w:firstRow="1" w:lastRow="1" w:firstColumn="1" w:lastColumn="1" w:noHBand="0" w:noVBand="0"/>
      </w:tblPr>
      <w:tblGrid>
        <w:gridCol w:w="9747"/>
      </w:tblGrid>
      <w:tr w:rsidR="004F2EAD" w:rsidRPr="001B4450" w14:paraId="1AFA8B63" w14:textId="77777777" w:rsidTr="009A11DB">
        <w:trPr>
          <w:trHeight w:val="1845"/>
        </w:trPr>
        <w:tc>
          <w:tcPr>
            <w:tcW w:w="9747" w:type="dxa"/>
          </w:tcPr>
          <w:p w14:paraId="339CC517" w14:textId="77777777" w:rsidR="004F2EAD" w:rsidRPr="005A1CF9" w:rsidRDefault="004F2EAD" w:rsidP="001B4450">
            <w:pPr>
              <w:pStyle w:val="Heading2"/>
              <w:keepNext w:val="0"/>
              <w:widowControl w:val="0"/>
              <w:spacing w:after="60" w:line="276" w:lineRule="auto"/>
              <w:ind w:firstLine="567"/>
              <w:rPr>
                <w:rFonts w:ascii="Times New Roman" w:eastAsia="Times New Roman" w:hAnsi="Times New Roman"/>
                <w:b w:val="0"/>
                <w:bCs/>
                <w:i/>
                <w:spacing w:val="-2"/>
                <w:szCs w:val="26"/>
                <w:lang w:val="en-US"/>
              </w:rPr>
            </w:pPr>
            <w:r w:rsidRPr="005A1CF9">
              <w:rPr>
                <w:rFonts w:ascii="Times New Roman" w:eastAsia="Times New Roman" w:hAnsi="Times New Roman"/>
                <w:b w:val="0"/>
                <w:bCs/>
                <w:i/>
                <w:spacing w:val="-2"/>
                <w:szCs w:val="26"/>
                <w:lang w:val="en-US"/>
              </w:rPr>
              <w:t>- Xơ hoá cơ ức đòn chũm</w:t>
            </w:r>
            <w:r w:rsidRPr="005A1CF9">
              <w:rPr>
                <w:rFonts w:ascii="Times New Roman" w:eastAsia="Times New Roman" w:hAnsi="Times New Roman"/>
                <w:i/>
                <w:spacing w:val="-2"/>
                <w:szCs w:val="26"/>
                <w:lang w:val="en-US"/>
              </w:rPr>
              <w:t xml:space="preserve"> </w:t>
            </w:r>
            <w:r w:rsidRPr="005A1CF9">
              <w:rPr>
                <w:rFonts w:ascii="Times New Roman" w:eastAsia="Times New Roman" w:hAnsi="Times New Roman"/>
                <w:b w:val="0"/>
                <w:bCs/>
                <w:i/>
                <w:spacing w:val="-2"/>
                <w:szCs w:val="26"/>
                <w:lang w:val="en-US"/>
              </w:rPr>
              <w:t>là tình trạng cơ ức đòn chũm bị xơ hoá một phần do tư thế bào thai hoặc tai biến khi sinh dẫn đến hạn chế tầm vận động của cột sống cổ.</w:t>
            </w:r>
          </w:p>
          <w:p w14:paraId="2041E4FD" w14:textId="56ADC898" w:rsidR="004F2EAD" w:rsidRPr="001B4450" w:rsidRDefault="00EC0CAA" w:rsidP="001B4450">
            <w:pPr>
              <w:tabs>
                <w:tab w:val="left" w:pos="0"/>
              </w:tabs>
              <w:spacing w:before="120" w:after="60" w:line="276" w:lineRule="auto"/>
              <w:ind w:firstLine="567"/>
              <w:rPr>
                <w:sz w:val="26"/>
                <w:szCs w:val="26"/>
              </w:rPr>
            </w:pPr>
            <w:r>
              <w:rPr>
                <w:noProof/>
                <w:sz w:val="26"/>
                <w:szCs w:val="26"/>
              </w:rPr>
              <w:drawing>
                <wp:anchor distT="0" distB="0" distL="114300" distR="114300" simplePos="0" relativeHeight="251667456" behindDoc="1" locked="0" layoutInCell="1" allowOverlap="1" wp14:anchorId="0D22C548" wp14:editId="4C32DF4F">
                  <wp:simplePos x="0" y="0"/>
                  <wp:positionH relativeFrom="column">
                    <wp:posOffset>3652520</wp:posOffset>
                  </wp:positionH>
                  <wp:positionV relativeFrom="paragraph">
                    <wp:posOffset>-768350</wp:posOffset>
                  </wp:positionV>
                  <wp:extent cx="2247900" cy="1346200"/>
                  <wp:effectExtent l="0" t="0" r="12700" b="0"/>
                  <wp:wrapTight wrapText="bothSides">
                    <wp:wrapPolygon edited="0">
                      <wp:start x="0" y="0"/>
                      <wp:lineTo x="0" y="21192"/>
                      <wp:lineTo x="21478" y="21192"/>
                      <wp:lineTo x="21478" y="0"/>
                      <wp:lineTo x="0" y="0"/>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47900" cy="1346200"/>
                          </a:xfrm>
                          <a:prstGeom prst="rect">
                            <a:avLst/>
                          </a:prstGeom>
                          <a:noFill/>
                        </pic:spPr>
                      </pic:pic>
                    </a:graphicData>
                  </a:graphic>
                  <wp14:sizeRelH relativeFrom="page">
                    <wp14:pctWidth>0</wp14:pctWidth>
                  </wp14:sizeRelH>
                  <wp14:sizeRelV relativeFrom="page">
                    <wp14:pctHeight>0</wp14:pctHeight>
                  </wp14:sizeRelV>
                </wp:anchor>
              </w:drawing>
            </w:r>
            <w:r w:rsidR="004F2EAD" w:rsidRPr="001B4450">
              <w:rPr>
                <w:sz w:val="26"/>
                <w:szCs w:val="26"/>
              </w:rPr>
              <w:t>b) Tỷ lệ mắc: Xơ hoá cơ ức đòn chũm hay gặp ở trẻ đẻ ngôi ngược.</w:t>
            </w:r>
          </w:p>
        </w:tc>
      </w:tr>
    </w:tbl>
    <w:p w14:paraId="18C227C3" w14:textId="77777777" w:rsidR="001B4450" w:rsidRPr="001B4450" w:rsidRDefault="001B4450" w:rsidP="004F2EAD">
      <w:pPr>
        <w:tabs>
          <w:tab w:val="left" w:pos="0"/>
        </w:tabs>
        <w:spacing w:before="120" w:after="60" w:line="264" w:lineRule="auto"/>
        <w:ind w:firstLine="567"/>
        <w:rPr>
          <w:b/>
          <w:sz w:val="26"/>
          <w:szCs w:val="26"/>
        </w:rPr>
      </w:pPr>
      <w:r w:rsidRPr="001B4450">
        <w:rPr>
          <w:b/>
          <w:sz w:val="26"/>
          <w:szCs w:val="26"/>
        </w:rPr>
        <w:t>2. Nguyên nhân</w:t>
      </w:r>
    </w:p>
    <w:p w14:paraId="6B7C32A9" w14:textId="77777777" w:rsidR="001B4450" w:rsidRPr="001B4450" w:rsidRDefault="001B4450" w:rsidP="004F2EAD">
      <w:pPr>
        <w:tabs>
          <w:tab w:val="left" w:pos="0"/>
        </w:tabs>
        <w:spacing w:before="120" w:after="60" w:line="264" w:lineRule="auto"/>
        <w:ind w:firstLine="567"/>
        <w:rPr>
          <w:sz w:val="26"/>
          <w:szCs w:val="26"/>
        </w:rPr>
      </w:pPr>
      <w:r w:rsidRPr="001B4450">
        <w:rPr>
          <w:sz w:val="26"/>
          <w:szCs w:val="26"/>
        </w:rPr>
        <w:t>Do sang chấn c</w:t>
      </w:r>
      <w:r w:rsidRPr="001B4450">
        <w:rPr>
          <w:rFonts w:hint="eastAsia"/>
          <w:sz w:val="26"/>
          <w:szCs w:val="26"/>
        </w:rPr>
        <w:t>ơ</w:t>
      </w:r>
      <w:r w:rsidRPr="001B4450">
        <w:rPr>
          <w:sz w:val="26"/>
          <w:szCs w:val="26"/>
        </w:rPr>
        <w:t xml:space="preserve"> ức </w:t>
      </w:r>
      <w:r w:rsidRPr="001B4450">
        <w:rPr>
          <w:rFonts w:hint="eastAsia"/>
          <w:sz w:val="26"/>
          <w:szCs w:val="26"/>
        </w:rPr>
        <w:t>đ</w:t>
      </w:r>
      <w:r w:rsidRPr="001B4450">
        <w:rPr>
          <w:sz w:val="26"/>
          <w:szCs w:val="26"/>
        </w:rPr>
        <w:t>òn chũm trong quá trình chuyển dạ</w:t>
      </w:r>
    </w:p>
    <w:p w14:paraId="16B080E6" w14:textId="77777777" w:rsidR="001B4450" w:rsidRPr="001B4450" w:rsidRDefault="001B4450" w:rsidP="004F2EAD">
      <w:pPr>
        <w:tabs>
          <w:tab w:val="left" w:pos="0"/>
        </w:tabs>
        <w:spacing w:before="120" w:after="60" w:line="264" w:lineRule="auto"/>
        <w:ind w:firstLine="567"/>
        <w:rPr>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0C4DA2A4" w14:textId="77777777" w:rsidR="001B4450" w:rsidRPr="001B4450" w:rsidRDefault="001B4450" w:rsidP="004F2EAD">
      <w:pPr>
        <w:tabs>
          <w:tab w:val="left" w:pos="0"/>
        </w:tabs>
        <w:spacing w:before="120" w:after="60" w:line="264" w:lineRule="auto"/>
        <w:ind w:firstLine="567"/>
        <w:rPr>
          <w:b/>
          <w:sz w:val="26"/>
          <w:szCs w:val="26"/>
        </w:rPr>
      </w:pPr>
      <w:r w:rsidRPr="001B4450">
        <w:rPr>
          <w:b/>
          <w:sz w:val="26"/>
          <w:szCs w:val="26"/>
        </w:rPr>
        <w:t xml:space="preserve">1. Lâm sàng: </w:t>
      </w:r>
      <w:r w:rsidRPr="001B4450">
        <w:rPr>
          <w:bCs/>
          <w:iCs/>
          <w:sz w:val="26"/>
          <w:szCs w:val="26"/>
        </w:rPr>
        <w:t>Nhận biết sớm ở trẻ từ 0 - 3 tháng tuổi:</w:t>
      </w:r>
    </w:p>
    <w:p w14:paraId="19653211" w14:textId="77777777" w:rsidR="001B4450" w:rsidRPr="001B4450" w:rsidRDefault="001B4450" w:rsidP="004F2EAD">
      <w:pPr>
        <w:spacing w:before="120" w:after="60" w:line="264" w:lineRule="auto"/>
        <w:ind w:firstLine="567"/>
        <w:jc w:val="both"/>
        <w:rPr>
          <w:sz w:val="26"/>
          <w:szCs w:val="26"/>
        </w:rPr>
      </w:pPr>
      <w:r w:rsidRPr="001B4450">
        <w:rPr>
          <w:sz w:val="26"/>
          <w:szCs w:val="26"/>
        </w:rPr>
        <w:t>- Khối u ở cơ ức đòn chũm, có ngay sau khi sinh.</w:t>
      </w:r>
    </w:p>
    <w:p w14:paraId="5A3E6A66" w14:textId="77777777" w:rsidR="001B4450" w:rsidRPr="001B4450" w:rsidRDefault="001B4450" w:rsidP="004F2EAD">
      <w:pPr>
        <w:spacing w:before="120" w:after="60" w:line="264" w:lineRule="auto"/>
        <w:ind w:firstLine="567"/>
        <w:jc w:val="both"/>
        <w:rPr>
          <w:sz w:val="26"/>
          <w:szCs w:val="26"/>
        </w:rPr>
      </w:pPr>
      <w:r w:rsidRPr="001B4450">
        <w:rPr>
          <w:sz w:val="26"/>
          <w:szCs w:val="26"/>
        </w:rPr>
        <w:t>- Khối u có mật độ từ hơi chắc đến rất chắc; di động nhẹ theo cơ ức đòn chũm; không nóng, đỏ, đau; cảm giác to nhanh trong những tháng đầu.</w:t>
      </w:r>
    </w:p>
    <w:p w14:paraId="2784BC0C" w14:textId="77777777" w:rsidR="001B4450" w:rsidRPr="001B4450" w:rsidRDefault="001B4450" w:rsidP="004F2EAD">
      <w:pPr>
        <w:spacing w:before="120" w:after="60" w:line="264" w:lineRule="auto"/>
        <w:ind w:firstLine="567"/>
        <w:jc w:val="both"/>
        <w:rPr>
          <w:sz w:val="26"/>
          <w:szCs w:val="26"/>
        </w:rPr>
      </w:pPr>
      <w:r w:rsidRPr="001B4450">
        <w:rPr>
          <w:sz w:val="26"/>
          <w:szCs w:val="26"/>
        </w:rPr>
        <w:t>- Vẹo cổ rõ, đầu trẻ nghiêng sang bên có khối u, hạn chế nghiêng đầu sang bên lành và quay đầu sang hai bên.</w:t>
      </w:r>
    </w:p>
    <w:p w14:paraId="2A2EEEE7" w14:textId="77777777" w:rsidR="001B4450" w:rsidRPr="001B4450" w:rsidRDefault="001B4450" w:rsidP="004F2EAD">
      <w:pPr>
        <w:tabs>
          <w:tab w:val="left" w:pos="0"/>
        </w:tabs>
        <w:spacing w:before="120" w:after="60" w:line="264" w:lineRule="auto"/>
        <w:ind w:firstLine="567"/>
        <w:rPr>
          <w:b/>
          <w:sz w:val="26"/>
          <w:szCs w:val="26"/>
        </w:rPr>
      </w:pPr>
      <w:r w:rsidRPr="001B4450">
        <w:rPr>
          <w:b/>
          <w:sz w:val="26"/>
          <w:szCs w:val="26"/>
        </w:rPr>
        <w:t>2. Cận lâm sàng</w:t>
      </w:r>
    </w:p>
    <w:p w14:paraId="658FE5E3" w14:textId="77777777" w:rsidR="001B4450" w:rsidRPr="001B4450" w:rsidRDefault="001B4450" w:rsidP="004F2EAD">
      <w:pPr>
        <w:spacing w:before="120" w:after="60" w:line="264" w:lineRule="auto"/>
        <w:ind w:firstLine="567"/>
        <w:jc w:val="both"/>
        <w:rPr>
          <w:sz w:val="26"/>
          <w:szCs w:val="26"/>
        </w:rPr>
      </w:pPr>
      <w:r w:rsidRPr="001B4450">
        <w:rPr>
          <w:sz w:val="26"/>
          <w:szCs w:val="26"/>
        </w:rPr>
        <w:t xml:space="preserve">- Chọc dò khối u thấy trên tiêu bản có hồng cầu (giai đoạn đầu), tế bào xơ (giai đoạn sau). Không có bạch cầu đa nhân hoặc tế bào ác tính.  </w:t>
      </w:r>
    </w:p>
    <w:p w14:paraId="5C732ABA" w14:textId="77777777" w:rsidR="001B4450" w:rsidRPr="001B4450" w:rsidRDefault="001B4450" w:rsidP="001B4450">
      <w:pPr>
        <w:spacing w:before="120" w:after="60" w:line="276" w:lineRule="auto"/>
        <w:ind w:firstLine="567"/>
        <w:jc w:val="both"/>
        <w:rPr>
          <w:sz w:val="26"/>
          <w:szCs w:val="26"/>
        </w:rPr>
      </w:pPr>
      <w:r w:rsidRPr="001B4450">
        <w:rPr>
          <w:sz w:val="26"/>
          <w:szCs w:val="26"/>
        </w:rPr>
        <w:t>- Siêu âm: giai đoạn đầu là dịch (xuất huyết), giai đoạn sau là tổ chức xơ.</w:t>
      </w:r>
    </w:p>
    <w:p w14:paraId="493B05AD" w14:textId="77777777" w:rsidR="001B4450" w:rsidRPr="001B4450" w:rsidRDefault="001B4450" w:rsidP="001B4450">
      <w:pPr>
        <w:tabs>
          <w:tab w:val="left" w:pos="0"/>
        </w:tabs>
        <w:spacing w:before="120" w:after="60" w:line="276" w:lineRule="auto"/>
        <w:ind w:firstLine="567"/>
        <w:rPr>
          <w:b/>
          <w:sz w:val="26"/>
          <w:szCs w:val="26"/>
        </w:rPr>
      </w:pPr>
      <w:r w:rsidRPr="001B4450">
        <w:rPr>
          <w:b/>
          <w:sz w:val="26"/>
          <w:szCs w:val="26"/>
        </w:rPr>
        <w:t>3. Chẩn đoán xác định</w:t>
      </w:r>
    </w:p>
    <w:p w14:paraId="78558B18"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 Dựa vào lâm sàng, kết quả siêu âm và chọc dò tế bào.</w:t>
      </w:r>
    </w:p>
    <w:p w14:paraId="04C62257" w14:textId="77777777" w:rsidR="001B4450" w:rsidRPr="001B4450" w:rsidRDefault="001B4450" w:rsidP="001B4450">
      <w:pPr>
        <w:tabs>
          <w:tab w:val="left" w:pos="0"/>
        </w:tabs>
        <w:spacing w:before="120" w:after="60" w:line="276" w:lineRule="auto"/>
        <w:ind w:firstLine="567"/>
        <w:rPr>
          <w:b/>
          <w:sz w:val="26"/>
          <w:szCs w:val="26"/>
        </w:rPr>
      </w:pPr>
      <w:r w:rsidRPr="001B4450">
        <w:rPr>
          <w:b/>
          <w:sz w:val="26"/>
          <w:szCs w:val="26"/>
        </w:rPr>
        <w:t>4. Chẩn đoán phân biệt (nếu có)</w:t>
      </w:r>
    </w:p>
    <w:p w14:paraId="40201895" w14:textId="77777777" w:rsidR="001B4450" w:rsidRPr="001B4450" w:rsidRDefault="001B4450" w:rsidP="001B4450">
      <w:pPr>
        <w:spacing w:before="120" w:after="60" w:line="276" w:lineRule="auto"/>
        <w:ind w:firstLine="567"/>
        <w:jc w:val="both"/>
        <w:rPr>
          <w:sz w:val="26"/>
          <w:szCs w:val="26"/>
        </w:rPr>
      </w:pPr>
      <w:r w:rsidRPr="001B4450">
        <w:rPr>
          <w:sz w:val="26"/>
          <w:szCs w:val="26"/>
        </w:rPr>
        <w:t>- Viêm hạch: Sốt, sưng, nóng, đỏ đau. Chọc hạch có bạch cầu đa nhân.</w:t>
      </w:r>
    </w:p>
    <w:p w14:paraId="2A5BCFB7" w14:textId="77777777" w:rsidR="001B4450" w:rsidRPr="001B4450" w:rsidRDefault="001B4450" w:rsidP="001B4450">
      <w:pPr>
        <w:spacing w:before="120" w:after="60" w:line="276" w:lineRule="auto"/>
        <w:ind w:firstLine="567"/>
        <w:jc w:val="both"/>
        <w:rPr>
          <w:sz w:val="26"/>
          <w:szCs w:val="26"/>
        </w:rPr>
      </w:pPr>
      <w:r w:rsidRPr="001B4450">
        <w:rPr>
          <w:sz w:val="26"/>
          <w:szCs w:val="26"/>
        </w:rPr>
        <w:t>- Khối u vùng cổ: Chọc dò khối u thấy trên tiêu bản có tế bào lành hoặc ác tính.</w:t>
      </w:r>
    </w:p>
    <w:p w14:paraId="1F3C732D" w14:textId="77777777" w:rsidR="001B4450" w:rsidRPr="001B4450" w:rsidRDefault="001B4450" w:rsidP="001B4450">
      <w:pPr>
        <w:spacing w:before="120" w:after="60" w:line="276" w:lineRule="auto"/>
        <w:ind w:firstLine="567"/>
        <w:jc w:val="both"/>
        <w:rPr>
          <w:sz w:val="26"/>
          <w:szCs w:val="26"/>
        </w:rPr>
      </w:pPr>
      <w:r w:rsidRPr="001B4450">
        <w:rPr>
          <w:sz w:val="26"/>
          <w:szCs w:val="26"/>
        </w:rPr>
        <w:t>- Viêm cơ ức đòn chũm: Trẻ có sốt; khối viêm có xưng, nóng, đỏ, đau; chọc dò có tế bào bạch cầu hoặc mủ.</w:t>
      </w:r>
    </w:p>
    <w:p w14:paraId="6D1B5B10" w14:textId="77777777" w:rsidR="001B4450" w:rsidRPr="001B4450" w:rsidRDefault="001B4450" w:rsidP="001B4450">
      <w:pPr>
        <w:spacing w:before="120" w:after="60" w:line="276" w:lineRule="auto"/>
        <w:ind w:firstLine="567"/>
        <w:jc w:val="both"/>
        <w:rPr>
          <w:sz w:val="26"/>
          <w:szCs w:val="26"/>
        </w:rPr>
      </w:pPr>
      <w:r w:rsidRPr="001B4450">
        <w:rPr>
          <w:sz w:val="26"/>
          <w:szCs w:val="26"/>
        </w:rPr>
        <w:t>- Vẹo cổ do còi xương, tổn thương đốt sống cổ: Không có khối u, liệt dây thần kinh XI.</w:t>
      </w:r>
    </w:p>
    <w:p w14:paraId="4D816D39" w14:textId="77777777" w:rsidR="001B4450" w:rsidRPr="001B4450" w:rsidRDefault="009A11DB" w:rsidP="001B4450">
      <w:pPr>
        <w:tabs>
          <w:tab w:val="left" w:pos="0"/>
        </w:tabs>
        <w:spacing w:before="120" w:after="60" w:line="276" w:lineRule="auto"/>
        <w:ind w:firstLine="567"/>
        <w:rPr>
          <w:b/>
          <w:sz w:val="26"/>
          <w:szCs w:val="26"/>
        </w:rPr>
      </w:pPr>
      <w:r>
        <w:rPr>
          <w:b/>
          <w:sz w:val="26"/>
          <w:szCs w:val="26"/>
        </w:rPr>
        <w:br w:type="page"/>
      </w:r>
      <w:r w:rsidR="001B4450" w:rsidRPr="001B4450">
        <w:rPr>
          <w:b/>
          <w:sz w:val="26"/>
          <w:szCs w:val="26"/>
        </w:rPr>
        <w:lastRenderedPageBreak/>
        <w:t>5. Biến chứng</w:t>
      </w:r>
    </w:p>
    <w:p w14:paraId="7947F9A6"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Nếu không được phát hiện và can thiệp sớm có thể dẫn đến các tình trạng gây ảnh hưởng nhiều đến thẩm mỹ và chức năng của trẻ sau này, như:</w:t>
      </w:r>
    </w:p>
    <w:p w14:paraId="59413C41"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 Hạn chế vận động cột sống cổ (quay về bên có khối xơ, nghiêng sang bên đối diện)</w:t>
      </w:r>
    </w:p>
    <w:p w14:paraId="36B179A2"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 Lác mắt</w:t>
      </w:r>
    </w:p>
    <w:p w14:paraId="51940488"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 Teo ½ mặt bên có khối xơ</w:t>
      </w:r>
    </w:p>
    <w:p w14:paraId="367EB697" w14:textId="77777777" w:rsidR="001B4450" w:rsidRPr="001B4450" w:rsidRDefault="001B4450" w:rsidP="001B4450">
      <w:pPr>
        <w:tabs>
          <w:tab w:val="left" w:pos="0"/>
        </w:tabs>
        <w:spacing w:before="120" w:after="60" w:line="276" w:lineRule="auto"/>
        <w:ind w:firstLine="567"/>
        <w:rPr>
          <w:sz w:val="26"/>
          <w:szCs w:val="26"/>
        </w:rPr>
      </w:pPr>
      <w:r w:rsidRPr="001B4450">
        <w:rPr>
          <w:sz w:val="26"/>
          <w:szCs w:val="26"/>
        </w:rPr>
        <w:t xml:space="preserve">- Vẹo cột sống cổ, các đốt sống cổ bị biến dạng </w:t>
      </w:r>
    </w:p>
    <w:p w14:paraId="362F88E3" w14:textId="77777777" w:rsidR="001B4450" w:rsidRPr="001B4450" w:rsidRDefault="001B4450" w:rsidP="001B4450">
      <w:pPr>
        <w:tabs>
          <w:tab w:val="left" w:pos="0"/>
        </w:tabs>
        <w:spacing w:before="120" w:after="60" w:line="276" w:lineRule="auto"/>
        <w:ind w:firstLine="567"/>
        <w:rPr>
          <w:b/>
          <w:sz w:val="26"/>
          <w:szCs w:val="26"/>
        </w:rPr>
      </w:pPr>
      <w:r w:rsidRPr="001B4450">
        <w:rPr>
          <w:b/>
          <w:sz w:val="26"/>
          <w:szCs w:val="26"/>
        </w:rPr>
        <w:t>III. CAN THIỆP SỚM</w:t>
      </w:r>
    </w:p>
    <w:p w14:paraId="58A3319F" w14:textId="77777777" w:rsidR="001B4450" w:rsidRPr="001B4450" w:rsidRDefault="001B4450" w:rsidP="001B4450">
      <w:pPr>
        <w:tabs>
          <w:tab w:val="left" w:pos="0"/>
        </w:tabs>
        <w:spacing w:before="120" w:after="60" w:line="276" w:lineRule="auto"/>
        <w:ind w:firstLine="567"/>
        <w:rPr>
          <w:b/>
          <w:sz w:val="26"/>
          <w:szCs w:val="26"/>
        </w:rPr>
      </w:pPr>
      <w:r w:rsidRPr="001B4450">
        <w:rPr>
          <w:b/>
          <w:sz w:val="26"/>
          <w:szCs w:val="26"/>
        </w:rPr>
        <w:t>1. Nguyên tắc</w:t>
      </w:r>
    </w:p>
    <w:p w14:paraId="07B393B5" w14:textId="77777777" w:rsidR="001B4450" w:rsidRPr="001B4450" w:rsidRDefault="001B4450" w:rsidP="001B4450">
      <w:pPr>
        <w:spacing w:before="120" w:after="60" w:line="276" w:lineRule="auto"/>
        <w:ind w:firstLine="567"/>
        <w:jc w:val="both"/>
        <w:rPr>
          <w:sz w:val="26"/>
          <w:szCs w:val="26"/>
        </w:rPr>
      </w:pPr>
      <w:r w:rsidRPr="001B4450">
        <w:rPr>
          <w:sz w:val="26"/>
          <w:szCs w:val="26"/>
        </w:rPr>
        <w:t>- Can thiệp sớm ngay sau sinh hoặc ngay sau khi phát hiện thấy khối xơ.</w:t>
      </w:r>
    </w:p>
    <w:p w14:paraId="0F362C4C" w14:textId="77777777" w:rsidR="001B4450" w:rsidRPr="001B4450" w:rsidRDefault="001B4450" w:rsidP="001B4450">
      <w:pPr>
        <w:spacing w:before="120" w:after="60" w:line="276" w:lineRule="auto"/>
        <w:ind w:firstLine="567"/>
        <w:jc w:val="both"/>
        <w:rPr>
          <w:sz w:val="26"/>
          <w:szCs w:val="26"/>
        </w:rPr>
      </w:pPr>
      <w:r w:rsidRPr="001B4450">
        <w:rPr>
          <w:sz w:val="26"/>
          <w:szCs w:val="26"/>
        </w:rPr>
        <w:t>- Can thiệp sớm thực hiện tại nhà trang 6 tháng đầu.</w:t>
      </w:r>
    </w:p>
    <w:p w14:paraId="2C4E1329" w14:textId="77777777" w:rsidR="001B4450" w:rsidRPr="001B4450" w:rsidRDefault="001B4450" w:rsidP="001B4450">
      <w:pPr>
        <w:spacing w:before="120" w:after="60" w:line="276" w:lineRule="auto"/>
        <w:ind w:firstLine="567"/>
        <w:jc w:val="both"/>
        <w:rPr>
          <w:sz w:val="26"/>
          <w:szCs w:val="26"/>
        </w:rPr>
      </w:pPr>
      <w:r w:rsidRPr="001B4450">
        <w:rPr>
          <w:sz w:val="26"/>
          <w:szCs w:val="26"/>
        </w:rPr>
        <w:t>- Can thiệp tại khoa PHCN theo đợt phối hợp với chương trình can thiệp tại nhà trong 2 năm đầu.</w:t>
      </w:r>
    </w:p>
    <w:p w14:paraId="4A41E489" w14:textId="77777777" w:rsidR="001B4450" w:rsidRPr="001B4450" w:rsidRDefault="001B4450" w:rsidP="001B4450">
      <w:pPr>
        <w:spacing w:before="120" w:after="60" w:line="276" w:lineRule="auto"/>
        <w:ind w:firstLine="567"/>
        <w:jc w:val="both"/>
        <w:rPr>
          <w:sz w:val="26"/>
          <w:szCs w:val="26"/>
        </w:rPr>
      </w:pPr>
      <w:r w:rsidRPr="001B4450">
        <w:rPr>
          <w:sz w:val="26"/>
          <w:szCs w:val="26"/>
        </w:rPr>
        <w:t>- Nhân lực thực hiện: gia đình, cán bộ phục hồi chức năng các tuyến.</w:t>
      </w:r>
    </w:p>
    <w:p w14:paraId="5CE93109" w14:textId="77777777" w:rsidR="001B4450" w:rsidRPr="001B4450" w:rsidRDefault="001B4450" w:rsidP="001B4450">
      <w:pPr>
        <w:spacing w:before="120" w:after="60" w:line="276" w:lineRule="auto"/>
        <w:ind w:firstLine="567"/>
        <w:jc w:val="both"/>
        <w:rPr>
          <w:sz w:val="26"/>
          <w:szCs w:val="26"/>
        </w:rPr>
      </w:pPr>
      <w:r w:rsidRPr="001B4450">
        <w:rPr>
          <w:sz w:val="26"/>
          <w:szCs w:val="26"/>
        </w:rPr>
        <w:t>- Khám đánh giá tiến triển tháng/lần cho đến khi phục hồi hoàn toàn.</w:t>
      </w:r>
    </w:p>
    <w:p w14:paraId="790B1B3B" w14:textId="77777777" w:rsidR="001B4450" w:rsidRPr="001B4450" w:rsidRDefault="001B4450" w:rsidP="001B4450">
      <w:pPr>
        <w:tabs>
          <w:tab w:val="left" w:pos="0"/>
        </w:tabs>
        <w:spacing w:before="120" w:after="60" w:line="276" w:lineRule="auto"/>
        <w:ind w:firstLine="567"/>
        <w:rPr>
          <w:b/>
          <w:sz w:val="26"/>
          <w:szCs w:val="26"/>
        </w:rPr>
      </w:pPr>
      <w:r w:rsidRPr="001B4450">
        <w:rPr>
          <w:b/>
          <w:sz w:val="26"/>
          <w:szCs w:val="26"/>
        </w:rPr>
        <w:t>2. Các kỹ thuật can thiệp sớm</w:t>
      </w:r>
    </w:p>
    <w:p w14:paraId="3A209507" w14:textId="77777777" w:rsidR="001B4450" w:rsidRPr="001B4450" w:rsidRDefault="001B4450" w:rsidP="001B4450">
      <w:pPr>
        <w:tabs>
          <w:tab w:val="num" w:pos="851"/>
        </w:tabs>
        <w:spacing w:before="120" w:after="60" w:line="276" w:lineRule="auto"/>
        <w:ind w:firstLine="567"/>
        <w:jc w:val="both"/>
        <w:rPr>
          <w:b/>
          <w:bCs/>
          <w:i/>
          <w:iCs/>
          <w:sz w:val="26"/>
          <w:szCs w:val="26"/>
        </w:rPr>
      </w:pPr>
      <w:r w:rsidRPr="001B4450">
        <w:rPr>
          <w:b/>
          <w:bCs/>
          <w:i/>
          <w:iCs/>
          <w:sz w:val="26"/>
          <w:szCs w:val="26"/>
        </w:rPr>
        <w:t>a) Vận động trị liệu</w:t>
      </w:r>
    </w:p>
    <w:p w14:paraId="0F020B48" w14:textId="77777777" w:rsidR="001B4450" w:rsidRPr="001B4450" w:rsidRDefault="001B4450" w:rsidP="001B4450">
      <w:pPr>
        <w:tabs>
          <w:tab w:val="left" w:pos="851"/>
        </w:tabs>
        <w:spacing w:before="120" w:after="60" w:line="276" w:lineRule="auto"/>
        <w:ind w:firstLine="567"/>
        <w:jc w:val="both"/>
        <w:rPr>
          <w:sz w:val="26"/>
          <w:szCs w:val="26"/>
          <w:lang w:val="de-DE"/>
        </w:rPr>
      </w:pPr>
      <w:r w:rsidRPr="001B4450">
        <w:rPr>
          <w:iCs/>
          <w:sz w:val="26"/>
          <w:szCs w:val="26"/>
          <w:lang w:val="de-DE"/>
        </w:rPr>
        <w:t>- Tư thế bệnh nhân</w:t>
      </w:r>
      <w:r w:rsidRPr="001B4450">
        <w:rPr>
          <w:sz w:val="26"/>
          <w:szCs w:val="26"/>
          <w:lang w:val="de-DE"/>
        </w:rPr>
        <w:t xml:space="preserve">: </w:t>
      </w:r>
    </w:p>
    <w:p w14:paraId="5C77858C" w14:textId="77777777" w:rsidR="001B4450" w:rsidRPr="001B4450" w:rsidRDefault="001B4450" w:rsidP="001B4450">
      <w:pPr>
        <w:tabs>
          <w:tab w:val="left" w:pos="851"/>
        </w:tabs>
        <w:spacing w:before="120" w:after="60" w:line="276" w:lineRule="auto"/>
        <w:ind w:firstLine="567"/>
        <w:jc w:val="both"/>
        <w:rPr>
          <w:sz w:val="26"/>
          <w:szCs w:val="26"/>
          <w:lang w:val="de-DE"/>
        </w:rPr>
      </w:pPr>
      <w:r w:rsidRPr="001B4450">
        <w:rPr>
          <w:sz w:val="26"/>
          <w:szCs w:val="26"/>
          <w:lang w:val="de-DE"/>
        </w:rPr>
        <w:t xml:space="preserve">+ Nằm nghiêng sang bên không có khối xơ để bộc lộ bên có khối xơ (trên đùi kỹ thuật viên, hoặc trên gối), đầu bệnh nhân thấp hơn vai. </w:t>
      </w:r>
    </w:p>
    <w:p w14:paraId="704B3522" w14:textId="77777777" w:rsidR="001B4450" w:rsidRPr="001B4450" w:rsidRDefault="001B4450" w:rsidP="001B4450">
      <w:pPr>
        <w:tabs>
          <w:tab w:val="left" w:pos="851"/>
        </w:tabs>
        <w:spacing w:before="120" w:after="60" w:line="276" w:lineRule="auto"/>
        <w:ind w:firstLine="567"/>
        <w:jc w:val="both"/>
        <w:rPr>
          <w:sz w:val="26"/>
          <w:szCs w:val="26"/>
          <w:lang w:val="de-DE"/>
        </w:rPr>
      </w:pPr>
      <w:r w:rsidRPr="001B4450">
        <w:rPr>
          <w:sz w:val="26"/>
          <w:szCs w:val="26"/>
          <w:lang w:val="de-DE"/>
        </w:rPr>
        <w:t>+ Đầu, vai, hông thẳng hàng theo một trục ngang.</w:t>
      </w:r>
    </w:p>
    <w:tbl>
      <w:tblPr>
        <w:tblW w:w="9225" w:type="dxa"/>
        <w:tblLayout w:type="fixed"/>
        <w:tblLook w:val="01E0" w:firstRow="1" w:lastRow="1" w:firstColumn="1" w:lastColumn="1" w:noHBand="0" w:noVBand="0"/>
      </w:tblPr>
      <w:tblGrid>
        <w:gridCol w:w="5211"/>
        <w:gridCol w:w="4014"/>
      </w:tblGrid>
      <w:tr w:rsidR="001B4450" w:rsidRPr="001B4450" w14:paraId="57912672" w14:textId="77777777" w:rsidTr="009A11DB">
        <w:trPr>
          <w:trHeight w:val="2751"/>
        </w:trPr>
        <w:tc>
          <w:tcPr>
            <w:tcW w:w="5211" w:type="dxa"/>
          </w:tcPr>
          <w:p w14:paraId="10423B10" w14:textId="77777777" w:rsidR="001B4450" w:rsidRPr="005A1CF9" w:rsidRDefault="001B4450" w:rsidP="001B4450">
            <w:pPr>
              <w:spacing w:before="120" w:after="60" w:line="276" w:lineRule="auto"/>
              <w:ind w:firstLine="567"/>
              <w:jc w:val="both"/>
              <w:rPr>
                <w:bCs/>
                <w:iCs/>
                <w:sz w:val="26"/>
                <w:szCs w:val="26"/>
                <w:lang w:val="de-DE"/>
              </w:rPr>
            </w:pPr>
            <w:r w:rsidRPr="005A1CF9">
              <w:rPr>
                <w:bCs/>
                <w:iCs/>
                <w:sz w:val="26"/>
                <w:szCs w:val="26"/>
                <w:lang w:val="de-DE"/>
              </w:rPr>
              <w:t>- Bài tập 1. Xoa day cơ ức đòn chũm</w:t>
            </w:r>
          </w:p>
          <w:p w14:paraId="57E082E4" w14:textId="77777777" w:rsidR="001B4450" w:rsidRPr="005A1CF9" w:rsidRDefault="001B4450" w:rsidP="001B4450">
            <w:pPr>
              <w:spacing w:before="120" w:after="60" w:line="276" w:lineRule="auto"/>
              <w:ind w:firstLine="567"/>
              <w:jc w:val="both"/>
              <w:rPr>
                <w:sz w:val="26"/>
                <w:szCs w:val="26"/>
                <w:lang w:val="de-DE"/>
              </w:rPr>
            </w:pPr>
            <w:r w:rsidRPr="005A1CF9">
              <w:rPr>
                <w:sz w:val="26"/>
                <w:szCs w:val="26"/>
                <w:lang w:val="de-DE"/>
              </w:rPr>
              <w:t>+ Một tay KTV cố định khớp vai và hông từ phía sau (phía lưng).</w:t>
            </w:r>
          </w:p>
          <w:p w14:paraId="5B0A59DD" w14:textId="77777777" w:rsidR="001B4450" w:rsidRPr="005A1CF9" w:rsidRDefault="001B4450" w:rsidP="00F05079">
            <w:pPr>
              <w:pStyle w:val="BodyTextIndent"/>
              <w:numPr>
                <w:ilvl w:val="0"/>
                <w:numId w:val="0"/>
              </w:numPr>
              <w:spacing w:beforeLines="0" w:before="120" w:afterLines="0" w:after="60" w:line="276" w:lineRule="auto"/>
              <w:rPr>
                <w:rFonts w:ascii="Times New Roman" w:hAnsi="Times New Roman"/>
                <w:sz w:val="26"/>
                <w:szCs w:val="26"/>
                <w:lang w:val="de-DE"/>
              </w:rPr>
            </w:pPr>
          </w:p>
        </w:tc>
        <w:tc>
          <w:tcPr>
            <w:tcW w:w="4014" w:type="dxa"/>
          </w:tcPr>
          <w:p w14:paraId="372668D9" w14:textId="7DF11DD2" w:rsidR="001B4450" w:rsidRPr="001B4450" w:rsidRDefault="00EC0CAA" w:rsidP="00F05079">
            <w:pPr>
              <w:spacing w:before="120" w:after="60" w:line="276" w:lineRule="auto"/>
              <w:jc w:val="both"/>
              <w:rPr>
                <w:sz w:val="26"/>
                <w:szCs w:val="26"/>
                <w:lang w:val="pt-BR"/>
              </w:rPr>
            </w:pPr>
            <w:r>
              <w:rPr>
                <w:noProof/>
                <w:sz w:val="26"/>
                <w:szCs w:val="26"/>
              </w:rPr>
              <w:drawing>
                <wp:anchor distT="0" distB="0" distL="114300" distR="114300" simplePos="0" relativeHeight="251651072" behindDoc="0" locked="0" layoutInCell="1" allowOverlap="1" wp14:anchorId="09F705F2" wp14:editId="5EAF1623">
                  <wp:simplePos x="0" y="0"/>
                  <wp:positionH relativeFrom="margin">
                    <wp:posOffset>1529715</wp:posOffset>
                  </wp:positionH>
                  <wp:positionV relativeFrom="margin">
                    <wp:posOffset>114935</wp:posOffset>
                  </wp:positionV>
                  <wp:extent cx="2341245" cy="162687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1245" cy="1626870"/>
                          </a:xfrm>
                          <a:prstGeom prst="rect">
                            <a:avLst/>
                          </a:prstGeom>
                          <a:noFill/>
                        </pic:spPr>
                      </pic:pic>
                    </a:graphicData>
                  </a:graphic>
                  <wp14:sizeRelH relativeFrom="page">
                    <wp14:pctWidth>0</wp14:pctWidth>
                  </wp14:sizeRelH>
                  <wp14:sizeRelV relativeFrom="page">
                    <wp14:pctHeight>0</wp14:pctHeight>
                  </wp14:sizeRelV>
                </wp:anchor>
              </w:drawing>
            </w:r>
          </w:p>
        </w:tc>
      </w:tr>
    </w:tbl>
    <w:p w14:paraId="767CC68B" w14:textId="77777777" w:rsidR="00F05079" w:rsidRPr="005A1CF9" w:rsidRDefault="00F05079" w:rsidP="001B4450">
      <w:pPr>
        <w:spacing w:before="120" w:after="60" w:line="276" w:lineRule="auto"/>
        <w:ind w:firstLine="567"/>
        <w:jc w:val="both"/>
        <w:rPr>
          <w:b/>
          <w:iCs/>
          <w:sz w:val="26"/>
          <w:szCs w:val="26"/>
          <w:lang w:val="pt-BR"/>
        </w:rPr>
      </w:pPr>
      <w:r w:rsidRPr="005A1CF9">
        <w:rPr>
          <w:b/>
          <w:sz w:val="26"/>
          <w:szCs w:val="26"/>
          <w:lang w:val="pt-BR"/>
        </w:rPr>
        <w:t>+ Tay kia (phía trước) dùng 1 hoặc 2 ngón tay xoa day trên khối xơ  theo chiều kim đồng hồ.</w:t>
      </w:r>
    </w:p>
    <w:p w14:paraId="2BD9A840" w14:textId="77777777" w:rsidR="001B4450" w:rsidRPr="005A1CF9" w:rsidRDefault="001B4450" w:rsidP="001B4450">
      <w:pPr>
        <w:spacing w:before="120" w:after="60" w:line="276" w:lineRule="auto"/>
        <w:ind w:firstLine="567"/>
        <w:jc w:val="both"/>
        <w:rPr>
          <w:sz w:val="26"/>
          <w:szCs w:val="26"/>
          <w:lang w:val="pt-BR"/>
        </w:rPr>
      </w:pPr>
      <w:r w:rsidRPr="005A1CF9">
        <w:rPr>
          <w:iCs/>
          <w:sz w:val="26"/>
          <w:szCs w:val="26"/>
          <w:lang w:val="pt-BR"/>
        </w:rPr>
        <w:t>+ Thời gian:</w:t>
      </w:r>
      <w:r w:rsidRPr="005A1CF9">
        <w:rPr>
          <w:sz w:val="26"/>
          <w:szCs w:val="26"/>
          <w:lang w:val="pt-BR"/>
        </w:rPr>
        <w:t xml:space="preserve"> Mỗi lần 5 phút, mỗi ngày 6 đến 8 lần.</w:t>
      </w:r>
    </w:p>
    <w:p w14:paraId="58186C80" w14:textId="77777777" w:rsidR="001B4450" w:rsidRPr="001B4450" w:rsidRDefault="001B4450" w:rsidP="001B4450">
      <w:pPr>
        <w:spacing w:before="120" w:after="60" w:line="276" w:lineRule="auto"/>
        <w:ind w:firstLine="567"/>
        <w:jc w:val="both"/>
        <w:rPr>
          <w:bCs/>
          <w:iCs/>
          <w:sz w:val="26"/>
          <w:szCs w:val="26"/>
          <w:lang w:val="pt-BR"/>
        </w:rPr>
      </w:pPr>
      <w:r w:rsidRPr="001B4450">
        <w:rPr>
          <w:bCs/>
          <w:iCs/>
          <w:sz w:val="26"/>
          <w:szCs w:val="26"/>
          <w:lang w:val="pt-BR"/>
        </w:rPr>
        <w:t>- Bài tập 2: Kéo giãn cơ ức đòn chũm</w:t>
      </w:r>
    </w:p>
    <w:tbl>
      <w:tblPr>
        <w:tblW w:w="0" w:type="auto"/>
        <w:tblLook w:val="01E0" w:firstRow="1" w:lastRow="1" w:firstColumn="1" w:lastColumn="1" w:noHBand="0" w:noVBand="0"/>
      </w:tblPr>
      <w:tblGrid>
        <w:gridCol w:w="5353"/>
        <w:gridCol w:w="3912"/>
      </w:tblGrid>
      <w:tr w:rsidR="001B4450" w:rsidRPr="001B4450" w14:paraId="61DA157B" w14:textId="77777777" w:rsidTr="009A11DB">
        <w:tc>
          <w:tcPr>
            <w:tcW w:w="5353" w:type="dxa"/>
          </w:tcPr>
          <w:p w14:paraId="3C074EC1" w14:textId="77777777" w:rsidR="001B4450" w:rsidRPr="005A1CF9" w:rsidRDefault="001B4450" w:rsidP="001B4450">
            <w:pPr>
              <w:spacing w:before="120" w:after="60" w:line="276" w:lineRule="auto"/>
              <w:ind w:firstLine="567"/>
              <w:jc w:val="both"/>
              <w:rPr>
                <w:sz w:val="26"/>
                <w:szCs w:val="26"/>
                <w:lang w:val="pt-BR"/>
              </w:rPr>
            </w:pPr>
            <w:r w:rsidRPr="005A1CF9">
              <w:rPr>
                <w:sz w:val="26"/>
                <w:szCs w:val="26"/>
                <w:lang w:val="pt-BR"/>
              </w:rPr>
              <w:lastRenderedPageBreak/>
              <w:t>+ Một tay KTV cố định khớp vai, hông (từ phía sau),  kéo nhẹ khớp vai về phía hông.</w:t>
            </w:r>
          </w:p>
          <w:p w14:paraId="7F651D4C" w14:textId="77777777" w:rsidR="001B4450" w:rsidRPr="005A1CF9" w:rsidRDefault="001B4450" w:rsidP="001B4450">
            <w:pPr>
              <w:spacing w:before="120" w:after="60" w:line="276" w:lineRule="auto"/>
              <w:ind w:firstLine="567"/>
              <w:jc w:val="both"/>
              <w:rPr>
                <w:sz w:val="26"/>
                <w:szCs w:val="26"/>
                <w:lang w:val="pt-BR"/>
              </w:rPr>
            </w:pPr>
            <w:r w:rsidRPr="005A1CF9">
              <w:rPr>
                <w:sz w:val="26"/>
                <w:szCs w:val="26"/>
                <w:lang w:val="pt-BR"/>
              </w:rPr>
              <w:t>+ Tay kia (phía trước mặt) ngón cái tỳ vào góc hàm, các ngón khác đặt vào phần xương chũm, phần dưới bàn tay tỳ nhẹ vào đầu trẻ và kéo xuống từ từ, nhẹ nhàng.</w:t>
            </w:r>
          </w:p>
        </w:tc>
        <w:tc>
          <w:tcPr>
            <w:tcW w:w="3912" w:type="dxa"/>
          </w:tcPr>
          <w:p w14:paraId="6521EEFC" w14:textId="74597027" w:rsidR="001B4450" w:rsidRPr="001B4450" w:rsidRDefault="00EC0CAA" w:rsidP="001B4450">
            <w:pPr>
              <w:spacing w:before="120" w:after="60" w:line="276" w:lineRule="auto"/>
              <w:ind w:firstLine="567"/>
              <w:jc w:val="both"/>
              <w:rPr>
                <w:sz w:val="26"/>
                <w:szCs w:val="26"/>
                <w:lang w:val="pt-BR"/>
              </w:rPr>
            </w:pPr>
            <w:r>
              <w:rPr>
                <w:noProof/>
                <w:sz w:val="26"/>
                <w:szCs w:val="26"/>
              </w:rPr>
              <w:drawing>
                <wp:anchor distT="0" distB="0" distL="114300" distR="114300" simplePos="0" relativeHeight="251652096" behindDoc="0" locked="0" layoutInCell="1" allowOverlap="1" wp14:anchorId="64ABBD86" wp14:editId="214522EC">
                  <wp:simplePos x="0" y="0"/>
                  <wp:positionH relativeFrom="column">
                    <wp:posOffset>19050</wp:posOffset>
                  </wp:positionH>
                  <wp:positionV relativeFrom="paragraph">
                    <wp:posOffset>-1689735</wp:posOffset>
                  </wp:positionV>
                  <wp:extent cx="2338705" cy="1685925"/>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8705" cy="1685925"/>
                          </a:xfrm>
                          <a:prstGeom prst="rect">
                            <a:avLst/>
                          </a:prstGeom>
                          <a:noFill/>
                        </pic:spPr>
                      </pic:pic>
                    </a:graphicData>
                  </a:graphic>
                  <wp14:sizeRelH relativeFrom="page">
                    <wp14:pctWidth>0</wp14:pctWidth>
                  </wp14:sizeRelH>
                  <wp14:sizeRelV relativeFrom="page">
                    <wp14:pctHeight>0</wp14:pctHeight>
                  </wp14:sizeRelV>
                </wp:anchor>
              </w:drawing>
            </w:r>
          </w:p>
        </w:tc>
      </w:tr>
    </w:tbl>
    <w:p w14:paraId="06770B05" w14:textId="77777777" w:rsidR="001B4450" w:rsidRPr="005A1CF9" w:rsidRDefault="001B4450" w:rsidP="00F05079">
      <w:pPr>
        <w:pStyle w:val="BodyTextIndent"/>
        <w:numPr>
          <w:ilvl w:val="0"/>
          <w:numId w:val="0"/>
        </w:numPr>
        <w:tabs>
          <w:tab w:val="left" w:pos="1134"/>
        </w:tabs>
        <w:spacing w:beforeLines="0" w:before="120" w:afterLines="0" w:after="60" w:line="276" w:lineRule="auto"/>
        <w:ind w:firstLine="567"/>
        <w:rPr>
          <w:rFonts w:ascii="Times New Roman" w:hAnsi="Times New Roman"/>
          <w:spacing w:val="-8"/>
          <w:sz w:val="26"/>
          <w:szCs w:val="26"/>
          <w:lang w:val="pt-BR"/>
        </w:rPr>
      </w:pPr>
      <w:r w:rsidRPr="005A1CF9">
        <w:rPr>
          <w:rFonts w:ascii="Times New Roman" w:hAnsi="Times New Roman"/>
          <w:spacing w:val="-8"/>
          <w:sz w:val="26"/>
          <w:szCs w:val="26"/>
          <w:lang w:val="pt-BR"/>
        </w:rPr>
        <w:t>+ Giữ khoảng 30 giây sau đó thả lỏng ra và làm lại như trên.</w:t>
      </w:r>
    </w:p>
    <w:p w14:paraId="1FEE718C" w14:textId="77777777" w:rsidR="001B4450" w:rsidRPr="001B4450" w:rsidRDefault="001B4450" w:rsidP="00F05079">
      <w:pPr>
        <w:pStyle w:val="BodyTextIndent"/>
        <w:numPr>
          <w:ilvl w:val="0"/>
          <w:numId w:val="0"/>
        </w:numPr>
        <w:tabs>
          <w:tab w:val="left" w:pos="1134"/>
        </w:tabs>
        <w:spacing w:beforeLines="0" w:before="120" w:afterLines="0" w:after="60" w:line="276" w:lineRule="auto"/>
        <w:ind w:firstLine="567"/>
        <w:rPr>
          <w:rFonts w:ascii="Times New Roman" w:hAnsi="Times New Roman"/>
          <w:sz w:val="26"/>
          <w:szCs w:val="26"/>
          <w:lang w:val="pt-BR"/>
        </w:rPr>
      </w:pPr>
      <w:r w:rsidRPr="001B4450">
        <w:rPr>
          <w:rFonts w:ascii="Times New Roman" w:hAnsi="Times New Roman"/>
          <w:iCs/>
          <w:sz w:val="26"/>
          <w:szCs w:val="26"/>
          <w:lang w:val="pt-BR"/>
        </w:rPr>
        <w:t>+ Thời gian:</w:t>
      </w:r>
      <w:r w:rsidRPr="001B4450">
        <w:rPr>
          <w:rFonts w:ascii="Times New Roman" w:hAnsi="Times New Roman"/>
          <w:sz w:val="26"/>
          <w:szCs w:val="26"/>
          <w:lang w:val="pt-BR"/>
        </w:rPr>
        <w:t xml:space="preserve"> Mỗi lần từ 2-3 phút, mỗi ngày 6 đến 8 lần.</w:t>
      </w:r>
    </w:p>
    <w:p w14:paraId="1986BA37" w14:textId="77777777" w:rsidR="001B4450" w:rsidRPr="001B4450" w:rsidRDefault="001B4450" w:rsidP="001B4450">
      <w:pPr>
        <w:spacing w:before="120" w:after="60" w:line="276" w:lineRule="auto"/>
        <w:ind w:firstLine="567"/>
        <w:jc w:val="both"/>
        <w:rPr>
          <w:sz w:val="26"/>
          <w:szCs w:val="26"/>
          <w:lang w:val="pt-BR"/>
        </w:rPr>
      </w:pPr>
      <w:r w:rsidRPr="001B4450">
        <w:rPr>
          <w:iCs/>
          <w:sz w:val="26"/>
          <w:szCs w:val="26"/>
          <w:lang w:val="pt-BR"/>
        </w:rPr>
        <w:t>* Chú ý:</w:t>
      </w:r>
      <w:r w:rsidRPr="001B4450">
        <w:rPr>
          <w:sz w:val="26"/>
          <w:szCs w:val="26"/>
          <w:lang w:val="pt-BR"/>
        </w:rPr>
        <w:t xml:space="preserve"> Xen kẽ bài tập 1 và 2. </w:t>
      </w:r>
    </w:p>
    <w:p w14:paraId="60A285DA" w14:textId="77777777" w:rsidR="001B4450" w:rsidRPr="001B4450" w:rsidRDefault="001B4450" w:rsidP="001B4450">
      <w:pPr>
        <w:spacing w:before="120" w:after="60" w:line="276" w:lineRule="auto"/>
        <w:ind w:firstLine="567"/>
        <w:jc w:val="both"/>
        <w:rPr>
          <w:bCs/>
          <w:iCs/>
          <w:sz w:val="26"/>
          <w:szCs w:val="26"/>
          <w:lang w:val="pt-BR"/>
        </w:rPr>
      </w:pPr>
      <w:r w:rsidRPr="001B4450">
        <w:rPr>
          <w:bCs/>
          <w:iCs/>
          <w:sz w:val="26"/>
          <w:szCs w:val="26"/>
          <w:lang w:val="pt-BR"/>
        </w:rPr>
        <w:t>- Bài tập 3: Đặt trẻ nằm nghiêng hai bên</w:t>
      </w:r>
    </w:p>
    <w:p w14:paraId="55F5ED09"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xml:space="preserve">+ Đặt nằm nghiêng hai bên bằng cách dùng gối dài kê ở phía sau lưng (qua vai, hông) để đảm bảo trẻ nằm nghiêng hoàn toàn (tránh nằm ngửa, nghiêng đầu).  </w:t>
      </w:r>
    </w:p>
    <w:p w14:paraId="5693613D"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xml:space="preserve">+ Khi nằm nghiêng sang bên không có khối xơ thì không kê gối dưới đầu.  </w:t>
      </w:r>
    </w:p>
    <w:p w14:paraId="6F063B5F"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Khi nằm nghiêng sang bên có khối xơ thì kê gối tam giác dưới đầu.</w:t>
      </w:r>
    </w:p>
    <w:p w14:paraId="5D20A006"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Thay đổi tư thế nằm nghiêng sang từng bên (sau mỗi bữa ăn hoặc 2 giờ một lần)</w:t>
      </w:r>
    </w:p>
    <w:p w14:paraId="47A7F167" w14:textId="77777777" w:rsidR="001B4450" w:rsidRPr="00F05079" w:rsidRDefault="001B4450" w:rsidP="001B4450">
      <w:pPr>
        <w:spacing w:before="120" w:after="60" w:line="276" w:lineRule="auto"/>
        <w:ind w:firstLine="567"/>
        <w:jc w:val="both"/>
        <w:rPr>
          <w:b/>
          <w:i/>
          <w:iCs/>
          <w:spacing w:val="-4"/>
          <w:sz w:val="26"/>
          <w:szCs w:val="26"/>
          <w:lang w:val="pt-BR"/>
        </w:rPr>
      </w:pPr>
      <w:r w:rsidRPr="00F05079">
        <w:rPr>
          <w:b/>
          <w:i/>
          <w:iCs/>
          <w:spacing w:val="-4"/>
          <w:sz w:val="26"/>
          <w:szCs w:val="26"/>
          <w:lang w:val="pt-BR"/>
        </w:rPr>
        <w:t>* Những điểm cần lưu ý khi thực hiện các kỹ thuật kể trên:</w:t>
      </w:r>
    </w:p>
    <w:p w14:paraId="10E4D37D"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Ba bài tập nói trên được thực hiện cho đến khi trẻ khỏi hoàn toàn.</w:t>
      </w:r>
    </w:p>
    <w:p w14:paraId="3592186F"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Chỉ thực hiện khi khối u không có nóng, đỏ, đau.</w:t>
      </w:r>
    </w:p>
    <w:p w14:paraId="40C032BD"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Kéo dãn nhẹ nhàng, từ từ, không kéo dãn tối đa đột ngột, ngay tức khắc.</w:t>
      </w:r>
    </w:p>
    <w:p w14:paraId="28676363"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Không thực hiện kỹ thuật khi trẻ khóc, chống đối.</w:t>
      </w:r>
    </w:p>
    <w:p w14:paraId="215CA7EE"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Tập trước khi cho trẻ ăn.</w:t>
      </w:r>
    </w:p>
    <w:p w14:paraId="7AA31C91"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Theo dõi nếu thấy trẻ có dấu hiệu khó thở, tím tái thì ngừng tập ngay.</w:t>
      </w:r>
    </w:p>
    <w:p w14:paraId="5E8BCEF9" w14:textId="77777777" w:rsidR="001B4450" w:rsidRPr="001B4450" w:rsidRDefault="001B4450" w:rsidP="001B4450">
      <w:pPr>
        <w:spacing w:before="120" w:after="60" w:line="276" w:lineRule="auto"/>
        <w:ind w:firstLine="567"/>
        <w:jc w:val="both"/>
        <w:rPr>
          <w:b/>
          <w:bCs/>
          <w:iCs/>
          <w:sz w:val="26"/>
          <w:szCs w:val="26"/>
          <w:lang w:val="pt-BR"/>
        </w:rPr>
      </w:pPr>
      <w:r w:rsidRPr="001B4450">
        <w:rPr>
          <w:bCs/>
          <w:iCs/>
          <w:sz w:val="26"/>
          <w:szCs w:val="26"/>
          <w:lang w:val="pt-BR"/>
        </w:rPr>
        <w:t>- Bài tập 4. Tập lẫy</w:t>
      </w:r>
      <w:r w:rsidRPr="001B4450">
        <w:rPr>
          <w:b/>
          <w:bCs/>
          <w:iCs/>
          <w:sz w:val="26"/>
          <w:szCs w:val="26"/>
          <w:lang w:val="pt-BR"/>
        </w:rPr>
        <w:t xml:space="preserve"> </w:t>
      </w:r>
      <w:r w:rsidRPr="001B4450">
        <w:rPr>
          <w:bCs/>
          <w:iCs/>
          <w:sz w:val="26"/>
          <w:szCs w:val="26"/>
          <w:lang w:val="pt-BR"/>
        </w:rPr>
        <w:t xml:space="preserve">(khi trẻ 3 tháng tuổi) </w:t>
      </w:r>
    </w:p>
    <w:p w14:paraId="349020AB" w14:textId="77777777" w:rsidR="001B4450" w:rsidRPr="001B4450" w:rsidRDefault="001B4450" w:rsidP="001B4450">
      <w:pPr>
        <w:spacing w:before="120" w:after="60" w:line="276" w:lineRule="auto"/>
        <w:ind w:firstLine="567"/>
        <w:jc w:val="both"/>
        <w:rPr>
          <w:b/>
          <w:bCs/>
          <w:i/>
          <w:iCs/>
          <w:sz w:val="26"/>
          <w:szCs w:val="26"/>
          <w:lang w:val="pt-BR"/>
        </w:rPr>
      </w:pPr>
      <w:r w:rsidRPr="001B4450">
        <w:rPr>
          <w:b/>
          <w:bCs/>
          <w:i/>
          <w:iCs/>
          <w:sz w:val="26"/>
          <w:szCs w:val="26"/>
          <w:lang w:val="pt-BR"/>
        </w:rPr>
        <w:t xml:space="preserve">b) Điện trị liệu: </w:t>
      </w:r>
      <w:r w:rsidRPr="001B4450">
        <w:rPr>
          <w:iCs/>
          <w:sz w:val="26"/>
          <w:szCs w:val="26"/>
          <w:lang w:val="pt-BR"/>
        </w:rPr>
        <w:t>Dùng dòng điện</w:t>
      </w:r>
      <w:r w:rsidRPr="001B4450">
        <w:rPr>
          <w:sz w:val="26"/>
          <w:szCs w:val="26"/>
          <w:lang w:val="pt-BR"/>
        </w:rPr>
        <w:t xml:space="preserve"> thấp tần một chiều không đổi (dòng Galvanic có tần số 100-1000Hz)</w:t>
      </w:r>
    </w:p>
    <w:p w14:paraId="1841FD6A" w14:textId="77777777" w:rsidR="001B4450" w:rsidRPr="001B4450" w:rsidRDefault="001B4450" w:rsidP="001B4450">
      <w:pPr>
        <w:spacing w:before="120" w:after="60" w:line="276" w:lineRule="auto"/>
        <w:ind w:firstLine="567"/>
        <w:jc w:val="both"/>
        <w:rPr>
          <w:sz w:val="26"/>
          <w:szCs w:val="26"/>
          <w:lang w:val="pt-BR"/>
        </w:rPr>
      </w:pPr>
      <w:r w:rsidRPr="001B4450">
        <w:rPr>
          <w:iCs/>
          <w:sz w:val="26"/>
          <w:szCs w:val="26"/>
          <w:lang w:val="pt-BR"/>
        </w:rPr>
        <w:t>- Chỉ định:</w:t>
      </w:r>
      <w:r w:rsidRPr="001B4450">
        <w:rPr>
          <w:sz w:val="26"/>
          <w:szCs w:val="26"/>
          <w:lang w:val="pt-BR"/>
        </w:rPr>
        <w:t xml:space="preserve"> Trẻ &gt; 3 tháng, đã thực hiện các bài tập vận động không có kết quả.</w:t>
      </w:r>
    </w:p>
    <w:p w14:paraId="36A39550" w14:textId="77777777" w:rsidR="001B4450" w:rsidRPr="001B4450" w:rsidRDefault="001B4450" w:rsidP="001B4450">
      <w:pPr>
        <w:spacing w:before="120" w:after="60" w:line="276" w:lineRule="auto"/>
        <w:ind w:firstLine="567"/>
        <w:jc w:val="both"/>
        <w:rPr>
          <w:sz w:val="26"/>
          <w:szCs w:val="26"/>
          <w:lang w:val="pt-BR"/>
        </w:rPr>
      </w:pPr>
      <w:r w:rsidRPr="001B4450">
        <w:rPr>
          <w:iCs/>
          <w:sz w:val="26"/>
          <w:szCs w:val="26"/>
          <w:lang w:val="pt-BR"/>
        </w:rPr>
        <w:t>- Mục đích:</w:t>
      </w:r>
      <w:r w:rsidRPr="001B4450">
        <w:rPr>
          <w:sz w:val="26"/>
          <w:szCs w:val="26"/>
          <w:lang w:val="pt-BR"/>
        </w:rPr>
        <w:t xml:space="preserve"> Làm mềm khối xơ, tăng kiểm soát đầu cổ.</w:t>
      </w:r>
    </w:p>
    <w:p w14:paraId="3CA3F4AE" w14:textId="77777777" w:rsidR="001B4450" w:rsidRPr="001B4450" w:rsidRDefault="001B4450" w:rsidP="001B4450">
      <w:pPr>
        <w:spacing w:before="120" w:after="60" w:line="276" w:lineRule="auto"/>
        <w:ind w:firstLine="567"/>
        <w:jc w:val="both"/>
        <w:rPr>
          <w:sz w:val="26"/>
          <w:szCs w:val="26"/>
          <w:lang w:val="pt-BR"/>
        </w:rPr>
      </w:pPr>
      <w:r w:rsidRPr="001B4450">
        <w:rPr>
          <w:iCs/>
          <w:sz w:val="26"/>
          <w:szCs w:val="26"/>
          <w:lang w:val="pt-BR"/>
        </w:rPr>
        <w:t>- Thời gian:</w:t>
      </w:r>
      <w:r w:rsidRPr="001B4450">
        <w:rPr>
          <w:sz w:val="26"/>
          <w:szCs w:val="26"/>
          <w:lang w:val="pt-BR"/>
        </w:rPr>
        <w:t xml:space="preserve"> Ngày một lần, mỗi lần 15 - 30 phút. Một đợt điều trị 15 - 20 lần.</w:t>
      </w:r>
    </w:p>
    <w:p w14:paraId="78EE9026"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xml:space="preserve">- </w:t>
      </w:r>
      <w:r w:rsidRPr="001B4450">
        <w:rPr>
          <w:iCs/>
          <w:sz w:val="26"/>
          <w:szCs w:val="26"/>
          <w:lang w:val="pt-BR"/>
        </w:rPr>
        <w:t>Kỹ thuật đặt điện cực:</w:t>
      </w:r>
    </w:p>
    <w:p w14:paraId="731CF2F2"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Galvanic dẫn KI vào khối xơ:</w:t>
      </w:r>
    </w:p>
    <w:p w14:paraId="38A1128B"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Cực tác dụng (cực âm) KI đặt ở khối xơ.</w:t>
      </w:r>
    </w:p>
    <w:p w14:paraId="1651363D"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lastRenderedPageBreak/>
        <w:t>Cực đệm ( cực dương ) đặt giữa C4 đến C7</w:t>
      </w:r>
    </w:p>
    <w:p w14:paraId="449A9089"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Galvanic dẫn CaCl</w:t>
      </w:r>
      <w:r w:rsidRPr="001B4450">
        <w:rPr>
          <w:sz w:val="26"/>
          <w:szCs w:val="26"/>
          <w:vertAlign w:val="subscript"/>
          <w:lang w:val="pt-BR"/>
        </w:rPr>
        <w:t>2</w:t>
      </w:r>
      <w:r w:rsidRPr="001B4450">
        <w:rPr>
          <w:sz w:val="26"/>
          <w:szCs w:val="26"/>
          <w:lang w:val="pt-BR"/>
        </w:rPr>
        <w:t xml:space="preserve"> cổ: </w:t>
      </w:r>
    </w:p>
    <w:p w14:paraId="78A7B175"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Cực tác dụng: (cực dương) CaCl</w:t>
      </w:r>
      <w:r w:rsidRPr="001B4450">
        <w:rPr>
          <w:sz w:val="26"/>
          <w:szCs w:val="26"/>
          <w:vertAlign w:val="subscript"/>
          <w:lang w:val="pt-BR"/>
        </w:rPr>
        <w:t>2</w:t>
      </w:r>
      <w:r w:rsidRPr="001B4450">
        <w:rPr>
          <w:sz w:val="26"/>
          <w:szCs w:val="26"/>
          <w:lang w:val="pt-BR"/>
        </w:rPr>
        <w:t xml:space="preserve"> đặt giữa C4 đến C7.</w:t>
      </w:r>
    </w:p>
    <w:p w14:paraId="544FBF9A"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Cực đệm (cực âm) đặt tại L4 - L5.</w:t>
      </w:r>
    </w:p>
    <w:p w14:paraId="12765894"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Cường độ: 0,1-0,5 mA/1cm</w:t>
      </w:r>
      <w:r w:rsidRPr="001B4450">
        <w:rPr>
          <w:sz w:val="26"/>
          <w:szCs w:val="26"/>
          <w:vertAlign w:val="superscript"/>
          <w:lang w:val="pt-BR"/>
        </w:rPr>
        <w:t>2</w:t>
      </w:r>
      <w:r w:rsidRPr="001B4450">
        <w:rPr>
          <w:sz w:val="26"/>
          <w:szCs w:val="26"/>
          <w:lang w:val="pt-BR"/>
        </w:rPr>
        <w:t xml:space="preserve"> điện cực</w:t>
      </w:r>
    </w:p>
    <w:p w14:paraId="6130F33D"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Thời gian: 15-20 phút/lần</w:t>
      </w:r>
    </w:p>
    <w:p w14:paraId="2DF06452" w14:textId="77777777" w:rsidR="001B4450" w:rsidRPr="001B4450" w:rsidRDefault="001B4450" w:rsidP="001B4450">
      <w:pPr>
        <w:spacing w:before="120" w:after="60" w:line="276" w:lineRule="auto"/>
        <w:ind w:firstLine="567"/>
        <w:jc w:val="both"/>
        <w:rPr>
          <w:sz w:val="26"/>
          <w:szCs w:val="26"/>
          <w:lang w:val="pt-BR"/>
        </w:rPr>
      </w:pPr>
      <w:r w:rsidRPr="001B4450">
        <w:rPr>
          <w:b/>
          <w:i/>
          <w:sz w:val="26"/>
          <w:szCs w:val="26"/>
          <w:lang w:val="pt-BR"/>
        </w:rPr>
        <w:t xml:space="preserve">c) </w:t>
      </w:r>
      <w:r w:rsidRPr="001B4450">
        <w:rPr>
          <w:b/>
          <w:bCs/>
          <w:i/>
          <w:iCs/>
          <w:sz w:val="26"/>
          <w:szCs w:val="26"/>
          <w:lang w:val="pt-BR"/>
        </w:rPr>
        <w:t xml:space="preserve">Dụng cụ chỉnh hình </w:t>
      </w:r>
    </w:p>
    <w:p w14:paraId="7A456C9C"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Mục đích: Giữ cho đầu ở vị trí trung gian.</w:t>
      </w:r>
    </w:p>
    <w:p w14:paraId="5464A02C"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Chỉ định: Sau khi phẫu thuật kết hợp với vận động trị liệu.</w:t>
      </w:r>
    </w:p>
    <w:p w14:paraId="3361896F" w14:textId="77777777" w:rsidR="001B4450" w:rsidRPr="001B4450" w:rsidRDefault="001B4450" w:rsidP="001B4450">
      <w:pPr>
        <w:spacing w:before="120" w:after="60" w:line="276" w:lineRule="auto"/>
        <w:ind w:firstLine="567"/>
        <w:jc w:val="both"/>
        <w:rPr>
          <w:sz w:val="26"/>
          <w:szCs w:val="26"/>
          <w:lang w:val="pt-BR"/>
        </w:rPr>
      </w:pPr>
      <w:r w:rsidRPr="001B4450">
        <w:rPr>
          <w:sz w:val="26"/>
          <w:szCs w:val="26"/>
          <w:lang w:val="pt-BR"/>
        </w:rPr>
        <w:t>- Loại dụng cụ: Đai cổ mềm.</w:t>
      </w:r>
    </w:p>
    <w:p w14:paraId="3FE22BCF" w14:textId="77777777" w:rsidR="001B4450" w:rsidRPr="001B4450" w:rsidRDefault="001B4450" w:rsidP="00F05079">
      <w:pPr>
        <w:spacing w:before="120" w:after="60" w:line="276" w:lineRule="auto"/>
        <w:ind w:firstLine="567"/>
        <w:jc w:val="both"/>
        <w:rPr>
          <w:sz w:val="26"/>
          <w:szCs w:val="26"/>
          <w:lang w:val="pt-BR"/>
        </w:rPr>
      </w:pPr>
      <w:r w:rsidRPr="001B4450">
        <w:rPr>
          <w:b/>
          <w:i/>
          <w:sz w:val="26"/>
          <w:szCs w:val="26"/>
          <w:lang w:val="pt-BR"/>
        </w:rPr>
        <w:t xml:space="preserve">d) </w:t>
      </w:r>
      <w:r w:rsidRPr="001B4450">
        <w:rPr>
          <w:b/>
          <w:bCs/>
          <w:i/>
          <w:iCs/>
          <w:sz w:val="26"/>
          <w:szCs w:val="26"/>
          <w:lang w:val="pt-BR"/>
        </w:rPr>
        <w:t>Thuốc:</w:t>
      </w:r>
    </w:p>
    <w:p w14:paraId="62B77EC9" w14:textId="77777777" w:rsidR="001B4450" w:rsidRPr="00EC409F" w:rsidRDefault="001B4450" w:rsidP="00F05079">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EC409F">
        <w:rPr>
          <w:rFonts w:ascii="Times New Roman" w:hAnsi="Times New Roman"/>
          <w:sz w:val="26"/>
          <w:szCs w:val="26"/>
          <w:lang w:val="pt-BR"/>
        </w:rPr>
        <w:t xml:space="preserve">- Thuốc giảm đau: cho trước khi tập 30 phút nếu trẻ bị đau do tập. </w:t>
      </w:r>
    </w:p>
    <w:p w14:paraId="3487D603" w14:textId="77777777" w:rsidR="001B4450" w:rsidRPr="00EC409F" w:rsidRDefault="001B4450" w:rsidP="00F05079">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EC409F">
        <w:rPr>
          <w:rFonts w:ascii="Times New Roman" w:hAnsi="Times New Roman"/>
          <w:sz w:val="26"/>
          <w:szCs w:val="26"/>
          <w:lang w:val="pt-BR"/>
        </w:rPr>
        <w:t xml:space="preserve">- Paracetamol 0,01 g/1kg cân nặng, uống trước tập 30 phút. </w:t>
      </w:r>
    </w:p>
    <w:p w14:paraId="5A2A07A1" w14:textId="77777777" w:rsidR="001B4450" w:rsidRPr="00EC409F" w:rsidRDefault="001B4450" w:rsidP="00F05079">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EC409F">
        <w:rPr>
          <w:rFonts w:ascii="Times New Roman" w:hAnsi="Times New Roman"/>
          <w:b/>
          <w:i/>
          <w:sz w:val="26"/>
          <w:szCs w:val="26"/>
          <w:lang w:val="pt-BR"/>
        </w:rPr>
        <w:t xml:space="preserve">e) </w:t>
      </w:r>
      <w:r w:rsidRPr="00EC409F">
        <w:rPr>
          <w:rFonts w:ascii="Times New Roman" w:hAnsi="Times New Roman"/>
          <w:b/>
          <w:bCs/>
          <w:i/>
          <w:iCs/>
          <w:sz w:val="26"/>
          <w:szCs w:val="26"/>
          <w:lang w:val="pt-BR"/>
        </w:rPr>
        <w:t xml:space="preserve">Phẫu thuật: </w:t>
      </w:r>
      <w:r w:rsidRPr="00EC409F">
        <w:rPr>
          <w:rFonts w:ascii="Times New Roman" w:hAnsi="Times New Roman"/>
          <w:sz w:val="26"/>
          <w:szCs w:val="26"/>
          <w:lang w:val="pt-BR"/>
        </w:rPr>
        <w:t>Chỉ định cho trẻ bị xơ hoá cơ ức đòn chũm:</w:t>
      </w:r>
    </w:p>
    <w:p w14:paraId="1973A3D3" w14:textId="77777777" w:rsidR="001B4450" w:rsidRPr="001B4450" w:rsidRDefault="001B4450" w:rsidP="00F05079">
      <w:pPr>
        <w:spacing w:before="120" w:after="60" w:line="276" w:lineRule="auto"/>
        <w:ind w:firstLine="567"/>
        <w:jc w:val="both"/>
        <w:rPr>
          <w:sz w:val="26"/>
          <w:szCs w:val="26"/>
          <w:lang w:val="pt-BR"/>
        </w:rPr>
      </w:pPr>
      <w:r w:rsidRPr="001B4450">
        <w:rPr>
          <w:sz w:val="26"/>
          <w:szCs w:val="26"/>
          <w:lang w:val="pt-BR"/>
        </w:rPr>
        <w:t xml:space="preserve">- Trẻ trên 10 tuổi đã điều trị các phương pháp khác không có kết qủa  </w:t>
      </w:r>
    </w:p>
    <w:p w14:paraId="0460A48E" w14:textId="77777777" w:rsidR="001B4450" w:rsidRPr="001B4450" w:rsidRDefault="001B4450" w:rsidP="00F05079">
      <w:pPr>
        <w:spacing w:before="120" w:after="60" w:line="276" w:lineRule="auto"/>
        <w:ind w:firstLine="567"/>
        <w:jc w:val="both"/>
        <w:rPr>
          <w:sz w:val="26"/>
          <w:szCs w:val="26"/>
          <w:lang w:val="pt-BR"/>
        </w:rPr>
      </w:pPr>
      <w:r w:rsidRPr="001B4450">
        <w:rPr>
          <w:sz w:val="26"/>
          <w:szCs w:val="26"/>
          <w:lang w:val="pt-BR"/>
        </w:rPr>
        <w:t xml:space="preserve">- Cơ ức đòn chũm bị co ngắn và chắc.  </w:t>
      </w:r>
    </w:p>
    <w:p w14:paraId="0A959955" w14:textId="77777777" w:rsidR="001B4450" w:rsidRPr="001B4450" w:rsidRDefault="001B4450" w:rsidP="00F05079">
      <w:pPr>
        <w:spacing w:before="120" w:after="60" w:line="276" w:lineRule="auto"/>
        <w:ind w:firstLine="567"/>
        <w:jc w:val="both"/>
        <w:rPr>
          <w:sz w:val="26"/>
          <w:szCs w:val="26"/>
          <w:lang w:val="pt-BR"/>
        </w:rPr>
      </w:pPr>
      <w:r w:rsidRPr="001B4450">
        <w:rPr>
          <w:sz w:val="26"/>
          <w:szCs w:val="26"/>
          <w:lang w:val="pt-BR"/>
        </w:rPr>
        <w:t xml:space="preserve">- Cổ vẹo sang bên có khối cơ xơ. </w:t>
      </w:r>
    </w:p>
    <w:p w14:paraId="2827F8C5" w14:textId="77777777" w:rsidR="001B4450" w:rsidRPr="001B4450" w:rsidRDefault="001B4450" w:rsidP="00F05079">
      <w:pPr>
        <w:spacing w:before="120" w:after="60" w:line="276" w:lineRule="auto"/>
        <w:ind w:firstLine="567"/>
        <w:jc w:val="both"/>
        <w:rPr>
          <w:sz w:val="26"/>
          <w:szCs w:val="26"/>
          <w:lang w:val="pt-BR"/>
        </w:rPr>
      </w:pPr>
      <w:r w:rsidRPr="001B4450">
        <w:rPr>
          <w:sz w:val="26"/>
          <w:szCs w:val="26"/>
          <w:lang w:val="pt-BR"/>
        </w:rPr>
        <w:t>- Không quay được cổ sang bên có khối cơ xơ.</w:t>
      </w:r>
    </w:p>
    <w:p w14:paraId="207F5B76" w14:textId="77777777" w:rsidR="001B4450" w:rsidRPr="001B4450" w:rsidRDefault="001B4450" w:rsidP="00F05079">
      <w:pPr>
        <w:tabs>
          <w:tab w:val="left" w:pos="0"/>
        </w:tabs>
        <w:spacing w:before="120" w:after="60" w:line="276" w:lineRule="auto"/>
        <w:ind w:firstLine="567"/>
        <w:jc w:val="both"/>
        <w:rPr>
          <w:b/>
          <w:sz w:val="26"/>
          <w:szCs w:val="26"/>
        </w:rPr>
      </w:pPr>
      <w:r w:rsidRPr="001B4450">
        <w:rPr>
          <w:b/>
          <w:sz w:val="26"/>
          <w:szCs w:val="26"/>
        </w:rPr>
        <w:t xml:space="preserve">3. Phân tuyến kỹ thuật </w:t>
      </w:r>
    </w:p>
    <w:p w14:paraId="50E472B1"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a) Tại cộng đồng a, b</w:t>
      </w:r>
    </w:p>
    <w:p w14:paraId="6710CC50"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b) Tại các cơ sở khám bệnh, chữa bệnh, PHCN a, b, c, d, e</w:t>
      </w:r>
    </w:p>
    <w:p w14:paraId="0A7AF501"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c) Phối hợp các kỹ thuật a, b, c, d, e.</w:t>
      </w:r>
    </w:p>
    <w:p w14:paraId="2A15D5F8" w14:textId="77777777" w:rsidR="001B4450" w:rsidRPr="001B4450" w:rsidRDefault="001B4450" w:rsidP="00F05079">
      <w:pPr>
        <w:tabs>
          <w:tab w:val="left" w:pos="0"/>
        </w:tabs>
        <w:spacing w:before="120" w:after="60" w:line="276" w:lineRule="auto"/>
        <w:ind w:firstLine="567"/>
        <w:jc w:val="both"/>
        <w:rPr>
          <w:b/>
          <w:sz w:val="26"/>
          <w:szCs w:val="26"/>
        </w:rPr>
      </w:pPr>
      <w:r w:rsidRPr="001B4450">
        <w:rPr>
          <w:b/>
          <w:sz w:val="26"/>
          <w:szCs w:val="26"/>
        </w:rPr>
        <w:t xml:space="preserve">4.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22BE6430"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a) Chăm sóc, theo dõi, tập luyện tại nhà</w:t>
      </w:r>
    </w:p>
    <w:p w14:paraId="7D1637C9"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b) Tiến triển/biến chứng, tiên lượng của bệnh/tật</w:t>
      </w:r>
    </w:p>
    <w:p w14:paraId="58671C9E" w14:textId="77777777" w:rsidR="001B4450" w:rsidRPr="001B4450" w:rsidRDefault="001B4450" w:rsidP="00F05079">
      <w:pPr>
        <w:tabs>
          <w:tab w:val="left" w:pos="0"/>
        </w:tabs>
        <w:spacing w:before="120" w:after="60" w:line="276" w:lineRule="auto"/>
        <w:ind w:firstLine="567"/>
        <w:jc w:val="both"/>
        <w:rPr>
          <w:sz w:val="26"/>
          <w:szCs w:val="26"/>
        </w:rPr>
      </w:pPr>
      <w:r w:rsidRPr="001B4450">
        <w:rPr>
          <w:sz w:val="26"/>
          <w:szCs w:val="26"/>
        </w:rPr>
        <w:t>c) Giới thiệu các cơ sở khám bệnh, chữa bệnh, Phục hồi chức năng.</w:t>
      </w:r>
    </w:p>
    <w:p w14:paraId="06C1CA52" w14:textId="77777777" w:rsidR="001B4450" w:rsidRPr="00F05079" w:rsidRDefault="001B4450" w:rsidP="00F05079">
      <w:pPr>
        <w:widowControl w:val="0"/>
        <w:spacing w:before="120" w:after="60" w:line="276" w:lineRule="auto"/>
        <w:jc w:val="center"/>
        <w:rPr>
          <w:b/>
          <w:bCs/>
          <w:sz w:val="28"/>
          <w:szCs w:val="26"/>
        </w:rPr>
      </w:pPr>
      <w:r w:rsidRPr="001B4450">
        <w:rPr>
          <w:b/>
          <w:bCs/>
          <w:sz w:val="26"/>
          <w:szCs w:val="26"/>
        </w:rPr>
        <w:br w:type="page"/>
      </w:r>
      <w:r w:rsidRPr="00F05079">
        <w:rPr>
          <w:b/>
          <w:bCs/>
          <w:sz w:val="28"/>
          <w:szCs w:val="26"/>
        </w:rPr>
        <w:lastRenderedPageBreak/>
        <w:t>PHÁT HIỆN SỚM VÀ PHỤC HỒI CHỨC NĂNG</w:t>
      </w:r>
    </w:p>
    <w:p w14:paraId="537B5500" w14:textId="77777777" w:rsidR="001B4450" w:rsidRPr="00F05079" w:rsidRDefault="001B4450" w:rsidP="00F05079">
      <w:pPr>
        <w:widowControl w:val="0"/>
        <w:spacing w:before="120" w:after="60" w:line="276" w:lineRule="auto"/>
        <w:jc w:val="center"/>
        <w:rPr>
          <w:b/>
          <w:bCs/>
          <w:sz w:val="28"/>
          <w:szCs w:val="26"/>
        </w:rPr>
      </w:pPr>
      <w:r w:rsidRPr="00F05079">
        <w:rPr>
          <w:b/>
          <w:bCs/>
          <w:sz w:val="28"/>
          <w:szCs w:val="26"/>
        </w:rPr>
        <w:t>MỘT SỐ BỆNH CƠ HAY GẶP Ở TRẺ EM</w:t>
      </w:r>
    </w:p>
    <w:p w14:paraId="3D78B718" w14:textId="77777777" w:rsidR="001B4450" w:rsidRPr="001B4450" w:rsidRDefault="001B4450" w:rsidP="001B4450">
      <w:pPr>
        <w:widowControl w:val="0"/>
        <w:spacing w:before="120" w:after="60" w:line="276" w:lineRule="auto"/>
        <w:ind w:firstLine="567"/>
        <w:jc w:val="both"/>
        <w:rPr>
          <w:b/>
          <w:bCs/>
          <w:sz w:val="26"/>
          <w:szCs w:val="26"/>
        </w:rPr>
      </w:pPr>
      <w:r w:rsidRPr="001B4450">
        <w:rPr>
          <w:b/>
          <w:bCs/>
          <w:sz w:val="26"/>
          <w:szCs w:val="26"/>
        </w:rPr>
        <w:tab/>
      </w:r>
      <w:r w:rsidRPr="001B4450">
        <w:rPr>
          <w:b/>
          <w:bCs/>
          <w:sz w:val="26"/>
          <w:szCs w:val="26"/>
        </w:rPr>
        <w:tab/>
      </w:r>
      <w:r w:rsidRPr="001B4450">
        <w:rPr>
          <w:b/>
          <w:bCs/>
          <w:sz w:val="26"/>
          <w:szCs w:val="26"/>
        </w:rPr>
        <w:tab/>
      </w:r>
      <w:r w:rsidRPr="001B4450">
        <w:rPr>
          <w:b/>
          <w:bCs/>
          <w:sz w:val="26"/>
          <w:szCs w:val="26"/>
        </w:rPr>
        <w:tab/>
      </w:r>
      <w:r w:rsidRPr="001B4450">
        <w:rPr>
          <w:b/>
          <w:bCs/>
          <w:sz w:val="26"/>
          <w:szCs w:val="26"/>
        </w:rPr>
        <w:tab/>
      </w:r>
      <w:r w:rsidRPr="001B4450">
        <w:rPr>
          <w:b/>
          <w:bCs/>
          <w:sz w:val="26"/>
          <w:szCs w:val="26"/>
        </w:rPr>
        <w:tab/>
      </w:r>
      <w:r w:rsidRPr="001B4450">
        <w:rPr>
          <w:b/>
          <w:bCs/>
          <w:sz w:val="26"/>
          <w:szCs w:val="26"/>
        </w:rPr>
        <w:tab/>
      </w:r>
    </w:p>
    <w:p w14:paraId="5B14E23E" w14:textId="77777777" w:rsidR="001B4450" w:rsidRPr="00F05079" w:rsidRDefault="001B4450" w:rsidP="00F05079">
      <w:pPr>
        <w:widowControl w:val="0"/>
        <w:spacing w:before="120" w:after="60" w:line="283" w:lineRule="auto"/>
        <w:ind w:firstLine="567"/>
        <w:jc w:val="both"/>
        <w:rPr>
          <w:b/>
          <w:bCs/>
          <w:sz w:val="28"/>
          <w:szCs w:val="26"/>
        </w:rPr>
      </w:pPr>
      <w:r w:rsidRPr="00F05079">
        <w:rPr>
          <w:b/>
          <w:bCs/>
          <w:sz w:val="28"/>
          <w:szCs w:val="26"/>
        </w:rPr>
        <w:t>A. Teo cơ giả phì đại Duchenne:</w:t>
      </w:r>
    </w:p>
    <w:p w14:paraId="4B384C26" w14:textId="77777777" w:rsidR="001B4450" w:rsidRPr="001B4450" w:rsidRDefault="001B4450" w:rsidP="00F05079">
      <w:pPr>
        <w:widowControl w:val="0"/>
        <w:spacing w:before="120" w:after="60" w:line="283" w:lineRule="auto"/>
        <w:ind w:firstLine="567"/>
        <w:jc w:val="both"/>
        <w:rPr>
          <w:b/>
          <w:sz w:val="26"/>
          <w:szCs w:val="26"/>
        </w:rPr>
      </w:pPr>
      <w:r w:rsidRPr="001B4450">
        <w:rPr>
          <w:b/>
          <w:sz w:val="26"/>
          <w:szCs w:val="26"/>
        </w:rPr>
        <w:t xml:space="preserve">I. </w:t>
      </w:r>
      <w:r w:rsidRPr="001B4450">
        <w:rPr>
          <w:rFonts w:hint="eastAsia"/>
          <w:b/>
          <w:sz w:val="26"/>
          <w:szCs w:val="26"/>
        </w:rPr>
        <w:t>Đ</w:t>
      </w:r>
      <w:r w:rsidRPr="001B4450">
        <w:rPr>
          <w:b/>
          <w:sz w:val="26"/>
          <w:szCs w:val="26"/>
        </w:rPr>
        <w:t>ẠI C</w:t>
      </w:r>
      <w:r w:rsidRPr="001B4450">
        <w:rPr>
          <w:rFonts w:hint="eastAsia"/>
          <w:b/>
          <w:sz w:val="26"/>
          <w:szCs w:val="26"/>
        </w:rPr>
        <w:t>ƯƠ</w:t>
      </w:r>
      <w:r w:rsidRPr="001B4450">
        <w:rPr>
          <w:b/>
          <w:sz w:val="26"/>
          <w:szCs w:val="26"/>
        </w:rPr>
        <w:t>NG</w:t>
      </w:r>
    </w:p>
    <w:p w14:paraId="49CE2FA9" w14:textId="77777777" w:rsidR="001B4450" w:rsidRPr="001B4450" w:rsidRDefault="001B4450" w:rsidP="00F05079">
      <w:pPr>
        <w:widowControl w:val="0"/>
        <w:spacing w:before="120" w:after="60" w:line="283" w:lineRule="auto"/>
        <w:ind w:firstLine="567"/>
        <w:jc w:val="both"/>
        <w:rPr>
          <w:b/>
          <w:sz w:val="26"/>
          <w:szCs w:val="26"/>
        </w:rPr>
      </w:pPr>
      <w:r w:rsidRPr="001B4450">
        <w:rPr>
          <w:b/>
          <w:sz w:val="26"/>
          <w:szCs w:val="26"/>
        </w:rPr>
        <w:t xml:space="preserve">1. </w:t>
      </w:r>
      <w:r w:rsidRPr="001B4450">
        <w:rPr>
          <w:rFonts w:hint="eastAsia"/>
          <w:b/>
          <w:sz w:val="26"/>
          <w:szCs w:val="26"/>
        </w:rPr>
        <w:t>Đ</w:t>
      </w:r>
      <w:r w:rsidRPr="001B4450">
        <w:rPr>
          <w:b/>
          <w:sz w:val="26"/>
          <w:szCs w:val="26"/>
        </w:rPr>
        <w:t>ịnh nghĩa</w:t>
      </w:r>
    </w:p>
    <w:p w14:paraId="060748C7" w14:textId="77777777" w:rsidR="001B4450" w:rsidRPr="001B4450" w:rsidRDefault="001B4450" w:rsidP="00F05079">
      <w:pPr>
        <w:widowControl w:val="0"/>
        <w:spacing w:before="120" w:after="60" w:line="283" w:lineRule="auto"/>
        <w:ind w:firstLine="567"/>
        <w:jc w:val="both"/>
        <w:rPr>
          <w:sz w:val="26"/>
          <w:szCs w:val="26"/>
        </w:rPr>
      </w:pPr>
      <w:r w:rsidRPr="001B4450">
        <w:rPr>
          <w:sz w:val="26"/>
          <w:szCs w:val="26"/>
        </w:rPr>
        <w:t xml:space="preserve">Là bệnh loạn dưỡng cơ thần kinh cơ có tính chất di truyền hay gặp nhất ở trẻ em. </w:t>
      </w:r>
    </w:p>
    <w:p w14:paraId="607FC0B9" w14:textId="77777777" w:rsidR="001B4450" w:rsidRPr="001B4450" w:rsidRDefault="001B4450" w:rsidP="00F05079">
      <w:pPr>
        <w:widowControl w:val="0"/>
        <w:spacing w:before="120" w:after="60" w:line="283" w:lineRule="auto"/>
        <w:ind w:firstLine="567"/>
        <w:jc w:val="both"/>
        <w:rPr>
          <w:sz w:val="26"/>
          <w:szCs w:val="26"/>
        </w:rPr>
      </w:pPr>
      <w:r w:rsidRPr="001B4450">
        <w:rPr>
          <w:b/>
          <w:sz w:val="26"/>
          <w:szCs w:val="26"/>
        </w:rPr>
        <w:t>2. Nguyên nhân</w:t>
      </w:r>
      <w:r w:rsidRPr="001B4450">
        <w:rPr>
          <w:sz w:val="26"/>
          <w:szCs w:val="26"/>
        </w:rPr>
        <w:t>: do di truyền lặn nhiễm sắc thể (NST) số X. Gen bất thường Dystrophin là gen lặn nằm ở cánh ngắn Xp 21 NST X. Khi nam giới mang gen bệnh sẽ có biểu hiện lâm sàng (thường gặp ở trẻ trai). Nữ mang gen bệnh song thường không có biểu hiệu lâm sàng (hiếm khi bị bệnh hơn). Tuy nhiên 30% số bệnh nhân do đột biến gen mới và mẹ không phải là người mang gen bệnh. Tần suất mắc bệnh là 1/3600 trẻ trai sinh ra sống.</w:t>
      </w:r>
    </w:p>
    <w:p w14:paraId="20116F85" w14:textId="77777777" w:rsidR="001B4450" w:rsidRPr="001B4450" w:rsidRDefault="001B4450" w:rsidP="00F05079">
      <w:pPr>
        <w:widowControl w:val="0"/>
        <w:spacing w:before="120" w:after="60" w:line="283" w:lineRule="auto"/>
        <w:ind w:firstLine="567"/>
        <w:jc w:val="both"/>
        <w:rPr>
          <w:b/>
          <w:bCs/>
          <w:iCs/>
          <w:sz w:val="26"/>
          <w:szCs w:val="26"/>
        </w:rPr>
      </w:pPr>
      <w:r w:rsidRPr="001B4450">
        <w:rPr>
          <w:b/>
          <w:bCs/>
          <w:iCs/>
          <w:sz w:val="26"/>
          <w:szCs w:val="26"/>
        </w:rPr>
        <w:t>II. PHÁT HIỆN SỚM</w:t>
      </w:r>
    </w:p>
    <w:p w14:paraId="57F013E3" w14:textId="77777777" w:rsidR="001B4450" w:rsidRPr="001B4450" w:rsidRDefault="001B4450" w:rsidP="00F05079">
      <w:pPr>
        <w:widowControl w:val="0"/>
        <w:spacing w:before="120" w:after="60" w:line="283" w:lineRule="auto"/>
        <w:ind w:firstLine="567"/>
        <w:jc w:val="both"/>
        <w:rPr>
          <w:b/>
          <w:bCs/>
          <w:sz w:val="26"/>
          <w:szCs w:val="26"/>
        </w:rPr>
      </w:pPr>
      <w:r w:rsidRPr="001B4450">
        <w:rPr>
          <w:b/>
          <w:bCs/>
          <w:i/>
          <w:iCs/>
          <w:sz w:val="26"/>
          <w:szCs w:val="26"/>
        </w:rPr>
        <w:t xml:space="preserve">1. Lâm sàng: </w:t>
      </w:r>
      <w:r w:rsidRPr="001B4450">
        <w:rPr>
          <w:sz w:val="26"/>
          <w:szCs w:val="26"/>
        </w:rPr>
        <w:t>bệnh diễn biến qua 3 giai đoạn</w:t>
      </w:r>
    </w:p>
    <w:p w14:paraId="3037CBC0" w14:textId="77777777" w:rsidR="001B4450" w:rsidRPr="001B4450" w:rsidRDefault="001B4450" w:rsidP="00F05079">
      <w:pPr>
        <w:widowControl w:val="0"/>
        <w:spacing w:before="120" w:after="60" w:line="283" w:lineRule="auto"/>
        <w:ind w:firstLine="567"/>
        <w:jc w:val="both"/>
        <w:rPr>
          <w:b/>
          <w:bCs/>
          <w:i/>
          <w:iCs/>
          <w:sz w:val="26"/>
          <w:szCs w:val="26"/>
        </w:rPr>
      </w:pPr>
      <w:r w:rsidRPr="001B4450">
        <w:rPr>
          <w:b/>
          <w:bCs/>
          <w:i/>
          <w:iCs/>
          <w:sz w:val="26"/>
          <w:szCs w:val="26"/>
        </w:rPr>
        <w:t>+ Giai đoạn đầu (trẻ dưới 2 tuổi )</w:t>
      </w:r>
    </w:p>
    <w:p w14:paraId="679047E2" w14:textId="77777777" w:rsidR="001B4450" w:rsidRPr="001B4450" w:rsidRDefault="001B4450" w:rsidP="00F05079">
      <w:pPr>
        <w:widowControl w:val="0"/>
        <w:spacing w:before="120" w:after="60" w:line="283" w:lineRule="auto"/>
        <w:ind w:firstLine="567"/>
        <w:jc w:val="both"/>
        <w:rPr>
          <w:sz w:val="26"/>
          <w:szCs w:val="26"/>
        </w:rPr>
      </w:pPr>
      <w:r w:rsidRPr="001B4450">
        <w:rPr>
          <w:sz w:val="26"/>
          <w:szCs w:val="26"/>
        </w:rPr>
        <w:t xml:space="preserve">Ít có biểu hiện lâm sàng đặc trưng trong năm đầu sau sinh. Một số trẻ có thể giảm trương lực cơ và yếu cơ. Ở trẻ nhỏ dấu hiệu đầu tiên có thể gặp là yếu các cơ kiểm soát đầu cổ. Sự phát triển vận động thô (lẫy, ngồi, bò, đứng, đi) có thể bình thường hoặc hơi chậm. Khi trẻ 2 tuổi có thể thấy yếu cơ vùng khớp háng nhẹ. Khi trẻ mới tập đi có thể bị ưỡn cột sống thắt lưng. </w:t>
      </w:r>
    </w:p>
    <w:p w14:paraId="25229FB7" w14:textId="77777777" w:rsidR="001B4450" w:rsidRPr="005A1CF9" w:rsidRDefault="001B4450" w:rsidP="00F05079">
      <w:pPr>
        <w:widowControl w:val="0"/>
        <w:spacing w:before="120" w:after="60" w:line="283" w:lineRule="auto"/>
        <w:ind w:firstLine="567"/>
        <w:jc w:val="both"/>
        <w:rPr>
          <w:b/>
          <w:bCs/>
          <w:i/>
          <w:iCs/>
          <w:sz w:val="26"/>
          <w:szCs w:val="26"/>
          <w:lang w:val="fr-FR"/>
        </w:rPr>
      </w:pPr>
      <w:r w:rsidRPr="005A1CF9">
        <w:rPr>
          <w:b/>
          <w:bCs/>
          <w:i/>
          <w:iCs/>
          <w:sz w:val="26"/>
          <w:szCs w:val="26"/>
          <w:lang w:val="fr-FR"/>
        </w:rPr>
        <w:t xml:space="preserve">+ Giai đoạn sau (trên 2 tuổi): </w:t>
      </w:r>
    </w:p>
    <w:p w14:paraId="3C55F790" w14:textId="77777777" w:rsidR="001B4450" w:rsidRPr="005A1CF9" w:rsidRDefault="001B4450" w:rsidP="00F05079">
      <w:pPr>
        <w:widowControl w:val="0"/>
        <w:spacing w:before="120" w:after="60" w:line="283" w:lineRule="auto"/>
        <w:ind w:firstLine="567"/>
        <w:jc w:val="both"/>
        <w:rPr>
          <w:sz w:val="26"/>
          <w:szCs w:val="26"/>
          <w:lang w:val="fr-FR"/>
        </w:rPr>
      </w:pPr>
      <w:r w:rsidRPr="005A1CF9">
        <w:rPr>
          <w:sz w:val="26"/>
          <w:szCs w:val="26"/>
          <w:lang w:val="fr-FR"/>
        </w:rPr>
        <w:t>Bệnh diễn biến từ từ với biểu hiện giảm vận động: đi lại hay bị mỏi cơ và vấp ngã, ngồi xuống đứng lên khó khăn dần.</w:t>
      </w:r>
    </w:p>
    <w:p w14:paraId="49071F1C"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 xml:space="preserve">Sự yếu cơ tiến triển tăng dần theo tuổi và khi trẻ 8-10 tuổi sự yếu cơ ảnh hưởng đến khả năng vận động thô. Cơ lực của trẻ giảm nhiều ở gốc chi so với ngọn chi. Vai trò của cơ ở ngọn chi thường được bảo tồn cho phép trẻ cầm nắm đồ ăn, bút, sử dụng máy tính. Cơ hô hấp cũng bị ảnh hưởng nên trẻ hay bị nhiễm trùng đường hô hấp dẫn đến chức năng hô hấp cũng bị giảm dần. Yếu cơ hầu họng dẫn đến tình trạng hay bị sặc, trớ đường mũi. Vai trò của cơ ngoài mắt và cơ vận nhãn được bảo tồn tốt. Sự mất chủ động do yếu cơ hậu môn, đường niệu là dấu hiệu hiếm gặp và muộn. </w:t>
      </w:r>
    </w:p>
    <w:p w14:paraId="3141602C" w14:textId="77777777" w:rsidR="001B4450" w:rsidRPr="005A1CF9" w:rsidRDefault="001B4450" w:rsidP="001B4450">
      <w:pPr>
        <w:widowControl w:val="0"/>
        <w:spacing w:before="120" w:after="60" w:line="276" w:lineRule="auto"/>
        <w:ind w:firstLine="567"/>
        <w:jc w:val="both"/>
        <w:rPr>
          <w:spacing w:val="-2"/>
          <w:sz w:val="26"/>
          <w:szCs w:val="26"/>
          <w:lang w:val="fr-FR"/>
        </w:rPr>
      </w:pPr>
      <w:r w:rsidRPr="005A1CF9">
        <w:rPr>
          <w:spacing w:val="-2"/>
          <w:sz w:val="26"/>
          <w:szCs w:val="26"/>
          <w:lang w:val="fr-FR"/>
        </w:rPr>
        <w:t xml:space="preserve">Phì đại bắp chân và teo cơ đùi là dấu hiệu kinh điển. Phì đại bắp chân do phì đại vài sợi cơ, thâm nhiễm của mỡ vào cơ và tăng sinh collagen/keo. Sau đó chỗ phì đại kế tiếp là lưỡi, bắp tay. </w:t>
      </w:r>
    </w:p>
    <w:p w14:paraId="34133A26"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 xml:space="preserve">Dấu hiệu Gowers (ngồi đứng dậy phải chống tay) thường phát hiện khi trẻ khoảng 3 tuổi, rất rõ khi trẻ 5-6 tuổi và dáng  đi Traudelenburg (dáng đi mông lạch bạch, núng nính) là các dấu hiệu đặc trưng cho bệnh teo cơ giả phì đại. </w:t>
      </w:r>
    </w:p>
    <w:p w14:paraId="60AA8631"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lastRenderedPageBreak/>
        <w:t xml:space="preserve">Phản xạ gân xương khớp gối giảm dần và mất song ở gân gót lại được bảo tồn tốt cho đến giai đoạn cuối. </w:t>
      </w:r>
    </w:p>
    <w:p w14:paraId="08EADD19"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 xml:space="preserve">Tổn thương cơ tim là dấu hiệu hay gặp. Độ nặng nhẹ của tổn thương không liên quan đến mức độ teo cơ. Vài bệnh nhân chết sớm do tổn thương cơ tim trong khi còn đi lại được; một số khác ở giai đoạn của bệnh lại còn chức năng bù trừ tốt. </w:t>
      </w:r>
    </w:p>
    <w:p w14:paraId="3530ACA6"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Tổn thương trí não ở tất cả bệnh nhân, tuy nhiên chỉ có 20- 30% trẻ có IQ&lt;70. Phần lớn trẻ có thể đi học được. Một số ít chậm phát triển nặng, nhưng không có liên quan tới mức độ bệnh cơ.  Trẻ có thể bị động kinh kèm theo.</w:t>
      </w:r>
    </w:p>
    <w:p w14:paraId="275C285C" w14:textId="77777777" w:rsidR="001B4450" w:rsidRPr="005A1CF9" w:rsidRDefault="001B4450" w:rsidP="001B4450">
      <w:pPr>
        <w:widowControl w:val="0"/>
        <w:spacing w:before="120" w:after="60" w:line="276" w:lineRule="auto"/>
        <w:ind w:firstLine="567"/>
        <w:jc w:val="both"/>
        <w:rPr>
          <w:b/>
          <w:i/>
          <w:iCs/>
          <w:sz w:val="26"/>
          <w:szCs w:val="26"/>
          <w:lang w:val="fr-FR"/>
        </w:rPr>
      </w:pPr>
      <w:r w:rsidRPr="005A1CF9">
        <w:rPr>
          <w:b/>
          <w:bCs/>
          <w:i/>
          <w:iCs/>
          <w:sz w:val="26"/>
          <w:szCs w:val="26"/>
          <w:lang w:val="fr-FR"/>
        </w:rPr>
        <w:t>2. C</w:t>
      </w:r>
      <w:r w:rsidRPr="005A1CF9">
        <w:rPr>
          <w:b/>
          <w:i/>
          <w:sz w:val="26"/>
          <w:szCs w:val="26"/>
          <w:lang w:val="fr-FR"/>
        </w:rPr>
        <w:t>ận lâm sàng</w:t>
      </w:r>
    </w:p>
    <w:p w14:paraId="158512EA"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 Men cơ (CK): rất tăng, thậm chí trước khi có triệu chứng hoặc ngay sau sinh. Thường là 15.000 đến 35.000 UI/l (bình thường&lt;160). Tuy nhiên ở giai đoạn cuối CK có thể giảm do còn ít cơ bị thoái hoá. Men lysosome khác có trong cơ như aldolase, asparate amino-tranferase cũng tăng nhưng không đặc hiệu.</w:t>
      </w:r>
    </w:p>
    <w:p w14:paraId="2D33450B"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xml:space="preserve">+ Điện cơ: có dấu hiệu đặc trưng của tổn thương cơ. Không có dấu hiệu giảm hoặc mất dẫn truyền thần kinh. Tốc độ dẫn truyền thần kinh về vận động và cảm giác bình thường. </w:t>
      </w:r>
    </w:p>
    <w:p w14:paraId="22EC8D04"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xml:space="preserve">+ Sinh thiết cơ: có thay đổi ở cơ bao gồm tăng sinh tổ chức liên kết của mô sợi cơ, thoái hoá từng chỗ, cấu tạo lại sợi cơ, ổ thâm nhiễm của tế bào viêm đơn nhân như là phản ứng đối với hoại tử sợi cơ, sợi cơ đặc. Cần cân nhắc khi làm sinh thiết cơ. Nếu trẻ đã có tiền sử gia đình bị bệnh này với lâm sàng điển hình, CK tăng thì có thể không cần làm sinh thiết cơ. </w:t>
      </w:r>
    </w:p>
    <w:p w14:paraId="67EA9A02"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xml:space="preserve">+ Chẩn đoán gen: Phát hiện Dystrophin không có hoặc bị tổn thương bằng cách nhuộm tổ chức cơ bằng chất miễn dịch tế bào hay phân tích gen bằng máu ngoại biên (PCR: mất </w:t>
      </w:r>
      <w:r w:rsidRPr="005A1CF9">
        <w:rPr>
          <w:rFonts w:hint="eastAsia"/>
          <w:sz w:val="26"/>
          <w:szCs w:val="26"/>
          <w:lang w:val="fr-FR"/>
        </w:rPr>
        <w:t>đ</w:t>
      </w:r>
      <w:r w:rsidRPr="005A1CF9">
        <w:rPr>
          <w:sz w:val="26"/>
          <w:szCs w:val="26"/>
          <w:lang w:val="fr-FR"/>
        </w:rPr>
        <w:t xml:space="preserve">oạn - 25 exons, MLPA: mất </w:t>
      </w:r>
      <w:r w:rsidRPr="005A1CF9">
        <w:rPr>
          <w:rFonts w:hint="eastAsia"/>
          <w:sz w:val="26"/>
          <w:szCs w:val="26"/>
          <w:lang w:val="fr-FR"/>
        </w:rPr>
        <w:t>đ</w:t>
      </w:r>
      <w:r w:rsidRPr="005A1CF9">
        <w:rPr>
          <w:sz w:val="26"/>
          <w:szCs w:val="26"/>
          <w:lang w:val="fr-FR"/>
        </w:rPr>
        <w:t xml:space="preserve">oạn-79 exons) </w:t>
      </w:r>
    </w:p>
    <w:p w14:paraId="2E232A7A"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xml:space="preserve">+ Cần đánh giá tim bằng: siêu âm tim, điện tim đồ, X-quang định kì. </w:t>
      </w:r>
    </w:p>
    <w:p w14:paraId="16214571" w14:textId="77777777" w:rsidR="001B4450" w:rsidRPr="005A1CF9" w:rsidRDefault="001B4450" w:rsidP="00F05079">
      <w:pPr>
        <w:widowControl w:val="0"/>
        <w:spacing w:before="120" w:after="60" w:line="271" w:lineRule="auto"/>
        <w:ind w:firstLine="567"/>
        <w:jc w:val="both"/>
        <w:rPr>
          <w:b/>
          <w:i/>
          <w:sz w:val="26"/>
          <w:szCs w:val="26"/>
          <w:lang w:val="fr-FR"/>
        </w:rPr>
      </w:pPr>
      <w:r w:rsidRPr="005A1CF9">
        <w:rPr>
          <w:b/>
          <w:i/>
          <w:sz w:val="26"/>
          <w:szCs w:val="26"/>
          <w:lang w:val="fr-FR"/>
        </w:rPr>
        <w:t>3. Chẩn đoán xác định</w:t>
      </w:r>
    </w:p>
    <w:p w14:paraId="1571BF98"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Giảm vận động: Đi yếu, đứng lên ngồi xu</w:t>
      </w:r>
      <w:r w:rsidRPr="005A1CF9">
        <w:rPr>
          <w:rFonts w:ascii="Arial" w:hAnsi="Arial" w:cs="Arial"/>
          <w:sz w:val="26"/>
          <w:szCs w:val="26"/>
          <w:lang w:val="fr-FR"/>
        </w:rPr>
        <w:t>ố</w:t>
      </w:r>
      <w:r w:rsidRPr="005A1CF9">
        <w:rPr>
          <w:sz w:val="26"/>
          <w:szCs w:val="26"/>
          <w:lang w:val="fr-FR"/>
        </w:rPr>
        <w:t>ng khó</w:t>
      </w:r>
    </w:p>
    <w:p w14:paraId="47CFDEE5"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Phì đại cơ sinh đôi dép</w:t>
      </w:r>
    </w:p>
    <w:p w14:paraId="0CA6C545"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Điện cơ: Hình ảnh bệnh lí cơ</w:t>
      </w:r>
    </w:p>
    <w:p w14:paraId="74EAA5E1"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CK: Tăng cao</w:t>
      </w:r>
    </w:p>
    <w:p w14:paraId="68EAA352"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PCR: mất đoạn 25 exons</w:t>
      </w:r>
    </w:p>
    <w:p w14:paraId="0C8860ED" w14:textId="77777777" w:rsidR="001B4450" w:rsidRPr="005A1CF9" w:rsidRDefault="001B4450" w:rsidP="00F05079">
      <w:pPr>
        <w:widowControl w:val="0"/>
        <w:spacing w:before="120" w:after="60" w:line="271" w:lineRule="auto"/>
        <w:ind w:firstLine="567"/>
        <w:jc w:val="both"/>
        <w:rPr>
          <w:b/>
          <w:i/>
          <w:sz w:val="26"/>
          <w:szCs w:val="26"/>
          <w:lang w:val="fr-FR"/>
        </w:rPr>
      </w:pPr>
      <w:r w:rsidRPr="005A1CF9">
        <w:rPr>
          <w:b/>
          <w:i/>
          <w:sz w:val="26"/>
          <w:szCs w:val="26"/>
          <w:lang w:val="fr-FR"/>
        </w:rPr>
        <w:t>4. Tiến triển:</w:t>
      </w:r>
    </w:p>
    <w:p w14:paraId="66FB194B" w14:textId="77777777" w:rsidR="001B4450" w:rsidRPr="005A1CF9" w:rsidRDefault="001B4450" w:rsidP="00F05079">
      <w:pPr>
        <w:widowControl w:val="0"/>
        <w:spacing w:before="120" w:after="60" w:line="271" w:lineRule="auto"/>
        <w:ind w:firstLine="567"/>
        <w:jc w:val="both"/>
        <w:rPr>
          <w:sz w:val="26"/>
          <w:szCs w:val="26"/>
          <w:lang w:val="fr-FR"/>
        </w:rPr>
      </w:pPr>
      <w:r w:rsidRPr="005A1CF9">
        <w:rPr>
          <w:sz w:val="26"/>
          <w:szCs w:val="26"/>
          <w:lang w:val="fr-FR"/>
        </w:rPr>
        <w:t xml:space="preserve">Khả năng đi của trẻ yếu dần theo thời gian. Hầu hết trẻ đi lại khó khăn khi trên 10 tuổi, một số thậm chí phải dùng xe lăn khi không có can thiệp bằng dụng cụ chỉnh hình, vật lý trị liệu và đôi khi cần phẫu thuật. Khả năng đi không những ảnh hưởng đến tâm lý của trẻ trẻ mà còn dẫn đến sự phụ thuộc về chức năng và gây nên các biến dạng thứ phát như vẹo cột sống, co rút cơ, biến dạng khớp. Co cơ chủ yếu ở khớp cổ chân, gối, hông và khuỷu tay. Vẹo cột sống rất hay gặp ở trẻ bệnh nặng. Biến dạng lồng ngực để bù trừ khả năng hô hấp và để tránh ép tim. </w:t>
      </w:r>
    </w:p>
    <w:p w14:paraId="4A065119" w14:textId="77777777" w:rsidR="001B4450" w:rsidRPr="005A1CF9" w:rsidRDefault="001B4450" w:rsidP="001B4450">
      <w:pPr>
        <w:widowControl w:val="0"/>
        <w:spacing w:before="120" w:after="60" w:line="276" w:lineRule="auto"/>
        <w:ind w:firstLine="567"/>
        <w:jc w:val="both"/>
        <w:rPr>
          <w:spacing w:val="-2"/>
          <w:sz w:val="26"/>
          <w:szCs w:val="26"/>
          <w:lang w:val="fr-FR"/>
        </w:rPr>
      </w:pPr>
      <w:r w:rsidRPr="005A1CF9">
        <w:rPr>
          <w:spacing w:val="-2"/>
          <w:sz w:val="26"/>
          <w:szCs w:val="26"/>
          <w:lang w:val="fr-FR"/>
        </w:rPr>
        <w:lastRenderedPageBreak/>
        <w:t xml:space="preserve">Trẻ bị teo cơ giả phì đại thường chết ở tuổi 18 do suy hô hấp khi ngủ, suy tim, viêm phổi, hay đôi khi sặc và tắc đường thở. </w:t>
      </w:r>
    </w:p>
    <w:p w14:paraId="6F6219C6" w14:textId="77777777" w:rsidR="001B4450" w:rsidRPr="005A1CF9" w:rsidRDefault="001B4450" w:rsidP="001B4450">
      <w:pPr>
        <w:widowControl w:val="0"/>
        <w:spacing w:before="120" w:after="60" w:line="276" w:lineRule="auto"/>
        <w:ind w:firstLine="567"/>
        <w:jc w:val="both"/>
        <w:rPr>
          <w:b/>
          <w:sz w:val="26"/>
          <w:szCs w:val="26"/>
          <w:lang w:val="fr-FR"/>
        </w:rPr>
      </w:pPr>
      <w:r w:rsidRPr="005A1CF9">
        <w:rPr>
          <w:b/>
          <w:bCs/>
          <w:iCs/>
          <w:sz w:val="26"/>
          <w:szCs w:val="26"/>
          <w:lang w:val="fr-FR"/>
        </w:rPr>
        <w:t>III. CAN THI</w:t>
      </w:r>
      <w:r w:rsidRPr="005A1CF9">
        <w:rPr>
          <w:b/>
          <w:sz w:val="26"/>
          <w:szCs w:val="26"/>
          <w:lang w:val="fr-FR"/>
        </w:rPr>
        <w:t>ỆP SỚM</w:t>
      </w:r>
    </w:p>
    <w:p w14:paraId="2183BE23"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 xml:space="preserve">Không có điều trị đặc hiệu. </w:t>
      </w:r>
    </w:p>
    <w:p w14:paraId="56220C45"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Chủ yếu điều trị biến chứng và tăng cường chất lượng cuộc sống. Viêm đường hô hấp cần điều trị kịp thời. Trách tiếp xúc với trẻ bị bệnh hô hấp hay bệnh lây. Có chỉ định tiêm chủng virus Influenza và vaxin thông thường. Đảm bảo dinh dưỡng. Tránh quá liều Vitamin. Dùng canxi giảm loãng xương ở trẻ trai ngồi xe lăn, fluoride có thể do trẻ ít hoạt động và trầm cảm, trẻ ăn quá nhiều và tăng cân. Béo phì làm cho trẻ ít hoạt động hơn. Do vậy kiểm soát chế độ ăn.</w:t>
      </w:r>
    </w:p>
    <w:p w14:paraId="733D9ECF" w14:textId="77777777" w:rsidR="001B4450" w:rsidRPr="005A1CF9" w:rsidRDefault="001B4450" w:rsidP="001B4450">
      <w:pPr>
        <w:widowControl w:val="0"/>
        <w:spacing w:before="120" w:after="60" w:line="276" w:lineRule="auto"/>
        <w:ind w:firstLine="567"/>
        <w:jc w:val="both"/>
        <w:rPr>
          <w:sz w:val="26"/>
          <w:szCs w:val="26"/>
          <w:lang w:val="fr-FR"/>
        </w:rPr>
      </w:pPr>
      <w:r w:rsidRPr="005A1CF9">
        <w:rPr>
          <w:sz w:val="26"/>
          <w:szCs w:val="26"/>
          <w:lang w:val="fr-FR"/>
        </w:rPr>
        <w:t>Theo lý thuyết có thể điều trị bằng gen nhưng gây ra quá trình đào thải đối với tế bào lạ. Kết quả không có lợi. Đang nghiên cứu trên trong cơ gen dystrophin tổng hợp.</w:t>
      </w:r>
    </w:p>
    <w:p w14:paraId="1E02730C" w14:textId="77777777" w:rsidR="001B4450" w:rsidRPr="005A1CF9" w:rsidRDefault="001B4450" w:rsidP="001B4450">
      <w:pPr>
        <w:widowControl w:val="0"/>
        <w:spacing w:before="120" w:after="60" w:line="276" w:lineRule="auto"/>
        <w:ind w:firstLine="567"/>
        <w:jc w:val="both"/>
        <w:rPr>
          <w:b/>
          <w:bCs/>
          <w:sz w:val="26"/>
          <w:szCs w:val="26"/>
          <w:u w:val="single"/>
          <w:lang w:val="fr-FR"/>
        </w:rPr>
      </w:pPr>
      <w:r w:rsidRPr="005A1CF9">
        <w:rPr>
          <w:sz w:val="26"/>
          <w:szCs w:val="26"/>
          <w:lang w:val="fr-FR"/>
        </w:rPr>
        <w:t xml:space="preserve">Prednisolon: giảm sự chết tế bào cơ trong quá trình phát triển cá thể và có thể làm giảm hoại tử sợi cơ trong loạn dưỡng cơ. Sức cơ thường cải thiện lúc đầu, nhưng biến chứng lâu dài của steroid kéo dài là tăng cân, loãng xương có thể bù đắp/bù trừ tác dụng tốt thậm chí có thể gây ra yếu cơ hơn.           </w:t>
      </w:r>
      <w:r w:rsidRPr="005A1CF9">
        <w:rPr>
          <w:b/>
          <w:bCs/>
          <w:sz w:val="26"/>
          <w:szCs w:val="26"/>
          <w:u w:val="single"/>
          <w:lang w:val="fr-FR"/>
        </w:rPr>
        <w:t xml:space="preserve">  </w:t>
      </w:r>
    </w:p>
    <w:p w14:paraId="5F0452F9" w14:textId="77777777" w:rsidR="001B4450" w:rsidRPr="005A1CF9" w:rsidRDefault="001B4450" w:rsidP="001B4450">
      <w:pPr>
        <w:widowControl w:val="0"/>
        <w:spacing w:before="120" w:after="60" w:line="276" w:lineRule="auto"/>
        <w:ind w:firstLine="567"/>
        <w:jc w:val="both"/>
        <w:rPr>
          <w:b/>
          <w:bCs/>
          <w:sz w:val="26"/>
          <w:szCs w:val="26"/>
          <w:lang w:val="fr-FR"/>
        </w:rPr>
      </w:pPr>
      <w:r w:rsidRPr="005A1CF9">
        <w:rPr>
          <w:b/>
          <w:bCs/>
          <w:sz w:val="26"/>
          <w:szCs w:val="26"/>
          <w:lang w:val="fr-FR"/>
        </w:rPr>
        <w:t>B. Bệnh loạn dưỡng cơ tuỷ:</w:t>
      </w:r>
    </w:p>
    <w:p w14:paraId="43EFFC77" w14:textId="77777777" w:rsidR="001B4450" w:rsidRPr="005A1CF9" w:rsidRDefault="001B4450" w:rsidP="001B4450">
      <w:pPr>
        <w:spacing w:before="120" w:after="60" w:line="276" w:lineRule="auto"/>
        <w:ind w:firstLine="567"/>
        <w:jc w:val="both"/>
        <w:rPr>
          <w:b/>
          <w:sz w:val="26"/>
          <w:szCs w:val="26"/>
          <w:lang w:val="fr-FR"/>
        </w:rPr>
      </w:pPr>
      <w:r w:rsidRPr="005A1CF9">
        <w:rPr>
          <w:b/>
          <w:sz w:val="26"/>
          <w:szCs w:val="26"/>
          <w:lang w:val="fr-FR"/>
        </w:rPr>
        <w:t xml:space="preserve">I. </w:t>
      </w:r>
      <w:r w:rsidRPr="005A1CF9">
        <w:rPr>
          <w:rFonts w:hint="eastAsia"/>
          <w:b/>
          <w:sz w:val="26"/>
          <w:szCs w:val="26"/>
          <w:lang w:val="fr-FR"/>
        </w:rPr>
        <w:t>Đ</w:t>
      </w:r>
      <w:r w:rsidRPr="005A1CF9">
        <w:rPr>
          <w:b/>
          <w:sz w:val="26"/>
          <w:szCs w:val="26"/>
          <w:lang w:val="fr-FR"/>
        </w:rPr>
        <w:t>ẠI C</w:t>
      </w:r>
      <w:r w:rsidRPr="005A1CF9">
        <w:rPr>
          <w:rFonts w:hint="eastAsia"/>
          <w:b/>
          <w:sz w:val="26"/>
          <w:szCs w:val="26"/>
          <w:lang w:val="fr-FR"/>
        </w:rPr>
        <w:t>ƯƠ</w:t>
      </w:r>
      <w:r w:rsidRPr="005A1CF9">
        <w:rPr>
          <w:b/>
          <w:sz w:val="26"/>
          <w:szCs w:val="26"/>
          <w:lang w:val="fr-FR"/>
        </w:rPr>
        <w:t>NG</w:t>
      </w:r>
    </w:p>
    <w:p w14:paraId="68B52B2F" w14:textId="77777777" w:rsidR="001B4450" w:rsidRPr="005A1CF9" w:rsidRDefault="001B4450" w:rsidP="001B4450">
      <w:pPr>
        <w:spacing w:before="120" w:after="60" w:line="276" w:lineRule="auto"/>
        <w:ind w:firstLine="567"/>
        <w:jc w:val="both"/>
        <w:rPr>
          <w:sz w:val="26"/>
          <w:szCs w:val="26"/>
          <w:lang w:val="fr-FR"/>
        </w:rPr>
      </w:pPr>
      <w:r w:rsidRPr="005A1CF9">
        <w:rPr>
          <w:b/>
          <w:sz w:val="26"/>
          <w:szCs w:val="26"/>
          <w:lang w:val="fr-FR"/>
        </w:rPr>
        <w:t xml:space="preserve">1. </w:t>
      </w:r>
      <w:r w:rsidRPr="005A1CF9">
        <w:rPr>
          <w:rFonts w:hint="eastAsia"/>
          <w:b/>
          <w:sz w:val="26"/>
          <w:szCs w:val="26"/>
          <w:lang w:val="fr-FR"/>
        </w:rPr>
        <w:t>Đ</w:t>
      </w:r>
      <w:r w:rsidRPr="005A1CF9">
        <w:rPr>
          <w:b/>
          <w:sz w:val="26"/>
          <w:szCs w:val="26"/>
          <w:lang w:val="fr-FR"/>
        </w:rPr>
        <w:t>ịnh nghĩa:</w:t>
      </w:r>
      <w:r w:rsidRPr="005A1CF9">
        <w:rPr>
          <w:sz w:val="26"/>
          <w:szCs w:val="26"/>
          <w:lang w:val="fr-FR"/>
        </w:rPr>
        <w:t xml:space="preserve"> Là bệnh thoái hoá nơron thần kinh vận động, khởi phát ngay trong thời kỳ bào thai và tiếp tục tiến triển khi tuổi trẻ em và người lớn. Sự cắt dây thần kinh tiến triển của cơ được bù trừ một phần bằng cách tái phân bổ thần kinh từ đơn vị vận động lân cận, nhưng cùng với sự teo cơ kế tiếp khi có sự tái phân bổ nơron vận động. Nơron vận động cao bất thường.</w:t>
      </w:r>
    </w:p>
    <w:p w14:paraId="09468EA2" w14:textId="77777777" w:rsidR="001B4450" w:rsidRPr="005A1CF9" w:rsidRDefault="001B4450" w:rsidP="001B4450">
      <w:pPr>
        <w:spacing w:before="120" w:after="60" w:line="276" w:lineRule="auto"/>
        <w:ind w:firstLine="567"/>
        <w:jc w:val="both"/>
        <w:rPr>
          <w:sz w:val="26"/>
          <w:szCs w:val="26"/>
          <w:lang w:val="fr-FR"/>
        </w:rPr>
      </w:pPr>
      <w:r w:rsidRPr="005A1CF9">
        <w:rPr>
          <w:b/>
          <w:bCs/>
          <w:sz w:val="26"/>
          <w:szCs w:val="26"/>
          <w:lang w:val="fr-FR"/>
        </w:rPr>
        <w:t>2. Nguyên nhân</w:t>
      </w:r>
      <w:r w:rsidRPr="005A1CF9">
        <w:rPr>
          <w:sz w:val="26"/>
          <w:szCs w:val="26"/>
          <w:lang w:val="fr-FR"/>
        </w:rPr>
        <w:t>: do tiếp tục bệnh lý quá trình tế bào chất mà là bình thường trong quá trình bào thai. Sự thừa nguyên bào thần kinh (neuro blas) và các neuron khác được tạo ra từ ngoại bì thần kinh, nhưng chỉ khoảng 1/2 sống sót và trưởng thành nơron; quá nhiều tế bào có thời gian sống ngắn và thoái hóa. Nếu như quá trình mà làm dừng sự chết tế bào sinh lý, bị thất bại can thiệp trong 1 giai đoạn nhất định thì nơron tiếp tục chết khi thai giai đoạn muộn và sau sinh. Gen "Neuron vận động sống sót" làm dừng apoptosis (sự chết tế bào được sắp đặt) của nguyên bào thần kinh vận động.</w:t>
      </w:r>
    </w:p>
    <w:p w14:paraId="72DA872F" w14:textId="77777777" w:rsidR="001B4450" w:rsidRPr="001B4450" w:rsidRDefault="001B4450" w:rsidP="001B4450">
      <w:pPr>
        <w:spacing w:before="120" w:after="60" w:line="276" w:lineRule="auto"/>
        <w:ind w:firstLine="567"/>
        <w:jc w:val="both"/>
        <w:rPr>
          <w:b/>
          <w:bCs/>
          <w:sz w:val="26"/>
          <w:szCs w:val="26"/>
        </w:rPr>
      </w:pPr>
      <w:r w:rsidRPr="001B4450">
        <w:rPr>
          <w:b/>
          <w:bCs/>
          <w:sz w:val="26"/>
          <w:szCs w:val="26"/>
        </w:rPr>
        <w:t xml:space="preserve">2. Phân loại </w:t>
      </w:r>
    </w:p>
    <w:p w14:paraId="448107F7" w14:textId="77777777" w:rsidR="001B4450" w:rsidRPr="001B4450" w:rsidRDefault="001B4450" w:rsidP="00EC409F">
      <w:pPr>
        <w:spacing w:before="120" w:after="60" w:line="276" w:lineRule="auto"/>
        <w:ind w:firstLine="567"/>
        <w:rPr>
          <w:sz w:val="26"/>
          <w:szCs w:val="26"/>
        </w:rPr>
      </w:pPr>
      <w:r w:rsidRPr="001B4450">
        <w:rPr>
          <w:sz w:val="26"/>
          <w:szCs w:val="26"/>
        </w:rPr>
        <w:t>- SMA typ I : Werdnig Hoffmann, thể nặng. Gặp ở tuổi sơ sinh.</w:t>
      </w:r>
    </w:p>
    <w:p w14:paraId="251B6C2B" w14:textId="77777777" w:rsidR="001B4450" w:rsidRPr="001B4450" w:rsidRDefault="001B4450" w:rsidP="001B4450">
      <w:pPr>
        <w:spacing w:before="120" w:after="60" w:line="276" w:lineRule="auto"/>
        <w:ind w:firstLine="567"/>
        <w:jc w:val="both"/>
        <w:rPr>
          <w:sz w:val="26"/>
          <w:szCs w:val="26"/>
        </w:rPr>
      </w:pPr>
      <w:r w:rsidRPr="001B4450">
        <w:rPr>
          <w:sz w:val="26"/>
          <w:szCs w:val="26"/>
        </w:rPr>
        <w:t>- SMA typ II : tuổi trẻ muộn hơn, tiến triển chậm hơn.</w:t>
      </w:r>
    </w:p>
    <w:p w14:paraId="28117481" w14:textId="77777777" w:rsidR="001B4450" w:rsidRPr="001B4450" w:rsidRDefault="001B4450" w:rsidP="001B4450">
      <w:pPr>
        <w:spacing w:before="120" w:after="60" w:line="276" w:lineRule="auto"/>
        <w:ind w:firstLine="567"/>
        <w:jc w:val="both"/>
        <w:rPr>
          <w:sz w:val="26"/>
          <w:szCs w:val="26"/>
        </w:rPr>
      </w:pPr>
      <w:r w:rsidRPr="001B4450">
        <w:rPr>
          <w:sz w:val="26"/>
          <w:szCs w:val="26"/>
        </w:rPr>
        <w:t>- SMA typ III: Kugelberg-Welander, thể muộn mãn tính.</w:t>
      </w:r>
    </w:p>
    <w:p w14:paraId="40AF4C42" w14:textId="77777777" w:rsidR="001B4450" w:rsidRPr="00F05079" w:rsidRDefault="001B4450" w:rsidP="001B4450">
      <w:pPr>
        <w:spacing w:before="120" w:after="60" w:line="276" w:lineRule="auto"/>
        <w:ind w:firstLine="567"/>
        <w:jc w:val="both"/>
        <w:rPr>
          <w:spacing w:val="-2"/>
          <w:sz w:val="26"/>
          <w:szCs w:val="26"/>
        </w:rPr>
      </w:pPr>
      <w:r w:rsidRPr="00F05079">
        <w:rPr>
          <w:spacing w:val="-2"/>
          <w:sz w:val="26"/>
          <w:szCs w:val="26"/>
        </w:rPr>
        <w:t xml:space="preserve">Sự khác nhau về lâm sàng, dựa vào tuổi khởi bệnh, độ nặng yếu cơ, và diễn biến lâm sàng. Sinh thiết cơ không phân biệt được SMA typ I và II, mặc dù typ III có sự cắt dây thần kinh, tái phân bổ thần kinh ở giai đoạn lớn tuổi hơn là kì chu sinh. Có bệnh nhân ở thể giữa typ </w:t>
      </w:r>
      <w:r w:rsidRPr="00F05079">
        <w:rPr>
          <w:spacing w:val="-2"/>
          <w:sz w:val="26"/>
          <w:szCs w:val="26"/>
        </w:rPr>
        <w:lastRenderedPageBreak/>
        <w:t>I và typ II, tup II và III về mặt chức năng lâm sàng. M</w:t>
      </w:r>
      <w:r w:rsidRPr="00F05079">
        <w:rPr>
          <w:rFonts w:ascii="Arial" w:hAnsi="Arial" w:cs="Arial"/>
          <w:spacing w:val="-2"/>
          <w:sz w:val="26"/>
          <w:szCs w:val="26"/>
        </w:rPr>
        <w:t>ỗ</w:t>
      </w:r>
      <w:r w:rsidRPr="00F05079">
        <w:rPr>
          <w:spacing w:val="-2"/>
          <w:sz w:val="26"/>
          <w:szCs w:val="26"/>
        </w:rPr>
        <w:t>i thể của SMA, bệnh Fazio-Loude, là bại tuỷ tiến triển, do thoái hoá nơron vận động ở thân não hơn là ở tuỷ sống.</w:t>
      </w:r>
    </w:p>
    <w:p w14:paraId="200D6030" w14:textId="77777777" w:rsidR="001B4450" w:rsidRPr="001B4450" w:rsidRDefault="001B4450" w:rsidP="001B4450">
      <w:pPr>
        <w:widowControl w:val="0"/>
        <w:spacing w:before="120" w:after="60" w:line="276" w:lineRule="auto"/>
        <w:ind w:firstLine="567"/>
        <w:jc w:val="both"/>
        <w:rPr>
          <w:b/>
          <w:sz w:val="26"/>
          <w:szCs w:val="26"/>
        </w:rPr>
      </w:pPr>
      <w:r w:rsidRPr="001B4450">
        <w:rPr>
          <w:b/>
          <w:bCs/>
          <w:iCs/>
          <w:sz w:val="26"/>
          <w:szCs w:val="26"/>
        </w:rPr>
        <w:t>II. PHÁT HI</w:t>
      </w:r>
      <w:r w:rsidRPr="001B4450">
        <w:rPr>
          <w:b/>
          <w:sz w:val="26"/>
          <w:szCs w:val="26"/>
        </w:rPr>
        <w:t>ỆN SỚM</w:t>
      </w:r>
    </w:p>
    <w:p w14:paraId="3C2FCD9B" w14:textId="77777777" w:rsidR="001B4450" w:rsidRPr="001B4450" w:rsidRDefault="001B4450" w:rsidP="001B4450">
      <w:pPr>
        <w:widowControl w:val="0"/>
        <w:spacing w:before="120" w:after="60" w:line="276" w:lineRule="auto"/>
        <w:ind w:firstLine="567"/>
        <w:jc w:val="both"/>
        <w:rPr>
          <w:b/>
          <w:bCs/>
          <w:iCs/>
          <w:sz w:val="26"/>
          <w:szCs w:val="26"/>
        </w:rPr>
      </w:pPr>
      <w:r w:rsidRPr="001B4450">
        <w:rPr>
          <w:b/>
          <w:bCs/>
          <w:iCs/>
          <w:sz w:val="26"/>
          <w:szCs w:val="26"/>
        </w:rPr>
        <w:t>1. Lâm sàng:</w:t>
      </w:r>
    </w:p>
    <w:p w14:paraId="10EF87AE" w14:textId="77777777" w:rsidR="001B4450" w:rsidRPr="001B4450" w:rsidRDefault="001B4450" w:rsidP="001B4450">
      <w:pPr>
        <w:spacing w:before="120" w:after="60" w:line="276" w:lineRule="auto"/>
        <w:ind w:firstLine="567"/>
        <w:jc w:val="both"/>
        <w:rPr>
          <w:b/>
          <w:i/>
          <w:sz w:val="26"/>
          <w:szCs w:val="26"/>
        </w:rPr>
      </w:pPr>
      <w:r w:rsidRPr="001B4450">
        <w:rPr>
          <w:b/>
          <w:i/>
          <w:sz w:val="26"/>
          <w:szCs w:val="26"/>
        </w:rPr>
        <w:t xml:space="preserve">a) SMA týp I: </w:t>
      </w:r>
    </w:p>
    <w:p w14:paraId="5034E5EB" w14:textId="77777777" w:rsidR="001B4450" w:rsidRPr="001B4450" w:rsidRDefault="001B4450" w:rsidP="001B4450">
      <w:pPr>
        <w:spacing w:before="120" w:after="60" w:line="276" w:lineRule="auto"/>
        <w:ind w:firstLine="567"/>
        <w:jc w:val="both"/>
        <w:rPr>
          <w:sz w:val="26"/>
          <w:szCs w:val="26"/>
        </w:rPr>
      </w:pPr>
      <w:r w:rsidRPr="001B4450">
        <w:rPr>
          <w:sz w:val="26"/>
          <w:szCs w:val="26"/>
        </w:rPr>
        <w:t>- Giảm trương lực cơ nặng, yếu cơ toàn thân, cơ mỏng</w:t>
      </w:r>
    </w:p>
    <w:p w14:paraId="18653BB2" w14:textId="77777777" w:rsidR="001B4450" w:rsidRPr="001B4450" w:rsidRDefault="001B4450" w:rsidP="00F05079">
      <w:pPr>
        <w:spacing w:before="120" w:after="60" w:line="288" w:lineRule="auto"/>
        <w:ind w:firstLine="567"/>
        <w:jc w:val="both"/>
        <w:rPr>
          <w:sz w:val="26"/>
          <w:szCs w:val="26"/>
        </w:rPr>
      </w:pPr>
      <w:r w:rsidRPr="001B4450">
        <w:rPr>
          <w:sz w:val="26"/>
          <w:szCs w:val="26"/>
        </w:rPr>
        <w:t>- Mất phản xạ gân xương</w:t>
      </w:r>
    </w:p>
    <w:p w14:paraId="7EAFCE89" w14:textId="77777777" w:rsidR="001B4450" w:rsidRPr="001B4450" w:rsidRDefault="001B4450" w:rsidP="00F05079">
      <w:pPr>
        <w:spacing w:before="120" w:after="60" w:line="288" w:lineRule="auto"/>
        <w:ind w:firstLine="567"/>
        <w:jc w:val="both"/>
        <w:rPr>
          <w:sz w:val="26"/>
          <w:szCs w:val="26"/>
        </w:rPr>
      </w:pPr>
      <w:r w:rsidRPr="001B4450">
        <w:rPr>
          <w:sz w:val="26"/>
          <w:szCs w:val="26"/>
        </w:rPr>
        <w:t>- Ảnh hưởng đến lưỡi, mặt, cơ hàm, cơ vân nhão</w:t>
      </w:r>
    </w:p>
    <w:p w14:paraId="39936AC9"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Cơ tròn không bị ảnh hưởng. </w:t>
      </w:r>
    </w:p>
    <w:p w14:paraId="67747529"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Có triệu chứng ngay sau sinh, có thể có khó thở, bỏ bú. </w:t>
      </w:r>
    </w:p>
    <w:p w14:paraId="79BFA56B"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Co cơ bẩm sinh từ bàn chân khoèo đơn thuần đến cứng đa khớp bẩm sinh toàn thân ở 10% trẻ sơ sinh bị nặng. </w:t>
      </w:r>
    </w:p>
    <w:p w14:paraId="4839FFEB"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Trẻ nằm nhẽo, ít cử động, không thắng nổi trọng lực, không giữ được đầu. </w:t>
      </w:r>
    </w:p>
    <w:p w14:paraId="741BB28F" w14:textId="77777777" w:rsidR="001B4450" w:rsidRPr="001B4450" w:rsidRDefault="001B4450" w:rsidP="00F05079">
      <w:pPr>
        <w:spacing w:before="120" w:after="60" w:line="288" w:lineRule="auto"/>
        <w:ind w:firstLine="567"/>
        <w:jc w:val="both"/>
        <w:rPr>
          <w:b/>
          <w:i/>
          <w:sz w:val="26"/>
          <w:szCs w:val="26"/>
        </w:rPr>
      </w:pPr>
      <w:r w:rsidRPr="001B4450">
        <w:rPr>
          <w:b/>
          <w:i/>
          <w:sz w:val="26"/>
          <w:szCs w:val="26"/>
        </w:rPr>
        <w:t xml:space="preserve">b) SMA týp II: </w:t>
      </w:r>
    </w:p>
    <w:p w14:paraId="659E1022"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Thường không bú và nuốt. </w:t>
      </w:r>
    </w:p>
    <w:p w14:paraId="7BDDCFAD"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Hô hấp bình thường ở thời kỳ trẻ nhỏ. </w:t>
      </w:r>
    </w:p>
    <w:p w14:paraId="07750C33"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Trẻ yếu cơ dần nhưng nhiều trẻ sống tới tuổi đi học hoặc muộn hơn. </w:t>
      </w:r>
    </w:p>
    <w:p w14:paraId="3061A6D1" w14:textId="77777777" w:rsidR="001B4450" w:rsidRPr="001B4450" w:rsidRDefault="001B4450" w:rsidP="00F05079">
      <w:pPr>
        <w:spacing w:before="120" w:after="60" w:line="288" w:lineRule="auto"/>
        <w:ind w:firstLine="567"/>
        <w:jc w:val="both"/>
        <w:rPr>
          <w:b/>
          <w:i/>
          <w:sz w:val="26"/>
          <w:szCs w:val="26"/>
        </w:rPr>
      </w:pPr>
      <w:r w:rsidRPr="001B4450">
        <w:rPr>
          <w:b/>
          <w:i/>
          <w:sz w:val="26"/>
          <w:szCs w:val="26"/>
        </w:rPr>
        <w:t xml:space="preserve">c) SMA týp III: </w:t>
      </w:r>
    </w:p>
    <w:p w14:paraId="2D4972CC"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Bình thường ở thời kỳ trẻ nhỏ. </w:t>
      </w:r>
    </w:p>
    <w:p w14:paraId="75C5D1E6"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Yếu cơ gốc chi tiến triển, có sự phân bố đặc biệt là cơ vai. </w:t>
      </w:r>
    </w:p>
    <w:p w14:paraId="411263EF" w14:textId="77777777" w:rsidR="001B4450" w:rsidRPr="001B4450" w:rsidRDefault="001B4450" w:rsidP="00F05079">
      <w:pPr>
        <w:spacing w:before="120" w:after="60" w:line="288" w:lineRule="auto"/>
        <w:ind w:firstLine="567"/>
        <w:jc w:val="both"/>
        <w:rPr>
          <w:sz w:val="26"/>
          <w:szCs w:val="26"/>
        </w:rPr>
      </w:pPr>
      <w:r w:rsidRPr="001B4450">
        <w:rPr>
          <w:sz w:val="26"/>
          <w:szCs w:val="26"/>
        </w:rPr>
        <w:t xml:space="preserve">- Trẻ đi lại được. Triệu chứng yếu cơ tuỷ (balpar) hiếm gặp. Sống đến giữa tuổi người lớn. </w:t>
      </w:r>
    </w:p>
    <w:p w14:paraId="79909991" w14:textId="77777777" w:rsidR="001B4450" w:rsidRPr="001B4450" w:rsidRDefault="001B4450" w:rsidP="00F05079">
      <w:pPr>
        <w:spacing w:before="120" w:after="60" w:line="288" w:lineRule="auto"/>
        <w:ind w:firstLine="567"/>
        <w:jc w:val="both"/>
        <w:rPr>
          <w:sz w:val="26"/>
          <w:szCs w:val="26"/>
        </w:rPr>
      </w:pPr>
      <w:r w:rsidRPr="001B4450">
        <w:rPr>
          <w:sz w:val="26"/>
          <w:szCs w:val="26"/>
        </w:rPr>
        <w:t>- Co cứng cục bộ (runs) là dấu hiệu đặc biệt của sự cắt dây thần kinh cơ. Ở trẻ gầy, có thể thấy ở cơ delta, cơ hai đầu, cánh tay, và đôi khi ở cơ tứ đầu đùi, nhưng vận động không chủ ý liên tục, giống như giun có thể bị che lấp lớp mỡ dày. Co cứng cục bộ thấy rõ nhất ở lưỡi, nơi hầu như không có mô liên kết mỡ chia lớp cơ khỏi biểu mô. Nếu cơ lưỡi bên trong co như trong khi khóc hay khi lưỡi đẩy ra ngoài, co cứng cục bộ khó nhìn thấy hơn là khi lưỡi buông lỏng, chùng xuống.</w:t>
      </w:r>
    </w:p>
    <w:p w14:paraId="3B605666" w14:textId="77777777" w:rsidR="001B4450" w:rsidRPr="001B4450" w:rsidRDefault="001B4450" w:rsidP="001B4450">
      <w:pPr>
        <w:spacing w:before="120" w:after="60" w:line="276" w:lineRule="auto"/>
        <w:ind w:firstLine="567"/>
        <w:jc w:val="both"/>
        <w:rPr>
          <w:sz w:val="26"/>
          <w:szCs w:val="26"/>
        </w:rPr>
      </w:pPr>
      <w:r w:rsidRPr="001B4450">
        <w:rPr>
          <w:sz w:val="26"/>
          <w:szCs w:val="26"/>
        </w:rPr>
        <w:t>- Ngón tay khi duỗi có run tay do co cứng cục bộ và yếu, không nên lầm với run do tiểu não. Đau cơ không phải là dấu hiệu của SMA.</w:t>
      </w:r>
    </w:p>
    <w:p w14:paraId="79DF514E" w14:textId="77777777" w:rsidR="001B4450" w:rsidRPr="001B4450" w:rsidRDefault="001B4450" w:rsidP="001B4450">
      <w:pPr>
        <w:spacing w:before="120" w:after="60" w:line="276" w:lineRule="auto"/>
        <w:ind w:firstLine="567"/>
        <w:jc w:val="both"/>
        <w:rPr>
          <w:sz w:val="26"/>
          <w:szCs w:val="26"/>
        </w:rPr>
      </w:pPr>
      <w:r w:rsidRPr="001B4450">
        <w:rPr>
          <w:sz w:val="26"/>
          <w:szCs w:val="26"/>
        </w:rPr>
        <w:t xml:space="preserve">- Tim không tổn thương. </w:t>
      </w:r>
    </w:p>
    <w:p w14:paraId="073F1DC4" w14:textId="77777777" w:rsidR="001B4450" w:rsidRPr="001B4450" w:rsidRDefault="001B4450" w:rsidP="001B4450">
      <w:pPr>
        <w:spacing w:before="120" w:after="60" w:line="276" w:lineRule="auto"/>
        <w:ind w:firstLine="567"/>
        <w:jc w:val="both"/>
        <w:rPr>
          <w:sz w:val="26"/>
          <w:szCs w:val="26"/>
        </w:rPr>
      </w:pPr>
      <w:r w:rsidRPr="001B4450">
        <w:rPr>
          <w:sz w:val="26"/>
          <w:szCs w:val="26"/>
        </w:rPr>
        <w:lastRenderedPageBreak/>
        <w:t>- Trí tuệ bình thường và trẻ thường tỏ ra sáng dạ hơn những trẻ cùng tuổi bình thường bởi thai cố gắng hướng về phát triển trí tuệ và chúng thường bộc lộ ngôn ngữ người lớn hơn là ngôn ngữ thiếu niên bởi vì hậu quả xã hội của bệnh.</w:t>
      </w:r>
    </w:p>
    <w:p w14:paraId="1B65A892" w14:textId="77777777" w:rsidR="001B4450" w:rsidRPr="001B4450" w:rsidRDefault="001B4450" w:rsidP="001B4450">
      <w:pPr>
        <w:widowControl w:val="0"/>
        <w:spacing w:before="120" w:after="60" w:line="276" w:lineRule="auto"/>
        <w:ind w:firstLine="567"/>
        <w:jc w:val="both"/>
        <w:rPr>
          <w:b/>
          <w:iCs/>
          <w:sz w:val="26"/>
          <w:szCs w:val="26"/>
        </w:rPr>
      </w:pPr>
      <w:r w:rsidRPr="001B4450">
        <w:rPr>
          <w:b/>
          <w:bCs/>
          <w:iCs/>
          <w:sz w:val="26"/>
          <w:szCs w:val="26"/>
        </w:rPr>
        <w:t>2. C</w:t>
      </w:r>
      <w:r w:rsidRPr="001B4450">
        <w:rPr>
          <w:b/>
          <w:sz w:val="26"/>
          <w:szCs w:val="26"/>
        </w:rPr>
        <w:t>ận lâm sàng</w:t>
      </w:r>
      <w:r w:rsidRPr="001B4450">
        <w:rPr>
          <w:b/>
          <w:iCs/>
          <w:sz w:val="26"/>
          <w:szCs w:val="26"/>
        </w:rPr>
        <w:t xml:space="preserve"> </w:t>
      </w:r>
    </w:p>
    <w:p w14:paraId="26009DA4" w14:textId="77777777" w:rsidR="001B4450" w:rsidRPr="001B4450" w:rsidRDefault="001B4450" w:rsidP="001B4450">
      <w:pPr>
        <w:spacing w:before="120" w:after="60" w:line="276" w:lineRule="auto"/>
        <w:ind w:firstLine="567"/>
        <w:jc w:val="both"/>
        <w:rPr>
          <w:sz w:val="26"/>
          <w:szCs w:val="26"/>
        </w:rPr>
      </w:pPr>
      <w:r w:rsidRPr="001B4450">
        <w:rPr>
          <w:sz w:val="26"/>
          <w:szCs w:val="26"/>
        </w:rPr>
        <w:t>+ CK bình thường hoặc tăng nhẹ tới vài trăm hiếm khi cao tới vài nghìn.</w:t>
      </w:r>
    </w:p>
    <w:p w14:paraId="00AC63B0" w14:textId="77777777" w:rsidR="001B4450" w:rsidRPr="001B4450" w:rsidRDefault="001B4450" w:rsidP="001B4450">
      <w:pPr>
        <w:spacing w:before="120" w:after="60" w:line="276" w:lineRule="auto"/>
        <w:ind w:firstLine="567"/>
        <w:jc w:val="both"/>
        <w:rPr>
          <w:sz w:val="26"/>
          <w:szCs w:val="26"/>
        </w:rPr>
      </w:pPr>
      <w:r w:rsidRPr="001B4450">
        <w:rPr>
          <w:sz w:val="26"/>
          <w:szCs w:val="26"/>
        </w:rPr>
        <w:t>+ Điện cơ: Nhóm sợi to loại 1 trộn lẫn với bó teo nặng. Ở SMA II, kiểu giống cơ người lớn mà trải qua nhiều đợt mất dây thần kinh và tái phân bổ thần kinh. Thay đổi về thần kinh có thể thấy ở điện cơ, nhưng kết quả ít xác định hơn là sinh thiết cơ ở trẻ nhỏ.</w:t>
      </w:r>
    </w:p>
    <w:p w14:paraId="707918DF" w14:textId="77777777" w:rsidR="001B4450" w:rsidRPr="001B4450" w:rsidRDefault="001B4450" w:rsidP="001B4450">
      <w:pPr>
        <w:spacing w:before="120" w:after="60" w:line="276" w:lineRule="auto"/>
        <w:ind w:firstLine="567"/>
        <w:jc w:val="both"/>
        <w:rPr>
          <w:sz w:val="26"/>
          <w:szCs w:val="26"/>
        </w:rPr>
      </w:pPr>
      <w:r w:rsidRPr="001B4450">
        <w:rPr>
          <w:sz w:val="26"/>
          <w:szCs w:val="26"/>
        </w:rPr>
        <w:t>+ Sinh thiết cơ: sinh thiết ở bắp chân chỉ ra thay đổi thần kinh bệnh lý về cảm giác và tốc độ dẫn truyền thần kinh cảm giác có thể chậm. Mổ tử thi, sự thay đổi thoái hoá nhẹ ở nơron cảm giác của dorsal root ganglia (hạch rễ lưng) và những thay đổi này không được ghi nhận trên lâm sàng như mất cảm giác hoặc dị cảm. Tổn thương thần kinh bệnh lý rõ ràng nhất là thoái hoá nơron rộng lớn và tăng sinh thần kinh đệm ở sừng trước tuỷ sống và nhân vận động ở thân não, đặc biệt là nhân dưới lưỡi.</w:t>
      </w:r>
    </w:p>
    <w:p w14:paraId="70BC1D38" w14:textId="77777777" w:rsidR="001B4450" w:rsidRPr="001B4450" w:rsidRDefault="001B4450" w:rsidP="001B4450">
      <w:pPr>
        <w:spacing w:before="120" w:after="60" w:line="276" w:lineRule="auto"/>
        <w:ind w:firstLine="567"/>
        <w:jc w:val="both"/>
        <w:rPr>
          <w:sz w:val="26"/>
          <w:szCs w:val="26"/>
        </w:rPr>
      </w:pPr>
      <w:r w:rsidRPr="001B4450">
        <w:rPr>
          <w:sz w:val="26"/>
          <w:szCs w:val="26"/>
        </w:rPr>
        <w:t>+ Xét nghiệm DNA: Chẩn đoán di truyền phân tử bằng DNA của máu hay sinh thiết cơ hay tổ chức nhung mao màng đệm đã có không chỉ để chẩn đoán các ca nghi ngờ mà còn chẩn đoán trước sinh. Hình ảnh mất đoạn -7 exons</w:t>
      </w:r>
    </w:p>
    <w:p w14:paraId="7BB9DC9C" w14:textId="77777777" w:rsidR="001B4450" w:rsidRPr="001B4450" w:rsidRDefault="001B4450" w:rsidP="001B4450">
      <w:pPr>
        <w:spacing w:before="120" w:after="60" w:line="276" w:lineRule="auto"/>
        <w:ind w:firstLine="567"/>
        <w:jc w:val="both"/>
        <w:rPr>
          <w:sz w:val="26"/>
          <w:szCs w:val="26"/>
        </w:rPr>
      </w:pPr>
      <w:r w:rsidRPr="001B4450">
        <w:rPr>
          <w:sz w:val="26"/>
          <w:szCs w:val="26"/>
        </w:rPr>
        <w:t>+ Nhiễm sắc thể: Hầu như ca di truyền lặn trên NST thường. Tần suất SMA:1/25000 ảnh hưởng tất cả các dân tộc, là bệnh thần kinh cơ gặp thứ hai sau DMD. Vị trí gen của các thể hay gặp của SMA nằm trên NST 5, mất đoạn ở 5q11-q13 chỉ ra rằng chúng khác nhau của cùng 1 bệnh chứ không phải các bệnh khác nhau. Có mô tả ít gia đình di truyền trội trên NST thường, NST X. Xét nghiệm cho người mang gen bệnh có sẵn.</w:t>
      </w:r>
    </w:p>
    <w:p w14:paraId="245142D6" w14:textId="77777777" w:rsidR="001B4450" w:rsidRPr="001B4450" w:rsidRDefault="001B4450" w:rsidP="001B4450">
      <w:pPr>
        <w:spacing w:before="120" w:after="60" w:line="276" w:lineRule="auto"/>
        <w:ind w:firstLine="567"/>
        <w:jc w:val="both"/>
        <w:rPr>
          <w:b/>
          <w:sz w:val="26"/>
          <w:szCs w:val="26"/>
        </w:rPr>
      </w:pPr>
      <w:r w:rsidRPr="001B4450">
        <w:rPr>
          <w:b/>
          <w:sz w:val="26"/>
          <w:szCs w:val="26"/>
        </w:rPr>
        <w:t>3. Chẩn đoán xác định</w:t>
      </w:r>
    </w:p>
    <w:p w14:paraId="5C7DD073" w14:textId="77777777" w:rsidR="001B4450" w:rsidRPr="001B4450" w:rsidRDefault="001B4450" w:rsidP="001B4450">
      <w:pPr>
        <w:spacing w:before="120" w:after="60" w:line="276" w:lineRule="auto"/>
        <w:ind w:firstLine="567"/>
        <w:jc w:val="both"/>
        <w:rPr>
          <w:sz w:val="26"/>
          <w:szCs w:val="26"/>
        </w:rPr>
      </w:pPr>
      <w:r w:rsidRPr="001B4450">
        <w:rPr>
          <w:sz w:val="26"/>
          <w:szCs w:val="26"/>
        </w:rPr>
        <w:t>- Giảm vận động: lẫy, ngồi bò, đứng đi.</w:t>
      </w:r>
    </w:p>
    <w:p w14:paraId="61B2BB45" w14:textId="77777777" w:rsidR="001B4450" w:rsidRPr="001B4450" w:rsidRDefault="001B4450" w:rsidP="001B4450">
      <w:pPr>
        <w:spacing w:before="120" w:after="60" w:line="276" w:lineRule="auto"/>
        <w:ind w:firstLine="567"/>
        <w:jc w:val="both"/>
        <w:rPr>
          <w:sz w:val="26"/>
          <w:szCs w:val="26"/>
        </w:rPr>
      </w:pPr>
      <w:r w:rsidRPr="001B4450">
        <w:rPr>
          <w:sz w:val="26"/>
          <w:szCs w:val="26"/>
        </w:rPr>
        <w:t xml:space="preserve">- Trương lực cơ giảm. </w:t>
      </w:r>
    </w:p>
    <w:p w14:paraId="20C72AB3" w14:textId="77777777" w:rsidR="001B4450" w:rsidRPr="001B4450" w:rsidRDefault="001B4450" w:rsidP="001B4450">
      <w:pPr>
        <w:spacing w:before="120" w:after="60" w:line="276" w:lineRule="auto"/>
        <w:ind w:firstLine="567"/>
        <w:jc w:val="both"/>
        <w:rPr>
          <w:sz w:val="26"/>
          <w:szCs w:val="26"/>
        </w:rPr>
      </w:pPr>
      <w:r w:rsidRPr="001B4450">
        <w:rPr>
          <w:sz w:val="26"/>
          <w:szCs w:val="26"/>
        </w:rPr>
        <w:t>- Điện cơ: Hình ảnh tổn th</w:t>
      </w:r>
      <w:r w:rsidRPr="001B4450">
        <w:rPr>
          <w:rFonts w:hint="eastAsia"/>
          <w:sz w:val="26"/>
          <w:szCs w:val="26"/>
        </w:rPr>
        <w:t>ươ</w:t>
      </w:r>
      <w:r w:rsidRPr="001B4450">
        <w:rPr>
          <w:sz w:val="26"/>
          <w:szCs w:val="26"/>
        </w:rPr>
        <w:t>ng cơ do thoái hoá cơ tuỷ</w:t>
      </w:r>
    </w:p>
    <w:p w14:paraId="13BDC655" w14:textId="77777777" w:rsidR="001B4450" w:rsidRPr="001B4450" w:rsidRDefault="001B4450" w:rsidP="001B4450">
      <w:pPr>
        <w:spacing w:before="120" w:after="60" w:line="276" w:lineRule="auto"/>
        <w:ind w:firstLine="567"/>
        <w:jc w:val="both"/>
        <w:rPr>
          <w:sz w:val="26"/>
          <w:szCs w:val="26"/>
        </w:rPr>
      </w:pPr>
      <w:r w:rsidRPr="001B4450">
        <w:rPr>
          <w:sz w:val="26"/>
          <w:szCs w:val="26"/>
        </w:rPr>
        <w:t>- PCR: hình ảnh mất đoạn -7 exons</w:t>
      </w:r>
    </w:p>
    <w:p w14:paraId="726E7248" w14:textId="77777777" w:rsidR="001B4450" w:rsidRPr="001B4450" w:rsidRDefault="001B4450" w:rsidP="001B4450">
      <w:pPr>
        <w:spacing w:before="120" w:after="60" w:line="276" w:lineRule="auto"/>
        <w:ind w:firstLine="567"/>
        <w:jc w:val="both"/>
        <w:rPr>
          <w:b/>
          <w:sz w:val="26"/>
          <w:szCs w:val="26"/>
        </w:rPr>
      </w:pPr>
      <w:r w:rsidRPr="001B4450">
        <w:rPr>
          <w:b/>
          <w:sz w:val="26"/>
          <w:szCs w:val="26"/>
        </w:rPr>
        <w:t>4. Tiến triển</w:t>
      </w:r>
    </w:p>
    <w:p w14:paraId="12233855" w14:textId="77777777" w:rsidR="001B4450" w:rsidRPr="001B4450" w:rsidRDefault="001B4450" w:rsidP="001B4450">
      <w:pPr>
        <w:spacing w:before="120" w:after="60" w:line="276" w:lineRule="auto"/>
        <w:ind w:firstLine="567"/>
        <w:jc w:val="both"/>
        <w:rPr>
          <w:sz w:val="26"/>
          <w:szCs w:val="26"/>
        </w:rPr>
      </w:pPr>
      <w:r w:rsidRPr="001B4450">
        <w:rPr>
          <w:sz w:val="26"/>
          <w:szCs w:val="26"/>
        </w:rPr>
        <w:t>SMA týp I: Hơn 2/3 chết trước 2 tuổi, chết  nhiều trong kỳ sơ sinh.</w:t>
      </w:r>
    </w:p>
    <w:p w14:paraId="6C34D83D" w14:textId="77777777" w:rsidR="001B4450" w:rsidRPr="001B4450" w:rsidRDefault="001B4450" w:rsidP="001B4450">
      <w:pPr>
        <w:spacing w:before="120" w:after="60" w:line="276" w:lineRule="auto"/>
        <w:ind w:firstLine="567"/>
        <w:jc w:val="both"/>
        <w:rPr>
          <w:sz w:val="26"/>
          <w:szCs w:val="26"/>
        </w:rPr>
      </w:pPr>
      <w:r w:rsidRPr="001B4450">
        <w:rPr>
          <w:sz w:val="26"/>
          <w:szCs w:val="26"/>
        </w:rPr>
        <w:t>SMA týp II: Biến chứng chính ở nhiều trẻ sống sót kéo dài là gù vẹo cột sống.</w:t>
      </w:r>
    </w:p>
    <w:p w14:paraId="42588150" w14:textId="77777777" w:rsidR="001B4450" w:rsidRPr="001B4450" w:rsidRDefault="001B4450" w:rsidP="001B4450">
      <w:pPr>
        <w:widowControl w:val="0"/>
        <w:spacing w:before="120" w:after="60" w:line="276" w:lineRule="auto"/>
        <w:ind w:firstLine="567"/>
        <w:jc w:val="both"/>
        <w:rPr>
          <w:b/>
          <w:sz w:val="26"/>
          <w:szCs w:val="26"/>
        </w:rPr>
      </w:pPr>
      <w:r w:rsidRPr="001B4450">
        <w:rPr>
          <w:b/>
          <w:bCs/>
          <w:iCs/>
          <w:sz w:val="26"/>
          <w:szCs w:val="26"/>
        </w:rPr>
        <w:t>III. CAN THI</w:t>
      </w:r>
      <w:r w:rsidRPr="001B4450">
        <w:rPr>
          <w:b/>
          <w:sz w:val="26"/>
          <w:szCs w:val="26"/>
        </w:rPr>
        <w:t>ỆP SỚM</w:t>
      </w:r>
    </w:p>
    <w:p w14:paraId="5865BC4B" w14:textId="77777777" w:rsidR="001B4450" w:rsidRPr="001B4450" w:rsidRDefault="001B4450" w:rsidP="001B4450">
      <w:pPr>
        <w:spacing w:before="120" w:after="60" w:line="276" w:lineRule="auto"/>
        <w:ind w:firstLine="567"/>
        <w:jc w:val="both"/>
        <w:rPr>
          <w:sz w:val="26"/>
          <w:szCs w:val="26"/>
        </w:rPr>
      </w:pPr>
      <w:r w:rsidRPr="001B4450">
        <w:rPr>
          <w:sz w:val="26"/>
          <w:szCs w:val="26"/>
        </w:rPr>
        <w:t>Không có điều trị mà có thể làm chậm lại quá trình.</w:t>
      </w:r>
    </w:p>
    <w:p w14:paraId="51F5681B" w14:textId="77777777" w:rsidR="001B4450" w:rsidRPr="001B4450" w:rsidRDefault="001B4450" w:rsidP="001B4450">
      <w:pPr>
        <w:spacing w:before="120" w:after="60" w:line="276" w:lineRule="auto"/>
        <w:ind w:firstLine="567"/>
        <w:jc w:val="both"/>
        <w:rPr>
          <w:b/>
          <w:bCs/>
          <w:sz w:val="26"/>
          <w:szCs w:val="26"/>
          <w:u w:val="single"/>
        </w:rPr>
      </w:pPr>
      <w:r w:rsidRPr="001B4450">
        <w:rPr>
          <w:sz w:val="26"/>
          <w:szCs w:val="26"/>
        </w:rPr>
        <w:t xml:space="preserve">Điều trị hỗ trợ: chỉnh hình, đặc biệt đối với vẹo cột sống và co cơ, vật lý trị liệu, giúp đỡ về máy móc cho trẻ ăn, hoạt động độc lập. Hầu hết các trẻ dùng được máy tính nhưng dùng được bút chì.  </w:t>
      </w:r>
      <w:r w:rsidRPr="001B4450">
        <w:rPr>
          <w:b/>
          <w:bCs/>
          <w:sz w:val="26"/>
          <w:szCs w:val="26"/>
          <w:u w:val="single"/>
        </w:rPr>
        <w:t xml:space="preserve">  </w:t>
      </w:r>
    </w:p>
    <w:p w14:paraId="4EA7AC00" w14:textId="77777777" w:rsidR="001B4450" w:rsidRPr="001B4450" w:rsidRDefault="001B4450" w:rsidP="001B4450">
      <w:pPr>
        <w:widowControl w:val="0"/>
        <w:spacing w:before="120" w:after="60" w:line="276" w:lineRule="auto"/>
        <w:ind w:firstLine="567"/>
        <w:jc w:val="both"/>
        <w:rPr>
          <w:b/>
          <w:bCs/>
          <w:sz w:val="26"/>
          <w:szCs w:val="26"/>
        </w:rPr>
      </w:pPr>
      <w:r w:rsidRPr="001B4450">
        <w:rPr>
          <w:b/>
          <w:bCs/>
          <w:sz w:val="26"/>
          <w:szCs w:val="26"/>
        </w:rPr>
        <w:t>C. Nhược cơ</w:t>
      </w:r>
    </w:p>
    <w:p w14:paraId="117E4DD3" w14:textId="77777777" w:rsidR="001B4450" w:rsidRPr="001B4450" w:rsidRDefault="001B4450" w:rsidP="001B4450">
      <w:pPr>
        <w:widowControl w:val="0"/>
        <w:spacing w:before="120" w:after="60" w:line="276" w:lineRule="auto"/>
        <w:ind w:firstLine="567"/>
        <w:jc w:val="both"/>
        <w:rPr>
          <w:sz w:val="26"/>
          <w:szCs w:val="26"/>
        </w:rPr>
      </w:pPr>
      <w:r w:rsidRPr="001B4450">
        <w:rPr>
          <w:b/>
          <w:sz w:val="26"/>
          <w:szCs w:val="26"/>
        </w:rPr>
        <w:lastRenderedPageBreak/>
        <w:t xml:space="preserve">I. </w:t>
      </w:r>
      <w:r w:rsidRPr="001B4450">
        <w:rPr>
          <w:rFonts w:hint="eastAsia"/>
          <w:b/>
          <w:sz w:val="26"/>
          <w:szCs w:val="26"/>
        </w:rPr>
        <w:t>Đ</w:t>
      </w:r>
      <w:r w:rsidRPr="001B4450">
        <w:rPr>
          <w:b/>
          <w:sz w:val="26"/>
          <w:szCs w:val="26"/>
        </w:rPr>
        <w:t>ẠI C</w:t>
      </w:r>
      <w:r w:rsidRPr="001B4450">
        <w:rPr>
          <w:rFonts w:hint="eastAsia"/>
          <w:b/>
          <w:sz w:val="26"/>
          <w:szCs w:val="26"/>
        </w:rPr>
        <w:t>ƯƠ</w:t>
      </w:r>
      <w:r w:rsidRPr="001B4450">
        <w:rPr>
          <w:b/>
          <w:sz w:val="26"/>
          <w:szCs w:val="26"/>
        </w:rPr>
        <w:t>NG:</w:t>
      </w:r>
      <w:r w:rsidRPr="001B4450">
        <w:rPr>
          <w:sz w:val="26"/>
          <w:szCs w:val="26"/>
        </w:rPr>
        <w:t xml:space="preserve"> </w:t>
      </w:r>
    </w:p>
    <w:p w14:paraId="357C589E" w14:textId="77777777" w:rsidR="001B4450" w:rsidRPr="001B4450" w:rsidRDefault="001B4450" w:rsidP="001B4450">
      <w:pPr>
        <w:widowControl w:val="0"/>
        <w:spacing w:before="120" w:after="60" w:line="276" w:lineRule="auto"/>
        <w:ind w:firstLine="567"/>
        <w:jc w:val="both"/>
        <w:rPr>
          <w:sz w:val="26"/>
          <w:szCs w:val="26"/>
        </w:rPr>
      </w:pPr>
      <w:r w:rsidRPr="001B4450">
        <w:rPr>
          <w:b/>
          <w:sz w:val="26"/>
          <w:szCs w:val="26"/>
        </w:rPr>
        <w:t xml:space="preserve">1. </w:t>
      </w:r>
      <w:r w:rsidRPr="001B4450">
        <w:rPr>
          <w:rFonts w:hint="eastAsia"/>
          <w:b/>
          <w:sz w:val="26"/>
          <w:szCs w:val="26"/>
        </w:rPr>
        <w:t>Đ</w:t>
      </w:r>
      <w:r w:rsidRPr="001B4450">
        <w:rPr>
          <w:b/>
          <w:sz w:val="26"/>
          <w:szCs w:val="26"/>
        </w:rPr>
        <w:t xml:space="preserve">ịnh nghĩa: </w:t>
      </w:r>
      <w:r w:rsidRPr="001B4450">
        <w:rPr>
          <w:sz w:val="26"/>
          <w:szCs w:val="26"/>
        </w:rPr>
        <w:t xml:space="preserve">Là một bệnh thần kinh cơ có đặc tính là yếu và mệt mỏi các cơ vân. </w:t>
      </w:r>
    </w:p>
    <w:p w14:paraId="7E606B61" w14:textId="77777777" w:rsidR="001B4450" w:rsidRPr="001B4450" w:rsidRDefault="001B4450" w:rsidP="001B4450">
      <w:pPr>
        <w:widowControl w:val="0"/>
        <w:spacing w:before="120" w:after="60" w:line="276" w:lineRule="auto"/>
        <w:ind w:firstLine="567"/>
        <w:jc w:val="both"/>
        <w:rPr>
          <w:sz w:val="26"/>
          <w:szCs w:val="26"/>
        </w:rPr>
      </w:pPr>
      <w:r w:rsidRPr="001B4450">
        <w:rPr>
          <w:b/>
          <w:sz w:val="26"/>
          <w:szCs w:val="26"/>
        </w:rPr>
        <w:t xml:space="preserve">2. Nguyên nhân: </w:t>
      </w:r>
      <w:r w:rsidRPr="001B4450">
        <w:rPr>
          <w:sz w:val="26"/>
          <w:szCs w:val="26"/>
        </w:rPr>
        <w:t>Là một bệnh tự miễn, các biến đổi bệnh lý ở màng cơ sau sináp, do các kháng thể chống thụ thể Ach phá huỷ và làm giảm số lượng thụ thể, hậu quả là giảm dẫn truyền thần kinh cơ.</w:t>
      </w:r>
    </w:p>
    <w:p w14:paraId="54045B1A" w14:textId="77777777" w:rsidR="001B4450" w:rsidRPr="001B4450" w:rsidRDefault="001B4450" w:rsidP="001B4450">
      <w:pPr>
        <w:widowControl w:val="0"/>
        <w:spacing w:before="120" w:after="60" w:line="276" w:lineRule="auto"/>
        <w:ind w:firstLine="567"/>
        <w:jc w:val="both"/>
        <w:rPr>
          <w:b/>
          <w:bCs/>
          <w:iCs/>
          <w:sz w:val="26"/>
          <w:szCs w:val="26"/>
        </w:rPr>
      </w:pPr>
      <w:r w:rsidRPr="001B4450">
        <w:rPr>
          <w:b/>
          <w:bCs/>
          <w:iCs/>
          <w:sz w:val="26"/>
          <w:szCs w:val="26"/>
        </w:rPr>
        <w:t>II. PHÁT HIỆN SỚM</w:t>
      </w:r>
    </w:p>
    <w:p w14:paraId="4627DFD1" w14:textId="77777777" w:rsidR="001B4450" w:rsidRPr="001B4450" w:rsidRDefault="001B4450" w:rsidP="001B4450">
      <w:pPr>
        <w:widowControl w:val="0"/>
        <w:spacing w:before="120" w:after="60" w:line="276" w:lineRule="auto"/>
        <w:ind w:firstLine="567"/>
        <w:jc w:val="both"/>
        <w:rPr>
          <w:b/>
          <w:bCs/>
          <w:iCs/>
          <w:sz w:val="26"/>
          <w:szCs w:val="26"/>
        </w:rPr>
      </w:pPr>
      <w:r w:rsidRPr="001B4450">
        <w:rPr>
          <w:b/>
          <w:bCs/>
          <w:iCs/>
          <w:sz w:val="26"/>
          <w:szCs w:val="26"/>
        </w:rPr>
        <w:t>1. Lâm sàng:</w:t>
      </w:r>
    </w:p>
    <w:p w14:paraId="02C239EF"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Triệu chứng khởi đầu âm thầm, không có nguyên nhân gì rõ ràng.  ĐôI khi khởi phát sau 1 bệnh nhiễm trùng cấp, sau một phẫu thuật cắt bỏ tuyến giáp.</w:t>
      </w:r>
    </w:p>
    <w:p w14:paraId="7035339A"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Một số ít trường hợp bệnh khởi phát đột ngột, các cơ liệt khu trú hoặc lan toả toàn thân.</w:t>
      </w:r>
    </w:p>
    <w:p w14:paraId="44099A7A" w14:textId="77777777" w:rsidR="001B4450" w:rsidRPr="001B4450" w:rsidRDefault="001B4450" w:rsidP="00F05079">
      <w:pPr>
        <w:widowControl w:val="0"/>
        <w:spacing w:before="120" w:after="240" w:line="276" w:lineRule="auto"/>
        <w:ind w:firstLine="567"/>
        <w:jc w:val="both"/>
        <w:rPr>
          <w:sz w:val="26"/>
          <w:szCs w:val="26"/>
        </w:rPr>
      </w:pPr>
      <w:r w:rsidRPr="001B4450">
        <w:rPr>
          <w:sz w:val="26"/>
          <w:szCs w:val="26"/>
        </w:rPr>
        <w:t>- Các nhóm cơ bị xâm phạm ở giai đoạn đầu và trong quá trình tiến triển của bệnh được Simpson J. A thống kê:</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2"/>
        <w:gridCol w:w="4878"/>
        <w:gridCol w:w="1800"/>
        <w:gridCol w:w="2062"/>
      </w:tblGrid>
      <w:tr w:rsidR="001B4450" w:rsidRPr="00F05079" w14:paraId="4D812EED" w14:textId="77777777">
        <w:tc>
          <w:tcPr>
            <w:tcW w:w="435" w:type="pct"/>
            <w:vMerge w:val="restart"/>
            <w:tcBorders>
              <w:top w:val="single" w:sz="4" w:space="0" w:color="auto"/>
              <w:left w:val="single" w:sz="4" w:space="0" w:color="auto"/>
              <w:bottom w:val="single" w:sz="4" w:space="0" w:color="auto"/>
              <w:right w:val="single" w:sz="4" w:space="0" w:color="auto"/>
            </w:tcBorders>
          </w:tcPr>
          <w:p w14:paraId="3F780AB8" w14:textId="77777777" w:rsidR="001B4450" w:rsidRPr="00F05079" w:rsidRDefault="001B4450" w:rsidP="00F05079">
            <w:pPr>
              <w:widowControl w:val="0"/>
              <w:spacing w:before="60" w:after="60"/>
              <w:jc w:val="center"/>
            </w:pPr>
            <w:r w:rsidRPr="00F05079">
              <w:t>Stt</w:t>
            </w:r>
          </w:p>
        </w:tc>
        <w:tc>
          <w:tcPr>
            <w:tcW w:w="2548" w:type="pct"/>
            <w:vMerge w:val="restart"/>
            <w:tcBorders>
              <w:top w:val="single" w:sz="4" w:space="0" w:color="auto"/>
              <w:left w:val="single" w:sz="4" w:space="0" w:color="auto"/>
              <w:bottom w:val="single" w:sz="4" w:space="0" w:color="auto"/>
              <w:right w:val="single" w:sz="4" w:space="0" w:color="auto"/>
            </w:tcBorders>
          </w:tcPr>
          <w:p w14:paraId="7B400ADC" w14:textId="77777777" w:rsidR="001B4450" w:rsidRPr="00F05079" w:rsidRDefault="001B4450" w:rsidP="00F05079">
            <w:pPr>
              <w:widowControl w:val="0"/>
              <w:spacing w:before="60" w:after="60"/>
              <w:jc w:val="center"/>
            </w:pPr>
            <w:r w:rsidRPr="00F05079">
              <w:t>Nhóm cơ bị xâm phạm</w:t>
            </w:r>
          </w:p>
        </w:tc>
        <w:tc>
          <w:tcPr>
            <w:tcW w:w="2017" w:type="pct"/>
            <w:gridSpan w:val="2"/>
            <w:tcBorders>
              <w:top w:val="single" w:sz="4" w:space="0" w:color="auto"/>
              <w:left w:val="single" w:sz="4" w:space="0" w:color="auto"/>
              <w:bottom w:val="single" w:sz="4" w:space="0" w:color="auto"/>
              <w:right w:val="single" w:sz="4" w:space="0" w:color="auto"/>
            </w:tcBorders>
          </w:tcPr>
          <w:p w14:paraId="62ED87D7" w14:textId="77777777" w:rsidR="001B4450" w:rsidRPr="00F05079" w:rsidRDefault="001B4450" w:rsidP="00F05079">
            <w:pPr>
              <w:widowControl w:val="0"/>
              <w:spacing w:before="60" w:after="60"/>
              <w:jc w:val="center"/>
            </w:pPr>
            <w:r w:rsidRPr="00F05079">
              <w:t>Tần xuất các cơ bị tiệt (%)</w:t>
            </w:r>
          </w:p>
        </w:tc>
      </w:tr>
      <w:tr w:rsidR="001B4450" w:rsidRPr="00F05079" w14:paraId="5BC69C7B" w14:textId="77777777">
        <w:tc>
          <w:tcPr>
            <w:tcW w:w="435" w:type="pct"/>
            <w:vMerge/>
            <w:tcBorders>
              <w:top w:val="single" w:sz="4" w:space="0" w:color="auto"/>
              <w:left w:val="single" w:sz="4" w:space="0" w:color="auto"/>
              <w:bottom w:val="single" w:sz="4" w:space="0" w:color="auto"/>
              <w:right w:val="single" w:sz="4" w:space="0" w:color="auto"/>
            </w:tcBorders>
          </w:tcPr>
          <w:p w14:paraId="6FF2228C" w14:textId="77777777" w:rsidR="001B4450" w:rsidRPr="00F05079" w:rsidRDefault="001B4450" w:rsidP="00F05079">
            <w:pPr>
              <w:widowControl w:val="0"/>
              <w:spacing w:before="60" w:after="60"/>
              <w:jc w:val="center"/>
            </w:pPr>
          </w:p>
        </w:tc>
        <w:tc>
          <w:tcPr>
            <w:tcW w:w="2548" w:type="pct"/>
            <w:vMerge/>
            <w:tcBorders>
              <w:top w:val="single" w:sz="4" w:space="0" w:color="auto"/>
              <w:left w:val="single" w:sz="4" w:space="0" w:color="auto"/>
              <w:bottom w:val="single" w:sz="4" w:space="0" w:color="auto"/>
              <w:right w:val="single" w:sz="4" w:space="0" w:color="auto"/>
            </w:tcBorders>
          </w:tcPr>
          <w:p w14:paraId="372436A4" w14:textId="77777777" w:rsidR="001B4450" w:rsidRPr="00F05079" w:rsidRDefault="001B4450" w:rsidP="00F05079">
            <w:pPr>
              <w:widowControl w:val="0"/>
              <w:spacing w:before="60" w:after="60"/>
              <w:jc w:val="center"/>
            </w:pPr>
          </w:p>
        </w:tc>
        <w:tc>
          <w:tcPr>
            <w:tcW w:w="940" w:type="pct"/>
            <w:tcBorders>
              <w:top w:val="single" w:sz="4" w:space="0" w:color="auto"/>
              <w:left w:val="single" w:sz="4" w:space="0" w:color="auto"/>
              <w:bottom w:val="single" w:sz="4" w:space="0" w:color="auto"/>
              <w:right w:val="single" w:sz="4" w:space="0" w:color="auto"/>
            </w:tcBorders>
          </w:tcPr>
          <w:p w14:paraId="03510D12" w14:textId="77777777" w:rsidR="001B4450" w:rsidRPr="00F05079" w:rsidRDefault="001B4450" w:rsidP="00F05079">
            <w:pPr>
              <w:widowControl w:val="0"/>
              <w:spacing w:before="60" w:after="60"/>
              <w:jc w:val="center"/>
            </w:pPr>
            <w:r w:rsidRPr="00F05079">
              <w:t>TC khởi đầu</w:t>
            </w:r>
          </w:p>
        </w:tc>
        <w:tc>
          <w:tcPr>
            <w:tcW w:w="1077" w:type="pct"/>
            <w:tcBorders>
              <w:top w:val="single" w:sz="4" w:space="0" w:color="auto"/>
              <w:left w:val="single" w:sz="4" w:space="0" w:color="auto"/>
              <w:bottom w:val="single" w:sz="4" w:space="0" w:color="auto"/>
              <w:right w:val="single" w:sz="4" w:space="0" w:color="auto"/>
            </w:tcBorders>
          </w:tcPr>
          <w:p w14:paraId="576F16B2" w14:textId="77777777" w:rsidR="001B4450" w:rsidRPr="00F05079" w:rsidRDefault="001B4450" w:rsidP="00F05079">
            <w:pPr>
              <w:widowControl w:val="0"/>
              <w:spacing w:before="60" w:after="60"/>
              <w:jc w:val="center"/>
            </w:pPr>
            <w:r w:rsidRPr="00F05079">
              <w:t>Khi bệnh tiến triển</w:t>
            </w:r>
          </w:p>
        </w:tc>
      </w:tr>
      <w:tr w:rsidR="001B4450" w:rsidRPr="00F05079" w14:paraId="60D744C5" w14:textId="77777777">
        <w:tc>
          <w:tcPr>
            <w:tcW w:w="435" w:type="pct"/>
            <w:tcBorders>
              <w:top w:val="single" w:sz="4" w:space="0" w:color="auto"/>
              <w:left w:val="single" w:sz="4" w:space="0" w:color="auto"/>
              <w:bottom w:val="single" w:sz="4" w:space="0" w:color="auto"/>
              <w:right w:val="single" w:sz="4" w:space="0" w:color="auto"/>
            </w:tcBorders>
          </w:tcPr>
          <w:p w14:paraId="6D6E0827" w14:textId="77777777" w:rsidR="001B4450" w:rsidRPr="00F05079" w:rsidRDefault="001B4450" w:rsidP="00F05079">
            <w:pPr>
              <w:widowControl w:val="0"/>
              <w:spacing w:before="60" w:after="60"/>
              <w:jc w:val="center"/>
            </w:pPr>
            <w:r w:rsidRPr="00F05079">
              <w:t>1</w:t>
            </w:r>
          </w:p>
        </w:tc>
        <w:tc>
          <w:tcPr>
            <w:tcW w:w="2548" w:type="pct"/>
            <w:tcBorders>
              <w:top w:val="single" w:sz="4" w:space="0" w:color="auto"/>
              <w:left w:val="single" w:sz="4" w:space="0" w:color="auto"/>
              <w:bottom w:val="single" w:sz="4" w:space="0" w:color="auto"/>
              <w:right w:val="single" w:sz="4" w:space="0" w:color="auto"/>
            </w:tcBorders>
          </w:tcPr>
          <w:p w14:paraId="313BA878" w14:textId="77777777" w:rsidR="001B4450" w:rsidRPr="00F05079" w:rsidRDefault="001B4450" w:rsidP="00F05079">
            <w:pPr>
              <w:widowControl w:val="0"/>
              <w:spacing w:before="60" w:after="60"/>
              <w:jc w:val="both"/>
            </w:pPr>
            <w:r w:rsidRPr="00F05079">
              <w:t>Các cơ mắt</w:t>
            </w:r>
          </w:p>
        </w:tc>
        <w:tc>
          <w:tcPr>
            <w:tcW w:w="940" w:type="pct"/>
            <w:tcBorders>
              <w:top w:val="single" w:sz="4" w:space="0" w:color="auto"/>
              <w:left w:val="single" w:sz="4" w:space="0" w:color="auto"/>
              <w:bottom w:val="single" w:sz="4" w:space="0" w:color="auto"/>
              <w:right w:val="single" w:sz="4" w:space="0" w:color="auto"/>
            </w:tcBorders>
          </w:tcPr>
          <w:p w14:paraId="58BAD770" w14:textId="77777777" w:rsidR="001B4450" w:rsidRPr="00F05079" w:rsidRDefault="001B4450" w:rsidP="00F05079">
            <w:pPr>
              <w:widowControl w:val="0"/>
              <w:spacing w:before="60" w:after="60"/>
              <w:jc w:val="center"/>
            </w:pPr>
            <w:r w:rsidRPr="00F05079">
              <w:t>50 - 60</w:t>
            </w:r>
          </w:p>
        </w:tc>
        <w:tc>
          <w:tcPr>
            <w:tcW w:w="1077" w:type="pct"/>
            <w:tcBorders>
              <w:top w:val="single" w:sz="4" w:space="0" w:color="auto"/>
              <w:left w:val="single" w:sz="4" w:space="0" w:color="auto"/>
              <w:bottom w:val="single" w:sz="4" w:space="0" w:color="auto"/>
              <w:right w:val="single" w:sz="4" w:space="0" w:color="auto"/>
            </w:tcBorders>
          </w:tcPr>
          <w:p w14:paraId="12E7C758" w14:textId="77777777" w:rsidR="001B4450" w:rsidRPr="00F05079" w:rsidRDefault="001B4450" w:rsidP="00F05079">
            <w:pPr>
              <w:widowControl w:val="0"/>
              <w:spacing w:before="60" w:after="60"/>
              <w:jc w:val="center"/>
            </w:pPr>
            <w:r w:rsidRPr="00F05079">
              <w:t>90</w:t>
            </w:r>
          </w:p>
        </w:tc>
      </w:tr>
      <w:tr w:rsidR="001B4450" w:rsidRPr="00F05079" w14:paraId="55394E67" w14:textId="77777777">
        <w:tc>
          <w:tcPr>
            <w:tcW w:w="435" w:type="pct"/>
            <w:tcBorders>
              <w:top w:val="single" w:sz="4" w:space="0" w:color="auto"/>
              <w:left w:val="single" w:sz="4" w:space="0" w:color="auto"/>
              <w:bottom w:val="single" w:sz="4" w:space="0" w:color="auto"/>
              <w:right w:val="single" w:sz="4" w:space="0" w:color="auto"/>
            </w:tcBorders>
          </w:tcPr>
          <w:p w14:paraId="3D76368C" w14:textId="77777777" w:rsidR="001B4450" w:rsidRPr="00F05079" w:rsidRDefault="001B4450" w:rsidP="00F05079">
            <w:pPr>
              <w:widowControl w:val="0"/>
              <w:spacing w:before="60" w:after="60"/>
              <w:jc w:val="center"/>
            </w:pPr>
            <w:r w:rsidRPr="00F05079">
              <w:t>2</w:t>
            </w:r>
          </w:p>
        </w:tc>
        <w:tc>
          <w:tcPr>
            <w:tcW w:w="2548" w:type="pct"/>
            <w:tcBorders>
              <w:top w:val="single" w:sz="4" w:space="0" w:color="auto"/>
              <w:left w:val="single" w:sz="4" w:space="0" w:color="auto"/>
              <w:bottom w:val="single" w:sz="4" w:space="0" w:color="auto"/>
              <w:right w:val="single" w:sz="4" w:space="0" w:color="auto"/>
            </w:tcBorders>
          </w:tcPr>
          <w:p w14:paraId="7B1771CC" w14:textId="77777777" w:rsidR="001B4450" w:rsidRPr="00F05079" w:rsidRDefault="001B4450" w:rsidP="00F05079">
            <w:pPr>
              <w:widowControl w:val="0"/>
              <w:spacing w:before="60" w:after="60"/>
              <w:jc w:val="both"/>
            </w:pPr>
            <w:r w:rsidRPr="00F05079">
              <w:t>Nói khó, nuốt khó, các cơ gốc chi, cơ đái chậu</w:t>
            </w:r>
          </w:p>
        </w:tc>
        <w:tc>
          <w:tcPr>
            <w:tcW w:w="940" w:type="pct"/>
            <w:tcBorders>
              <w:top w:val="single" w:sz="4" w:space="0" w:color="auto"/>
              <w:left w:val="single" w:sz="4" w:space="0" w:color="auto"/>
              <w:bottom w:val="single" w:sz="4" w:space="0" w:color="auto"/>
              <w:right w:val="single" w:sz="4" w:space="0" w:color="auto"/>
            </w:tcBorders>
          </w:tcPr>
          <w:p w14:paraId="4D759040" w14:textId="77777777" w:rsidR="001B4450" w:rsidRPr="00F05079" w:rsidRDefault="001B4450" w:rsidP="00F05079">
            <w:pPr>
              <w:widowControl w:val="0"/>
              <w:spacing w:before="60" w:after="60"/>
              <w:jc w:val="center"/>
            </w:pPr>
            <w:r w:rsidRPr="00F05079">
              <w:t>12 - 20</w:t>
            </w:r>
          </w:p>
        </w:tc>
        <w:tc>
          <w:tcPr>
            <w:tcW w:w="1077" w:type="pct"/>
            <w:tcBorders>
              <w:top w:val="single" w:sz="4" w:space="0" w:color="auto"/>
              <w:left w:val="single" w:sz="4" w:space="0" w:color="auto"/>
              <w:bottom w:val="single" w:sz="4" w:space="0" w:color="auto"/>
              <w:right w:val="single" w:sz="4" w:space="0" w:color="auto"/>
            </w:tcBorders>
          </w:tcPr>
          <w:p w14:paraId="322BCBE1" w14:textId="77777777" w:rsidR="001B4450" w:rsidRPr="00F05079" w:rsidRDefault="001B4450" w:rsidP="00F05079">
            <w:pPr>
              <w:widowControl w:val="0"/>
              <w:spacing w:before="60" w:after="60"/>
              <w:jc w:val="center"/>
            </w:pPr>
            <w:r w:rsidRPr="00F05079">
              <w:t>80 - 90</w:t>
            </w:r>
          </w:p>
        </w:tc>
      </w:tr>
      <w:tr w:rsidR="001B4450" w:rsidRPr="00F05079" w14:paraId="7F9AA9BB" w14:textId="77777777">
        <w:tc>
          <w:tcPr>
            <w:tcW w:w="435" w:type="pct"/>
            <w:tcBorders>
              <w:top w:val="single" w:sz="4" w:space="0" w:color="auto"/>
              <w:left w:val="single" w:sz="4" w:space="0" w:color="auto"/>
              <w:bottom w:val="single" w:sz="4" w:space="0" w:color="auto"/>
              <w:right w:val="single" w:sz="4" w:space="0" w:color="auto"/>
            </w:tcBorders>
          </w:tcPr>
          <w:p w14:paraId="1281B331" w14:textId="77777777" w:rsidR="001B4450" w:rsidRPr="00F05079" w:rsidRDefault="001B4450" w:rsidP="00F05079">
            <w:pPr>
              <w:widowControl w:val="0"/>
              <w:spacing w:before="60" w:after="60"/>
              <w:jc w:val="center"/>
            </w:pPr>
            <w:r w:rsidRPr="00F05079">
              <w:t>3</w:t>
            </w:r>
          </w:p>
        </w:tc>
        <w:tc>
          <w:tcPr>
            <w:tcW w:w="2548" w:type="pct"/>
            <w:tcBorders>
              <w:top w:val="single" w:sz="4" w:space="0" w:color="auto"/>
              <w:left w:val="single" w:sz="4" w:space="0" w:color="auto"/>
              <w:bottom w:val="single" w:sz="4" w:space="0" w:color="auto"/>
              <w:right w:val="single" w:sz="4" w:space="0" w:color="auto"/>
            </w:tcBorders>
          </w:tcPr>
          <w:p w14:paraId="14C41640" w14:textId="77777777" w:rsidR="001B4450" w:rsidRPr="00F05079" w:rsidRDefault="001B4450" w:rsidP="00F05079">
            <w:pPr>
              <w:widowControl w:val="0"/>
              <w:spacing w:before="60" w:after="60"/>
              <w:jc w:val="both"/>
            </w:pPr>
            <w:r w:rsidRPr="00F05079">
              <w:t>Các cơ cánh tay và đùi, mông, co duỗi chi trên, các cơ bàn tay</w:t>
            </w:r>
          </w:p>
        </w:tc>
        <w:tc>
          <w:tcPr>
            <w:tcW w:w="940" w:type="pct"/>
            <w:tcBorders>
              <w:top w:val="single" w:sz="4" w:space="0" w:color="auto"/>
              <w:left w:val="single" w:sz="4" w:space="0" w:color="auto"/>
              <w:bottom w:val="single" w:sz="4" w:space="0" w:color="auto"/>
              <w:right w:val="single" w:sz="4" w:space="0" w:color="auto"/>
            </w:tcBorders>
          </w:tcPr>
          <w:p w14:paraId="4196589C" w14:textId="77777777" w:rsidR="001B4450" w:rsidRPr="00F05079" w:rsidRDefault="001B4450" w:rsidP="00F05079">
            <w:pPr>
              <w:widowControl w:val="0"/>
              <w:spacing w:before="60" w:after="60"/>
              <w:jc w:val="center"/>
            </w:pPr>
            <w:r w:rsidRPr="00F05079">
              <w:t>8 - 12</w:t>
            </w:r>
          </w:p>
        </w:tc>
        <w:tc>
          <w:tcPr>
            <w:tcW w:w="1077" w:type="pct"/>
            <w:tcBorders>
              <w:top w:val="single" w:sz="4" w:space="0" w:color="auto"/>
              <w:left w:val="single" w:sz="4" w:space="0" w:color="auto"/>
              <w:bottom w:val="single" w:sz="4" w:space="0" w:color="auto"/>
              <w:right w:val="single" w:sz="4" w:space="0" w:color="auto"/>
            </w:tcBorders>
          </w:tcPr>
          <w:p w14:paraId="3FD23DD3" w14:textId="77777777" w:rsidR="001B4450" w:rsidRPr="00F05079" w:rsidRDefault="001B4450" w:rsidP="00F05079">
            <w:pPr>
              <w:widowControl w:val="0"/>
              <w:spacing w:before="60" w:after="60"/>
              <w:jc w:val="center"/>
            </w:pPr>
            <w:r w:rsidRPr="00F05079">
              <w:t>70 - 80</w:t>
            </w:r>
          </w:p>
        </w:tc>
      </w:tr>
      <w:tr w:rsidR="001B4450" w:rsidRPr="00F05079" w14:paraId="59F72840" w14:textId="77777777">
        <w:tc>
          <w:tcPr>
            <w:tcW w:w="435" w:type="pct"/>
            <w:tcBorders>
              <w:top w:val="single" w:sz="4" w:space="0" w:color="auto"/>
              <w:left w:val="single" w:sz="4" w:space="0" w:color="auto"/>
              <w:bottom w:val="single" w:sz="4" w:space="0" w:color="auto"/>
              <w:right w:val="single" w:sz="4" w:space="0" w:color="auto"/>
            </w:tcBorders>
          </w:tcPr>
          <w:p w14:paraId="6B6E6238" w14:textId="77777777" w:rsidR="001B4450" w:rsidRPr="00F05079" w:rsidRDefault="001B4450" w:rsidP="00F05079">
            <w:pPr>
              <w:widowControl w:val="0"/>
              <w:spacing w:before="60" w:after="60"/>
              <w:jc w:val="center"/>
            </w:pPr>
            <w:r w:rsidRPr="00F05079">
              <w:t>4</w:t>
            </w:r>
          </w:p>
        </w:tc>
        <w:tc>
          <w:tcPr>
            <w:tcW w:w="2548" w:type="pct"/>
            <w:tcBorders>
              <w:top w:val="single" w:sz="4" w:space="0" w:color="auto"/>
              <w:left w:val="single" w:sz="4" w:space="0" w:color="auto"/>
              <w:bottom w:val="single" w:sz="4" w:space="0" w:color="auto"/>
              <w:right w:val="single" w:sz="4" w:space="0" w:color="auto"/>
            </w:tcBorders>
          </w:tcPr>
          <w:p w14:paraId="04BADEC8" w14:textId="77777777" w:rsidR="001B4450" w:rsidRPr="00F05079" w:rsidRDefault="001B4450" w:rsidP="00F05079">
            <w:pPr>
              <w:widowControl w:val="0"/>
              <w:spacing w:before="60" w:after="60"/>
              <w:jc w:val="both"/>
            </w:pPr>
            <w:r w:rsidRPr="00F05079">
              <w:t>Các cơ gấp cẳng tay, các cơ quay</w:t>
            </w:r>
          </w:p>
        </w:tc>
        <w:tc>
          <w:tcPr>
            <w:tcW w:w="940" w:type="pct"/>
            <w:tcBorders>
              <w:top w:val="single" w:sz="4" w:space="0" w:color="auto"/>
              <w:left w:val="single" w:sz="4" w:space="0" w:color="auto"/>
              <w:bottom w:val="single" w:sz="4" w:space="0" w:color="auto"/>
              <w:right w:val="single" w:sz="4" w:space="0" w:color="auto"/>
            </w:tcBorders>
          </w:tcPr>
          <w:p w14:paraId="10014972" w14:textId="77777777" w:rsidR="001B4450" w:rsidRPr="00F05079" w:rsidRDefault="001B4450" w:rsidP="00F05079">
            <w:pPr>
              <w:widowControl w:val="0"/>
              <w:spacing w:before="60" w:after="60"/>
              <w:jc w:val="center"/>
            </w:pPr>
            <w:r w:rsidRPr="00F05079">
              <w:t>4 - 8</w:t>
            </w:r>
          </w:p>
        </w:tc>
        <w:tc>
          <w:tcPr>
            <w:tcW w:w="1077" w:type="pct"/>
            <w:tcBorders>
              <w:top w:val="single" w:sz="4" w:space="0" w:color="auto"/>
              <w:left w:val="single" w:sz="4" w:space="0" w:color="auto"/>
              <w:bottom w:val="single" w:sz="4" w:space="0" w:color="auto"/>
              <w:right w:val="single" w:sz="4" w:space="0" w:color="auto"/>
            </w:tcBorders>
          </w:tcPr>
          <w:p w14:paraId="1C6B4307" w14:textId="77777777" w:rsidR="001B4450" w:rsidRPr="00F05079" w:rsidRDefault="001B4450" w:rsidP="00F05079">
            <w:pPr>
              <w:widowControl w:val="0"/>
              <w:spacing w:before="60" w:after="60"/>
              <w:jc w:val="center"/>
            </w:pPr>
            <w:r w:rsidRPr="00F05079">
              <w:t>60 - 70</w:t>
            </w:r>
          </w:p>
        </w:tc>
      </w:tr>
      <w:tr w:rsidR="001B4450" w:rsidRPr="00F05079" w14:paraId="00907703" w14:textId="77777777">
        <w:tc>
          <w:tcPr>
            <w:tcW w:w="435" w:type="pct"/>
            <w:tcBorders>
              <w:top w:val="single" w:sz="4" w:space="0" w:color="auto"/>
              <w:left w:val="single" w:sz="4" w:space="0" w:color="auto"/>
              <w:bottom w:val="single" w:sz="4" w:space="0" w:color="auto"/>
              <w:right w:val="single" w:sz="4" w:space="0" w:color="auto"/>
            </w:tcBorders>
          </w:tcPr>
          <w:p w14:paraId="79D00EBD" w14:textId="77777777" w:rsidR="001B4450" w:rsidRPr="00F05079" w:rsidRDefault="001B4450" w:rsidP="00F05079">
            <w:pPr>
              <w:widowControl w:val="0"/>
              <w:spacing w:before="60" w:after="60"/>
              <w:jc w:val="center"/>
            </w:pPr>
            <w:r w:rsidRPr="00F05079">
              <w:t>5</w:t>
            </w:r>
          </w:p>
        </w:tc>
        <w:tc>
          <w:tcPr>
            <w:tcW w:w="2548" w:type="pct"/>
            <w:tcBorders>
              <w:top w:val="single" w:sz="4" w:space="0" w:color="auto"/>
              <w:left w:val="single" w:sz="4" w:space="0" w:color="auto"/>
              <w:bottom w:val="single" w:sz="4" w:space="0" w:color="auto"/>
              <w:right w:val="single" w:sz="4" w:space="0" w:color="auto"/>
            </w:tcBorders>
          </w:tcPr>
          <w:p w14:paraId="3DD273A7" w14:textId="77777777" w:rsidR="001B4450" w:rsidRPr="00F05079" w:rsidRDefault="001B4450" w:rsidP="00F05079">
            <w:pPr>
              <w:widowControl w:val="0"/>
              <w:spacing w:before="60" w:after="60"/>
              <w:jc w:val="both"/>
            </w:pPr>
            <w:r w:rsidRPr="00F05079">
              <w:t>Các cơ ngọn chi trên, cơ bụng, cơ liên sườn</w:t>
            </w:r>
          </w:p>
        </w:tc>
        <w:tc>
          <w:tcPr>
            <w:tcW w:w="940" w:type="pct"/>
            <w:tcBorders>
              <w:top w:val="single" w:sz="4" w:space="0" w:color="auto"/>
              <w:left w:val="single" w:sz="4" w:space="0" w:color="auto"/>
              <w:bottom w:val="single" w:sz="4" w:space="0" w:color="auto"/>
              <w:right w:val="single" w:sz="4" w:space="0" w:color="auto"/>
            </w:tcBorders>
          </w:tcPr>
          <w:p w14:paraId="4DABA569" w14:textId="77777777" w:rsidR="001B4450" w:rsidRPr="00F05079" w:rsidRDefault="001B4450" w:rsidP="00F05079">
            <w:pPr>
              <w:widowControl w:val="0"/>
              <w:spacing w:before="60" w:after="60"/>
              <w:jc w:val="center"/>
            </w:pPr>
            <w:r w:rsidRPr="00F05079">
              <w:t>1 - 4</w:t>
            </w:r>
          </w:p>
        </w:tc>
        <w:tc>
          <w:tcPr>
            <w:tcW w:w="1077" w:type="pct"/>
            <w:tcBorders>
              <w:top w:val="single" w:sz="4" w:space="0" w:color="auto"/>
              <w:left w:val="single" w:sz="4" w:space="0" w:color="auto"/>
              <w:bottom w:val="single" w:sz="4" w:space="0" w:color="auto"/>
              <w:right w:val="single" w:sz="4" w:space="0" w:color="auto"/>
            </w:tcBorders>
          </w:tcPr>
          <w:p w14:paraId="4CF57B85" w14:textId="77777777" w:rsidR="001B4450" w:rsidRPr="00F05079" w:rsidRDefault="001B4450" w:rsidP="00F05079">
            <w:pPr>
              <w:widowControl w:val="0"/>
              <w:spacing w:before="60" w:after="60"/>
              <w:jc w:val="center"/>
            </w:pPr>
            <w:r w:rsidRPr="00F05079">
              <w:t>50 - 60</w:t>
            </w:r>
          </w:p>
        </w:tc>
      </w:tr>
    </w:tbl>
    <w:p w14:paraId="41324B76"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Đặc tính chung về lâm sàng trong bệnh nhược cơ là các cơ mỏi yếu nhanh chóng khi phải vận động và phục hồi sau một giai đoạn ngắn nghỉ ngơi, vì vậy bệnh nhược cơ thường đỡ về sáng và nặng lên về chiều.</w:t>
      </w:r>
    </w:p>
    <w:p w14:paraId="4185CF80"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ab/>
        <w:t>- Nghiệm pháp sụp mi: cho bệnh nhân nhìn lên vào ngón tay thầy thuốc, giơ cao trước mặt bệnh nhân, mi mắt sẽ sụp xuống trước khi người khám thấy mỏi tay hoặc cho người bệnh nhìn về phía trước 1 - 5 phút vào một vật để ở 30 độ trên đường ngang, sụp mi sẽ xuất hiện.</w:t>
      </w:r>
    </w:p>
    <w:p w14:paraId="45763A71"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Nghiệm pháp yếu cơ lực: cho bệnh nhân làm đi làm lại 2 - 4 phút một động tác đòi hỏi 1 số cố gắng như nhai mạnh nhiều lần, nắm chặt tay thầy thuốc rồi thả ra nắm lại liên tiếp… các cơ sẽ mỏi và không tiếp tục được.</w:t>
      </w:r>
    </w:p>
    <w:p w14:paraId="63ACCBD4"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Nghiệm pháp Prostigmine: Quyết định chẩn đoán</w:t>
      </w:r>
    </w:p>
    <w:p w14:paraId="7714687E"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Bệnh cảnh điển hình: Bộ mặt nhược cơ với các nếp nhăn ở mặt mất, mi mắt sụp, hai mắt không nhắm kín được, bệnh nhân ngồi không giữ được thẳng đầu, nói khó và nhỏ, ho không khạc được, tay không giơ cao để chải đầu được, chân không bước bên bậc thềm được vì các cơ bị yếu nặng</w:t>
      </w:r>
    </w:p>
    <w:p w14:paraId="64F999DD"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xml:space="preserve">- Trường hợp nặng: bệnh nhân nằm không tự cựa mình được, ăn bị nghẹn, uống nước </w:t>
      </w:r>
      <w:r w:rsidRPr="001B4450">
        <w:rPr>
          <w:sz w:val="26"/>
          <w:szCs w:val="26"/>
        </w:rPr>
        <w:lastRenderedPageBreak/>
        <w:t>sặc ra mũi, từng lúc có cơn khó thở rất nguy hiểm, có thể gây tử vong đột ngột vì nghẹn thức ăn hoặc suy hô hấp.</w:t>
      </w:r>
    </w:p>
    <w:p w14:paraId="5690A94C" w14:textId="77777777" w:rsidR="001B4450" w:rsidRPr="001B4450" w:rsidRDefault="001B4450" w:rsidP="001B4450">
      <w:pPr>
        <w:widowControl w:val="0"/>
        <w:spacing w:before="120" w:after="60" w:line="276" w:lineRule="auto"/>
        <w:ind w:firstLine="567"/>
        <w:jc w:val="both"/>
        <w:rPr>
          <w:b/>
          <w:sz w:val="26"/>
          <w:szCs w:val="26"/>
        </w:rPr>
      </w:pPr>
      <w:r w:rsidRPr="001B4450">
        <w:rPr>
          <w:b/>
          <w:sz w:val="26"/>
          <w:szCs w:val="26"/>
        </w:rPr>
        <w:t xml:space="preserve">2. Các giai đoạn của nhược cơ: </w:t>
      </w:r>
    </w:p>
    <w:p w14:paraId="06BBA5AD" w14:textId="77777777" w:rsidR="001B4450" w:rsidRPr="001B4450" w:rsidRDefault="001B4450" w:rsidP="00F05079">
      <w:pPr>
        <w:widowControl w:val="0"/>
        <w:numPr>
          <w:ilvl w:val="0"/>
          <w:numId w:val="82"/>
        </w:numPr>
        <w:tabs>
          <w:tab w:val="clear" w:pos="1080"/>
          <w:tab w:val="num" w:pos="756"/>
        </w:tabs>
        <w:spacing w:before="120" w:after="60" w:line="276" w:lineRule="auto"/>
        <w:ind w:left="0" w:firstLine="567"/>
        <w:jc w:val="both"/>
        <w:rPr>
          <w:sz w:val="26"/>
          <w:szCs w:val="26"/>
        </w:rPr>
      </w:pPr>
      <w:r w:rsidRPr="001B4450">
        <w:rPr>
          <w:sz w:val="26"/>
          <w:szCs w:val="26"/>
        </w:rPr>
        <w:t xml:space="preserve">Giai đoạn I: Nhược cơ khu trú ở một nhóm cơ, thường là cơ mắt. </w:t>
      </w:r>
    </w:p>
    <w:p w14:paraId="67CF81E3" w14:textId="77777777" w:rsidR="001B4450" w:rsidRPr="001B4450" w:rsidRDefault="001B4450" w:rsidP="00F05079">
      <w:pPr>
        <w:widowControl w:val="0"/>
        <w:numPr>
          <w:ilvl w:val="0"/>
          <w:numId w:val="82"/>
        </w:numPr>
        <w:tabs>
          <w:tab w:val="clear" w:pos="1080"/>
          <w:tab w:val="num" w:pos="756"/>
        </w:tabs>
        <w:spacing w:before="120" w:after="60" w:line="276" w:lineRule="auto"/>
        <w:ind w:left="0" w:firstLine="567"/>
        <w:jc w:val="both"/>
        <w:rPr>
          <w:sz w:val="26"/>
          <w:szCs w:val="26"/>
        </w:rPr>
      </w:pPr>
      <w:r w:rsidRPr="001B4450">
        <w:rPr>
          <w:sz w:val="26"/>
          <w:szCs w:val="26"/>
        </w:rPr>
        <w:t>Giai đoạn IIA: Nhược cơ toàn thân lành tính, thiết lập tăng dần đến xâm phạm toàn thể các cơ ngoại vi, không có rối loạn nuốt và thở.</w:t>
      </w:r>
    </w:p>
    <w:p w14:paraId="1EB6C978" w14:textId="77777777" w:rsidR="001B4450" w:rsidRPr="001B4450" w:rsidRDefault="001B4450" w:rsidP="00F05079">
      <w:pPr>
        <w:widowControl w:val="0"/>
        <w:numPr>
          <w:ilvl w:val="0"/>
          <w:numId w:val="82"/>
        </w:numPr>
        <w:tabs>
          <w:tab w:val="clear" w:pos="1080"/>
          <w:tab w:val="num" w:pos="756"/>
        </w:tabs>
        <w:spacing w:before="120" w:after="60" w:line="276" w:lineRule="auto"/>
        <w:ind w:left="0" w:firstLine="567"/>
        <w:jc w:val="both"/>
        <w:rPr>
          <w:sz w:val="26"/>
          <w:szCs w:val="26"/>
        </w:rPr>
      </w:pPr>
      <w:r w:rsidRPr="001B4450">
        <w:rPr>
          <w:sz w:val="26"/>
          <w:szCs w:val="26"/>
        </w:rPr>
        <w:t>Giai đoạn IIB: Nhược cơ toàn thân nặng vừa, thiết lập tăng dần đến xâm phạm các cơ hành tuỷ – gai sống, mức độ nặng vừa, có rối loạn nuốt nhưng không có rối loạn thở.</w:t>
      </w:r>
    </w:p>
    <w:p w14:paraId="655BB890" w14:textId="77777777" w:rsidR="001B4450" w:rsidRPr="001B4450" w:rsidRDefault="001B4450" w:rsidP="00F05079">
      <w:pPr>
        <w:widowControl w:val="0"/>
        <w:numPr>
          <w:ilvl w:val="0"/>
          <w:numId w:val="82"/>
        </w:numPr>
        <w:tabs>
          <w:tab w:val="clear" w:pos="1080"/>
          <w:tab w:val="num" w:pos="756"/>
        </w:tabs>
        <w:spacing w:before="120" w:after="60" w:line="276" w:lineRule="auto"/>
        <w:ind w:left="0" w:firstLine="567"/>
        <w:jc w:val="both"/>
        <w:rPr>
          <w:sz w:val="26"/>
          <w:szCs w:val="26"/>
        </w:rPr>
      </w:pPr>
      <w:r w:rsidRPr="001B4450">
        <w:rPr>
          <w:sz w:val="26"/>
          <w:szCs w:val="26"/>
        </w:rPr>
        <w:t>Giai đoạn III: Nhược cơ nặng cấp tính, thiết lập nhanh vài tuần đến vài tháng, các cơ ngoại vi và hành tuỷ bị nặng, rối loạn hô hấp có sớm.</w:t>
      </w:r>
    </w:p>
    <w:p w14:paraId="0AC46074" w14:textId="77777777" w:rsidR="001B4450" w:rsidRPr="001B4450" w:rsidRDefault="001B4450" w:rsidP="00F05079">
      <w:pPr>
        <w:widowControl w:val="0"/>
        <w:numPr>
          <w:ilvl w:val="0"/>
          <w:numId w:val="82"/>
        </w:numPr>
        <w:tabs>
          <w:tab w:val="clear" w:pos="1080"/>
          <w:tab w:val="num" w:pos="756"/>
        </w:tabs>
        <w:spacing w:before="120" w:after="60" w:line="276" w:lineRule="auto"/>
        <w:ind w:left="0" w:firstLine="567"/>
        <w:jc w:val="both"/>
        <w:rPr>
          <w:sz w:val="26"/>
          <w:szCs w:val="26"/>
        </w:rPr>
      </w:pPr>
      <w:r w:rsidRPr="001B4450">
        <w:rPr>
          <w:sz w:val="26"/>
          <w:szCs w:val="26"/>
        </w:rPr>
        <w:t>Giai đoạn IV: Thiết lập nặng dần trong nhiều tháng hoặc nhiều năm đến nhược cơ toàn thân giống mức độ của giai đọan III. Tỉ lệ tử vong khoảng 20 đến 30%, nguyên nhân là suy hô hấp, các bệnh nhiễm trùng phụ, các năm đầu tỉ lệ chết cao hơn các năm sau...</w:t>
      </w:r>
    </w:p>
    <w:p w14:paraId="2AB50A73" w14:textId="77777777" w:rsidR="001B4450" w:rsidRPr="001B4450" w:rsidRDefault="001B4450" w:rsidP="00EA3EFB">
      <w:pPr>
        <w:widowControl w:val="0"/>
        <w:spacing w:before="120" w:after="60" w:line="271" w:lineRule="auto"/>
        <w:ind w:firstLine="567"/>
        <w:jc w:val="both"/>
        <w:rPr>
          <w:iCs/>
          <w:sz w:val="26"/>
          <w:szCs w:val="26"/>
        </w:rPr>
      </w:pPr>
      <w:r w:rsidRPr="001B4450">
        <w:rPr>
          <w:b/>
          <w:bCs/>
          <w:iCs/>
          <w:sz w:val="26"/>
          <w:szCs w:val="26"/>
        </w:rPr>
        <w:t>3.  Xét nghiệm</w:t>
      </w:r>
      <w:r w:rsidRPr="001B4450">
        <w:rPr>
          <w:iCs/>
          <w:sz w:val="26"/>
          <w:szCs w:val="26"/>
        </w:rPr>
        <w:t xml:space="preserve">: </w:t>
      </w:r>
    </w:p>
    <w:p w14:paraId="7E5E9C1D"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Điện cơ: Biên độ điện thế giiee</w:t>
      </w:r>
    </w:p>
    <w:p w14:paraId="0E980989"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Nếu được tiêm Prostigmine thì điện cơ sẽ bình thường.</w:t>
      </w:r>
    </w:p>
    <w:p w14:paraId="79B29020"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Sinh thiết cơ: Khoảng 30% bệnh nhân nhược cơ có chảy máu lympho giữa các sợi cơ. Có thể quan sát mảnh cơ dưới kính hiển vi điện tử để dánh giá sự biến đổi ở những mảng vận động và màng cơ sau sinap</w:t>
      </w:r>
    </w:p>
    <w:p w14:paraId="52502724"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X quang: Chụp tim phổi tìm u tuyến ức</w:t>
      </w:r>
    </w:p>
    <w:p w14:paraId="67FA724F"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CT Scanner: Phát hiện U tuyến ức (có thể biết lành tính hay ác tính) hoặc hình ảnh quá sản tuyến ức.</w:t>
      </w:r>
    </w:p>
    <w:p w14:paraId="0E001F90"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Miễn dịch học: Tìm kháng thể chống thụ thể ACh trong huyết thanh thấy 80% trong bệnh cơ nói chung, 50% trong thể nhược cơ mắt.</w:t>
      </w:r>
    </w:p>
    <w:p w14:paraId="35C78924" w14:textId="77777777" w:rsidR="001B4450" w:rsidRPr="001B4450" w:rsidRDefault="001B4450" w:rsidP="00EA3EFB">
      <w:pPr>
        <w:widowControl w:val="0"/>
        <w:spacing w:before="120" w:after="60" w:line="271" w:lineRule="auto"/>
        <w:ind w:firstLine="567"/>
        <w:jc w:val="both"/>
        <w:rPr>
          <w:b/>
          <w:bCs/>
          <w:iCs/>
          <w:sz w:val="26"/>
          <w:szCs w:val="26"/>
        </w:rPr>
      </w:pPr>
      <w:r w:rsidRPr="001B4450">
        <w:rPr>
          <w:b/>
          <w:bCs/>
          <w:iCs/>
          <w:sz w:val="26"/>
          <w:szCs w:val="26"/>
        </w:rPr>
        <w:t>III. CAN THIỆP SỚM</w:t>
      </w:r>
      <w:r w:rsidRPr="001B4450">
        <w:rPr>
          <w:b/>
          <w:bCs/>
          <w:iCs/>
          <w:sz w:val="26"/>
          <w:szCs w:val="26"/>
        </w:rPr>
        <w:tab/>
      </w:r>
      <w:r w:rsidRPr="001B4450">
        <w:rPr>
          <w:b/>
          <w:bCs/>
          <w:iCs/>
          <w:sz w:val="26"/>
          <w:szCs w:val="26"/>
        </w:rPr>
        <w:tab/>
      </w:r>
    </w:p>
    <w:p w14:paraId="42E4FBE6" w14:textId="77777777" w:rsidR="001B4450" w:rsidRPr="001B4450" w:rsidRDefault="001B4450" w:rsidP="00EA3EFB">
      <w:pPr>
        <w:widowControl w:val="0"/>
        <w:spacing w:before="120" w:after="60" w:line="271" w:lineRule="auto"/>
        <w:ind w:firstLine="567"/>
        <w:jc w:val="both"/>
        <w:rPr>
          <w:b/>
          <w:sz w:val="26"/>
          <w:szCs w:val="26"/>
        </w:rPr>
      </w:pPr>
      <w:r w:rsidRPr="001B4450">
        <w:rPr>
          <w:b/>
          <w:bCs/>
          <w:iCs/>
          <w:sz w:val="26"/>
          <w:szCs w:val="26"/>
        </w:rPr>
        <w:t>1.</w:t>
      </w:r>
      <w:r w:rsidRPr="001B4450">
        <w:rPr>
          <w:b/>
          <w:sz w:val="26"/>
          <w:szCs w:val="26"/>
        </w:rPr>
        <w:t xml:space="preserve"> Nội khoa:</w:t>
      </w:r>
    </w:p>
    <w:p w14:paraId="65A08DE1" w14:textId="77777777" w:rsidR="001B4450" w:rsidRPr="001B4450" w:rsidRDefault="001B4450" w:rsidP="00EA3EFB">
      <w:pPr>
        <w:widowControl w:val="0"/>
        <w:spacing w:before="120" w:after="60" w:line="271" w:lineRule="auto"/>
        <w:ind w:firstLine="567"/>
        <w:jc w:val="both"/>
        <w:rPr>
          <w:sz w:val="26"/>
          <w:szCs w:val="26"/>
        </w:rPr>
      </w:pPr>
      <w:r w:rsidRPr="001B4450">
        <w:rPr>
          <w:sz w:val="26"/>
          <w:szCs w:val="26"/>
        </w:rPr>
        <w:t>- Prostigmine: Viên 1,5 mg hoặc loại tiêm 0,5 mg tĩnh mạch, hoặc 1,5 mg tiêm bắp (kết hợp với atropine chống tác dụng phụ)</w:t>
      </w:r>
    </w:p>
    <w:p w14:paraId="5B6FDD15" w14:textId="77777777" w:rsidR="001B4450" w:rsidRPr="001B4450" w:rsidRDefault="001B4450" w:rsidP="00EA3EFB">
      <w:pPr>
        <w:widowControl w:val="0"/>
        <w:spacing w:before="120" w:after="60" w:line="271" w:lineRule="auto"/>
        <w:ind w:firstLine="567"/>
        <w:jc w:val="both"/>
        <w:rPr>
          <w:sz w:val="26"/>
          <w:szCs w:val="26"/>
        </w:rPr>
      </w:pPr>
      <w:r w:rsidRPr="001B4450">
        <w:rPr>
          <w:i/>
          <w:sz w:val="26"/>
          <w:szCs w:val="26"/>
        </w:rPr>
        <w:t>Chú ý</w:t>
      </w:r>
      <w:r w:rsidRPr="001B4450">
        <w:rPr>
          <w:sz w:val="26"/>
          <w:szCs w:val="26"/>
        </w:rPr>
        <w:t>: khi dùng thuốc phải theo dõi cơn tái phát do thiếu hoặc thừa prostigmine (dùng tensilon tiêm 2 mg tĩnh mạch sau 1 đến 2 phút nếu đỡ, tức là vẫn cho thêm được prostigmine. Nếu bệnh nhân không đỡ, có nghĩa là liều prostigmine đã thừa và đưa bnh nhân vào máy thở và prostigmine sẽ được đào thải dần)</w:t>
      </w:r>
    </w:p>
    <w:p w14:paraId="6D81617E"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Mestinon viên 60 mg, có tác dụng sau 15 đến 30 phút và kéo dài sau 4 giờ.</w:t>
      </w:r>
    </w:p>
    <w:p w14:paraId="17860A13"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 xml:space="preserve">- Prednisolone: Ban đầu dùng liều thấp 15 đến 25 mg.  tăng dần cứ 3 đến 5 ngày tăng mỗi lần 5mg / ngày cho đến khi đạt kết quả rõ rệt hoặc đến lúc đạt đến liều 50 mg / ngày.  </w:t>
      </w:r>
      <w:r w:rsidRPr="001B4450">
        <w:rPr>
          <w:sz w:val="26"/>
          <w:szCs w:val="26"/>
        </w:rPr>
        <w:lastRenderedPageBreak/>
        <w:t>Liều tác dụng này duy trì 1 đến 3 tháng, sau đó chuyển sang liều cách nhật trong thời gian 1 đến 2 tháng: Liều 100 mg / ngày cách nhật.  Sau khi có kết quả tốt thì giảm dần liều.</w:t>
      </w:r>
    </w:p>
    <w:p w14:paraId="0C3D3294" w14:textId="77777777" w:rsidR="001B4450" w:rsidRPr="001B4450" w:rsidRDefault="001B4450" w:rsidP="001B4450">
      <w:pPr>
        <w:widowControl w:val="0"/>
        <w:spacing w:before="120" w:after="60" w:line="276" w:lineRule="auto"/>
        <w:ind w:firstLine="567"/>
        <w:jc w:val="both"/>
        <w:rPr>
          <w:b/>
          <w:sz w:val="26"/>
          <w:szCs w:val="26"/>
        </w:rPr>
      </w:pPr>
      <w:r w:rsidRPr="001B4450">
        <w:rPr>
          <w:b/>
          <w:sz w:val="26"/>
          <w:szCs w:val="26"/>
        </w:rPr>
        <w:t>2. Phục hồi chức năng:</w:t>
      </w:r>
    </w:p>
    <w:p w14:paraId="22CA09AC" w14:textId="77777777" w:rsidR="001B4450" w:rsidRPr="001B4450" w:rsidRDefault="001B4450" w:rsidP="001B4450">
      <w:pPr>
        <w:widowControl w:val="0"/>
        <w:spacing w:before="120" w:after="60" w:line="276" w:lineRule="auto"/>
        <w:ind w:firstLine="567"/>
        <w:jc w:val="both"/>
        <w:rPr>
          <w:sz w:val="26"/>
          <w:szCs w:val="26"/>
        </w:rPr>
      </w:pPr>
      <w:r w:rsidRPr="001B4450">
        <w:rPr>
          <w:sz w:val="26"/>
          <w:szCs w:val="26"/>
        </w:rPr>
        <w:t>Tập các bài Phục hồi chức năng theo hướng dẫn.</w:t>
      </w:r>
    </w:p>
    <w:p w14:paraId="3BE1BDE9" w14:textId="77777777" w:rsidR="001B4450" w:rsidRPr="001B4450" w:rsidRDefault="001B4450" w:rsidP="001B4450">
      <w:pPr>
        <w:widowControl w:val="0"/>
        <w:spacing w:before="120" w:after="60" w:line="276" w:lineRule="auto"/>
        <w:ind w:firstLine="567"/>
        <w:jc w:val="both"/>
        <w:rPr>
          <w:sz w:val="26"/>
          <w:szCs w:val="26"/>
        </w:rPr>
      </w:pPr>
    </w:p>
    <w:p w14:paraId="5E3F76D9" w14:textId="77777777" w:rsidR="001B4450" w:rsidRPr="001B4450" w:rsidRDefault="001B4450" w:rsidP="001B4450">
      <w:pPr>
        <w:widowControl w:val="0"/>
        <w:spacing w:before="120" w:after="60" w:line="276" w:lineRule="auto"/>
        <w:ind w:firstLine="567"/>
        <w:jc w:val="both"/>
        <w:rPr>
          <w:sz w:val="26"/>
          <w:szCs w:val="26"/>
        </w:rPr>
      </w:pPr>
    </w:p>
    <w:p w14:paraId="43BF4F8E" w14:textId="77777777" w:rsidR="001B4450" w:rsidRPr="001B4450" w:rsidRDefault="001B4450" w:rsidP="001B4450">
      <w:pPr>
        <w:widowControl w:val="0"/>
        <w:spacing w:before="120" w:after="60" w:line="276" w:lineRule="auto"/>
        <w:ind w:firstLine="567"/>
        <w:jc w:val="both"/>
        <w:rPr>
          <w:sz w:val="26"/>
          <w:szCs w:val="26"/>
        </w:rPr>
      </w:pPr>
    </w:p>
    <w:p w14:paraId="1D5BC392" w14:textId="77777777" w:rsidR="001B4450" w:rsidRPr="001B4450" w:rsidRDefault="001B4450" w:rsidP="001B4450">
      <w:pPr>
        <w:widowControl w:val="0"/>
        <w:spacing w:before="120" w:after="60" w:line="276" w:lineRule="auto"/>
        <w:ind w:firstLine="567"/>
        <w:jc w:val="both"/>
        <w:rPr>
          <w:sz w:val="26"/>
          <w:szCs w:val="26"/>
        </w:rPr>
      </w:pPr>
    </w:p>
    <w:p w14:paraId="646A685E" w14:textId="77777777" w:rsidR="001B4450" w:rsidRPr="001B4450" w:rsidRDefault="001B4450" w:rsidP="001B4450">
      <w:pPr>
        <w:widowControl w:val="0"/>
        <w:spacing w:before="120" w:after="60" w:line="276" w:lineRule="auto"/>
        <w:ind w:firstLine="567"/>
        <w:jc w:val="both"/>
        <w:rPr>
          <w:sz w:val="26"/>
          <w:szCs w:val="26"/>
        </w:rPr>
      </w:pPr>
    </w:p>
    <w:p w14:paraId="6132BE0E" w14:textId="77777777" w:rsidR="001B4450" w:rsidRPr="001B4450" w:rsidRDefault="001B4450" w:rsidP="001B4450">
      <w:pPr>
        <w:widowControl w:val="0"/>
        <w:spacing w:before="120" w:after="60" w:line="276" w:lineRule="auto"/>
        <w:ind w:firstLine="567"/>
        <w:jc w:val="both"/>
        <w:rPr>
          <w:sz w:val="26"/>
          <w:szCs w:val="26"/>
        </w:rPr>
      </w:pPr>
    </w:p>
    <w:p w14:paraId="72B20C1B" w14:textId="77777777" w:rsidR="001B4450" w:rsidRPr="001B4450" w:rsidRDefault="001B4450" w:rsidP="001B4450">
      <w:pPr>
        <w:widowControl w:val="0"/>
        <w:spacing w:before="120" w:after="60" w:line="276" w:lineRule="auto"/>
        <w:ind w:firstLine="567"/>
        <w:jc w:val="both"/>
        <w:rPr>
          <w:sz w:val="26"/>
          <w:szCs w:val="26"/>
        </w:rPr>
      </w:pPr>
    </w:p>
    <w:p w14:paraId="33874CAA" w14:textId="77777777" w:rsidR="001B4450" w:rsidRPr="001B4450" w:rsidRDefault="001B4450" w:rsidP="001B4450">
      <w:pPr>
        <w:widowControl w:val="0"/>
        <w:spacing w:before="120" w:after="60" w:line="276" w:lineRule="auto"/>
        <w:ind w:firstLine="567"/>
        <w:jc w:val="both"/>
        <w:rPr>
          <w:sz w:val="26"/>
          <w:szCs w:val="26"/>
        </w:rPr>
      </w:pPr>
    </w:p>
    <w:p w14:paraId="6894DC1D" w14:textId="77777777" w:rsidR="001B4450" w:rsidRPr="00EA3EFB" w:rsidRDefault="001B4450" w:rsidP="00EA3EFB">
      <w:pPr>
        <w:widowControl w:val="0"/>
        <w:spacing w:before="120" w:after="60" w:line="276" w:lineRule="auto"/>
        <w:jc w:val="center"/>
        <w:rPr>
          <w:b/>
          <w:sz w:val="28"/>
          <w:szCs w:val="26"/>
        </w:rPr>
      </w:pPr>
      <w:r w:rsidRPr="001B4450">
        <w:rPr>
          <w:sz w:val="26"/>
          <w:szCs w:val="26"/>
        </w:rPr>
        <w:br w:type="page"/>
      </w:r>
      <w:r w:rsidRPr="00EA3EFB">
        <w:rPr>
          <w:b/>
          <w:sz w:val="28"/>
          <w:szCs w:val="26"/>
        </w:rPr>
        <w:lastRenderedPageBreak/>
        <w:t>PHÁT HIỆN SỚM - CAN THIỆP SỚM</w:t>
      </w:r>
    </w:p>
    <w:p w14:paraId="31CD33E1" w14:textId="77777777" w:rsidR="001B4450" w:rsidRPr="00EA3EFB" w:rsidRDefault="001B4450" w:rsidP="00EA3EFB">
      <w:pPr>
        <w:widowControl w:val="0"/>
        <w:spacing w:before="120" w:after="60" w:line="276" w:lineRule="auto"/>
        <w:jc w:val="center"/>
        <w:rPr>
          <w:b/>
          <w:sz w:val="28"/>
          <w:szCs w:val="26"/>
        </w:rPr>
      </w:pPr>
      <w:r w:rsidRPr="00EA3EFB">
        <w:rPr>
          <w:b/>
          <w:sz w:val="28"/>
          <w:szCs w:val="26"/>
        </w:rPr>
        <w:t>TRẺ BỊ LIỆT MỀM NGOẠI BIÊN</w:t>
      </w:r>
    </w:p>
    <w:p w14:paraId="284C156F" w14:textId="77777777" w:rsidR="001B4450" w:rsidRPr="001B4450" w:rsidRDefault="001B4450" w:rsidP="001B4450">
      <w:pPr>
        <w:tabs>
          <w:tab w:val="left" w:pos="0"/>
        </w:tabs>
        <w:spacing w:before="120" w:after="60" w:line="276" w:lineRule="auto"/>
        <w:ind w:firstLine="567"/>
        <w:jc w:val="center"/>
        <w:rPr>
          <w:b/>
          <w:sz w:val="26"/>
          <w:szCs w:val="26"/>
        </w:rPr>
      </w:pPr>
    </w:p>
    <w:p w14:paraId="09DEFCDF" w14:textId="77777777" w:rsidR="001B4450" w:rsidRPr="001B4450" w:rsidRDefault="001B4450" w:rsidP="00EA3EFB">
      <w:pPr>
        <w:tabs>
          <w:tab w:val="left" w:pos="0"/>
        </w:tabs>
        <w:spacing w:before="120" w:after="60" w:line="288" w:lineRule="auto"/>
        <w:ind w:firstLine="567"/>
        <w:rPr>
          <w:b/>
          <w:sz w:val="26"/>
          <w:szCs w:val="26"/>
        </w:rPr>
      </w:pPr>
      <w:r w:rsidRPr="001B4450">
        <w:rPr>
          <w:b/>
          <w:sz w:val="26"/>
          <w:szCs w:val="26"/>
        </w:rPr>
        <w:t>I. ĐẠI CƯƠNG</w:t>
      </w:r>
    </w:p>
    <w:p w14:paraId="4A97BDAB" w14:textId="77777777" w:rsidR="001B4450" w:rsidRPr="001B4450" w:rsidRDefault="001B4450" w:rsidP="00EA3EFB">
      <w:pPr>
        <w:numPr>
          <w:ilvl w:val="0"/>
          <w:numId w:val="141"/>
        </w:numPr>
        <w:tabs>
          <w:tab w:val="clear" w:pos="720"/>
          <w:tab w:val="num" w:pos="0"/>
          <w:tab w:val="left" w:pos="840"/>
        </w:tabs>
        <w:spacing w:before="120" w:after="60" w:line="288" w:lineRule="auto"/>
        <w:ind w:left="0" w:firstLine="567"/>
        <w:rPr>
          <w:b/>
          <w:sz w:val="26"/>
          <w:szCs w:val="26"/>
        </w:rPr>
      </w:pPr>
      <w:r w:rsidRPr="001B4450">
        <w:rPr>
          <w:b/>
          <w:sz w:val="26"/>
          <w:szCs w:val="26"/>
        </w:rPr>
        <w:t xml:space="preserve">Định nghĩa </w:t>
      </w:r>
    </w:p>
    <w:p w14:paraId="3A542DFA" w14:textId="77777777" w:rsidR="001B4450" w:rsidRPr="001B4450" w:rsidRDefault="001B4450" w:rsidP="00EA3EFB">
      <w:pPr>
        <w:spacing w:before="120" w:after="60" w:line="288" w:lineRule="auto"/>
        <w:ind w:firstLine="567"/>
        <w:jc w:val="both"/>
        <w:rPr>
          <w:bCs/>
          <w:sz w:val="26"/>
          <w:szCs w:val="26"/>
          <w:lang w:val="pt-BR"/>
        </w:rPr>
      </w:pPr>
      <w:r w:rsidRPr="001B4450">
        <w:rPr>
          <w:bCs/>
          <w:sz w:val="26"/>
          <w:szCs w:val="26"/>
          <w:lang w:val="pt-BR"/>
        </w:rPr>
        <w:t>Liệt thần kinh ngoại biên là tình trạng yếu hay mất lực cơ gây khó cử động hay không thể cử động được một phần hay nhiều phần cơ thể, các cơ liên quan thường nhẽo và có thể kèm theo rối loạn cảm giác vùng chi thể bị liệt.</w:t>
      </w:r>
    </w:p>
    <w:p w14:paraId="4A749607" w14:textId="77777777" w:rsidR="001B4450" w:rsidRPr="001B4450" w:rsidRDefault="001B4450" w:rsidP="00EA3EFB">
      <w:pPr>
        <w:spacing w:before="120" w:after="60" w:line="288" w:lineRule="auto"/>
        <w:ind w:firstLine="567"/>
        <w:jc w:val="both"/>
        <w:rPr>
          <w:bCs/>
          <w:sz w:val="26"/>
          <w:szCs w:val="26"/>
          <w:lang w:val="pt-BR"/>
        </w:rPr>
      </w:pPr>
      <w:r w:rsidRPr="001B4450">
        <w:rPr>
          <w:bCs/>
          <w:sz w:val="26"/>
          <w:szCs w:val="26"/>
          <w:lang w:val="pt-BR"/>
        </w:rPr>
        <w:t>Liệt do tổn thương hệ thống thần kinh ngoại biên thường liệt một số cơ riêng lẻ hay một vài nhóm cơ ở một phần cơ thể hơn là liệt toàn bộ một chi thể.</w:t>
      </w:r>
    </w:p>
    <w:p w14:paraId="75AC6BF2" w14:textId="77777777" w:rsidR="001B4450" w:rsidRPr="005A1CF9" w:rsidRDefault="001B4450" w:rsidP="00EA3EFB">
      <w:pPr>
        <w:tabs>
          <w:tab w:val="left" w:pos="0"/>
        </w:tabs>
        <w:spacing w:before="120" w:after="60" w:line="288" w:lineRule="auto"/>
        <w:ind w:firstLine="567"/>
        <w:rPr>
          <w:b/>
          <w:sz w:val="26"/>
          <w:szCs w:val="26"/>
          <w:lang w:val="pt-BR"/>
        </w:rPr>
      </w:pPr>
      <w:r w:rsidRPr="005A1CF9">
        <w:rPr>
          <w:b/>
          <w:sz w:val="26"/>
          <w:szCs w:val="26"/>
          <w:lang w:val="pt-BR"/>
        </w:rPr>
        <w:t>2. Nguyên nhân</w:t>
      </w:r>
    </w:p>
    <w:p w14:paraId="72B62835" w14:textId="77777777" w:rsidR="001B4450" w:rsidRPr="001B4450" w:rsidRDefault="001B4450" w:rsidP="00EA3EFB">
      <w:pPr>
        <w:spacing w:before="120" w:after="60" w:line="288" w:lineRule="auto"/>
        <w:ind w:firstLine="567"/>
        <w:jc w:val="both"/>
        <w:rPr>
          <w:bCs/>
          <w:sz w:val="26"/>
          <w:szCs w:val="26"/>
          <w:lang w:val="pt-BR"/>
        </w:rPr>
      </w:pPr>
      <w:r w:rsidRPr="001B4450">
        <w:rPr>
          <w:bCs/>
          <w:sz w:val="26"/>
          <w:szCs w:val="26"/>
          <w:lang w:val="pt-BR"/>
        </w:rPr>
        <w:t xml:space="preserve">Do bệnh lý hay do chấn thương làm tổn thương dây thần kinh ngoại biên chi phối các cơ liên quan. </w:t>
      </w:r>
    </w:p>
    <w:p w14:paraId="51317EDA" w14:textId="77777777" w:rsidR="001B4450" w:rsidRPr="001B4450" w:rsidRDefault="001B4450" w:rsidP="00EA3EFB">
      <w:pPr>
        <w:spacing w:before="120" w:after="60" w:line="288" w:lineRule="auto"/>
        <w:ind w:firstLine="567"/>
        <w:jc w:val="both"/>
        <w:rPr>
          <w:bCs/>
          <w:sz w:val="26"/>
          <w:szCs w:val="26"/>
          <w:lang w:val="pt-BR"/>
        </w:rPr>
      </w:pPr>
      <w:r w:rsidRPr="001B4450">
        <w:rPr>
          <w:bCs/>
          <w:sz w:val="26"/>
          <w:szCs w:val="26"/>
          <w:lang w:val="pt-BR"/>
        </w:rPr>
        <w:t>- Các bệnh lý thần kinh ngoại biên hay gặp ở trẻ nhỏ là bệnh bại liệt, viêm đa rễ dây thần kinh, viêm tủy cắt ngang, ngộ độc chì, ngộ độc hóa chất, nhiễm trùng thần kinh...</w:t>
      </w:r>
    </w:p>
    <w:p w14:paraId="72DC45F0" w14:textId="77777777" w:rsidR="001B4450" w:rsidRPr="001B4450" w:rsidRDefault="001B4450" w:rsidP="00EA3EFB">
      <w:pPr>
        <w:spacing w:before="120" w:after="60" w:line="288" w:lineRule="auto"/>
        <w:ind w:firstLine="567"/>
        <w:jc w:val="both"/>
        <w:rPr>
          <w:bCs/>
          <w:sz w:val="26"/>
          <w:szCs w:val="26"/>
          <w:lang w:val="pt-BR"/>
        </w:rPr>
      </w:pPr>
      <w:r w:rsidRPr="001B4450">
        <w:rPr>
          <w:bCs/>
          <w:sz w:val="26"/>
          <w:szCs w:val="26"/>
          <w:lang w:val="pt-BR"/>
        </w:rPr>
        <w:t xml:space="preserve">- Các chấn thương thần kinh ngoại biên hay gặp ở trẻ nhỏ như liệt mềm do tổn thương đám rối thần kinh cánh tay, liệt mặt ngoại biên, chèn ép rễ/dây thần kinh do chấn thương, phù nề... </w:t>
      </w:r>
    </w:p>
    <w:p w14:paraId="0773F2BD" w14:textId="77777777" w:rsidR="001B4450" w:rsidRPr="005A1CF9" w:rsidRDefault="001B4450" w:rsidP="00EA3EFB">
      <w:pPr>
        <w:tabs>
          <w:tab w:val="left" w:pos="0"/>
        </w:tabs>
        <w:spacing w:before="120" w:after="60" w:line="288" w:lineRule="auto"/>
        <w:ind w:firstLine="567"/>
        <w:rPr>
          <w:sz w:val="26"/>
          <w:szCs w:val="26"/>
          <w:lang w:val="pt-BR"/>
        </w:rPr>
      </w:pPr>
      <w:r w:rsidRPr="005A1CF9">
        <w:rPr>
          <w:b/>
          <w:sz w:val="26"/>
          <w:szCs w:val="26"/>
          <w:lang w:val="pt-BR"/>
        </w:rPr>
        <w:t>II.</w:t>
      </w:r>
      <w:r w:rsidRPr="005A1CF9">
        <w:rPr>
          <w:sz w:val="26"/>
          <w:szCs w:val="26"/>
          <w:lang w:val="pt-BR"/>
        </w:rPr>
        <w:t xml:space="preserve"> </w:t>
      </w:r>
      <w:r w:rsidRPr="005A1CF9">
        <w:rPr>
          <w:b/>
          <w:sz w:val="26"/>
          <w:szCs w:val="26"/>
          <w:lang w:val="pt-BR"/>
        </w:rPr>
        <w:t>PHÁT HIỆN SỚM</w:t>
      </w:r>
    </w:p>
    <w:p w14:paraId="0633FB87" w14:textId="77777777" w:rsidR="001B4450" w:rsidRPr="005A1CF9" w:rsidRDefault="001B4450" w:rsidP="00EA3EFB">
      <w:pPr>
        <w:tabs>
          <w:tab w:val="left" w:pos="0"/>
        </w:tabs>
        <w:spacing w:before="120" w:after="60" w:line="288" w:lineRule="auto"/>
        <w:ind w:firstLine="567"/>
        <w:rPr>
          <w:b/>
          <w:sz w:val="26"/>
          <w:szCs w:val="26"/>
          <w:lang w:val="pt-BR"/>
        </w:rPr>
      </w:pPr>
      <w:r w:rsidRPr="005A1CF9">
        <w:rPr>
          <w:b/>
          <w:sz w:val="26"/>
          <w:szCs w:val="26"/>
          <w:lang w:val="pt-BR"/>
        </w:rPr>
        <w:t xml:space="preserve">1. Lâm sàng </w:t>
      </w:r>
    </w:p>
    <w:p w14:paraId="13452CBB" w14:textId="77777777" w:rsidR="001B4450" w:rsidRPr="001B4450" w:rsidRDefault="001B4450" w:rsidP="00EA3EFB">
      <w:pPr>
        <w:spacing w:before="120" w:after="60" w:line="288" w:lineRule="auto"/>
        <w:ind w:firstLine="567"/>
        <w:rPr>
          <w:i/>
          <w:sz w:val="26"/>
          <w:szCs w:val="26"/>
        </w:rPr>
      </w:pPr>
      <w:r w:rsidRPr="001B4450">
        <w:rPr>
          <w:b/>
          <w:i/>
          <w:sz w:val="26"/>
          <w:szCs w:val="26"/>
        </w:rPr>
        <w:t xml:space="preserve">a) Triệu chứng thần kinh: </w:t>
      </w:r>
    </w:p>
    <w:p w14:paraId="5FD1CEBC" w14:textId="77777777" w:rsidR="001B4450" w:rsidRPr="001B4450" w:rsidRDefault="001B4450" w:rsidP="00EA3EFB">
      <w:pPr>
        <w:spacing w:before="120" w:after="60" w:line="288" w:lineRule="auto"/>
        <w:ind w:firstLine="567"/>
        <w:jc w:val="both"/>
        <w:rPr>
          <w:sz w:val="26"/>
          <w:szCs w:val="26"/>
          <w:lang w:val="pt-BR"/>
        </w:rPr>
      </w:pPr>
      <w:r w:rsidRPr="001B4450">
        <w:rPr>
          <w:sz w:val="26"/>
          <w:szCs w:val="26"/>
          <w:lang w:val="pt-BR"/>
        </w:rPr>
        <w:t>- Trương lực cơ giảm: Độ rắn chắc của cơ giảm, độ gấp doãi của cơ tăng, độ ve vẩy của khớp cổ chân, cổ tay tăng</w:t>
      </w:r>
    </w:p>
    <w:p w14:paraId="0EF4E31C" w14:textId="77777777" w:rsidR="001B4450" w:rsidRPr="005A1CF9" w:rsidRDefault="001B4450" w:rsidP="001B4450">
      <w:pPr>
        <w:spacing w:before="120" w:after="60" w:line="276" w:lineRule="auto"/>
        <w:ind w:firstLine="567"/>
        <w:jc w:val="both"/>
        <w:rPr>
          <w:sz w:val="26"/>
          <w:szCs w:val="26"/>
          <w:lang w:val="pt-BR"/>
        </w:rPr>
      </w:pPr>
      <w:r w:rsidRPr="005A1CF9">
        <w:rPr>
          <w:sz w:val="26"/>
          <w:szCs w:val="26"/>
          <w:lang w:val="pt-BR"/>
        </w:rPr>
        <w:t>- Cơ lực giảm: Thử cơ bằng tay (MMT) để đánh giá độ liệt của từng nhóm cơ</w:t>
      </w:r>
    </w:p>
    <w:p w14:paraId="63B9505C" w14:textId="77777777" w:rsidR="001B4450" w:rsidRPr="005A1CF9" w:rsidRDefault="001B4450" w:rsidP="00EA3EFB">
      <w:pPr>
        <w:spacing w:before="120" w:after="60" w:line="276" w:lineRule="auto"/>
        <w:ind w:firstLine="567"/>
        <w:jc w:val="both"/>
        <w:rPr>
          <w:sz w:val="26"/>
          <w:szCs w:val="26"/>
          <w:lang w:val="pt-BR"/>
        </w:rPr>
      </w:pPr>
      <w:r w:rsidRPr="005A1CF9">
        <w:rPr>
          <w:sz w:val="26"/>
          <w:szCs w:val="26"/>
          <w:lang w:val="pt-BR"/>
        </w:rPr>
        <w:t>Độ 0: Không có co cơ tối thiểu</w:t>
      </w:r>
    </w:p>
    <w:p w14:paraId="574CB32F" w14:textId="77777777" w:rsidR="001B4450" w:rsidRPr="005A1CF9" w:rsidRDefault="001B4450" w:rsidP="00EA3EFB">
      <w:pPr>
        <w:spacing w:before="120" w:after="60" w:line="276" w:lineRule="auto"/>
        <w:ind w:firstLine="567"/>
        <w:jc w:val="both"/>
        <w:rPr>
          <w:sz w:val="26"/>
          <w:szCs w:val="26"/>
          <w:lang w:val="pt-BR"/>
        </w:rPr>
      </w:pPr>
      <w:r w:rsidRPr="005A1CF9">
        <w:rPr>
          <w:sz w:val="26"/>
          <w:szCs w:val="26"/>
          <w:lang w:val="pt-BR"/>
        </w:rPr>
        <w:t>Độ 1: Có co cơ khi cử động</w:t>
      </w:r>
    </w:p>
    <w:p w14:paraId="34830324" w14:textId="77777777" w:rsidR="001B4450" w:rsidRPr="005A1CF9" w:rsidRDefault="001B4450" w:rsidP="00EA3EFB">
      <w:pPr>
        <w:spacing w:before="120" w:after="60" w:line="276" w:lineRule="auto"/>
        <w:ind w:firstLine="567"/>
        <w:jc w:val="both"/>
        <w:rPr>
          <w:sz w:val="26"/>
          <w:szCs w:val="26"/>
          <w:lang w:val="pt-BR"/>
        </w:rPr>
      </w:pPr>
      <w:r w:rsidRPr="005A1CF9">
        <w:rPr>
          <w:sz w:val="26"/>
          <w:szCs w:val="26"/>
          <w:lang w:val="pt-BR"/>
        </w:rPr>
        <w:t>Độ 2: Thực hiện được vận động nhưng không hết tầm</w:t>
      </w:r>
    </w:p>
    <w:p w14:paraId="211C5997" w14:textId="77777777" w:rsidR="001B4450" w:rsidRPr="005A1CF9" w:rsidRDefault="001B4450" w:rsidP="00EA3EFB">
      <w:pPr>
        <w:pStyle w:val="BlockText"/>
        <w:spacing w:before="120" w:after="60" w:line="276" w:lineRule="auto"/>
        <w:ind w:left="0" w:right="0" w:firstLine="567"/>
        <w:jc w:val="both"/>
        <w:rPr>
          <w:rFonts w:ascii="Times New Roman" w:hAnsi="Times New Roman"/>
          <w:sz w:val="26"/>
          <w:szCs w:val="26"/>
          <w:lang w:val="pt-BR"/>
        </w:rPr>
      </w:pPr>
      <w:r w:rsidRPr="005A1CF9">
        <w:rPr>
          <w:rFonts w:ascii="Times New Roman" w:hAnsi="Times New Roman"/>
          <w:sz w:val="26"/>
          <w:szCs w:val="26"/>
          <w:lang w:val="pt-BR"/>
        </w:rPr>
        <w:t>Độ 3: Thực hiện hết tầm vận động, có trọng lực, không có sức đề kháng</w:t>
      </w:r>
    </w:p>
    <w:p w14:paraId="57A5C3B4" w14:textId="77777777" w:rsidR="001B4450" w:rsidRPr="005A1CF9" w:rsidRDefault="001B4450" w:rsidP="00EA3EFB">
      <w:pPr>
        <w:spacing w:before="120" w:after="60" w:line="276" w:lineRule="auto"/>
        <w:ind w:firstLine="567"/>
        <w:jc w:val="both"/>
        <w:rPr>
          <w:sz w:val="26"/>
          <w:szCs w:val="26"/>
          <w:lang w:val="pt-BR"/>
        </w:rPr>
      </w:pPr>
      <w:r w:rsidRPr="005A1CF9">
        <w:rPr>
          <w:sz w:val="26"/>
          <w:szCs w:val="26"/>
          <w:lang w:val="pt-BR"/>
        </w:rPr>
        <w:t>Độ 4: Thực hiện hết tầm vận động, có trọng lực, có sức đề kháng nhẹ hoặc vừa.</w:t>
      </w:r>
    </w:p>
    <w:p w14:paraId="0D51C608" w14:textId="77777777" w:rsidR="001B4450" w:rsidRPr="005A1CF9" w:rsidRDefault="001B4450" w:rsidP="00EA3EFB">
      <w:pPr>
        <w:spacing w:before="120" w:after="60" w:line="276" w:lineRule="auto"/>
        <w:ind w:firstLine="567"/>
        <w:jc w:val="both"/>
        <w:rPr>
          <w:sz w:val="26"/>
          <w:szCs w:val="26"/>
          <w:lang w:val="pt-BR"/>
        </w:rPr>
      </w:pPr>
      <w:r w:rsidRPr="005A1CF9">
        <w:rPr>
          <w:sz w:val="26"/>
          <w:szCs w:val="26"/>
          <w:lang w:val="pt-BR"/>
        </w:rPr>
        <w:t>Độ 5: Thực hiện hết tầm vận động, có trọng lực, có sức đề kháng tối đa.</w:t>
      </w:r>
    </w:p>
    <w:tbl>
      <w:tblPr>
        <w:tblW w:w="5000" w:type="pct"/>
        <w:tblLook w:val="01E0" w:firstRow="1" w:lastRow="1" w:firstColumn="1" w:lastColumn="1" w:noHBand="0" w:noVBand="0"/>
      </w:tblPr>
      <w:tblGrid>
        <w:gridCol w:w="5966"/>
        <w:gridCol w:w="3616"/>
      </w:tblGrid>
      <w:tr w:rsidR="001B4450" w:rsidRPr="001B4450" w14:paraId="7D62F3B7" w14:textId="77777777">
        <w:trPr>
          <w:trHeight w:val="2924"/>
        </w:trPr>
        <w:tc>
          <w:tcPr>
            <w:tcW w:w="3234" w:type="pct"/>
          </w:tcPr>
          <w:p w14:paraId="1526DB21" w14:textId="77777777" w:rsidR="001B4450" w:rsidRPr="005A1CF9" w:rsidRDefault="001B4450" w:rsidP="00EA3EFB">
            <w:pPr>
              <w:spacing w:before="120" w:after="60" w:line="288" w:lineRule="auto"/>
              <w:ind w:firstLine="567"/>
              <w:rPr>
                <w:sz w:val="26"/>
                <w:szCs w:val="26"/>
                <w:lang w:val="pt-BR"/>
              </w:rPr>
            </w:pPr>
            <w:r w:rsidRPr="005A1CF9">
              <w:rPr>
                <w:sz w:val="26"/>
                <w:szCs w:val="26"/>
                <w:lang w:val="pt-BR"/>
              </w:rPr>
              <w:lastRenderedPageBreak/>
              <w:t xml:space="preserve">- Các kiểu liệt cổ điển: </w:t>
            </w:r>
          </w:p>
          <w:p w14:paraId="0EB139A3" w14:textId="77777777" w:rsidR="001B4450" w:rsidRPr="005A1CF9" w:rsidRDefault="001B4450" w:rsidP="00EA3EFB">
            <w:pPr>
              <w:spacing w:before="120" w:after="60" w:line="288" w:lineRule="auto"/>
              <w:ind w:firstLine="567"/>
              <w:rPr>
                <w:sz w:val="26"/>
                <w:szCs w:val="26"/>
                <w:lang w:val="pt-BR"/>
              </w:rPr>
            </w:pPr>
            <w:r w:rsidRPr="005A1CF9">
              <w:rPr>
                <w:sz w:val="26"/>
                <w:szCs w:val="26"/>
                <w:lang w:val="pt-BR"/>
              </w:rPr>
              <w:t xml:space="preserve">+ Liệt thần kinh quay (H. 1): Bàn tay rủ cổ cò </w:t>
            </w:r>
          </w:p>
          <w:p w14:paraId="3FFCE1FB" w14:textId="77777777" w:rsidR="001B4450" w:rsidRPr="005A1CF9" w:rsidRDefault="001B4450" w:rsidP="00EA3EFB">
            <w:pPr>
              <w:spacing w:before="120" w:after="60" w:line="288" w:lineRule="auto"/>
              <w:ind w:firstLine="567"/>
              <w:rPr>
                <w:sz w:val="26"/>
                <w:szCs w:val="26"/>
                <w:lang w:val="pt-BR"/>
              </w:rPr>
            </w:pPr>
            <w:r w:rsidRPr="005A1CF9">
              <w:rPr>
                <w:sz w:val="26"/>
                <w:szCs w:val="26"/>
                <w:lang w:val="pt-BR"/>
              </w:rPr>
              <w:t>Mất khả năng duỗi các đốt bàn ngón</w:t>
            </w:r>
          </w:p>
          <w:p w14:paraId="637623C3" w14:textId="77777777" w:rsidR="001B4450" w:rsidRPr="001B4450" w:rsidRDefault="001B4450" w:rsidP="00EA3EFB">
            <w:pPr>
              <w:spacing w:before="120" w:after="60" w:line="288" w:lineRule="auto"/>
              <w:ind w:firstLine="567"/>
              <w:rPr>
                <w:sz w:val="26"/>
                <w:szCs w:val="26"/>
              </w:rPr>
            </w:pPr>
            <w:r w:rsidRPr="001B4450">
              <w:rPr>
                <w:sz w:val="26"/>
                <w:szCs w:val="26"/>
              </w:rPr>
              <w:t>Hạn chế dạng ngón I</w:t>
            </w:r>
          </w:p>
          <w:p w14:paraId="4646D7EA" w14:textId="77777777" w:rsidR="001B4450" w:rsidRPr="001B4450" w:rsidRDefault="001B4450" w:rsidP="00EA3EFB">
            <w:pPr>
              <w:spacing w:before="120" w:after="60" w:line="288" w:lineRule="auto"/>
              <w:ind w:firstLine="567"/>
              <w:rPr>
                <w:sz w:val="26"/>
                <w:szCs w:val="26"/>
              </w:rPr>
            </w:pPr>
          </w:p>
        </w:tc>
        <w:tc>
          <w:tcPr>
            <w:tcW w:w="1766" w:type="pct"/>
          </w:tcPr>
          <w:p w14:paraId="26D61150" w14:textId="77FBDE80" w:rsidR="001B4450" w:rsidRPr="001B4450" w:rsidRDefault="00EC0CAA" w:rsidP="00EA3EFB">
            <w:pPr>
              <w:spacing w:after="60"/>
              <w:rPr>
                <w:sz w:val="26"/>
                <w:szCs w:val="26"/>
              </w:rPr>
            </w:pPr>
            <w:r>
              <w:rPr>
                <w:noProof/>
                <w:sz w:val="26"/>
                <w:szCs w:val="26"/>
              </w:rPr>
              <w:drawing>
                <wp:inline distT="0" distB="0" distL="0" distR="0" wp14:anchorId="5D971CD8" wp14:editId="27DD831E">
                  <wp:extent cx="2082800" cy="1727200"/>
                  <wp:effectExtent l="0" t="0" r="0" b="0"/>
                  <wp:docPr id="1" name="Picture 1" descr="bàn tay r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àn tay rũ"/>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82800" cy="1727200"/>
                          </a:xfrm>
                          <a:prstGeom prst="rect">
                            <a:avLst/>
                          </a:prstGeom>
                          <a:noFill/>
                          <a:ln>
                            <a:noFill/>
                          </a:ln>
                        </pic:spPr>
                      </pic:pic>
                    </a:graphicData>
                  </a:graphic>
                </wp:inline>
              </w:drawing>
            </w:r>
          </w:p>
        </w:tc>
      </w:tr>
      <w:tr w:rsidR="001B4450" w:rsidRPr="001B4450" w14:paraId="2C6CA72E" w14:textId="77777777">
        <w:tc>
          <w:tcPr>
            <w:tcW w:w="3234" w:type="pct"/>
          </w:tcPr>
          <w:p w14:paraId="582CA286" w14:textId="77777777" w:rsidR="001B4450" w:rsidRPr="001B4450" w:rsidRDefault="001B4450" w:rsidP="00EA3EFB">
            <w:pPr>
              <w:spacing w:before="120" w:after="60" w:line="288" w:lineRule="auto"/>
              <w:ind w:firstLine="567"/>
              <w:jc w:val="both"/>
              <w:rPr>
                <w:sz w:val="26"/>
                <w:szCs w:val="26"/>
              </w:rPr>
            </w:pPr>
            <w:r w:rsidRPr="001B4450">
              <w:rPr>
                <w:sz w:val="26"/>
                <w:szCs w:val="26"/>
              </w:rPr>
              <w:t>+ Liệt thần kinh trụ (H. 2): Bàn tay móng chân chim.</w:t>
            </w:r>
          </w:p>
          <w:p w14:paraId="4363D003" w14:textId="77777777" w:rsidR="001B4450" w:rsidRPr="001B4450" w:rsidRDefault="001B4450" w:rsidP="00EA3EFB">
            <w:pPr>
              <w:spacing w:before="120" w:after="60" w:line="288" w:lineRule="auto"/>
              <w:ind w:firstLine="567"/>
              <w:jc w:val="both"/>
              <w:rPr>
                <w:sz w:val="26"/>
                <w:szCs w:val="26"/>
              </w:rPr>
            </w:pPr>
            <w:r w:rsidRPr="001B4450">
              <w:rPr>
                <w:sz w:val="26"/>
                <w:szCs w:val="26"/>
              </w:rPr>
              <w:t>Khi nắm bàn tay, các ngón IV, V và một</w:t>
            </w:r>
            <w:r w:rsidR="00EA3EFB">
              <w:rPr>
                <w:sz w:val="26"/>
                <w:szCs w:val="26"/>
              </w:rPr>
              <w:t xml:space="preserve"> </w:t>
            </w:r>
            <w:r w:rsidRPr="001B4450">
              <w:rPr>
                <w:sz w:val="26"/>
                <w:szCs w:val="26"/>
              </w:rPr>
              <w:t>phần ngón III không gập hết được</w:t>
            </w:r>
          </w:p>
          <w:p w14:paraId="672FDB0E" w14:textId="77777777" w:rsidR="001B4450" w:rsidRPr="001B4450" w:rsidRDefault="001B4450" w:rsidP="00EA3EFB">
            <w:pPr>
              <w:spacing w:before="120" w:after="60" w:line="288" w:lineRule="auto"/>
              <w:ind w:firstLine="567"/>
              <w:jc w:val="both"/>
              <w:rPr>
                <w:sz w:val="26"/>
                <w:szCs w:val="26"/>
              </w:rPr>
            </w:pPr>
            <w:r w:rsidRPr="001B4450">
              <w:rPr>
                <w:sz w:val="26"/>
                <w:szCs w:val="26"/>
              </w:rPr>
              <w:t>Không gập được đốt cuối ngón V.</w:t>
            </w:r>
          </w:p>
          <w:p w14:paraId="31F38B5E" w14:textId="77777777" w:rsidR="001B4450" w:rsidRPr="001B4450" w:rsidRDefault="001B4450" w:rsidP="00EA3EFB">
            <w:pPr>
              <w:spacing w:before="120" w:after="60" w:line="288" w:lineRule="auto"/>
              <w:ind w:firstLine="567"/>
              <w:rPr>
                <w:sz w:val="26"/>
                <w:szCs w:val="26"/>
              </w:rPr>
            </w:pPr>
          </w:p>
        </w:tc>
        <w:tc>
          <w:tcPr>
            <w:tcW w:w="1766" w:type="pct"/>
          </w:tcPr>
          <w:p w14:paraId="67366279" w14:textId="508318D8" w:rsidR="001B4450" w:rsidRPr="001B4450" w:rsidRDefault="00EC0CAA" w:rsidP="00EA3EFB">
            <w:pPr>
              <w:spacing w:after="60"/>
              <w:rPr>
                <w:sz w:val="26"/>
                <w:szCs w:val="26"/>
                <w:lang w:val="vi-VN"/>
              </w:rPr>
            </w:pPr>
            <w:r>
              <w:rPr>
                <w:i/>
                <w:iCs/>
                <w:noProof/>
                <w:sz w:val="26"/>
                <w:szCs w:val="26"/>
              </w:rPr>
              <w:drawing>
                <wp:inline distT="0" distB="0" distL="0" distR="0" wp14:anchorId="093A7399" wp14:editId="0AA75561">
                  <wp:extent cx="2159000" cy="1968500"/>
                  <wp:effectExtent l="0" t="0" r="0" b="12700"/>
                  <wp:docPr id="2" name="Picture 2" descr="bàn tay vuốt tr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àn tay vuốt trụ"/>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59000" cy="1968500"/>
                          </a:xfrm>
                          <a:prstGeom prst="rect">
                            <a:avLst/>
                          </a:prstGeom>
                          <a:noFill/>
                          <a:ln>
                            <a:noFill/>
                          </a:ln>
                        </pic:spPr>
                      </pic:pic>
                    </a:graphicData>
                  </a:graphic>
                </wp:inline>
              </w:drawing>
            </w:r>
          </w:p>
        </w:tc>
      </w:tr>
      <w:tr w:rsidR="001B4450" w:rsidRPr="001B4450" w14:paraId="29ED8D01" w14:textId="77777777">
        <w:tc>
          <w:tcPr>
            <w:tcW w:w="3234" w:type="pct"/>
          </w:tcPr>
          <w:p w14:paraId="5F5666C7" w14:textId="77777777" w:rsidR="000C10F5" w:rsidRDefault="001B4450" w:rsidP="001B4450">
            <w:pPr>
              <w:spacing w:before="120" w:after="60" w:line="276" w:lineRule="auto"/>
              <w:ind w:firstLine="567"/>
              <w:rPr>
                <w:sz w:val="26"/>
                <w:szCs w:val="26"/>
              </w:rPr>
            </w:pPr>
            <w:r w:rsidRPr="001B4450">
              <w:rPr>
                <w:sz w:val="26"/>
                <w:szCs w:val="26"/>
              </w:rPr>
              <w:t>+ Liệt thần kinh giữa</w:t>
            </w:r>
          </w:p>
          <w:p w14:paraId="10B1BCAF" w14:textId="77777777" w:rsidR="001B4450" w:rsidRPr="001B4450" w:rsidRDefault="001B4450" w:rsidP="001B4450">
            <w:pPr>
              <w:spacing w:before="120" w:after="60" w:line="276" w:lineRule="auto"/>
              <w:ind w:firstLine="567"/>
              <w:rPr>
                <w:sz w:val="26"/>
                <w:szCs w:val="26"/>
              </w:rPr>
            </w:pPr>
            <w:r w:rsidRPr="001B4450">
              <w:rPr>
                <w:sz w:val="26"/>
                <w:szCs w:val="26"/>
              </w:rPr>
              <w:t xml:space="preserve"> (H. 3): Bàn tay khỉ</w:t>
            </w:r>
          </w:p>
          <w:p w14:paraId="0DA037A1" w14:textId="77777777" w:rsidR="001B4450" w:rsidRPr="001B4450" w:rsidRDefault="001B4450" w:rsidP="001B4450">
            <w:pPr>
              <w:spacing w:before="120" w:after="60" w:line="276" w:lineRule="auto"/>
              <w:ind w:firstLine="567"/>
              <w:rPr>
                <w:sz w:val="26"/>
                <w:szCs w:val="26"/>
              </w:rPr>
            </w:pPr>
            <w:r w:rsidRPr="001B4450">
              <w:rPr>
                <w:sz w:val="26"/>
                <w:szCs w:val="26"/>
              </w:rPr>
              <w:t>Khi nắm bàn tay, ngón I và ngón II không gấp lại được</w:t>
            </w:r>
          </w:p>
          <w:p w14:paraId="5682DBDA" w14:textId="77777777" w:rsidR="001B4450" w:rsidRPr="001B4450" w:rsidRDefault="001B4450" w:rsidP="001B4450">
            <w:pPr>
              <w:spacing w:before="120" w:after="60" w:line="276" w:lineRule="auto"/>
              <w:ind w:firstLine="567"/>
              <w:rPr>
                <w:sz w:val="26"/>
                <w:szCs w:val="26"/>
              </w:rPr>
            </w:pPr>
          </w:p>
        </w:tc>
        <w:tc>
          <w:tcPr>
            <w:tcW w:w="1766" w:type="pct"/>
          </w:tcPr>
          <w:p w14:paraId="75391528" w14:textId="40688960" w:rsidR="001B4450" w:rsidRPr="001B4450" w:rsidRDefault="00EC0CAA" w:rsidP="005E191A">
            <w:pPr>
              <w:rPr>
                <w:i/>
                <w:iCs/>
                <w:sz w:val="26"/>
                <w:szCs w:val="26"/>
                <w:lang w:val="vi-VN"/>
              </w:rPr>
            </w:pPr>
            <w:r>
              <w:rPr>
                <w:noProof/>
                <w:sz w:val="26"/>
                <w:szCs w:val="26"/>
              </w:rPr>
              <w:drawing>
                <wp:inline distT="0" distB="0" distL="0" distR="0" wp14:anchorId="227161FE" wp14:editId="5926CBE2">
                  <wp:extent cx="2133600" cy="1701800"/>
                  <wp:effectExtent l="0" t="0" r="0" b="0"/>
                  <wp:docPr id="3" name="Picture 3" descr="tổn thương TK giữ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ổn thương TK giữ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1701800"/>
                          </a:xfrm>
                          <a:prstGeom prst="rect">
                            <a:avLst/>
                          </a:prstGeom>
                          <a:noFill/>
                          <a:ln>
                            <a:noFill/>
                          </a:ln>
                        </pic:spPr>
                      </pic:pic>
                    </a:graphicData>
                  </a:graphic>
                </wp:inline>
              </w:drawing>
            </w:r>
          </w:p>
        </w:tc>
      </w:tr>
    </w:tbl>
    <w:p w14:paraId="19472161" w14:textId="471E5C19" w:rsidR="001B4450" w:rsidRPr="001B4450" w:rsidRDefault="00EC0CAA" w:rsidP="001B4450">
      <w:pPr>
        <w:spacing w:before="120" w:after="60" w:line="276" w:lineRule="auto"/>
        <w:ind w:firstLine="567"/>
        <w:rPr>
          <w:sz w:val="26"/>
          <w:szCs w:val="26"/>
        </w:rPr>
      </w:pPr>
      <w:r>
        <w:rPr>
          <w:rFonts w:ascii="Trebuchet MS" w:hAnsi="Trebuchet MS"/>
          <w:noProof/>
          <w:color w:val="000000"/>
          <w:sz w:val="26"/>
          <w:szCs w:val="26"/>
        </w:rPr>
        <w:drawing>
          <wp:anchor distT="0" distB="0" distL="0" distR="0" simplePos="0" relativeHeight="251654144" behindDoc="0" locked="0" layoutInCell="1" allowOverlap="0" wp14:anchorId="2B92A8C1" wp14:editId="78253991">
            <wp:simplePos x="0" y="0"/>
            <wp:positionH relativeFrom="column">
              <wp:posOffset>4822190</wp:posOffset>
            </wp:positionH>
            <wp:positionV relativeFrom="line">
              <wp:posOffset>20320</wp:posOffset>
            </wp:positionV>
            <wp:extent cx="1143000" cy="1447800"/>
            <wp:effectExtent l="0" t="0" r="0" b="0"/>
            <wp:wrapSquare wrapText="bothSides"/>
            <wp:docPr id="56" name="Picture 56" descr="Website%20Drop%20F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Website%20Drop%20Foo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0" cy="1447800"/>
                    </a:xfrm>
                    <a:prstGeom prst="rect">
                      <a:avLst/>
                    </a:prstGeom>
                    <a:noFill/>
                  </pic:spPr>
                </pic:pic>
              </a:graphicData>
            </a:graphic>
            <wp14:sizeRelH relativeFrom="page">
              <wp14:pctWidth>0</wp14:pctWidth>
            </wp14:sizeRelH>
            <wp14:sizeRelV relativeFrom="page">
              <wp14:pctHeight>0</wp14:pctHeight>
            </wp14:sizeRelV>
          </wp:anchor>
        </w:drawing>
      </w:r>
      <w:r w:rsidR="001B4450" w:rsidRPr="001B4450">
        <w:rPr>
          <w:sz w:val="26"/>
          <w:szCs w:val="26"/>
        </w:rPr>
        <w:tab/>
        <w:t xml:space="preserve">+ Liệt thần kinh mác (H. 4): Bàn chân thuổng </w:t>
      </w:r>
    </w:p>
    <w:p w14:paraId="58D83AB0" w14:textId="77777777" w:rsidR="001B4450" w:rsidRPr="001B4450" w:rsidRDefault="001B4450" w:rsidP="001B4450">
      <w:pPr>
        <w:spacing w:before="120" w:after="60" w:line="276" w:lineRule="auto"/>
        <w:ind w:firstLine="567"/>
        <w:rPr>
          <w:sz w:val="26"/>
          <w:szCs w:val="26"/>
        </w:rPr>
      </w:pPr>
      <w:r w:rsidRPr="001B4450">
        <w:rPr>
          <w:sz w:val="26"/>
          <w:szCs w:val="26"/>
        </w:rPr>
        <w:t>Mất khả năng gập mu bàn chân</w:t>
      </w:r>
    </w:p>
    <w:p w14:paraId="7A505178" w14:textId="77777777" w:rsidR="001B4450" w:rsidRPr="001B4450" w:rsidRDefault="001B4450" w:rsidP="001B4450">
      <w:pPr>
        <w:spacing w:before="120" w:after="60" w:line="276" w:lineRule="auto"/>
        <w:ind w:firstLine="567"/>
        <w:rPr>
          <w:sz w:val="26"/>
          <w:szCs w:val="26"/>
        </w:rPr>
      </w:pPr>
    </w:p>
    <w:p w14:paraId="76525922" w14:textId="77777777" w:rsidR="001B4450" w:rsidRPr="001B4450" w:rsidRDefault="001B4450" w:rsidP="001B4450">
      <w:pPr>
        <w:spacing w:before="120" w:after="60" w:line="276" w:lineRule="auto"/>
        <w:ind w:firstLine="567"/>
        <w:rPr>
          <w:sz w:val="26"/>
          <w:szCs w:val="26"/>
        </w:rPr>
      </w:pPr>
    </w:p>
    <w:tbl>
      <w:tblPr>
        <w:tblW w:w="12140" w:type="dxa"/>
        <w:tblLook w:val="01E0" w:firstRow="1" w:lastRow="1" w:firstColumn="1" w:lastColumn="1" w:noHBand="0" w:noVBand="0"/>
      </w:tblPr>
      <w:tblGrid>
        <w:gridCol w:w="6204"/>
        <w:gridCol w:w="5936"/>
      </w:tblGrid>
      <w:tr w:rsidR="001B4450" w:rsidRPr="001B4450" w14:paraId="4C7D8111" w14:textId="77777777" w:rsidTr="00611120">
        <w:tc>
          <w:tcPr>
            <w:tcW w:w="6204" w:type="dxa"/>
          </w:tcPr>
          <w:p w14:paraId="503266F6" w14:textId="77777777" w:rsidR="000C10F5" w:rsidRDefault="001B4450" w:rsidP="00EA3EFB">
            <w:pPr>
              <w:spacing w:before="120" w:after="60"/>
              <w:ind w:firstLine="567"/>
              <w:rPr>
                <w:sz w:val="26"/>
                <w:szCs w:val="26"/>
              </w:rPr>
            </w:pPr>
            <w:r w:rsidRPr="001B4450">
              <w:rPr>
                <w:sz w:val="26"/>
                <w:szCs w:val="26"/>
              </w:rPr>
              <w:t xml:space="preserve">+ Liệt thần kinh chày </w:t>
            </w:r>
          </w:p>
          <w:p w14:paraId="38A4BDB7" w14:textId="77777777" w:rsidR="001B4450" w:rsidRPr="001B4450" w:rsidRDefault="001B4450" w:rsidP="00EA3EFB">
            <w:pPr>
              <w:spacing w:before="120" w:after="60"/>
              <w:ind w:firstLine="567"/>
              <w:rPr>
                <w:sz w:val="26"/>
                <w:szCs w:val="26"/>
              </w:rPr>
            </w:pPr>
            <w:r w:rsidRPr="001B4450">
              <w:rPr>
                <w:sz w:val="26"/>
                <w:szCs w:val="26"/>
              </w:rPr>
              <w:t xml:space="preserve">(H. 5): Bàn chân chim </w:t>
            </w:r>
          </w:p>
          <w:p w14:paraId="230EE0DC" w14:textId="77777777" w:rsidR="001B4450" w:rsidRPr="001B4450" w:rsidRDefault="001B4450" w:rsidP="00EA3EFB">
            <w:pPr>
              <w:spacing w:before="120" w:after="60"/>
              <w:ind w:firstLine="567"/>
              <w:rPr>
                <w:sz w:val="26"/>
                <w:szCs w:val="26"/>
              </w:rPr>
            </w:pPr>
            <w:r w:rsidRPr="001B4450">
              <w:rPr>
                <w:sz w:val="26"/>
                <w:szCs w:val="26"/>
              </w:rPr>
              <w:t>Co rút các cơ bàn chân và lòng bàn chân</w:t>
            </w:r>
          </w:p>
          <w:p w14:paraId="0CD5276D" w14:textId="77777777" w:rsidR="001B4450" w:rsidRPr="005E191A" w:rsidRDefault="001B4450" w:rsidP="00EA3EFB">
            <w:pPr>
              <w:spacing w:before="120" w:after="60"/>
              <w:ind w:firstLine="567"/>
              <w:rPr>
                <w:spacing w:val="-4"/>
              </w:rPr>
            </w:pPr>
            <w:r w:rsidRPr="005E191A">
              <w:rPr>
                <w:spacing w:val="-4"/>
              </w:rPr>
              <w:t>Có thể loét ở gan bàn chân do mất cảm giác và rối loạn vận mạch</w:t>
            </w:r>
          </w:p>
        </w:tc>
        <w:tc>
          <w:tcPr>
            <w:tcW w:w="5936" w:type="dxa"/>
          </w:tcPr>
          <w:p w14:paraId="6856295B" w14:textId="4CCD1FD7" w:rsidR="001B4450" w:rsidRPr="001B4450" w:rsidRDefault="00EC0CAA" w:rsidP="00EA3EFB">
            <w:pPr>
              <w:spacing w:before="120" w:after="60" w:line="276" w:lineRule="auto"/>
              <w:rPr>
                <w:sz w:val="26"/>
                <w:szCs w:val="26"/>
              </w:rPr>
            </w:pPr>
            <w:r>
              <w:rPr>
                <w:rFonts w:ascii="Arial" w:hAnsi="Arial" w:cs="Arial"/>
                <w:noProof/>
                <w:color w:val="0000FF"/>
                <w:sz w:val="26"/>
                <w:szCs w:val="26"/>
              </w:rPr>
              <w:drawing>
                <wp:inline distT="0" distB="0" distL="0" distR="0" wp14:anchorId="72C90398" wp14:editId="3B307389">
                  <wp:extent cx="2006600" cy="1117600"/>
                  <wp:effectExtent l="0" t="0" r="0" b="0"/>
                  <wp:docPr id="4" name="Picture 4" descr="http://t3.gstatic.com/images?q=tbn:ANd9GcSq5-ucxBn-coR8vULdZMbV6RWKC0j4_vRno-5tBWChws4v-NI19Xb-yS8">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t3.gstatic.com/images?q=tbn:ANd9GcSq5-ucxBn-coR8vULdZMbV6RWKC0j4_vRno-5tBWChws4v-NI19Xb-yS8"/>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2006600" cy="1117600"/>
                          </a:xfrm>
                          <a:prstGeom prst="rect">
                            <a:avLst/>
                          </a:prstGeom>
                          <a:noFill/>
                          <a:ln>
                            <a:noFill/>
                          </a:ln>
                        </pic:spPr>
                      </pic:pic>
                    </a:graphicData>
                  </a:graphic>
                </wp:inline>
              </w:drawing>
            </w:r>
          </w:p>
        </w:tc>
      </w:tr>
    </w:tbl>
    <w:p w14:paraId="05CD506E" w14:textId="77777777" w:rsidR="001B4450" w:rsidRPr="001B4450" w:rsidRDefault="001B4450" w:rsidP="001B4450">
      <w:pPr>
        <w:spacing w:before="120" w:after="60" w:line="276" w:lineRule="auto"/>
        <w:ind w:firstLine="567"/>
        <w:rPr>
          <w:sz w:val="26"/>
          <w:szCs w:val="26"/>
        </w:rPr>
      </w:pPr>
      <w:r w:rsidRPr="001B4450">
        <w:rPr>
          <w:bCs/>
          <w:iCs/>
          <w:sz w:val="26"/>
          <w:szCs w:val="26"/>
          <w:lang w:val="pt-BR"/>
        </w:rPr>
        <w:t>+ Liệt dây thần kinh VII ngoại biên</w:t>
      </w:r>
      <w:r w:rsidRPr="001B4450">
        <w:rPr>
          <w:sz w:val="26"/>
          <w:szCs w:val="26"/>
        </w:rPr>
        <w:t> </w:t>
      </w:r>
    </w:p>
    <w:tbl>
      <w:tblPr>
        <w:tblW w:w="0" w:type="auto"/>
        <w:tblLook w:val="01E0" w:firstRow="1" w:lastRow="1" w:firstColumn="1" w:lastColumn="1" w:noHBand="0" w:noVBand="0"/>
      </w:tblPr>
      <w:tblGrid>
        <w:gridCol w:w="5495"/>
        <w:gridCol w:w="3906"/>
      </w:tblGrid>
      <w:tr w:rsidR="001B4450" w:rsidRPr="001B4450" w14:paraId="0A32BEFA" w14:textId="77777777" w:rsidTr="009A11DB">
        <w:tc>
          <w:tcPr>
            <w:tcW w:w="5495" w:type="dxa"/>
          </w:tcPr>
          <w:p w14:paraId="30934AFA" w14:textId="77777777" w:rsidR="001B4450" w:rsidRPr="001B4450" w:rsidRDefault="001B4450" w:rsidP="005E191A">
            <w:pPr>
              <w:spacing w:before="120" w:after="60"/>
              <w:ind w:firstLine="567"/>
              <w:jc w:val="both"/>
              <w:rPr>
                <w:sz w:val="26"/>
                <w:szCs w:val="26"/>
                <w:lang w:val="pt-BR"/>
              </w:rPr>
            </w:pPr>
            <w:r w:rsidRPr="001B4450">
              <w:rPr>
                <w:sz w:val="26"/>
                <w:szCs w:val="26"/>
                <w:lang w:val="pt-BR"/>
              </w:rPr>
              <w:lastRenderedPageBreak/>
              <w:t xml:space="preserve">Liệt thần kinh mặt ngoại biên thì nửa mặt một bên bị liệt </w:t>
            </w:r>
            <w:r w:rsidRPr="001B4450">
              <w:rPr>
                <w:sz w:val="26"/>
                <w:szCs w:val="26"/>
                <w:bdr w:val="none" w:sz="0" w:space="0" w:color="auto" w:frame="1"/>
                <w:lang w:val="pt-BR"/>
              </w:rPr>
              <w:t xml:space="preserve">hoặc yếu cơ mặt </w:t>
            </w:r>
            <w:r w:rsidRPr="001B4450">
              <w:rPr>
                <w:sz w:val="26"/>
                <w:szCs w:val="26"/>
                <w:bdr w:val="none" w:sz="0" w:space="0" w:color="auto" w:frame="1"/>
                <w:lang w:val="pt-BR"/>
              </w:rPr>
              <w:sym w:font="Wingdings" w:char="F0E0"/>
            </w:r>
            <w:r w:rsidRPr="001B4450">
              <w:rPr>
                <w:sz w:val="26"/>
                <w:szCs w:val="26"/>
                <w:bdr w:val="none" w:sz="0" w:space="0" w:color="auto" w:frame="1"/>
                <w:lang w:val="pt-BR"/>
              </w:rPr>
              <w:t xml:space="preserve"> khó cười, mặt chảy xệ xuống và khó biểu hiện nét mặt, ăn uống bị đổ thức ăn một bên</w:t>
            </w:r>
            <w:r w:rsidRPr="001B4450">
              <w:rPr>
                <w:sz w:val="26"/>
                <w:szCs w:val="26"/>
                <w:lang w:val="pt-BR"/>
              </w:rPr>
              <w:t>, đặc biệt là góc của miệng,</w:t>
            </w:r>
            <w:r w:rsidR="00EA3EFB">
              <w:rPr>
                <w:sz w:val="26"/>
                <w:szCs w:val="26"/>
                <w:lang w:val="pt-BR"/>
              </w:rPr>
              <w:t xml:space="preserve"> </w:t>
            </w:r>
            <w:r w:rsidRPr="001B4450">
              <w:rPr>
                <w:sz w:val="26"/>
                <w:szCs w:val="26"/>
                <w:lang w:val="pt-BR"/>
              </w:rPr>
              <w:t>mắt nhắm không kín hay mở lớn cả khi ngủ, nhân trung lệch sang bên liệt.</w:t>
            </w:r>
          </w:p>
        </w:tc>
        <w:tc>
          <w:tcPr>
            <w:tcW w:w="3906" w:type="dxa"/>
          </w:tcPr>
          <w:p w14:paraId="1DB02972" w14:textId="626F33BE" w:rsidR="001B4450" w:rsidRPr="001B4450" w:rsidRDefault="00EC0CAA" w:rsidP="00EA3EFB">
            <w:pPr>
              <w:spacing w:before="120" w:after="60" w:line="276" w:lineRule="auto"/>
              <w:rPr>
                <w:sz w:val="26"/>
                <w:szCs w:val="26"/>
                <w:lang w:val="pt-BR"/>
              </w:rPr>
            </w:pPr>
            <w:r>
              <w:rPr>
                <w:noProof/>
                <w:color w:val="000000"/>
                <w:sz w:val="26"/>
                <w:szCs w:val="26"/>
              </w:rPr>
              <w:drawing>
                <wp:inline distT="0" distB="0" distL="0" distR="0" wp14:anchorId="249BD282" wp14:editId="585C27C9">
                  <wp:extent cx="2336800" cy="1778000"/>
                  <wp:effectExtent l="0" t="0" r="0" b="0"/>
                  <wp:docPr id="5" name="Picture 5" descr="http://Images.alobacsi.vn/Images/Uploaded/Share/2011/11/05/880liet-giay-than-kinh-so-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alobacsi.vn/Images/Uploaded/Share/2011/11/05/880liet-giay-than-kinh-so-7.jpg"/>
                          <pic:cNvPicPr>
                            <a:picLocks noChangeAspect="1" noChangeArrowheads="1"/>
                          </pic:cNvPicPr>
                        </pic:nvPicPr>
                        <pic:blipFill>
                          <a:blip>
                            <a:extLst>
                              <a:ext uri="{28A0092B-C50C-407E-A947-70E740481C1C}">
                                <a14:useLocalDpi xmlns:a14="http://schemas.microsoft.com/office/drawing/2010/main" val="0"/>
                              </a:ext>
                            </a:extLst>
                          </a:blip>
                          <a:srcRect/>
                          <a:stretch>
                            <a:fillRect/>
                          </a:stretch>
                        </pic:blipFill>
                        <pic:spPr bwMode="auto">
                          <a:xfrm>
                            <a:off x="0" y="0"/>
                            <a:ext cx="2336800" cy="1778000"/>
                          </a:xfrm>
                          <a:prstGeom prst="rect">
                            <a:avLst/>
                          </a:prstGeom>
                          <a:noFill/>
                          <a:ln>
                            <a:noFill/>
                          </a:ln>
                        </pic:spPr>
                      </pic:pic>
                    </a:graphicData>
                  </a:graphic>
                </wp:inline>
              </w:drawing>
            </w:r>
          </w:p>
        </w:tc>
      </w:tr>
    </w:tbl>
    <w:p w14:paraId="57D53803" w14:textId="77777777" w:rsidR="001B4450" w:rsidRPr="001B4450" w:rsidRDefault="001B4450" w:rsidP="005E191A">
      <w:pPr>
        <w:spacing w:before="120" w:after="60" w:line="288" w:lineRule="auto"/>
        <w:ind w:firstLine="567"/>
        <w:rPr>
          <w:sz w:val="26"/>
          <w:szCs w:val="26"/>
          <w:lang w:val="pt-BR"/>
        </w:rPr>
      </w:pPr>
      <w:r w:rsidRPr="001B4450">
        <w:rPr>
          <w:sz w:val="26"/>
          <w:szCs w:val="26"/>
          <w:lang w:val="pt-BR"/>
        </w:rPr>
        <w:t>Khó nói và đôi khi đau sau hay trước tai</w:t>
      </w:r>
    </w:p>
    <w:p w14:paraId="29D2B7F6" w14:textId="77777777" w:rsidR="001B4450" w:rsidRPr="001B4450" w:rsidRDefault="001B4450" w:rsidP="005E191A">
      <w:pPr>
        <w:spacing w:before="120" w:after="60" w:line="288" w:lineRule="auto"/>
        <w:ind w:firstLine="567"/>
        <w:rPr>
          <w:sz w:val="26"/>
          <w:szCs w:val="26"/>
          <w:lang w:val="pt-BR"/>
        </w:rPr>
      </w:pPr>
      <w:r w:rsidRPr="001B4450">
        <w:rPr>
          <w:sz w:val="26"/>
          <w:szCs w:val="26"/>
          <w:lang w:val="pt-BR"/>
        </w:rPr>
        <w:t>Có thể mất vị giác, thay đổi số lượng nước bọt ở miệng.</w:t>
      </w:r>
    </w:p>
    <w:p w14:paraId="13E82F49" w14:textId="77777777" w:rsidR="001B4450" w:rsidRPr="005A1CF9" w:rsidRDefault="001B4450" w:rsidP="005E191A">
      <w:pPr>
        <w:spacing w:before="120" w:after="60" w:line="288" w:lineRule="auto"/>
        <w:ind w:firstLine="567"/>
        <w:rPr>
          <w:sz w:val="26"/>
          <w:szCs w:val="26"/>
          <w:lang w:val="pt-BR"/>
        </w:rPr>
      </w:pPr>
      <w:r w:rsidRPr="005A1CF9">
        <w:rPr>
          <w:sz w:val="26"/>
          <w:szCs w:val="26"/>
          <w:lang w:val="pt-BR"/>
        </w:rPr>
        <w:t xml:space="preserve">- Dinh dưỡng: </w:t>
      </w:r>
    </w:p>
    <w:p w14:paraId="4D6AD1F8" w14:textId="77777777" w:rsidR="001B4450" w:rsidRPr="001B4450" w:rsidRDefault="001B4450" w:rsidP="005E191A">
      <w:pPr>
        <w:spacing w:before="120" w:after="60" w:line="288" w:lineRule="auto"/>
        <w:ind w:firstLine="567"/>
        <w:jc w:val="both"/>
        <w:rPr>
          <w:rStyle w:val="apple-style-span"/>
          <w:sz w:val="26"/>
          <w:szCs w:val="26"/>
          <w:lang w:val="pt-BR"/>
        </w:rPr>
      </w:pPr>
      <w:r w:rsidRPr="005A1CF9">
        <w:rPr>
          <w:sz w:val="26"/>
          <w:szCs w:val="26"/>
          <w:lang w:val="pt-BR"/>
        </w:rPr>
        <w:t>+ Teo cơ so với bên lành. C</w:t>
      </w:r>
      <w:r w:rsidRPr="001B4450">
        <w:rPr>
          <w:rStyle w:val="apple-style-span"/>
          <w:sz w:val="26"/>
          <w:szCs w:val="26"/>
          <w:lang w:val="pt-BR"/>
        </w:rPr>
        <w:t>ó khi xảy ra nhanh (bại liệt). Có thể trở nên teo vĩnh viễn, kèm theo thoái hoá xơ ở các cơ. Nhưng nói chung, nếu được can thiệp và điều trị sớm thì có thể hồi phục hoặc làm chậm tiến trình teo cơ.</w:t>
      </w:r>
    </w:p>
    <w:p w14:paraId="1605F7C1" w14:textId="77777777" w:rsidR="001B4450" w:rsidRPr="005A1CF9" w:rsidRDefault="001B4450" w:rsidP="005E191A">
      <w:pPr>
        <w:spacing w:before="120" w:after="60" w:line="288" w:lineRule="auto"/>
        <w:ind w:firstLine="567"/>
        <w:jc w:val="both"/>
        <w:rPr>
          <w:sz w:val="26"/>
          <w:szCs w:val="26"/>
          <w:lang w:val="pt-BR"/>
        </w:rPr>
      </w:pPr>
      <w:r w:rsidRPr="001B4450">
        <w:rPr>
          <w:rStyle w:val="apple-style-span"/>
          <w:sz w:val="26"/>
          <w:szCs w:val="26"/>
          <w:lang w:val="pt-BR"/>
        </w:rPr>
        <w:t>+ K</w:t>
      </w:r>
      <w:r w:rsidRPr="005A1CF9">
        <w:rPr>
          <w:sz w:val="26"/>
          <w:szCs w:val="26"/>
          <w:lang w:val="pt-BR"/>
        </w:rPr>
        <w:t xml:space="preserve">hông có loét </w:t>
      </w:r>
    </w:p>
    <w:p w14:paraId="7DFE66B9" w14:textId="77777777" w:rsidR="001B4450" w:rsidRPr="005A1CF9" w:rsidRDefault="001B4450" w:rsidP="005E191A">
      <w:pPr>
        <w:spacing w:before="120" w:after="60" w:line="288" w:lineRule="auto"/>
        <w:ind w:firstLine="567"/>
        <w:jc w:val="both"/>
        <w:rPr>
          <w:sz w:val="26"/>
          <w:szCs w:val="26"/>
          <w:lang w:val="pt-BR"/>
        </w:rPr>
      </w:pPr>
      <w:r w:rsidRPr="005A1CF9">
        <w:rPr>
          <w:sz w:val="26"/>
          <w:szCs w:val="26"/>
          <w:lang w:val="pt-BR"/>
        </w:rPr>
        <w:t>- Phản xạ gân xương giảm hoặc mất bên liệt</w:t>
      </w:r>
    </w:p>
    <w:p w14:paraId="23B7CF94" w14:textId="77777777" w:rsidR="001B4450" w:rsidRPr="005A1CF9" w:rsidRDefault="001B4450" w:rsidP="005E191A">
      <w:pPr>
        <w:spacing w:before="120" w:after="60" w:line="288" w:lineRule="auto"/>
        <w:ind w:firstLine="567"/>
        <w:jc w:val="both"/>
        <w:rPr>
          <w:spacing w:val="6"/>
          <w:sz w:val="26"/>
          <w:szCs w:val="26"/>
          <w:lang w:val="pt-BR"/>
        </w:rPr>
      </w:pPr>
      <w:r w:rsidRPr="005A1CF9">
        <w:rPr>
          <w:spacing w:val="6"/>
          <w:sz w:val="26"/>
          <w:szCs w:val="26"/>
          <w:lang w:val="pt-BR"/>
        </w:rPr>
        <w:t xml:space="preserve">- Cảm giác: có thể mất cảm giác nông và sâu dưới nơi tổn thương. </w:t>
      </w:r>
    </w:p>
    <w:p w14:paraId="5DA32AB8" w14:textId="77777777" w:rsidR="001B4450" w:rsidRPr="001B4450" w:rsidRDefault="001B4450" w:rsidP="005E191A">
      <w:pPr>
        <w:spacing w:before="120" w:after="60" w:line="288" w:lineRule="auto"/>
        <w:ind w:left="567"/>
        <w:jc w:val="both"/>
        <w:rPr>
          <w:sz w:val="26"/>
          <w:szCs w:val="26"/>
          <w:lang w:val="pt-BR"/>
        </w:rPr>
      </w:pPr>
      <w:r w:rsidRPr="005A1CF9">
        <w:rPr>
          <w:sz w:val="26"/>
          <w:szCs w:val="26"/>
          <w:lang w:val="pt-BR"/>
        </w:rPr>
        <w:t xml:space="preserve">+ </w:t>
      </w:r>
      <w:r w:rsidRPr="001B4450">
        <w:rPr>
          <w:sz w:val="26"/>
          <w:szCs w:val="26"/>
          <w:lang w:val="pt-BR"/>
        </w:rPr>
        <w:t xml:space="preserve">Có thể có rối loạn cảm giác chủ quan như tê buồn ngoài da, kiến bò, đau như bỏng, đau như vết dao cắt, đôi khi có cơn đau tự phát liên tục hay cách quãng và thường xảy ra ban đêm. </w:t>
      </w:r>
    </w:p>
    <w:p w14:paraId="57AAB965" w14:textId="77777777" w:rsidR="001B4450" w:rsidRPr="005E191A" w:rsidRDefault="001B4450" w:rsidP="005E191A">
      <w:pPr>
        <w:pStyle w:val="NormalWeb"/>
        <w:numPr>
          <w:ilvl w:val="0"/>
          <w:numId w:val="0"/>
        </w:numPr>
        <w:spacing w:before="120" w:after="60" w:line="288" w:lineRule="auto"/>
        <w:ind w:left="567"/>
        <w:jc w:val="both"/>
        <w:rPr>
          <w:spacing w:val="4"/>
          <w:sz w:val="26"/>
          <w:szCs w:val="26"/>
          <w:lang w:val="pt-BR"/>
        </w:rPr>
      </w:pPr>
      <w:r w:rsidRPr="001B4450">
        <w:rPr>
          <w:sz w:val="26"/>
          <w:szCs w:val="26"/>
          <w:lang w:val="pt-BR"/>
        </w:rPr>
        <w:t xml:space="preserve">+ </w:t>
      </w:r>
      <w:r w:rsidRPr="005E191A">
        <w:rPr>
          <w:spacing w:val="4"/>
          <w:sz w:val="26"/>
          <w:szCs w:val="26"/>
          <w:lang w:val="pt-BR"/>
        </w:rPr>
        <w:t>Có thể có rối loạn cảm giác khách quan như đau khi ấn sâu vào khối cơ hoặc dọc đường đi của dây thần kinh, đau khi kích thích nhẹ trên mặt da, đau khi một vật nhẹ đè lên da...</w:t>
      </w:r>
    </w:p>
    <w:p w14:paraId="4B974EC1" w14:textId="77777777" w:rsidR="001B4450" w:rsidRPr="001B4450" w:rsidRDefault="001B4450" w:rsidP="005E191A">
      <w:pPr>
        <w:pStyle w:val="NormalWeb"/>
        <w:numPr>
          <w:ilvl w:val="0"/>
          <w:numId w:val="0"/>
        </w:numPr>
        <w:spacing w:before="120" w:after="60" w:line="288" w:lineRule="auto"/>
        <w:ind w:left="567"/>
        <w:jc w:val="both"/>
        <w:rPr>
          <w:sz w:val="26"/>
          <w:szCs w:val="26"/>
          <w:lang w:val="pt-BR"/>
        </w:rPr>
      </w:pPr>
      <w:r w:rsidRPr="001B4450">
        <w:rPr>
          <w:sz w:val="26"/>
          <w:szCs w:val="26"/>
          <w:lang w:val="pt-BR"/>
        </w:rPr>
        <w:t>+ Trong một số trường hợp trẻ có thể bị mất hẳn cảm giác vùng bị liệt.</w:t>
      </w:r>
    </w:p>
    <w:p w14:paraId="06B50DA5" w14:textId="77777777" w:rsidR="001B4450" w:rsidRPr="001B4450" w:rsidRDefault="001B4450" w:rsidP="005E191A">
      <w:pPr>
        <w:spacing w:before="120" w:after="60" w:line="288" w:lineRule="auto"/>
        <w:ind w:firstLine="567"/>
        <w:jc w:val="both"/>
        <w:rPr>
          <w:sz w:val="26"/>
          <w:szCs w:val="26"/>
          <w:lang w:val="pt-BR"/>
        </w:rPr>
      </w:pPr>
      <w:r w:rsidRPr="001B4450">
        <w:rPr>
          <w:sz w:val="26"/>
          <w:szCs w:val="26"/>
          <w:lang w:val="pt-BR"/>
        </w:rPr>
        <w:t>- Không có rối loạn đại tiểu tiện trừ hội chứng đuôi ngựa (là tình trạng l</w:t>
      </w:r>
      <w:r w:rsidRPr="001B4450">
        <w:rPr>
          <w:rStyle w:val="apple-style-span"/>
          <w:sz w:val="26"/>
          <w:szCs w:val="26"/>
          <w:lang w:val="pt-BR"/>
        </w:rPr>
        <w:t>iệt ngoại biên hai chân, nhưng có khác là có rối loạn cơ tròn và rối loạn cảm giác rất đặc biệt: mất cảm giác vùng đáy chậu và sinh dục)</w:t>
      </w:r>
    </w:p>
    <w:p w14:paraId="6AD92A03" w14:textId="77777777" w:rsidR="001B4450" w:rsidRPr="005A1CF9" w:rsidRDefault="001B4450" w:rsidP="005E191A">
      <w:pPr>
        <w:spacing w:before="120" w:after="60" w:line="288" w:lineRule="auto"/>
        <w:ind w:firstLine="567"/>
        <w:jc w:val="both"/>
        <w:rPr>
          <w:sz w:val="26"/>
          <w:szCs w:val="26"/>
          <w:lang w:val="pt-BR"/>
        </w:rPr>
      </w:pPr>
      <w:r w:rsidRPr="005A1CF9">
        <w:rPr>
          <w:sz w:val="26"/>
          <w:szCs w:val="26"/>
          <w:lang w:val="pt-BR"/>
        </w:rPr>
        <w:t>- Không có phản xạ bệnh lý.</w:t>
      </w:r>
    </w:p>
    <w:p w14:paraId="282DA256" w14:textId="77777777" w:rsidR="001B4450" w:rsidRPr="005A1CF9" w:rsidRDefault="001B4450" w:rsidP="005E191A">
      <w:pPr>
        <w:spacing w:before="120" w:after="60" w:line="288" w:lineRule="auto"/>
        <w:ind w:firstLine="567"/>
        <w:jc w:val="both"/>
        <w:rPr>
          <w:sz w:val="26"/>
          <w:szCs w:val="26"/>
          <w:lang w:val="pt-BR"/>
        </w:rPr>
      </w:pPr>
      <w:r w:rsidRPr="005A1CF9">
        <w:rPr>
          <w:sz w:val="26"/>
          <w:szCs w:val="26"/>
          <w:lang w:val="pt-BR"/>
        </w:rPr>
        <w:t>- Không có diễn biến chuyển sang liệt cứng</w:t>
      </w:r>
    </w:p>
    <w:p w14:paraId="79B990C9" w14:textId="77777777" w:rsidR="001B4450" w:rsidRPr="005A1CF9" w:rsidRDefault="001B4450" w:rsidP="005E191A">
      <w:pPr>
        <w:spacing w:before="120" w:after="60" w:line="276" w:lineRule="auto"/>
        <w:ind w:firstLine="567"/>
        <w:jc w:val="both"/>
        <w:rPr>
          <w:sz w:val="26"/>
          <w:szCs w:val="26"/>
          <w:lang w:val="pt-BR"/>
        </w:rPr>
      </w:pPr>
      <w:r w:rsidRPr="005A1CF9">
        <w:rPr>
          <w:b/>
          <w:i/>
          <w:sz w:val="26"/>
          <w:szCs w:val="26"/>
          <w:lang w:val="pt-BR"/>
        </w:rPr>
        <w:t xml:space="preserve">b) Hạn chế vận động các khớp: </w:t>
      </w:r>
    </w:p>
    <w:p w14:paraId="5EF45D2A"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Nếu tình trạng liệt kéo dài không được can thiệp kịp thời sẽ dẫn đến co rút, biến dạng khớp và hạn chế vận động khớp. Đo tầm vận động tại các khớp vùng chi thể bị liệt bằng thước đo độ.</w:t>
      </w:r>
    </w:p>
    <w:p w14:paraId="5FA6EEB2"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2. Cận lâm sàng</w:t>
      </w:r>
    </w:p>
    <w:p w14:paraId="222005B9" w14:textId="77777777" w:rsidR="001B4450" w:rsidRPr="001B4450" w:rsidRDefault="001B4450" w:rsidP="005E191A">
      <w:pPr>
        <w:spacing w:before="120" w:after="60" w:line="276" w:lineRule="auto"/>
        <w:ind w:firstLine="567"/>
        <w:jc w:val="both"/>
        <w:rPr>
          <w:sz w:val="26"/>
          <w:szCs w:val="26"/>
          <w:lang w:val="pt-BR"/>
        </w:rPr>
      </w:pPr>
      <w:r w:rsidRPr="001B4450">
        <w:rPr>
          <w:b/>
          <w:i/>
          <w:sz w:val="26"/>
          <w:szCs w:val="26"/>
          <w:lang w:val="pt-BR"/>
        </w:rPr>
        <w:lastRenderedPageBreak/>
        <w:t>a) Điện cơ đồ</w:t>
      </w:r>
      <w:r w:rsidRPr="001B4450">
        <w:rPr>
          <w:sz w:val="26"/>
          <w:szCs w:val="26"/>
          <w:lang w:val="pt-BR"/>
        </w:rPr>
        <w:t>:  Có phản ứng thoái hoá điện, mất hoặc giảm tốc độ dấn truyền thần kinh (thực hiện kỹ thuật thăm dò này ở các bệnh viện tuyến tỉnh hoặc trung ương)</w:t>
      </w:r>
    </w:p>
    <w:p w14:paraId="418842A1" w14:textId="77777777" w:rsidR="001B4450" w:rsidRPr="001B4450" w:rsidRDefault="001B4450" w:rsidP="005E191A">
      <w:pPr>
        <w:spacing w:before="120" w:after="60" w:line="276" w:lineRule="auto"/>
        <w:ind w:firstLine="567"/>
        <w:jc w:val="both"/>
        <w:rPr>
          <w:sz w:val="26"/>
          <w:szCs w:val="26"/>
          <w:lang w:val="pt-BR"/>
        </w:rPr>
      </w:pPr>
      <w:r w:rsidRPr="001B4450">
        <w:rPr>
          <w:b/>
          <w:i/>
          <w:sz w:val="26"/>
          <w:szCs w:val="26"/>
          <w:lang w:val="pt-BR"/>
        </w:rPr>
        <w:t>b) Dịch não tuỷ</w:t>
      </w:r>
      <w:r w:rsidRPr="001B4450">
        <w:rPr>
          <w:sz w:val="26"/>
          <w:szCs w:val="26"/>
          <w:lang w:val="pt-BR"/>
        </w:rPr>
        <w:t>: Phân ly đạm tế bào nếu trẻ bị viêm đa rễ - dây thần kinh</w:t>
      </w:r>
    </w:p>
    <w:p w14:paraId="2370EBB6" w14:textId="77777777" w:rsidR="001B4450" w:rsidRPr="001B4450" w:rsidRDefault="001B4450" w:rsidP="005E191A">
      <w:pPr>
        <w:spacing w:before="120" w:after="60" w:line="276" w:lineRule="auto"/>
        <w:ind w:firstLine="567"/>
        <w:jc w:val="both"/>
        <w:rPr>
          <w:b/>
          <w:sz w:val="26"/>
          <w:szCs w:val="26"/>
          <w:lang w:val="pt-BR"/>
        </w:rPr>
      </w:pPr>
      <w:r w:rsidRPr="001B4450">
        <w:rPr>
          <w:b/>
          <w:i/>
          <w:sz w:val="26"/>
          <w:szCs w:val="26"/>
          <w:lang w:val="pt-BR"/>
        </w:rPr>
        <w:t>c) X quang:</w:t>
      </w:r>
      <w:r w:rsidRPr="001B4450">
        <w:rPr>
          <w:i/>
          <w:sz w:val="26"/>
          <w:szCs w:val="26"/>
          <w:lang w:val="pt-BR"/>
        </w:rPr>
        <w:t xml:space="preserve"> </w:t>
      </w:r>
      <w:r w:rsidRPr="001B4450">
        <w:rPr>
          <w:sz w:val="26"/>
          <w:szCs w:val="26"/>
          <w:lang w:val="pt-BR"/>
        </w:rPr>
        <w:t>Hình ảnh gai đôi cột sống.</w:t>
      </w:r>
      <w:r w:rsidRPr="001B4450">
        <w:rPr>
          <w:b/>
          <w:i/>
          <w:sz w:val="26"/>
          <w:szCs w:val="26"/>
          <w:lang w:val="pt-BR"/>
        </w:rPr>
        <w:t xml:space="preserve"> </w:t>
      </w:r>
    </w:p>
    <w:p w14:paraId="3E0F7B0F" w14:textId="77777777" w:rsidR="001B4450" w:rsidRPr="001B4450" w:rsidRDefault="001B4450" w:rsidP="005E191A">
      <w:pPr>
        <w:spacing w:before="120" w:after="60" w:line="276" w:lineRule="auto"/>
        <w:ind w:firstLine="567"/>
        <w:jc w:val="both"/>
        <w:rPr>
          <w:b/>
          <w:i/>
          <w:sz w:val="26"/>
          <w:szCs w:val="26"/>
          <w:lang w:val="pt-BR"/>
        </w:rPr>
      </w:pPr>
      <w:r w:rsidRPr="001B4450">
        <w:rPr>
          <w:sz w:val="26"/>
          <w:szCs w:val="26"/>
          <w:lang w:val="pt-BR"/>
        </w:rPr>
        <w:t xml:space="preserve">Loại trừ tổn thương xương khớp kèm theo (gãy xương, </w:t>
      </w:r>
      <w:r w:rsidR="005E191A">
        <w:rPr>
          <w:sz w:val="26"/>
          <w:szCs w:val="26"/>
          <w:lang w:val="pt-BR"/>
        </w:rPr>
        <w:br/>
      </w:r>
      <w:r w:rsidRPr="001B4450">
        <w:rPr>
          <w:sz w:val="26"/>
          <w:szCs w:val="26"/>
          <w:lang w:val="pt-BR"/>
        </w:rPr>
        <w:t>trật khớp)</w:t>
      </w:r>
    </w:p>
    <w:p w14:paraId="72F0D566" w14:textId="77777777" w:rsidR="001B4450" w:rsidRPr="005A1CF9" w:rsidRDefault="001B4450" w:rsidP="005E191A">
      <w:pPr>
        <w:spacing w:before="120" w:after="60" w:line="276" w:lineRule="auto"/>
        <w:ind w:firstLine="567"/>
        <w:jc w:val="both"/>
        <w:rPr>
          <w:b/>
          <w:sz w:val="26"/>
          <w:szCs w:val="26"/>
          <w:lang w:val="pt-BR"/>
        </w:rPr>
      </w:pPr>
      <w:r w:rsidRPr="005A1CF9">
        <w:rPr>
          <w:b/>
          <w:sz w:val="26"/>
          <w:szCs w:val="26"/>
          <w:lang w:val="pt-BR"/>
        </w:rPr>
        <w:t>3. Các bệnh thường gặp</w:t>
      </w:r>
    </w:p>
    <w:p w14:paraId="1C3799ED" w14:textId="77777777" w:rsidR="001B4450" w:rsidRPr="005A1CF9" w:rsidRDefault="001B4450" w:rsidP="005E191A">
      <w:pPr>
        <w:spacing w:before="120" w:after="60" w:line="276" w:lineRule="auto"/>
        <w:ind w:firstLine="567"/>
        <w:jc w:val="both"/>
        <w:rPr>
          <w:b/>
          <w:i/>
          <w:sz w:val="26"/>
          <w:szCs w:val="26"/>
          <w:lang w:val="pt-BR"/>
        </w:rPr>
      </w:pPr>
      <w:r w:rsidRPr="005A1CF9">
        <w:rPr>
          <w:b/>
          <w:i/>
          <w:sz w:val="26"/>
          <w:szCs w:val="26"/>
          <w:lang w:val="pt-BR"/>
        </w:rPr>
        <w:t xml:space="preserve">a) Bại liệt: </w:t>
      </w:r>
    </w:p>
    <w:p w14:paraId="1C18D3EB"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Hay gặp ở trẻ em, thường về mùa hè</w:t>
      </w:r>
    </w:p>
    <w:p w14:paraId="7F86A866" w14:textId="77777777" w:rsidR="001B4450" w:rsidRPr="005A1CF9" w:rsidRDefault="001B4450" w:rsidP="005E191A">
      <w:pPr>
        <w:spacing w:before="120" w:after="60" w:line="276" w:lineRule="auto"/>
        <w:ind w:firstLine="567"/>
        <w:jc w:val="both"/>
        <w:rPr>
          <w:spacing w:val="-2"/>
          <w:sz w:val="26"/>
          <w:szCs w:val="26"/>
          <w:lang w:val="pt-BR"/>
        </w:rPr>
      </w:pPr>
      <w:r w:rsidRPr="005A1CF9">
        <w:rPr>
          <w:spacing w:val="-2"/>
          <w:sz w:val="26"/>
          <w:szCs w:val="26"/>
          <w:lang w:val="pt-BR"/>
        </w:rPr>
        <w:t>Nguyên nhân: do virus bại liệt khu trú ở sừng trước tuỷ sống</w:t>
      </w:r>
    </w:p>
    <w:p w14:paraId="6BF73C93"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Lây qua đường ăn uống</w:t>
      </w:r>
    </w:p>
    <w:p w14:paraId="06DBC66C"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Lâm sàng:</w:t>
      </w:r>
    </w:p>
    <w:p w14:paraId="3857C9D1"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Sốt nhẹ</w:t>
      </w:r>
    </w:p>
    <w:p w14:paraId="1AE633B1"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Đau cơ</w:t>
      </w:r>
    </w:p>
    <w:p w14:paraId="0C59BBD6"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Rối loạn tiêu hoá</w:t>
      </w:r>
    </w:p>
    <w:p w14:paraId="6987AC80" w14:textId="77777777" w:rsidR="001B4450" w:rsidRPr="005A1CF9" w:rsidRDefault="005E191A"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 xml:space="preserve">Liệt mềm hoàn toàn </w:t>
      </w:r>
    </w:p>
    <w:p w14:paraId="14F18757" w14:textId="77777777" w:rsidR="001B4450" w:rsidRPr="005A1CF9" w:rsidRDefault="005E191A"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Tổn thương không đồng đều (một hoặc nhiều chi)</w:t>
      </w:r>
    </w:p>
    <w:p w14:paraId="10E1CA1C"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Không có rối loạn cảm giác</w:t>
      </w:r>
    </w:p>
    <w:p w14:paraId="41133BCF"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Teo cơ rất nhanh trong những tuần đầu</w:t>
      </w:r>
    </w:p>
    <w:p w14:paraId="19EA516A"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Thường không hồi phục</w:t>
      </w:r>
    </w:p>
    <w:p w14:paraId="4D42017C" w14:textId="77777777" w:rsidR="001B4450" w:rsidRPr="005A1CF9" w:rsidRDefault="001B4450" w:rsidP="005E191A">
      <w:pPr>
        <w:spacing w:before="120" w:after="60" w:line="276" w:lineRule="auto"/>
        <w:ind w:firstLine="567"/>
        <w:jc w:val="both"/>
        <w:rPr>
          <w:b/>
          <w:i/>
          <w:sz w:val="26"/>
          <w:szCs w:val="26"/>
          <w:lang w:val="pt-BR"/>
        </w:rPr>
      </w:pPr>
      <w:r w:rsidRPr="005A1CF9">
        <w:rPr>
          <w:b/>
          <w:i/>
          <w:sz w:val="26"/>
          <w:szCs w:val="26"/>
          <w:lang w:val="pt-BR"/>
        </w:rPr>
        <w:t>b) Viêm đa rễ-dây thần kinh</w:t>
      </w:r>
    </w:p>
    <w:p w14:paraId="783FD1CD"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Thường xuất hiện từ từ</w:t>
      </w:r>
    </w:p>
    <w:p w14:paraId="4360AAEC" w14:textId="77777777" w:rsidR="001B4450" w:rsidRPr="005A1CF9" w:rsidRDefault="001B4450"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Lâm sàng:</w:t>
      </w:r>
    </w:p>
    <w:p w14:paraId="6E89E68A" w14:textId="77777777" w:rsidR="001B4450" w:rsidRPr="005A1CF9" w:rsidRDefault="005E191A"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 xml:space="preserve">Liệt mềm hoàn toàn </w:t>
      </w:r>
    </w:p>
    <w:p w14:paraId="3B5E2EEC" w14:textId="77777777" w:rsidR="001B4450" w:rsidRPr="005A1CF9" w:rsidRDefault="005E191A"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Tổn thương đồng đều liệt đối xứng hai bên và đều nhau</w:t>
      </w:r>
    </w:p>
    <w:p w14:paraId="273AF811"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Rối loạn cảm giác chủ quan: đau, tê bì</w:t>
      </w:r>
    </w:p>
    <w:p w14:paraId="1C4B5FF9" w14:textId="77777777" w:rsidR="001B4450" w:rsidRPr="005A1CF9" w:rsidRDefault="005E191A" w:rsidP="005E191A">
      <w:pPr>
        <w:spacing w:before="120" w:after="60" w:line="276" w:lineRule="auto"/>
        <w:ind w:firstLine="567"/>
        <w:jc w:val="both"/>
        <w:rPr>
          <w:sz w:val="26"/>
          <w:szCs w:val="26"/>
          <w:lang w:val="pt-BR"/>
        </w:rPr>
      </w:pPr>
      <w:r w:rsidRPr="005A1CF9">
        <w:rPr>
          <w:sz w:val="26"/>
          <w:szCs w:val="26"/>
          <w:lang w:val="pt-BR"/>
        </w:rPr>
        <w:t xml:space="preserve">- </w:t>
      </w:r>
      <w:r w:rsidR="001B4450" w:rsidRPr="005A1CF9">
        <w:rPr>
          <w:sz w:val="26"/>
          <w:szCs w:val="26"/>
          <w:lang w:val="pt-BR"/>
        </w:rPr>
        <w:t>Teo cơ theo đường đi của rễ và dây thần kinh</w:t>
      </w:r>
    </w:p>
    <w:p w14:paraId="12AD84FD"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Xét nghiệm: có sự phân ly đạm - tế bào (dưới 2 gram)</w:t>
      </w:r>
    </w:p>
    <w:p w14:paraId="25D393DC"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xml:space="preserve">Các thể: </w:t>
      </w:r>
      <w:r w:rsidRPr="00AC521A">
        <w:rPr>
          <w:rFonts w:ascii="Times New Roman" w:hAnsi="Times New Roman"/>
          <w:sz w:val="26"/>
          <w:szCs w:val="26"/>
          <w:lang w:val="pt-BR"/>
        </w:rPr>
        <w:tab/>
        <w:t>Liệt hai chân</w:t>
      </w:r>
    </w:p>
    <w:p w14:paraId="40DC305F"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ab/>
      </w:r>
      <w:r w:rsidRPr="00AC521A">
        <w:rPr>
          <w:rFonts w:ascii="Times New Roman" w:hAnsi="Times New Roman"/>
          <w:sz w:val="26"/>
          <w:szCs w:val="26"/>
          <w:lang w:val="pt-BR"/>
        </w:rPr>
        <w:tab/>
        <w:t xml:space="preserve">Tứ chi </w:t>
      </w:r>
      <w:r w:rsidRPr="00AC521A">
        <w:rPr>
          <w:rFonts w:ascii="Times New Roman" w:hAnsi="Times New Roman"/>
          <w:sz w:val="26"/>
          <w:szCs w:val="26"/>
        </w:rPr>
        <w:sym w:font="Wingdings" w:char="F0E0"/>
      </w:r>
      <w:r w:rsidRPr="00AC521A">
        <w:rPr>
          <w:rFonts w:ascii="Times New Roman" w:hAnsi="Times New Roman"/>
          <w:sz w:val="26"/>
          <w:szCs w:val="26"/>
          <w:lang w:val="pt-BR"/>
        </w:rPr>
        <w:t xml:space="preserve"> tổn thương hành não</w:t>
      </w:r>
    </w:p>
    <w:p w14:paraId="5A3870FF"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ab/>
      </w:r>
      <w:r w:rsidRPr="00AC521A">
        <w:rPr>
          <w:rFonts w:ascii="Times New Roman" w:hAnsi="Times New Roman"/>
          <w:sz w:val="26"/>
          <w:szCs w:val="26"/>
          <w:lang w:val="pt-BR"/>
        </w:rPr>
        <w:tab/>
        <w:t>Đơn thuần dây thần kinh sọ não</w:t>
      </w:r>
    </w:p>
    <w:p w14:paraId="4253C13A" w14:textId="77777777" w:rsidR="00AC521A" w:rsidRDefault="00AC521A" w:rsidP="005E191A">
      <w:pPr>
        <w:spacing w:before="120" w:after="60" w:line="276" w:lineRule="auto"/>
        <w:ind w:firstLine="567"/>
        <w:jc w:val="both"/>
        <w:rPr>
          <w:b/>
          <w:i/>
          <w:sz w:val="26"/>
          <w:szCs w:val="26"/>
          <w:lang w:val="vi-VN"/>
        </w:rPr>
      </w:pPr>
    </w:p>
    <w:p w14:paraId="222898B3" w14:textId="77777777" w:rsidR="001B4450" w:rsidRPr="00AC521A" w:rsidRDefault="001B4450" w:rsidP="005E191A">
      <w:pPr>
        <w:spacing w:before="120" w:after="60" w:line="276" w:lineRule="auto"/>
        <w:ind w:firstLine="567"/>
        <w:jc w:val="both"/>
        <w:rPr>
          <w:b/>
          <w:i/>
          <w:sz w:val="26"/>
          <w:szCs w:val="26"/>
          <w:lang w:val="pt-BR"/>
        </w:rPr>
      </w:pPr>
      <w:r w:rsidRPr="00AC521A">
        <w:rPr>
          <w:b/>
          <w:i/>
          <w:sz w:val="26"/>
          <w:szCs w:val="26"/>
          <w:lang w:val="pt-BR"/>
        </w:rPr>
        <w:lastRenderedPageBreak/>
        <w:t>c) Viêm đa dây thần kinh</w:t>
      </w:r>
    </w:p>
    <w:p w14:paraId="0A76E193" w14:textId="77777777" w:rsidR="001B4450" w:rsidRPr="00AC521A" w:rsidRDefault="001B4450" w:rsidP="005E191A">
      <w:pPr>
        <w:spacing w:before="120" w:after="60" w:line="276" w:lineRule="auto"/>
        <w:ind w:firstLine="567"/>
        <w:jc w:val="both"/>
        <w:rPr>
          <w:sz w:val="26"/>
          <w:szCs w:val="26"/>
          <w:lang w:val="pt-BR"/>
        </w:rPr>
      </w:pPr>
      <w:r w:rsidRPr="00AC521A">
        <w:rPr>
          <w:sz w:val="26"/>
          <w:szCs w:val="26"/>
          <w:lang w:val="pt-BR"/>
        </w:rPr>
        <w:t>Thường xuất hiện từ từ</w:t>
      </w:r>
    </w:p>
    <w:p w14:paraId="0DB87004"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Nguyên nhân: Thiếu vitamin B1 (Beri - Beri), vúm, bạch hầu, nhiễm độc (chì, rượu)</w:t>
      </w:r>
    </w:p>
    <w:p w14:paraId="77ADF1FC"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Lâm sàng:</w:t>
      </w:r>
    </w:p>
    <w:p w14:paraId="67295B03" w14:textId="77777777" w:rsidR="001B4450" w:rsidRPr="00AC521A"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xml:space="preserve">Liệt mềm hoàn toàn </w:t>
      </w:r>
    </w:p>
    <w:p w14:paraId="389575B4" w14:textId="77777777" w:rsidR="001B4450" w:rsidRPr="00AC521A" w:rsidRDefault="001B4450" w:rsidP="00AC521A">
      <w:pPr>
        <w:pStyle w:val="Footer"/>
        <w:tabs>
          <w:tab w:val="clear" w:pos="4320"/>
          <w:tab w:val="clear" w:pos="8640"/>
        </w:tabs>
        <w:spacing w:before="120" w:after="60" w:line="276" w:lineRule="auto"/>
        <w:ind w:firstLine="567"/>
        <w:rPr>
          <w:rFonts w:ascii="Times New Roman" w:hAnsi="Times New Roman"/>
          <w:sz w:val="26"/>
          <w:szCs w:val="26"/>
          <w:lang w:val="pt-BR"/>
        </w:rPr>
      </w:pPr>
      <w:r w:rsidRPr="00AC521A">
        <w:rPr>
          <w:rFonts w:ascii="Times New Roman" w:hAnsi="Times New Roman"/>
          <w:sz w:val="26"/>
          <w:szCs w:val="26"/>
          <w:lang w:val="pt-BR"/>
        </w:rPr>
        <w:t>Tổn thương đồng đều liệt đối xứng hai bên và không đồng đều</w:t>
      </w:r>
    </w:p>
    <w:p w14:paraId="58D15EA5"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Rối loạn cảm giác chủ quan: tê bì </w:t>
      </w:r>
    </w:p>
    <w:p w14:paraId="7328BB2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Có thể phù nhẹ (vitamin B1)</w:t>
      </w:r>
    </w:p>
    <w:p w14:paraId="7C9FBCFF"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Xét nghiệm: có sự phân ly đạm - tế bào (dưới 2 gram)</w:t>
      </w:r>
    </w:p>
    <w:p w14:paraId="172284F1" w14:textId="77777777" w:rsidR="001B4450" w:rsidRPr="005A1CF9" w:rsidRDefault="001B4450" w:rsidP="005E191A">
      <w:pPr>
        <w:spacing w:before="120" w:after="60" w:line="276" w:lineRule="auto"/>
        <w:ind w:firstLine="567"/>
        <w:jc w:val="both"/>
        <w:rPr>
          <w:b/>
          <w:i/>
          <w:sz w:val="26"/>
          <w:szCs w:val="26"/>
          <w:lang w:val="pt-BR"/>
        </w:rPr>
      </w:pPr>
      <w:r w:rsidRPr="005A1CF9">
        <w:rPr>
          <w:b/>
          <w:i/>
          <w:sz w:val="26"/>
          <w:szCs w:val="26"/>
          <w:lang w:val="pt-BR"/>
        </w:rPr>
        <w:t xml:space="preserve">d) Hội chứng đuôi ngựa </w:t>
      </w:r>
    </w:p>
    <w:p w14:paraId="2252C03C"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Nguyên nhân: tổn thương vùng đuôi ngựa</w:t>
      </w:r>
    </w:p>
    <w:p w14:paraId="5BA5777E" w14:textId="77777777" w:rsidR="001B4450" w:rsidRPr="00AC521A" w:rsidRDefault="001B4450" w:rsidP="005E191A">
      <w:pPr>
        <w:pStyle w:val="Footer"/>
        <w:tabs>
          <w:tab w:val="clear" w:pos="4320"/>
          <w:tab w:val="clear" w:pos="8640"/>
        </w:tabs>
        <w:spacing w:before="120" w:after="60" w:line="264" w:lineRule="auto"/>
        <w:ind w:firstLine="567"/>
        <w:jc w:val="both"/>
        <w:rPr>
          <w:rFonts w:ascii="Times New Roman" w:hAnsi="Times New Roman"/>
          <w:sz w:val="26"/>
          <w:szCs w:val="26"/>
          <w:lang w:val="pt-BR"/>
        </w:rPr>
      </w:pPr>
      <w:r w:rsidRPr="00AC521A">
        <w:rPr>
          <w:rFonts w:ascii="Times New Roman" w:hAnsi="Times New Roman"/>
          <w:sz w:val="26"/>
          <w:szCs w:val="26"/>
          <w:lang w:val="pt-BR"/>
        </w:rPr>
        <w:t>Lâm sàng:</w:t>
      </w:r>
    </w:p>
    <w:p w14:paraId="75E5F15D" w14:textId="77777777" w:rsidR="001B4450" w:rsidRPr="00AC521A" w:rsidRDefault="001B4450" w:rsidP="005E191A">
      <w:pPr>
        <w:pStyle w:val="Footer"/>
        <w:tabs>
          <w:tab w:val="clear" w:pos="4320"/>
          <w:tab w:val="clear" w:pos="8640"/>
        </w:tabs>
        <w:spacing w:before="120" w:after="60" w:line="264" w:lineRule="auto"/>
        <w:ind w:firstLine="567"/>
        <w:jc w:val="both"/>
        <w:rPr>
          <w:rFonts w:ascii="Times New Roman" w:hAnsi="Times New Roman"/>
          <w:sz w:val="26"/>
          <w:szCs w:val="26"/>
          <w:lang w:val="pt-BR"/>
        </w:rPr>
      </w:pPr>
      <w:r w:rsidRPr="00AC521A">
        <w:rPr>
          <w:rFonts w:ascii="Times New Roman" w:hAnsi="Times New Roman"/>
          <w:sz w:val="26"/>
          <w:szCs w:val="26"/>
          <w:lang w:val="pt-BR"/>
        </w:rPr>
        <w:t xml:space="preserve">Liệt mềm </w:t>
      </w:r>
    </w:p>
    <w:p w14:paraId="11697FC3" w14:textId="77777777" w:rsidR="001B4450" w:rsidRPr="00AC521A" w:rsidRDefault="001B4450" w:rsidP="005E191A">
      <w:pPr>
        <w:pStyle w:val="Footer"/>
        <w:tabs>
          <w:tab w:val="clear" w:pos="4320"/>
          <w:tab w:val="clear" w:pos="8640"/>
        </w:tabs>
        <w:spacing w:before="120" w:after="60" w:line="264" w:lineRule="auto"/>
        <w:ind w:firstLine="567"/>
        <w:jc w:val="both"/>
        <w:rPr>
          <w:rFonts w:ascii="Times New Roman" w:hAnsi="Times New Roman"/>
          <w:sz w:val="26"/>
          <w:szCs w:val="26"/>
          <w:lang w:val="pt-BR"/>
        </w:rPr>
      </w:pPr>
      <w:r w:rsidRPr="00AC521A">
        <w:rPr>
          <w:rFonts w:ascii="Times New Roman" w:hAnsi="Times New Roman"/>
          <w:sz w:val="26"/>
          <w:szCs w:val="26"/>
          <w:lang w:val="pt-BR"/>
        </w:rPr>
        <w:t>Tổn thương đồng đều: liệt đối xứng hai bên và đồng đều</w:t>
      </w:r>
    </w:p>
    <w:p w14:paraId="175722CD" w14:textId="77777777" w:rsidR="001B4450" w:rsidRPr="005A1CF9" w:rsidRDefault="001B4450" w:rsidP="005E191A">
      <w:pPr>
        <w:spacing w:before="120" w:after="60" w:line="264" w:lineRule="auto"/>
        <w:ind w:firstLine="567"/>
        <w:jc w:val="both"/>
        <w:rPr>
          <w:sz w:val="26"/>
          <w:szCs w:val="26"/>
          <w:lang w:val="pt-BR"/>
        </w:rPr>
      </w:pPr>
      <w:r w:rsidRPr="00AC521A">
        <w:rPr>
          <w:sz w:val="26"/>
          <w:szCs w:val="26"/>
          <w:lang w:val="pt-BR"/>
        </w:rPr>
        <w:t>Rối loạn cảm giác kiểu yên ngựa (</w:t>
      </w:r>
      <w:r w:rsidRPr="005A1CF9">
        <w:rPr>
          <w:sz w:val="26"/>
          <w:szCs w:val="26"/>
          <w:lang w:val="pt-BR"/>
        </w:rPr>
        <w:t>giảm hoặc mất cảm giác vùng tầng sinh môn)</w:t>
      </w:r>
    </w:p>
    <w:p w14:paraId="04DEC67A" w14:textId="77777777" w:rsidR="001B4450" w:rsidRPr="005A1CF9" w:rsidRDefault="001B4450" w:rsidP="005E191A">
      <w:pPr>
        <w:spacing w:before="120" w:after="60" w:line="264" w:lineRule="auto"/>
        <w:ind w:firstLine="567"/>
        <w:jc w:val="both"/>
        <w:rPr>
          <w:sz w:val="26"/>
          <w:szCs w:val="26"/>
          <w:lang w:val="pt-BR"/>
        </w:rPr>
      </w:pPr>
      <w:r w:rsidRPr="005A1CF9">
        <w:rPr>
          <w:sz w:val="26"/>
          <w:szCs w:val="26"/>
          <w:lang w:val="pt-BR"/>
        </w:rPr>
        <w:t>Teo cơ kiểu cẳng chân gà</w:t>
      </w:r>
    </w:p>
    <w:p w14:paraId="7170EC0B" w14:textId="77777777" w:rsidR="001B4450" w:rsidRPr="005A1CF9" w:rsidRDefault="001B4450" w:rsidP="005E191A">
      <w:pPr>
        <w:spacing w:before="120" w:after="60" w:line="264" w:lineRule="auto"/>
        <w:ind w:firstLine="567"/>
        <w:jc w:val="both"/>
        <w:rPr>
          <w:sz w:val="26"/>
          <w:szCs w:val="26"/>
          <w:lang w:val="pt-BR"/>
        </w:rPr>
      </w:pPr>
      <w:r w:rsidRPr="005A1CF9">
        <w:rPr>
          <w:sz w:val="26"/>
          <w:szCs w:val="26"/>
          <w:lang w:val="pt-BR"/>
        </w:rPr>
        <w:t>Rối loạn cơ tròn</w:t>
      </w:r>
    </w:p>
    <w:p w14:paraId="141C44E8" w14:textId="77777777" w:rsidR="001B4450" w:rsidRPr="005A1CF9" w:rsidRDefault="001B4450" w:rsidP="005E191A">
      <w:pPr>
        <w:spacing w:before="120" w:after="60" w:line="264" w:lineRule="auto"/>
        <w:ind w:firstLine="567"/>
        <w:jc w:val="both"/>
        <w:rPr>
          <w:sz w:val="26"/>
          <w:szCs w:val="26"/>
          <w:lang w:val="pt-BR"/>
        </w:rPr>
      </w:pPr>
      <w:r w:rsidRPr="005A1CF9">
        <w:rPr>
          <w:b/>
          <w:sz w:val="26"/>
          <w:szCs w:val="26"/>
          <w:lang w:val="pt-BR"/>
        </w:rPr>
        <w:t xml:space="preserve">e) Liệt tay do tổn thương đám rối thần kinh cánh tay </w:t>
      </w:r>
      <w:r w:rsidRPr="005A1CF9">
        <w:rPr>
          <w:sz w:val="26"/>
          <w:szCs w:val="26"/>
          <w:lang w:val="pt-BR"/>
        </w:rPr>
        <w:t>(trang105)</w:t>
      </w:r>
    </w:p>
    <w:p w14:paraId="1B8C22C5" w14:textId="77777777" w:rsidR="001B4450" w:rsidRPr="005A1CF9" w:rsidRDefault="001B4450" w:rsidP="005E191A">
      <w:pPr>
        <w:tabs>
          <w:tab w:val="left" w:pos="0"/>
        </w:tabs>
        <w:spacing w:before="120" w:after="60" w:line="264" w:lineRule="auto"/>
        <w:ind w:firstLine="567"/>
        <w:jc w:val="both"/>
        <w:rPr>
          <w:b/>
          <w:sz w:val="26"/>
          <w:szCs w:val="26"/>
          <w:lang w:val="pt-BR"/>
        </w:rPr>
      </w:pPr>
      <w:r w:rsidRPr="005A1CF9">
        <w:rPr>
          <w:b/>
          <w:sz w:val="26"/>
          <w:szCs w:val="26"/>
          <w:lang w:val="pt-BR"/>
        </w:rPr>
        <w:t xml:space="preserve">4. Chẩn đoán xác định </w:t>
      </w:r>
      <w:r w:rsidRPr="005A1CF9">
        <w:rPr>
          <w:sz w:val="26"/>
          <w:szCs w:val="26"/>
          <w:lang w:val="pt-BR"/>
        </w:rPr>
        <w:t>(Tùy theo bệnh)</w:t>
      </w:r>
    </w:p>
    <w:p w14:paraId="6A1E92AA" w14:textId="77777777" w:rsidR="001B4450" w:rsidRPr="005A1CF9" w:rsidRDefault="001B4450" w:rsidP="005E191A">
      <w:pPr>
        <w:tabs>
          <w:tab w:val="left" w:pos="0"/>
        </w:tabs>
        <w:spacing w:before="120" w:after="60" w:line="264" w:lineRule="auto"/>
        <w:ind w:firstLine="567"/>
        <w:jc w:val="both"/>
        <w:rPr>
          <w:b/>
          <w:sz w:val="26"/>
          <w:szCs w:val="26"/>
          <w:lang w:val="pt-BR"/>
        </w:rPr>
      </w:pPr>
      <w:r w:rsidRPr="005A1CF9">
        <w:rPr>
          <w:b/>
          <w:sz w:val="26"/>
          <w:szCs w:val="26"/>
          <w:lang w:val="pt-BR"/>
        </w:rPr>
        <w:t>5. Tiến triển/Biến chứng</w:t>
      </w:r>
    </w:p>
    <w:p w14:paraId="31ED7F51" w14:textId="77777777" w:rsidR="001B4450" w:rsidRPr="005A1CF9" w:rsidRDefault="001B4450" w:rsidP="005E191A">
      <w:pPr>
        <w:tabs>
          <w:tab w:val="left" w:pos="0"/>
        </w:tabs>
        <w:spacing w:before="120" w:after="60" w:line="264" w:lineRule="auto"/>
        <w:ind w:firstLine="567"/>
        <w:jc w:val="both"/>
        <w:rPr>
          <w:sz w:val="26"/>
          <w:szCs w:val="26"/>
          <w:lang w:val="pt-BR"/>
        </w:rPr>
      </w:pPr>
      <w:r w:rsidRPr="005A1CF9">
        <w:rPr>
          <w:sz w:val="26"/>
          <w:szCs w:val="26"/>
          <w:lang w:val="pt-BR"/>
        </w:rPr>
        <w:t>- Teo cơ</w:t>
      </w:r>
    </w:p>
    <w:p w14:paraId="7F3A0E0E" w14:textId="77777777" w:rsidR="001B4450" w:rsidRPr="005A1CF9" w:rsidRDefault="001B4450" w:rsidP="005E191A">
      <w:pPr>
        <w:tabs>
          <w:tab w:val="left" w:pos="0"/>
        </w:tabs>
        <w:spacing w:before="120" w:after="60" w:line="264" w:lineRule="auto"/>
        <w:ind w:firstLine="567"/>
        <w:jc w:val="both"/>
        <w:rPr>
          <w:sz w:val="26"/>
          <w:szCs w:val="26"/>
          <w:lang w:val="pt-BR"/>
        </w:rPr>
      </w:pPr>
      <w:r w:rsidRPr="005A1CF9">
        <w:rPr>
          <w:sz w:val="26"/>
          <w:szCs w:val="26"/>
          <w:lang w:val="pt-BR"/>
        </w:rPr>
        <w:t xml:space="preserve">- Co rút khớp </w:t>
      </w:r>
    </w:p>
    <w:p w14:paraId="713A21CC" w14:textId="77777777" w:rsidR="001B4450" w:rsidRPr="005A1CF9" w:rsidRDefault="001B4450" w:rsidP="005E191A">
      <w:pPr>
        <w:tabs>
          <w:tab w:val="left" w:pos="0"/>
        </w:tabs>
        <w:spacing w:before="120" w:after="60" w:line="264" w:lineRule="auto"/>
        <w:ind w:firstLine="567"/>
        <w:jc w:val="both"/>
        <w:rPr>
          <w:sz w:val="26"/>
          <w:szCs w:val="26"/>
          <w:lang w:val="pt-BR"/>
        </w:rPr>
      </w:pPr>
      <w:r w:rsidRPr="005A1CF9">
        <w:rPr>
          <w:sz w:val="26"/>
          <w:szCs w:val="26"/>
          <w:lang w:val="pt-BR"/>
        </w:rPr>
        <w:t>- Cứng khớp</w:t>
      </w:r>
    </w:p>
    <w:p w14:paraId="5E2F92E8" w14:textId="77777777" w:rsidR="001B4450" w:rsidRPr="005A1CF9" w:rsidRDefault="001B4450" w:rsidP="005E191A">
      <w:pPr>
        <w:tabs>
          <w:tab w:val="left" w:pos="0"/>
        </w:tabs>
        <w:spacing w:before="120" w:after="60" w:line="264" w:lineRule="auto"/>
        <w:ind w:firstLine="567"/>
        <w:jc w:val="both"/>
        <w:rPr>
          <w:sz w:val="26"/>
          <w:szCs w:val="26"/>
          <w:lang w:val="pt-BR"/>
        </w:rPr>
      </w:pPr>
      <w:r w:rsidRPr="005A1CF9">
        <w:rPr>
          <w:sz w:val="26"/>
          <w:szCs w:val="26"/>
          <w:lang w:val="pt-BR"/>
        </w:rPr>
        <w:t>- Vẹo cột sống</w:t>
      </w:r>
    </w:p>
    <w:p w14:paraId="6223BB9A" w14:textId="77777777" w:rsidR="001B4450" w:rsidRPr="001B4450" w:rsidRDefault="001B4450" w:rsidP="005E191A">
      <w:pPr>
        <w:tabs>
          <w:tab w:val="left" w:pos="0"/>
        </w:tabs>
        <w:spacing w:before="120" w:after="60" w:line="264" w:lineRule="auto"/>
        <w:ind w:firstLine="567"/>
        <w:jc w:val="both"/>
        <w:rPr>
          <w:b/>
          <w:sz w:val="26"/>
          <w:szCs w:val="26"/>
        </w:rPr>
      </w:pPr>
      <w:r w:rsidRPr="001B4450">
        <w:rPr>
          <w:b/>
          <w:sz w:val="26"/>
          <w:szCs w:val="26"/>
        </w:rPr>
        <w:t>III. CAN THIỆP SỚM</w:t>
      </w:r>
    </w:p>
    <w:p w14:paraId="0FE0DD50" w14:textId="77777777" w:rsidR="001B4450" w:rsidRPr="001B4450" w:rsidRDefault="001B4450" w:rsidP="005E191A">
      <w:pPr>
        <w:tabs>
          <w:tab w:val="left" w:pos="0"/>
        </w:tabs>
        <w:spacing w:before="120" w:after="60" w:line="264" w:lineRule="auto"/>
        <w:ind w:firstLine="567"/>
        <w:jc w:val="both"/>
        <w:rPr>
          <w:b/>
          <w:sz w:val="26"/>
          <w:szCs w:val="26"/>
        </w:rPr>
      </w:pPr>
      <w:r w:rsidRPr="001B4450">
        <w:rPr>
          <w:b/>
          <w:sz w:val="26"/>
          <w:szCs w:val="26"/>
        </w:rPr>
        <w:t>1. Nguyên tắc</w:t>
      </w:r>
    </w:p>
    <w:p w14:paraId="4096FBC9" w14:textId="77777777" w:rsidR="001B4450" w:rsidRPr="001B4450" w:rsidRDefault="001B4450" w:rsidP="005E191A">
      <w:pPr>
        <w:spacing w:before="120" w:after="60" w:line="264" w:lineRule="auto"/>
        <w:ind w:firstLine="567"/>
        <w:jc w:val="both"/>
        <w:rPr>
          <w:sz w:val="26"/>
          <w:szCs w:val="26"/>
        </w:rPr>
      </w:pPr>
      <w:r w:rsidRPr="001B4450">
        <w:rPr>
          <w:sz w:val="26"/>
          <w:szCs w:val="26"/>
        </w:rPr>
        <w:t>- Can thiệp sớm ngay khi phát hiện ra liệt.</w:t>
      </w:r>
    </w:p>
    <w:p w14:paraId="7B4630EC" w14:textId="77777777" w:rsidR="001B4450" w:rsidRPr="001B4450" w:rsidRDefault="001B4450" w:rsidP="005E191A">
      <w:pPr>
        <w:spacing w:before="120" w:after="60" w:line="264" w:lineRule="auto"/>
        <w:ind w:firstLine="567"/>
        <w:jc w:val="both"/>
        <w:rPr>
          <w:sz w:val="26"/>
          <w:szCs w:val="26"/>
        </w:rPr>
      </w:pPr>
      <w:r w:rsidRPr="001B4450">
        <w:rPr>
          <w:sz w:val="26"/>
          <w:szCs w:val="26"/>
        </w:rPr>
        <w:t>- Điều trị tại khoa PHCN</w:t>
      </w:r>
    </w:p>
    <w:p w14:paraId="4ECFC4F2" w14:textId="77777777" w:rsidR="001B4450" w:rsidRPr="001B4450" w:rsidRDefault="001B4450" w:rsidP="005E191A">
      <w:pPr>
        <w:spacing w:before="120" w:after="60" w:line="264" w:lineRule="auto"/>
        <w:ind w:firstLine="567"/>
        <w:jc w:val="both"/>
        <w:rPr>
          <w:sz w:val="26"/>
          <w:szCs w:val="26"/>
        </w:rPr>
      </w:pPr>
      <w:r w:rsidRPr="001B4450">
        <w:rPr>
          <w:sz w:val="26"/>
          <w:szCs w:val="26"/>
        </w:rPr>
        <w:t>- Hướng dẫn cho mẹ bệnh nhân tập tại nhà.</w:t>
      </w:r>
    </w:p>
    <w:p w14:paraId="13C35175" w14:textId="77777777" w:rsidR="001B4450" w:rsidRPr="001B4450" w:rsidRDefault="001B4450" w:rsidP="005E191A">
      <w:pPr>
        <w:spacing w:before="120" w:after="60" w:line="264" w:lineRule="auto"/>
        <w:ind w:firstLine="567"/>
        <w:jc w:val="both"/>
        <w:rPr>
          <w:sz w:val="26"/>
          <w:szCs w:val="26"/>
        </w:rPr>
      </w:pPr>
      <w:r w:rsidRPr="001B4450">
        <w:rPr>
          <w:sz w:val="26"/>
          <w:szCs w:val="26"/>
        </w:rPr>
        <w:t>- Khám thường quy sau 1, 2, 3 tháng cho đến khi trẻ lớn.</w:t>
      </w:r>
    </w:p>
    <w:p w14:paraId="4718AB4D" w14:textId="77777777" w:rsidR="001B4450" w:rsidRPr="001B4450" w:rsidRDefault="001B4450" w:rsidP="005E191A">
      <w:pPr>
        <w:tabs>
          <w:tab w:val="left" w:pos="0"/>
        </w:tabs>
        <w:spacing w:before="120" w:after="60" w:line="264" w:lineRule="auto"/>
        <w:ind w:firstLine="567"/>
        <w:jc w:val="both"/>
        <w:rPr>
          <w:b/>
          <w:sz w:val="26"/>
          <w:szCs w:val="26"/>
        </w:rPr>
      </w:pPr>
      <w:r w:rsidRPr="001B4450">
        <w:rPr>
          <w:b/>
          <w:sz w:val="26"/>
          <w:szCs w:val="26"/>
        </w:rPr>
        <w:t>2. Các kỹ thuật can thiệp sớm</w:t>
      </w:r>
    </w:p>
    <w:p w14:paraId="187092D9" w14:textId="77777777" w:rsidR="001B4450" w:rsidRPr="001B4450" w:rsidRDefault="001B4450" w:rsidP="005E191A">
      <w:pPr>
        <w:pStyle w:val="BodyText"/>
        <w:spacing w:before="120" w:after="60" w:line="264" w:lineRule="auto"/>
        <w:ind w:firstLine="567"/>
        <w:jc w:val="both"/>
        <w:rPr>
          <w:rFonts w:ascii="Times New Roman" w:hAnsi="Times New Roman"/>
          <w:sz w:val="26"/>
          <w:szCs w:val="26"/>
        </w:rPr>
      </w:pPr>
      <w:r w:rsidRPr="001B4450">
        <w:rPr>
          <w:rFonts w:ascii="Times New Roman" w:hAnsi="Times New Roman"/>
          <w:sz w:val="26"/>
          <w:szCs w:val="26"/>
        </w:rPr>
        <w:t xml:space="preserve">a) Vận động trị liệu </w:t>
      </w:r>
    </w:p>
    <w:p w14:paraId="31BE5B8F" w14:textId="77777777" w:rsidR="001B4450" w:rsidRPr="001B4450" w:rsidRDefault="001B4450" w:rsidP="005E191A">
      <w:pPr>
        <w:pStyle w:val="Heading1"/>
        <w:spacing w:before="120" w:line="276" w:lineRule="auto"/>
        <w:ind w:firstLine="567"/>
        <w:jc w:val="both"/>
        <w:rPr>
          <w:rFonts w:ascii="Times New Roman" w:hAnsi="Times New Roman"/>
          <w:b w:val="0"/>
          <w:i/>
          <w:sz w:val="26"/>
          <w:szCs w:val="26"/>
        </w:rPr>
      </w:pPr>
      <w:r w:rsidRPr="001B4450">
        <w:rPr>
          <w:rFonts w:ascii="Times New Roman" w:hAnsi="Times New Roman"/>
          <w:b w:val="0"/>
          <w:i/>
          <w:sz w:val="26"/>
          <w:szCs w:val="26"/>
        </w:rPr>
        <w:lastRenderedPageBreak/>
        <w:t>- Bài tập 1: Xoa bóp cơ liệt</w:t>
      </w:r>
    </w:p>
    <w:p w14:paraId="6ECB56C9" w14:textId="77777777" w:rsidR="001B4450" w:rsidRDefault="001B4450" w:rsidP="005E191A">
      <w:pPr>
        <w:pStyle w:val="Heading3"/>
        <w:spacing w:after="60" w:line="276" w:lineRule="auto"/>
        <w:ind w:firstLine="567"/>
        <w:rPr>
          <w:b w:val="0"/>
          <w:spacing w:val="-4"/>
          <w:szCs w:val="26"/>
        </w:rPr>
      </w:pPr>
      <w:r w:rsidRPr="005E191A">
        <w:rPr>
          <w:b w:val="0"/>
          <w:spacing w:val="-4"/>
          <w:szCs w:val="26"/>
        </w:rPr>
        <w:t>- Bài tập 2. Vận động hết tầm các khớp của phần cơ thể bị liệt</w:t>
      </w:r>
    </w:p>
    <w:p w14:paraId="09CD550F" w14:textId="77777777" w:rsidR="005E191A" w:rsidRPr="005E191A" w:rsidRDefault="005E191A" w:rsidP="005E191A"/>
    <w:p w14:paraId="2544D3A1" w14:textId="77777777" w:rsidR="001B4450" w:rsidRPr="001B4450" w:rsidRDefault="001B4450" w:rsidP="005E191A">
      <w:pPr>
        <w:spacing w:before="120" w:after="60" w:line="276" w:lineRule="auto"/>
        <w:ind w:firstLine="567"/>
        <w:jc w:val="both"/>
        <w:rPr>
          <w:sz w:val="26"/>
          <w:szCs w:val="26"/>
        </w:rPr>
      </w:pPr>
      <w:r w:rsidRPr="001B4450">
        <w:rPr>
          <w:b/>
          <w:i/>
          <w:sz w:val="26"/>
          <w:szCs w:val="26"/>
        </w:rPr>
        <w:t xml:space="preserve">b) Hoạt động trị liệu: </w:t>
      </w:r>
      <w:r w:rsidRPr="001B4450">
        <w:rPr>
          <w:sz w:val="26"/>
          <w:szCs w:val="26"/>
        </w:rPr>
        <w:t xml:space="preserve">Nếu bị liệt mềm tay </w:t>
      </w:r>
    </w:p>
    <w:p w14:paraId="5C777D49" w14:textId="77777777" w:rsidR="001B4450" w:rsidRPr="001B4450" w:rsidRDefault="001B4450" w:rsidP="005E191A">
      <w:pPr>
        <w:spacing w:before="120" w:after="60" w:line="276" w:lineRule="auto"/>
        <w:ind w:firstLine="567"/>
        <w:jc w:val="both"/>
        <w:rPr>
          <w:b/>
          <w:i/>
          <w:sz w:val="26"/>
          <w:szCs w:val="26"/>
        </w:rPr>
      </w:pPr>
      <w:r w:rsidRPr="001B4450">
        <w:rPr>
          <w:b/>
          <w:i/>
          <w:sz w:val="26"/>
          <w:szCs w:val="26"/>
        </w:rPr>
        <w:t>c)  Điện thấp tần ngắt quãng - điện kích thích :</w:t>
      </w:r>
    </w:p>
    <w:p w14:paraId="6F0E4364" w14:textId="77777777" w:rsidR="001B4450" w:rsidRPr="001B4450" w:rsidRDefault="001B4450" w:rsidP="005E191A">
      <w:pPr>
        <w:spacing w:before="120" w:after="60" w:line="276" w:lineRule="auto"/>
        <w:ind w:firstLine="567"/>
        <w:jc w:val="both"/>
        <w:rPr>
          <w:sz w:val="26"/>
          <w:szCs w:val="26"/>
        </w:rPr>
      </w:pPr>
      <w:r w:rsidRPr="001B4450">
        <w:rPr>
          <w:sz w:val="26"/>
          <w:szCs w:val="26"/>
        </w:rPr>
        <w:t>- Mục đích : kích thích các cơ bị liệt.</w:t>
      </w:r>
    </w:p>
    <w:p w14:paraId="113C466C" w14:textId="77777777" w:rsidR="001B4450" w:rsidRPr="001B4450" w:rsidRDefault="001B4450" w:rsidP="005E191A">
      <w:pPr>
        <w:spacing w:before="120" w:after="60" w:line="276" w:lineRule="auto"/>
        <w:ind w:firstLine="567"/>
        <w:jc w:val="both"/>
        <w:rPr>
          <w:sz w:val="26"/>
          <w:szCs w:val="26"/>
        </w:rPr>
      </w:pPr>
      <w:r w:rsidRPr="001B4450">
        <w:rPr>
          <w:sz w:val="26"/>
          <w:szCs w:val="26"/>
        </w:rPr>
        <w:t>- Thời gian : 15-30 phút/lần X 15-20 lần/đợt .</w:t>
      </w:r>
      <w:r w:rsidRPr="001B4450">
        <w:rPr>
          <w:sz w:val="26"/>
          <w:szCs w:val="26"/>
        </w:rPr>
        <w:tab/>
      </w:r>
      <w:r w:rsidRPr="001B4450">
        <w:rPr>
          <w:sz w:val="26"/>
          <w:szCs w:val="26"/>
        </w:rPr>
        <w:tab/>
      </w:r>
    </w:p>
    <w:p w14:paraId="506650B6" w14:textId="77777777" w:rsidR="001B4450" w:rsidRPr="001B4450" w:rsidRDefault="001B4450" w:rsidP="005E191A">
      <w:pPr>
        <w:spacing w:before="120" w:after="60" w:line="276" w:lineRule="auto"/>
        <w:ind w:firstLine="567"/>
        <w:jc w:val="both"/>
        <w:rPr>
          <w:sz w:val="26"/>
          <w:szCs w:val="26"/>
        </w:rPr>
      </w:pPr>
      <w:r w:rsidRPr="001B4450">
        <w:rPr>
          <w:sz w:val="26"/>
          <w:szCs w:val="26"/>
        </w:rPr>
        <w:t>- Kỹ thuật điện cực :</w:t>
      </w:r>
    </w:p>
    <w:p w14:paraId="003327CB" w14:textId="77777777" w:rsidR="001B4450" w:rsidRPr="001B4450" w:rsidRDefault="001B4450" w:rsidP="005E191A">
      <w:pPr>
        <w:spacing w:before="120" w:after="60" w:line="276" w:lineRule="auto"/>
        <w:ind w:firstLine="567"/>
        <w:jc w:val="both"/>
        <w:rPr>
          <w:sz w:val="26"/>
          <w:szCs w:val="26"/>
        </w:rPr>
      </w:pPr>
      <w:r w:rsidRPr="001B4450">
        <w:rPr>
          <w:sz w:val="26"/>
          <w:szCs w:val="26"/>
        </w:rPr>
        <w:tab/>
        <w:t>Cực tác dụng : ( - ) hoặc ( --) : cơ bị liệt</w:t>
      </w:r>
    </w:p>
    <w:p w14:paraId="458A49C6" w14:textId="77777777" w:rsidR="001B4450" w:rsidRPr="001B4450" w:rsidRDefault="001B4450" w:rsidP="005E191A">
      <w:pPr>
        <w:spacing w:before="120" w:after="60" w:line="276" w:lineRule="auto"/>
        <w:ind w:firstLine="567"/>
        <w:jc w:val="both"/>
        <w:rPr>
          <w:sz w:val="26"/>
          <w:szCs w:val="26"/>
        </w:rPr>
      </w:pPr>
      <w:r w:rsidRPr="001B4450">
        <w:rPr>
          <w:sz w:val="26"/>
          <w:szCs w:val="26"/>
        </w:rPr>
        <w:tab/>
        <w:t xml:space="preserve">Cực đệm </w:t>
      </w:r>
      <w:r w:rsidRPr="001B4450">
        <w:rPr>
          <w:sz w:val="26"/>
          <w:szCs w:val="26"/>
        </w:rPr>
        <w:tab/>
        <w:t>: ( + )</w:t>
      </w:r>
      <w:r w:rsidRPr="001B4450">
        <w:rPr>
          <w:sz w:val="26"/>
          <w:szCs w:val="26"/>
        </w:rPr>
        <w:tab/>
        <w:t>: cột sống đoạn cổ hoặc thắt lưng</w:t>
      </w:r>
    </w:p>
    <w:p w14:paraId="653CFF28" w14:textId="77777777" w:rsidR="001B4450" w:rsidRPr="001B4450" w:rsidRDefault="001B4450" w:rsidP="005E191A">
      <w:pPr>
        <w:spacing w:before="120" w:after="60" w:line="276" w:lineRule="auto"/>
        <w:ind w:firstLine="567"/>
        <w:jc w:val="both"/>
        <w:rPr>
          <w:sz w:val="26"/>
          <w:szCs w:val="26"/>
        </w:rPr>
      </w:pPr>
      <w:r w:rsidRPr="001B4450">
        <w:rPr>
          <w:sz w:val="26"/>
          <w:szCs w:val="26"/>
        </w:rPr>
        <w:t>Thời gian xung/thời gian nghỉ = 1/2</w:t>
      </w:r>
    </w:p>
    <w:p w14:paraId="70157BAB" w14:textId="77777777" w:rsidR="001B4450" w:rsidRPr="001B4450" w:rsidRDefault="001B4450" w:rsidP="005E191A">
      <w:pPr>
        <w:spacing w:before="120" w:after="60" w:line="276" w:lineRule="auto"/>
        <w:ind w:firstLine="567"/>
        <w:jc w:val="both"/>
        <w:rPr>
          <w:sz w:val="26"/>
          <w:szCs w:val="26"/>
        </w:rPr>
      </w:pPr>
      <w:r w:rsidRPr="001B4450">
        <w:rPr>
          <w:sz w:val="26"/>
          <w:szCs w:val="26"/>
        </w:rPr>
        <w:t>Cường độ: khi thấy co cơ tối thiểu .</w:t>
      </w:r>
    </w:p>
    <w:p w14:paraId="03363CAC" w14:textId="77777777" w:rsidR="001B4450" w:rsidRPr="001B4450" w:rsidRDefault="001B4450" w:rsidP="005E191A">
      <w:pPr>
        <w:tabs>
          <w:tab w:val="num" w:pos="993"/>
        </w:tabs>
        <w:spacing w:before="120" w:after="60" w:line="276" w:lineRule="auto"/>
        <w:ind w:firstLine="567"/>
        <w:jc w:val="both"/>
        <w:rPr>
          <w:b/>
          <w:bCs/>
          <w:i/>
          <w:iCs/>
          <w:sz w:val="26"/>
          <w:szCs w:val="26"/>
          <w:lang w:val="pt-BR"/>
        </w:rPr>
      </w:pPr>
      <w:r w:rsidRPr="001B4450">
        <w:rPr>
          <w:b/>
          <w:bCs/>
          <w:i/>
          <w:iCs/>
          <w:sz w:val="26"/>
          <w:szCs w:val="26"/>
          <w:lang w:val="pt-BR"/>
        </w:rPr>
        <w:t xml:space="preserve">c) Dụng cụ chỉnh hình </w:t>
      </w:r>
    </w:p>
    <w:p w14:paraId="52C2352D" w14:textId="77777777" w:rsidR="001B4450" w:rsidRPr="001B4450" w:rsidRDefault="001B4450" w:rsidP="005E191A">
      <w:pPr>
        <w:spacing w:before="120" w:after="60" w:line="276" w:lineRule="auto"/>
        <w:ind w:firstLine="567"/>
        <w:jc w:val="both"/>
        <w:rPr>
          <w:sz w:val="26"/>
          <w:szCs w:val="26"/>
          <w:lang w:val="pt-BR"/>
        </w:rPr>
      </w:pPr>
      <w:r w:rsidRPr="001B4450">
        <w:rPr>
          <w:i/>
          <w:sz w:val="26"/>
          <w:szCs w:val="26"/>
          <w:lang w:val="pt-BR"/>
        </w:rPr>
        <w:t>Mục đích</w:t>
      </w:r>
      <w:r w:rsidRPr="001B4450">
        <w:rPr>
          <w:sz w:val="26"/>
          <w:szCs w:val="26"/>
          <w:lang w:val="pt-BR"/>
        </w:rPr>
        <w:t>: Nắn chỉnh biến dạng ở cổ tay, cổ chân, khuỷu, khớp gối, khớp háng chống co rút.</w:t>
      </w:r>
    </w:p>
    <w:p w14:paraId="7F7EDD02" w14:textId="77777777" w:rsidR="001B4450" w:rsidRPr="001B4450" w:rsidRDefault="001B4450" w:rsidP="005E191A">
      <w:pPr>
        <w:spacing w:before="120" w:after="60" w:line="276" w:lineRule="auto"/>
        <w:ind w:firstLine="567"/>
        <w:jc w:val="both"/>
        <w:rPr>
          <w:sz w:val="26"/>
          <w:szCs w:val="26"/>
          <w:lang w:val="pt-BR"/>
        </w:rPr>
      </w:pPr>
      <w:r w:rsidRPr="001B4450">
        <w:rPr>
          <w:i/>
          <w:sz w:val="26"/>
          <w:szCs w:val="26"/>
          <w:lang w:val="pt-BR"/>
        </w:rPr>
        <w:t>Loại dụng cụ:</w:t>
      </w:r>
      <w:r w:rsidRPr="001B4450">
        <w:rPr>
          <w:sz w:val="26"/>
          <w:szCs w:val="26"/>
          <w:lang w:val="pt-BR"/>
        </w:rPr>
        <w:t xml:space="preserve"> Nẹp chức năng, nẹp chỉnh trục.</w:t>
      </w:r>
    </w:p>
    <w:p w14:paraId="40F18884" w14:textId="77777777" w:rsidR="001B4450" w:rsidRPr="005A1CF9" w:rsidRDefault="001B4450" w:rsidP="005E191A">
      <w:pPr>
        <w:spacing w:before="120" w:after="60" w:line="276" w:lineRule="auto"/>
        <w:ind w:firstLine="567"/>
        <w:jc w:val="both"/>
        <w:rPr>
          <w:b/>
          <w:i/>
          <w:sz w:val="26"/>
          <w:szCs w:val="26"/>
          <w:lang w:val="pt-BR"/>
        </w:rPr>
      </w:pPr>
      <w:r w:rsidRPr="005A1CF9">
        <w:rPr>
          <w:b/>
          <w:i/>
          <w:sz w:val="26"/>
          <w:szCs w:val="26"/>
          <w:lang w:val="pt-BR"/>
        </w:rPr>
        <w:t>d) Nội khoa</w:t>
      </w:r>
    </w:p>
    <w:p w14:paraId="0D0F1449"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Thuốc giảm đau: cho trước khi tập 30 phút nếu trẻ bị đau do tập</w:t>
      </w:r>
    </w:p>
    <w:p w14:paraId="1689F051"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Can xi và vitamin D để phòng còi xương khi trẻ trên 3 tháng tuổi</w:t>
      </w:r>
    </w:p>
    <w:p w14:paraId="44D504F4" w14:textId="77777777" w:rsidR="001B4450" w:rsidRPr="005A1CF9" w:rsidRDefault="001B4450" w:rsidP="005E191A">
      <w:pPr>
        <w:spacing w:before="120" w:after="60" w:line="276" w:lineRule="auto"/>
        <w:ind w:firstLine="567"/>
        <w:jc w:val="both"/>
        <w:rPr>
          <w:sz w:val="26"/>
          <w:szCs w:val="26"/>
          <w:lang w:val="pt-BR"/>
        </w:rPr>
      </w:pPr>
      <w:r w:rsidRPr="005A1CF9">
        <w:rPr>
          <w:b/>
          <w:i/>
          <w:sz w:val="26"/>
          <w:szCs w:val="26"/>
          <w:lang w:val="pt-BR"/>
        </w:rPr>
        <w:t>e)</w:t>
      </w:r>
      <w:r w:rsidR="005E191A" w:rsidRPr="005A1CF9">
        <w:rPr>
          <w:b/>
          <w:i/>
          <w:sz w:val="26"/>
          <w:szCs w:val="26"/>
          <w:lang w:val="pt-BR"/>
        </w:rPr>
        <w:t xml:space="preserve"> </w:t>
      </w:r>
      <w:r w:rsidRPr="005A1CF9">
        <w:rPr>
          <w:b/>
          <w:i/>
          <w:sz w:val="26"/>
          <w:szCs w:val="26"/>
          <w:lang w:val="pt-BR"/>
        </w:rPr>
        <w:t>Ngoại khoa:</w:t>
      </w:r>
      <w:r w:rsidRPr="005A1CF9">
        <w:rPr>
          <w:sz w:val="26"/>
          <w:szCs w:val="26"/>
          <w:lang w:val="pt-BR"/>
        </w:rPr>
        <w:t xml:space="preserve"> Có thể phẫu thuật nối dây thần kinh trong trường hợp xác định được có đứt đoạn dây thần kinh.</w:t>
      </w:r>
    </w:p>
    <w:p w14:paraId="3B2BE0F4" w14:textId="77777777" w:rsidR="001B4450" w:rsidRPr="005A1CF9" w:rsidRDefault="001B4450" w:rsidP="005E191A">
      <w:pPr>
        <w:spacing w:before="120" w:after="60" w:line="276" w:lineRule="auto"/>
        <w:ind w:firstLine="567"/>
        <w:jc w:val="both"/>
        <w:rPr>
          <w:i/>
          <w:sz w:val="26"/>
          <w:szCs w:val="26"/>
          <w:lang w:val="pt-BR"/>
        </w:rPr>
      </w:pPr>
      <w:r w:rsidRPr="005A1CF9">
        <w:rPr>
          <w:i/>
          <w:sz w:val="26"/>
          <w:szCs w:val="26"/>
          <w:lang w:val="pt-BR"/>
        </w:rPr>
        <w:t>Có thể điều trị bằng châm cứu vì đây là liệt ngoại biên</w:t>
      </w:r>
    </w:p>
    <w:p w14:paraId="1D61C217"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 xml:space="preserve">3. Phân tuyến kỹ thuật </w:t>
      </w:r>
    </w:p>
    <w:p w14:paraId="4A5FB0D7"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a) Tại cộng đồng: kỹ thuật a, b</w:t>
      </w:r>
    </w:p>
    <w:p w14:paraId="541002B1"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b) Tại các cơ sở khám bệnh, chữa bệnh, PHCN: kỹ thuật a, b, c, d, e.</w:t>
      </w:r>
    </w:p>
    <w:p w14:paraId="0544314C"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c) Phối hợp các kỹ thuật a, b, c, d.</w:t>
      </w:r>
    </w:p>
    <w:p w14:paraId="2423E0CA"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4.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0F73775C"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Chăm sóc, theo dõi, tập luyện tại nhà</w:t>
      </w:r>
    </w:p>
    <w:p w14:paraId="5BB6ACF5" w14:textId="77777777" w:rsidR="001B4450" w:rsidRPr="001B4450" w:rsidRDefault="001B4450" w:rsidP="005E191A">
      <w:pPr>
        <w:tabs>
          <w:tab w:val="left" w:pos="0"/>
        </w:tabs>
        <w:spacing w:before="120" w:after="60" w:line="276" w:lineRule="auto"/>
        <w:ind w:firstLine="567"/>
        <w:jc w:val="both"/>
        <w:rPr>
          <w:sz w:val="26"/>
          <w:szCs w:val="26"/>
        </w:rPr>
      </w:pPr>
      <w:r w:rsidRPr="001B4450">
        <w:rPr>
          <w:bCs/>
          <w:i/>
          <w:sz w:val="26"/>
          <w:szCs w:val="26"/>
          <w:lang w:val="pt-BR"/>
        </w:rPr>
        <w:t>Chăm sóc trẻ liệt dây VII ngoại biên </w:t>
      </w:r>
    </w:p>
    <w:p w14:paraId="0A16171D"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Trẻ lớn có thể lo sợ, giận dữ hay buồn khi bị bệnh, cần tư vấn tâm lý giải thích giúp trẻ yên tâm và kiên nhẫn trong điều trị.</w:t>
      </w:r>
    </w:p>
    <w:p w14:paraId="0C815A6D"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Nên cho trẻ nghỉ ngơi và ăn uống đủ chất, chú ý sinh tố, trái cây.</w:t>
      </w:r>
    </w:p>
    <w:p w14:paraId="5976C57D"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lastRenderedPageBreak/>
        <w:t>- Bảo vệ mắt khi đi ra ngoài  tránh bụi và gió vào mắt, nhỏ mắt nhiều lần cho trẻ bằng thuốc Natri Chlorocid  0,9%  để tránh khô mắt.</w:t>
      </w:r>
    </w:p>
    <w:p w14:paraId="3C832799"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Vệ sinh răng miệng không để thức ăn đọng lại giữa má và nướu răng bên liệt.</w:t>
      </w:r>
    </w:p>
    <w:p w14:paraId="0E92F499"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Chườm ấm, xoa bóp và vận động các cơ mặt, thời gian tập từ 15 đến 20 phút mỗi lần vào buổi sáng và tối.</w:t>
      </w:r>
    </w:p>
    <w:p w14:paraId="36BE4728" w14:textId="77777777" w:rsidR="001B4450" w:rsidRPr="005A1CF9" w:rsidRDefault="001B4450" w:rsidP="005E191A">
      <w:pPr>
        <w:pStyle w:val="Footer"/>
        <w:tabs>
          <w:tab w:val="clear" w:pos="4320"/>
          <w:tab w:val="clear" w:pos="8640"/>
        </w:tabs>
        <w:spacing w:before="120" w:after="60" w:line="276" w:lineRule="auto"/>
        <w:ind w:firstLine="567"/>
        <w:jc w:val="both"/>
        <w:rPr>
          <w:sz w:val="26"/>
          <w:szCs w:val="26"/>
          <w:lang w:val="pt-BR"/>
        </w:rPr>
      </w:pPr>
      <w:r w:rsidRPr="005A1CF9">
        <w:rPr>
          <w:sz w:val="26"/>
          <w:szCs w:val="26"/>
          <w:lang w:val="pt-BR"/>
        </w:rPr>
        <w:t>- Phát hiện sớm, can thiệp sớm sẽ có khả năng phục hồi tốt hơn, tránh được các biến chứng teo cơ, cứng khớp, không sử dụng được tay, chân hay phần cơ thể bị liệt về sau.</w:t>
      </w:r>
    </w:p>
    <w:p w14:paraId="3CBC9E8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Cha mẹ trẻ cần lưu ý khi thấy một tay, chân hay một phần cơ thể trẻ ít cử động hơn so với bên kia hoặc trẻ khóc và có biểu hiện khó chịu, đau khi ta cử động một phần cơ thể của trẻ.</w:t>
      </w:r>
    </w:p>
    <w:p w14:paraId="2B196D97"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Cần đưa ngay trẻ đến các cơ sở y tế khi phát hiện thấy các dấu hiệu bất thường trên cơ thể trẻ để được chẩn đoán xác định và hướng dẫn tập luyện cho trẻ.</w:t>
      </w:r>
    </w:p>
    <w:p w14:paraId="098E1293"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b) Tiến triển/biến chứng, tiên lượng của bệnh/tật</w:t>
      </w:r>
    </w:p>
    <w:p w14:paraId="2A6B4747"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c) Giới thiệu các cơ sở khám bệnh, chữa bệnh, Phục hồi chức năng.</w:t>
      </w:r>
    </w:p>
    <w:p w14:paraId="709A3945" w14:textId="77777777" w:rsidR="001B4450" w:rsidRPr="005A1CF9" w:rsidRDefault="001B4450" w:rsidP="005E191A">
      <w:pPr>
        <w:tabs>
          <w:tab w:val="left" w:pos="0"/>
        </w:tabs>
        <w:spacing w:before="120" w:after="60" w:line="276" w:lineRule="auto"/>
        <w:ind w:firstLine="567"/>
        <w:jc w:val="both"/>
        <w:rPr>
          <w:sz w:val="26"/>
          <w:szCs w:val="26"/>
          <w:lang w:val="pt-BR"/>
        </w:rPr>
      </w:pPr>
    </w:p>
    <w:p w14:paraId="6793FB08" w14:textId="77777777" w:rsidR="001B4450" w:rsidRPr="005A1CF9" w:rsidRDefault="001B4450" w:rsidP="005E191A">
      <w:pPr>
        <w:pStyle w:val="Footer"/>
        <w:tabs>
          <w:tab w:val="clear" w:pos="4320"/>
          <w:tab w:val="clear" w:pos="8640"/>
        </w:tabs>
        <w:spacing w:before="120" w:after="60" w:line="276" w:lineRule="auto"/>
        <w:ind w:firstLine="567"/>
        <w:jc w:val="both"/>
        <w:rPr>
          <w:sz w:val="26"/>
          <w:szCs w:val="26"/>
          <w:lang w:val="pt-BR"/>
        </w:rPr>
      </w:pPr>
    </w:p>
    <w:p w14:paraId="3312628F" w14:textId="77777777" w:rsidR="001B4450" w:rsidRPr="005E191A" w:rsidRDefault="00AC521A" w:rsidP="005E191A">
      <w:pPr>
        <w:tabs>
          <w:tab w:val="left" w:pos="0"/>
        </w:tabs>
        <w:spacing w:before="120" w:after="60" w:line="276" w:lineRule="auto"/>
        <w:jc w:val="center"/>
        <w:rPr>
          <w:b/>
          <w:sz w:val="28"/>
          <w:szCs w:val="26"/>
        </w:rPr>
      </w:pPr>
      <w:r>
        <w:rPr>
          <w:b/>
          <w:sz w:val="28"/>
          <w:szCs w:val="26"/>
        </w:rPr>
        <w:br w:type="page"/>
      </w:r>
      <w:r w:rsidR="001B4450" w:rsidRPr="005E191A">
        <w:rPr>
          <w:b/>
          <w:sz w:val="28"/>
          <w:szCs w:val="26"/>
        </w:rPr>
        <w:lastRenderedPageBreak/>
        <w:t>PHÁT HIỆN SỚM - CAN THIỆP SỚM</w:t>
      </w:r>
    </w:p>
    <w:p w14:paraId="635BDD11" w14:textId="77777777" w:rsidR="001B4450" w:rsidRPr="005E191A" w:rsidRDefault="001B4450" w:rsidP="005E191A">
      <w:pPr>
        <w:tabs>
          <w:tab w:val="left" w:pos="0"/>
        </w:tabs>
        <w:spacing w:before="120" w:after="60" w:line="276" w:lineRule="auto"/>
        <w:jc w:val="center"/>
        <w:rPr>
          <w:b/>
          <w:sz w:val="28"/>
          <w:szCs w:val="26"/>
        </w:rPr>
      </w:pPr>
      <w:r w:rsidRPr="005E191A">
        <w:rPr>
          <w:b/>
          <w:sz w:val="28"/>
          <w:szCs w:val="26"/>
        </w:rPr>
        <w:t>TRẺ LIỆT MỀM TAY DO TỔN THƯƠNG</w:t>
      </w:r>
    </w:p>
    <w:p w14:paraId="563CBC33" w14:textId="77777777" w:rsidR="001B4450" w:rsidRPr="005E191A" w:rsidRDefault="001B4450" w:rsidP="005E191A">
      <w:pPr>
        <w:tabs>
          <w:tab w:val="left" w:pos="0"/>
        </w:tabs>
        <w:spacing w:before="120" w:after="60" w:line="276" w:lineRule="auto"/>
        <w:jc w:val="center"/>
        <w:rPr>
          <w:b/>
          <w:sz w:val="28"/>
          <w:szCs w:val="26"/>
        </w:rPr>
      </w:pPr>
      <w:r w:rsidRPr="005E191A">
        <w:rPr>
          <w:b/>
          <w:sz w:val="28"/>
          <w:szCs w:val="26"/>
        </w:rPr>
        <w:t>ĐÁM RỐI THẦN KINH CÁNH TAY</w:t>
      </w:r>
    </w:p>
    <w:p w14:paraId="730CE75C" w14:textId="77777777" w:rsidR="001B4450" w:rsidRPr="001B4450" w:rsidRDefault="001B4450" w:rsidP="005E191A">
      <w:pPr>
        <w:tabs>
          <w:tab w:val="left" w:pos="0"/>
        </w:tabs>
        <w:spacing w:before="120" w:after="60" w:line="276" w:lineRule="auto"/>
        <w:ind w:firstLine="567"/>
        <w:jc w:val="both"/>
        <w:rPr>
          <w:b/>
          <w:sz w:val="26"/>
          <w:szCs w:val="26"/>
        </w:rPr>
      </w:pPr>
    </w:p>
    <w:p w14:paraId="5114B7C5" w14:textId="77777777" w:rsidR="001B4450" w:rsidRPr="001B4450" w:rsidRDefault="001B4450" w:rsidP="005E191A">
      <w:pPr>
        <w:tabs>
          <w:tab w:val="left" w:pos="0"/>
        </w:tabs>
        <w:spacing w:before="120" w:after="60" w:line="288" w:lineRule="auto"/>
        <w:ind w:firstLine="567"/>
        <w:jc w:val="both"/>
        <w:rPr>
          <w:b/>
          <w:sz w:val="26"/>
          <w:szCs w:val="26"/>
        </w:rPr>
      </w:pPr>
      <w:r w:rsidRPr="001B4450">
        <w:rPr>
          <w:b/>
          <w:sz w:val="26"/>
          <w:szCs w:val="26"/>
        </w:rPr>
        <w:t>I. ĐẠI CƯƠNG</w:t>
      </w:r>
    </w:p>
    <w:p w14:paraId="22DAEA71" w14:textId="77777777" w:rsidR="001B4450" w:rsidRPr="001B4450" w:rsidRDefault="001B4450" w:rsidP="005E191A">
      <w:pPr>
        <w:numPr>
          <w:ilvl w:val="0"/>
          <w:numId w:val="140"/>
        </w:numPr>
        <w:tabs>
          <w:tab w:val="clear" w:pos="720"/>
          <w:tab w:val="left" w:pos="0"/>
          <w:tab w:val="left" w:pos="284"/>
          <w:tab w:val="num" w:pos="840"/>
        </w:tabs>
        <w:spacing w:before="120" w:after="60" w:line="288" w:lineRule="auto"/>
        <w:ind w:left="0" w:firstLine="567"/>
        <w:jc w:val="both"/>
        <w:rPr>
          <w:b/>
          <w:sz w:val="26"/>
          <w:szCs w:val="26"/>
        </w:rPr>
      </w:pPr>
      <w:r w:rsidRPr="001B4450">
        <w:rPr>
          <w:b/>
          <w:sz w:val="26"/>
          <w:szCs w:val="26"/>
        </w:rPr>
        <w:t xml:space="preserve">Định nghĩa </w:t>
      </w:r>
    </w:p>
    <w:p w14:paraId="4360BDC7" w14:textId="77777777" w:rsidR="001B4450" w:rsidRPr="001B4450" w:rsidRDefault="001B4450" w:rsidP="005E191A">
      <w:pPr>
        <w:spacing w:before="120" w:after="60" w:line="288" w:lineRule="auto"/>
        <w:ind w:firstLine="567"/>
        <w:jc w:val="both"/>
        <w:rPr>
          <w:b/>
          <w:bCs/>
          <w:sz w:val="26"/>
          <w:szCs w:val="26"/>
        </w:rPr>
      </w:pPr>
      <w:r w:rsidRPr="001B4450">
        <w:rPr>
          <w:i/>
          <w:sz w:val="26"/>
          <w:szCs w:val="26"/>
        </w:rPr>
        <w:t>a) Định nghĩa:</w:t>
      </w:r>
      <w:r w:rsidRPr="001B4450">
        <w:rPr>
          <w:sz w:val="26"/>
          <w:szCs w:val="26"/>
        </w:rPr>
        <w:t xml:space="preserve"> </w:t>
      </w:r>
      <w:r w:rsidRPr="001B4450">
        <w:rPr>
          <w:bCs/>
          <w:sz w:val="26"/>
          <w:szCs w:val="26"/>
        </w:rPr>
        <w:t>Là tình trạng liệt mềm tay do tổn thương đám rối thần kinh cánh tay</w:t>
      </w:r>
      <w:r w:rsidRPr="001B4450">
        <w:rPr>
          <w:b/>
          <w:bCs/>
          <w:sz w:val="26"/>
          <w:szCs w:val="26"/>
        </w:rPr>
        <w:t xml:space="preserve"> </w:t>
      </w:r>
      <w:r w:rsidRPr="001B4450">
        <w:rPr>
          <w:sz w:val="26"/>
          <w:szCs w:val="26"/>
        </w:rPr>
        <w:t xml:space="preserve">xảy ra trong lúc sinh, trẻ bị liệt hoặc giảm vận động, rối loạn cảm giác của các cơ cánh tay. </w:t>
      </w:r>
    </w:p>
    <w:p w14:paraId="715D5521" w14:textId="77777777" w:rsidR="001B4450" w:rsidRPr="001B4450" w:rsidRDefault="001B4450" w:rsidP="005E191A">
      <w:pPr>
        <w:spacing w:before="120" w:after="60" w:line="288" w:lineRule="auto"/>
        <w:ind w:firstLine="567"/>
        <w:jc w:val="both"/>
        <w:rPr>
          <w:sz w:val="26"/>
          <w:szCs w:val="26"/>
        </w:rPr>
      </w:pPr>
      <w:r w:rsidRPr="001B4450">
        <w:rPr>
          <w:i/>
          <w:sz w:val="26"/>
          <w:szCs w:val="26"/>
        </w:rPr>
        <w:t>b) Tỷ lệ mắc:</w:t>
      </w:r>
      <w:r w:rsidRPr="001B4450">
        <w:rPr>
          <w:sz w:val="26"/>
          <w:szCs w:val="26"/>
        </w:rPr>
        <w:t xml:space="preserve"> 0,25%.</w:t>
      </w:r>
    </w:p>
    <w:p w14:paraId="2497CB07" w14:textId="77777777" w:rsidR="001B4450" w:rsidRPr="001B4450" w:rsidRDefault="001B4450" w:rsidP="005E191A">
      <w:pPr>
        <w:tabs>
          <w:tab w:val="left" w:pos="0"/>
        </w:tabs>
        <w:spacing w:before="120" w:after="60" w:line="288" w:lineRule="auto"/>
        <w:ind w:firstLine="567"/>
        <w:jc w:val="both"/>
        <w:rPr>
          <w:b/>
          <w:sz w:val="26"/>
          <w:szCs w:val="26"/>
        </w:rPr>
      </w:pPr>
      <w:r w:rsidRPr="001B4450">
        <w:rPr>
          <w:b/>
          <w:sz w:val="26"/>
          <w:szCs w:val="26"/>
        </w:rPr>
        <w:t>2. Nguyên nhân</w:t>
      </w:r>
    </w:p>
    <w:p w14:paraId="6E547EB7" w14:textId="77777777" w:rsidR="001B4450" w:rsidRPr="001B4450" w:rsidRDefault="001B4450" w:rsidP="005E191A">
      <w:pPr>
        <w:pStyle w:val="BodyTextIndent3"/>
        <w:spacing w:before="120" w:after="60" w:line="288" w:lineRule="auto"/>
        <w:ind w:left="0" w:firstLine="567"/>
        <w:jc w:val="both"/>
        <w:rPr>
          <w:rFonts w:ascii="Times New Roman" w:hAnsi="Times New Roman"/>
          <w:sz w:val="26"/>
          <w:szCs w:val="26"/>
        </w:rPr>
      </w:pPr>
      <w:r w:rsidRPr="001B4450">
        <w:rPr>
          <w:rFonts w:ascii="Times New Roman" w:hAnsi="Times New Roman"/>
          <w:sz w:val="26"/>
          <w:szCs w:val="26"/>
        </w:rPr>
        <w:t xml:space="preserve">Do đứt hoặc dãn một hoặc tất cả các dây thần kinh trụ, quay, giữa từ đám rối thần kinh cánh tay, xảy ra trong lúc sinh do thủ thuật kéo tay, vai khi lấy thai ra trong trường hợp thai to, ngôi ngược, mổ đẻ. </w:t>
      </w:r>
    </w:p>
    <w:p w14:paraId="3A8E3502" w14:textId="77777777" w:rsidR="001B4450" w:rsidRPr="001B4450" w:rsidRDefault="001B4450" w:rsidP="005E191A">
      <w:pPr>
        <w:tabs>
          <w:tab w:val="left" w:pos="0"/>
        </w:tabs>
        <w:spacing w:before="120" w:after="60" w:line="288" w:lineRule="auto"/>
        <w:ind w:firstLine="567"/>
        <w:jc w:val="both"/>
        <w:rPr>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7C945162" w14:textId="77777777" w:rsidR="001B4450" w:rsidRPr="001B4450" w:rsidRDefault="001B4450" w:rsidP="005E191A">
      <w:pPr>
        <w:tabs>
          <w:tab w:val="left" w:pos="0"/>
        </w:tabs>
        <w:spacing w:before="120" w:after="60" w:line="288" w:lineRule="auto"/>
        <w:ind w:firstLine="567"/>
        <w:jc w:val="both"/>
        <w:rPr>
          <w:b/>
          <w:sz w:val="26"/>
          <w:szCs w:val="26"/>
        </w:rPr>
      </w:pPr>
      <w:r w:rsidRPr="001B4450">
        <w:rPr>
          <w:b/>
          <w:sz w:val="26"/>
          <w:szCs w:val="26"/>
        </w:rPr>
        <w:t xml:space="preserve">1. Lâm sàng </w:t>
      </w:r>
    </w:p>
    <w:p w14:paraId="61031DA0" w14:textId="77777777" w:rsidR="001B4450" w:rsidRPr="001B4450" w:rsidRDefault="001B4450" w:rsidP="005E191A">
      <w:pPr>
        <w:spacing w:before="120" w:after="60" w:line="288" w:lineRule="auto"/>
        <w:ind w:firstLine="567"/>
        <w:jc w:val="both"/>
        <w:rPr>
          <w:sz w:val="26"/>
          <w:szCs w:val="26"/>
        </w:rPr>
      </w:pPr>
      <w:r w:rsidRPr="001B4450">
        <w:rPr>
          <w:sz w:val="26"/>
          <w:szCs w:val="26"/>
        </w:rPr>
        <w:t>- Triệu chứng chấn thương phần mềm cơ quanh khớp vai:</w:t>
      </w:r>
    </w:p>
    <w:p w14:paraId="4F947B3C" w14:textId="77777777" w:rsidR="001B4450" w:rsidRPr="001B4450" w:rsidRDefault="001B4450" w:rsidP="005E191A">
      <w:pPr>
        <w:spacing w:before="120" w:after="60" w:line="288" w:lineRule="auto"/>
        <w:ind w:firstLine="567"/>
        <w:jc w:val="both"/>
        <w:rPr>
          <w:sz w:val="26"/>
          <w:szCs w:val="26"/>
        </w:rPr>
      </w:pPr>
      <w:r w:rsidRPr="001B4450">
        <w:rPr>
          <w:sz w:val="26"/>
          <w:szCs w:val="26"/>
        </w:rPr>
        <w:t>+ Đau: sờ vào vùng khớp vai, vận động khớp vai  trẻ khóc.</w:t>
      </w:r>
    </w:p>
    <w:p w14:paraId="0E488D28" w14:textId="77777777" w:rsidR="001B4450" w:rsidRPr="001B4450" w:rsidRDefault="001B4450" w:rsidP="005E191A">
      <w:pPr>
        <w:spacing w:before="120" w:after="60" w:line="288" w:lineRule="auto"/>
        <w:ind w:firstLine="567"/>
        <w:jc w:val="both"/>
        <w:rPr>
          <w:sz w:val="26"/>
          <w:szCs w:val="26"/>
        </w:rPr>
      </w:pPr>
      <w:r w:rsidRPr="001B4450">
        <w:rPr>
          <w:sz w:val="26"/>
          <w:szCs w:val="26"/>
        </w:rPr>
        <w:t>+ Đỏ, tím: có thể  phát hiện thấy chỗ đỏ, tím do xuất huyết phần mềm quanh khớp vai, vùng xương đòn.</w:t>
      </w:r>
    </w:p>
    <w:p w14:paraId="105C01A3" w14:textId="77777777" w:rsidR="001B4450" w:rsidRPr="001B4450" w:rsidRDefault="001B4450" w:rsidP="005E191A">
      <w:pPr>
        <w:spacing w:before="120" w:after="60" w:line="288" w:lineRule="auto"/>
        <w:ind w:firstLine="567"/>
        <w:jc w:val="both"/>
        <w:rPr>
          <w:sz w:val="26"/>
          <w:szCs w:val="26"/>
        </w:rPr>
      </w:pPr>
      <w:r w:rsidRPr="001B4450">
        <w:rPr>
          <w:sz w:val="26"/>
          <w:szCs w:val="26"/>
        </w:rPr>
        <w:t>+ Phù nề: vùng khớp vai bị tổn thương có thể sưng to hơn bên lành.</w:t>
      </w:r>
    </w:p>
    <w:p w14:paraId="34B79658" w14:textId="77777777" w:rsidR="001B4450" w:rsidRPr="001B4450" w:rsidRDefault="001B4450" w:rsidP="005E191A">
      <w:pPr>
        <w:spacing w:before="120" w:after="60" w:line="288" w:lineRule="auto"/>
        <w:ind w:firstLine="567"/>
        <w:jc w:val="both"/>
        <w:rPr>
          <w:sz w:val="26"/>
          <w:szCs w:val="26"/>
        </w:rPr>
      </w:pPr>
      <w:r w:rsidRPr="001B4450">
        <w:rPr>
          <w:sz w:val="26"/>
          <w:szCs w:val="26"/>
        </w:rPr>
        <w:t>- Hạn chế vận động khớp vai thụ động, chủ động do trẻ đau hoặc do liệt cơ.</w:t>
      </w:r>
    </w:p>
    <w:tbl>
      <w:tblPr>
        <w:tblW w:w="0" w:type="auto"/>
        <w:tblLook w:val="04A0" w:firstRow="1" w:lastRow="0" w:firstColumn="1" w:lastColumn="0" w:noHBand="0" w:noVBand="1"/>
      </w:tblPr>
      <w:tblGrid>
        <w:gridCol w:w="5637"/>
        <w:gridCol w:w="3913"/>
      </w:tblGrid>
      <w:tr w:rsidR="001B4450" w:rsidRPr="001B4450" w14:paraId="4B4CC282" w14:textId="77777777" w:rsidTr="00AC521A">
        <w:tc>
          <w:tcPr>
            <w:tcW w:w="5637" w:type="dxa"/>
          </w:tcPr>
          <w:p w14:paraId="020F766E" w14:textId="77777777" w:rsidR="001B4450" w:rsidRPr="006D37F0" w:rsidRDefault="001B4450" w:rsidP="005E191A">
            <w:pPr>
              <w:spacing w:before="120" w:after="60" w:line="276" w:lineRule="auto"/>
              <w:ind w:firstLine="567"/>
              <w:jc w:val="both"/>
              <w:rPr>
                <w:spacing w:val="6"/>
                <w:sz w:val="26"/>
                <w:szCs w:val="26"/>
              </w:rPr>
            </w:pPr>
            <w:r w:rsidRPr="006D37F0">
              <w:rPr>
                <w:bCs/>
                <w:iCs/>
                <w:spacing w:val="6"/>
                <w:sz w:val="26"/>
                <w:szCs w:val="26"/>
              </w:rPr>
              <w:t>- Liệt cơ:</w:t>
            </w:r>
            <w:r w:rsidRPr="006D37F0">
              <w:rPr>
                <w:spacing w:val="6"/>
                <w:sz w:val="26"/>
                <w:szCs w:val="26"/>
              </w:rPr>
              <w:t xml:space="preserve"> Liệt mềm ngoại biên các cơ hoặc nhóm cơ của toàn bộ cánh tay</w:t>
            </w:r>
          </w:p>
          <w:p w14:paraId="263EFFE0" w14:textId="77777777" w:rsidR="001B4450" w:rsidRPr="001B4450" w:rsidRDefault="001B4450" w:rsidP="005E191A">
            <w:pPr>
              <w:spacing w:before="120" w:after="60" w:line="276" w:lineRule="auto"/>
              <w:ind w:firstLine="567"/>
              <w:jc w:val="both"/>
              <w:rPr>
                <w:sz w:val="26"/>
                <w:szCs w:val="26"/>
              </w:rPr>
            </w:pPr>
            <w:r w:rsidRPr="001B4450">
              <w:rPr>
                <w:sz w:val="26"/>
                <w:szCs w:val="26"/>
              </w:rPr>
              <w:t>+ Trương lực cơ giảm bên tay bị liệt:</w:t>
            </w:r>
          </w:p>
          <w:p w14:paraId="59EB0AC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Độ rắn chắc của cơ giảm </w:t>
            </w:r>
          </w:p>
          <w:p w14:paraId="2909029B" w14:textId="77777777" w:rsidR="001B4450" w:rsidRPr="001B4450" w:rsidRDefault="001B4450" w:rsidP="005E191A">
            <w:pPr>
              <w:spacing w:before="120" w:after="60" w:line="276" w:lineRule="auto"/>
              <w:ind w:firstLine="567"/>
              <w:jc w:val="both"/>
              <w:rPr>
                <w:sz w:val="26"/>
                <w:szCs w:val="26"/>
              </w:rPr>
            </w:pPr>
            <w:r w:rsidRPr="001B4450">
              <w:rPr>
                <w:sz w:val="26"/>
                <w:szCs w:val="26"/>
              </w:rPr>
              <w:t>- Độ gấp duỗi tại các khớp tăng</w:t>
            </w:r>
          </w:p>
          <w:p w14:paraId="59B5C262" w14:textId="77777777" w:rsidR="001B4450" w:rsidRPr="001B4450" w:rsidRDefault="001B4450" w:rsidP="005E191A">
            <w:pPr>
              <w:spacing w:before="120" w:after="60" w:line="276" w:lineRule="auto"/>
              <w:ind w:firstLine="567"/>
              <w:jc w:val="both"/>
              <w:rPr>
                <w:sz w:val="26"/>
                <w:szCs w:val="26"/>
              </w:rPr>
            </w:pPr>
            <w:r w:rsidRPr="001B4450">
              <w:rPr>
                <w:sz w:val="26"/>
                <w:szCs w:val="26"/>
              </w:rPr>
              <w:t>- Độ ve vẩy các ngón tay tăng</w:t>
            </w:r>
          </w:p>
          <w:p w14:paraId="2CEF0DC8" w14:textId="77777777" w:rsidR="001B4450" w:rsidRPr="001B4450" w:rsidRDefault="001B4450" w:rsidP="005E191A">
            <w:pPr>
              <w:spacing w:before="120" w:after="60" w:line="276" w:lineRule="auto"/>
              <w:ind w:firstLine="567"/>
              <w:jc w:val="both"/>
              <w:rPr>
                <w:sz w:val="26"/>
                <w:szCs w:val="26"/>
              </w:rPr>
            </w:pPr>
            <w:r w:rsidRPr="001B4450">
              <w:rPr>
                <w:sz w:val="26"/>
                <w:szCs w:val="26"/>
              </w:rPr>
              <w:t>+ Cơ lực giảm:</w:t>
            </w:r>
          </w:p>
        </w:tc>
        <w:tc>
          <w:tcPr>
            <w:tcW w:w="3913" w:type="dxa"/>
          </w:tcPr>
          <w:p w14:paraId="69F085E0" w14:textId="0D4280A9" w:rsidR="001B4450" w:rsidRPr="001B4450" w:rsidRDefault="00EC0CAA" w:rsidP="006D37F0">
            <w:pPr>
              <w:spacing w:before="120" w:after="60" w:line="276" w:lineRule="auto"/>
              <w:jc w:val="both"/>
              <w:rPr>
                <w:sz w:val="26"/>
                <w:szCs w:val="26"/>
              </w:rPr>
            </w:pPr>
            <w:r>
              <w:rPr>
                <w:noProof/>
                <w:sz w:val="26"/>
                <w:szCs w:val="26"/>
              </w:rPr>
              <w:drawing>
                <wp:anchor distT="0" distB="0" distL="114300" distR="114300" simplePos="0" relativeHeight="251653120" behindDoc="0" locked="0" layoutInCell="1" allowOverlap="0" wp14:anchorId="3460BD3F" wp14:editId="76A40436">
                  <wp:simplePos x="0" y="0"/>
                  <wp:positionH relativeFrom="column">
                    <wp:posOffset>71755</wp:posOffset>
                  </wp:positionH>
                  <wp:positionV relativeFrom="paragraph">
                    <wp:posOffset>-1677035</wp:posOffset>
                  </wp:positionV>
                  <wp:extent cx="2347595" cy="1673225"/>
                  <wp:effectExtent l="0" t="0" r="0" b="3175"/>
                  <wp:wrapSquare wrapText="bothSides"/>
                  <wp:docPr id="55" name="Picture 1" descr="DSC002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SC00261"/>
                          <pic:cNvPicPr preferRelativeResize="0">
                            <a:picLocks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7595" cy="1673225"/>
                          </a:xfrm>
                          <a:prstGeom prst="rect">
                            <a:avLst/>
                          </a:prstGeom>
                          <a:noFill/>
                        </pic:spPr>
                      </pic:pic>
                    </a:graphicData>
                  </a:graphic>
                  <wp14:sizeRelH relativeFrom="page">
                    <wp14:pctWidth>0</wp14:pctWidth>
                  </wp14:sizeRelH>
                  <wp14:sizeRelV relativeFrom="page">
                    <wp14:pctHeight>0</wp14:pctHeight>
                  </wp14:sizeRelV>
                </wp:anchor>
              </w:drawing>
            </w:r>
          </w:p>
        </w:tc>
      </w:tr>
    </w:tbl>
    <w:p w14:paraId="5ACED0CA" w14:textId="77777777" w:rsidR="001B4450" w:rsidRPr="001B4450" w:rsidRDefault="001B4450" w:rsidP="008B096B">
      <w:pPr>
        <w:spacing w:before="120" w:after="60" w:line="288" w:lineRule="auto"/>
        <w:ind w:firstLine="567"/>
        <w:rPr>
          <w:sz w:val="26"/>
          <w:szCs w:val="26"/>
        </w:rPr>
      </w:pPr>
      <w:r w:rsidRPr="001B4450">
        <w:rPr>
          <w:sz w:val="26"/>
          <w:szCs w:val="26"/>
        </w:rPr>
        <w:t>Thử cơ bằng tay để đánh giá mức độ liệt của từng cơ/nhóm cơ.</w:t>
      </w:r>
    </w:p>
    <w:p w14:paraId="4B2CADDF" w14:textId="77777777" w:rsidR="001B4450" w:rsidRPr="001B4450" w:rsidRDefault="001B4450" w:rsidP="006D37F0">
      <w:pPr>
        <w:spacing w:before="120" w:after="60" w:line="288" w:lineRule="auto"/>
        <w:ind w:firstLine="567"/>
        <w:jc w:val="both"/>
        <w:rPr>
          <w:sz w:val="26"/>
          <w:szCs w:val="26"/>
        </w:rPr>
      </w:pPr>
      <w:r w:rsidRPr="001B4450">
        <w:rPr>
          <w:sz w:val="26"/>
          <w:szCs w:val="26"/>
        </w:rPr>
        <w:t>Kết quả thử cơ bằng tay được chia thành 5 mức:</w:t>
      </w:r>
    </w:p>
    <w:p w14:paraId="0C1731B6" w14:textId="77777777" w:rsidR="001B4450" w:rsidRPr="001B4450" w:rsidRDefault="001B4450" w:rsidP="006D37F0">
      <w:pPr>
        <w:spacing w:before="120" w:after="60" w:line="288" w:lineRule="auto"/>
        <w:ind w:firstLine="567"/>
        <w:jc w:val="both"/>
        <w:rPr>
          <w:sz w:val="26"/>
          <w:szCs w:val="26"/>
        </w:rPr>
      </w:pPr>
      <w:r w:rsidRPr="001B4450">
        <w:rPr>
          <w:sz w:val="26"/>
          <w:szCs w:val="26"/>
        </w:rPr>
        <w:t>Độ 0: Không có co cơ tối thiểu</w:t>
      </w:r>
    </w:p>
    <w:p w14:paraId="70DAC398" w14:textId="77777777" w:rsidR="001B4450" w:rsidRPr="001B4450" w:rsidRDefault="001B4450" w:rsidP="006D37F0">
      <w:pPr>
        <w:spacing w:before="120" w:after="60" w:line="288" w:lineRule="auto"/>
        <w:ind w:firstLine="567"/>
        <w:jc w:val="both"/>
        <w:rPr>
          <w:sz w:val="26"/>
          <w:szCs w:val="26"/>
        </w:rPr>
      </w:pPr>
      <w:r w:rsidRPr="001B4450">
        <w:rPr>
          <w:sz w:val="26"/>
          <w:szCs w:val="26"/>
        </w:rPr>
        <w:lastRenderedPageBreak/>
        <w:t>Độ 1: Có co cơ khi cử động</w:t>
      </w:r>
    </w:p>
    <w:p w14:paraId="138E8C11" w14:textId="77777777" w:rsidR="001B4450" w:rsidRPr="001B4450" w:rsidRDefault="001B4450" w:rsidP="006D37F0">
      <w:pPr>
        <w:spacing w:before="120" w:after="60" w:line="288" w:lineRule="auto"/>
        <w:ind w:firstLine="567"/>
        <w:jc w:val="both"/>
        <w:rPr>
          <w:sz w:val="26"/>
          <w:szCs w:val="26"/>
        </w:rPr>
      </w:pPr>
      <w:r w:rsidRPr="001B4450">
        <w:rPr>
          <w:sz w:val="26"/>
          <w:szCs w:val="26"/>
        </w:rPr>
        <w:t>Độ 2: Thực hiện được vận động nhưng không hết tầm</w:t>
      </w:r>
    </w:p>
    <w:p w14:paraId="5EA026BD" w14:textId="77777777" w:rsidR="001B4450" w:rsidRPr="001B4450" w:rsidRDefault="001B4450" w:rsidP="006D37F0">
      <w:pPr>
        <w:pStyle w:val="BlockText"/>
        <w:spacing w:before="120" w:after="60" w:line="288" w:lineRule="auto"/>
        <w:ind w:left="0" w:right="0" w:firstLine="567"/>
        <w:jc w:val="both"/>
        <w:rPr>
          <w:rFonts w:ascii="Times New Roman" w:hAnsi="Times New Roman"/>
          <w:sz w:val="26"/>
          <w:szCs w:val="26"/>
        </w:rPr>
      </w:pPr>
      <w:r w:rsidRPr="001B4450">
        <w:rPr>
          <w:rFonts w:ascii="Times New Roman" w:hAnsi="Times New Roman"/>
          <w:sz w:val="26"/>
          <w:szCs w:val="26"/>
        </w:rPr>
        <w:t>Độ 3: Thực hiện hết tầm vận động, có trọng lực, không có sức đề kháng</w:t>
      </w:r>
    </w:p>
    <w:p w14:paraId="40FB1433" w14:textId="77777777" w:rsidR="001B4450" w:rsidRPr="001B4450" w:rsidRDefault="001B4450" w:rsidP="006D37F0">
      <w:pPr>
        <w:spacing w:before="120" w:after="60" w:line="288" w:lineRule="auto"/>
        <w:ind w:firstLine="567"/>
        <w:jc w:val="both"/>
        <w:rPr>
          <w:sz w:val="26"/>
          <w:szCs w:val="26"/>
        </w:rPr>
      </w:pPr>
      <w:r w:rsidRPr="001B4450">
        <w:rPr>
          <w:sz w:val="26"/>
          <w:szCs w:val="26"/>
        </w:rPr>
        <w:t>Độ 4: Thực hiện hết tầm vận động, có trọng lực, có sức đề kháng nhẹ hoặc vừa.</w:t>
      </w:r>
    </w:p>
    <w:p w14:paraId="7B42C5CF" w14:textId="77777777" w:rsidR="001B4450" w:rsidRPr="001B4450" w:rsidRDefault="001B4450" w:rsidP="006D37F0">
      <w:pPr>
        <w:spacing w:before="120" w:after="60" w:line="288" w:lineRule="auto"/>
        <w:ind w:firstLine="567"/>
        <w:jc w:val="both"/>
        <w:rPr>
          <w:sz w:val="26"/>
          <w:szCs w:val="26"/>
        </w:rPr>
      </w:pPr>
      <w:r w:rsidRPr="001B4450">
        <w:rPr>
          <w:sz w:val="26"/>
          <w:szCs w:val="26"/>
        </w:rPr>
        <w:t>Độ 5: Thực hiện hết tầm vận động, có trọng lực, có sức đề kháng tối đa.</w:t>
      </w:r>
    </w:p>
    <w:p w14:paraId="4BAB9BDF" w14:textId="77777777" w:rsidR="001B4450" w:rsidRPr="001B4450" w:rsidRDefault="001B4450" w:rsidP="006D37F0">
      <w:pPr>
        <w:spacing w:before="120" w:after="60" w:line="264" w:lineRule="auto"/>
        <w:ind w:firstLine="567"/>
        <w:jc w:val="both"/>
        <w:rPr>
          <w:sz w:val="26"/>
          <w:szCs w:val="26"/>
        </w:rPr>
      </w:pPr>
      <w:r w:rsidRPr="001B4450">
        <w:rPr>
          <w:bCs/>
          <w:i/>
          <w:iCs/>
          <w:sz w:val="26"/>
          <w:szCs w:val="26"/>
        </w:rPr>
        <w:t xml:space="preserve">Các kiểu liệt tay: </w:t>
      </w:r>
      <w:r w:rsidRPr="001B4450">
        <w:rPr>
          <w:sz w:val="26"/>
          <w:szCs w:val="26"/>
        </w:rPr>
        <w:t xml:space="preserve">Tuỳ mức độ tổn thương và vị trí tổn thương dây thần kinh mà lâm sàng có các kiểu liệt khác nhau </w:t>
      </w:r>
      <w:r w:rsidRPr="001B4450">
        <w:rPr>
          <w:bCs/>
          <w:iCs/>
          <w:sz w:val="26"/>
          <w:szCs w:val="26"/>
        </w:rPr>
        <w:t>(trang 99)</w:t>
      </w:r>
      <w:r w:rsidRPr="001B4450">
        <w:rPr>
          <w:sz w:val="26"/>
          <w:szCs w:val="26"/>
        </w:rPr>
        <w:t xml:space="preserve">: </w:t>
      </w:r>
    </w:p>
    <w:p w14:paraId="118795A7" w14:textId="77777777" w:rsidR="001B4450" w:rsidRPr="001B4450" w:rsidRDefault="001B4450" w:rsidP="006D37F0">
      <w:pPr>
        <w:spacing w:before="120" w:after="60" w:line="264" w:lineRule="auto"/>
        <w:ind w:firstLine="567"/>
        <w:jc w:val="both"/>
        <w:rPr>
          <w:sz w:val="26"/>
          <w:szCs w:val="26"/>
        </w:rPr>
      </w:pPr>
      <w:r w:rsidRPr="001B4450">
        <w:rPr>
          <w:sz w:val="26"/>
          <w:szCs w:val="26"/>
        </w:rPr>
        <w:t>Liệt thần kinh quay (Bàn tay rủ cổ cò)</w:t>
      </w:r>
    </w:p>
    <w:p w14:paraId="1984E0C4" w14:textId="77777777" w:rsidR="001B4450" w:rsidRPr="001B4450" w:rsidRDefault="001B4450" w:rsidP="006D37F0">
      <w:pPr>
        <w:spacing w:before="120" w:after="60" w:line="264" w:lineRule="auto"/>
        <w:ind w:firstLine="567"/>
        <w:jc w:val="both"/>
        <w:rPr>
          <w:sz w:val="26"/>
          <w:szCs w:val="26"/>
        </w:rPr>
      </w:pPr>
      <w:r w:rsidRPr="001B4450">
        <w:rPr>
          <w:sz w:val="26"/>
          <w:szCs w:val="26"/>
        </w:rPr>
        <w:t>Liệt thần kinh trụ (Bàn tay móng chân chim)</w:t>
      </w:r>
    </w:p>
    <w:p w14:paraId="19AF826B" w14:textId="77777777" w:rsidR="001B4450" w:rsidRPr="001B4450" w:rsidRDefault="001B4450" w:rsidP="006D37F0">
      <w:pPr>
        <w:spacing w:before="120" w:after="60" w:line="264" w:lineRule="auto"/>
        <w:ind w:firstLine="567"/>
        <w:jc w:val="both"/>
        <w:rPr>
          <w:sz w:val="26"/>
          <w:szCs w:val="26"/>
        </w:rPr>
      </w:pPr>
      <w:r w:rsidRPr="001B4450">
        <w:rPr>
          <w:sz w:val="26"/>
          <w:szCs w:val="26"/>
        </w:rPr>
        <w:t xml:space="preserve">Liệt thần kinh giữa (Bàn tay khỉ) </w:t>
      </w:r>
    </w:p>
    <w:p w14:paraId="7D2AF3B9" w14:textId="77777777" w:rsidR="001B4450" w:rsidRPr="001B4450" w:rsidRDefault="001B4450" w:rsidP="006D37F0">
      <w:pPr>
        <w:spacing w:before="120" w:after="60" w:line="264" w:lineRule="auto"/>
        <w:ind w:firstLine="567"/>
        <w:jc w:val="both"/>
        <w:rPr>
          <w:sz w:val="26"/>
          <w:szCs w:val="26"/>
        </w:rPr>
      </w:pPr>
      <w:r w:rsidRPr="001B4450">
        <w:rPr>
          <w:sz w:val="26"/>
          <w:szCs w:val="26"/>
        </w:rPr>
        <w:t>- Dinh dưỡng: cơ bên liệt bị teo so với bên lành.</w:t>
      </w:r>
    </w:p>
    <w:p w14:paraId="73D4EA87" w14:textId="77777777" w:rsidR="001B4450" w:rsidRPr="001B4450" w:rsidRDefault="001B4450" w:rsidP="006D37F0">
      <w:pPr>
        <w:spacing w:before="120" w:after="60" w:line="264" w:lineRule="auto"/>
        <w:ind w:firstLine="567"/>
        <w:jc w:val="both"/>
        <w:rPr>
          <w:sz w:val="26"/>
          <w:szCs w:val="26"/>
        </w:rPr>
      </w:pPr>
      <w:r w:rsidRPr="001B4450">
        <w:rPr>
          <w:sz w:val="26"/>
          <w:szCs w:val="26"/>
        </w:rPr>
        <w:t>- Phản xạ gân xương giảm hoặc mất bên tay liệt.</w:t>
      </w:r>
    </w:p>
    <w:p w14:paraId="4A3633A7" w14:textId="77777777" w:rsidR="001B4450" w:rsidRPr="001B4450" w:rsidRDefault="001B4450" w:rsidP="006D37F0">
      <w:pPr>
        <w:spacing w:before="120" w:after="60" w:line="264" w:lineRule="auto"/>
        <w:ind w:firstLine="567"/>
        <w:jc w:val="both"/>
        <w:rPr>
          <w:sz w:val="26"/>
          <w:szCs w:val="26"/>
        </w:rPr>
      </w:pPr>
      <w:r w:rsidRPr="001B4450">
        <w:rPr>
          <w:sz w:val="26"/>
          <w:szCs w:val="26"/>
        </w:rPr>
        <w:t>- Cảm giác: có thể có rối loạn cảm giác ở giai đoạn đầu.</w:t>
      </w:r>
    </w:p>
    <w:p w14:paraId="1C687C31" w14:textId="77777777" w:rsidR="001B4450" w:rsidRPr="001B4450" w:rsidRDefault="001B4450" w:rsidP="00D76FE7">
      <w:pPr>
        <w:spacing w:before="120" w:after="60" w:line="264" w:lineRule="auto"/>
        <w:ind w:firstLine="567"/>
        <w:rPr>
          <w:sz w:val="26"/>
          <w:szCs w:val="26"/>
        </w:rPr>
      </w:pPr>
      <w:r w:rsidRPr="001B4450">
        <w:rPr>
          <w:sz w:val="26"/>
          <w:szCs w:val="26"/>
        </w:rPr>
        <w:t>- Có thể có gãy xương đòn, gãy xương cánh tay, trật khớp vai.</w:t>
      </w:r>
    </w:p>
    <w:p w14:paraId="6F711434" w14:textId="77777777" w:rsidR="001B4450" w:rsidRPr="001B4450" w:rsidRDefault="001B4450" w:rsidP="006D37F0">
      <w:pPr>
        <w:tabs>
          <w:tab w:val="left" w:pos="0"/>
        </w:tabs>
        <w:spacing w:before="120" w:after="60" w:line="264" w:lineRule="auto"/>
        <w:ind w:firstLine="567"/>
        <w:jc w:val="both"/>
        <w:rPr>
          <w:b/>
          <w:sz w:val="26"/>
          <w:szCs w:val="26"/>
        </w:rPr>
      </w:pPr>
      <w:r w:rsidRPr="001B4450">
        <w:rPr>
          <w:b/>
          <w:sz w:val="26"/>
          <w:szCs w:val="26"/>
        </w:rPr>
        <w:t>2. Cận lâm sàng</w:t>
      </w:r>
    </w:p>
    <w:p w14:paraId="6020F5C4" w14:textId="77777777" w:rsidR="001B4450" w:rsidRPr="001B4450" w:rsidRDefault="001B4450" w:rsidP="006D37F0">
      <w:pPr>
        <w:spacing w:before="120" w:after="60" w:line="264" w:lineRule="auto"/>
        <w:ind w:firstLine="567"/>
        <w:jc w:val="both"/>
        <w:rPr>
          <w:sz w:val="26"/>
          <w:szCs w:val="26"/>
        </w:rPr>
      </w:pPr>
      <w:r w:rsidRPr="001B4450">
        <w:rPr>
          <w:sz w:val="26"/>
          <w:szCs w:val="26"/>
        </w:rPr>
        <w:t>- X quang: Chụp khớp vai thẳng và xương cánh tay, xương đòn để loại trừ tổn thương xương khớp kèm theo gãy xương (xương đòn, xương cánh tay, trật khớp vai...)</w:t>
      </w:r>
    </w:p>
    <w:p w14:paraId="6B81492D" w14:textId="77777777" w:rsidR="001B4450" w:rsidRPr="001B4450" w:rsidRDefault="001B4450" w:rsidP="006D37F0">
      <w:pPr>
        <w:spacing w:before="120" w:after="60" w:line="264" w:lineRule="auto"/>
        <w:ind w:firstLine="567"/>
        <w:jc w:val="both"/>
        <w:rPr>
          <w:sz w:val="26"/>
          <w:szCs w:val="26"/>
        </w:rPr>
      </w:pPr>
      <w:r w:rsidRPr="001B4450">
        <w:rPr>
          <w:sz w:val="26"/>
          <w:szCs w:val="26"/>
        </w:rPr>
        <w:t xml:space="preserve">- Điện cơ đồ: có thể làm tại tuyến trung ương hoặc tuyến tỉnh nơi có máy điện cơ đồ. Kết quả đo điện cơ đồ có thể thấy mất hoặc giảm tốc độ dẫn truyền thần kinh của dây thần kinh bị tổn thương. Tuy nhiên điện cơ đồ ở trẻ nhỏ khó thực hiện. </w:t>
      </w:r>
    </w:p>
    <w:p w14:paraId="59E12F8B" w14:textId="77777777" w:rsidR="001B4450" w:rsidRPr="001B4450" w:rsidRDefault="001B4450" w:rsidP="006D37F0">
      <w:pPr>
        <w:tabs>
          <w:tab w:val="left" w:pos="0"/>
        </w:tabs>
        <w:spacing w:before="120" w:after="60" w:line="264" w:lineRule="auto"/>
        <w:ind w:firstLine="567"/>
        <w:jc w:val="both"/>
        <w:rPr>
          <w:b/>
          <w:sz w:val="26"/>
          <w:szCs w:val="26"/>
        </w:rPr>
      </w:pPr>
      <w:r w:rsidRPr="001B4450">
        <w:rPr>
          <w:b/>
          <w:sz w:val="26"/>
          <w:szCs w:val="26"/>
        </w:rPr>
        <w:t>3. Chẩn đoán xác định</w:t>
      </w:r>
    </w:p>
    <w:p w14:paraId="2EE9CC6D" w14:textId="77777777" w:rsidR="001B4450" w:rsidRPr="001B4450" w:rsidRDefault="001B4450" w:rsidP="006D37F0">
      <w:pPr>
        <w:tabs>
          <w:tab w:val="left" w:pos="0"/>
        </w:tabs>
        <w:spacing w:before="120" w:after="60" w:line="264" w:lineRule="auto"/>
        <w:ind w:firstLine="567"/>
        <w:jc w:val="both"/>
        <w:rPr>
          <w:sz w:val="26"/>
          <w:szCs w:val="26"/>
        </w:rPr>
      </w:pPr>
      <w:r w:rsidRPr="001B4450">
        <w:rPr>
          <w:sz w:val="26"/>
          <w:szCs w:val="26"/>
        </w:rPr>
        <w:t>- Dựa vào các triệu chứng lâm sàng</w:t>
      </w:r>
    </w:p>
    <w:p w14:paraId="5A543EC6" w14:textId="77777777" w:rsidR="001B4450" w:rsidRPr="001B4450" w:rsidRDefault="001B4450" w:rsidP="006D37F0">
      <w:pPr>
        <w:tabs>
          <w:tab w:val="left" w:pos="0"/>
        </w:tabs>
        <w:spacing w:before="120" w:after="60" w:line="264" w:lineRule="auto"/>
        <w:ind w:firstLine="567"/>
        <w:jc w:val="both"/>
        <w:rPr>
          <w:sz w:val="26"/>
          <w:szCs w:val="26"/>
        </w:rPr>
      </w:pPr>
      <w:r w:rsidRPr="001B4450">
        <w:rPr>
          <w:sz w:val="26"/>
          <w:szCs w:val="26"/>
        </w:rPr>
        <w:t xml:space="preserve">- Tiền sử </w:t>
      </w:r>
      <w:r w:rsidRPr="001B4450">
        <w:rPr>
          <w:rFonts w:hint="eastAsia"/>
          <w:sz w:val="26"/>
          <w:szCs w:val="26"/>
        </w:rPr>
        <w:t>đ</w:t>
      </w:r>
      <w:r w:rsidRPr="001B4450">
        <w:rPr>
          <w:sz w:val="26"/>
          <w:szCs w:val="26"/>
        </w:rPr>
        <w:t>ẻ khó, mắc vai.</w:t>
      </w:r>
    </w:p>
    <w:p w14:paraId="6CF90F37" w14:textId="77777777" w:rsidR="001B4450" w:rsidRPr="001B4450" w:rsidRDefault="001B4450" w:rsidP="006D37F0">
      <w:pPr>
        <w:tabs>
          <w:tab w:val="left" w:pos="0"/>
        </w:tabs>
        <w:spacing w:before="120" w:after="60" w:line="264" w:lineRule="auto"/>
        <w:ind w:firstLine="567"/>
        <w:jc w:val="both"/>
        <w:rPr>
          <w:b/>
          <w:sz w:val="26"/>
          <w:szCs w:val="26"/>
        </w:rPr>
      </w:pPr>
      <w:r w:rsidRPr="001B4450">
        <w:rPr>
          <w:b/>
          <w:sz w:val="26"/>
          <w:szCs w:val="26"/>
        </w:rPr>
        <w:t>5. Chẩn đoán phân biệt (nếu có)</w:t>
      </w:r>
    </w:p>
    <w:p w14:paraId="29C9904A" w14:textId="77777777" w:rsidR="001B4450" w:rsidRPr="001B4450" w:rsidRDefault="001B4450" w:rsidP="006D37F0">
      <w:pPr>
        <w:tabs>
          <w:tab w:val="left" w:pos="0"/>
        </w:tabs>
        <w:spacing w:before="120" w:after="60" w:line="264" w:lineRule="auto"/>
        <w:ind w:firstLine="567"/>
        <w:jc w:val="both"/>
        <w:rPr>
          <w:sz w:val="26"/>
          <w:szCs w:val="26"/>
        </w:rPr>
      </w:pPr>
      <w:r w:rsidRPr="001B4450">
        <w:rPr>
          <w:sz w:val="26"/>
          <w:szCs w:val="26"/>
        </w:rPr>
        <w:t>- Bại não - liệt ½ người</w:t>
      </w:r>
    </w:p>
    <w:p w14:paraId="34B14285" w14:textId="77777777" w:rsidR="001B4450" w:rsidRPr="001B4450" w:rsidRDefault="001B4450" w:rsidP="006D37F0">
      <w:pPr>
        <w:tabs>
          <w:tab w:val="left" w:pos="0"/>
        </w:tabs>
        <w:spacing w:before="120" w:after="60" w:line="264" w:lineRule="auto"/>
        <w:ind w:firstLine="567"/>
        <w:jc w:val="both"/>
        <w:rPr>
          <w:b/>
          <w:sz w:val="26"/>
          <w:szCs w:val="26"/>
        </w:rPr>
      </w:pPr>
      <w:r w:rsidRPr="001B4450">
        <w:rPr>
          <w:b/>
          <w:sz w:val="26"/>
          <w:szCs w:val="26"/>
        </w:rPr>
        <w:t>6. Tiến triển/Biến chứng</w:t>
      </w:r>
    </w:p>
    <w:p w14:paraId="0F51C7C7" w14:textId="77777777" w:rsidR="001B4450" w:rsidRPr="001B4450" w:rsidRDefault="001B4450" w:rsidP="005E191A">
      <w:pPr>
        <w:spacing w:before="120" w:after="60" w:line="276" w:lineRule="auto"/>
        <w:ind w:firstLine="567"/>
        <w:jc w:val="both"/>
        <w:rPr>
          <w:sz w:val="26"/>
          <w:szCs w:val="26"/>
        </w:rPr>
      </w:pPr>
      <w:r w:rsidRPr="001B4450">
        <w:rPr>
          <w:sz w:val="26"/>
          <w:szCs w:val="26"/>
        </w:rPr>
        <w:t>Nếu không được phát hiện sớm và can thiệp sớm, cánh tay liệt sẽ bị teo cơ, bán trật khớp vai, co rút các khớp khuỷu tay, cổ bàn tay, phát triển không cân đối so với bên lành.</w:t>
      </w:r>
    </w:p>
    <w:p w14:paraId="4F69E081"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II. CAN THIỆP SỚM</w:t>
      </w:r>
    </w:p>
    <w:p w14:paraId="2BD68C15"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1. Nguyên tắc</w:t>
      </w:r>
    </w:p>
    <w:p w14:paraId="60C8C596" w14:textId="77777777" w:rsidR="001B4450" w:rsidRPr="006D37F0" w:rsidRDefault="001B4450" w:rsidP="005E191A">
      <w:pPr>
        <w:spacing w:before="120" w:after="60" w:line="276" w:lineRule="auto"/>
        <w:ind w:firstLine="567"/>
        <w:jc w:val="both"/>
        <w:rPr>
          <w:spacing w:val="-4"/>
          <w:sz w:val="26"/>
          <w:szCs w:val="26"/>
        </w:rPr>
      </w:pPr>
      <w:r w:rsidRPr="006D37F0">
        <w:rPr>
          <w:spacing w:val="-4"/>
          <w:sz w:val="26"/>
          <w:szCs w:val="26"/>
        </w:rPr>
        <w:t>- Can thiệp sớm ngay sau khi phát hiện tay bị giảm vận động.</w:t>
      </w:r>
    </w:p>
    <w:p w14:paraId="11510208" w14:textId="77777777" w:rsidR="001B4450" w:rsidRPr="001B4450" w:rsidRDefault="001B4450" w:rsidP="005E191A">
      <w:pPr>
        <w:spacing w:before="120" w:after="60" w:line="276" w:lineRule="auto"/>
        <w:ind w:firstLine="567"/>
        <w:jc w:val="both"/>
        <w:rPr>
          <w:sz w:val="26"/>
          <w:szCs w:val="26"/>
        </w:rPr>
      </w:pPr>
      <w:r w:rsidRPr="001B4450">
        <w:rPr>
          <w:sz w:val="26"/>
          <w:szCs w:val="26"/>
        </w:rPr>
        <w:t>- Can thiệp sớm tiến hành song song PHCN tại các trung tâm và PHCN tại nhà trong 1-2 năm đầu.</w:t>
      </w:r>
    </w:p>
    <w:p w14:paraId="6BC7AE04" w14:textId="77777777" w:rsidR="001B4450" w:rsidRPr="001B4450" w:rsidRDefault="001B4450" w:rsidP="005E191A">
      <w:pPr>
        <w:spacing w:before="120" w:after="60" w:line="276" w:lineRule="auto"/>
        <w:ind w:firstLine="567"/>
        <w:jc w:val="both"/>
        <w:rPr>
          <w:sz w:val="26"/>
          <w:szCs w:val="26"/>
        </w:rPr>
      </w:pPr>
      <w:r w:rsidRPr="001B4450">
        <w:rPr>
          <w:sz w:val="26"/>
          <w:szCs w:val="26"/>
        </w:rPr>
        <w:lastRenderedPageBreak/>
        <w:t>- Khám đánh giá tiến triển 3 tháng/lần cho đến khi phục hồi hoàn toàn.</w:t>
      </w:r>
    </w:p>
    <w:p w14:paraId="666BC9BC" w14:textId="77777777" w:rsidR="001B4450" w:rsidRPr="001B4450" w:rsidRDefault="001B4450" w:rsidP="005E191A">
      <w:pPr>
        <w:spacing w:before="120" w:after="60" w:line="276" w:lineRule="auto"/>
        <w:ind w:firstLine="567"/>
        <w:jc w:val="both"/>
        <w:rPr>
          <w:sz w:val="26"/>
          <w:szCs w:val="26"/>
        </w:rPr>
      </w:pPr>
      <w:r w:rsidRPr="001B4450">
        <w:rPr>
          <w:sz w:val="26"/>
          <w:szCs w:val="26"/>
        </w:rPr>
        <w:t>- Nhân lực thực hiện: thành viên của gia đình và cán bộ PHCN các cấp.</w:t>
      </w:r>
    </w:p>
    <w:p w14:paraId="50271BEB"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ác kỹ thuật can thiệp sớm</w:t>
      </w:r>
    </w:p>
    <w:p w14:paraId="0766F26C" w14:textId="77777777" w:rsidR="001B4450" w:rsidRPr="001B4450" w:rsidRDefault="001B4450" w:rsidP="005E191A">
      <w:pPr>
        <w:spacing w:before="120" w:after="60" w:line="276" w:lineRule="auto"/>
        <w:ind w:firstLine="567"/>
        <w:jc w:val="both"/>
        <w:rPr>
          <w:b/>
          <w:bCs/>
          <w:i/>
          <w:iCs/>
          <w:sz w:val="26"/>
          <w:szCs w:val="26"/>
        </w:rPr>
      </w:pPr>
      <w:r w:rsidRPr="001B4450">
        <w:rPr>
          <w:b/>
          <w:i/>
          <w:sz w:val="26"/>
          <w:szCs w:val="26"/>
        </w:rPr>
        <w:t>a)</w:t>
      </w:r>
      <w:r w:rsidRPr="001B4450">
        <w:rPr>
          <w:b/>
          <w:bCs/>
          <w:i/>
          <w:iCs/>
          <w:sz w:val="26"/>
          <w:szCs w:val="26"/>
        </w:rPr>
        <w:t xml:space="preserve"> Vận động trị liệu</w:t>
      </w:r>
    </w:p>
    <w:p w14:paraId="136EC9DE" w14:textId="77777777" w:rsidR="001B4450" w:rsidRPr="001B4450" w:rsidRDefault="001B4450" w:rsidP="005E191A">
      <w:pPr>
        <w:spacing w:before="120" w:after="60" w:line="276" w:lineRule="auto"/>
        <w:ind w:firstLine="567"/>
        <w:jc w:val="both"/>
        <w:rPr>
          <w:sz w:val="26"/>
          <w:szCs w:val="26"/>
        </w:rPr>
      </w:pPr>
      <w:r w:rsidRPr="001B4450">
        <w:rPr>
          <w:sz w:val="26"/>
          <w:szCs w:val="26"/>
        </w:rPr>
        <w:t>Trong 2 tuần đầu sau đẻ không can thiệp nếu trẻ có triệu chứng đau do chấn thương. Thực hiện các bài tập xoa bóp, vận động bắt đầu từ tuần thứ 3 trở đi.</w:t>
      </w:r>
    </w:p>
    <w:p w14:paraId="1C42F8B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Bài tập 1: Xoa bóp cơ cánh tay </w:t>
      </w:r>
    </w:p>
    <w:p w14:paraId="504BEDED"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ác động tác được thực hiện nhẹ nhàng từ ngón tay </w:t>
      </w:r>
      <w:r w:rsidRPr="001B4450">
        <w:rPr>
          <w:sz w:val="26"/>
          <w:szCs w:val="26"/>
        </w:rPr>
        <w:sym w:font="Wingdings" w:char="F0E0"/>
      </w:r>
      <w:r w:rsidRPr="001B4450">
        <w:rPr>
          <w:sz w:val="26"/>
          <w:szCs w:val="26"/>
        </w:rPr>
        <w:t xml:space="preserve">   bàn tay </w:t>
      </w:r>
      <w:r w:rsidRPr="001B4450">
        <w:rPr>
          <w:sz w:val="26"/>
          <w:szCs w:val="26"/>
        </w:rPr>
        <w:sym w:font="Wingdings" w:char="F0E0"/>
      </w:r>
      <w:r w:rsidRPr="001B4450">
        <w:rPr>
          <w:sz w:val="26"/>
          <w:szCs w:val="26"/>
        </w:rPr>
        <w:t xml:space="preserve"> cẳng tay </w:t>
      </w:r>
      <w:r w:rsidRPr="001B4450">
        <w:rPr>
          <w:sz w:val="26"/>
          <w:szCs w:val="26"/>
        </w:rPr>
        <w:sym w:font="Wingdings" w:char="F0E0"/>
      </w:r>
      <w:r w:rsidRPr="001B4450">
        <w:rPr>
          <w:sz w:val="26"/>
          <w:szCs w:val="26"/>
        </w:rPr>
        <w:t xml:space="preserve"> cánh tay </w:t>
      </w:r>
      <w:r w:rsidRPr="001B4450">
        <w:rPr>
          <w:sz w:val="26"/>
          <w:szCs w:val="26"/>
        </w:rPr>
        <w:sym w:font="Wingdings" w:char="F0E0"/>
      </w:r>
      <w:r w:rsidRPr="001B4450">
        <w:rPr>
          <w:sz w:val="26"/>
          <w:szCs w:val="26"/>
        </w:rPr>
        <w:t xml:space="preserve"> vai bên liệt.</w:t>
      </w:r>
    </w:p>
    <w:p w14:paraId="0BF38374" w14:textId="77777777" w:rsidR="001B4450" w:rsidRPr="001B4450" w:rsidRDefault="001B4450" w:rsidP="005E191A">
      <w:pPr>
        <w:spacing w:before="120" w:after="60" w:line="276" w:lineRule="auto"/>
        <w:ind w:firstLine="567"/>
        <w:jc w:val="both"/>
        <w:rPr>
          <w:bCs/>
          <w:iCs/>
          <w:sz w:val="26"/>
          <w:szCs w:val="26"/>
        </w:rPr>
      </w:pPr>
      <w:r w:rsidRPr="001B4450">
        <w:rPr>
          <w:bCs/>
          <w:iCs/>
          <w:sz w:val="26"/>
          <w:szCs w:val="26"/>
        </w:rPr>
        <w:t xml:space="preserve">- Bài tập 2: Vận động hết tầm các khớp </w:t>
      </w:r>
    </w:p>
    <w:p w14:paraId="1806B144" w14:textId="77777777" w:rsidR="001B4450" w:rsidRPr="006D37F0" w:rsidRDefault="001B4450" w:rsidP="005E191A">
      <w:pPr>
        <w:spacing w:before="120" w:after="60" w:line="276" w:lineRule="auto"/>
        <w:ind w:firstLine="567"/>
        <w:jc w:val="both"/>
        <w:rPr>
          <w:spacing w:val="-4"/>
          <w:sz w:val="26"/>
          <w:szCs w:val="26"/>
        </w:rPr>
      </w:pPr>
      <w:r w:rsidRPr="006D37F0">
        <w:rPr>
          <w:spacing w:val="-4"/>
          <w:sz w:val="26"/>
          <w:szCs w:val="26"/>
        </w:rPr>
        <w:t xml:space="preserve">Từ ngón tay </w:t>
      </w:r>
      <w:r w:rsidRPr="006D37F0">
        <w:rPr>
          <w:spacing w:val="-4"/>
          <w:sz w:val="26"/>
          <w:szCs w:val="26"/>
        </w:rPr>
        <w:sym w:font="Wingdings" w:char="F0E0"/>
      </w:r>
      <w:r w:rsidRPr="006D37F0">
        <w:rPr>
          <w:spacing w:val="-4"/>
          <w:sz w:val="26"/>
          <w:szCs w:val="26"/>
        </w:rPr>
        <w:t xml:space="preserve"> bàn tay </w:t>
      </w:r>
      <w:r w:rsidRPr="006D37F0">
        <w:rPr>
          <w:spacing w:val="-4"/>
          <w:sz w:val="26"/>
          <w:szCs w:val="26"/>
        </w:rPr>
        <w:sym w:font="Wingdings" w:char="F0E0"/>
      </w:r>
      <w:r w:rsidRPr="006D37F0">
        <w:rPr>
          <w:spacing w:val="-4"/>
          <w:sz w:val="26"/>
          <w:szCs w:val="26"/>
        </w:rPr>
        <w:t xml:space="preserve"> cẳng tay </w:t>
      </w:r>
      <w:r w:rsidRPr="006D37F0">
        <w:rPr>
          <w:spacing w:val="-4"/>
          <w:sz w:val="26"/>
          <w:szCs w:val="26"/>
        </w:rPr>
        <w:sym w:font="Wingdings" w:char="F0E0"/>
      </w:r>
      <w:r w:rsidRPr="006D37F0">
        <w:rPr>
          <w:spacing w:val="-4"/>
          <w:sz w:val="26"/>
          <w:szCs w:val="26"/>
        </w:rPr>
        <w:t xml:space="preserve">cánh tay </w:t>
      </w:r>
      <w:r w:rsidRPr="006D37F0">
        <w:rPr>
          <w:spacing w:val="-4"/>
          <w:sz w:val="26"/>
          <w:szCs w:val="26"/>
        </w:rPr>
        <w:sym w:font="Wingdings" w:char="F0E0"/>
      </w:r>
      <w:r w:rsidRPr="006D37F0">
        <w:rPr>
          <w:spacing w:val="-4"/>
          <w:sz w:val="26"/>
          <w:szCs w:val="26"/>
        </w:rPr>
        <w:t xml:space="preserve"> vai bên liệt.</w:t>
      </w:r>
    </w:p>
    <w:p w14:paraId="53CB330D" w14:textId="77777777" w:rsidR="001B4450" w:rsidRPr="001B4450" w:rsidRDefault="001B4450" w:rsidP="005E191A">
      <w:pPr>
        <w:spacing w:before="120" w:after="60" w:line="276" w:lineRule="auto"/>
        <w:ind w:firstLine="567"/>
        <w:jc w:val="both"/>
        <w:rPr>
          <w:sz w:val="26"/>
          <w:szCs w:val="26"/>
        </w:rPr>
      </w:pPr>
      <w:r w:rsidRPr="001B4450">
        <w:rPr>
          <w:bCs/>
          <w:iCs/>
          <w:sz w:val="26"/>
          <w:szCs w:val="26"/>
        </w:rPr>
        <w:t>- Bài tập 3: Vận động chủ động tay liệt</w:t>
      </w:r>
    </w:p>
    <w:p w14:paraId="35726027" w14:textId="77777777" w:rsidR="001B4450" w:rsidRPr="006D37F0" w:rsidRDefault="001B4450" w:rsidP="005E191A">
      <w:pPr>
        <w:spacing w:before="120" w:after="60" w:line="276" w:lineRule="auto"/>
        <w:ind w:firstLine="567"/>
        <w:jc w:val="both"/>
        <w:rPr>
          <w:spacing w:val="-2"/>
          <w:sz w:val="26"/>
          <w:szCs w:val="26"/>
        </w:rPr>
      </w:pPr>
      <w:r w:rsidRPr="006D37F0">
        <w:rPr>
          <w:iCs/>
          <w:spacing w:val="-2"/>
          <w:sz w:val="26"/>
          <w:szCs w:val="26"/>
        </w:rPr>
        <w:t>Tư thế:</w:t>
      </w:r>
      <w:r w:rsidRPr="006D37F0">
        <w:rPr>
          <w:i/>
          <w:iCs/>
          <w:spacing w:val="-2"/>
          <w:sz w:val="26"/>
          <w:szCs w:val="26"/>
        </w:rPr>
        <w:t xml:space="preserve"> </w:t>
      </w:r>
      <w:r w:rsidRPr="006D37F0">
        <w:rPr>
          <w:iCs/>
          <w:spacing w:val="-2"/>
          <w:sz w:val="26"/>
          <w:szCs w:val="26"/>
        </w:rPr>
        <w:t>T</w:t>
      </w:r>
      <w:r w:rsidRPr="006D37F0">
        <w:rPr>
          <w:spacing w:val="-2"/>
          <w:sz w:val="26"/>
          <w:szCs w:val="26"/>
        </w:rPr>
        <w:t>rẻ ngồi trong lòng mẹ, mặt quay về phía người tập.</w:t>
      </w:r>
    </w:p>
    <w:p w14:paraId="7FDF7741" w14:textId="77777777" w:rsidR="001B4450" w:rsidRPr="001B4450" w:rsidRDefault="001B4450" w:rsidP="005E191A">
      <w:pPr>
        <w:spacing w:before="120" w:after="60" w:line="276" w:lineRule="auto"/>
        <w:ind w:firstLine="567"/>
        <w:jc w:val="both"/>
        <w:rPr>
          <w:i/>
          <w:iCs/>
          <w:sz w:val="26"/>
          <w:szCs w:val="26"/>
        </w:rPr>
      </w:pPr>
      <w:r w:rsidRPr="001B4450">
        <w:rPr>
          <w:iCs/>
          <w:sz w:val="26"/>
          <w:szCs w:val="26"/>
        </w:rPr>
        <w:t>Kĩ thuật:</w:t>
      </w:r>
      <w:r w:rsidRPr="001B4450">
        <w:rPr>
          <w:i/>
          <w:iCs/>
          <w:sz w:val="26"/>
          <w:szCs w:val="26"/>
        </w:rPr>
        <w:t xml:space="preserve"> </w:t>
      </w:r>
      <w:r w:rsidRPr="001B4450">
        <w:rPr>
          <w:iCs/>
          <w:sz w:val="26"/>
          <w:szCs w:val="26"/>
        </w:rPr>
        <w:t>Người tập</w:t>
      </w:r>
      <w:r w:rsidRPr="001B4450">
        <w:rPr>
          <w:i/>
          <w:iCs/>
          <w:sz w:val="26"/>
          <w:szCs w:val="26"/>
        </w:rPr>
        <w:t xml:space="preserve"> </w:t>
      </w:r>
      <w:r w:rsidRPr="001B4450">
        <w:rPr>
          <w:iCs/>
          <w:sz w:val="26"/>
          <w:szCs w:val="26"/>
        </w:rPr>
        <w:t>g</w:t>
      </w:r>
      <w:r w:rsidRPr="001B4450">
        <w:rPr>
          <w:sz w:val="26"/>
          <w:szCs w:val="26"/>
        </w:rPr>
        <w:t>iữ tay lành, đưa đồ chơi có màu sắc, tiếng động về phía tay liệt để khuyến khích trẻ với - cầm bằng tay liệt.</w:t>
      </w:r>
    </w:p>
    <w:p w14:paraId="3AEEF692"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rPr>
      </w:pPr>
      <w:r w:rsidRPr="001B4450">
        <w:rPr>
          <w:rFonts w:ascii="Times New Roman" w:hAnsi="Times New Roman"/>
          <w:sz w:val="26"/>
          <w:szCs w:val="26"/>
        </w:rPr>
        <w:t>- Đặt tư thế đúng cho trẻ</w:t>
      </w:r>
    </w:p>
    <w:p w14:paraId="7C75FF8D" w14:textId="77777777" w:rsidR="001B4450" w:rsidRPr="001B4450" w:rsidRDefault="001B4450" w:rsidP="005E191A">
      <w:pPr>
        <w:spacing w:before="120" w:after="60" w:line="276" w:lineRule="auto"/>
        <w:ind w:firstLine="567"/>
        <w:jc w:val="both"/>
        <w:rPr>
          <w:sz w:val="26"/>
          <w:szCs w:val="26"/>
        </w:rPr>
      </w:pPr>
      <w:r w:rsidRPr="001B4450">
        <w:rPr>
          <w:sz w:val="26"/>
          <w:szCs w:val="26"/>
        </w:rPr>
        <w:t>Ngồi: Treo tay ở tư thế gập khuỷu 90 bằng đai vải</w:t>
      </w:r>
    </w:p>
    <w:p w14:paraId="55D9AD1F" w14:textId="77777777" w:rsidR="001B4450" w:rsidRPr="001B4450" w:rsidRDefault="001B4450" w:rsidP="005E191A">
      <w:pPr>
        <w:spacing w:before="120" w:after="60" w:line="276" w:lineRule="auto"/>
        <w:ind w:firstLine="567"/>
        <w:jc w:val="both"/>
        <w:rPr>
          <w:sz w:val="26"/>
          <w:szCs w:val="26"/>
        </w:rPr>
      </w:pPr>
      <w:r w:rsidRPr="001B4450">
        <w:rPr>
          <w:sz w:val="26"/>
          <w:szCs w:val="26"/>
        </w:rPr>
        <w:t>Nằm: khuyến khích trẻ nằm nghiêng bên lành, tay bên liệt gác lên gối mềm hoặc ôm gối tròn.</w:t>
      </w:r>
      <w:r w:rsidRPr="001B4450">
        <w:rPr>
          <w:noProof/>
          <w:sz w:val="26"/>
          <w:szCs w:val="26"/>
        </w:rPr>
        <w:t xml:space="preserve"> </w:t>
      </w:r>
    </w:p>
    <w:p w14:paraId="1AD3637E" w14:textId="77777777" w:rsidR="001B4450" w:rsidRPr="001B4450" w:rsidRDefault="001B4450" w:rsidP="005E191A">
      <w:pPr>
        <w:spacing w:before="120" w:after="60" w:line="276" w:lineRule="auto"/>
        <w:ind w:firstLine="567"/>
        <w:jc w:val="both"/>
        <w:rPr>
          <w:sz w:val="26"/>
          <w:szCs w:val="26"/>
        </w:rPr>
      </w:pPr>
      <w:r w:rsidRPr="001B4450">
        <w:rPr>
          <w:b/>
          <w:bCs/>
          <w:iCs/>
          <w:sz w:val="26"/>
          <w:szCs w:val="26"/>
        </w:rPr>
        <w:t>b) Hoạt động trị liệu</w:t>
      </w:r>
    </w:p>
    <w:p w14:paraId="3A9C9B76" w14:textId="26609D17" w:rsidR="006D37F0" w:rsidRDefault="00EC0CAA" w:rsidP="005E191A">
      <w:pPr>
        <w:spacing w:before="120" w:after="60" w:line="276" w:lineRule="auto"/>
        <w:ind w:firstLine="567"/>
        <w:jc w:val="both"/>
        <w:rPr>
          <w:b/>
          <w:bCs/>
          <w:iCs/>
          <w:sz w:val="26"/>
          <w:szCs w:val="26"/>
        </w:rPr>
      </w:pPr>
      <w:r>
        <w:rPr>
          <w:b/>
          <w:bCs/>
          <w:iCs/>
          <w:noProof/>
          <w:sz w:val="26"/>
          <w:szCs w:val="26"/>
        </w:rPr>
        <w:drawing>
          <wp:anchor distT="0" distB="0" distL="114300" distR="114300" simplePos="0" relativeHeight="251661312" behindDoc="0" locked="0" layoutInCell="1" allowOverlap="1" wp14:anchorId="7E48D826" wp14:editId="2ABCC1B9">
            <wp:simplePos x="0" y="0"/>
            <wp:positionH relativeFrom="column">
              <wp:posOffset>304800</wp:posOffset>
            </wp:positionH>
            <wp:positionV relativeFrom="paragraph">
              <wp:posOffset>59055</wp:posOffset>
            </wp:positionV>
            <wp:extent cx="2952750" cy="1838325"/>
            <wp:effectExtent l="0" t="0" r="0" b="0"/>
            <wp:wrapSquare wrapText="bothSides"/>
            <wp:docPr id="118" name="Picture 9" descr="0507201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0507201105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750" cy="1838325"/>
                    </a:xfrm>
                    <a:prstGeom prst="rect">
                      <a:avLst/>
                    </a:prstGeom>
                    <a:noFill/>
                  </pic:spPr>
                </pic:pic>
              </a:graphicData>
            </a:graphic>
            <wp14:sizeRelH relativeFrom="page">
              <wp14:pctWidth>0</wp14:pctWidth>
            </wp14:sizeRelH>
            <wp14:sizeRelV relativeFrom="page">
              <wp14:pctHeight>0</wp14:pctHeight>
            </wp14:sizeRelV>
          </wp:anchor>
        </w:drawing>
      </w:r>
    </w:p>
    <w:p w14:paraId="2504CAAC" w14:textId="77777777" w:rsidR="006D37F0" w:rsidRDefault="006D37F0" w:rsidP="005E191A">
      <w:pPr>
        <w:spacing w:before="120" w:after="60" w:line="276" w:lineRule="auto"/>
        <w:ind w:firstLine="567"/>
        <w:jc w:val="both"/>
        <w:rPr>
          <w:b/>
          <w:bCs/>
          <w:iCs/>
          <w:sz w:val="26"/>
          <w:szCs w:val="26"/>
        </w:rPr>
      </w:pPr>
    </w:p>
    <w:p w14:paraId="43DFE2EE" w14:textId="77777777" w:rsidR="006D37F0" w:rsidRDefault="006D37F0" w:rsidP="005E191A">
      <w:pPr>
        <w:spacing w:before="120" w:after="60" w:line="276" w:lineRule="auto"/>
        <w:ind w:firstLine="567"/>
        <w:jc w:val="both"/>
        <w:rPr>
          <w:b/>
          <w:bCs/>
          <w:iCs/>
          <w:sz w:val="26"/>
          <w:szCs w:val="26"/>
        </w:rPr>
      </w:pPr>
    </w:p>
    <w:p w14:paraId="7F119202" w14:textId="77777777" w:rsidR="006D37F0" w:rsidRDefault="006D37F0" w:rsidP="005E191A">
      <w:pPr>
        <w:spacing w:before="120" w:after="60" w:line="276" w:lineRule="auto"/>
        <w:ind w:firstLine="567"/>
        <w:jc w:val="both"/>
        <w:rPr>
          <w:b/>
          <w:bCs/>
          <w:iCs/>
          <w:sz w:val="26"/>
          <w:szCs w:val="26"/>
        </w:rPr>
      </w:pPr>
    </w:p>
    <w:p w14:paraId="601B56DA" w14:textId="77777777" w:rsidR="006D37F0" w:rsidRDefault="006D37F0" w:rsidP="005E191A">
      <w:pPr>
        <w:spacing w:before="120" w:after="60" w:line="276" w:lineRule="auto"/>
        <w:ind w:firstLine="567"/>
        <w:jc w:val="both"/>
        <w:rPr>
          <w:b/>
          <w:bCs/>
          <w:iCs/>
          <w:sz w:val="26"/>
          <w:szCs w:val="26"/>
        </w:rPr>
      </w:pPr>
    </w:p>
    <w:p w14:paraId="13DFDA6A" w14:textId="77777777" w:rsidR="006D37F0" w:rsidRDefault="006D37F0" w:rsidP="005E191A">
      <w:pPr>
        <w:spacing w:before="120" w:after="60" w:line="276" w:lineRule="auto"/>
        <w:ind w:firstLine="567"/>
        <w:jc w:val="both"/>
        <w:rPr>
          <w:b/>
          <w:bCs/>
          <w:iCs/>
          <w:sz w:val="26"/>
          <w:szCs w:val="26"/>
        </w:rPr>
      </w:pPr>
    </w:p>
    <w:p w14:paraId="0DCAD998" w14:textId="77777777" w:rsidR="006D37F0" w:rsidRDefault="006D37F0" w:rsidP="005E191A">
      <w:pPr>
        <w:spacing w:before="120" w:after="60" w:line="276" w:lineRule="auto"/>
        <w:ind w:firstLine="567"/>
        <w:jc w:val="both"/>
        <w:rPr>
          <w:b/>
          <w:bCs/>
          <w:iCs/>
          <w:sz w:val="26"/>
          <w:szCs w:val="26"/>
        </w:rPr>
      </w:pPr>
    </w:p>
    <w:p w14:paraId="3A0A61D4" w14:textId="77777777" w:rsidR="001B4450" w:rsidRPr="001B4450" w:rsidRDefault="001B4450" w:rsidP="005E191A">
      <w:pPr>
        <w:spacing w:before="120" w:after="60" w:line="276" w:lineRule="auto"/>
        <w:ind w:firstLine="567"/>
        <w:jc w:val="both"/>
        <w:rPr>
          <w:b/>
          <w:bCs/>
          <w:iCs/>
          <w:sz w:val="26"/>
          <w:szCs w:val="26"/>
        </w:rPr>
      </w:pPr>
      <w:r w:rsidRPr="001B4450">
        <w:rPr>
          <w:b/>
          <w:bCs/>
          <w:iCs/>
          <w:sz w:val="26"/>
          <w:szCs w:val="26"/>
        </w:rPr>
        <w:t xml:space="preserve">c) Điện trị liệu:  </w:t>
      </w:r>
    </w:p>
    <w:p w14:paraId="3B57D20A" w14:textId="77777777" w:rsidR="001B4450" w:rsidRPr="001B4450" w:rsidRDefault="001B4450" w:rsidP="005E191A">
      <w:pPr>
        <w:spacing w:before="120" w:after="60" w:line="276" w:lineRule="auto"/>
        <w:ind w:firstLine="567"/>
        <w:jc w:val="both"/>
        <w:rPr>
          <w:sz w:val="26"/>
          <w:szCs w:val="26"/>
        </w:rPr>
      </w:pPr>
      <w:r w:rsidRPr="001B4450">
        <w:rPr>
          <w:i/>
          <w:sz w:val="26"/>
          <w:szCs w:val="26"/>
        </w:rPr>
        <w:t>Mục đích:</w:t>
      </w:r>
      <w:r w:rsidRPr="001B4450">
        <w:rPr>
          <w:sz w:val="26"/>
          <w:szCs w:val="26"/>
        </w:rPr>
        <w:t xml:space="preserve"> kích thích hoạt động của các cơ bị liệt, dùng dòng điện thấp tần, ngắt quãng.</w:t>
      </w:r>
    </w:p>
    <w:p w14:paraId="3321A32C" w14:textId="77777777" w:rsidR="001B4450" w:rsidRPr="001B4450" w:rsidRDefault="001B4450" w:rsidP="005E191A">
      <w:pPr>
        <w:spacing w:before="120" w:after="60" w:line="276" w:lineRule="auto"/>
        <w:ind w:firstLine="567"/>
        <w:jc w:val="both"/>
        <w:rPr>
          <w:sz w:val="26"/>
          <w:szCs w:val="26"/>
        </w:rPr>
      </w:pPr>
      <w:r w:rsidRPr="001B4450">
        <w:rPr>
          <w:i/>
          <w:sz w:val="26"/>
          <w:szCs w:val="26"/>
        </w:rPr>
        <w:t>Thời gian:</w:t>
      </w:r>
      <w:r w:rsidRPr="001B4450">
        <w:rPr>
          <w:sz w:val="26"/>
          <w:szCs w:val="26"/>
        </w:rPr>
        <w:t xml:space="preserve"> 15 - 30 phút/lần X 15 - 20 lần/đợt .</w:t>
      </w:r>
      <w:r w:rsidRPr="001B4450">
        <w:rPr>
          <w:sz w:val="26"/>
          <w:szCs w:val="26"/>
        </w:rPr>
        <w:tab/>
      </w:r>
      <w:r w:rsidRPr="001B4450">
        <w:rPr>
          <w:sz w:val="26"/>
          <w:szCs w:val="26"/>
        </w:rPr>
        <w:tab/>
      </w:r>
    </w:p>
    <w:p w14:paraId="2C7DAB26" w14:textId="77777777" w:rsidR="001B4450" w:rsidRPr="001B4450" w:rsidRDefault="001B4450" w:rsidP="005E191A">
      <w:pPr>
        <w:spacing w:before="120" w:after="60" w:line="276" w:lineRule="auto"/>
        <w:ind w:firstLine="567"/>
        <w:jc w:val="both"/>
        <w:rPr>
          <w:sz w:val="26"/>
          <w:szCs w:val="26"/>
        </w:rPr>
      </w:pPr>
      <w:r w:rsidRPr="001B4450">
        <w:rPr>
          <w:i/>
          <w:sz w:val="26"/>
          <w:szCs w:val="26"/>
        </w:rPr>
        <w:t xml:space="preserve">Kỹ thuật điện cực: </w:t>
      </w:r>
      <w:r w:rsidRPr="001B4450">
        <w:rPr>
          <w:sz w:val="26"/>
          <w:szCs w:val="26"/>
        </w:rPr>
        <w:t>Cực tác dụng (-)  đặt tại cơ bị liệt, cực đệm (+) đặt tại cột sống đoạn cổ (C4 - C7). Thời gian xung/thời gian nghỉ = ½. Cường độ cho đến khi thấy co cơ tối thiểu.</w:t>
      </w:r>
    </w:p>
    <w:p w14:paraId="6C1B9450" w14:textId="77777777" w:rsidR="001B4450" w:rsidRPr="001B4450" w:rsidRDefault="001B4450" w:rsidP="005E191A">
      <w:pPr>
        <w:tabs>
          <w:tab w:val="num" w:pos="993"/>
        </w:tabs>
        <w:spacing w:before="120" w:after="60" w:line="276" w:lineRule="auto"/>
        <w:ind w:firstLine="567"/>
        <w:jc w:val="both"/>
        <w:rPr>
          <w:b/>
          <w:bCs/>
          <w:iCs/>
          <w:sz w:val="26"/>
          <w:szCs w:val="26"/>
        </w:rPr>
      </w:pPr>
      <w:r w:rsidRPr="001B4450">
        <w:rPr>
          <w:b/>
          <w:bCs/>
          <w:iCs/>
          <w:sz w:val="26"/>
          <w:szCs w:val="26"/>
        </w:rPr>
        <w:t xml:space="preserve">d) Dụng cụ chỉnh hình/trợ giúp </w:t>
      </w:r>
    </w:p>
    <w:p w14:paraId="7915B426" w14:textId="77777777" w:rsidR="001B4450" w:rsidRPr="001B4450" w:rsidRDefault="001B4450" w:rsidP="005E191A">
      <w:pPr>
        <w:spacing w:before="120" w:after="60" w:line="276" w:lineRule="auto"/>
        <w:ind w:firstLine="567"/>
        <w:jc w:val="both"/>
        <w:rPr>
          <w:sz w:val="26"/>
          <w:szCs w:val="26"/>
        </w:rPr>
      </w:pPr>
      <w:r w:rsidRPr="001B4450">
        <w:rPr>
          <w:i/>
          <w:sz w:val="26"/>
          <w:szCs w:val="26"/>
        </w:rPr>
        <w:lastRenderedPageBreak/>
        <w:t>Mục đích</w:t>
      </w:r>
      <w:r w:rsidRPr="001B4450">
        <w:rPr>
          <w:sz w:val="26"/>
          <w:szCs w:val="26"/>
        </w:rPr>
        <w:t>: Nắn chỉnh biến dạng ở cổ tay, chống co rút. Giữ bàn tay ở tư thế chức năng (gập mặt mu bàn tay, dạng ngón cái, lòng bàn tay khum lại), tránh bán trật khớp vai.</w:t>
      </w:r>
    </w:p>
    <w:p w14:paraId="50AD1602" w14:textId="77777777" w:rsidR="001B4450" w:rsidRPr="001B4450" w:rsidRDefault="001B4450" w:rsidP="005E191A">
      <w:pPr>
        <w:spacing w:before="120" w:after="60" w:line="276" w:lineRule="auto"/>
        <w:ind w:firstLine="567"/>
        <w:jc w:val="both"/>
        <w:rPr>
          <w:sz w:val="26"/>
          <w:szCs w:val="26"/>
        </w:rPr>
      </w:pPr>
      <w:r w:rsidRPr="001B4450">
        <w:rPr>
          <w:i/>
          <w:sz w:val="26"/>
          <w:szCs w:val="26"/>
        </w:rPr>
        <w:t>Loại dụng cụ:</w:t>
      </w:r>
      <w:r w:rsidRPr="001B4450">
        <w:rPr>
          <w:sz w:val="26"/>
          <w:szCs w:val="26"/>
        </w:rPr>
        <w:t xml:space="preserve"> Nẹp cổ bàn tay ở tư thế chức năng. Băng treo tay bằng vải</w:t>
      </w:r>
    </w:p>
    <w:p w14:paraId="1B321C7A" w14:textId="77777777" w:rsidR="001B4450" w:rsidRPr="001B4450" w:rsidRDefault="001B4450" w:rsidP="005E191A">
      <w:pPr>
        <w:tabs>
          <w:tab w:val="num" w:pos="851"/>
        </w:tabs>
        <w:spacing w:before="120" w:after="60" w:line="276" w:lineRule="auto"/>
        <w:ind w:firstLine="567"/>
        <w:jc w:val="both"/>
        <w:rPr>
          <w:b/>
          <w:bCs/>
          <w:iCs/>
          <w:sz w:val="26"/>
          <w:szCs w:val="26"/>
        </w:rPr>
      </w:pPr>
      <w:r w:rsidRPr="001B4450">
        <w:rPr>
          <w:b/>
          <w:bCs/>
          <w:iCs/>
          <w:sz w:val="26"/>
          <w:szCs w:val="26"/>
        </w:rPr>
        <w:t>e) Thuốc</w:t>
      </w:r>
    </w:p>
    <w:p w14:paraId="6C7B2E50" w14:textId="77777777" w:rsidR="001B4450" w:rsidRPr="001B4450" w:rsidRDefault="001B4450" w:rsidP="005E191A">
      <w:pPr>
        <w:pStyle w:val="Footer"/>
        <w:tabs>
          <w:tab w:val="clear" w:pos="4320"/>
          <w:tab w:val="clear" w:pos="8640"/>
        </w:tabs>
        <w:spacing w:before="120" w:after="60" w:line="276" w:lineRule="auto"/>
        <w:ind w:firstLine="567"/>
        <w:jc w:val="both"/>
        <w:rPr>
          <w:sz w:val="26"/>
          <w:szCs w:val="26"/>
        </w:rPr>
      </w:pPr>
      <w:r w:rsidRPr="001B4450">
        <w:rPr>
          <w:sz w:val="26"/>
          <w:szCs w:val="26"/>
        </w:rPr>
        <w:t xml:space="preserve">Paracetamol 10mg/1kg cân nặng, uống trước tập 30 phút nếu trẻ đau khi tập. </w:t>
      </w:r>
    </w:p>
    <w:p w14:paraId="4CACA388" w14:textId="77777777" w:rsidR="001B4450" w:rsidRPr="001B4450" w:rsidRDefault="001B4450" w:rsidP="005E191A">
      <w:pPr>
        <w:tabs>
          <w:tab w:val="num" w:pos="851"/>
        </w:tabs>
        <w:spacing w:before="120" w:after="60" w:line="276" w:lineRule="auto"/>
        <w:ind w:firstLine="567"/>
        <w:jc w:val="both"/>
        <w:rPr>
          <w:b/>
          <w:bCs/>
          <w:iCs/>
          <w:sz w:val="26"/>
          <w:szCs w:val="26"/>
        </w:rPr>
      </w:pPr>
      <w:r w:rsidRPr="001B4450">
        <w:rPr>
          <w:b/>
          <w:bCs/>
          <w:iCs/>
          <w:sz w:val="26"/>
          <w:szCs w:val="26"/>
        </w:rPr>
        <w:t xml:space="preserve">f) Phẫu thuật: </w:t>
      </w:r>
    </w:p>
    <w:p w14:paraId="160A649C" w14:textId="77777777" w:rsidR="001B4450" w:rsidRPr="001B4450" w:rsidRDefault="001B4450" w:rsidP="005E191A">
      <w:pPr>
        <w:tabs>
          <w:tab w:val="num" w:pos="851"/>
        </w:tabs>
        <w:spacing w:before="120" w:after="60" w:line="276" w:lineRule="auto"/>
        <w:ind w:firstLine="567"/>
        <w:jc w:val="both"/>
        <w:rPr>
          <w:sz w:val="26"/>
          <w:szCs w:val="26"/>
        </w:rPr>
      </w:pPr>
      <w:r w:rsidRPr="001B4450">
        <w:rPr>
          <w:b/>
          <w:bCs/>
          <w:i/>
          <w:iCs/>
          <w:sz w:val="26"/>
          <w:szCs w:val="26"/>
        </w:rPr>
        <w:t xml:space="preserve">- </w:t>
      </w:r>
      <w:r w:rsidRPr="001B4450">
        <w:rPr>
          <w:sz w:val="26"/>
          <w:szCs w:val="26"/>
        </w:rPr>
        <w:t>Có thể phẫu thuật nối dây thần kinh trong trường hợp xác định được có đứt đoạn thần kinh hoặc nếu trẻ được tập liên tục nhưng các dấu hiệu liệt không cải thiện sau 3-6 tháng.</w:t>
      </w:r>
    </w:p>
    <w:p w14:paraId="27C28419" w14:textId="77777777" w:rsidR="001B4450" w:rsidRPr="001B4450" w:rsidRDefault="001B4450" w:rsidP="005E191A">
      <w:pPr>
        <w:tabs>
          <w:tab w:val="num" w:pos="851"/>
        </w:tabs>
        <w:spacing w:before="120" w:after="60" w:line="276" w:lineRule="auto"/>
        <w:ind w:firstLine="567"/>
        <w:jc w:val="both"/>
        <w:rPr>
          <w:sz w:val="26"/>
          <w:szCs w:val="26"/>
        </w:rPr>
      </w:pPr>
      <w:r w:rsidRPr="001B4450">
        <w:rPr>
          <w:sz w:val="26"/>
          <w:szCs w:val="26"/>
        </w:rPr>
        <w:t>- Có thể phẫu thuật chuyển gân đối với trẻ lớn hơn.</w:t>
      </w:r>
    </w:p>
    <w:p w14:paraId="6C527B3C" w14:textId="77777777" w:rsidR="001B4450" w:rsidRPr="001B4450" w:rsidRDefault="001B4450" w:rsidP="005E191A">
      <w:pPr>
        <w:tabs>
          <w:tab w:val="num" w:pos="851"/>
        </w:tabs>
        <w:spacing w:before="120" w:after="60" w:line="276" w:lineRule="auto"/>
        <w:ind w:firstLine="567"/>
        <w:jc w:val="both"/>
        <w:rPr>
          <w:i/>
          <w:sz w:val="26"/>
          <w:szCs w:val="26"/>
        </w:rPr>
      </w:pPr>
      <w:r w:rsidRPr="001B4450">
        <w:rPr>
          <w:i/>
          <w:sz w:val="26"/>
          <w:szCs w:val="26"/>
        </w:rPr>
        <w:t>Có thể châm cứu vì đây là liệt ngoại biên.</w:t>
      </w:r>
    </w:p>
    <w:p w14:paraId="334EA9E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3. Phân tuyến kỹ thuật </w:t>
      </w:r>
    </w:p>
    <w:p w14:paraId="6BD9D01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Tại cộng đồng: kỹ thuật a, b, d, e</w:t>
      </w:r>
    </w:p>
    <w:p w14:paraId="1E122C1A" w14:textId="77777777" w:rsidR="001B4450" w:rsidRPr="001B4450" w:rsidRDefault="001B4450" w:rsidP="008B096B">
      <w:pPr>
        <w:tabs>
          <w:tab w:val="left" w:pos="0"/>
        </w:tabs>
        <w:spacing w:before="120" w:after="60" w:line="276" w:lineRule="auto"/>
        <w:ind w:firstLine="567"/>
        <w:rPr>
          <w:sz w:val="26"/>
          <w:szCs w:val="26"/>
        </w:rPr>
      </w:pPr>
      <w:r w:rsidRPr="001B4450">
        <w:rPr>
          <w:sz w:val="26"/>
          <w:szCs w:val="26"/>
        </w:rPr>
        <w:t>b) Tại các cơ sở khám bệnh, chữa bệnh, PHCN: a, b, c, d, e, f.</w:t>
      </w:r>
    </w:p>
    <w:p w14:paraId="3A32983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c) Phối hợp các kỹ thuật: a, b, c, d, e, f</w:t>
      </w:r>
    </w:p>
    <w:p w14:paraId="42066DB7"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4.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0BABE95D"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Chăm sóc, theo dõi, tập luyện tại nhà</w:t>
      </w:r>
    </w:p>
    <w:p w14:paraId="5D244D21" w14:textId="77777777" w:rsidR="001B4450" w:rsidRPr="001B4450" w:rsidRDefault="001B4450" w:rsidP="005E191A">
      <w:pPr>
        <w:spacing w:before="120" w:after="60" w:line="276" w:lineRule="auto"/>
        <w:ind w:firstLine="567"/>
        <w:jc w:val="both"/>
        <w:rPr>
          <w:sz w:val="26"/>
          <w:szCs w:val="26"/>
        </w:rPr>
      </w:pPr>
      <w:r w:rsidRPr="001B4450">
        <w:rPr>
          <w:sz w:val="26"/>
          <w:szCs w:val="26"/>
        </w:rPr>
        <w:t>- Cha mẹ trẻ cần lưu ý khi thấy một tay trẻ ít cử động hơn tay kia hoặc trẻ khóc và có biểu hiện khó chịu, đau khi ta cử động một tay của trẻ.</w:t>
      </w:r>
    </w:p>
    <w:p w14:paraId="54AFDB9B" w14:textId="77777777" w:rsidR="001B4450" w:rsidRPr="001B4450" w:rsidRDefault="001B4450" w:rsidP="005E191A">
      <w:pPr>
        <w:spacing w:before="120" w:after="60" w:line="276" w:lineRule="auto"/>
        <w:ind w:firstLine="567"/>
        <w:jc w:val="both"/>
        <w:rPr>
          <w:sz w:val="26"/>
          <w:szCs w:val="26"/>
        </w:rPr>
      </w:pPr>
      <w:r w:rsidRPr="001B4450">
        <w:rPr>
          <w:sz w:val="26"/>
          <w:szCs w:val="26"/>
        </w:rPr>
        <w:t>- Cần đưa ngay trẻ đến các cơ sở y tế khi phát hiện thấy các dấu hiệu bất thường ở tay trẻ để được chẩn đoán xác định và hướng dẫn tập luyện cho trẻ.</w:t>
      </w:r>
    </w:p>
    <w:p w14:paraId="7988A35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b) Tiến triển/biến chứng, tiên lượng của bệnh/tật</w:t>
      </w:r>
    </w:p>
    <w:p w14:paraId="09F05A18" w14:textId="77777777" w:rsidR="001B4450" w:rsidRPr="004F6D4B"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rPr>
      </w:pPr>
      <w:r w:rsidRPr="004F6D4B">
        <w:rPr>
          <w:rFonts w:ascii="Times New Roman" w:hAnsi="Times New Roman"/>
          <w:sz w:val="26"/>
          <w:szCs w:val="26"/>
        </w:rPr>
        <w:t>- Phát hiện sớm, can thiệp sớm sẽ tránh được các biến chứng teo cơ, cứng khớp, không sử dụng được tay liệt về sau.</w:t>
      </w:r>
    </w:p>
    <w:p w14:paraId="64BCF174" w14:textId="77777777" w:rsidR="001B4450" w:rsidRPr="001B4450" w:rsidRDefault="001B4450" w:rsidP="005E191A">
      <w:pPr>
        <w:tabs>
          <w:tab w:val="left" w:pos="0"/>
        </w:tabs>
        <w:spacing w:before="120" w:after="60" w:line="276" w:lineRule="auto"/>
        <w:ind w:firstLine="567"/>
        <w:jc w:val="both"/>
        <w:rPr>
          <w:sz w:val="26"/>
          <w:szCs w:val="26"/>
          <w:lang w:val="it-IT"/>
        </w:rPr>
      </w:pPr>
      <w:r w:rsidRPr="001B4450">
        <w:rPr>
          <w:sz w:val="26"/>
          <w:szCs w:val="26"/>
        </w:rPr>
        <w:t>c) Giới thiệu các cơ sở khám bệnh, chữa bệnh, Phục hồi chức năng.</w:t>
      </w:r>
      <w:r w:rsidRPr="001B4450">
        <w:rPr>
          <w:sz w:val="26"/>
          <w:szCs w:val="26"/>
          <w:lang w:val="it-IT"/>
        </w:rPr>
        <w:t xml:space="preserve"> </w:t>
      </w:r>
    </w:p>
    <w:p w14:paraId="3F87EBD2" w14:textId="77777777" w:rsidR="001B4450" w:rsidRPr="001B4450" w:rsidRDefault="001B4450" w:rsidP="005E191A">
      <w:pPr>
        <w:tabs>
          <w:tab w:val="left" w:pos="0"/>
        </w:tabs>
        <w:spacing w:before="120" w:after="60" w:line="276" w:lineRule="auto"/>
        <w:ind w:firstLine="567"/>
        <w:jc w:val="both"/>
        <w:rPr>
          <w:sz w:val="26"/>
          <w:szCs w:val="26"/>
          <w:lang w:val="it-IT"/>
        </w:rPr>
      </w:pPr>
    </w:p>
    <w:p w14:paraId="5C6EBAB8" w14:textId="77777777" w:rsidR="001B4450" w:rsidRPr="001B4450" w:rsidRDefault="001B4450" w:rsidP="005E191A">
      <w:pPr>
        <w:tabs>
          <w:tab w:val="left" w:pos="0"/>
        </w:tabs>
        <w:spacing w:before="120" w:after="60" w:line="276" w:lineRule="auto"/>
        <w:ind w:firstLine="567"/>
        <w:jc w:val="both"/>
        <w:rPr>
          <w:sz w:val="26"/>
          <w:szCs w:val="26"/>
          <w:lang w:val="it-IT"/>
        </w:rPr>
      </w:pPr>
    </w:p>
    <w:p w14:paraId="1EFE001C" w14:textId="77777777" w:rsidR="001B4450" w:rsidRPr="001B4450" w:rsidRDefault="001B4450" w:rsidP="005E191A">
      <w:pPr>
        <w:tabs>
          <w:tab w:val="left" w:pos="0"/>
        </w:tabs>
        <w:spacing w:before="120" w:after="60" w:line="276" w:lineRule="auto"/>
        <w:ind w:firstLine="567"/>
        <w:jc w:val="both"/>
        <w:rPr>
          <w:sz w:val="26"/>
          <w:szCs w:val="26"/>
          <w:lang w:val="it-IT"/>
        </w:rPr>
      </w:pPr>
    </w:p>
    <w:p w14:paraId="1156EECB" w14:textId="77777777" w:rsidR="006D37F0" w:rsidRPr="00AC521A" w:rsidRDefault="008B096B" w:rsidP="006D37F0">
      <w:pPr>
        <w:pStyle w:val="Heading2"/>
        <w:keepNext w:val="0"/>
        <w:widowControl w:val="0"/>
        <w:spacing w:after="60" w:line="276" w:lineRule="auto"/>
        <w:jc w:val="center"/>
        <w:rPr>
          <w:rFonts w:ascii="Times New Roman" w:hAnsi="Times New Roman"/>
          <w:sz w:val="28"/>
          <w:szCs w:val="26"/>
          <w:lang w:val="en-US"/>
        </w:rPr>
      </w:pPr>
      <w:r>
        <w:rPr>
          <w:rFonts w:ascii="Times New Roman" w:hAnsi="Times New Roman"/>
          <w:sz w:val="28"/>
          <w:szCs w:val="26"/>
          <w:lang w:val="en-US"/>
        </w:rPr>
        <w:br w:type="page"/>
      </w:r>
      <w:r w:rsidR="001B4450" w:rsidRPr="00AC521A">
        <w:rPr>
          <w:rFonts w:ascii="Times New Roman" w:hAnsi="Times New Roman"/>
          <w:sz w:val="28"/>
          <w:szCs w:val="26"/>
          <w:lang w:val="en-US"/>
        </w:rPr>
        <w:lastRenderedPageBreak/>
        <w:t>PHÁT HIỆN SỚM</w:t>
      </w:r>
      <w:r w:rsidR="00395D7C" w:rsidRPr="00AC521A">
        <w:rPr>
          <w:rFonts w:ascii="Times New Roman" w:hAnsi="Times New Roman"/>
          <w:sz w:val="28"/>
          <w:szCs w:val="26"/>
          <w:lang w:val="en-US"/>
        </w:rPr>
        <w:t xml:space="preserve"> </w:t>
      </w:r>
      <w:r w:rsidR="001B4450" w:rsidRPr="00AC521A">
        <w:rPr>
          <w:rFonts w:ascii="Times New Roman" w:hAnsi="Times New Roman"/>
          <w:sz w:val="28"/>
          <w:szCs w:val="26"/>
          <w:lang w:val="en-US"/>
        </w:rPr>
        <w:t xml:space="preserve">- CAN THIỆP SỚM TRẺ EM </w:t>
      </w:r>
    </w:p>
    <w:p w14:paraId="4F139333" w14:textId="77777777" w:rsidR="001B4450" w:rsidRPr="00AC521A" w:rsidRDefault="001B4450" w:rsidP="006D37F0">
      <w:pPr>
        <w:pStyle w:val="Heading2"/>
        <w:keepNext w:val="0"/>
        <w:widowControl w:val="0"/>
        <w:spacing w:after="60" w:line="276" w:lineRule="auto"/>
        <w:jc w:val="center"/>
        <w:rPr>
          <w:rFonts w:ascii="Times New Roman" w:hAnsi="Times New Roman"/>
          <w:sz w:val="28"/>
          <w:szCs w:val="26"/>
          <w:lang w:val="en-US"/>
        </w:rPr>
      </w:pPr>
      <w:r w:rsidRPr="00AC521A">
        <w:rPr>
          <w:rFonts w:ascii="Times New Roman" w:hAnsi="Times New Roman"/>
          <w:sz w:val="28"/>
          <w:szCs w:val="26"/>
          <w:lang w:val="en-US"/>
        </w:rPr>
        <w:t>BỊ DỊ TẬT</w:t>
      </w:r>
      <w:r w:rsidR="006D37F0" w:rsidRPr="00AC521A">
        <w:rPr>
          <w:rFonts w:ascii="Times New Roman" w:hAnsi="Times New Roman"/>
          <w:sz w:val="28"/>
          <w:szCs w:val="26"/>
          <w:lang w:val="en-US"/>
        </w:rPr>
        <w:t xml:space="preserve"> </w:t>
      </w:r>
      <w:r w:rsidRPr="00AC521A">
        <w:rPr>
          <w:rFonts w:ascii="Times New Roman" w:hAnsi="Times New Roman"/>
          <w:sz w:val="28"/>
          <w:szCs w:val="26"/>
          <w:lang w:val="en-US"/>
        </w:rPr>
        <w:t>BÀN CHÂN KHOÈO BẨM SINH</w:t>
      </w:r>
    </w:p>
    <w:p w14:paraId="3D02E0DF" w14:textId="77777777" w:rsidR="006D37F0" w:rsidRPr="00AC521A" w:rsidRDefault="006D37F0" w:rsidP="005E191A">
      <w:pPr>
        <w:pStyle w:val="Heading2"/>
        <w:keepNext w:val="0"/>
        <w:widowControl w:val="0"/>
        <w:spacing w:after="60" w:line="276" w:lineRule="auto"/>
        <w:ind w:firstLine="567"/>
        <w:rPr>
          <w:rFonts w:ascii="Times New Roman" w:hAnsi="Times New Roman"/>
          <w:i/>
          <w:szCs w:val="26"/>
          <w:lang w:val="en-US"/>
        </w:rPr>
      </w:pPr>
    </w:p>
    <w:p w14:paraId="3279A095" w14:textId="77777777" w:rsidR="001B4450" w:rsidRPr="00AC521A" w:rsidRDefault="001B4450" w:rsidP="006D37F0">
      <w:pPr>
        <w:pStyle w:val="Heading2"/>
        <w:keepNext w:val="0"/>
        <w:widowControl w:val="0"/>
        <w:spacing w:after="60" w:line="288" w:lineRule="auto"/>
        <w:ind w:firstLine="567"/>
        <w:rPr>
          <w:rFonts w:ascii="Times New Roman" w:hAnsi="Times New Roman"/>
          <w:szCs w:val="26"/>
          <w:lang w:val="en-US"/>
        </w:rPr>
      </w:pPr>
      <w:r w:rsidRPr="00AC521A">
        <w:rPr>
          <w:rFonts w:ascii="Times New Roman" w:hAnsi="Times New Roman"/>
          <w:szCs w:val="26"/>
          <w:lang w:val="en-US"/>
        </w:rPr>
        <w:t>I. Đại cương:</w:t>
      </w:r>
    </w:p>
    <w:p w14:paraId="7F12383C" w14:textId="77777777" w:rsidR="001B4450" w:rsidRPr="00AC521A" w:rsidRDefault="001B4450" w:rsidP="006D37F0">
      <w:pPr>
        <w:pStyle w:val="Heading2"/>
        <w:keepNext w:val="0"/>
        <w:widowControl w:val="0"/>
        <w:spacing w:after="60" w:line="288" w:lineRule="auto"/>
        <w:ind w:firstLine="567"/>
        <w:rPr>
          <w:rFonts w:ascii="Times New Roman" w:hAnsi="Times New Roman"/>
          <w:b w:val="0"/>
          <w:bCs/>
          <w:i/>
          <w:szCs w:val="26"/>
          <w:lang w:val="en-US"/>
        </w:rPr>
      </w:pPr>
      <w:r w:rsidRPr="00AC521A">
        <w:rPr>
          <w:rFonts w:ascii="Times New Roman" w:hAnsi="Times New Roman"/>
          <w:bCs/>
          <w:i/>
          <w:iCs/>
          <w:szCs w:val="26"/>
          <w:lang w:val="en-US"/>
        </w:rPr>
        <w:t>1. Định nghĩa:</w:t>
      </w:r>
      <w:r w:rsidRPr="00AC521A">
        <w:rPr>
          <w:rFonts w:ascii="Times New Roman" w:hAnsi="Times New Roman"/>
          <w:b w:val="0"/>
          <w:bCs/>
          <w:i/>
          <w:iCs/>
          <w:szCs w:val="26"/>
          <w:lang w:val="en-US"/>
        </w:rPr>
        <w:t xml:space="preserve"> Bàn chân khoèo</w:t>
      </w:r>
      <w:r w:rsidRPr="00AC521A">
        <w:rPr>
          <w:rFonts w:ascii="Times New Roman" w:hAnsi="Times New Roman"/>
          <w:b w:val="0"/>
          <w:bCs/>
          <w:i/>
          <w:szCs w:val="26"/>
          <w:lang w:val="en-US"/>
        </w:rPr>
        <w:t xml:space="preserve"> bẩm sinh</w:t>
      </w:r>
      <w:r w:rsidRPr="00AC521A">
        <w:rPr>
          <w:rFonts w:ascii="Times New Roman" w:hAnsi="Times New Roman"/>
          <w:b w:val="0"/>
          <w:bCs/>
          <w:i/>
          <w:iCs/>
          <w:szCs w:val="26"/>
          <w:lang w:val="en-US"/>
        </w:rPr>
        <w:t xml:space="preserve"> </w:t>
      </w:r>
      <w:r w:rsidRPr="00AC521A">
        <w:rPr>
          <w:rFonts w:ascii="Times New Roman" w:hAnsi="Times New Roman"/>
          <w:b w:val="0"/>
          <w:bCs/>
          <w:i/>
          <w:szCs w:val="26"/>
          <w:lang w:val="en-US"/>
        </w:rPr>
        <w:t>là một dị tật bàn chân xảy ra trong thời kì bào thai gồm:</w:t>
      </w:r>
    </w:p>
    <w:p w14:paraId="79045A44" w14:textId="77777777" w:rsidR="001B4450" w:rsidRPr="006D37F0" w:rsidRDefault="001B4450" w:rsidP="006D37F0">
      <w:pPr>
        <w:widowControl w:val="0"/>
        <w:spacing w:before="120" w:after="60" w:line="288" w:lineRule="auto"/>
        <w:ind w:firstLine="567"/>
        <w:jc w:val="both"/>
        <w:rPr>
          <w:spacing w:val="2"/>
          <w:sz w:val="26"/>
          <w:szCs w:val="26"/>
        </w:rPr>
      </w:pPr>
      <w:r w:rsidRPr="006D37F0">
        <w:rPr>
          <w:spacing w:val="2"/>
          <w:sz w:val="26"/>
          <w:szCs w:val="26"/>
        </w:rPr>
        <w:t xml:space="preserve">- Rối loạn vị trí khớp giữa xương  gót - sên - ghe và xương gót - hộp: xương ghe bị kéo vào trong về phía mắt cá trong; khớp gót - hộp bị trật vào trong; phần đầu, cổ xương sên kéo vào trong; phần sau của xương gót bị kéo ra ngoài; xương gót xoay trong. </w:t>
      </w:r>
    </w:p>
    <w:p w14:paraId="3707E84D" w14:textId="77777777" w:rsidR="001B4450" w:rsidRPr="001B4450" w:rsidRDefault="001B4450" w:rsidP="006D37F0">
      <w:pPr>
        <w:widowControl w:val="0"/>
        <w:spacing w:before="120" w:after="60" w:line="288" w:lineRule="auto"/>
        <w:ind w:firstLine="567"/>
        <w:jc w:val="both"/>
        <w:rPr>
          <w:sz w:val="26"/>
          <w:szCs w:val="26"/>
        </w:rPr>
      </w:pPr>
      <w:r w:rsidRPr="001B4450">
        <w:rPr>
          <w:sz w:val="26"/>
          <w:szCs w:val="26"/>
        </w:rPr>
        <w:t xml:space="preserve">- Bất thường mô mềm và các cơ chày sau, gập ngón dài, dây chằng gót – mác, sên - mác, bao sau khớp cổ chân bị ngắn và co rút. </w:t>
      </w:r>
    </w:p>
    <w:p w14:paraId="4567A6B7" w14:textId="77777777" w:rsidR="001B4450" w:rsidRPr="001B4450" w:rsidRDefault="001B4450" w:rsidP="006D37F0">
      <w:pPr>
        <w:widowControl w:val="0"/>
        <w:spacing w:before="120" w:after="60" w:line="288" w:lineRule="auto"/>
        <w:ind w:firstLine="567"/>
        <w:jc w:val="both"/>
        <w:rPr>
          <w:b/>
          <w:iCs/>
          <w:sz w:val="26"/>
          <w:szCs w:val="26"/>
        </w:rPr>
      </w:pPr>
      <w:r w:rsidRPr="001B4450">
        <w:rPr>
          <w:b/>
          <w:iCs/>
          <w:sz w:val="26"/>
          <w:szCs w:val="26"/>
        </w:rPr>
        <w:t>2. Dịch tễ học:</w:t>
      </w:r>
    </w:p>
    <w:p w14:paraId="3473A508" w14:textId="77777777" w:rsidR="001B4450" w:rsidRPr="001B4450" w:rsidRDefault="001B4450" w:rsidP="006D37F0">
      <w:pPr>
        <w:widowControl w:val="0"/>
        <w:spacing w:before="120" w:after="60" w:line="288" w:lineRule="auto"/>
        <w:ind w:firstLine="567"/>
        <w:jc w:val="both"/>
        <w:rPr>
          <w:sz w:val="26"/>
          <w:szCs w:val="26"/>
        </w:rPr>
      </w:pPr>
      <w:r w:rsidRPr="001B4450">
        <w:rPr>
          <w:iCs/>
          <w:sz w:val="26"/>
          <w:szCs w:val="26"/>
        </w:rPr>
        <w:t>Tỷ lệ mắc</w:t>
      </w:r>
      <w:r w:rsidRPr="001B4450">
        <w:rPr>
          <w:sz w:val="26"/>
          <w:szCs w:val="26"/>
        </w:rPr>
        <w:t>: 0,1 – 0,2 % ; Nam / Nữ: 2/1</w:t>
      </w:r>
    </w:p>
    <w:p w14:paraId="538EE29F" w14:textId="77777777" w:rsidR="001B4450" w:rsidRPr="001B4450" w:rsidRDefault="001B4450" w:rsidP="006D37F0">
      <w:pPr>
        <w:widowControl w:val="0"/>
        <w:spacing w:before="120" w:after="60" w:line="288" w:lineRule="auto"/>
        <w:ind w:firstLine="567"/>
        <w:jc w:val="both"/>
        <w:rPr>
          <w:sz w:val="26"/>
          <w:szCs w:val="26"/>
        </w:rPr>
      </w:pPr>
      <w:r w:rsidRPr="001B4450">
        <w:rPr>
          <w:b/>
          <w:iCs/>
          <w:sz w:val="26"/>
          <w:szCs w:val="26"/>
        </w:rPr>
        <w:t>3. Nguyên nhân</w:t>
      </w:r>
      <w:r w:rsidRPr="001B4450">
        <w:rPr>
          <w:b/>
          <w:sz w:val="26"/>
          <w:szCs w:val="26"/>
        </w:rPr>
        <w:t>:</w:t>
      </w:r>
      <w:r w:rsidRPr="001B4450">
        <w:rPr>
          <w:sz w:val="26"/>
          <w:szCs w:val="26"/>
        </w:rPr>
        <w:t xml:space="preserve"> chưa rõ ràng, người ta đưa ra nhiều giả thiết: do bất thường về gen, thần kinh, xương, hay do tư thế bất thường của bàn chân trẻ trong bào thai.</w:t>
      </w:r>
    </w:p>
    <w:p w14:paraId="2B98C8E0" w14:textId="77777777" w:rsidR="001B4450" w:rsidRPr="001B4450" w:rsidRDefault="001B4450" w:rsidP="006D37F0">
      <w:pPr>
        <w:widowControl w:val="0"/>
        <w:spacing w:before="120" w:after="60" w:line="288" w:lineRule="auto"/>
        <w:ind w:firstLine="567"/>
        <w:jc w:val="both"/>
        <w:rPr>
          <w:b/>
          <w:bCs/>
          <w:sz w:val="26"/>
          <w:szCs w:val="26"/>
        </w:rPr>
      </w:pPr>
      <w:r w:rsidRPr="001B4450">
        <w:rPr>
          <w:b/>
          <w:bCs/>
          <w:sz w:val="26"/>
          <w:szCs w:val="26"/>
        </w:rPr>
        <w:t>II. PHÁT HIỆN SỚM</w:t>
      </w:r>
    </w:p>
    <w:p w14:paraId="1F5F0E6C" w14:textId="77777777" w:rsidR="001B4450" w:rsidRPr="001B4450" w:rsidRDefault="001B4450" w:rsidP="006D37F0">
      <w:pPr>
        <w:widowControl w:val="0"/>
        <w:numPr>
          <w:ilvl w:val="0"/>
          <w:numId w:val="143"/>
        </w:numPr>
        <w:tabs>
          <w:tab w:val="clear" w:pos="720"/>
          <w:tab w:val="num" w:pos="0"/>
          <w:tab w:val="left" w:pos="840"/>
        </w:tabs>
        <w:spacing w:before="120" w:after="60" w:line="288" w:lineRule="auto"/>
        <w:ind w:left="0" w:firstLine="567"/>
        <w:jc w:val="both"/>
        <w:rPr>
          <w:sz w:val="26"/>
          <w:szCs w:val="26"/>
        </w:rPr>
      </w:pPr>
      <w:r w:rsidRPr="001B4450">
        <w:rPr>
          <w:b/>
          <w:bCs/>
          <w:iCs/>
          <w:sz w:val="26"/>
          <w:szCs w:val="26"/>
        </w:rPr>
        <w:t xml:space="preserve">Lâm sàng: </w:t>
      </w:r>
      <w:r w:rsidRPr="001B4450">
        <w:rPr>
          <w:sz w:val="26"/>
          <w:szCs w:val="26"/>
        </w:rPr>
        <w:t>Bàn chân khoèo bẩm sinh là một dạng dị tật rất dễ phát hiện</w:t>
      </w:r>
    </w:p>
    <w:p w14:paraId="1CB8FEEF" w14:textId="77777777" w:rsidR="001B4450" w:rsidRPr="006D37F0" w:rsidRDefault="001B4450" w:rsidP="006D37F0">
      <w:pPr>
        <w:widowControl w:val="0"/>
        <w:spacing w:before="120" w:after="60" w:line="288" w:lineRule="auto"/>
        <w:ind w:firstLine="567"/>
        <w:jc w:val="both"/>
        <w:rPr>
          <w:spacing w:val="-2"/>
          <w:sz w:val="26"/>
          <w:szCs w:val="26"/>
        </w:rPr>
      </w:pPr>
      <w:r w:rsidRPr="006D37F0">
        <w:rPr>
          <w:iCs/>
          <w:spacing w:val="-2"/>
          <w:sz w:val="26"/>
          <w:szCs w:val="26"/>
        </w:rPr>
        <w:t xml:space="preserve">- Khép và nghiêng trong phần trước, giữa bàn chân: </w:t>
      </w:r>
      <w:r w:rsidRPr="006D37F0">
        <w:rPr>
          <w:spacing w:val="-2"/>
          <w:sz w:val="26"/>
          <w:szCs w:val="26"/>
        </w:rPr>
        <w:t>Góc nghiêng trong (Varus): là góc tạo bởi trục xương chày và trục đi qua ngón II. Đo góc Varus bằng thước đo tầm vận động của khớp.</w:t>
      </w:r>
    </w:p>
    <w:p w14:paraId="0018C50F" w14:textId="77777777" w:rsidR="001B4450" w:rsidRPr="001B4450" w:rsidRDefault="001B4450" w:rsidP="006D37F0">
      <w:pPr>
        <w:widowControl w:val="0"/>
        <w:spacing w:before="120" w:after="60" w:line="288" w:lineRule="auto"/>
        <w:ind w:firstLine="567"/>
        <w:jc w:val="both"/>
        <w:rPr>
          <w:sz w:val="26"/>
          <w:szCs w:val="26"/>
          <w:lang w:val="pt-BR"/>
        </w:rPr>
      </w:pPr>
      <w:r w:rsidRPr="001B4450">
        <w:rPr>
          <w:iCs/>
          <w:sz w:val="26"/>
          <w:szCs w:val="26"/>
          <w:lang w:val="pt-BR"/>
        </w:rPr>
        <w:t>- Bàn chân ở tư thế thuổng</w:t>
      </w:r>
      <w:r w:rsidRPr="001B4450">
        <w:rPr>
          <w:sz w:val="26"/>
          <w:szCs w:val="26"/>
          <w:lang w:val="pt-BR"/>
        </w:rPr>
        <w:t>: Góc gập mặt lòng-nghiêng trong (Equinus): Là góc tạo bởi trục xương chày và trục song song mép ngoài ngón V. Đo góc Equinus bằng thước đo tầm vận động của khớp.</w:t>
      </w:r>
    </w:p>
    <w:p w14:paraId="514C86B2" w14:textId="77777777" w:rsidR="001B4450" w:rsidRPr="001B4450" w:rsidRDefault="001B4450" w:rsidP="005E191A">
      <w:pPr>
        <w:widowControl w:val="0"/>
        <w:spacing w:before="120" w:after="60" w:line="276" w:lineRule="auto"/>
        <w:ind w:firstLine="567"/>
        <w:jc w:val="both"/>
        <w:rPr>
          <w:sz w:val="26"/>
          <w:szCs w:val="26"/>
          <w:lang w:val="pt-BR"/>
        </w:rPr>
      </w:pPr>
      <w:r w:rsidRPr="001B4450">
        <w:rPr>
          <w:iCs/>
          <w:sz w:val="26"/>
          <w:szCs w:val="26"/>
          <w:lang w:val="pt-BR"/>
        </w:rPr>
        <w:t>- Mép ngoài bàn chân cong</w:t>
      </w:r>
      <w:r w:rsidRPr="001B4450">
        <w:rPr>
          <w:sz w:val="26"/>
          <w:szCs w:val="26"/>
          <w:lang w:val="pt-BR"/>
        </w:rPr>
        <w:t xml:space="preserve"> do khớp xương gót-hộp bị kéo vào trong.</w:t>
      </w:r>
    </w:p>
    <w:p w14:paraId="7FD847FB"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Nếp lằn da sau gót bàn chân rõ.</w:t>
      </w:r>
    </w:p>
    <w:p w14:paraId="274E768D" w14:textId="77777777" w:rsidR="001B4450" w:rsidRPr="001B4450" w:rsidRDefault="001B4450" w:rsidP="005E191A">
      <w:pPr>
        <w:widowControl w:val="0"/>
        <w:spacing w:before="120" w:after="60" w:line="276" w:lineRule="auto"/>
        <w:ind w:firstLine="567"/>
        <w:jc w:val="both"/>
        <w:rPr>
          <w:sz w:val="26"/>
          <w:szCs w:val="26"/>
          <w:lang w:val="pt-BR"/>
        </w:rPr>
      </w:pPr>
      <w:r w:rsidRPr="001B4450">
        <w:rPr>
          <w:iCs/>
          <w:sz w:val="26"/>
          <w:szCs w:val="26"/>
          <w:lang w:val="pt-BR"/>
        </w:rPr>
        <w:t>- Nếp lằn da phần giữa bàn chân rõ:</w:t>
      </w:r>
      <w:r w:rsidRPr="001B4450">
        <w:rPr>
          <w:sz w:val="26"/>
          <w:szCs w:val="26"/>
          <w:lang w:val="pt-BR"/>
        </w:rPr>
        <w:t xml:space="preserve"> ngắn cơ khép và gập ngón cái.</w:t>
      </w:r>
    </w:p>
    <w:p w14:paraId="0826B733" w14:textId="77777777" w:rsidR="001B4450" w:rsidRPr="005A1CF9" w:rsidRDefault="001B4450" w:rsidP="005E191A">
      <w:pPr>
        <w:widowControl w:val="0"/>
        <w:spacing w:before="120" w:after="60" w:line="276" w:lineRule="auto"/>
        <w:ind w:firstLine="567"/>
        <w:jc w:val="both"/>
        <w:rPr>
          <w:iCs/>
          <w:sz w:val="26"/>
          <w:szCs w:val="26"/>
          <w:lang w:val="pt-BR"/>
        </w:rPr>
      </w:pPr>
      <w:r w:rsidRPr="005A1CF9">
        <w:rPr>
          <w:iCs/>
          <w:sz w:val="26"/>
          <w:szCs w:val="26"/>
          <w:lang w:val="pt-BR"/>
        </w:rPr>
        <w:t>- Khoảng giữa mắt cá trong và xương ghe không sờ thấy.</w:t>
      </w:r>
    </w:p>
    <w:p w14:paraId="504EC6F0"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Ngắn ngón chân cái</w:t>
      </w:r>
    </w:p>
    <w:p w14:paraId="7932D3DA"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Teo cơ cẳng chân.</w:t>
      </w:r>
    </w:p>
    <w:p w14:paraId="2DF65D43" w14:textId="77777777" w:rsidR="001B4450" w:rsidRPr="001B4450" w:rsidRDefault="001B4450" w:rsidP="005E191A">
      <w:pPr>
        <w:pStyle w:val="BodyTextIndent"/>
        <w:spacing w:beforeLines="0" w:before="120" w:afterLines="0" w:after="60" w:line="276" w:lineRule="auto"/>
        <w:ind w:firstLine="567"/>
        <w:rPr>
          <w:rFonts w:ascii="Times New Roman" w:hAnsi="Times New Roman"/>
          <w:iCs/>
          <w:sz w:val="26"/>
          <w:szCs w:val="26"/>
          <w:lang w:val="pt-BR"/>
        </w:rPr>
      </w:pPr>
      <w:r w:rsidRPr="001B4450">
        <w:rPr>
          <w:rFonts w:ascii="Times New Roman" w:hAnsi="Times New Roman"/>
          <w:iCs/>
          <w:sz w:val="26"/>
          <w:szCs w:val="26"/>
          <w:lang w:val="pt-BR"/>
        </w:rPr>
        <w:t xml:space="preserve"> Dùng tay không thể gập mu, lòng bàn, nghiêng ngoài bàn chân để đưa bàn chân về vị trí trung gian.</w:t>
      </w:r>
    </w:p>
    <w:p w14:paraId="5F64B1F9" w14:textId="77777777" w:rsidR="001B4450" w:rsidRPr="006D37F0" w:rsidRDefault="001B4450" w:rsidP="005E191A">
      <w:pPr>
        <w:pStyle w:val="BodyTextIndent"/>
        <w:spacing w:beforeLines="0" w:before="120" w:afterLines="0" w:after="60" w:line="276" w:lineRule="auto"/>
        <w:ind w:firstLine="567"/>
        <w:rPr>
          <w:rFonts w:ascii="Times New Roman" w:hAnsi="Times New Roman"/>
          <w:spacing w:val="4"/>
          <w:sz w:val="26"/>
          <w:szCs w:val="26"/>
          <w:lang w:val="pt-BR"/>
        </w:rPr>
      </w:pPr>
      <w:r w:rsidRPr="006D37F0">
        <w:rPr>
          <w:rFonts w:ascii="Times New Roman" w:hAnsi="Times New Roman"/>
          <w:iCs/>
          <w:spacing w:val="4"/>
          <w:sz w:val="26"/>
          <w:szCs w:val="26"/>
          <w:lang w:val="pt-BR"/>
        </w:rPr>
        <w:t xml:space="preserve"> Các dị tật khác kèm theo: </w:t>
      </w:r>
      <w:r w:rsidRPr="006D37F0">
        <w:rPr>
          <w:rFonts w:ascii="Times New Roman" w:hAnsi="Times New Roman"/>
          <w:spacing w:val="4"/>
          <w:sz w:val="26"/>
          <w:szCs w:val="26"/>
          <w:lang w:val="pt-BR"/>
        </w:rPr>
        <w:t>Trật khớp háng, cứng khớp gối, trật khớp xương bánh chè, cứng khớp khuỷu, bàn tay khoèo</w:t>
      </w:r>
    </w:p>
    <w:p w14:paraId="350C871B" w14:textId="77777777" w:rsidR="001B4450" w:rsidRPr="006D37F0" w:rsidRDefault="001B4450" w:rsidP="006D37F0">
      <w:pPr>
        <w:pStyle w:val="BodyTextIndent"/>
        <w:numPr>
          <w:ilvl w:val="0"/>
          <w:numId w:val="143"/>
        </w:numPr>
        <w:tabs>
          <w:tab w:val="clear" w:pos="720"/>
          <w:tab w:val="num" w:pos="0"/>
          <w:tab w:val="left" w:pos="840"/>
        </w:tabs>
        <w:spacing w:beforeLines="0" w:before="120" w:afterLines="0" w:after="60" w:line="276" w:lineRule="auto"/>
        <w:ind w:left="0" w:firstLine="567"/>
        <w:rPr>
          <w:rFonts w:ascii="Times New Roman" w:hAnsi="Times New Roman"/>
          <w:bCs/>
          <w:iCs/>
          <w:sz w:val="26"/>
          <w:szCs w:val="26"/>
        </w:rPr>
      </w:pPr>
      <w:r w:rsidRPr="006D37F0">
        <w:rPr>
          <w:rFonts w:ascii="Times New Roman" w:hAnsi="Times New Roman"/>
          <w:bCs/>
          <w:iCs/>
          <w:sz w:val="26"/>
          <w:szCs w:val="26"/>
        </w:rPr>
        <w:lastRenderedPageBreak/>
        <w:t>Xét nghiệm:</w:t>
      </w:r>
    </w:p>
    <w:p w14:paraId="3CA7F4FE" w14:textId="77777777" w:rsidR="001B4450" w:rsidRPr="006D37F0" w:rsidRDefault="001B4450" w:rsidP="006D37F0">
      <w:pPr>
        <w:pStyle w:val="BodyTextIndent"/>
        <w:numPr>
          <w:ilvl w:val="0"/>
          <w:numId w:val="0"/>
        </w:numPr>
        <w:spacing w:beforeLines="0" w:before="120" w:afterLines="0" w:after="60" w:line="276" w:lineRule="auto"/>
        <w:ind w:firstLine="567"/>
        <w:rPr>
          <w:rFonts w:ascii="Times New Roman" w:hAnsi="Times New Roman"/>
          <w:spacing w:val="10"/>
          <w:sz w:val="26"/>
          <w:szCs w:val="26"/>
        </w:rPr>
      </w:pPr>
      <w:r w:rsidRPr="006D37F0">
        <w:rPr>
          <w:rFonts w:ascii="Times New Roman" w:hAnsi="Times New Roman"/>
          <w:b w:val="0"/>
          <w:bCs/>
          <w:iCs/>
          <w:spacing w:val="10"/>
          <w:sz w:val="26"/>
          <w:szCs w:val="26"/>
        </w:rPr>
        <w:t xml:space="preserve">a) X-quang: </w:t>
      </w:r>
      <w:r w:rsidRPr="006D37F0">
        <w:rPr>
          <w:rFonts w:ascii="Times New Roman" w:hAnsi="Times New Roman"/>
          <w:spacing w:val="10"/>
          <w:sz w:val="26"/>
          <w:szCs w:val="26"/>
        </w:rPr>
        <w:t>Chụp khớp cổ chân và bàn chân (thẳng, nghiêng) Chụp khớp háng thẳng: khi nghi ngờ trật khớp háng</w:t>
      </w:r>
    </w:p>
    <w:p w14:paraId="126E9A7B" w14:textId="77777777" w:rsidR="001B4450" w:rsidRPr="001B4450" w:rsidRDefault="001B4450" w:rsidP="006D37F0">
      <w:pPr>
        <w:pStyle w:val="BodyTextIndent"/>
        <w:numPr>
          <w:ilvl w:val="0"/>
          <w:numId w:val="0"/>
        </w:numPr>
        <w:spacing w:beforeLines="0" w:before="120" w:afterLines="0" w:after="60" w:line="276" w:lineRule="auto"/>
        <w:ind w:firstLine="567"/>
        <w:rPr>
          <w:rFonts w:ascii="Times New Roman" w:hAnsi="Times New Roman"/>
          <w:sz w:val="26"/>
          <w:szCs w:val="26"/>
        </w:rPr>
      </w:pPr>
      <w:r w:rsidRPr="001B4450">
        <w:rPr>
          <w:rFonts w:ascii="Times New Roman" w:hAnsi="Times New Roman"/>
          <w:b w:val="0"/>
          <w:bCs/>
          <w:iCs/>
          <w:sz w:val="26"/>
          <w:szCs w:val="26"/>
        </w:rPr>
        <w:t>b) Siêu âm khớp háng</w:t>
      </w:r>
      <w:r w:rsidRPr="001B4450">
        <w:rPr>
          <w:rFonts w:ascii="Times New Roman" w:hAnsi="Times New Roman"/>
          <w:b w:val="0"/>
          <w:bCs/>
          <w:sz w:val="26"/>
          <w:szCs w:val="26"/>
        </w:rPr>
        <w:t xml:space="preserve">: </w:t>
      </w:r>
      <w:r w:rsidRPr="001B4450">
        <w:rPr>
          <w:rFonts w:ascii="Times New Roman" w:hAnsi="Times New Roman"/>
          <w:sz w:val="26"/>
          <w:szCs w:val="26"/>
        </w:rPr>
        <w:t>khi nghi ngờ trật khớp háng</w:t>
      </w:r>
    </w:p>
    <w:p w14:paraId="38290ADE"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III. CAN THIỆP SỚM</w:t>
      </w:r>
    </w:p>
    <w:p w14:paraId="1992CA9B"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1. Nguyên tắc can thiệp sớm</w:t>
      </w:r>
    </w:p>
    <w:p w14:paraId="2F735BA0"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Can thiệp sớm ngay sau sinh.</w:t>
      </w:r>
    </w:p>
    <w:p w14:paraId="778ECF41" w14:textId="77777777" w:rsidR="006D37F0" w:rsidRDefault="001B4450" w:rsidP="005E191A">
      <w:pPr>
        <w:widowControl w:val="0"/>
        <w:spacing w:before="120" w:after="60" w:line="276" w:lineRule="auto"/>
        <w:ind w:firstLine="567"/>
        <w:jc w:val="both"/>
        <w:rPr>
          <w:sz w:val="26"/>
          <w:szCs w:val="26"/>
        </w:rPr>
      </w:pPr>
      <w:r w:rsidRPr="001B4450">
        <w:rPr>
          <w:sz w:val="26"/>
          <w:szCs w:val="26"/>
        </w:rPr>
        <w:t>- PHCN toàn diện: bó bột chỉnh hình theo đợt</w:t>
      </w:r>
    </w:p>
    <w:p w14:paraId="3CB1F16A" w14:textId="77777777" w:rsidR="006D37F0" w:rsidRDefault="001B4450" w:rsidP="006D37F0">
      <w:pPr>
        <w:widowControl w:val="0"/>
        <w:spacing w:before="120" w:after="60" w:line="276" w:lineRule="auto"/>
        <w:ind w:firstLine="1080"/>
        <w:jc w:val="both"/>
        <w:rPr>
          <w:sz w:val="26"/>
          <w:szCs w:val="26"/>
        </w:rPr>
      </w:pPr>
      <w:r w:rsidRPr="001B4450">
        <w:rPr>
          <w:sz w:val="26"/>
          <w:szCs w:val="26"/>
        </w:rPr>
        <w:t xml:space="preserve">+ Bài tập kéo dãn </w:t>
      </w:r>
    </w:p>
    <w:p w14:paraId="118752A4" w14:textId="77777777" w:rsidR="001B4450" w:rsidRPr="001B4450" w:rsidRDefault="001B4450" w:rsidP="006D37F0">
      <w:pPr>
        <w:widowControl w:val="0"/>
        <w:spacing w:before="120" w:after="60" w:line="276" w:lineRule="auto"/>
        <w:ind w:firstLine="1080"/>
        <w:jc w:val="both"/>
        <w:rPr>
          <w:sz w:val="26"/>
          <w:szCs w:val="26"/>
        </w:rPr>
      </w:pPr>
      <w:r w:rsidRPr="001B4450">
        <w:rPr>
          <w:sz w:val="26"/>
          <w:szCs w:val="26"/>
        </w:rPr>
        <w:t xml:space="preserve">+ Nẹp chỉnh hình </w:t>
      </w:r>
    </w:p>
    <w:p w14:paraId="0F7A1CF9"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Phẫu thuật: khi trẻ bị bàn chân khoèo đến muộn trên 6 tháng tuổi, đã bó bột song không thể nắn chỉnh bàn chân về vị trí trung gian bằng tay.</w:t>
      </w:r>
    </w:p>
    <w:p w14:paraId="5AB62332"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Mục tiêu can thiệp sớm</w:t>
      </w:r>
    </w:p>
    <w:p w14:paraId="18710B7C"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Nắn chỉnh dần dần biến dạng bàn chân.</w:t>
      </w:r>
    </w:p>
    <w:p w14:paraId="43D2511D"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éo dãn các cơ, dây chằng bị co ngắn.</w:t>
      </w:r>
    </w:p>
    <w:p w14:paraId="767EA0CB"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Duy trì bàn chân ở tư thế trung gian sau bó bột.</w:t>
      </w:r>
    </w:p>
    <w:p w14:paraId="72EB9516" w14:textId="77777777" w:rsidR="001B4450" w:rsidRPr="005A1CF9" w:rsidRDefault="001B4450" w:rsidP="005E191A">
      <w:pPr>
        <w:widowControl w:val="0"/>
        <w:spacing w:before="120" w:after="60" w:line="276" w:lineRule="auto"/>
        <w:ind w:firstLine="567"/>
        <w:jc w:val="both"/>
        <w:rPr>
          <w:sz w:val="26"/>
          <w:szCs w:val="26"/>
          <w:lang w:val="pt-BR"/>
        </w:rPr>
      </w:pPr>
      <w:r w:rsidRPr="005A1CF9">
        <w:rPr>
          <w:sz w:val="26"/>
          <w:szCs w:val="26"/>
          <w:lang w:val="pt-BR"/>
        </w:rPr>
        <w:t>- Cải thiện dáng đi đúng về sau.</w:t>
      </w:r>
    </w:p>
    <w:p w14:paraId="52C36B3F" w14:textId="77777777" w:rsidR="001B4450" w:rsidRPr="001B4450" w:rsidRDefault="001B4450" w:rsidP="006D37F0">
      <w:pPr>
        <w:widowControl w:val="0"/>
        <w:numPr>
          <w:ilvl w:val="0"/>
          <w:numId w:val="140"/>
        </w:numPr>
        <w:tabs>
          <w:tab w:val="clear" w:pos="720"/>
          <w:tab w:val="num" w:pos="142"/>
          <w:tab w:val="left" w:pos="180"/>
          <w:tab w:val="left" w:pos="840"/>
        </w:tabs>
        <w:spacing w:before="120" w:after="60" w:line="276" w:lineRule="auto"/>
        <w:ind w:left="0" w:firstLine="567"/>
        <w:jc w:val="both"/>
        <w:rPr>
          <w:b/>
          <w:bCs/>
          <w:sz w:val="26"/>
          <w:szCs w:val="26"/>
          <w:lang w:val="pt-BR"/>
        </w:rPr>
      </w:pPr>
      <w:r w:rsidRPr="001B4450">
        <w:rPr>
          <w:b/>
          <w:bCs/>
          <w:sz w:val="26"/>
          <w:szCs w:val="26"/>
          <w:lang w:val="pt-BR"/>
        </w:rPr>
        <w:t>Các kĩ thuật cơ bản:</w:t>
      </w:r>
    </w:p>
    <w:p w14:paraId="2DF62C46" w14:textId="77777777" w:rsidR="001B4450" w:rsidRPr="001B4450" w:rsidRDefault="001B4450" w:rsidP="005E191A">
      <w:pPr>
        <w:widowControl w:val="0"/>
        <w:spacing w:before="120" w:after="60" w:line="276" w:lineRule="auto"/>
        <w:ind w:firstLine="567"/>
        <w:jc w:val="both"/>
        <w:rPr>
          <w:b/>
          <w:bCs/>
          <w:i/>
          <w:iCs/>
          <w:sz w:val="26"/>
          <w:szCs w:val="26"/>
          <w:lang w:val="pt-BR"/>
        </w:rPr>
      </w:pPr>
      <w:r w:rsidRPr="001B4450">
        <w:rPr>
          <w:b/>
          <w:bCs/>
          <w:i/>
          <w:iCs/>
          <w:sz w:val="26"/>
          <w:szCs w:val="26"/>
          <w:lang w:val="pt-BR"/>
        </w:rPr>
        <w:t>a) Bó bột chỉnh hình</w:t>
      </w:r>
    </w:p>
    <w:p w14:paraId="580D51D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Chỉ định cho tất cả trẻ được chẩn đoán bàn chân khoèo bẩm sinh đến trước 12 tháng tuổi. </w:t>
      </w:r>
    </w:p>
    <w:p w14:paraId="1209B233"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ống chỉ định cho trẻ đến muộn &gt;12 tháng, tổn thương bàn chân nặng.</w:t>
      </w:r>
      <w:r w:rsidRPr="001B4450">
        <w:rPr>
          <w:sz w:val="26"/>
          <w:szCs w:val="26"/>
          <w:lang w:val="pt-BR"/>
        </w:rPr>
        <w:tab/>
      </w:r>
    </w:p>
    <w:p w14:paraId="19060321"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án bộ thực hiện: Bác sĩ PHCN, kĩ thuật viên VLTL - PHCN</w:t>
      </w:r>
    </w:p>
    <w:p w14:paraId="16B2D019" w14:textId="77777777" w:rsidR="001B4450" w:rsidRPr="005A1CF9" w:rsidRDefault="001B4450" w:rsidP="005E191A">
      <w:pPr>
        <w:widowControl w:val="0"/>
        <w:spacing w:before="120" w:after="60" w:line="276" w:lineRule="auto"/>
        <w:ind w:firstLine="567"/>
        <w:jc w:val="both"/>
        <w:rPr>
          <w:sz w:val="26"/>
          <w:szCs w:val="26"/>
          <w:lang w:val="pt-BR"/>
        </w:rPr>
      </w:pPr>
      <w:r w:rsidRPr="005A1CF9">
        <w:rPr>
          <w:sz w:val="26"/>
          <w:szCs w:val="26"/>
          <w:lang w:val="pt-BR"/>
        </w:rPr>
        <w:t>-  Nguyên liệu: Vải cotton hoặc giấy vệ sinh, bột bó.</w:t>
      </w:r>
    </w:p>
    <w:p w14:paraId="64E61104"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Thuốc: Thuốc giảm đau (Paracetamol, Efferangan...), Betadin...</w:t>
      </w:r>
    </w:p>
    <w:p w14:paraId="6927C0A9"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Tư thế trẻ: nằm trên bàn bó bột, bộc lộ toàn bộ chi dưới.</w:t>
      </w:r>
    </w:p>
    <w:p w14:paraId="3516F70D" w14:textId="77777777" w:rsidR="001B4450" w:rsidRPr="006D37F0" w:rsidRDefault="001B4450" w:rsidP="005E191A">
      <w:pPr>
        <w:widowControl w:val="0"/>
        <w:spacing w:before="120" w:after="60" w:line="276" w:lineRule="auto"/>
        <w:ind w:firstLine="567"/>
        <w:jc w:val="both"/>
        <w:rPr>
          <w:spacing w:val="4"/>
          <w:sz w:val="26"/>
          <w:szCs w:val="26"/>
          <w:lang w:val="pt-BR"/>
        </w:rPr>
      </w:pPr>
      <w:r w:rsidRPr="006D37F0">
        <w:rPr>
          <w:iCs/>
          <w:spacing w:val="4"/>
          <w:sz w:val="26"/>
          <w:szCs w:val="26"/>
          <w:lang w:val="pt-BR"/>
        </w:rPr>
        <w:t xml:space="preserve">- </w:t>
      </w:r>
      <w:r w:rsidRPr="006D37F0">
        <w:rPr>
          <w:spacing w:val="4"/>
          <w:sz w:val="26"/>
          <w:szCs w:val="26"/>
          <w:lang w:val="pt-BR"/>
        </w:rPr>
        <w:t>Bó bột chỉnh hình: Thời gian bó bột: 2 tuần / đợt x 8 - 10 đợt.</w:t>
      </w:r>
    </w:p>
    <w:p w14:paraId="4D107787"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Các bước tiến hành kỹ thuật bó bột theo giai đoạn:</w:t>
      </w:r>
    </w:p>
    <w:p w14:paraId="0BC64CAA"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b/>
          <w:bCs/>
          <w:iCs/>
          <w:sz w:val="26"/>
          <w:szCs w:val="26"/>
          <w:lang w:val="pt-BR"/>
        </w:rPr>
        <w:t>Giai đoạn 1: Chỉnh bàn chân nghiêng trong dần dần</w:t>
      </w:r>
    </w:p>
    <w:p w14:paraId="5177C855"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  Thời gian: 4 đợt đầu</w:t>
      </w:r>
    </w:p>
    <w:p w14:paraId="7B4D5604"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xml:space="preserve"> -  Kỹ thuật bó bột:</w:t>
      </w:r>
    </w:p>
    <w:p w14:paraId="60E9E24B" w14:textId="77777777" w:rsidR="001B4450" w:rsidRPr="001B4450" w:rsidRDefault="001B4450" w:rsidP="00395D7C">
      <w:pPr>
        <w:pStyle w:val="BodyText"/>
        <w:widowControl w:val="0"/>
        <w:tabs>
          <w:tab w:val="num" w:pos="720"/>
        </w:tabs>
        <w:spacing w:before="120" w:after="60" w:line="288" w:lineRule="auto"/>
        <w:ind w:firstLine="567"/>
        <w:jc w:val="both"/>
        <w:rPr>
          <w:rFonts w:ascii="Times New Roman" w:hAnsi="Times New Roman"/>
          <w:sz w:val="26"/>
          <w:szCs w:val="26"/>
        </w:rPr>
      </w:pPr>
      <w:r w:rsidRPr="001B4450">
        <w:rPr>
          <w:rFonts w:ascii="Times New Roman" w:hAnsi="Times New Roman"/>
          <w:sz w:val="26"/>
          <w:szCs w:val="26"/>
        </w:rPr>
        <w:tab/>
        <w:t>+ Quấn toàn bộ đùi, cẳng chân bằng vải cotton hoặc giấy vệ sinh.</w:t>
      </w:r>
    </w:p>
    <w:p w14:paraId="079B476B" w14:textId="77777777" w:rsidR="001B4450" w:rsidRPr="001B4450" w:rsidRDefault="001B4450" w:rsidP="00395D7C">
      <w:pPr>
        <w:widowControl w:val="0"/>
        <w:tabs>
          <w:tab w:val="num" w:pos="720"/>
        </w:tabs>
        <w:spacing w:before="120" w:after="60" w:line="288" w:lineRule="auto"/>
        <w:ind w:firstLine="567"/>
        <w:jc w:val="both"/>
        <w:rPr>
          <w:sz w:val="26"/>
          <w:szCs w:val="26"/>
          <w:lang w:val="pt-BR"/>
        </w:rPr>
      </w:pPr>
      <w:r w:rsidRPr="001B4450">
        <w:rPr>
          <w:sz w:val="26"/>
          <w:szCs w:val="26"/>
          <w:lang w:val="pt-BR"/>
        </w:rPr>
        <w:lastRenderedPageBreak/>
        <w:tab/>
        <w:t>+ Quấn bột toàn bộ bàn chân, cẳng chân và 1/2 dưới đùi ở tư thế:</w:t>
      </w:r>
    </w:p>
    <w:p w14:paraId="6B0F841F" w14:textId="77777777" w:rsidR="001B4450" w:rsidRPr="001B4450" w:rsidRDefault="001B4450" w:rsidP="00395D7C">
      <w:pPr>
        <w:widowControl w:val="0"/>
        <w:numPr>
          <w:ilvl w:val="0"/>
          <w:numId w:val="144"/>
        </w:numPr>
        <w:tabs>
          <w:tab w:val="clear" w:pos="2235"/>
          <w:tab w:val="num" w:pos="720"/>
        </w:tabs>
        <w:spacing w:before="120" w:after="60" w:line="288" w:lineRule="auto"/>
        <w:ind w:left="0" w:firstLine="567"/>
        <w:jc w:val="both"/>
        <w:rPr>
          <w:sz w:val="26"/>
          <w:szCs w:val="26"/>
          <w:lang w:val="pt-BR"/>
        </w:rPr>
      </w:pPr>
      <w:r w:rsidRPr="001B4450">
        <w:rPr>
          <w:sz w:val="26"/>
          <w:szCs w:val="26"/>
          <w:lang w:val="pt-BR"/>
        </w:rPr>
        <w:t>Khớp gối gập 70</w:t>
      </w:r>
      <w:r w:rsidRPr="001B4450">
        <w:rPr>
          <w:sz w:val="26"/>
          <w:szCs w:val="26"/>
        </w:rPr>
        <w:sym w:font="Symbol" w:char="F0B0"/>
      </w:r>
      <w:r w:rsidRPr="001B4450">
        <w:rPr>
          <w:sz w:val="26"/>
          <w:szCs w:val="26"/>
          <w:lang w:val="pt-BR"/>
        </w:rPr>
        <w:t>.</w:t>
      </w:r>
    </w:p>
    <w:p w14:paraId="4D4C9890" w14:textId="77777777" w:rsidR="001B4450" w:rsidRPr="001B4450" w:rsidRDefault="001B4450" w:rsidP="00395D7C">
      <w:pPr>
        <w:widowControl w:val="0"/>
        <w:numPr>
          <w:ilvl w:val="0"/>
          <w:numId w:val="144"/>
        </w:numPr>
        <w:tabs>
          <w:tab w:val="clear" w:pos="2235"/>
          <w:tab w:val="num" w:pos="720"/>
        </w:tabs>
        <w:spacing w:before="120" w:after="60" w:line="288" w:lineRule="auto"/>
        <w:ind w:left="0" w:firstLine="567"/>
        <w:jc w:val="both"/>
        <w:rPr>
          <w:sz w:val="26"/>
          <w:szCs w:val="26"/>
          <w:lang w:val="pt-BR"/>
        </w:rPr>
      </w:pPr>
      <w:r w:rsidRPr="005A1CF9">
        <w:rPr>
          <w:sz w:val="26"/>
          <w:szCs w:val="26"/>
          <w:lang w:val="pt-BR"/>
        </w:rPr>
        <w:t>N</w:t>
      </w:r>
      <w:r w:rsidRPr="001B4450">
        <w:rPr>
          <w:sz w:val="26"/>
          <w:szCs w:val="26"/>
          <w:lang w:val="pt-BR"/>
        </w:rPr>
        <w:t>ghiêng ngoài bàn chân dần dần để chỉnh về trung gian + gót thẳng trục với xương chày.</w:t>
      </w:r>
    </w:p>
    <w:p w14:paraId="0E85BD88" w14:textId="77777777" w:rsidR="001B4450" w:rsidRPr="001B4450" w:rsidRDefault="001B4450" w:rsidP="00395D7C">
      <w:pPr>
        <w:widowControl w:val="0"/>
        <w:numPr>
          <w:ilvl w:val="0"/>
          <w:numId w:val="144"/>
        </w:numPr>
        <w:tabs>
          <w:tab w:val="clear" w:pos="2235"/>
          <w:tab w:val="num" w:pos="720"/>
        </w:tabs>
        <w:spacing w:before="120" w:after="60" w:line="288" w:lineRule="auto"/>
        <w:ind w:left="0" w:firstLine="567"/>
        <w:jc w:val="both"/>
        <w:rPr>
          <w:sz w:val="26"/>
          <w:szCs w:val="26"/>
          <w:lang w:val="pt-BR"/>
        </w:rPr>
      </w:pPr>
      <w:r w:rsidRPr="001B4450">
        <w:rPr>
          <w:sz w:val="26"/>
          <w:szCs w:val="26"/>
          <w:lang w:val="pt-BR"/>
        </w:rPr>
        <w:t xml:space="preserve">Giữ nguyên bàn chân thuổng </w:t>
      </w:r>
    </w:p>
    <w:p w14:paraId="3BC4CF7E" w14:textId="77777777" w:rsidR="001B4450" w:rsidRPr="001B4450" w:rsidRDefault="001B4450" w:rsidP="00395D7C">
      <w:pPr>
        <w:widowControl w:val="0"/>
        <w:numPr>
          <w:ilvl w:val="0"/>
          <w:numId w:val="144"/>
        </w:numPr>
        <w:tabs>
          <w:tab w:val="clear" w:pos="2235"/>
          <w:tab w:val="num" w:pos="720"/>
        </w:tabs>
        <w:spacing w:before="120" w:after="60" w:line="288" w:lineRule="auto"/>
        <w:ind w:left="0" w:firstLine="567"/>
        <w:jc w:val="both"/>
        <w:rPr>
          <w:sz w:val="26"/>
          <w:szCs w:val="26"/>
          <w:lang w:val="pt-BR"/>
        </w:rPr>
      </w:pPr>
      <w:r w:rsidRPr="001B4450">
        <w:rPr>
          <w:sz w:val="26"/>
          <w:szCs w:val="26"/>
          <w:lang w:val="pt-BR"/>
        </w:rPr>
        <w:t>Giữ bàn chân ở tư thế này cho đến khi bột khô.</w:t>
      </w:r>
    </w:p>
    <w:p w14:paraId="0858DA63"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Cố định trong bột 2 tuần</w:t>
      </w:r>
    </w:p>
    <w:p w14:paraId="53BEB1A0"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xml:space="preserve">- Tháo bột trước 1 ngày bó đợt tiếp, vệ sinh sạch chân trẻ, bôi Betadin vào chỗ xước, loét. </w:t>
      </w:r>
    </w:p>
    <w:p w14:paraId="55B120AA"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Đánh giá: khi độ nghiêng trong bàn chân dần về 0</w:t>
      </w:r>
      <w:r w:rsidRPr="001B4450">
        <w:rPr>
          <w:sz w:val="26"/>
          <w:szCs w:val="26"/>
        </w:rPr>
        <w:sym w:font="Symbol" w:char="F0B0"/>
      </w:r>
      <w:r w:rsidRPr="001B4450">
        <w:rPr>
          <w:sz w:val="26"/>
          <w:szCs w:val="26"/>
          <w:lang w:val="pt-BR"/>
        </w:rPr>
        <w:t xml:space="preserve"> thì  chuyển sang giai đoạn sau.</w:t>
      </w:r>
    </w:p>
    <w:p w14:paraId="073EF5EC" w14:textId="77777777" w:rsidR="001B4450" w:rsidRPr="001B4450" w:rsidRDefault="001B4450" w:rsidP="00395D7C">
      <w:pPr>
        <w:pStyle w:val="Heading2"/>
        <w:keepNext w:val="0"/>
        <w:widowControl w:val="0"/>
        <w:spacing w:after="60" w:line="288" w:lineRule="auto"/>
        <w:ind w:firstLine="567"/>
        <w:rPr>
          <w:i/>
          <w:iCs/>
          <w:szCs w:val="26"/>
          <w:lang w:val="pt-BR"/>
        </w:rPr>
      </w:pPr>
      <w:r w:rsidRPr="001B4450">
        <w:rPr>
          <w:i/>
          <w:iCs/>
          <w:szCs w:val="26"/>
          <w:lang w:val="pt-BR"/>
        </w:rPr>
        <w:t>Giai đoạn 2: Chỉnh bàn chân thuổng dần về 0</w:t>
      </w:r>
      <w:r w:rsidRPr="001B4450">
        <w:rPr>
          <w:i/>
          <w:iCs/>
          <w:szCs w:val="26"/>
        </w:rPr>
        <w:sym w:font="Symbol" w:char="F0B0"/>
      </w:r>
      <w:r w:rsidRPr="001B4450">
        <w:rPr>
          <w:i/>
          <w:iCs/>
          <w:szCs w:val="26"/>
          <w:lang w:val="pt-BR"/>
        </w:rPr>
        <w:t xml:space="preserve"> trong lúc giữ nguyên độ nghiêng trong  0</w:t>
      </w:r>
      <w:r w:rsidRPr="001B4450">
        <w:rPr>
          <w:i/>
          <w:iCs/>
          <w:szCs w:val="26"/>
        </w:rPr>
        <w:sym w:font="Symbol" w:char="F0B0"/>
      </w:r>
    </w:p>
    <w:p w14:paraId="156D223F"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Thời gian: 4 đợt tiếp theo</w:t>
      </w:r>
    </w:p>
    <w:p w14:paraId="16C7979E" w14:textId="77777777" w:rsidR="001B4450" w:rsidRPr="001B4450" w:rsidRDefault="001B4450" w:rsidP="00395D7C">
      <w:pPr>
        <w:widowControl w:val="0"/>
        <w:spacing w:before="120" w:after="60" w:line="288" w:lineRule="auto"/>
        <w:ind w:firstLine="567"/>
        <w:jc w:val="both"/>
        <w:rPr>
          <w:iCs/>
          <w:sz w:val="26"/>
          <w:szCs w:val="26"/>
          <w:lang w:val="pt-BR"/>
        </w:rPr>
      </w:pPr>
      <w:r w:rsidRPr="001B4450">
        <w:rPr>
          <w:iCs/>
          <w:sz w:val="26"/>
          <w:szCs w:val="26"/>
          <w:lang w:val="pt-BR"/>
        </w:rPr>
        <w:t>- Kĩ thuật bó bột:</w:t>
      </w:r>
    </w:p>
    <w:p w14:paraId="02103BE1" w14:textId="77777777" w:rsidR="001B4450" w:rsidRPr="001B4450" w:rsidRDefault="001B4450" w:rsidP="008B096B">
      <w:pPr>
        <w:pStyle w:val="BodyText"/>
        <w:widowControl w:val="0"/>
        <w:spacing w:before="120" w:after="60" w:line="288" w:lineRule="auto"/>
        <w:ind w:firstLine="567"/>
        <w:rPr>
          <w:rFonts w:ascii="Times New Roman" w:hAnsi="Times New Roman"/>
          <w:sz w:val="26"/>
          <w:szCs w:val="26"/>
        </w:rPr>
      </w:pPr>
      <w:r w:rsidRPr="001B4450">
        <w:rPr>
          <w:rFonts w:ascii="Times New Roman" w:hAnsi="Times New Roman"/>
          <w:sz w:val="26"/>
          <w:szCs w:val="26"/>
        </w:rPr>
        <w:t xml:space="preserve">+ Quấn toàn bộ đùi, cẳng chân bằng vải cotton hoặc giấy </w:t>
      </w:r>
      <w:r w:rsidRPr="001B4450">
        <w:rPr>
          <w:rFonts w:ascii="Times New Roman" w:hAnsi="Times New Roman"/>
          <w:sz w:val="26"/>
          <w:szCs w:val="26"/>
          <w:lang w:val="pt-BR"/>
        </w:rPr>
        <w:t>vệ sinh.</w:t>
      </w:r>
    </w:p>
    <w:p w14:paraId="43D5D20C"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Quấn bột toàn bộ bàn chân, cẳng chân và 1/2 dưới đùi:</w:t>
      </w:r>
    </w:p>
    <w:p w14:paraId="7CE7EFBF"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rPr>
        <w:sym w:font="Symbol" w:char="F0B7"/>
      </w:r>
      <w:r w:rsidRPr="001B4450">
        <w:rPr>
          <w:sz w:val="26"/>
          <w:szCs w:val="26"/>
          <w:lang w:val="pt-BR"/>
        </w:rPr>
        <w:t xml:space="preserve"> Khớp gối gập 70</w:t>
      </w:r>
      <w:r w:rsidRPr="001B4450">
        <w:rPr>
          <w:sz w:val="26"/>
          <w:szCs w:val="26"/>
        </w:rPr>
        <w:sym w:font="Symbol" w:char="F0B0"/>
      </w:r>
      <w:r w:rsidRPr="001B4450">
        <w:rPr>
          <w:sz w:val="26"/>
          <w:szCs w:val="26"/>
          <w:lang w:val="pt-BR"/>
        </w:rPr>
        <w:t>.</w:t>
      </w:r>
    </w:p>
    <w:p w14:paraId="68E57DFA"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rPr>
        <w:sym w:font="Symbol" w:char="F0B7"/>
      </w:r>
      <w:r w:rsidRPr="001B4450">
        <w:rPr>
          <w:sz w:val="26"/>
          <w:szCs w:val="26"/>
          <w:lang w:val="pt-BR"/>
        </w:rPr>
        <w:t xml:space="preserve"> Gập mu bàn chân bằng tay và giữ nguyên Varus 0</w:t>
      </w:r>
      <w:r w:rsidRPr="001B4450">
        <w:rPr>
          <w:sz w:val="26"/>
          <w:szCs w:val="26"/>
        </w:rPr>
        <w:sym w:font="Symbol" w:char="F0B0"/>
      </w:r>
    </w:p>
    <w:p w14:paraId="471EC8F2"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rPr>
        <w:sym w:font="Symbol" w:char="F0B7"/>
      </w:r>
      <w:r w:rsidRPr="001B4450">
        <w:rPr>
          <w:sz w:val="26"/>
          <w:szCs w:val="26"/>
          <w:lang w:val="pt-BR"/>
        </w:rPr>
        <w:t xml:space="preserve"> Giữ bàn chân ở tư thế này cho đến khi bột khô.</w:t>
      </w:r>
    </w:p>
    <w:p w14:paraId="030FBFB0"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Cố định trong bột 2 tuần</w:t>
      </w:r>
    </w:p>
    <w:p w14:paraId="0E39794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Tháo bột trước 1 ngày bó bột đợt sau, vệ sinh sạch chân trẻ, bôi Betadin vào chỗ xước, loét.</w:t>
      </w:r>
    </w:p>
    <w:p w14:paraId="4DEDCD44" w14:textId="77777777" w:rsidR="001B4450" w:rsidRPr="005A1CF9" w:rsidRDefault="001B4450" w:rsidP="005E191A">
      <w:pPr>
        <w:widowControl w:val="0"/>
        <w:spacing w:before="120" w:after="60" w:line="276" w:lineRule="auto"/>
        <w:ind w:firstLine="567"/>
        <w:jc w:val="both"/>
        <w:rPr>
          <w:sz w:val="26"/>
          <w:szCs w:val="26"/>
          <w:lang w:val="pt-BR"/>
        </w:rPr>
      </w:pPr>
      <w:r w:rsidRPr="005A1CF9">
        <w:rPr>
          <w:sz w:val="26"/>
          <w:szCs w:val="26"/>
          <w:lang w:val="pt-BR"/>
        </w:rPr>
        <w:t>- Đánh giá: khi độ thuổng 0</w:t>
      </w:r>
      <w:r w:rsidRPr="001B4450">
        <w:rPr>
          <w:sz w:val="26"/>
          <w:szCs w:val="26"/>
        </w:rPr>
        <w:sym w:font="Symbol" w:char="F0B0"/>
      </w:r>
      <w:r w:rsidRPr="005A1CF9">
        <w:rPr>
          <w:sz w:val="26"/>
          <w:szCs w:val="26"/>
          <w:lang w:val="pt-BR"/>
        </w:rPr>
        <w:t xml:space="preserve"> + độ nghiêng trong 0</w:t>
      </w:r>
      <w:r w:rsidRPr="001B4450">
        <w:rPr>
          <w:sz w:val="26"/>
          <w:szCs w:val="26"/>
        </w:rPr>
        <w:sym w:font="Symbol" w:char="F0B0"/>
      </w:r>
      <w:r w:rsidRPr="005A1CF9">
        <w:rPr>
          <w:sz w:val="26"/>
          <w:szCs w:val="26"/>
          <w:lang w:val="pt-BR"/>
        </w:rPr>
        <w:t xml:space="preserve"> thì </w:t>
      </w:r>
      <w:r w:rsidRPr="001B4450">
        <w:rPr>
          <w:sz w:val="26"/>
          <w:szCs w:val="26"/>
          <w:lang w:val="pt-BR"/>
        </w:rPr>
        <w:t>chuyển sang giai đoạn sau.</w:t>
      </w:r>
    </w:p>
    <w:p w14:paraId="36E896F3"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b/>
          <w:bCs/>
          <w:iCs/>
          <w:sz w:val="26"/>
          <w:szCs w:val="26"/>
          <w:lang w:val="pt-BR"/>
        </w:rPr>
        <w:t>Giai đoạn 3: Chỉnh bàn chân về vị trí nghiêng ngoài 5</w:t>
      </w:r>
      <w:r w:rsidRPr="001B4450">
        <w:rPr>
          <w:b/>
          <w:bCs/>
          <w:iCs/>
          <w:sz w:val="26"/>
          <w:szCs w:val="26"/>
        </w:rPr>
        <w:sym w:font="Symbol" w:char="F0B0"/>
      </w:r>
      <w:r w:rsidRPr="001B4450">
        <w:rPr>
          <w:b/>
          <w:bCs/>
          <w:iCs/>
          <w:sz w:val="26"/>
          <w:szCs w:val="26"/>
          <w:lang w:val="pt-BR"/>
        </w:rPr>
        <w:t>, gập mu bàn chân 5</w:t>
      </w:r>
      <w:r w:rsidRPr="001B4450">
        <w:rPr>
          <w:b/>
          <w:bCs/>
          <w:iCs/>
          <w:sz w:val="26"/>
          <w:szCs w:val="26"/>
        </w:rPr>
        <w:sym w:font="Symbol" w:char="F0B0"/>
      </w:r>
    </w:p>
    <w:p w14:paraId="13F3BBAD"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Thời gian: 2 lần cuối</w:t>
      </w:r>
    </w:p>
    <w:p w14:paraId="087395B2" w14:textId="77777777" w:rsidR="001B4450" w:rsidRPr="001B4450" w:rsidRDefault="001B4450" w:rsidP="005E191A">
      <w:pPr>
        <w:widowControl w:val="0"/>
        <w:spacing w:before="120" w:after="60" w:line="276" w:lineRule="auto"/>
        <w:ind w:firstLine="567"/>
        <w:jc w:val="both"/>
        <w:rPr>
          <w:iCs/>
          <w:sz w:val="26"/>
          <w:szCs w:val="26"/>
          <w:lang w:val="pt-BR"/>
        </w:rPr>
      </w:pPr>
      <w:r w:rsidRPr="001B4450">
        <w:rPr>
          <w:iCs/>
          <w:sz w:val="26"/>
          <w:szCs w:val="26"/>
          <w:lang w:val="pt-BR"/>
        </w:rPr>
        <w:t>-  Kĩ thuật bó bột:</w:t>
      </w:r>
    </w:p>
    <w:p w14:paraId="554289D5" w14:textId="77777777" w:rsidR="001B4450" w:rsidRPr="001B4450" w:rsidRDefault="001B4450" w:rsidP="00AC521A">
      <w:pPr>
        <w:pStyle w:val="BodyText"/>
        <w:widowControl w:val="0"/>
        <w:spacing w:before="120" w:after="60" w:line="276" w:lineRule="auto"/>
        <w:ind w:firstLine="567"/>
        <w:rPr>
          <w:rFonts w:ascii="Times New Roman" w:hAnsi="Times New Roman"/>
          <w:sz w:val="26"/>
          <w:szCs w:val="26"/>
        </w:rPr>
      </w:pPr>
      <w:r w:rsidRPr="001B4450">
        <w:rPr>
          <w:rFonts w:ascii="Times New Roman" w:hAnsi="Times New Roman"/>
          <w:sz w:val="26"/>
          <w:szCs w:val="26"/>
        </w:rPr>
        <w:t>+ Quấn toàn bộ đùi, cẳng chân bằng vải cotton hoặc giấy vệ sinh.</w:t>
      </w:r>
    </w:p>
    <w:p w14:paraId="74AE84B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Quấn bột toàn bộ bàn chân, cẳng chân và 1/2 dưới đùi:</w:t>
      </w:r>
    </w:p>
    <w:p w14:paraId="6627817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rPr>
        <w:sym w:font="Symbol" w:char="F0B7"/>
      </w:r>
      <w:r w:rsidRPr="001B4450">
        <w:rPr>
          <w:sz w:val="26"/>
          <w:szCs w:val="26"/>
          <w:lang w:val="pt-BR"/>
        </w:rPr>
        <w:t xml:space="preserve"> Khớp gối gập 70 - 90</w:t>
      </w:r>
      <w:r w:rsidRPr="001B4450">
        <w:rPr>
          <w:sz w:val="26"/>
          <w:szCs w:val="26"/>
        </w:rPr>
        <w:sym w:font="Symbol" w:char="F0B0"/>
      </w:r>
      <w:r w:rsidRPr="001B4450">
        <w:rPr>
          <w:sz w:val="26"/>
          <w:szCs w:val="26"/>
          <w:lang w:val="pt-BR"/>
        </w:rPr>
        <w:t>.</w:t>
      </w:r>
    </w:p>
    <w:p w14:paraId="149E38E7"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rPr>
        <w:sym w:font="Symbol" w:char="F0B7"/>
      </w:r>
      <w:r w:rsidRPr="001B4450">
        <w:rPr>
          <w:sz w:val="26"/>
          <w:szCs w:val="26"/>
          <w:lang w:val="pt-BR"/>
        </w:rPr>
        <w:t xml:space="preserve"> Gập mu bàn chân 5</w:t>
      </w:r>
      <w:r w:rsidRPr="001B4450">
        <w:rPr>
          <w:sz w:val="26"/>
          <w:szCs w:val="26"/>
        </w:rPr>
        <w:sym w:font="Symbol" w:char="F0B0"/>
      </w:r>
      <w:r w:rsidRPr="001B4450">
        <w:rPr>
          <w:sz w:val="26"/>
          <w:szCs w:val="26"/>
          <w:lang w:val="pt-BR"/>
        </w:rPr>
        <w:t xml:space="preserve"> + xoay ngoài bàn chân 5</w:t>
      </w:r>
      <w:r w:rsidRPr="001B4450">
        <w:rPr>
          <w:sz w:val="26"/>
          <w:szCs w:val="26"/>
        </w:rPr>
        <w:sym w:font="Symbol" w:char="F0B0"/>
      </w:r>
      <w:r w:rsidRPr="001B4450">
        <w:rPr>
          <w:sz w:val="26"/>
          <w:szCs w:val="26"/>
          <w:lang w:val="pt-BR"/>
        </w:rPr>
        <w:t>(mép ngoài của bàn chân cao hơn mép trong).</w:t>
      </w:r>
    </w:p>
    <w:p w14:paraId="14F9AFC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rPr>
        <w:lastRenderedPageBreak/>
        <w:sym w:font="Symbol" w:char="F0B7"/>
      </w:r>
      <w:r w:rsidRPr="001B4450">
        <w:rPr>
          <w:sz w:val="26"/>
          <w:szCs w:val="26"/>
          <w:lang w:val="pt-BR"/>
        </w:rPr>
        <w:t xml:space="preserve"> Giữ bàn chân ở tư thế này cho đến khi bột khô.</w:t>
      </w:r>
    </w:p>
    <w:p w14:paraId="49D8AE5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ố định trong bột 2 tuần</w:t>
      </w:r>
    </w:p>
    <w:p w14:paraId="18A646E2"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Tháo bột, vệ sinh sạch chân trẻ,  bôi Betadin vào chỗ xước, loét </w:t>
      </w:r>
    </w:p>
    <w:p w14:paraId="3DFA13C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Đánh giá: khi độ thuổng 0-5</w:t>
      </w:r>
      <w:r w:rsidRPr="001B4450">
        <w:rPr>
          <w:sz w:val="26"/>
          <w:szCs w:val="26"/>
        </w:rPr>
        <w:sym w:font="Symbol" w:char="F0B0"/>
      </w:r>
      <w:r w:rsidRPr="001B4450">
        <w:rPr>
          <w:sz w:val="26"/>
          <w:szCs w:val="26"/>
          <w:lang w:val="pt-BR"/>
        </w:rPr>
        <w:t>, độ nghiêng trong 0-5</w:t>
      </w:r>
      <w:r w:rsidRPr="001B4450">
        <w:rPr>
          <w:sz w:val="26"/>
          <w:szCs w:val="26"/>
        </w:rPr>
        <w:sym w:font="Symbol" w:char="F0B0"/>
      </w:r>
      <w:r w:rsidRPr="001B4450">
        <w:rPr>
          <w:sz w:val="26"/>
          <w:szCs w:val="26"/>
          <w:lang w:val="pt-BR"/>
        </w:rPr>
        <w:t xml:space="preserve"> thì chuyển sang giai đoạn đeo nẹp.</w:t>
      </w:r>
    </w:p>
    <w:p w14:paraId="3DD6BF85"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b/>
          <w:bCs/>
          <w:iCs/>
          <w:sz w:val="26"/>
          <w:szCs w:val="26"/>
          <w:lang w:val="pt-BR"/>
        </w:rPr>
        <w:t>Lưu ý :</w:t>
      </w:r>
    </w:p>
    <w:p w14:paraId="727E2A8E"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1. Bài tập kéo dãn thụ động tại khớp cổ chân - bàn chân: tập trong lúc không bó bột giữa các đợt và trước khi bó bột.</w:t>
      </w:r>
    </w:p>
    <w:p w14:paraId="6D33703C"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2. Theo dõi sau bó bột tại nhà:</w:t>
      </w:r>
    </w:p>
    <w:p w14:paraId="6965A84D"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Nếu các ngón chân sưng, tím, đau tháo bột ngay tránh hoại tử.</w:t>
      </w:r>
    </w:p>
    <w:p w14:paraId="7BF69192"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Sau khi tháo bột cần rửa sạch chân trẻ, bôi Betadin vào chỗ xước, loét...</w:t>
      </w:r>
    </w:p>
    <w:p w14:paraId="3D3B9B0E" w14:textId="77777777" w:rsidR="001B4450" w:rsidRPr="001B4450" w:rsidRDefault="001B4450" w:rsidP="00395D7C">
      <w:pPr>
        <w:widowControl w:val="0"/>
        <w:spacing w:before="120" w:after="60" w:line="288" w:lineRule="auto"/>
        <w:ind w:firstLine="567"/>
        <w:jc w:val="both"/>
        <w:rPr>
          <w:b/>
          <w:bCs/>
          <w:iCs/>
          <w:sz w:val="26"/>
          <w:szCs w:val="26"/>
          <w:lang w:val="pt-BR"/>
        </w:rPr>
      </w:pPr>
      <w:r w:rsidRPr="001B4450">
        <w:rPr>
          <w:b/>
          <w:bCs/>
          <w:iCs/>
          <w:sz w:val="26"/>
          <w:szCs w:val="26"/>
          <w:lang w:val="pt-BR"/>
        </w:rPr>
        <w:t>b) Phương pháp dùng băng hoặc buộc dây:</w:t>
      </w:r>
    </w:p>
    <w:p w14:paraId="32B83C3B" w14:textId="77777777" w:rsidR="001B4450" w:rsidRPr="001B4450" w:rsidRDefault="001B4450" w:rsidP="00395D7C">
      <w:pPr>
        <w:widowControl w:val="0"/>
        <w:spacing w:before="120" w:after="60" w:line="288" w:lineRule="auto"/>
        <w:ind w:firstLine="567"/>
        <w:jc w:val="both"/>
        <w:rPr>
          <w:sz w:val="26"/>
          <w:szCs w:val="26"/>
          <w:lang w:val="pt-BR"/>
        </w:rPr>
      </w:pPr>
      <w:r w:rsidRPr="001B4450">
        <w:rPr>
          <w:b/>
          <w:bCs/>
          <w:sz w:val="26"/>
          <w:szCs w:val="26"/>
          <w:lang w:val="pt-BR"/>
        </w:rPr>
        <w:tab/>
      </w:r>
      <w:r w:rsidRPr="001B4450">
        <w:rPr>
          <w:sz w:val="26"/>
          <w:szCs w:val="26"/>
          <w:lang w:val="pt-BR"/>
        </w:rPr>
        <w:t>1. Đặt trẻ nằm ngửa, gập gối.</w:t>
      </w:r>
    </w:p>
    <w:p w14:paraId="60EB7C99"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2. Quấn vải đệm lót quanh bàn chân, gối và đùi</w:t>
      </w:r>
    </w:p>
    <w:p w14:paraId="4517D944"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3. Quấn băng dính phủ lên trên đệm lót từ mép ngoài bàn chân, lên mu bàn, xuống lòng bàn chân, qua gối sang phía bên kia (mặt trong đùi, cẳng chân).</w:t>
      </w:r>
    </w:p>
    <w:p w14:paraId="3EF6DDD2" w14:textId="77777777" w:rsidR="001B4450" w:rsidRPr="001B4450" w:rsidRDefault="001B4450" w:rsidP="00395D7C">
      <w:pPr>
        <w:widowControl w:val="0"/>
        <w:spacing w:before="120" w:after="60" w:line="288" w:lineRule="auto"/>
        <w:ind w:firstLine="567"/>
        <w:jc w:val="both"/>
        <w:rPr>
          <w:sz w:val="26"/>
          <w:szCs w:val="26"/>
          <w:lang w:val="pt-BR"/>
        </w:rPr>
      </w:pPr>
      <w:r w:rsidRPr="001B4450">
        <w:rPr>
          <w:b/>
          <w:bCs/>
          <w:sz w:val="26"/>
          <w:szCs w:val="26"/>
          <w:lang w:val="pt-BR"/>
        </w:rPr>
        <w:tab/>
      </w:r>
      <w:r w:rsidRPr="001B4450">
        <w:rPr>
          <w:sz w:val="26"/>
          <w:szCs w:val="26"/>
          <w:lang w:val="pt-BR"/>
        </w:rPr>
        <w:t>4. Quấn băng dính lần 2 quanh cẳng chân để giữ băng dính lần 1.</w:t>
      </w:r>
    </w:p>
    <w:p w14:paraId="1FA88C25" w14:textId="77777777" w:rsidR="001B4450" w:rsidRPr="001B4450" w:rsidRDefault="001B4450" w:rsidP="00395D7C">
      <w:pPr>
        <w:widowControl w:val="0"/>
        <w:spacing w:before="120" w:after="60" w:line="288" w:lineRule="auto"/>
        <w:ind w:firstLine="567"/>
        <w:jc w:val="both"/>
        <w:rPr>
          <w:b/>
          <w:bCs/>
          <w:iCs/>
          <w:sz w:val="26"/>
          <w:szCs w:val="26"/>
          <w:lang w:val="pt-BR"/>
        </w:rPr>
      </w:pPr>
      <w:r w:rsidRPr="001B4450">
        <w:rPr>
          <w:b/>
          <w:bCs/>
          <w:iCs/>
          <w:sz w:val="26"/>
          <w:szCs w:val="26"/>
          <w:lang w:val="pt-BR"/>
        </w:rPr>
        <w:t>Lưu ý :</w:t>
      </w:r>
    </w:p>
    <w:p w14:paraId="20152C87"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1. Cứ 2-3 ngày thít chặt thêm 1 lớp băng dính mới lên trên lớp cũ.</w:t>
      </w:r>
    </w:p>
    <w:p w14:paraId="6759FCA6"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2. Sau 7 ngày tháo tất cả băng dính và đệm lót ra.</w:t>
      </w:r>
    </w:p>
    <w:p w14:paraId="023E62B2"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3. Ngày thứ 8 băng lại lần mới như cách mô tả trên.</w:t>
      </w:r>
    </w:p>
    <w:p w14:paraId="2E5CF9D7"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4. Hàng ngày tập vận động bàn chân trong băng cho trẻ: Bài tập kéo dãn thụ động tại khớp cổ chân - bàn chân.</w:t>
      </w:r>
    </w:p>
    <w:p w14:paraId="3FE98945" w14:textId="77777777" w:rsidR="001B4450" w:rsidRPr="001B4450" w:rsidRDefault="001B4450" w:rsidP="00395D7C">
      <w:pPr>
        <w:widowControl w:val="0"/>
        <w:spacing w:before="120" w:after="60" w:line="288" w:lineRule="auto"/>
        <w:ind w:firstLine="567"/>
        <w:jc w:val="both"/>
        <w:rPr>
          <w:b/>
          <w:bCs/>
          <w:iCs/>
          <w:sz w:val="26"/>
          <w:szCs w:val="26"/>
          <w:lang w:val="pt-BR"/>
        </w:rPr>
      </w:pPr>
      <w:r w:rsidRPr="001B4450">
        <w:rPr>
          <w:b/>
          <w:bCs/>
          <w:iCs/>
          <w:sz w:val="26"/>
          <w:szCs w:val="26"/>
          <w:lang w:val="pt-BR"/>
        </w:rPr>
        <w:t>c) Nẹp chỉnh hình:</w:t>
      </w:r>
    </w:p>
    <w:p w14:paraId="7D43F694"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Chỉ định khi đã hoàn chỉnh bó bột chỉnh hình theo đợt: độ thuổng=0-5</w:t>
      </w:r>
      <w:r w:rsidRPr="001B4450">
        <w:rPr>
          <w:sz w:val="26"/>
          <w:szCs w:val="26"/>
        </w:rPr>
        <w:sym w:font="Symbol" w:char="F0B0"/>
      </w:r>
      <w:r w:rsidRPr="001B4450">
        <w:rPr>
          <w:sz w:val="26"/>
          <w:szCs w:val="26"/>
          <w:lang w:val="pt-BR"/>
        </w:rPr>
        <w:t>; độ nghiêng trong=0-5</w:t>
      </w:r>
      <w:r w:rsidRPr="001B4450">
        <w:rPr>
          <w:sz w:val="26"/>
          <w:szCs w:val="26"/>
        </w:rPr>
        <w:sym w:font="Symbol" w:char="F0B0"/>
      </w:r>
      <w:r w:rsidRPr="001B4450">
        <w:rPr>
          <w:sz w:val="26"/>
          <w:szCs w:val="26"/>
          <w:lang w:val="pt-BR"/>
        </w:rPr>
        <w:t xml:space="preserve">  </w:t>
      </w:r>
    </w:p>
    <w:p w14:paraId="335775CA"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Nẹp dưới gối bằng Polypropylen không khớp + giầy hoặc dép bên ngoài : được chỉ định ngay sau khi tháo bột.</w:t>
      </w:r>
    </w:p>
    <w:p w14:paraId="3D4EA11F"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Thời gian đeo nẹp: cả ngày lẫn đêm, cứ 2 giờ tháo ra kiểm tra và xoa bóp nhẹ nhàng</w:t>
      </w:r>
    </w:p>
    <w:p w14:paraId="0C87FAD5"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Kiểm tra nẹp định kỳ 2 tháng/lần hoặc khi nẹp chật.</w:t>
      </w:r>
    </w:p>
    <w:p w14:paraId="57AE6551" w14:textId="77777777" w:rsidR="001B4450" w:rsidRPr="001B4450" w:rsidRDefault="001B4450" w:rsidP="00395D7C">
      <w:pPr>
        <w:widowControl w:val="0"/>
        <w:spacing w:before="120" w:after="60" w:line="288" w:lineRule="auto"/>
        <w:ind w:firstLine="567"/>
        <w:jc w:val="both"/>
        <w:rPr>
          <w:sz w:val="26"/>
          <w:szCs w:val="26"/>
          <w:lang w:val="pt-BR"/>
        </w:rPr>
      </w:pPr>
      <w:r w:rsidRPr="001B4450">
        <w:rPr>
          <w:sz w:val="26"/>
          <w:szCs w:val="26"/>
          <w:lang w:val="pt-BR"/>
        </w:rPr>
        <w:t xml:space="preserve">- Theo dõi và đánh giá thường qui cho đến 3 tuổi. </w:t>
      </w:r>
    </w:p>
    <w:p w14:paraId="5871A725" w14:textId="77777777" w:rsidR="001B4450" w:rsidRPr="001B4450" w:rsidRDefault="001B4450" w:rsidP="00395D7C">
      <w:pPr>
        <w:widowControl w:val="0"/>
        <w:spacing w:before="120" w:after="60" w:line="269" w:lineRule="auto"/>
        <w:ind w:firstLine="567"/>
        <w:jc w:val="both"/>
        <w:rPr>
          <w:b/>
          <w:bCs/>
          <w:iCs/>
          <w:sz w:val="26"/>
          <w:szCs w:val="26"/>
          <w:lang w:val="pt-BR"/>
        </w:rPr>
      </w:pPr>
      <w:r w:rsidRPr="001B4450">
        <w:rPr>
          <w:b/>
          <w:bCs/>
          <w:iCs/>
          <w:sz w:val="26"/>
          <w:szCs w:val="26"/>
          <w:lang w:val="pt-BR"/>
        </w:rPr>
        <w:t>d) Vận động trị liệu:</w:t>
      </w:r>
    </w:p>
    <w:p w14:paraId="1B2624AA" w14:textId="77777777" w:rsidR="001B4450" w:rsidRPr="001B4450" w:rsidRDefault="001B4450" w:rsidP="00395D7C">
      <w:pPr>
        <w:widowControl w:val="0"/>
        <w:spacing w:before="120" w:after="60" w:line="269" w:lineRule="auto"/>
        <w:ind w:firstLine="567"/>
        <w:jc w:val="both"/>
        <w:rPr>
          <w:sz w:val="26"/>
          <w:szCs w:val="26"/>
          <w:lang w:val="pt-BR"/>
        </w:rPr>
      </w:pPr>
      <w:r w:rsidRPr="001B4450">
        <w:rPr>
          <w:b/>
          <w:bCs/>
          <w:sz w:val="26"/>
          <w:szCs w:val="26"/>
          <w:lang w:val="pt-BR"/>
        </w:rPr>
        <w:lastRenderedPageBreak/>
        <w:t>Bài tập 1:</w:t>
      </w:r>
      <w:r w:rsidRPr="001B4450">
        <w:rPr>
          <w:sz w:val="26"/>
          <w:szCs w:val="26"/>
          <w:lang w:val="pt-BR"/>
        </w:rPr>
        <w:t xml:space="preserve"> Xoa bóp vùng ngón chân, mu bàn chân(cơ gấp mu các ngón chân) và phía dưới cẳng chân(cơ sinh đôi, dép).</w:t>
      </w:r>
    </w:p>
    <w:p w14:paraId="215948A7" w14:textId="77777777" w:rsidR="001B4450" w:rsidRPr="001B4450" w:rsidRDefault="001B4450" w:rsidP="00395D7C">
      <w:pPr>
        <w:widowControl w:val="0"/>
        <w:spacing w:before="120" w:after="60" w:line="269" w:lineRule="auto"/>
        <w:ind w:firstLine="567"/>
        <w:jc w:val="both"/>
        <w:rPr>
          <w:sz w:val="26"/>
          <w:szCs w:val="26"/>
          <w:lang w:val="pt-BR"/>
        </w:rPr>
      </w:pPr>
      <w:r w:rsidRPr="001B4450">
        <w:rPr>
          <w:b/>
          <w:bCs/>
          <w:sz w:val="26"/>
          <w:szCs w:val="26"/>
          <w:lang w:val="pt-BR"/>
        </w:rPr>
        <w:t>Bài tập 2:</w:t>
      </w:r>
      <w:r w:rsidRPr="001B4450">
        <w:rPr>
          <w:sz w:val="26"/>
          <w:szCs w:val="26"/>
          <w:lang w:val="pt-BR"/>
        </w:rPr>
        <w:t xml:space="preserve"> Bài tập kéo dãn thụ động tại khớp cổ chân - bàn chân: làm theo thứ tự từ sau bàn chân </w:t>
      </w:r>
      <w:r w:rsidRPr="001B4450">
        <w:rPr>
          <w:sz w:val="26"/>
          <w:szCs w:val="26"/>
        </w:rPr>
        <w:sym w:font="Symbol" w:char="F0AE"/>
      </w:r>
      <w:r w:rsidRPr="001B4450">
        <w:rPr>
          <w:sz w:val="26"/>
          <w:szCs w:val="26"/>
          <w:lang w:val="pt-BR"/>
        </w:rPr>
        <w:t xml:space="preserve"> trước bàn chân </w:t>
      </w:r>
      <w:r w:rsidRPr="001B4450">
        <w:rPr>
          <w:sz w:val="26"/>
          <w:szCs w:val="26"/>
        </w:rPr>
        <w:sym w:font="Symbol" w:char="F0AE"/>
      </w:r>
      <w:r w:rsidRPr="001B4450">
        <w:rPr>
          <w:sz w:val="26"/>
          <w:szCs w:val="26"/>
          <w:lang w:val="pt-BR"/>
        </w:rPr>
        <w:t xml:space="preserve"> Khớp cổ chân.</w:t>
      </w:r>
    </w:p>
    <w:p w14:paraId="7944FFAA" w14:textId="77777777" w:rsidR="001B4450" w:rsidRPr="001B4450" w:rsidRDefault="001B4450" w:rsidP="002B69C4">
      <w:pPr>
        <w:widowControl w:val="0"/>
        <w:spacing w:before="120" w:after="60" w:line="269" w:lineRule="auto"/>
        <w:ind w:firstLine="567"/>
        <w:rPr>
          <w:sz w:val="26"/>
          <w:szCs w:val="26"/>
          <w:lang w:val="pt-BR"/>
        </w:rPr>
      </w:pPr>
      <w:r w:rsidRPr="001B4450">
        <w:rPr>
          <w:iCs/>
          <w:sz w:val="26"/>
          <w:szCs w:val="26"/>
          <w:lang w:val="pt-BR"/>
        </w:rPr>
        <w:t>Bước 1</w:t>
      </w:r>
      <w:r w:rsidRPr="001B4450">
        <w:rPr>
          <w:b/>
          <w:bCs/>
          <w:iCs/>
          <w:sz w:val="26"/>
          <w:szCs w:val="26"/>
          <w:lang w:val="pt-BR"/>
        </w:rPr>
        <w:t>:</w:t>
      </w:r>
      <w:r w:rsidRPr="001B4450">
        <w:rPr>
          <w:sz w:val="26"/>
          <w:szCs w:val="26"/>
          <w:lang w:val="pt-BR"/>
        </w:rPr>
        <w:t xml:space="preserve"> Kéo nhẹ xương gót xuống phía dưới (kéo dãn gân Asin).</w:t>
      </w:r>
    </w:p>
    <w:p w14:paraId="67110428" w14:textId="77777777" w:rsidR="001B4450" w:rsidRPr="001B4450" w:rsidRDefault="001B4450" w:rsidP="00395D7C">
      <w:pPr>
        <w:widowControl w:val="0"/>
        <w:spacing w:before="120" w:after="60" w:line="269" w:lineRule="auto"/>
        <w:ind w:firstLine="567"/>
        <w:jc w:val="both"/>
        <w:rPr>
          <w:sz w:val="26"/>
          <w:szCs w:val="26"/>
          <w:lang w:val="pt-BR"/>
        </w:rPr>
      </w:pPr>
      <w:r w:rsidRPr="001B4450">
        <w:rPr>
          <w:iCs/>
          <w:sz w:val="26"/>
          <w:szCs w:val="26"/>
          <w:lang w:val="pt-BR"/>
        </w:rPr>
        <w:t>Bước 2</w:t>
      </w:r>
      <w:r w:rsidRPr="001B4450">
        <w:rPr>
          <w:b/>
          <w:bCs/>
          <w:iCs/>
          <w:sz w:val="26"/>
          <w:szCs w:val="26"/>
          <w:lang w:val="pt-BR"/>
        </w:rPr>
        <w:t>:</w:t>
      </w:r>
      <w:r w:rsidRPr="001B4450">
        <w:rPr>
          <w:sz w:val="26"/>
          <w:szCs w:val="26"/>
          <w:lang w:val="pt-BR"/>
        </w:rPr>
        <w:t xml:space="preserve"> Kéo nhẹ xương gót ra phía ngoài (để sửa lại phần trước bàn chân bị nghiêng trong).</w:t>
      </w:r>
    </w:p>
    <w:p w14:paraId="12D965D9" w14:textId="77777777" w:rsidR="001B4450" w:rsidRPr="001B4450" w:rsidRDefault="001B4450" w:rsidP="00395D7C">
      <w:pPr>
        <w:widowControl w:val="0"/>
        <w:spacing w:before="120" w:after="60" w:line="269" w:lineRule="auto"/>
        <w:ind w:firstLine="567"/>
        <w:jc w:val="both"/>
        <w:rPr>
          <w:sz w:val="26"/>
          <w:szCs w:val="26"/>
          <w:lang w:val="pt-BR"/>
        </w:rPr>
      </w:pPr>
      <w:r w:rsidRPr="001B4450">
        <w:rPr>
          <w:iCs/>
          <w:sz w:val="26"/>
          <w:szCs w:val="26"/>
          <w:lang w:val="pt-BR"/>
        </w:rPr>
        <w:t>Bước 3</w:t>
      </w:r>
      <w:r w:rsidRPr="001B4450">
        <w:rPr>
          <w:b/>
          <w:bCs/>
          <w:iCs/>
          <w:sz w:val="26"/>
          <w:szCs w:val="26"/>
          <w:lang w:val="pt-BR"/>
        </w:rPr>
        <w:t xml:space="preserve">: </w:t>
      </w:r>
      <w:r w:rsidRPr="001B4450">
        <w:rPr>
          <w:sz w:val="26"/>
          <w:szCs w:val="26"/>
          <w:lang w:val="pt-BR"/>
        </w:rPr>
        <w:t>Kéo nhẹ phần trước bàn chân về phía trước.</w:t>
      </w:r>
    </w:p>
    <w:p w14:paraId="3924FE37" w14:textId="77777777" w:rsidR="001B4450" w:rsidRPr="001B4450" w:rsidRDefault="001B4450" w:rsidP="00395D7C">
      <w:pPr>
        <w:widowControl w:val="0"/>
        <w:spacing w:before="120" w:after="60" w:line="269" w:lineRule="auto"/>
        <w:ind w:firstLine="567"/>
        <w:jc w:val="both"/>
        <w:rPr>
          <w:sz w:val="26"/>
          <w:szCs w:val="26"/>
          <w:lang w:val="pt-BR"/>
        </w:rPr>
      </w:pPr>
      <w:r w:rsidRPr="001B4450">
        <w:rPr>
          <w:iCs/>
          <w:sz w:val="26"/>
          <w:szCs w:val="26"/>
          <w:lang w:val="pt-BR"/>
        </w:rPr>
        <w:t>Bước 4</w:t>
      </w:r>
      <w:r w:rsidRPr="001B4450">
        <w:rPr>
          <w:b/>
          <w:bCs/>
          <w:iCs/>
          <w:sz w:val="26"/>
          <w:szCs w:val="26"/>
          <w:lang w:val="pt-BR"/>
        </w:rPr>
        <w:t>:</w:t>
      </w:r>
      <w:r w:rsidRPr="001B4450">
        <w:rPr>
          <w:sz w:val="26"/>
          <w:szCs w:val="26"/>
          <w:lang w:val="pt-BR"/>
        </w:rPr>
        <w:t xml:space="preserve"> Đẩy nhẹ xương sên ra phía sau và kéo nhẹ phần trước bàn chân ra phía ngoài để sửa lại phần trước bàn chân bị khép và nghiêng trong </w:t>
      </w:r>
    </w:p>
    <w:p w14:paraId="5B39494A" w14:textId="77777777" w:rsidR="001B4450" w:rsidRPr="001B4450" w:rsidRDefault="001B4450" w:rsidP="00395D7C">
      <w:pPr>
        <w:widowControl w:val="0"/>
        <w:spacing w:before="120" w:after="60" w:line="269" w:lineRule="auto"/>
        <w:ind w:firstLine="567"/>
        <w:jc w:val="both"/>
        <w:rPr>
          <w:sz w:val="26"/>
          <w:szCs w:val="26"/>
          <w:lang w:val="pt-BR"/>
        </w:rPr>
      </w:pPr>
      <w:r w:rsidRPr="001B4450">
        <w:rPr>
          <w:iCs/>
          <w:sz w:val="26"/>
          <w:szCs w:val="26"/>
          <w:lang w:val="pt-BR"/>
        </w:rPr>
        <w:t>Bước 5</w:t>
      </w:r>
      <w:r w:rsidRPr="001B4450">
        <w:rPr>
          <w:b/>
          <w:bCs/>
          <w:iCs/>
          <w:sz w:val="26"/>
          <w:szCs w:val="26"/>
          <w:lang w:val="pt-BR"/>
        </w:rPr>
        <w:t>:</w:t>
      </w:r>
      <w:r w:rsidRPr="001B4450">
        <w:rPr>
          <w:sz w:val="26"/>
          <w:szCs w:val="26"/>
          <w:lang w:val="pt-BR"/>
        </w:rPr>
        <w:t xml:space="preserve"> Kéo nhẹ xương gót xuống dưới và đẩy phần trước bàn chân lên trên để sửa lại tư  thế cổ chân bị gấp mặt lòng  </w:t>
      </w:r>
    </w:p>
    <w:p w14:paraId="3FBD7666" w14:textId="77777777" w:rsidR="001B4450" w:rsidRPr="001B4450" w:rsidRDefault="001B4450" w:rsidP="00395D7C">
      <w:pPr>
        <w:widowControl w:val="0"/>
        <w:spacing w:before="120" w:after="60" w:line="269" w:lineRule="auto"/>
        <w:ind w:firstLine="567"/>
        <w:jc w:val="both"/>
        <w:rPr>
          <w:sz w:val="26"/>
          <w:szCs w:val="26"/>
          <w:lang w:val="pt-BR"/>
        </w:rPr>
      </w:pPr>
      <w:r w:rsidRPr="001B4450">
        <w:rPr>
          <w:iCs/>
          <w:sz w:val="26"/>
          <w:szCs w:val="26"/>
          <w:lang w:val="pt-BR"/>
        </w:rPr>
        <w:t>Bước 6</w:t>
      </w:r>
      <w:r w:rsidRPr="001B4450">
        <w:rPr>
          <w:b/>
          <w:bCs/>
          <w:iCs/>
          <w:sz w:val="26"/>
          <w:szCs w:val="26"/>
          <w:lang w:val="pt-BR"/>
        </w:rPr>
        <w:t>:</w:t>
      </w:r>
      <w:r w:rsidRPr="001B4450">
        <w:rPr>
          <w:sz w:val="26"/>
          <w:szCs w:val="26"/>
          <w:lang w:val="pt-BR"/>
        </w:rPr>
        <w:t xml:space="preserve"> Chỉnh nghiêng trong bàn chân bằng nắn chỉnh 3 </w:t>
      </w:r>
      <w:r w:rsidR="00395D7C">
        <w:rPr>
          <w:sz w:val="26"/>
          <w:szCs w:val="26"/>
          <w:lang w:val="pt-BR"/>
        </w:rPr>
        <w:t>điểm</w:t>
      </w:r>
      <w:r w:rsidRPr="001B4450">
        <w:rPr>
          <w:sz w:val="26"/>
          <w:szCs w:val="26"/>
          <w:lang w:val="pt-BR"/>
        </w:rPr>
        <w:t xml:space="preserve">: gót kéo ra ngoài + phần trước bàn chân kéo ra ngoài + phần giữa mép ngoài bàn chân đẩy vào trong. </w:t>
      </w:r>
    </w:p>
    <w:p w14:paraId="6273EAB7" w14:textId="77777777" w:rsidR="001B4450" w:rsidRPr="001B4450" w:rsidRDefault="001B4450" w:rsidP="00395D7C">
      <w:pPr>
        <w:widowControl w:val="0"/>
        <w:spacing w:before="120" w:after="60" w:line="269" w:lineRule="auto"/>
        <w:ind w:firstLine="567"/>
        <w:jc w:val="both"/>
        <w:rPr>
          <w:b/>
          <w:i/>
          <w:sz w:val="26"/>
          <w:szCs w:val="26"/>
          <w:lang w:val="pt-BR"/>
        </w:rPr>
      </w:pPr>
      <w:r w:rsidRPr="001B4450">
        <w:rPr>
          <w:b/>
          <w:i/>
          <w:sz w:val="26"/>
          <w:szCs w:val="26"/>
          <w:lang w:val="pt-BR"/>
        </w:rPr>
        <w:t>e) Thuốc</w:t>
      </w:r>
      <w:r w:rsidRPr="001B4450">
        <w:rPr>
          <w:sz w:val="26"/>
          <w:szCs w:val="26"/>
          <w:lang w:val="pt-BR"/>
        </w:rPr>
        <w:t xml:space="preserve"> (nếu sau bó bột trẻ quấy khóc nhiều)</w:t>
      </w:r>
    </w:p>
    <w:p w14:paraId="14004926" w14:textId="77777777" w:rsidR="001B4450" w:rsidRPr="001B4450" w:rsidRDefault="001B4450" w:rsidP="00395D7C">
      <w:pPr>
        <w:widowControl w:val="0"/>
        <w:spacing w:before="120" w:after="60" w:line="269" w:lineRule="auto"/>
        <w:ind w:firstLine="567"/>
        <w:jc w:val="both"/>
        <w:rPr>
          <w:sz w:val="26"/>
          <w:szCs w:val="26"/>
          <w:lang w:val="pt-BR"/>
        </w:rPr>
      </w:pPr>
      <w:r w:rsidRPr="001B4450">
        <w:rPr>
          <w:sz w:val="26"/>
          <w:szCs w:val="26"/>
          <w:lang w:val="pt-BR"/>
        </w:rPr>
        <w:t xml:space="preserve">- Paracetamol 10mg/kg cân nặng X 2 lần/ ngày </w:t>
      </w:r>
    </w:p>
    <w:p w14:paraId="6A02E209" w14:textId="77777777" w:rsidR="001B4450" w:rsidRPr="001B4450" w:rsidRDefault="001B4450" w:rsidP="00395D7C">
      <w:pPr>
        <w:widowControl w:val="0"/>
        <w:spacing w:before="120" w:after="60" w:line="269" w:lineRule="auto"/>
        <w:ind w:firstLine="567"/>
        <w:jc w:val="both"/>
        <w:rPr>
          <w:b/>
          <w:i/>
          <w:sz w:val="26"/>
          <w:szCs w:val="26"/>
          <w:lang w:val="pt-BR"/>
        </w:rPr>
      </w:pPr>
      <w:r w:rsidRPr="001B4450">
        <w:rPr>
          <w:b/>
          <w:i/>
          <w:sz w:val="26"/>
          <w:szCs w:val="26"/>
          <w:lang w:val="pt-BR"/>
        </w:rPr>
        <w:t xml:space="preserve">f) Phẫu thuật chỉnh hình: </w:t>
      </w:r>
    </w:p>
    <w:p w14:paraId="0BA66C0F" w14:textId="77777777" w:rsidR="001B4450" w:rsidRPr="001B4450" w:rsidRDefault="001B4450" w:rsidP="00395D7C">
      <w:pPr>
        <w:widowControl w:val="0"/>
        <w:spacing w:before="120" w:after="60" w:line="269" w:lineRule="auto"/>
        <w:ind w:firstLine="567"/>
        <w:jc w:val="both"/>
        <w:rPr>
          <w:sz w:val="26"/>
          <w:szCs w:val="26"/>
          <w:lang w:val="pt-BR"/>
        </w:rPr>
      </w:pPr>
      <w:r w:rsidRPr="001B4450">
        <w:rPr>
          <w:sz w:val="26"/>
          <w:szCs w:val="26"/>
          <w:lang w:val="pt-BR"/>
        </w:rPr>
        <w:t>- Khi bó bột &gt; 10 đợt mà không chỉnh bàn chân về tư thế trung gian được</w:t>
      </w:r>
    </w:p>
    <w:p w14:paraId="0A8C2770" w14:textId="77777777" w:rsidR="001B4450" w:rsidRPr="001B4450" w:rsidRDefault="001B4450" w:rsidP="00395D7C">
      <w:pPr>
        <w:widowControl w:val="0"/>
        <w:spacing w:before="120" w:after="60" w:line="269" w:lineRule="auto"/>
        <w:ind w:firstLine="567"/>
        <w:jc w:val="both"/>
        <w:rPr>
          <w:sz w:val="26"/>
          <w:szCs w:val="26"/>
          <w:lang w:val="pt-BR"/>
        </w:rPr>
      </w:pPr>
      <w:r w:rsidRPr="001B4450">
        <w:rPr>
          <w:sz w:val="26"/>
          <w:szCs w:val="26"/>
          <w:lang w:val="pt-BR"/>
        </w:rPr>
        <w:t>-Trẻ có kết hợp cứng đa khớp bẩm sinh</w:t>
      </w:r>
    </w:p>
    <w:p w14:paraId="3DD198B4" w14:textId="77777777" w:rsidR="001B4450" w:rsidRPr="001B4450" w:rsidRDefault="001B4450" w:rsidP="00395D7C">
      <w:pPr>
        <w:widowControl w:val="0"/>
        <w:spacing w:before="120" w:after="60" w:line="269" w:lineRule="auto"/>
        <w:ind w:firstLine="567"/>
        <w:jc w:val="both"/>
        <w:rPr>
          <w:b/>
          <w:bCs/>
          <w:iCs/>
          <w:sz w:val="26"/>
          <w:szCs w:val="26"/>
          <w:lang w:val="pt-BR"/>
        </w:rPr>
      </w:pPr>
      <w:r w:rsidRPr="001B4450">
        <w:rPr>
          <w:b/>
          <w:bCs/>
          <w:iCs/>
          <w:sz w:val="26"/>
          <w:szCs w:val="26"/>
          <w:lang w:val="pt-BR"/>
        </w:rPr>
        <w:t>3. Tai biến và xử lí</w:t>
      </w:r>
    </w:p>
    <w:p w14:paraId="2CDC00E4" w14:textId="77777777" w:rsidR="001B4450" w:rsidRPr="001B4450" w:rsidRDefault="001B4450" w:rsidP="00395D7C">
      <w:pPr>
        <w:widowControl w:val="0"/>
        <w:spacing w:before="120" w:after="60" w:line="269" w:lineRule="auto"/>
        <w:ind w:firstLine="567"/>
        <w:jc w:val="both"/>
        <w:rPr>
          <w:b/>
          <w:bCs/>
          <w:iCs/>
          <w:sz w:val="26"/>
          <w:szCs w:val="26"/>
          <w:lang w:val="pt-BR"/>
        </w:rPr>
      </w:pPr>
      <w:r w:rsidRPr="001B4450">
        <w:rPr>
          <w:sz w:val="26"/>
          <w:szCs w:val="26"/>
          <w:lang w:val="pt-BR"/>
        </w:rPr>
        <w:t>- Nếu các ngón chân sưng, tím, đau, cần tháo bột ngay tránh hoại tử.</w:t>
      </w:r>
    </w:p>
    <w:p w14:paraId="0F1AF9F5"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Sau khi bột đã được tháo cần rửa sạch chân trẻ, rồi bôi Betadin vào chỗ xước, loét ...</w:t>
      </w:r>
    </w:p>
    <w:p w14:paraId="18F3D84A" w14:textId="77777777" w:rsidR="001B4450" w:rsidRPr="005A1CF9" w:rsidRDefault="001B4450" w:rsidP="005E191A">
      <w:pPr>
        <w:widowControl w:val="0"/>
        <w:spacing w:before="120" w:after="60" w:line="276" w:lineRule="auto"/>
        <w:ind w:firstLine="567"/>
        <w:jc w:val="both"/>
        <w:rPr>
          <w:sz w:val="26"/>
          <w:szCs w:val="26"/>
          <w:lang w:val="pt-BR"/>
        </w:rPr>
      </w:pPr>
      <w:r w:rsidRPr="005A1CF9">
        <w:rPr>
          <w:sz w:val="26"/>
          <w:szCs w:val="26"/>
          <w:lang w:val="pt-BR"/>
        </w:rPr>
        <w:t>-  Nếu có nhiễm trùng da cần dùng kháng sinh thích hợp.</w:t>
      </w:r>
    </w:p>
    <w:p w14:paraId="5DBD4FC5"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 xml:space="preserve">4. Phân tuyến kỹ thuật </w:t>
      </w:r>
    </w:p>
    <w:p w14:paraId="42AA1DF2"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a) Tại cộng đồng: kỹ thuật a, b, c, d, e</w:t>
      </w:r>
    </w:p>
    <w:p w14:paraId="134B9D8A" w14:textId="77777777" w:rsidR="001B4450" w:rsidRPr="005A1CF9" w:rsidRDefault="001B4450" w:rsidP="002B69C4">
      <w:pPr>
        <w:tabs>
          <w:tab w:val="left" w:pos="0"/>
        </w:tabs>
        <w:spacing w:before="120" w:after="60" w:line="276" w:lineRule="auto"/>
        <w:ind w:firstLine="567"/>
        <w:rPr>
          <w:sz w:val="26"/>
          <w:szCs w:val="26"/>
          <w:lang w:val="pt-BR"/>
        </w:rPr>
      </w:pPr>
      <w:r w:rsidRPr="005A1CF9">
        <w:rPr>
          <w:sz w:val="26"/>
          <w:szCs w:val="26"/>
          <w:lang w:val="pt-BR"/>
        </w:rPr>
        <w:t>b) Tại các cơ sở khám bệnh, chữa bệnh, PHCN: a, b, c, d, e, f.</w:t>
      </w:r>
    </w:p>
    <w:p w14:paraId="56E77BB1"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c) Phối hợp các kỹ thuật: a, b, c, d, e, f</w:t>
      </w:r>
    </w:p>
    <w:p w14:paraId="098116DC"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 xml:space="preserve">4. </w:t>
      </w:r>
      <w:r w:rsidRPr="001B4450">
        <w:rPr>
          <w:b/>
          <w:sz w:val="26"/>
          <w:szCs w:val="26"/>
          <w:lang w:val="vi-VN"/>
        </w:rPr>
        <w:t>Tư vấn cho gia đình</w:t>
      </w:r>
      <w:r w:rsidRPr="005A1CF9">
        <w:rPr>
          <w:b/>
          <w:sz w:val="26"/>
          <w:szCs w:val="26"/>
          <w:lang w:val="pt-BR"/>
        </w:rPr>
        <w:t>/</w:t>
      </w:r>
      <w:r w:rsidRPr="001B4450">
        <w:rPr>
          <w:b/>
          <w:sz w:val="26"/>
          <w:szCs w:val="26"/>
          <w:lang w:val="vi-VN"/>
        </w:rPr>
        <w:t xml:space="preserve">người </w:t>
      </w:r>
      <w:r w:rsidRPr="005A1CF9">
        <w:rPr>
          <w:b/>
          <w:sz w:val="26"/>
          <w:szCs w:val="26"/>
          <w:lang w:val="pt-BR"/>
        </w:rPr>
        <w:t xml:space="preserve">chăm sóc </w:t>
      </w:r>
      <w:r w:rsidRPr="001B4450">
        <w:rPr>
          <w:b/>
          <w:sz w:val="26"/>
          <w:szCs w:val="26"/>
          <w:lang w:val="vi-VN"/>
        </w:rPr>
        <w:t xml:space="preserve">trẻ </w:t>
      </w:r>
      <w:r w:rsidRPr="005A1CF9">
        <w:rPr>
          <w:b/>
          <w:sz w:val="26"/>
          <w:szCs w:val="26"/>
          <w:lang w:val="pt-BR"/>
        </w:rPr>
        <w:t>khuyết tật</w:t>
      </w:r>
    </w:p>
    <w:p w14:paraId="3856BC6E"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a) Chăm sóc, theo dõi, tập luyện tại nhà</w:t>
      </w:r>
    </w:p>
    <w:p w14:paraId="72879EE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Cha mẹ trẻ cần lưu ý khi thấy các ngón chân bị sưng mọng, tím, không cử động được, chạm vào đau (khóc) phải tháo bột ngay.</w:t>
      </w:r>
    </w:p>
    <w:p w14:paraId="57E6EC3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Cần đưa ngay trẻ đến các cơ sở y tế khi phát hiện thấy các dấu hiệu bất thường ở cổ bàn chân trẻ để được chẩn đoán xác định và hướng dẫn tập luyện cho trẻ.</w:t>
      </w:r>
    </w:p>
    <w:p w14:paraId="50FFCE2B"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b) Tiến triển/biến chứng, tiên lượng của bệnh/tật</w:t>
      </w:r>
    </w:p>
    <w:p w14:paraId="00953492" w14:textId="77777777" w:rsidR="001B4450" w:rsidRPr="002B69C4"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lang w:val="pt-BR"/>
        </w:rPr>
      </w:pPr>
      <w:r w:rsidRPr="002B69C4">
        <w:rPr>
          <w:rFonts w:ascii="Times New Roman" w:hAnsi="Times New Roman"/>
          <w:sz w:val="26"/>
          <w:szCs w:val="26"/>
          <w:lang w:val="pt-BR"/>
        </w:rPr>
        <w:lastRenderedPageBreak/>
        <w:t>- Phát hiện sớm, can thiệp sớm sẽ tránh được các biến chứng teo cơ, cứng khớp, biến dạng cổ bàn chân, không đi được.</w:t>
      </w:r>
    </w:p>
    <w:p w14:paraId="770E7C8F" w14:textId="77777777" w:rsidR="001B4450" w:rsidRPr="001B4450" w:rsidRDefault="001B4450" w:rsidP="005E191A">
      <w:pPr>
        <w:tabs>
          <w:tab w:val="left" w:pos="0"/>
        </w:tabs>
        <w:spacing w:before="120" w:after="60" w:line="276" w:lineRule="auto"/>
        <w:ind w:firstLine="567"/>
        <w:jc w:val="both"/>
        <w:rPr>
          <w:sz w:val="26"/>
          <w:szCs w:val="26"/>
          <w:lang w:val="it-IT"/>
        </w:rPr>
      </w:pPr>
      <w:r w:rsidRPr="005A1CF9">
        <w:rPr>
          <w:sz w:val="26"/>
          <w:szCs w:val="26"/>
          <w:lang w:val="pt-BR"/>
        </w:rPr>
        <w:t>c) Giới thiệu các cơ sở khám bệnh, chữa bệnh, Phục hồi chức năng.</w:t>
      </w:r>
      <w:r w:rsidRPr="001B4450">
        <w:rPr>
          <w:sz w:val="26"/>
          <w:szCs w:val="26"/>
          <w:lang w:val="it-IT"/>
        </w:rPr>
        <w:t xml:space="preserve"> </w:t>
      </w:r>
    </w:p>
    <w:p w14:paraId="01CD6AA6" w14:textId="77777777" w:rsidR="001B4450" w:rsidRPr="005A1CF9" w:rsidRDefault="001B4450" w:rsidP="005E191A">
      <w:pPr>
        <w:widowControl w:val="0"/>
        <w:spacing w:before="120" w:after="60" w:line="276" w:lineRule="auto"/>
        <w:ind w:firstLine="567"/>
        <w:jc w:val="both"/>
        <w:rPr>
          <w:sz w:val="26"/>
          <w:szCs w:val="26"/>
          <w:lang w:val="pt-BR"/>
        </w:rPr>
      </w:pPr>
    </w:p>
    <w:p w14:paraId="40810226" w14:textId="77777777" w:rsidR="001B4450" w:rsidRPr="005A1CF9" w:rsidRDefault="001B4450" w:rsidP="005E191A">
      <w:pPr>
        <w:spacing w:before="120" w:after="60" w:line="276" w:lineRule="auto"/>
        <w:ind w:firstLine="567"/>
        <w:jc w:val="both"/>
        <w:rPr>
          <w:sz w:val="26"/>
          <w:szCs w:val="26"/>
          <w:lang w:val="pt-BR"/>
        </w:rPr>
      </w:pPr>
    </w:p>
    <w:p w14:paraId="303C4D37" w14:textId="77777777" w:rsidR="001B4450" w:rsidRPr="005A1CF9" w:rsidRDefault="001B4450" w:rsidP="005E191A">
      <w:pPr>
        <w:spacing w:before="120" w:after="60" w:line="276" w:lineRule="auto"/>
        <w:ind w:firstLine="567"/>
        <w:jc w:val="both"/>
        <w:rPr>
          <w:sz w:val="26"/>
          <w:szCs w:val="26"/>
          <w:lang w:val="pt-BR"/>
        </w:rPr>
      </w:pPr>
    </w:p>
    <w:p w14:paraId="146B068F" w14:textId="77777777" w:rsidR="001B4450" w:rsidRPr="005A1CF9" w:rsidRDefault="001B4450" w:rsidP="005E191A">
      <w:pPr>
        <w:spacing w:before="120" w:after="60" w:line="276" w:lineRule="auto"/>
        <w:ind w:firstLine="567"/>
        <w:jc w:val="both"/>
        <w:rPr>
          <w:sz w:val="26"/>
          <w:szCs w:val="26"/>
          <w:lang w:val="pt-BR"/>
        </w:rPr>
      </w:pPr>
    </w:p>
    <w:p w14:paraId="68E74BAD" w14:textId="77777777" w:rsidR="001B4450" w:rsidRPr="005A1CF9" w:rsidRDefault="001B4450" w:rsidP="005E191A">
      <w:pPr>
        <w:spacing w:before="120" w:after="60" w:line="276" w:lineRule="auto"/>
        <w:ind w:firstLine="567"/>
        <w:jc w:val="both"/>
        <w:rPr>
          <w:sz w:val="26"/>
          <w:szCs w:val="26"/>
          <w:lang w:val="pt-BR"/>
        </w:rPr>
      </w:pPr>
    </w:p>
    <w:p w14:paraId="0C4F20BD" w14:textId="77777777" w:rsidR="001B4450" w:rsidRPr="00395D7C" w:rsidRDefault="00AC521A" w:rsidP="00395D7C">
      <w:pPr>
        <w:spacing w:before="120" w:after="60" w:line="276" w:lineRule="auto"/>
        <w:jc w:val="center"/>
        <w:rPr>
          <w:b/>
          <w:bCs/>
          <w:sz w:val="28"/>
          <w:szCs w:val="26"/>
        </w:rPr>
      </w:pPr>
      <w:r>
        <w:rPr>
          <w:b/>
          <w:bCs/>
          <w:sz w:val="28"/>
          <w:szCs w:val="26"/>
        </w:rPr>
        <w:br w:type="page"/>
      </w:r>
      <w:r w:rsidR="001B4450" w:rsidRPr="00395D7C">
        <w:rPr>
          <w:b/>
          <w:bCs/>
          <w:sz w:val="28"/>
          <w:szCs w:val="26"/>
        </w:rPr>
        <w:lastRenderedPageBreak/>
        <w:t>PHÁT HIỆN SỚM - CAN THIỆP SỚM</w:t>
      </w:r>
    </w:p>
    <w:p w14:paraId="52A7B3EC" w14:textId="77777777" w:rsidR="001B4450" w:rsidRDefault="001B4450" w:rsidP="00395D7C">
      <w:pPr>
        <w:spacing w:before="120" w:after="60" w:line="276" w:lineRule="auto"/>
        <w:jc w:val="center"/>
        <w:rPr>
          <w:b/>
          <w:bCs/>
          <w:sz w:val="28"/>
          <w:szCs w:val="26"/>
        </w:rPr>
      </w:pPr>
      <w:r w:rsidRPr="00395D7C">
        <w:rPr>
          <w:b/>
          <w:bCs/>
          <w:sz w:val="28"/>
          <w:szCs w:val="26"/>
        </w:rPr>
        <w:t>TRẺ TRẬT KHỚP HÁNG BẨM SINH</w:t>
      </w:r>
    </w:p>
    <w:p w14:paraId="06AE4698" w14:textId="77777777" w:rsidR="00395D7C" w:rsidRPr="00395D7C" w:rsidRDefault="00395D7C" w:rsidP="00395D7C">
      <w:pPr>
        <w:spacing w:before="120" w:after="60" w:line="276" w:lineRule="auto"/>
        <w:jc w:val="center"/>
        <w:rPr>
          <w:b/>
          <w:bCs/>
          <w:sz w:val="28"/>
          <w:szCs w:val="26"/>
        </w:rPr>
      </w:pPr>
    </w:p>
    <w:p w14:paraId="66D6F13C" w14:textId="77777777" w:rsidR="001B4450" w:rsidRPr="001B4450" w:rsidRDefault="001B4450" w:rsidP="002905F3">
      <w:pPr>
        <w:numPr>
          <w:ilvl w:val="0"/>
          <w:numId w:val="145"/>
        </w:numPr>
        <w:tabs>
          <w:tab w:val="left" w:pos="840"/>
        </w:tabs>
        <w:spacing w:before="120" w:after="60" w:line="283" w:lineRule="auto"/>
        <w:ind w:left="0" w:firstLine="567"/>
        <w:jc w:val="both"/>
        <w:rPr>
          <w:b/>
          <w:bCs/>
          <w:sz w:val="26"/>
          <w:szCs w:val="26"/>
        </w:rPr>
      </w:pPr>
      <w:r w:rsidRPr="001B4450">
        <w:rPr>
          <w:b/>
          <w:bCs/>
          <w:sz w:val="26"/>
          <w:szCs w:val="26"/>
        </w:rPr>
        <w:t>ĐẠI CƯƠNG</w:t>
      </w:r>
    </w:p>
    <w:p w14:paraId="5EF17797" w14:textId="77777777" w:rsidR="001B4450" w:rsidRPr="001B4450" w:rsidRDefault="001B4450" w:rsidP="002905F3">
      <w:pPr>
        <w:numPr>
          <w:ilvl w:val="0"/>
          <w:numId w:val="146"/>
        </w:numPr>
        <w:tabs>
          <w:tab w:val="left" w:pos="840"/>
        </w:tabs>
        <w:spacing w:before="120" w:after="60" w:line="283" w:lineRule="auto"/>
        <w:ind w:left="0" w:firstLine="567"/>
        <w:jc w:val="both"/>
        <w:rPr>
          <w:sz w:val="26"/>
          <w:szCs w:val="26"/>
        </w:rPr>
      </w:pPr>
      <w:r w:rsidRPr="001B4450">
        <w:rPr>
          <w:b/>
          <w:bCs/>
          <w:iCs/>
          <w:sz w:val="26"/>
          <w:szCs w:val="26"/>
        </w:rPr>
        <w:t>Định nghĩa</w:t>
      </w:r>
      <w:r w:rsidRPr="001B4450">
        <w:rPr>
          <w:b/>
          <w:iCs/>
          <w:sz w:val="26"/>
          <w:szCs w:val="26"/>
        </w:rPr>
        <w:t xml:space="preserve">: </w:t>
      </w:r>
      <w:r w:rsidRPr="001B4450">
        <w:rPr>
          <w:b/>
          <w:sz w:val="26"/>
          <w:szCs w:val="26"/>
        </w:rPr>
        <w:t>Trật</w:t>
      </w:r>
      <w:r w:rsidRPr="001B4450">
        <w:rPr>
          <w:sz w:val="26"/>
          <w:szCs w:val="26"/>
        </w:rPr>
        <w:t xml:space="preserve"> khớp háng bẩm sinh</w:t>
      </w:r>
      <w:r w:rsidRPr="001B4450">
        <w:rPr>
          <w:iCs/>
          <w:sz w:val="26"/>
          <w:szCs w:val="26"/>
        </w:rPr>
        <w:t xml:space="preserve"> </w:t>
      </w:r>
      <w:r w:rsidRPr="001B4450">
        <w:rPr>
          <w:sz w:val="26"/>
          <w:szCs w:val="26"/>
        </w:rPr>
        <w:t>là tình trạng chỏm xương đùi của một hoặc cả hai bên khớp háng bị trật ra khỏi vị trí bình thường của khớp háng</w:t>
      </w:r>
    </w:p>
    <w:p w14:paraId="7085D22A" w14:textId="77777777" w:rsidR="001B4450" w:rsidRPr="001B4450" w:rsidRDefault="001B4450" w:rsidP="002905F3">
      <w:pPr>
        <w:spacing w:before="120" w:after="60" w:line="283" w:lineRule="auto"/>
        <w:ind w:firstLine="567"/>
        <w:jc w:val="both"/>
        <w:rPr>
          <w:b/>
          <w:sz w:val="26"/>
          <w:szCs w:val="26"/>
        </w:rPr>
      </w:pPr>
      <w:r w:rsidRPr="001B4450">
        <w:rPr>
          <w:sz w:val="26"/>
          <w:szCs w:val="26"/>
        </w:rPr>
        <w:t>Trật khớp háng bẩm sinh có thể được phát hiện sớm ngay sau sinh hoặc một vài tuần đầu sau sinh.</w:t>
      </w:r>
      <w:r w:rsidRPr="001B4450">
        <w:rPr>
          <w:b/>
          <w:bCs/>
          <w:sz w:val="26"/>
          <w:szCs w:val="26"/>
        </w:rPr>
        <w:t xml:space="preserve"> </w:t>
      </w:r>
    </w:p>
    <w:p w14:paraId="58DC8E31" w14:textId="77777777" w:rsidR="001B4450" w:rsidRPr="001B4450" w:rsidRDefault="001B4450" w:rsidP="002905F3">
      <w:pPr>
        <w:spacing w:before="120" w:after="60" w:line="283" w:lineRule="auto"/>
        <w:ind w:firstLine="567"/>
        <w:jc w:val="both"/>
        <w:rPr>
          <w:b/>
          <w:bCs/>
          <w:sz w:val="26"/>
          <w:szCs w:val="26"/>
        </w:rPr>
      </w:pPr>
      <w:r w:rsidRPr="001B4450">
        <w:rPr>
          <w:b/>
          <w:bCs/>
          <w:iCs/>
          <w:sz w:val="26"/>
          <w:szCs w:val="26"/>
        </w:rPr>
        <w:t>Vị trí trật khớp háng:</w:t>
      </w:r>
      <w:r w:rsidRPr="001B4450">
        <w:rPr>
          <w:sz w:val="26"/>
          <w:szCs w:val="26"/>
        </w:rPr>
        <w:t xml:space="preserve"> trước trên, trước dưới, sau trên, sau dưới, trung tâm. Nhưng thường gặp là vị trí sau trên và thường có kèm theo các dị tật bẩm sinh khác.</w:t>
      </w:r>
    </w:p>
    <w:p w14:paraId="2047CE3C" w14:textId="77777777" w:rsidR="001B4450" w:rsidRPr="001B4450" w:rsidRDefault="001B4450" w:rsidP="002905F3">
      <w:pPr>
        <w:numPr>
          <w:ilvl w:val="0"/>
          <w:numId w:val="146"/>
        </w:numPr>
        <w:tabs>
          <w:tab w:val="left" w:pos="840"/>
        </w:tabs>
        <w:spacing w:before="120" w:after="60" w:line="283" w:lineRule="auto"/>
        <w:ind w:left="0" w:firstLine="567"/>
        <w:jc w:val="both"/>
        <w:rPr>
          <w:b/>
          <w:bCs/>
          <w:sz w:val="26"/>
          <w:szCs w:val="26"/>
        </w:rPr>
      </w:pPr>
      <w:r w:rsidRPr="001B4450">
        <w:rPr>
          <w:b/>
          <w:bCs/>
          <w:iCs/>
          <w:sz w:val="26"/>
          <w:szCs w:val="26"/>
        </w:rPr>
        <w:t>Phân loại trật khớp háng:</w:t>
      </w:r>
    </w:p>
    <w:p w14:paraId="7DBFA4DE" w14:textId="77777777" w:rsidR="001B4450" w:rsidRPr="001B4450" w:rsidRDefault="001B4450" w:rsidP="002905F3">
      <w:pPr>
        <w:numPr>
          <w:ilvl w:val="0"/>
          <w:numId w:val="147"/>
        </w:numPr>
        <w:tabs>
          <w:tab w:val="left" w:pos="840"/>
        </w:tabs>
        <w:spacing w:before="120" w:after="60" w:line="283" w:lineRule="auto"/>
        <w:ind w:left="0" w:firstLine="567"/>
        <w:jc w:val="both"/>
        <w:rPr>
          <w:b/>
          <w:bCs/>
          <w:i/>
          <w:sz w:val="26"/>
          <w:szCs w:val="26"/>
        </w:rPr>
      </w:pPr>
      <w:r w:rsidRPr="001B4450">
        <w:rPr>
          <w:b/>
          <w:bCs/>
          <w:i/>
          <w:iCs/>
          <w:sz w:val="26"/>
          <w:szCs w:val="26"/>
        </w:rPr>
        <w:t>Phân loại theo thể :</w:t>
      </w:r>
    </w:p>
    <w:p w14:paraId="3C24C705" w14:textId="77777777" w:rsidR="001B4450" w:rsidRPr="001B4450" w:rsidRDefault="001B4450" w:rsidP="002905F3">
      <w:pPr>
        <w:numPr>
          <w:ilvl w:val="0"/>
          <w:numId w:val="148"/>
        </w:numPr>
        <w:spacing w:before="120" w:after="60" w:line="283" w:lineRule="auto"/>
        <w:ind w:left="0" w:firstLine="567"/>
        <w:jc w:val="both"/>
        <w:rPr>
          <w:iCs/>
          <w:sz w:val="26"/>
          <w:szCs w:val="26"/>
        </w:rPr>
      </w:pPr>
      <w:r w:rsidRPr="001B4450">
        <w:rPr>
          <w:iCs/>
          <w:sz w:val="26"/>
          <w:szCs w:val="26"/>
        </w:rPr>
        <w:t xml:space="preserve">Trật khớp háng đơn thuần </w:t>
      </w:r>
    </w:p>
    <w:p w14:paraId="69F3D3B8" w14:textId="77777777" w:rsidR="001B4450" w:rsidRPr="001B4450" w:rsidRDefault="001B4450" w:rsidP="002905F3">
      <w:pPr>
        <w:numPr>
          <w:ilvl w:val="0"/>
          <w:numId w:val="148"/>
        </w:numPr>
        <w:spacing w:before="120" w:after="60" w:line="283" w:lineRule="auto"/>
        <w:ind w:left="0" w:firstLine="567"/>
        <w:jc w:val="both"/>
        <w:rPr>
          <w:sz w:val="26"/>
          <w:szCs w:val="26"/>
        </w:rPr>
      </w:pPr>
      <w:r w:rsidRPr="001B4450">
        <w:rPr>
          <w:iCs/>
          <w:sz w:val="26"/>
          <w:szCs w:val="26"/>
        </w:rPr>
        <w:t>Trật khớp háng phối hợp</w:t>
      </w:r>
      <w:r w:rsidRPr="001B4450">
        <w:rPr>
          <w:sz w:val="26"/>
          <w:szCs w:val="26"/>
        </w:rPr>
        <w:t xml:space="preserve"> với các dị tật bẩm sinh khác của hệ vận động như cứng khớp bẩm sinh, bàn chân khoèo bẩm sinh, não úng thuỷ, gai đôi cột sống...</w:t>
      </w:r>
    </w:p>
    <w:p w14:paraId="4A0E2FEE" w14:textId="77777777" w:rsidR="001B4450" w:rsidRPr="001B4450" w:rsidRDefault="001B4450" w:rsidP="002905F3">
      <w:pPr>
        <w:numPr>
          <w:ilvl w:val="0"/>
          <w:numId w:val="147"/>
        </w:numPr>
        <w:tabs>
          <w:tab w:val="left" w:pos="840"/>
        </w:tabs>
        <w:spacing w:before="120" w:after="60" w:line="283" w:lineRule="auto"/>
        <w:ind w:left="0" w:firstLine="567"/>
        <w:jc w:val="both"/>
        <w:rPr>
          <w:b/>
          <w:bCs/>
          <w:i/>
          <w:iCs/>
          <w:sz w:val="26"/>
          <w:szCs w:val="26"/>
        </w:rPr>
      </w:pPr>
      <w:r w:rsidRPr="001B4450">
        <w:rPr>
          <w:b/>
          <w:bCs/>
          <w:i/>
          <w:iCs/>
          <w:sz w:val="26"/>
          <w:szCs w:val="26"/>
        </w:rPr>
        <w:t>Phân loại theo mức độ:</w:t>
      </w:r>
    </w:p>
    <w:p w14:paraId="1D51A17E" w14:textId="77777777" w:rsidR="001B4450" w:rsidRPr="001B4450" w:rsidRDefault="001B4450" w:rsidP="002905F3">
      <w:pPr>
        <w:spacing w:before="120" w:after="60" w:line="283" w:lineRule="auto"/>
        <w:ind w:firstLine="567"/>
        <w:jc w:val="both"/>
        <w:rPr>
          <w:sz w:val="26"/>
          <w:szCs w:val="26"/>
        </w:rPr>
      </w:pPr>
      <w:r w:rsidRPr="001B4450">
        <w:rPr>
          <w:iCs/>
          <w:sz w:val="26"/>
          <w:szCs w:val="26"/>
        </w:rPr>
        <w:t>- Khớp háng không ổn định:</w:t>
      </w:r>
      <w:r w:rsidRPr="001B4450">
        <w:rPr>
          <w:sz w:val="26"/>
          <w:szCs w:val="26"/>
        </w:rPr>
        <w:t xml:space="preserve"> chiếm tỉ lệ cao nhất (trên 60%), do gân,cơ, dây chằng và bao khớp.</w:t>
      </w:r>
    </w:p>
    <w:p w14:paraId="5FAD250E" w14:textId="77777777" w:rsidR="001B4450" w:rsidRPr="001B4450" w:rsidRDefault="001B4450" w:rsidP="002905F3">
      <w:pPr>
        <w:spacing w:before="120" w:after="60" w:line="283" w:lineRule="auto"/>
        <w:ind w:firstLine="567"/>
        <w:jc w:val="both"/>
        <w:rPr>
          <w:sz w:val="26"/>
          <w:szCs w:val="26"/>
        </w:rPr>
      </w:pPr>
      <w:r w:rsidRPr="001B4450">
        <w:rPr>
          <w:iCs/>
          <w:sz w:val="26"/>
          <w:szCs w:val="26"/>
        </w:rPr>
        <w:t>- Bán trật khớp háng</w:t>
      </w:r>
      <w:r w:rsidRPr="001B4450">
        <w:rPr>
          <w:sz w:val="26"/>
          <w:szCs w:val="26"/>
        </w:rPr>
        <w:t>: một phần chỏm xương đùi bị trật ra khỏi ổ chảo, thường không có biến dạng ở chỏm xương đùi, cổ xương đùi cũng như tại ổ chảo.</w:t>
      </w:r>
    </w:p>
    <w:p w14:paraId="10737277" w14:textId="77777777" w:rsidR="001B4450" w:rsidRPr="002905F3" w:rsidRDefault="001B4450" w:rsidP="002905F3">
      <w:pPr>
        <w:spacing w:before="120" w:after="60" w:line="283" w:lineRule="auto"/>
        <w:ind w:firstLine="567"/>
        <w:jc w:val="both"/>
        <w:rPr>
          <w:spacing w:val="2"/>
          <w:sz w:val="26"/>
          <w:szCs w:val="26"/>
        </w:rPr>
      </w:pPr>
      <w:r w:rsidRPr="002905F3">
        <w:rPr>
          <w:iCs/>
          <w:spacing w:val="2"/>
          <w:sz w:val="26"/>
          <w:szCs w:val="26"/>
        </w:rPr>
        <w:t>- Trật khớp háng hoàn toàn:</w:t>
      </w:r>
      <w:r w:rsidRPr="002905F3">
        <w:rPr>
          <w:spacing w:val="2"/>
          <w:sz w:val="26"/>
          <w:szCs w:val="26"/>
        </w:rPr>
        <w:t xml:space="preserve"> chỏm xương đùi nằm hoàn toàn ngoài ổ chảo với các biến dạng của chỏm cổ xương đùi và ổ chảo.</w:t>
      </w:r>
    </w:p>
    <w:p w14:paraId="37FAF3AE" w14:textId="77777777" w:rsidR="001B4450" w:rsidRPr="001B4450" w:rsidRDefault="002905F3" w:rsidP="002905F3">
      <w:pPr>
        <w:numPr>
          <w:ilvl w:val="0"/>
          <w:numId w:val="145"/>
        </w:numPr>
        <w:tabs>
          <w:tab w:val="left" w:pos="142"/>
          <w:tab w:val="left" w:pos="426"/>
          <w:tab w:val="left" w:pos="840"/>
        </w:tabs>
        <w:spacing w:before="120" w:after="60" w:line="283" w:lineRule="auto"/>
        <w:ind w:left="0" w:firstLine="567"/>
        <w:jc w:val="both"/>
        <w:rPr>
          <w:b/>
          <w:bCs/>
          <w:sz w:val="26"/>
          <w:szCs w:val="26"/>
        </w:rPr>
      </w:pPr>
      <w:r>
        <w:rPr>
          <w:b/>
          <w:bCs/>
          <w:sz w:val="26"/>
          <w:szCs w:val="26"/>
        </w:rPr>
        <w:t xml:space="preserve"> </w:t>
      </w:r>
      <w:r w:rsidR="001B4450" w:rsidRPr="001B4450">
        <w:rPr>
          <w:b/>
          <w:bCs/>
          <w:sz w:val="26"/>
          <w:szCs w:val="26"/>
        </w:rPr>
        <w:t>PHÁT HIỆN SỚM</w:t>
      </w:r>
    </w:p>
    <w:p w14:paraId="316339BF" w14:textId="77777777" w:rsidR="001B4450" w:rsidRPr="001B4450" w:rsidRDefault="001B4450" w:rsidP="002905F3">
      <w:pPr>
        <w:numPr>
          <w:ilvl w:val="0"/>
          <w:numId w:val="154"/>
        </w:numPr>
        <w:tabs>
          <w:tab w:val="left" w:pos="-1440"/>
          <w:tab w:val="left" w:pos="840"/>
        </w:tabs>
        <w:spacing w:before="120" w:after="60" w:line="283" w:lineRule="auto"/>
        <w:ind w:left="0" w:firstLine="567"/>
        <w:jc w:val="both"/>
        <w:rPr>
          <w:b/>
          <w:bCs/>
          <w:sz w:val="26"/>
          <w:szCs w:val="26"/>
        </w:rPr>
      </w:pPr>
      <w:r w:rsidRPr="001B4450">
        <w:rPr>
          <w:b/>
          <w:bCs/>
          <w:iCs/>
          <w:sz w:val="26"/>
          <w:szCs w:val="26"/>
        </w:rPr>
        <w:t>Lâm sàng</w:t>
      </w:r>
    </w:p>
    <w:p w14:paraId="46AB1E91" w14:textId="77777777" w:rsidR="001B4450" w:rsidRPr="001B4450" w:rsidRDefault="001B4450" w:rsidP="002905F3">
      <w:pPr>
        <w:numPr>
          <w:ilvl w:val="0"/>
          <w:numId w:val="149"/>
        </w:numPr>
        <w:tabs>
          <w:tab w:val="left" w:pos="-1440"/>
          <w:tab w:val="left" w:pos="840"/>
        </w:tabs>
        <w:spacing w:before="120" w:after="60" w:line="283" w:lineRule="auto"/>
        <w:ind w:left="0" w:firstLine="567"/>
        <w:jc w:val="both"/>
        <w:rPr>
          <w:b/>
          <w:bCs/>
          <w:sz w:val="26"/>
          <w:szCs w:val="26"/>
        </w:rPr>
      </w:pPr>
      <w:r w:rsidRPr="001B4450">
        <w:rPr>
          <w:b/>
          <w:bCs/>
          <w:iCs/>
          <w:sz w:val="26"/>
          <w:szCs w:val="26"/>
        </w:rPr>
        <w:t>Dấu hiệu phát hiện sớm ngay sau sinh:</w:t>
      </w:r>
    </w:p>
    <w:p w14:paraId="2DC073C6"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iCs/>
          <w:sz w:val="26"/>
          <w:szCs w:val="26"/>
        </w:rPr>
        <w:t xml:space="preserve">Chênh lệch chiều dài hai chân: </w:t>
      </w:r>
      <w:r w:rsidRPr="001B4450">
        <w:rPr>
          <w:sz w:val="26"/>
          <w:szCs w:val="26"/>
        </w:rPr>
        <w:t>chân bên bị trật khớp háng ngắn hơn bên đối diện, nhưng sẽ khó phát hiện khi trật khớp háng cả hai bên.</w:t>
      </w:r>
    </w:p>
    <w:p w14:paraId="4B263744"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iCs/>
          <w:sz w:val="26"/>
          <w:szCs w:val="26"/>
        </w:rPr>
        <w:t>Nếp lằn</w:t>
      </w:r>
      <w:r w:rsidRPr="001B4450">
        <w:rPr>
          <w:sz w:val="26"/>
          <w:szCs w:val="26"/>
        </w:rPr>
        <w:t xml:space="preserve"> mông, đùi, khoeo chân bên trật cao hơn bên lành.</w:t>
      </w:r>
    </w:p>
    <w:p w14:paraId="1422F85C"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iCs/>
          <w:sz w:val="26"/>
          <w:szCs w:val="26"/>
        </w:rPr>
        <w:t>Bàn chân đổ ngoài</w:t>
      </w:r>
      <w:r w:rsidRPr="001B4450">
        <w:rPr>
          <w:sz w:val="26"/>
          <w:szCs w:val="26"/>
        </w:rPr>
        <w:t xml:space="preserve"> khi trẻ nằm duỗi chân.</w:t>
      </w:r>
    </w:p>
    <w:p w14:paraId="1C9E8DEF"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sz w:val="26"/>
          <w:szCs w:val="26"/>
        </w:rPr>
        <w:t>Ở tư thế gập gối, khớp gối bên trật cao hơn.</w:t>
      </w:r>
    </w:p>
    <w:p w14:paraId="09B7B942" w14:textId="77777777" w:rsidR="001B4450" w:rsidRPr="001B4450" w:rsidRDefault="001B4450" w:rsidP="002905F3">
      <w:pPr>
        <w:numPr>
          <w:ilvl w:val="0"/>
          <w:numId w:val="149"/>
        </w:numPr>
        <w:tabs>
          <w:tab w:val="left" w:pos="840"/>
        </w:tabs>
        <w:spacing w:before="120" w:after="60" w:line="283" w:lineRule="auto"/>
        <w:ind w:left="0" w:firstLine="567"/>
        <w:jc w:val="both"/>
        <w:rPr>
          <w:b/>
          <w:bCs/>
          <w:iCs/>
          <w:sz w:val="26"/>
          <w:szCs w:val="26"/>
        </w:rPr>
      </w:pPr>
      <w:r w:rsidRPr="001B4450">
        <w:rPr>
          <w:b/>
          <w:bCs/>
          <w:iCs/>
          <w:sz w:val="26"/>
          <w:szCs w:val="26"/>
        </w:rPr>
        <w:t>Dấu hiệu lâm sàng:</w:t>
      </w:r>
    </w:p>
    <w:p w14:paraId="684ACBA0" w14:textId="77777777" w:rsidR="001B4450" w:rsidRPr="001B4450" w:rsidRDefault="001B4450" w:rsidP="008B096B">
      <w:pPr>
        <w:numPr>
          <w:ilvl w:val="0"/>
          <w:numId w:val="148"/>
        </w:numPr>
        <w:tabs>
          <w:tab w:val="num" w:pos="284"/>
        </w:tabs>
        <w:spacing w:before="120" w:after="60" w:line="283" w:lineRule="auto"/>
        <w:ind w:left="0" w:firstLine="567"/>
        <w:rPr>
          <w:sz w:val="26"/>
          <w:szCs w:val="26"/>
        </w:rPr>
      </w:pPr>
      <w:r w:rsidRPr="001B4450">
        <w:rPr>
          <w:iCs/>
          <w:sz w:val="26"/>
          <w:szCs w:val="26"/>
        </w:rPr>
        <w:t>Hạn chế vận động khớp háng</w:t>
      </w:r>
      <w:r w:rsidRPr="001B4450">
        <w:rPr>
          <w:sz w:val="26"/>
          <w:szCs w:val="26"/>
        </w:rPr>
        <w:t xml:space="preserve"> ở tư thế gấp và dạng khớp háng.</w:t>
      </w:r>
    </w:p>
    <w:p w14:paraId="1872B13D" w14:textId="77777777" w:rsidR="001B4450" w:rsidRPr="001B4450" w:rsidRDefault="001B4450" w:rsidP="002905F3">
      <w:pPr>
        <w:numPr>
          <w:ilvl w:val="0"/>
          <w:numId w:val="148"/>
        </w:numPr>
        <w:tabs>
          <w:tab w:val="num" w:pos="284"/>
        </w:tabs>
        <w:spacing w:before="120" w:after="60" w:line="283" w:lineRule="auto"/>
        <w:ind w:left="0" w:firstLine="567"/>
        <w:jc w:val="both"/>
        <w:rPr>
          <w:sz w:val="26"/>
          <w:szCs w:val="26"/>
        </w:rPr>
      </w:pPr>
      <w:r w:rsidRPr="001B4450">
        <w:rPr>
          <w:sz w:val="26"/>
          <w:szCs w:val="26"/>
        </w:rPr>
        <w:t>Dáng đi khập khiễng nếu trật khớp háng hai bên.</w:t>
      </w:r>
    </w:p>
    <w:p w14:paraId="03062B29" w14:textId="77777777" w:rsidR="001B4450" w:rsidRPr="001B4450" w:rsidRDefault="001B4450" w:rsidP="002905F3">
      <w:pPr>
        <w:numPr>
          <w:ilvl w:val="0"/>
          <w:numId w:val="148"/>
        </w:numPr>
        <w:tabs>
          <w:tab w:val="num" w:pos="284"/>
        </w:tabs>
        <w:spacing w:before="120" w:after="60" w:line="283" w:lineRule="auto"/>
        <w:ind w:left="0" w:firstLine="567"/>
        <w:jc w:val="both"/>
        <w:rPr>
          <w:sz w:val="26"/>
          <w:szCs w:val="26"/>
        </w:rPr>
      </w:pPr>
      <w:r w:rsidRPr="001B4450">
        <w:rPr>
          <w:iCs/>
          <w:sz w:val="26"/>
          <w:szCs w:val="26"/>
        </w:rPr>
        <w:lastRenderedPageBreak/>
        <w:t>Nghiệm pháp Barlow</w:t>
      </w:r>
      <w:r w:rsidRPr="001B4450">
        <w:rPr>
          <w:sz w:val="26"/>
          <w:szCs w:val="26"/>
        </w:rPr>
        <w:t>: Khi gập và khép háng chỏm xương đùi trượt ra ngoài ổ chảo tạo nên tiếng kêu "lục cục" (ở trẻ dưới 6 tháng tuổi).</w:t>
      </w:r>
    </w:p>
    <w:p w14:paraId="1EB267A3" w14:textId="77777777" w:rsidR="001B4450" w:rsidRPr="001B4450" w:rsidRDefault="001B4450" w:rsidP="002905F3">
      <w:pPr>
        <w:numPr>
          <w:ilvl w:val="0"/>
          <w:numId w:val="148"/>
        </w:numPr>
        <w:tabs>
          <w:tab w:val="num" w:pos="284"/>
        </w:tabs>
        <w:spacing w:before="120" w:after="60" w:line="283" w:lineRule="auto"/>
        <w:ind w:left="0" w:firstLine="567"/>
        <w:jc w:val="both"/>
        <w:rPr>
          <w:sz w:val="26"/>
          <w:szCs w:val="26"/>
        </w:rPr>
      </w:pPr>
      <w:r w:rsidRPr="001B4450">
        <w:rPr>
          <w:iCs/>
          <w:sz w:val="26"/>
          <w:szCs w:val="26"/>
        </w:rPr>
        <w:t xml:space="preserve">Nghiệm pháp Ortolani: </w:t>
      </w:r>
      <w:r w:rsidRPr="001B4450">
        <w:rPr>
          <w:sz w:val="26"/>
          <w:szCs w:val="26"/>
        </w:rPr>
        <w:t>khi dạng và duỗi khớp háng chỏm xương đùi trượt ra ngoài ổ chảo tạo nên tiếng kêu "lục cục" (ở trẻ dưới 6 tháng tuổi), ngược lại với Test Barlow.</w:t>
      </w:r>
    </w:p>
    <w:p w14:paraId="3D3EA458" w14:textId="77777777" w:rsidR="002905F3" w:rsidRDefault="002905F3" w:rsidP="002905F3">
      <w:pPr>
        <w:spacing w:before="120" w:after="60" w:line="283" w:lineRule="auto"/>
        <w:ind w:firstLine="567"/>
        <w:jc w:val="both"/>
        <w:rPr>
          <w:iCs/>
          <w:sz w:val="26"/>
          <w:szCs w:val="26"/>
        </w:rPr>
      </w:pPr>
      <w:r>
        <w:rPr>
          <w:iCs/>
          <w:sz w:val="26"/>
          <w:szCs w:val="26"/>
        </w:rPr>
        <w:t xml:space="preserve">- </w:t>
      </w:r>
      <w:r w:rsidR="001B4450" w:rsidRPr="001B4450">
        <w:rPr>
          <w:iCs/>
          <w:sz w:val="26"/>
          <w:szCs w:val="26"/>
        </w:rPr>
        <w:t xml:space="preserve">Nghiệm pháp Barlow </w:t>
      </w:r>
      <w:r w:rsidR="001B4450" w:rsidRPr="001B4450">
        <w:rPr>
          <w:iCs/>
          <w:sz w:val="26"/>
          <w:szCs w:val="26"/>
        </w:rPr>
        <w:tab/>
      </w:r>
    </w:p>
    <w:p w14:paraId="2733A36E" w14:textId="77777777" w:rsidR="001B4450" w:rsidRPr="001B4450" w:rsidRDefault="002905F3" w:rsidP="002905F3">
      <w:pPr>
        <w:spacing w:before="120" w:after="60" w:line="283" w:lineRule="auto"/>
        <w:ind w:firstLine="567"/>
        <w:jc w:val="both"/>
        <w:rPr>
          <w:iCs/>
          <w:sz w:val="26"/>
          <w:szCs w:val="26"/>
        </w:rPr>
      </w:pPr>
      <w:r>
        <w:rPr>
          <w:iCs/>
          <w:sz w:val="26"/>
          <w:szCs w:val="26"/>
        </w:rPr>
        <w:t xml:space="preserve">- </w:t>
      </w:r>
      <w:r w:rsidR="001B4450" w:rsidRPr="001B4450">
        <w:rPr>
          <w:iCs/>
          <w:sz w:val="26"/>
          <w:szCs w:val="26"/>
        </w:rPr>
        <w:t xml:space="preserve">Nghiệm pháp Ortolani </w:t>
      </w:r>
    </w:p>
    <w:p w14:paraId="0311762D" w14:textId="77777777" w:rsidR="001B4450" w:rsidRPr="001B4450" w:rsidRDefault="001B4450" w:rsidP="002905F3">
      <w:pPr>
        <w:numPr>
          <w:ilvl w:val="0"/>
          <w:numId w:val="146"/>
        </w:numPr>
        <w:tabs>
          <w:tab w:val="left" w:pos="840"/>
        </w:tabs>
        <w:spacing w:before="120" w:after="60" w:line="283" w:lineRule="auto"/>
        <w:ind w:left="0" w:firstLine="567"/>
        <w:jc w:val="both"/>
        <w:rPr>
          <w:b/>
          <w:bCs/>
          <w:sz w:val="26"/>
          <w:szCs w:val="26"/>
        </w:rPr>
      </w:pPr>
      <w:r w:rsidRPr="001B4450">
        <w:rPr>
          <w:b/>
          <w:bCs/>
          <w:sz w:val="26"/>
          <w:szCs w:val="26"/>
        </w:rPr>
        <w:t>Xét nghiệm:</w:t>
      </w:r>
    </w:p>
    <w:p w14:paraId="4FEF4D33" w14:textId="77777777" w:rsidR="001B4450" w:rsidRPr="001B4450" w:rsidRDefault="001B4450" w:rsidP="002905F3">
      <w:pPr>
        <w:numPr>
          <w:ilvl w:val="0"/>
          <w:numId w:val="150"/>
        </w:numPr>
        <w:tabs>
          <w:tab w:val="left" w:pos="840"/>
        </w:tabs>
        <w:spacing w:before="120" w:after="60" w:line="283" w:lineRule="auto"/>
        <w:ind w:left="0" w:firstLine="567"/>
        <w:jc w:val="both"/>
        <w:rPr>
          <w:sz w:val="26"/>
          <w:szCs w:val="26"/>
        </w:rPr>
      </w:pPr>
      <w:r w:rsidRPr="001B4450">
        <w:rPr>
          <w:b/>
          <w:bCs/>
          <w:sz w:val="26"/>
          <w:szCs w:val="26"/>
        </w:rPr>
        <w:t xml:space="preserve">Chụp khớp háng thẳng: </w:t>
      </w:r>
      <w:r w:rsidRPr="001B4450">
        <w:rPr>
          <w:sz w:val="26"/>
          <w:szCs w:val="26"/>
        </w:rPr>
        <w:t>Chỏm xương đùi di chuyển lên trên và ra ngoài:</w:t>
      </w:r>
    </w:p>
    <w:p w14:paraId="2A7187DB"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sz w:val="26"/>
          <w:szCs w:val="26"/>
        </w:rPr>
        <w:t>Đường Hilgenrêiner nằm ngang đi qua đáy ổ cối: Bình thường chỏm nằm đưới đường này.</w:t>
      </w:r>
    </w:p>
    <w:p w14:paraId="60759D5F"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sz w:val="26"/>
          <w:szCs w:val="26"/>
        </w:rPr>
        <w:t>Đường Ombredanne đứng dọc, vuông góc với đường Hilgenrêiner và đi qua điểm ngoài cùng của ổ cối: Bình thường chỏm nằm phía trong đường này.</w:t>
      </w:r>
    </w:p>
    <w:p w14:paraId="1B2323ED" w14:textId="77777777" w:rsidR="001B4450" w:rsidRPr="001B4450" w:rsidRDefault="001B4450" w:rsidP="002905F3">
      <w:pPr>
        <w:numPr>
          <w:ilvl w:val="0"/>
          <w:numId w:val="148"/>
        </w:numPr>
        <w:tabs>
          <w:tab w:val="left" w:pos="284"/>
        </w:tabs>
        <w:spacing w:before="120" w:after="60" w:line="283" w:lineRule="auto"/>
        <w:ind w:left="0" w:firstLine="567"/>
        <w:jc w:val="both"/>
        <w:rPr>
          <w:i/>
          <w:sz w:val="26"/>
          <w:szCs w:val="26"/>
        </w:rPr>
      </w:pPr>
      <w:r w:rsidRPr="001B4450">
        <w:rPr>
          <w:i/>
          <w:sz w:val="26"/>
          <w:szCs w:val="26"/>
        </w:rPr>
        <w:t>Trật khớp háng ở trẻ &lt;6 tháng tuổi:</w:t>
      </w:r>
    </w:p>
    <w:p w14:paraId="2E25E97B" w14:textId="77777777" w:rsidR="001B4450" w:rsidRPr="001B4450" w:rsidRDefault="001B4450" w:rsidP="002905F3">
      <w:pPr>
        <w:spacing w:before="120" w:after="60" w:line="283" w:lineRule="auto"/>
        <w:ind w:firstLine="567"/>
        <w:jc w:val="both"/>
        <w:rPr>
          <w:sz w:val="26"/>
          <w:szCs w:val="26"/>
        </w:rPr>
      </w:pPr>
      <w:r w:rsidRPr="001B4450">
        <w:rPr>
          <w:sz w:val="26"/>
          <w:szCs w:val="26"/>
        </w:rPr>
        <w:t>+ Chỏm xương đùi chưa xuất hiện trên X-quang</w:t>
      </w:r>
    </w:p>
    <w:p w14:paraId="7F7AD7DD" w14:textId="77777777" w:rsidR="001B4450" w:rsidRPr="001B4450" w:rsidRDefault="001B4450" w:rsidP="002905F3">
      <w:pPr>
        <w:spacing w:before="120" w:after="60" w:line="283" w:lineRule="auto"/>
        <w:ind w:firstLine="567"/>
        <w:jc w:val="both"/>
        <w:rPr>
          <w:sz w:val="26"/>
          <w:szCs w:val="26"/>
        </w:rPr>
      </w:pPr>
      <w:r w:rsidRPr="001B4450">
        <w:rPr>
          <w:sz w:val="26"/>
          <w:szCs w:val="26"/>
        </w:rPr>
        <w:t>+ Vòng cung cổ bịt bị gãy</w:t>
      </w:r>
    </w:p>
    <w:p w14:paraId="26B844BB" w14:textId="77777777" w:rsidR="001B4450" w:rsidRPr="001B4450" w:rsidRDefault="001B4450" w:rsidP="002905F3">
      <w:pPr>
        <w:spacing w:before="120" w:after="60" w:line="283" w:lineRule="auto"/>
        <w:ind w:firstLine="567"/>
        <w:jc w:val="both"/>
        <w:rPr>
          <w:sz w:val="26"/>
          <w:szCs w:val="26"/>
        </w:rPr>
      </w:pPr>
      <w:r w:rsidRPr="001B4450">
        <w:rPr>
          <w:sz w:val="26"/>
          <w:szCs w:val="26"/>
        </w:rPr>
        <w:t>+ Đo chỉ số ổ cối: bình thường dưới 30 độ ở trẻ sơ sinh.</w:t>
      </w:r>
    </w:p>
    <w:p w14:paraId="06316EC3" w14:textId="77777777" w:rsidR="001B4450" w:rsidRPr="001B4450" w:rsidRDefault="001B4450" w:rsidP="002905F3">
      <w:pPr>
        <w:numPr>
          <w:ilvl w:val="0"/>
          <w:numId w:val="148"/>
        </w:numPr>
        <w:tabs>
          <w:tab w:val="left" w:pos="284"/>
        </w:tabs>
        <w:spacing w:before="120" w:after="60" w:line="283" w:lineRule="auto"/>
        <w:ind w:left="0" w:firstLine="567"/>
        <w:jc w:val="both"/>
        <w:rPr>
          <w:i/>
          <w:sz w:val="26"/>
          <w:szCs w:val="26"/>
        </w:rPr>
      </w:pPr>
      <w:r w:rsidRPr="001B4450">
        <w:rPr>
          <w:i/>
          <w:sz w:val="26"/>
          <w:szCs w:val="26"/>
        </w:rPr>
        <w:t xml:space="preserve">Trật khớp háng ở trẻ trên 5 tuổi: </w:t>
      </w:r>
    </w:p>
    <w:p w14:paraId="3172E47D" w14:textId="77777777" w:rsidR="001B4450" w:rsidRPr="001B4450" w:rsidRDefault="001B4450" w:rsidP="002905F3">
      <w:pPr>
        <w:spacing w:before="120" w:after="60" w:line="283" w:lineRule="auto"/>
        <w:ind w:firstLine="567"/>
        <w:jc w:val="both"/>
        <w:rPr>
          <w:sz w:val="26"/>
          <w:szCs w:val="26"/>
        </w:rPr>
      </w:pPr>
      <w:r w:rsidRPr="001B4450">
        <w:rPr>
          <w:sz w:val="26"/>
          <w:szCs w:val="26"/>
        </w:rPr>
        <w:t>+ Có thể thấy góc cổ xương đùi lớn hơn 125 độ (Coxa Valga)</w:t>
      </w:r>
    </w:p>
    <w:p w14:paraId="1FB46B59" w14:textId="77777777" w:rsidR="001B4450" w:rsidRPr="001B4450" w:rsidRDefault="001B4450" w:rsidP="002905F3">
      <w:pPr>
        <w:numPr>
          <w:ilvl w:val="0"/>
          <w:numId w:val="150"/>
        </w:numPr>
        <w:tabs>
          <w:tab w:val="left" w:pos="840"/>
        </w:tabs>
        <w:spacing w:before="120" w:after="60" w:line="283" w:lineRule="auto"/>
        <w:ind w:left="0" w:firstLine="567"/>
        <w:jc w:val="both"/>
        <w:rPr>
          <w:b/>
          <w:bCs/>
          <w:sz w:val="26"/>
          <w:szCs w:val="26"/>
        </w:rPr>
      </w:pPr>
      <w:r w:rsidRPr="001B4450">
        <w:rPr>
          <w:b/>
          <w:bCs/>
          <w:sz w:val="26"/>
          <w:szCs w:val="26"/>
        </w:rPr>
        <w:t>Siêu âm khớp háng:</w:t>
      </w:r>
    </w:p>
    <w:p w14:paraId="67870A4C" w14:textId="77777777" w:rsidR="001B4450" w:rsidRPr="001B4450" w:rsidRDefault="001B4450" w:rsidP="002905F3">
      <w:pPr>
        <w:spacing w:before="120" w:after="60" w:line="283" w:lineRule="auto"/>
        <w:ind w:firstLine="567"/>
        <w:jc w:val="both"/>
        <w:rPr>
          <w:sz w:val="26"/>
          <w:szCs w:val="26"/>
        </w:rPr>
      </w:pPr>
      <w:r w:rsidRPr="001B4450">
        <w:rPr>
          <w:sz w:val="26"/>
          <w:szCs w:val="26"/>
        </w:rPr>
        <w:t>- Góc ổ cối &gt; 90 độ (Bình thường=90 độ)</w:t>
      </w:r>
    </w:p>
    <w:p w14:paraId="42A30510" w14:textId="77777777" w:rsidR="001B4450" w:rsidRPr="001B4450" w:rsidRDefault="001B4450" w:rsidP="002905F3">
      <w:pPr>
        <w:spacing w:before="120" w:after="60" w:line="283" w:lineRule="auto"/>
        <w:ind w:firstLine="567"/>
        <w:jc w:val="both"/>
        <w:rPr>
          <w:sz w:val="26"/>
          <w:szCs w:val="26"/>
        </w:rPr>
      </w:pPr>
      <w:r w:rsidRPr="001B4450">
        <w:rPr>
          <w:sz w:val="26"/>
          <w:szCs w:val="26"/>
        </w:rPr>
        <w:t xml:space="preserve">- Độ che phủ của ổ cối </w:t>
      </w:r>
      <w:r w:rsidRPr="001B4450">
        <w:rPr>
          <w:sz w:val="26"/>
          <w:szCs w:val="26"/>
        </w:rPr>
        <w:sym w:font="Symbol" w:char="F03C"/>
      </w:r>
      <w:r w:rsidRPr="001B4450">
        <w:rPr>
          <w:sz w:val="26"/>
          <w:szCs w:val="26"/>
        </w:rPr>
        <w:t xml:space="preserve">50% chỏm xương đùi (BT </w:t>
      </w:r>
      <w:r w:rsidRPr="001B4450">
        <w:rPr>
          <w:sz w:val="26"/>
          <w:szCs w:val="26"/>
        </w:rPr>
        <w:sym w:font="Symbol" w:char="F0B3"/>
      </w:r>
      <w:r w:rsidRPr="001B4450">
        <w:rPr>
          <w:sz w:val="26"/>
          <w:szCs w:val="26"/>
        </w:rPr>
        <w:t xml:space="preserve"> 50%)</w:t>
      </w:r>
    </w:p>
    <w:p w14:paraId="03060F88" w14:textId="77777777" w:rsidR="001B4450" w:rsidRPr="001B4450" w:rsidRDefault="001B4450" w:rsidP="002905F3">
      <w:pPr>
        <w:spacing w:before="120" w:after="60" w:line="283" w:lineRule="auto"/>
        <w:ind w:firstLine="567"/>
        <w:jc w:val="both"/>
        <w:rPr>
          <w:sz w:val="26"/>
          <w:szCs w:val="26"/>
        </w:rPr>
      </w:pPr>
      <w:r w:rsidRPr="001B4450">
        <w:rPr>
          <w:sz w:val="26"/>
          <w:szCs w:val="26"/>
        </w:rPr>
        <w:t>- Vị trí của sụn viền: sụn viền bị đẩy lên trên và vào trong</w:t>
      </w:r>
    </w:p>
    <w:p w14:paraId="1A8E8A48" w14:textId="77777777" w:rsidR="001B4450" w:rsidRPr="001B4450" w:rsidRDefault="001B4450" w:rsidP="002905F3">
      <w:pPr>
        <w:spacing w:before="120" w:after="60" w:line="283" w:lineRule="auto"/>
        <w:ind w:firstLine="567"/>
        <w:jc w:val="both"/>
        <w:rPr>
          <w:b/>
          <w:bCs/>
          <w:sz w:val="26"/>
          <w:szCs w:val="26"/>
        </w:rPr>
      </w:pPr>
      <w:r w:rsidRPr="001B4450">
        <w:rPr>
          <w:b/>
          <w:bCs/>
          <w:sz w:val="26"/>
          <w:szCs w:val="26"/>
        </w:rPr>
        <w:t>III. CAN THIỆP SỚM</w:t>
      </w:r>
    </w:p>
    <w:p w14:paraId="695BB6A3" w14:textId="77777777" w:rsidR="001B4450" w:rsidRPr="001B4450" w:rsidRDefault="001B4450" w:rsidP="002905F3">
      <w:pPr>
        <w:numPr>
          <w:ilvl w:val="0"/>
          <w:numId w:val="83"/>
        </w:numPr>
        <w:tabs>
          <w:tab w:val="left" w:pos="840"/>
        </w:tabs>
        <w:spacing w:before="120" w:after="60" w:line="283" w:lineRule="auto"/>
        <w:ind w:left="0" w:firstLine="567"/>
        <w:jc w:val="both"/>
        <w:rPr>
          <w:b/>
          <w:bCs/>
          <w:iCs/>
          <w:sz w:val="26"/>
          <w:szCs w:val="26"/>
        </w:rPr>
      </w:pPr>
      <w:r w:rsidRPr="001B4450">
        <w:rPr>
          <w:b/>
          <w:bCs/>
          <w:iCs/>
          <w:sz w:val="26"/>
          <w:szCs w:val="26"/>
        </w:rPr>
        <w:t>Nguyên tắc can thiệp sớm</w:t>
      </w:r>
    </w:p>
    <w:p w14:paraId="7E7A6AD2" w14:textId="77777777" w:rsidR="001B4450" w:rsidRPr="001B4450" w:rsidRDefault="001B4450" w:rsidP="002905F3">
      <w:pPr>
        <w:numPr>
          <w:ilvl w:val="0"/>
          <w:numId w:val="148"/>
        </w:numPr>
        <w:tabs>
          <w:tab w:val="left" w:pos="284"/>
        </w:tabs>
        <w:spacing w:before="120" w:after="60" w:line="283" w:lineRule="auto"/>
        <w:ind w:left="0" w:firstLine="567"/>
        <w:jc w:val="both"/>
        <w:rPr>
          <w:sz w:val="26"/>
          <w:szCs w:val="26"/>
        </w:rPr>
      </w:pPr>
      <w:r w:rsidRPr="001B4450">
        <w:rPr>
          <w:sz w:val="26"/>
          <w:szCs w:val="26"/>
        </w:rPr>
        <w:t>Can thiệp sớm ngay sau khi sinh bằng các biện pháp nẹp chỉnh hình, bó bột chỉnh hình</w:t>
      </w:r>
    </w:p>
    <w:p w14:paraId="3960F1CD" w14:textId="77777777" w:rsidR="001B4450" w:rsidRPr="002905F3" w:rsidRDefault="001B4450" w:rsidP="002905F3">
      <w:pPr>
        <w:numPr>
          <w:ilvl w:val="0"/>
          <w:numId w:val="148"/>
        </w:numPr>
        <w:tabs>
          <w:tab w:val="left" w:pos="284"/>
        </w:tabs>
        <w:spacing w:before="120" w:after="60" w:line="283" w:lineRule="auto"/>
        <w:ind w:left="0" w:firstLine="567"/>
        <w:jc w:val="both"/>
        <w:rPr>
          <w:spacing w:val="2"/>
          <w:sz w:val="26"/>
          <w:szCs w:val="26"/>
        </w:rPr>
      </w:pPr>
      <w:r w:rsidRPr="002905F3">
        <w:rPr>
          <w:spacing w:val="2"/>
          <w:sz w:val="26"/>
          <w:szCs w:val="26"/>
        </w:rPr>
        <w:t>Phẫu thuật: khi điều trị bằng nẹp chỉnh hình, bó bột không kết quả hoặc trẻ trên 6 tháng tuổi không có khả năng điều trị bảo tồn.</w:t>
      </w:r>
    </w:p>
    <w:p w14:paraId="57291485" w14:textId="77777777" w:rsidR="001B4450" w:rsidRPr="001B4450" w:rsidRDefault="001B4450" w:rsidP="002905F3">
      <w:pPr>
        <w:numPr>
          <w:ilvl w:val="0"/>
          <w:numId w:val="83"/>
        </w:numPr>
        <w:tabs>
          <w:tab w:val="left" w:pos="840"/>
        </w:tabs>
        <w:spacing w:before="120" w:after="60" w:line="283" w:lineRule="auto"/>
        <w:ind w:left="0" w:firstLine="567"/>
        <w:jc w:val="both"/>
        <w:rPr>
          <w:b/>
          <w:bCs/>
          <w:iCs/>
          <w:sz w:val="26"/>
          <w:szCs w:val="26"/>
        </w:rPr>
      </w:pPr>
      <w:r w:rsidRPr="001B4450">
        <w:rPr>
          <w:b/>
          <w:bCs/>
          <w:iCs/>
          <w:sz w:val="26"/>
          <w:szCs w:val="26"/>
        </w:rPr>
        <w:t>Mục tiêu can thiệp sớm</w:t>
      </w:r>
    </w:p>
    <w:p w14:paraId="5E05245B" w14:textId="77777777" w:rsidR="001B4450" w:rsidRPr="00AC521A" w:rsidRDefault="00AC521A" w:rsidP="00AC521A">
      <w:pPr>
        <w:spacing w:before="120" w:after="60" w:line="283" w:lineRule="auto"/>
        <w:ind w:firstLine="567"/>
        <w:jc w:val="both"/>
        <w:rPr>
          <w:sz w:val="26"/>
          <w:szCs w:val="26"/>
          <w:lang w:val="vi-VN"/>
        </w:rPr>
      </w:pPr>
      <w:r>
        <w:rPr>
          <w:sz w:val="26"/>
          <w:szCs w:val="26"/>
          <w:lang w:val="vi-VN"/>
        </w:rPr>
        <w:t xml:space="preserve">- </w:t>
      </w:r>
      <w:r w:rsidR="001B4450" w:rsidRPr="00AC521A">
        <w:rPr>
          <w:sz w:val="26"/>
          <w:szCs w:val="26"/>
          <w:lang w:val="vi-VN"/>
        </w:rPr>
        <w:t>Chỉnh chỏm xương đùi vào vị trí đúng trong ổ chảo.</w:t>
      </w:r>
    </w:p>
    <w:p w14:paraId="0650A26F" w14:textId="77777777" w:rsidR="001B4450" w:rsidRPr="00AC521A" w:rsidRDefault="00AC521A" w:rsidP="00AC521A">
      <w:pPr>
        <w:spacing w:before="120" w:after="60" w:line="283" w:lineRule="auto"/>
        <w:ind w:firstLine="567"/>
        <w:jc w:val="both"/>
        <w:rPr>
          <w:sz w:val="26"/>
          <w:szCs w:val="26"/>
          <w:lang w:val="vi-VN"/>
        </w:rPr>
      </w:pPr>
      <w:r>
        <w:rPr>
          <w:sz w:val="26"/>
          <w:szCs w:val="26"/>
          <w:lang w:val="vi-VN"/>
        </w:rPr>
        <w:t xml:space="preserve">- </w:t>
      </w:r>
      <w:r w:rsidR="001B4450" w:rsidRPr="00AC521A">
        <w:rPr>
          <w:sz w:val="26"/>
          <w:szCs w:val="26"/>
          <w:lang w:val="vi-VN"/>
        </w:rPr>
        <w:t>Duy trì chỏm xương đùi ở vị trí đúng trong ổ chảo ổn định trong khoảng thời gian tối thiểu 12 tuần nhằm kích thích hình thành trục đồng tâm giữa chỏm xương đùi và ổ chảo.</w:t>
      </w:r>
    </w:p>
    <w:p w14:paraId="5E743AF6" w14:textId="77777777" w:rsidR="001B4450" w:rsidRPr="00AC521A" w:rsidRDefault="00AC521A" w:rsidP="00AC521A">
      <w:pPr>
        <w:spacing w:before="120" w:after="60" w:line="276" w:lineRule="auto"/>
        <w:ind w:firstLine="567"/>
        <w:jc w:val="both"/>
        <w:rPr>
          <w:sz w:val="26"/>
          <w:szCs w:val="26"/>
          <w:lang w:val="vi-VN"/>
        </w:rPr>
      </w:pPr>
      <w:r>
        <w:rPr>
          <w:sz w:val="26"/>
          <w:szCs w:val="26"/>
          <w:lang w:val="vi-VN"/>
        </w:rPr>
        <w:lastRenderedPageBreak/>
        <w:t xml:space="preserve">- </w:t>
      </w:r>
      <w:r w:rsidR="001B4450" w:rsidRPr="00AC521A">
        <w:rPr>
          <w:sz w:val="26"/>
          <w:szCs w:val="26"/>
          <w:lang w:val="vi-VN"/>
        </w:rPr>
        <w:t>Nắn chỉnh chống xoay trước của cổ  và thân xương đùi: do có một tỉ lệ cao phối hợp giữa trật khớp háng và xoay trước của cổ  và thân xương đùi</w:t>
      </w:r>
    </w:p>
    <w:p w14:paraId="2C06E9E0" w14:textId="77777777" w:rsidR="001B4450" w:rsidRPr="00AC521A" w:rsidRDefault="00AC521A" w:rsidP="00AC521A">
      <w:pPr>
        <w:spacing w:before="120" w:after="60" w:line="276" w:lineRule="auto"/>
        <w:ind w:firstLine="567"/>
        <w:jc w:val="both"/>
        <w:rPr>
          <w:sz w:val="26"/>
          <w:szCs w:val="26"/>
          <w:lang w:val="vi-VN"/>
        </w:rPr>
      </w:pPr>
      <w:r>
        <w:rPr>
          <w:sz w:val="26"/>
          <w:szCs w:val="26"/>
          <w:lang w:val="vi-VN"/>
        </w:rPr>
        <w:t xml:space="preserve">- </w:t>
      </w:r>
      <w:r w:rsidR="001B4450" w:rsidRPr="00AC521A">
        <w:rPr>
          <w:sz w:val="26"/>
          <w:szCs w:val="26"/>
          <w:lang w:val="vi-VN"/>
        </w:rPr>
        <w:t>Phẫu thuật: Nếu trần ổ chảo quá dốc thì điều trị bảo tồn chắc chắn thất bại bắt buộc phải can thiệp bằng phẫu thuật sớm</w:t>
      </w:r>
    </w:p>
    <w:p w14:paraId="20470F8B" w14:textId="77777777" w:rsidR="001B4450" w:rsidRPr="001B4450" w:rsidRDefault="001B4450" w:rsidP="00395D7C">
      <w:pPr>
        <w:numPr>
          <w:ilvl w:val="0"/>
          <w:numId w:val="83"/>
        </w:numPr>
        <w:tabs>
          <w:tab w:val="left" w:pos="840"/>
        </w:tabs>
        <w:spacing w:before="120" w:after="60" w:line="276" w:lineRule="auto"/>
        <w:ind w:left="0" w:firstLine="567"/>
        <w:jc w:val="both"/>
        <w:rPr>
          <w:b/>
          <w:bCs/>
          <w:iCs/>
          <w:sz w:val="26"/>
          <w:szCs w:val="26"/>
        </w:rPr>
      </w:pPr>
      <w:r w:rsidRPr="001B4450">
        <w:rPr>
          <w:b/>
          <w:bCs/>
          <w:iCs/>
          <w:sz w:val="26"/>
          <w:szCs w:val="26"/>
        </w:rPr>
        <w:t>Các kỹ thuật PHCN cơ bản:</w:t>
      </w:r>
    </w:p>
    <w:p w14:paraId="612C00D1" w14:textId="77777777" w:rsidR="001B4450" w:rsidRPr="001B4450" w:rsidRDefault="001B4450" w:rsidP="00395D7C">
      <w:pPr>
        <w:numPr>
          <w:ilvl w:val="0"/>
          <w:numId w:val="151"/>
        </w:numPr>
        <w:tabs>
          <w:tab w:val="left" w:pos="840"/>
        </w:tabs>
        <w:spacing w:before="120" w:after="60" w:line="276" w:lineRule="auto"/>
        <w:ind w:left="0" w:firstLine="567"/>
        <w:jc w:val="both"/>
        <w:rPr>
          <w:b/>
          <w:bCs/>
          <w:iCs/>
          <w:sz w:val="26"/>
          <w:szCs w:val="26"/>
        </w:rPr>
      </w:pPr>
      <w:r w:rsidRPr="001B4450">
        <w:rPr>
          <w:b/>
          <w:bCs/>
          <w:iCs/>
          <w:sz w:val="26"/>
          <w:szCs w:val="26"/>
        </w:rPr>
        <w:t>Nẹp chỉnh hình:</w:t>
      </w:r>
    </w:p>
    <w:p w14:paraId="70282A0A" w14:textId="77777777" w:rsidR="001B4450" w:rsidRPr="001B4450" w:rsidRDefault="00AC521A" w:rsidP="00AC521A">
      <w:pPr>
        <w:spacing w:before="120" w:after="60" w:line="276" w:lineRule="auto"/>
        <w:ind w:left="567"/>
        <w:jc w:val="both"/>
        <w:rPr>
          <w:iCs/>
          <w:sz w:val="26"/>
          <w:szCs w:val="26"/>
        </w:rPr>
      </w:pPr>
      <w:r>
        <w:rPr>
          <w:iCs/>
          <w:sz w:val="26"/>
          <w:szCs w:val="26"/>
          <w:lang w:val="vi-VN"/>
        </w:rPr>
        <w:t xml:space="preserve">- </w:t>
      </w:r>
      <w:r w:rsidR="001B4450" w:rsidRPr="001B4450">
        <w:rPr>
          <w:iCs/>
          <w:sz w:val="26"/>
          <w:szCs w:val="26"/>
        </w:rPr>
        <w:t>Các loại nẹp hay dùng:</w:t>
      </w:r>
    </w:p>
    <w:p w14:paraId="4FE1B2D9" w14:textId="77777777" w:rsidR="001B4450" w:rsidRPr="001B4450" w:rsidRDefault="001B4450" w:rsidP="005E191A">
      <w:pPr>
        <w:tabs>
          <w:tab w:val="num" w:pos="284"/>
        </w:tabs>
        <w:spacing w:before="120" w:after="60" w:line="276" w:lineRule="auto"/>
        <w:ind w:firstLine="567"/>
        <w:jc w:val="both"/>
        <w:rPr>
          <w:sz w:val="26"/>
          <w:szCs w:val="26"/>
        </w:rPr>
      </w:pPr>
      <w:r w:rsidRPr="001B4450">
        <w:rPr>
          <w:iCs/>
          <w:sz w:val="26"/>
          <w:szCs w:val="26"/>
        </w:rPr>
        <w:t>+ Nẹp Pavlik Harness:</w:t>
      </w:r>
      <w:r w:rsidRPr="001B4450">
        <w:rPr>
          <w:sz w:val="26"/>
          <w:szCs w:val="26"/>
        </w:rPr>
        <w:t xml:space="preserve"> Là  loại nẹp đai mềm, được ưa thích và chỉ định rộng rãi nhất.</w:t>
      </w:r>
    </w:p>
    <w:p w14:paraId="20971A5B" w14:textId="77777777" w:rsidR="001B4450" w:rsidRPr="001B4450" w:rsidRDefault="001B4450" w:rsidP="005E191A">
      <w:pPr>
        <w:tabs>
          <w:tab w:val="num" w:pos="284"/>
        </w:tabs>
        <w:spacing w:before="120" w:after="60" w:line="276" w:lineRule="auto"/>
        <w:ind w:firstLine="567"/>
        <w:jc w:val="both"/>
        <w:rPr>
          <w:sz w:val="26"/>
          <w:szCs w:val="26"/>
        </w:rPr>
      </w:pPr>
      <w:r w:rsidRPr="001B4450">
        <w:rPr>
          <w:iCs/>
          <w:sz w:val="26"/>
          <w:szCs w:val="26"/>
        </w:rPr>
        <w:t>+ Nẹp kiểu gối Freijka:</w:t>
      </w:r>
      <w:r w:rsidRPr="001B4450">
        <w:rPr>
          <w:sz w:val="26"/>
          <w:szCs w:val="26"/>
        </w:rPr>
        <w:t xml:space="preserve"> Là loại nẹp tiện dụng, chỉ định cho những trường hợp khớp háng lỏng lẻo.</w:t>
      </w:r>
    </w:p>
    <w:p w14:paraId="5FDAE1A2" w14:textId="77777777" w:rsidR="001B4450" w:rsidRPr="001B4450" w:rsidRDefault="001B4450" w:rsidP="005E191A">
      <w:pPr>
        <w:tabs>
          <w:tab w:val="num" w:pos="284"/>
        </w:tabs>
        <w:spacing w:before="120" w:after="60" w:line="276" w:lineRule="auto"/>
        <w:ind w:firstLine="567"/>
        <w:jc w:val="both"/>
        <w:rPr>
          <w:sz w:val="26"/>
          <w:szCs w:val="26"/>
        </w:rPr>
      </w:pPr>
      <w:r w:rsidRPr="001B4450">
        <w:rPr>
          <w:iCs/>
          <w:sz w:val="26"/>
          <w:szCs w:val="26"/>
        </w:rPr>
        <w:t>+ Nẹp khớp háng làm bằng xốp mềm:</w:t>
      </w:r>
      <w:r w:rsidRPr="001B4450">
        <w:rPr>
          <w:sz w:val="26"/>
          <w:szCs w:val="26"/>
        </w:rPr>
        <w:t xml:space="preserve"> Là loại nẹp hiện đang được sản xuất và chỉ định điều trị tại khoa phục hồi chức năng Viện Nhi</w:t>
      </w:r>
    </w:p>
    <w:p w14:paraId="6B0EF61D" w14:textId="77777777" w:rsidR="001B4450" w:rsidRPr="001B4450" w:rsidRDefault="001B4450" w:rsidP="005E191A">
      <w:pPr>
        <w:numPr>
          <w:ilvl w:val="0"/>
          <w:numId w:val="148"/>
        </w:numPr>
        <w:tabs>
          <w:tab w:val="num" w:pos="284"/>
        </w:tabs>
        <w:spacing w:before="120" w:after="60" w:line="276" w:lineRule="auto"/>
        <w:ind w:left="0" w:firstLine="567"/>
        <w:jc w:val="both"/>
        <w:rPr>
          <w:iCs/>
          <w:sz w:val="26"/>
          <w:szCs w:val="26"/>
        </w:rPr>
      </w:pPr>
      <w:r w:rsidRPr="001B4450">
        <w:rPr>
          <w:iCs/>
          <w:sz w:val="26"/>
          <w:szCs w:val="26"/>
        </w:rPr>
        <w:t>Thời gian đeo nẹp:</w:t>
      </w:r>
    </w:p>
    <w:p w14:paraId="3804B6D0" w14:textId="77777777" w:rsidR="001B4450" w:rsidRPr="001B4450" w:rsidRDefault="001B4450" w:rsidP="005E191A">
      <w:pPr>
        <w:tabs>
          <w:tab w:val="num" w:pos="284"/>
        </w:tabs>
        <w:spacing w:before="120" w:after="60" w:line="276" w:lineRule="auto"/>
        <w:ind w:firstLine="567"/>
        <w:jc w:val="both"/>
        <w:rPr>
          <w:iCs/>
          <w:sz w:val="26"/>
          <w:szCs w:val="26"/>
        </w:rPr>
      </w:pPr>
      <w:r w:rsidRPr="001B4450">
        <w:rPr>
          <w:iCs/>
          <w:sz w:val="26"/>
          <w:szCs w:val="26"/>
        </w:rPr>
        <w:t xml:space="preserve">+ </w:t>
      </w:r>
      <w:r w:rsidRPr="001B4450">
        <w:rPr>
          <w:sz w:val="26"/>
          <w:szCs w:val="26"/>
        </w:rPr>
        <w:t>Ngay sau sinh đến khi trẻ 12 tháng tuổi</w:t>
      </w:r>
    </w:p>
    <w:p w14:paraId="27E62234" w14:textId="77777777" w:rsidR="001B4450" w:rsidRPr="001B4450" w:rsidRDefault="001B4450" w:rsidP="005E191A">
      <w:pPr>
        <w:tabs>
          <w:tab w:val="num" w:pos="284"/>
        </w:tabs>
        <w:spacing w:before="120" w:after="60" w:line="276" w:lineRule="auto"/>
        <w:ind w:firstLine="567"/>
        <w:jc w:val="both"/>
        <w:rPr>
          <w:sz w:val="26"/>
          <w:szCs w:val="26"/>
        </w:rPr>
      </w:pPr>
      <w:r w:rsidRPr="001B4450">
        <w:rPr>
          <w:sz w:val="26"/>
          <w:szCs w:val="26"/>
        </w:rPr>
        <w:t xml:space="preserve">+ Liên tục đeo cả ngày và đêm trong 6 tháng đầu </w:t>
      </w:r>
    </w:p>
    <w:p w14:paraId="42BAFA29" w14:textId="77777777" w:rsidR="001B4450" w:rsidRPr="001B4450" w:rsidRDefault="001B4450" w:rsidP="005E191A">
      <w:pPr>
        <w:tabs>
          <w:tab w:val="num" w:pos="284"/>
        </w:tabs>
        <w:spacing w:before="120" w:after="60" w:line="276" w:lineRule="auto"/>
        <w:ind w:firstLine="567"/>
        <w:jc w:val="both"/>
        <w:rPr>
          <w:sz w:val="26"/>
          <w:szCs w:val="26"/>
        </w:rPr>
      </w:pPr>
      <w:r w:rsidRPr="001B4450">
        <w:rPr>
          <w:sz w:val="26"/>
          <w:szCs w:val="26"/>
        </w:rPr>
        <w:t>+ Đeo nẹp vào đêm trong 6 tháng tiếp theo.</w:t>
      </w:r>
    </w:p>
    <w:p w14:paraId="1A1BC57F" w14:textId="77777777" w:rsidR="001B4450" w:rsidRPr="001B4450" w:rsidRDefault="001B4450" w:rsidP="005E191A">
      <w:pPr>
        <w:spacing w:before="120" w:after="60" w:line="276" w:lineRule="auto"/>
        <w:ind w:firstLine="567"/>
        <w:jc w:val="both"/>
        <w:rPr>
          <w:b/>
          <w:bCs/>
          <w:iCs/>
          <w:sz w:val="26"/>
          <w:szCs w:val="26"/>
        </w:rPr>
      </w:pPr>
      <w:r w:rsidRPr="001B4450">
        <w:rPr>
          <w:b/>
          <w:bCs/>
          <w:iCs/>
          <w:sz w:val="26"/>
          <w:szCs w:val="26"/>
        </w:rPr>
        <w:t>b) Bó bột chỉnh hình:</w:t>
      </w:r>
    </w:p>
    <w:p w14:paraId="3674615E" w14:textId="77777777" w:rsidR="001B4450" w:rsidRPr="001B4450" w:rsidRDefault="001B4450" w:rsidP="005E191A">
      <w:pPr>
        <w:spacing w:before="120" w:after="60" w:line="276" w:lineRule="auto"/>
        <w:ind w:firstLine="567"/>
        <w:jc w:val="both"/>
        <w:rPr>
          <w:sz w:val="26"/>
          <w:szCs w:val="26"/>
        </w:rPr>
      </w:pPr>
      <w:r w:rsidRPr="001B4450">
        <w:rPr>
          <w:iCs/>
          <w:sz w:val="26"/>
          <w:szCs w:val="26"/>
        </w:rPr>
        <w:t>- Chỉ định:</w:t>
      </w:r>
      <w:r w:rsidRPr="001B4450">
        <w:rPr>
          <w:sz w:val="26"/>
          <w:szCs w:val="26"/>
        </w:rPr>
        <w:t xml:space="preserve"> tất cả trẻ được chẩn đoán trật phớp háng bẩm sinh đến sớm trước 6 tháng.</w:t>
      </w:r>
    </w:p>
    <w:p w14:paraId="29C830E3" w14:textId="77777777" w:rsidR="001B4450" w:rsidRPr="001B4450" w:rsidRDefault="001B4450" w:rsidP="005E191A">
      <w:pPr>
        <w:spacing w:before="120" w:after="60" w:line="276" w:lineRule="auto"/>
        <w:ind w:firstLine="567"/>
        <w:jc w:val="both"/>
        <w:rPr>
          <w:sz w:val="26"/>
          <w:szCs w:val="26"/>
        </w:rPr>
      </w:pPr>
      <w:r w:rsidRPr="001B4450">
        <w:rPr>
          <w:iCs/>
          <w:sz w:val="26"/>
          <w:szCs w:val="26"/>
        </w:rPr>
        <w:t>- Nguyên liệu:</w:t>
      </w:r>
      <w:r w:rsidRPr="001B4450">
        <w:rPr>
          <w:sz w:val="26"/>
          <w:szCs w:val="26"/>
        </w:rPr>
        <w:t xml:space="preserve"> Vải cotton hoặc giấy vệ sinh, bột bó.</w:t>
      </w:r>
    </w:p>
    <w:p w14:paraId="000830DC" w14:textId="77777777" w:rsidR="001B4450" w:rsidRPr="001B4450" w:rsidRDefault="001B4450" w:rsidP="005E191A">
      <w:pPr>
        <w:spacing w:before="120" w:after="60" w:line="276" w:lineRule="auto"/>
        <w:ind w:firstLine="567"/>
        <w:jc w:val="both"/>
        <w:rPr>
          <w:sz w:val="26"/>
          <w:szCs w:val="26"/>
        </w:rPr>
      </w:pPr>
      <w:r w:rsidRPr="001B4450">
        <w:rPr>
          <w:sz w:val="26"/>
          <w:szCs w:val="26"/>
        </w:rPr>
        <w:t>- Thuốc: thuốc giảm đau (Paracetamol, Efferangan…), thuốc khử trùng (Betadin).</w:t>
      </w:r>
    </w:p>
    <w:p w14:paraId="55472AD5" w14:textId="77777777" w:rsidR="001B4450" w:rsidRPr="001B4450" w:rsidRDefault="001B4450" w:rsidP="005E191A">
      <w:pPr>
        <w:spacing w:before="120" w:after="60" w:line="276" w:lineRule="auto"/>
        <w:ind w:firstLine="567"/>
        <w:jc w:val="both"/>
        <w:rPr>
          <w:sz w:val="26"/>
          <w:szCs w:val="26"/>
        </w:rPr>
      </w:pPr>
      <w:r w:rsidRPr="001B4450">
        <w:rPr>
          <w:iCs/>
          <w:sz w:val="26"/>
          <w:szCs w:val="26"/>
        </w:rPr>
        <w:t>- Tư thế trẻ:</w:t>
      </w:r>
      <w:r w:rsidRPr="001B4450">
        <w:rPr>
          <w:sz w:val="26"/>
          <w:szCs w:val="26"/>
        </w:rPr>
        <w:t xml:space="preserve"> đặt nằm trên bàn bó bột, bộc lộ toàn bộ vùng thắt lưng và chi dưới.</w:t>
      </w:r>
    </w:p>
    <w:p w14:paraId="26430F17" w14:textId="77777777" w:rsidR="001B4450" w:rsidRPr="001B4450" w:rsidRDefault="001B4450" w:rsidP="005E191A">
      <w:pPr>
        <w:spacing w:before="120" w:after="60" w:line="276" w:lineRule="auto"/>
        <w:ind w:firstLine="567"/>
        <w:jc w:val="both"/>
        <w:rPr>
          <w:sz w:val="26"/>
          <w:szCs w:val="26"/>
        </w:rPr>
      </w:pPr>
      <w:r w:rsidRPr="001B4450">
        <w:rPr>
          <w:iCs/>
          <w:sz w:val="26"/>
          <w:szCs w:val="26"/>
        </w:rPr>
        <w:t>- Kĩ thuật bó bột:</w:t>
      </w:r>
    </w:p>
    <w:p w14:paraId="75A6A112" w14:textId="77777777" w:rsidR="001B4450" w:rsidRPr="001B4450" w:rsidRDefault="001B4450" w:rsidP="005E191A">
      <w:pPr>
        <w:spacing w:before="120" w:after="60" w:line="276" w:lineRule="auto"/>
        <w:ind w:firstLine="567"/>
        <w:jc w:val="both"/>
        <w:rPr>
          <w:sz w:val="26"/>
          <w:szCs w:val="26"/>
        </w:rPr>
      </w:pPr>
      <w:r w:rsidRPr="001B4450">
        <w:rPr>
          <w:sz w:val="26"/>
          <w:szCs w:val="26"/>
        </w:rPr>
        <w:t>+ Quấn toàn bộ vùng thắt lưng, đùi, cẳng bàn chân bằng vải cotton hoặc giấy vệ sinh</w:t>
      </w:r>
    </w:p>
    <w:p w14:paraId="147E26D4" w14:textId="77777777" w:rsidR="001B4450" w:rsidRPr="002905F3" w:rsidRDefault="001B4450" w:rsidP="005E191A">
      <w:pPr>
        <w:spacing w:before="120" w:after="60" w:line="276" w:lineRule="auto"/>
        <w:ind w:firstLine="567"/>
        <w:jc w:val="both"/>
        <w:rPr>
          <w:spacing w:val="4"/>
          <w:sz w:val="26"/>
          <w:szCs w:val="26"/>
        </w:rPr>
      </w:pPr>
      <w:r w:rsidRPr="002905F3">
        <w:rPr>
          <w:spacing w:val="4"/>
          <w:sz w:val="26"/>
          <w:szCs w:val="26"/>
        </w:rPr>
        <w:t>+ Quấn bột từ vùng thắt lưng, đùi, cẳng chân  và bàn chân, bó bột tư thế ếch lưng - chậu - chân, tư thế gấp và dạng khớp háng.</w:t>
      </w:r>
    </w:p>
    <w:p w14:paraId="46A44D16" w14:textId="77777777" w:rsidR="001B4450" w:rsidRPr="001B4450" w:rsidRDefault="001B4450" w:rsidP="005E191A">
      <w:pPr>
        <w:spacing w:before="120" w:after="60" w:line="276" w:lineRule="auto"/>
        <w:ind w:firstLine="567"/>
        <w:jc w:val="both"/>
        <w:rPr>
          <w:sz w:val="26"/>
          <w:szCs w:val="26"/>
        </w:rPr>
      </w:pPr>
      <w:r w:rsidRPr="001B4450">
        <w:rPr>
          <w:sz w:val="26"/>
          <w:szCs w:val="26"/>
        </w:rPr>
        <w:t>+ Giữ chân trẻ ở tư thế này đến khi bột khô.</w:t>
      </w:r>
    </w:p>
    <w:p w14:paraId="282E1611"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Cố định bột trong 2 tuần </w:t>
      </w:r>
    </w:p>
    <w:p w14:paraId="0B11522F" w14:textId="77777777" w:rsidR="001B4450" w:rsidRPr="001B4450" w:rsidRDefault="001B4450" w:rsidP="005E191A">
      <w:pPr>
        <w:spacing w:before="120" w:after="60" w:line="276" w:lineRule="auto"/>
        <w:ind w:firstLine="567"/>
        <w:jc w:val="both"/>
        <w:rPr>
          <w:sz w:val="26"/>
          <w:szCs w:val="26"/>
        </w:rPr>
      </w:pPr>
      <w:r w:rsidRPr="001B4450">
        <w:rPr>
          <w:sz w:val="26"/>
          <w:szCs w:val="26"/>
        </w:rPr>
        <w:t>+ Tháo bột, làm vệ sinh sạch chân trẻ, bôi Betadin vào chỗ loét, xước.</w:t>
      </w:r>
    </w:p>
    <w:p w14:paraId="328A9DE8" w14:textId="77777777" w:rsidR="001B4450" w:rsidRPr="001B4450" w:rsidRDefault="00AC521A" w:rsidP="00AC521A">
      <w:pPr>
        <w:spacing w:before="120" w:after="60" w:line="276" w:lineRule="auto"/>
        <w:ind w:firstLine="567"/>
        <w:jc w:val="both"/>
        <w:rPr>
          <w:sz w:val="26"/>
          <w:szCs w:val="26"/>
        </w:rPr>
      </w:pPr>
      <w:r>
        <w:rPr>
          <w:iCs/>
          <w:sz w:val="26"/>
          <w:szCs w:val="26"/>
          <w:lang w:val="vi-VN"/>
        </w:rPr>
        <w:t xml:space="preserve">- </w:t>
      </w:r>
      <w:r w:rsidR="001B4450" w:rsidRPr="001B4450">
        <w:rPr>
          <w:iCs/>
          <w:sz w:val="26"/>
          <w:szCs w:val="26"/>
        </w:rPr>
        <w:t xml:space="preserve">Theo dõi sau bó bột tại nhà: </w:t>
      </w:r>
      <w:r w:rsidR="001B4450" w:rsidRPr="001B4450">
        <w:rPr>
          <w:sz w:val="26"/>
          <w:szCs w:val="26"/>
        </w:rPr>
        <w:t>Nếu các ngón chân sưng, tím, đau, cần tháo bột ngay tránh hoại tử</w:t>
      </w:r>
    </w:p>
    <w:p w14:paraId="0AD8960A" w14:textId="77777777" w:rsidR="001B4450" w:rsidRPr="001B4450" w:rsidRDefault="001B4450" w:rsidP="005E191A">
      <w:pPr>
        <w:spacing w:before="120" w:after="60" w:line="276" w:lineRule="auto"/>
        <w:ind w:firstLine="567"/>
        <w:jc w:val="both"/>
        <w:rPr>
          <w:sz w:val="26"/>
          <w:szCs w:val="26"/>
        </w:rPr>
      </w:pPr>
      <w:r w:rsidRPr="001B4450">
        <w:rPr>
          <w:iCs/>
          <w:sz w:val="26"/>
          <w:szCs w:val="26"/>
        </w:rPr>
        <w:t>- Thời gian bó bột:</w:t>
      </w:r>
      <w:r w:rsidRPr="001B4450">
        <w:rPr>
          <w:sz w:val="26"/>
          <w:szCs w:val="26"/>
        </w:rPr>
        <w:t xml:space="preserve"> 2 tuần / đợt , khoảng 10 - 15 đợt </w:t>
      </w:r>
    </w:p>
    <w:p w14:paraId="3200BF6C" w14:textId="77777777" w:rsidR="001B4450" w:rsidRPr="001B4450" w:rsidRDefault="001B4450" w:rsidP="005E191A">
      <w:pPr>
        <w:spacing w:before="120" w:after="60" w:line="276" w:lineRule="auto"/>
        <w:ind w:firstLine="567"/>
        <w:jc w:val="both"/>
        <w:rPr>
          <w:b/>
          <w:bCs/>
          <w:iCs/>
          <w:sz w:val="26"/>
          <w:szCs w:val="26"/>
        </w:rPr>
      </w:pPr>
      <w:r w:rsidRPr="001B4450">
        <w:rPr>
          <w:b/>
          <w:bCs/>
          <w:iCs/>
          <w:sz w:val="26"/>
          <w:szCs w:val="26"/>
        </w:rPr>
        <w:t>c) Các biện pháp khác:</w:t>
      </w:r>
    </w:p>
    <w:p w14:paraId="61BC5824" w14:textId="77777777" w:rsidR="001B4450" w:rsidRPr="001B4450" w:rsidRDefault="001B4450" w:rsidP="005E191A">
      <w:pPr>
        <w:spacing w:before="120" w:after="60" w:line="276" w:lineRule="auto"/>
        <w:ind w:firstLine="567"/>
        <w:jc w:val="both"/>
        <w:rPr>
          <w:sz w:val="26"/>
          <w:szCs w:val="26"/>
        </w:rPr>
      </w:pPr>
      <w:r w:rsidRPr="001B4450">
        <w:rPr>
          <w:sz w:val="26"/>
          <w:szCs w:val="26"/>
        </w:rPr>
        <w:t>Giữ trẻ ở tư thế dạng rộng khớp háng và gập gối bằng cách:</w:t>
      </w:r>
    </w:p>
    <w:p w14:paraId="118E48FA" w14:textId="77777777" w:rsidR="001B4450" w:rsidRPr="001B4450" w:rsidRDefault="001B4450" w:rsidP="005E191A">
      <w:pPr>
        <w:spacing w:before="120" w:after="60" w:line="276" w:lineRule="auto"/>
        <w:ind w:firstLine="567"/>
        <w:jc w:val="both"/>
        <w:rPr>
          <w:sz w:val="26"/>
          <w:szCs w:val="26"/>
        </w:rPr>
      </w:pPr>
      <w:r w:rsidRPr="001B4450">
        <w:rPr>
          <w:sz w:val="26"/>
          <w:szCs w:val="26"/>
        </w:rPr>
        <w:lastRenderedPageBreak/>
        <w:t xml:space="preserve">+ Đóng bỉm vệ sinh </w:t>
      </w:r>
    </w:p>
    <w:p w14:paraId="1A9267E1" w14:textId="77777777" w:rsidR="001B4450" w:rsidRPr="001B4450" w:rsidRDefault="001B4450" w:rsidP="005E191A">
      <w:pPr>
        <w:spacing w:before="120" w:after="60" w:line="276" w:lineRule="auto"/>
        <w:ind w:firstLine="567"/>
        <w:jc w:val="both"/>
        <w:rPr>
          <w:sz w:val="26"/>
          <w:szCs w:val="26"/>
        </w:rPr>
      </w:pPr>
      <w:r w:rsidRPr="001B4450">
        <w:rPr>
          <w:sz w:val="26"/>
          <w:szCs w:val="26"/>
        </w:rPr>
        <w:t>+ Cõng hoặc địu trẻ</w:t>
      </w:r>
    </w:p>
    <w:p w14:paraId="7DA7DA08" w14:textId="77777777" w:rsidR="001B4450" w:rsidRPr="001B4450" w:rsidRDefault="001B4450" w:rsidP="005E191A">
      <w:pPr>
        <w:spacing w:before="120" w:after="60" w:line="276" w:lineRule="auto"/>
        <w:ind w:firstLine="567"/>
        <w:jc w:val="both"/>
        <w:rPr>
          <w:sz w:val="26"/>
          <w:szCs w:val="26"/>
        </w:rPr>
      </w:pPr>
      <w:r w:rsidRPr="001B4450">
        <w:rPr>
          <w:sz w:val="26"/>
          <w:szCs w:val="26"/>
        </w:rPr>
        <w:t>+ Đặt trẻ nằm sấp khi ngủ.</w:t>
      </w:r>
    </w:p>
    <w:p w14:paraId="2B64670F" w14:textId="77777777" w:rsidR="001B4450" w:rsidRPr="001B4450" w:rsidRDefault="001B4450" w:rsidP="005E191A">
      <w:pPr>
        <w:spacing w:before="120" w:after="60" w:line="276" w:lineRule="auto"/>
        <w:ind w:firstLine="567"/>
        <w:jc w:val="both"/>
        <w:rPr>
          <w:bCs/>
          <w:i/>
          <w:iCs/>
          <w:sz w:val="26"/>
          <w:szCs w:val="26"/>
        </w:rPr>
      </w:pPr>
      <w:r w:rsidRPr="001B4450">
        <w:rPr>
          <w:bCs/>
          <w:i/>
          <w:iCs/>
          <w:sz w:val="26"/>
          <w:szCs w:val="26"/>
        </w:rPr>
        <w:t>Theo dõi thường quy:</w:t>
      </w:r>
    </w:p>
    <w:p w14:paraId="45D2718E" w14:textId="77777777" w:rsidR="001B4450" w:rsidRPr="001B4450" w:rsidRDefault="001B4450" w:rsidP="005E191A">
      <w:pPr>
        <w:spacing w:before="120" w:after="60" w:line="276" w:lineRule="auto"/>
        <w:ind w:firstLine="567"/>
        <w:jc w:val="both"/>
        <w:rPr>
          <w:sz w:val="26"/>
          <w:szCs w:val="26"/>
        </w:rPr>
      </w:pPr>
      <w:r w:rsidRPr="001B4450">
        <w:rPr>
          <w:sz w:val="26"/>
          <w:szCs w:val="26"/>
        </w:rPr>
        <w:t>Khám thường quy, chụp khớp háng kiểm tra 3 tháng/lần trong 2 năm đầu.</w:t>
      </w:r>
    </w:p>
    <w:p w14:paraId="355B3CE3" w14:textId="77777777" w:rsidR="001B4450" w:rsidRPr="001B4450" w:rsidRDefault="001B4450" w:rsidP="005E191A">
      <w:pPr>
        <w:spacing w:before="120" w:after="60" w:line="276" w:lineRule="auto"/>
        <w:ind w:firstLine="567"/>
        <w:jc w:val="both"/>
        <w:rPr>
          <w:b/>
          <w:i/>
          <w:sz w:val="26"/>
          <w:szCs w:val="26"/>
        </w:rPr>
      </w:pPr>
      <w:r w:rsidRPr="001B4450">
        <w:rPr>
          <w:b/>
          <w:i/>
          <w:sz w:val="26"/>
          <w:szCs w:val="26"/>
        </w:rPr>
        <w:t>d) Phẫu thuật chỉnh hình</w:t>
      </w:r>
    </w:p>
    <w:p w14:paraId="083BA450"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Khi các biện pháp bảo tồn trên không kết quả. </w:t>
      </w:r>
    </w:p>
    <w:p w14:paraId="731B4E5A"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4. Phân tuyến kỹ thuật </w:t>
      </w:r>
    </w:p>
    <w:p w14:paraId="7999C2DC"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Tại cộng đồng: kỹ thuật a, b, c</w:t>
      </w:r>
    </w:p>
    <w:p w14:paraId="1AD56EFB"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b) Tại các cơ sở khám bệnh, chữa bệnh, PHCN: a, b, c, d.</w:t>
      </w:r>
    </w:p>
    <w:p w14:paraId="090F4CCF"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5.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2B02487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Chăm sóc, theo dõi, tập luyện tại nhà</w:t>
      </w:r>
    </w:p>
    <w:p w14:paraId="11A2B79A" w14:textId="77777777" w:rsidR="001B4450" w:rsidRPr="001B4450" w:rsidRDefault="001B4450" w:rsidP="005E191A">
      <w:pPr>
        <w:spacing w:before="120" w:after="60" w:line="276" w:lineRule="auto"/>
        <w:ind w:firstLine="567"/>
        <w:jc w:val="both"/>
        <w:rPr>
          <w:sz w:val="26"/>
          <w:szCs w:val="26"/>
        </w:rPr>
      </w:pPr>
      <w:r w:rsidRPr="001B4450">
        <w:rPr>
          <w:sz w:val="26"/>
          <w:szCs w:val="26"/>
        </w:rPr>
        <w:t>- Cha mẹ trẻ cần lưu ý khi thấy chân tay trẻ ít cử động hơn, các ngón chân sưng mọng, nề, tím, đau (khóc) khi chạm vào.</w:t>
      </w:r>
    </w:p>
    <w:p w14:paraId="2A6A5588" w14:textId="77777777" w:rsidR="001B4450" w:rsidRPr="001B4450" w:rsidRDefault="001B4450" w:rsidP="005E191A">
      <w:pPr>
        <w:spacing w:before="120" w:after="60" w:line="276" w:lineRule="auto"/>
        <w:ind w:firstLine="567"/>
        <w:jc w:val="both"/>
        <w:rPr>
          <w:sz w:val="26"/>
          <w:szCs w:val="26"/>
        </w:rPr>
      </w:pPr>
      <w:r w:rsidRPr="001B4450">
        <w:rPr>
          <w:sz w:val="26"/>
          <w:szCs w:val="26"/>
        </w:rPr>
        <w:t>- Cần đưa ngay trẻ đến các cơ sở y tế khi phát hiện thấy các dấu hiệu bất thường ở khớp hánh, chân trẻ để được chẩn đoán xác định và hướng dẫn tập luyện cho trẻ.</w:t>
      </w:r>
    </w:p>
    <w:p w14:paraId="4C5FF9ED"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b) Tiến triển/biến chứng, tiên lượng của bệnh/tật</w:t>
      </w:r>
    </w:p>
    <w:p w14:paraId="1903E9CB" w14:textId="77777777" w:rsidR="001B4450" w:rsidRPr="001B4450" w:rsidRDefault="001B4450" w:rsidP="005E191A">
      <w:pPr>
        <w:pStyle w:val="Footer"/>
        <w:tabs>
          <w:tab w:val="clear" w:pos="4320"/>
          <w:tab w:val="clear" w:pos="8640"/>
        </w:tabs>
        <w:spacing w:before="120" w:after="60" w:line="276" w:lineRule="auto"/>
        <w:ind w:firstLine="567"/>
        <w:jc w:val="both"/>
        <w:rPr>
          <w:sz w:val="26"/>
          <w:szCs w:val="26"/>
        </w:rPr>
      </w:pPr>
      <w:r w:rsidRPr="001B4450">
        <w:rPr>
          <w:sz w:val="26"/>
          <w:szCs w:val="26"/>
        </w:rPr>
        <w:t>- Phát hiện sớm, can thiệp sớm sẽ tránh được các biến chứng cứng khớp, bất thường dáng đi.</w:t>
      </w:r>
    </w:p>
    <w:p w14:paraId="462CCB6A" w14:textId="77777777" w:rsidR="001B4450" w:rsidRPr="001B4450" w:rsidRDefault="001B4450" w:rsidP="005E191A">
      <w:pPr>
        <w:tabs>
          <w:tab w:val="left" w:pos="0"/>
        </w:tabs>
        <w:spacing w:before="120" w:after="60" w:line="276" w:lineRule="auto"/>
        <w:ind w:firstLine="567"/>
        <w:jc w:val="both"/>
        <w:rPr>
          <w:sz w:val="26"/>
          <w:szCs w:val="26"/>
          <w:lang w:val="it-IT"/>
        </w:rPr>
      </w:pPr>
      <w:r w:rsidRPr="001B4450">
        <w:rPr>
          <w:sz w:val="26"/>
          <w:szCs w:val="26"/>
        </w:rPr>
        <w:t>c) Giới thiệu các cơ sở khám bệnh, chữa bệnh, Phục hồi chức năng.</w:t>
      </w:r>
      <w:r w:rsidRPr="001B4450">
        <w:rPr>
          <w:sz w:val="26"/>
          <w:szCs w:val="26"/>
          <w:lang w:val="it-IT"/>
        </w:rPr>
        <w:t xml:space="preserve"> </w:t>
      </w:r>
    </w:p>
    <w:p w14:paraId="3F8483F7" w14:textId="77777777" w:rsidR="001B4450" w:rsidRPr="002905F3" w:rsidRDefault="001B4450" w:rsidP="002905F3">
      <w:pPr>
        <w:spacing w:before="120" w:after="60" w:line="276" w:lineRule="auto"/>
        <w:jc w:val="center"/>
        <w:rPr>
          <w:b/>
          <w:sz w:val="28"/>
          <w:szCs w:val="26"/>
        </w:rPr>
      </w:pPr>
      <w:r w:rsidRPr="001B4450">
        <w:rPr>
          <w:sz w:val="26"/>
          <w:szCs w:val="26"/>
        </w:rPr>
        <w:br w:type="page"/>
      </w:r>
      <w:r w:rsidRPr="002905F3">
        <w:rPr>
          <w:b/>
          <w:sz w:val="28"/>
          <w:szCs w:val="26"/>
        </w:rPr>
        <w:lastRenderedPageBreak/>
        <w:t>PHÁT HIỆN SỚM - CAN THIỆP SỚM</w:t>
      </w:r>
    </w:p>
    <w:p w14:paraId="59C76821" w14:textId="77777777" w:rsidR="001B4450" w:rsidRPr="002905F3" w:rsidRDefault="001B4450" w:rsidP="002905F3">
      <w:pPr>
        <w:spacing w:before="120" w:after="60" w:line="276" w:lineRule="auto"/>
        <w:jc w:val="center"/>
        <w:rPr>
          <w:b/>
          <w:bCs/>
          <w:sz w:val="28"/>
          <w:szCs w:val="26"/>
        </w:rPr>
      </w:pPr>
      <w:r w:rsidRPr="002905F3">
        <w:rPr>
          <w:b/>
          <w:bCs/>
          <w:sz w:val="28"/>
          <w:szCs w:val="26"/>
        </w:rPr>
        <w:t>CHO TRẺ BỊ CONG VẸO CỘT SỐNG</w:t>
      </w:r>
    </w:p>
    <w:p w14:paraId="51F2AC2E" w14:textId="77777777" w:rsidR="001B4450" w:rsidRPr="001B4450" w:rsidRDefault="001B4450" w:rsidP="005E191A">
      <w:pPr>
        <w:spacing w:before="120" w:after="60" w:line="276" w:lineRule="auto"/>
        <w:ind w:firstLine="567"/>
        <w:jc w:val="both"/>
        <w:rPr>
          <w:sz w:val="26"/>
          <w:szCs w:val="26"/>
        </w:rPr>
      </w:pPr>
    </w:p>
    <w:p w14:paraId="65C433A8" w14:textId="77777777" w:rsidR="001B4450" w:rsidRPr="001B4450" w:rsidRDefault="001B4450" w:rsidP="002905F3">
      <w:pPr>
        <w:numPr>
          <w:ilvl w:val="0"/>
          <w:numId w:val="152"/>
        </w:numPr>
        <w:tabs>
          <w:tab w:val="left" w:pos="840"/>
        </w:tabs>
        <w:spacing w:before="120" w:after="60" w:line="276" w:lineRule="auto"/>
        <w:ind w:left="0" w:firstLine="567"/>
        <w:jc w:val="both"/>
        <w:rPr>
          <w:b/>
          <w:sz w:val="26"/>
          <w:szCs w:val="26"/>
        </w:rPr>
      </w:pPr>
      <w:r w:rsidRPr="001B4450">
        <w:rPr>
          <w:b/>
          <w:iCs/>
          <w:sz w:val="26"/>
          <w:szCs w:val="26"/>
        </w:rPr>
        <w:t>ĐẠI CƯƠNG</w:t>
      </w:r>
    </w:p>
    <w:p w14:paraId="32FE90CB" w14:textId="77777777" w:rsidR="001B4450" w:rsidRPr="001B4450" w:rsidRDefault="001B4450" w:rsidP="005E191A">
      <w:pPr>
        <w:spacing w:before="120" w:after="60" w:line="276" w:lineRule="auto"/>
        <w:ind w:firstLine="567"/>
        <w:jc w:val="both"/>
        <w:rPr>
          <w:sz w:val="26"/>
          <w:szCs w:val="26"/>
        </w:rPr>
      </w:pPr>
      <w:r w:rsidRPr="001B4450">
        <w:rPr>
          <w:b/>
          <w:sz w:val="26"/>
          <w:szCs w:val="26"/>
        </w:rPr>
        <w:t xml:space="preserve">1. </w:t>
      </w:r>
      <w:r w:rsidRPr="001B4450">
        <w:rPr>
          <w:b/>
          <w:iCs/>
          <w:sz w:val="26"/>
          <w:szCs w:val="26"/>
        </w:rPr>
        <w:t>Định nghĩa:</w:t>
      </w:r>
      <w:r w:rsidRPr="001B4450">
        <w:rPr>
          <w:iCs/>
          <w:sz w:val="26"/>
          <w:szCs w:val="26"/>
        </w:rPr>
        <w:t xml:space="preserve"> Cong vẹo cột sống </w:t>
      </w:r>
      <w:r w:rsidRPr="001B4450">
        <w:rPr>
          <w:sz w:val="26"/>
          <w:szCs w:val="26"/>
        </w:rPr>
        <w:t>là tình trạng cong của cột sống sang phía bên của trục cơ thể và vẹo (xoay) của các thân đốt sống theo trục của mặt phẳng ngang.</w:t>
      </w:r>
    </w:p>
    <w:p w14:paraId="6B0590A3" w14:textId="77777777" w:rsidR="001B4450" w:rsidRPr="001B4450" w:rsidRDefault="001B4450" w:rsidP="005E191A">
      <w:pPr>
        <w:spacing w:before="120" w:after="60" w:line="276" w:lineRule="auto"/>
        <w:ind w:firstLine="567"/>
        <w:jc w:val="both"/>
        <w:rPr>
          <w:sz w:val="26"/>
          <w:szCs w:val="26"/>
        </w:rPr>
      </w:pPr>
      <w:r w:rsidRPr="001B4450">
        <w:rPr>
          <w:sz w:val="26"/>
          <w:szCs w:val="26"/>
        </w:rPr>
        <w:t>Cong vẹo cột sống có thể xảy ra đơn thuần hoặc phối hợp với các biến dạng khác của cột sống là gù ở vùng ngực hoặc ưỡn ở vùng thắt lưng.</w:t>
      </w:r>
    </w:p>
    <w:p w14:paraId="4F8AB5B3" w14:textId="77777777" w:rsidR="001B4450" w:rsidRPr="001B4450" w:rsidRDefault="001B4450" w:rsidP="005E191A">
      <w:pPr>
        <w:spacing w:before="120" w:after="60" w:line="276" w:lineRule="auto"/>
        <w:ind w:firstLine="567"/>
        <w:jc w:val="both"/>
        <w:rPr>
          <w:b/>
          <w:sz w:val="26"/>
          <w:szCs w:val="26"/>
        </w:rPr>
      </w:pPr>
      <w:r w:rsidRPr="001B4450">
        <w:rPr>
          <w:b/>
          <w:sz w:val="26"/>
          <w:szCs w:val="26"/>
        </w:rPr>
        <w:t>2. Nguyên nhân :</w:t>
      </w:r>
    </w:p>
    <w:p w14:paraId="176970DE" w14:textId="77777777" w:rsidR="001B4450" w:rsidRPr="001B4450" w:rsidRDefault="001B4450" w:rsidP="005E191A">
      <w:pPr>
        <w:spacing w:before="120" w:after="60" w:line="276" w:lineRule="auto"/>
        <w:ind w:firstLine="567"/>
        <w:jc w:val="both"/>
        <w:rPr>
          <w:sz w:val="26"/>
          <w:szCs w:val="26"/>
        </w:rPr>
      </w:pPr>
      <w:r w:rsidRPr="001B4450">
        <w:rPr>
          <w:sz w:val="26"/>
          <w:szCs w:val="26"/>
        </w:rPr>
        <w:t>- Bẩm sinh: Mất nửa đốt sống, xẹp đốt sống.</w:t>
      </w:r>
    </w:p>
    <w:p w14:paraId="431BAA26" w14:textId="77777777" w:rsidR="001B4450" w:rsidRPr="001B4450" w:rsidRDefault="001B4450" w:rsidP="005E191A">
      <w:pPr>
        <w:spacing w:before="120" w:after="60" w:line="276" w:lineRule="auto"/>
        <w:ind w:firstLine="567"/>
        <w:jc w:val="both"/>
        <w:rPr>
          <w:sz w:val="26"/>
          <w:szCs w:val="26"/>
        </w:rPr>
      </w:pPr>
      <w:r w:rsidRPr="001B4450">
        <w:rPr>
          <w:sz w:val="26"/>
          <w:szCs w:val="26"/>
        </w:rPr>
        <w:t>- Mắc phải: Do tư thế ngồi sai, u xơ thần kinh, di chứng bại liệt, di chứng lao cột sống, bệnh cơ - thần kinh…</w:t>
      </w:r>
    </w:p>
    <w:p w14:paraId="175B41CF" w14:textId="77777777" w:rsidR="001B4450" w:rsidRPr="001B4450" w:rsidRDefault="001B4450" w:rsidP="005E191A">
      <w:pPr>
        <w:spacing w:before="120" w:after="60" w:line="276" w:lineRule="auto"/>
        <w:ind w:firstLine="567"/>
        <w:jc w:val="both"/>
        <w:rPr>
          <w:sz w:val="26"/>
          <w:szCs w:val="26"/>
          <w:lang w:val="pt-BR"/>
        </w:rPr>
      </w:pPr>
      <w:r w:rsidRPr="001B4450">
        <w:rPr>
          <w:b/>
          <w:bCs/>
          <w:sz w:val="26"/>
          <w:szCs w:val="26"/>
          <w:lang w:val="pt-BR"/>
        </w:rPr>
        <w:t>II. PHÁT HIỆN SỚM</w:t>
      </w:r>
      <w:r w:rsidRPr="001B4450">
        <w:rPr>
          <w:sz w:val="26"/>
          <w:szCs w:val="26"/>
          <w:lang w:val="pt-BR"/>
        </w:rPr>
        <w:t xml:space="preserve"> </w:t>
      </w:r>
    </w:p>
    <w:p w14:paraId="22F8590D"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1. Lâm sàng </w:t>
      </w:r>
    </w:p>
    <w:p w14:paraId="2C7CF9B4"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Cột sống cong vẹo sang phía bên hoặc ưỡn ra trước, gù ra sau so với trục giải phẫu của cột sống, có thể là một đường cong hoặc hai đường cong.</w:t>
      </w:r>
    </w:p>
    <w:p w14:paraId="518427C9"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Xương bả vai 2 bên không cân đối.</w:t>
      </w:r>
    </w:p>
    <w:p w14:paraId="55F7291A"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Nghiệm pháp quả rọi: Thả quả rọi mà mốc là gai sau của đốt sống C7 sẽ phát hiện rõ độ cong của cột sống.</w:t>
      </w:r>
    </w:p>
    <w:p w14:paraId="05F0B78B"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Xuất hiện những ụ gồ ở vùng lưng, mà đỉnh các ụ gồ đó thường trùng  với chỗ cong vẹo nhất của cột sống, thường thấy rõ nhất khi yêu cầu bệnh nhân đứng cúi lưng.</w:t>
      </w:r>
    </w:p>
    <w:p w14:paraId="7EBE14F3"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Đối diện với bên xuất hiện ụ gồ thường là vùng lõm, đây là hậu quả của tình trạng xoay của các thân đốt sống.</w:t>
      </w:r>
    </w:p>
    <w:p w14:paraId="5D36BD17"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Hai vai mất cân xứng với đặc điểm một bên nhô cao và thương ngắn hơn bên đối diện do tình trạng co kéo của các nhóm cơ vùng lưng.</w:t>
      </w:r>
    </w:p>
    <w:p w14:paraId="1800FD4A"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Khung chậu bị nghiêng lệch và cũng bị xoay.</w:t>
      </w:r>
    </w:p>
    <w:p w14:paraId="7901C2DE"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Trên thân mình có thể xuất hiện những đám da đổi màu (màu bã cà phê)</w:t>
      </w:r>
    </w:p>
    <w:p w14:paraId="539DA753"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Vùng lưng, đặc biệt là vùng thắt lưng có thể xuất hiện những đám lông…</w:t>
      </w:r>
    </w:p>
    <w:p w14:paraId="6228EB8C"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Có thể phát hiện thấy tình trạng chênh lệch chiều dài hai chân hoặc các dị tật khác của hệ vận động.</w:t>
      </w:r>
    </w:p>
    <w:p w14:paraId="56E1563D"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 Thử cơ bằng tay: Có thể phát hiện các cơ liệt.</w:t>
      </w:r>
    </w:p>
    <w:p w14:paraId="1DB65015" w14:textId="77777777" w:rsidR="001B4450" w:rsidRPr="001B4450" w:rsidRDefault="001B4450" w:rsidP="005E191A">
      <w:pPr>
        <w:spacing w:before="120" w:after="60" w:line="276" w:lineRule="auto"/>
        <w:ind w:firstLine="567"/>
        <w:jc w:val="both"/>
        <w:rPr>
          <w:sz w:val="26"/>
          <w:szCs w:val="26"/>
          <w:lang w:val="de-DE"/>
        </w:rPr>
      </w:pPr>
      <w:r w:rsidRPr="001B4450">
        <w:rPr>
          <w:b/>
          <w:bCs/>
          <w:sz w:val="26"/>
          <w:szCs w:val="26"/>
        </w:rPr>
        <w:t xml:space="preserve">2. Xét nghiệm </w:t>
      </w:r>
    </w:p>
    <w:p w14:paraId="762AFB02" w14:textId="77777777" w:rsidR="001B4450" w:rsidRPr="005A1CF9" w:rsidRDefault="001B4450" w:rsidP="002905F3">
      <w:pPr>
        <w:numPr>
          <w:ilvl w:val="0"/>
          <w:numId w:val="153"/>
        </w:numPr>
        <w:tabs>
          <w:tab w:val="left" w:pos="840"/>
        </w:tabs>
        <w:spacing w:before="120" w:after="60" w:line="276" w:lineRule="auto"/>
        <w:ind w:left="0" w:firstLine="567"/>
        <w:jc w:val="both"/>
        <w:rPr>
          <w:sz w:val="26"/>
          <w:szCs w:val="26"/>
          <w:lang w:val="de-DE"/>
        </w:rPr>
      </w:pPr>
      <w:r w:rsidRPr="005A1CF9">
        <w:rPr>
          <w:b/>
          <w:i/>
          <w:sz w:val="26"/>
          <w:szCs w:val="26"/>
          <w:lang w:val="de-DE"/>
        </w:rPr>
        <w:t>X quang</w:t>
      </w:r>
      <w:r w:rsidRPr="005A1CF9">
        <w:rPr>
          <w:sz w:val="26"/>
          <w:szCs w:val="26"/>
          <w:lang w:val="de-DE"/>
        </w:rPr>
        <w:t xml:space="preserve"> cột sống thẳng và nghiêng: Để đánh giá độ cong vẹo cột sống, ngoài ra còn giúp đánh giá tuổi xương và các dị tật bẩm sinh vùng cột sống.</w:t>
      </w:r>
    </w:p>
    <w:p w14:paraId="69EC8392" w14:textId="77777777" w:rsidR="001B4450" w:rsidRPr="001B4450" w:rsidRDefault="00AC521A" w:rsidP="00AC521A">
      <w:pPr>
        <w:tabs>
          <w:tab w:val="left" w:pos="284"/>
        </w:tabs>
        <w:spacing w:before="120" w:after="60" w:line="276" w:lineRule="auto"/>
        <w:ind w:left="567"/>
        <w:jc w:val="both"/>
        <w:rPr>
          <w:sz w:val="26"/>
          <w:szCs w:val="26"/>
        </w:rPr>
      </w:pPr>
      <w:r>
        <w:rPr>
          <w:sz w:val="26"/>
          <w:szCs w:val="26"/>
          <w:lang w:val="vi-VN"/>
        </w:rPr>
        <w:lastRenderedPageBreak/>
        <w:t xml:space="preserve">- </w:t>
      </w:r>
      <w:r w:rsidR="001B4450" w:rsidRPr="001B4450">
        <w:rPr>
          <w:sz w:val="26"/>
          <w:szCs w:val="26"/>
        </w:rPr>
        <w:t>Đo góc COBB (phim thẳng)</w:t>
      </w:r>
    </w:p>
    <w:p w14:paraId="31805E05" w14:textId="77777777" w:rsidR="001B4450" w:rsidRPr="001B4450" w:rsidRDefault="001B4450" w:rsidP="005E191A">
      <w:pPr>
        <w:spacing w:before="120" w:after="60" w:line="276" w:lineRule="auto"/>
        <w:ind w:firstLine="567"/>
        <w:jc w:val="both"/>
        <w:rPr>
          <w:sz w:val="26"/>
          <w:szCs w:val="26"/>
        </w:rPr>
      </w:pPr>
      <w:r w:rsidRPr="001B4450">
        <w:rPr>
          <w:iCs/>
          <w:sz w:val="26"/>
          <w:szCs w:val="26"/>
          <w:lang w:val="pt-BR"/>
        </w:rPr>
        <w:t>Cách đo:</w:t>
      </w:r>
      <w:r w:rsidRPr="001B4450">
        <w:rPr>
          <w:sz w:val="26"/>
          <w:szCs w:val="26"/>
          <w:lang w:val="pt-BR"/>
        </w:rPr>
        <w:t xml:space="preserve"> Xác định đoạn cong, xác định đốt sống đầu tiên và cuối cùng của đoạn cong. Kẻ đường thẳng qua bờ trên của đốt sống trên và bờ dưới của đốt sống dưới. Kẻ hai đường vuông góc với hai dường thẳng trên. </w:t>
      </w:r>
      <w:r w:rsidRPr="001B4450">
        <w:rPr>
          <w:sz w:val="26"/>
          <w:szCs w:val="26"/>
        </w:rPr>
        <w:t xml:space="preserve">Đo góc tạo bởi hai đường vuông góc </w:t>
      </w:r>
    </w:p>
    <w:p w14:paraId="24A3A176" w14:textId="77777777" w:rsidR="001B4450" w:rsidRPr="001B4450" w:rsidRDefault="001B4450" w:rsidP="005E191A">
      <w:pPr>
        <w:numPr>
          <w:ilvl w:val="0"/>
          <w:numId w:val="86"/>
        </w:numPr>
        <w:tabs>
          <w:tab w:val="clear" w:pos="1080"/>
          <w:tab w:val="num" w:pos="360"/>
        </w:tabs>
        <w:spacing w:before="120" w:after="60" w:line="276" w:lineRule="auto"/>
        <w:ind w:left="0" w:firstLine="567"/>
        <w:jc w:val="both"/>
        <w:rPr>
          <w:sz w:val="26"/>
          <w:szCs w:val="26"/>
        </w:rPr>
      </w:pPr>
      <w:r w:rsidRPr="001B4450">
        <w:rPr>
          <w:sz w:val="26"/>
          <w:szCs w:val="26"/>
        </w:rPr>
        <w:t>Chụp X quang khớp háng hoặc các thân xương khi thấy có sự chênh lệch chiều dài chi và biến dạng tại các khớp.</w:t>
      </w:r>
    </w:p>
    <w:p w14:paraId="3475F5D3" w14:textId="77777777" w:rsidR="001B4450" w:rsidRPr="001B4450" w:rsidRDefault="001B4450" w:rsidP="002905F3">
      <w:pPr>
        <w:numPr>
          <w:ilvl w:val="0"/>
          <w:numId w:val="153"/>
        </w:numPr>
        <w:tabs>
          <w:tab w:val="left" w:pos="840"/>
        </w:tabs>
        <w:spacing w:before="120" w:after="60" w:line="276" w:lineRule="auto"/>
        <w:ind w:left="0" w:firstLine="567"/>
        <w:jc w:val="both"/>
        <w:rPr>
          <w:sz w:val="26"/>
          <w:szCs w:val="26"/>
        </w:rPr>
      </w:pPr>
      <w:r w:rsidRPr="001B4450">
        <w:rPr>
          <w:b/>
          <w:i/>
          <w:sz w:val="26"/>
          <w:szCs w:val="26"/>
        </w:rPr>
        <w:t>Chụp cắt lớp vi tính</w:t>
      </w:r>
      <w:r w:rsidRPr="001B4450">
        <w:rPr>
          <w:sz w:val="26"/>
          <w:szCs w:val="26"/>
        </w:rPr>
        <w:t xml:space="preserve"> </w:t>
      </w:r>
      <w:r w:rsidRPr="001B4450">
        <w:rPr>
          <w:b/>
          <w:i/>
          <w:sz w:val="26"/>
          <w:szCs w:val="26"/>
        </w:rPr>
        <w:t>điện toán</w:t>
      </w:r>
      <w:r w:rsidRPr="001B4450">
        <w:rPr>
          <w:sz w:val="26"/>
          <w:szCs w:val="26"/>
        </w:rPr>
        <w:t xml:space="preserve"> khi nghi ngờ có sự chèn ép thân đốt sống hoặc đĩa đệm.</w:t>
      </w:r>
    </w:p>
    <w:p w14:paraId="2C645DD8" w14:textId="77777777" w:rsidR="001B4450" w:rsidRPr="001B4450" w:rsidRDefault="001B4450" w:rsidP="002905F3">
      <w:pPr>
        <w:numPr>
          <w:ilvl w:val="0"/>
          <w:numId w:val="153"/>
        </w:numPr>
        <w:tabs>
          <w:tab w:val="left" w:pos="840"/>
        </w:tabs>
        <w:spacing w:before="120" w:after="60" w:line="276" w:lineRule="auto"/>
        <w:ind w:left="0" w:firstLine="567"/>
        <w:jc w:val="both"/>
        <w:rPr>
          <w:sz w:val="26"/>
          <w:szCs w:val="26"/>
        </w:rPr>
      </w:pPr>
      <w:r w:rsidRPr="001B4450">
        <w:rPr>
          <w:b/>
          <w:i/>
          <w:sz w:val="26"/>
          <w:szCs w:val="26"/>
        </w:rPr>
        <w:t>Chụp cộng hưởng</w:t>
      </w:r>
      <w:r w:rsidRPr="001B4450">
        <w:rPr>
          <w:sz w:val="26"/>
          <w:szCs w:val="26"/>
        </w:rPr>
        <w:t xml:space="preserve"> từ khi nghi ngờ có khối chèn ép tuỷ.</w:t>
      </w:r>
    </w:p>
    <w:p w14:paraId="2170F82B" w14:textId="77777777" w:rsidR="001B4450" w:rsidRPr="001B4450" w:rsidRDefault="001B4450" w:rsidP="002905F3">
      <w:pPr>
        <w:numPr>
          <w:ilvl w:val="0"/>
          <w:numId w:val="153"/>
        </w:numPr>
        <w:tabs>
          <w:tab w:val="left" w:pos="840"/>
        </w:tabs>
        <w:spacing w:before="120" w:after="60" w:line="276" w:lineRule="auto"/>
        <w:ind w:left="0" w:firstLine="567"/>
        <w:jc w:val="both"/>
        <w:rPr>
          <w:sz w:val="26"/>
          <w:szCs w:val="26"/>
        </w:rPr>
      </w:pPr>
      <w:r w:rsidRPr="001B4450">
        <w:rPr>
          <w:b/>
          <w:i/>
          <w:sz w:val="26"/>
          <w:szCs w:val="26"/>
        </w:rPr>
        <w:t>Các xét nghiệm hỗ trợ khác</w:t>
      </w:r>
      <w:r w:rsidRPr="001B4450">
        <w:rPr>
          <w:sz w:val="26"/>
          <w:szCs w:val="26"/>
        </w:rPr>
        <w:t xml:space="preserve"> như điện cơ đồ, men cơ, sinh thiết, công thức máu, lắng máu, Mantour... khi có nghi ngờ (theo nguyên nhân)</w:t>
      </w:r>
    </w:p>
    <w:p w14:paraId="05ED5527"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III. CAN THIỆP SỚM </w:t>
      </w:r>
    </w:p>
    <w:p w14:paraId="7CE8703D"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1. Nguyên tắc: </w:t>
      </w:r>
    </w:p>
    <w:p w14:paraId="7C26C167"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Can thiệp sớm ngay khi phát hiện ra cong vẹo cột sống.</w:t>
      </w:r>
    </w:p>
    <w:p w14:paraId="75D68653" w14:textId="77777777" w:rsidR="001B4450" w:rsidRPr="001B4450" w:rsidRDefault="001B4450" w:rsidP="00AC521A">
      <w:pPr>
        <w:spacing w:before="120" w:after="60" w:line="276" w:lineRule="auto"/>
        <w:ind w:firstLine="567"/>
        <w:rPr>
          <w:sz w:val="26"/>
          <w:szCs w:val="26"/>
          <w:lang w:val="pt-BR"/>
        </w:rPr>
      </w:pPr>
      <w:r w:rsidRPr="001B4450">
        <w:rPr>
          <w:sz w:val="26"/>
          <w:szCs w:val="26"/>
          <w:lang w:val="pt-BR"/>
        </w:rPr>
        <w:t xml:space="preserve">Hướng dẫn cho mẹ bệnh nhân hoặc bệnh nhân tập luyện tại nhà.  </w:t>
      </w:r>
    </w:p>
    <w:p w14:paraId="41EC0C5F"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Khám thường quy sau 3, 6 tháng/ lần.</w:t>
      </w:r>
    </w:p>
    <w:p w14:paraId="17A379D9"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2. Mục tiêu: </w:t>
      </w:r>
    </w:p>
    <w:p w14:paraId="75862B6E" w14:textId="77777777" w:rsidR="001B4450" w:rsidRPr="001B4450" w:rsidRDefault="001B4450" w:rsidP="00EB7FAC">
      <w:pPr>
        <w:numPr>
          <w:ilvl w:val="0"/>
          <w:numId w:val="85"/>
        </w:numPr>
        <w:tabs>
          <w:tab w:val="clear" w:pos="360"/>
          <w:tab w:val="num" w:pos="284"/>
        </w:tabs>
        <w:spacing w:before="120" w:after="60" w:line="276" w:lineRule="auto"/>
        <w:ind w:left="0" w:firstLine="567"/>
        <w:rPr>
          <w:sz w:val="26"/>
          <w:szCs w:val="26"/>
        </w:rPr>
      </w:pPr>
      <w:r w:rsidRPr="001B4450">
        <w:rPr>
          <w:sz w:val="26"/>
          <w:szCs w:val="26"/>
        </w:rPr>
        <w:t>Nắn sửa các biến dạng vùng cột sống, khung chậu, lồng ngực…</w:t>
      </w:r>
    </w:p>
    <w:p w14:paraId="373D249B" w14:textId="77777777" w:rsidR="001B4450" w:rsidRPr="001B4450" w:rsidRDefault="001B4450" w:rsidP="005E191A">
      <w:pPr>
        <w:numPr>
          <w:ilvl w:val="0"/>
          <w:numId w:val="85"/>
        </w:numPr>
        <w:tabs>
          <w:tab w:val="clear" w:pos="360"/>
          <w:tab w:val="num" w:pos="284"/>
        </w:tabs>
        <w:spacing w:before="120" w:after="60" w:line="276" w:lineRule="auto"/>
        <w:ind w:left="0" w:firstLine="567"/>
        <w:jc w:val="both"/>
        <w:rPr>
          <w:sz w:val="26"/>
          <w:szCs w:val="26"/>
        </w:rPr>
      </w:pPr>
      <w:r w:rsidRPr="001B4450">
        <w:rPr>
          <w:sz w:val="26"/>
          <w:szCs w:val="26"/>
        </w:rPr>
        <w:t>Duy trì và tăng cường tầm vận động và khả năng vận động của cột sống.</w:t>
      </w:r>
    </w:p>
    <w:p w14:paraId="3FB21BB6" w14:textId="77777777" w:rsidR="001B4450" w:rsidRPr="001B4450" w:rsidRDefault="001B4450" w:rsidP="005E191A">
      <w:pPr>
        <w:numPr>
          <w:ilvl w:val="0"/>
          <w:numId w:val="85"/>
        </w:numPr>
        <w:tabs>
          <w:tab w:val="clear" w:pos="360"/>
          <w:tab w:val="num" w:pos="284"/>
        </w:tabs>
        <w:spacing w:before="120" w:after="60" w:line="276" w:lineRule="auto"/>
        <w:ind w:left="0" w:firstLine="567"/>
        <w:jc w:val="both"/>
        <w:rPr>
          <w:sz w:val="26"/>
          <w:szCs w:val="26"/>
        </w:rPr>
      </w:pPr>
      <w:r w:rsidRPr="001B4450">
        <w:rPr>
          <w:sz w:val="26"/>
          <w:szCs w:val="26"/>
        </w:rPr>
        <w:t>Phòng ngừa sự phát triển  của các biến dạng.</w:t>
      </w:r>
    </w:p>
    <w:p w14:paraId="2EDDE0F2" w14:textId="77777777" w:rsidR="001B4450" w:rsidRPr="001B4450" w:rsidRDefault="001B4450" w:rsidP="005E191A">
      <w:pPr>
        <w:numPr>
          <w:ilvl w:val="0"/>
          <w:numId w:val="85"/>
        </w:numPr>
        <w:tabs>
          <w:tab w:val="clear" w:pos="360"/>
          <w:tab w:val="num" w:pos="284"/>
        </w:tabs>
        <w:spacing w:before="120" w:after="60" w:line="276" w:lineRule="auto"/>
        <w:ind w:left="0" w:firstLine="567"/>
        <w:jc w:val="both"/>
        <w:rPr>
          <w:sz w:val="26"/>
          <w:szCs w:val="26"/>
        </w:rPr>
      </w:pPr>
      <w:r w:rsidRPr="001B4450">
        <w:rPr>
          <w:sz w:val="26"/>
          <w:szCs w:val="26"/>
        </w:rPr>
        <w:t>Phòng ngừa các bệnh thứ phát của hệ vận động, hệ hô hấp, hệ tim mạch…</w:t>
      </w:r>
    </w:p>
    <w:p w14:paraId="110B76DD"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3. Kỹ thuật phục hồi chức năng:</w:t>
      </w:r>
    </w:p>
    <w:p w14:paraId="7FDBB2AE"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 xml:space="preserve">a) Vận động trị liệu: </w:t>
      </w:r>
    </w:p>
    <w:p w14:paraId="2A62B878" w14:textId="77777777" w:rsidR="001B4450" w:rsidRPr="001B4450" w:rsidRDefault="001B4450" w:rsidP="005E191A">
      <w:pPr>
        <w:spacing w:before="120" w:after="60" w:line="276" w:lineRule="auto"/>
        <w:ind w:firstLine="567"/>
        <w:jc w:val="both"/>
        <w:rPr>
          <w:sz w:val="26"/>
          <w:szCs w:val="26"/>
        </w:rPr>
      </w:pPr>
      <w:r w:rsidRPr="001B4450">
        <w:rPr>
          <w:sz w:val="26"/>
          <w:szCs w:val="26"/>
        </w:rPr>
        <w:t>Chỉ định cho cong vẹo cột sống ở mọi lứa tuổi và độ nặng nhẹ khác nhau</w:t>
      </w:r>
    </w:p>
    <w:p w14:paraId="284BA5CB" w14:textId="77777777" w:rsidR="001B4450" w:rsidRPr="001B4450" w:rsidRDefault="001B4450" w:rsidP="005E191A">
      <w:pPr>
        <w:spacing w:before="120" w:after="60" w:line="276" w:lineRule="auto"/>
        <w:ind w:firstLine="567"/>
        <w:jc w:val="both"/>
        <w:rPr>
          <w:i/>
          <w:sz w:val="26"/>
          <w:szCs w:val="26"/>
          <w:u w:val="single"/>
        </w:rPr>
      </w:pPr>
      <w:r w:rsidRPr="001B4450">
        <w:rPr>
          <w:bCs/>
          <w:i/>
          <w:iCs/>
          <w:sz w:val="26"/>
          <w:szCs w:val="26"/>
        </w:rPr>
        <w:t>Bài tập 1:</w:t>
      </w:r>
      <w:r w:rsidRPr="001B4450">
        <w:rPr>
          <w:b/>
          <w:bCs/>
          <w:i/>
          <w:iCs/>
          <w:sz w:val="26"/>
          <w:szCs w:val="26"/>
        </w:rPr>
        <w:t xml:space="preserve"> </w:t>
      </w:r>
      <w:r w:rsidRPr="001B4450">
        <w:rPr>
          <w:i/>
          <w:sz w:val="26"/>
          <w:szCs w:val="26"/>
        </w:rPr>
        <w:t>Tăng tầm vận động của cột sống lưng</w:t>
      </w:r>
    </w:p>
    <w:p w14:paraId="79241A2F" w14:textId="77777777" w:rsidR="002905F3" w:rsidRDefault="001B4450" w:rsidP="005E191A">
      <w:pPr>
        <w:spacing w:before="120" w:after="60" w:line="276" w:lineRule="auto"/>
        <w:ind w:firstLine="567"/>
        <w:jc w:val="both"/>
        <w:rPr>
          <w:bCs/>
          <w:iCs/>
          <w:sz w:val="26"/>
          <w:szCs w:val="26"/>
        </w:rPr>
      </w:pPr>
      <w:r w:rsidRPr="001B4450">
        <w:rPr>
          <w:bCs/>
          <w:sz w:val="26"/>
          <w:szCs w:val="26"/>
        </w:rPr>
        <w:t>- Mục tiêu</w:t>
      </w:r>
      <w:r w:rsidRPr="001B4450">
        <w:rPr>
          <w:bCs/>
          <w:iCs/>
          <w:sz w:val="26"/>
          <w:szCs w:val="26"/>
        </w:rPr>
        <w:t xml:space="preserve"> : </w:t>
      </w:r>
      <w:r w:rsidRPr="001B4450">
        <w:rPr>
          <w:bCs/>
          <w:iCs/>
          <w:sz w:val="26"/>
          <w:szCs w:val="26"/>
        </w:rPr>
        <w:tab/>
      </w:r>
    </w:p>
    <w:p w14:paraId="790D7B2D" w14:textId="77777777" w:rsidR="001B4450" w:rsidRPr="001B4450" w:rsidRDefault="001B4450" w:rsidP="005E191A">
      <w:pPr>
        <w:spacing w:before="120" w:after="60" w:line="276" w:lineRule="auto"/>
        <w:ind w:firstLine="567"/>
        <w:jc w:val="both"/>
        <w:rPr>
          <w:b/>
          <w:bCs/>
          <w:iCs/>
          <w:sz w:val="26"/>
          <w:szCs w:val="26"/>
        </w:rPr>
      </w:pPr>
      <w:r w:rsidRPr="001B4450">
        <w:rPr>
          <w:bCs/>
          <w:iCs/>
          <w:sz w:val="26"/>
          <w:szCs w:val="26"/>
        </w:rPr>
        <w:t>+</w:t>
      </w:r>
      <w:r w:rsidRPr="001B4450">
        <w:rPr>
          <w:b/>
          <w:bCs/>
          <w:iCs/>
          <w:sz w:val="26"/>
          <w:szCs w:val="26"/>
        </w:rPr>
        <w:t xml:space="preserve"> </w:t>
      </w:r>
      <w:r w:rsidRPr="001B4450">
        <w:rPr>
          <w:sz w:val="26"/>
          <w:szCs w:val="26"/>
        </w:rPr>
        <w:t>Gia tăng tầm vận động gập của cột sống lưng.</w:t>
      </w:r>
    </w:p>
    <w:p w14:paraId="153B622A"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Kéo dãn nhóm cơ duỗi lưng.</w:t>
      </w:r>
      <w:r w:rsidRPr="001B4450">
        <w:rPr>
          <w:sz w:val="26"/>
          <w:szCs w:val="26"/>
          <w:lang w:val="pt-BR"/>
        </w:rPr>
        <w:tab/>
        <w:t xml:space="preserve">   </w:t>
      </w:r>
    </w:p>
    <w:p w14:paraId="22319FA1" w14:textId="77777777" w:rsidR="001B4450" w:rsidRPr="005A1CF9" w:rsidRDefault="001B4450" w:rsidP="005E191A">
      <w:pPr>
        <w:spacing w:before="120" w:after="60" w:line="276" w:lineRule="auto"/>
        <w:ind w:firstLine="567"/>
        <w:jc w:val="both"/>
        <w:rPr>
          <w:iCs/>
          <w:sz w:val="26"/>
          <w:szCs w:val="26"/>
          <w:lang w:val="pt-BR"/>
        </w:rPr>
      </w:pPr>
      <w:r w:rsidRPr="005A1CF9">
        <w:rPr>
          <w:bCs/>
          <w:sz w:val="26"/>
          <w:szCs w:val="26"/>
          <w:lang w:val="pt-BR"/>
        </w:rPr>
        <w:t>- Kỹ thuật</w:t>
      </w:r>
      <w:r w:rsidRPr="005A1CF9">
        <w:rPr>
          <w:iCs/>
          <w:sz w:val="26"/>
          <w:szCs w:val="26"/>
          <w:lang w:val="pt-BR"/>
        </w:rPr>
        <w:t xml:space="preserve">: </w:t>
      </w:r>
    </w:p>
    <w:p w14:paraId="64C5AA12" w14:textId="77777777" w:rsidR="001B4450" w:rsidRPr="005A1CF9" w:rsidRDefault="001B4450" w:rsidP="002905F3">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gồi, 2 chân duỗi thẳng và áp sát, 2 tay đưa ra phía trước</w:t>
      </w:r>
    </w:p>
    <w:p w14:paraId="0E1A526D"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ư thế KTV</w:t>
      </w:r>
      <w:r w:rsidRPr="005A1CF9">
        <w:rPr>
          <w:sz w:val="26"/>
          <w:szCs w:val="26"/>
          <w:lang w:val="pt-BR"/>
        </w:rPr>
        <w:t>: Ngồi cạnh và làm mẫu.</w:t>
      </w:r>
    </w:p>
    <w:p w14:paraId="22D8E9EE"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iến hành</w:t>
      </w:r>
      <w:r w:rsidRPr="005A1CF9">
        <w:rPr>
          <w:sz w:val="26"/>
          <w:szCs w:val="26"/>
          <w:lang w:val="pt-BR"/>
        </w:rPr>
        <w:t>: Bệnh nhân duỗi thẳng 2 chân áp sát. Hai tay đưa ra trước lưng gập, càng gần các ngón càng tốt.</w:t>
      </w:r>
    </w:p>
    <w:p w14:paraId="76930A20" w14:textId="77777777" w:rsidR="001B4450" w:rsidRPr="005A1CF9" w:rsidRDefault="001B4450" w:rsidP="005E191A">
      <w:pPr>
        <w:spacing w:before="120" w:after="60" w:line="276" w:lineRule="auto"/>
        <w:ind w:firstLine="567"/>
        <w:jc w:val="both"/>
        <w:rPr>
          <w:i/>
          <w:sz w:val="26"/>
          <w:szCs w:val="26"/>
          <w:lang w:val="pt-BR"/>
        </w:rPr>
      </w:pPr>
      <w:r w:rsidRPr="005A1CF9">
        <w:rPr>
          <w:bCs/>
          <w:i/>
          <w:iCs/>
          <w:sz w:val="26"/>
          <w:szCs w:val="26"/>
          <w:lang w:val="pt-BR"/>
        </w:rPr>
        <w:lastRenderedPageBreak/>
        <w:t>Bài tập 2:</w:t>
      </w:r>
      <w:r w:rsidRPr="005A1CF9">
        <w:rPr>
          <w:b/>
          <w:bCs/>
          <w:i/>
          <w:iCs/>
          <w:sz w:val="26"/>
          <w:szCs w:val="26"/>
          <w:lang w:val="pt-BR"/>
        </w:rPr>
        <w:t xml:space="preserve"> </w:t>
      </w:r>
      <w:r w:rsidRPr="005A1CF9">
        <w:rPr>
          <w:i/>
          <w:sz w:val="26"/>
          <w:szCs w:val="26"/>
          <w:lang w:val="pt-BR"/>
        </w:rPr>
        <w:t>Tăng cơ lực nhóm cơ gập và xoay thân</w:t>
      </w:r>
    </w:p>
    <w:p w14:paraId="01F87673" w14:textId="77777777" w:rsidR="00D4365A" w:rsidRPr="005A1CF9" w:rsidRDefault="001B4450" w:rsidP="005E191A">
      <w:pPr>
        <w:spacing w:before="120" w:after="60" w:line="276" w:lineRule="auto"/>
        <w:ind w:firstLine="567"/>
        <w:jc w:val="both"/>
        <w:rPr>
          <w:bCs/>
          <w:iCs/>
          <w:sz w:val="26"/>
          <w:szCs w:val="26"/>
          <w:lang w:val="pt-BR"/>
        </w:rPr>
      </w:pPr>
      <w:r w:rsidRPr="005A1CF9">
        <w:rPr>
          <w:b/>
          <w:bCs/>
          <w:sz w:val="26"/>
          <w:szCs w:val="26"/>
          <w:lang w:val="pt-BR"/>
        </w:rPr>
        <w:t xml:space="preserve">- </w:t>
      </w:r>
      <w:r w:rsidRPr="005A1CF9">
        <w:rPr>
          <w:bCs/>
          <w:sz w:val="26"/>
          <w:szCs w:val="26"/>
          <w:lang w:val="pt-BR"/>
        </w:rPr>
        <w:t>Mục tiêu</w:t>
      </w:r>
      <w:r w:rsidRPr="005A1CF9">
        <w:rPr>
          <w:bCs/>
          <w:iCs/>
          <w:sz w:val="26"/>
          <w:szCs w:val="26"/>
          <w:lang w:val="pt-BR"/>
        </w:rPr>
        <w:t>:</w:t>
      </w:r>
      <w:r w:rsidRPr="005A1CF9">
        <w:rPr>
          <w:bCs/>
          <w:iCs/>
          <w:sz w:val="26"/>
          <w:szCs w:val="26"/>
          <w:lang w:val="pt-BR"/>
        </w:rPr>
        <w:tab/>
      </w:r>
    </w:p>
    <w:p w14:paraId="33E4C0F7" w14:textId="77777777" w:rsidR="001B4450" w:rsidRPr="005A1CF9" w:rsidRDefault="001B4450" w:rsidP="005E191A">
      <w:pPr>
        <w:spacing w:before="120" w:after="60" w:line="276" w:lineRule="auto"/>
        <w:ind w:firstLine="567"/>
        <w:jc w:val="both"/>
        <w:rPr>
          <w:b/>
          <w:bCs/>
          <w:iCs/>
          <w:sz w:val="26"/>
          <w:szCs w:val="26"/>
          <w:lang w:val="pt-BR"/>
        </w:rPr>
      </w:pPr>
      <w:r w:rsidRPr="005A1CF9">
        <w:rPr>
          <w:bCs/>
          <w:iCs/>
          <w:sz w:val="26"/>
          <w:szCs w:val="26"/>
          <w:lang w:val="pt-BR"/>
        </w:rPr>
        <w:t>+</w:t>
      </w:r>
      <w:r w:rsidRPr="005A1CF9">
        <w:rPr>
          <w:b/>
          <w:bCs/>
          <w:iCs/>
          <w:sz w:val="26"/>
          <w:szCs w:val="26"/>
          <w:lang w:val="pt-BR"/>
        </w:rPr>
        <w:t xml:space="preserve"> </w:t>
      </w:r>
      <w:r w:rsidRPr="005A1CF9">
        <w:rPr>
          <w:sz w:val="26"/>
          <w:szCs w:val="26"/>
          <w:lang w:val="pt-BR"/>
        </w:rPr>
        <w:t>Tăng cơ lực nhóm cơ gập và xoay thân.</w:t>
      </w:r>
    </w:p>
    <w:p w14:paraId="69CB9D7F"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Tăng cường linh hoạt của cột sống.   </w:t>
      </w:r>
    </w:p>
    <w:p w14:paraId="4365F2D8" w14:textId="77777777" w:rsidR="001B4450" w:rsidRPr="005A1CF9" w:rsidRDefault="001B4450" w:rsidP="005E191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39221CEA" w14:textId="77777777" w:rsidR="001B4450" w:rsidRPr="005A1CF9" w:rsidRDefault="001B4450" w:rsidP="002905F3">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ằm ngửa, 2 tay đan sau gáy, 2 chân duỗi thẳng.</w:t>
      </w:r>
    </w:p>
    <w:p w14:paraId="6CBC0BAE"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ư thế KTV</w:t>
      </w:r>
      <w:r w:rsidRPr="005A1CF9">
        <w:rPr>
          <w:sz w:val="26"/>
          <w:szCs w:val="26"/>
          <w:lang w:val="pt-BR"/>
        </w:rPr>
        <w:t>: Đứng hoặc quỳ bên cạnh, 1 tay cố định trên 2 đùi và 1 tay cố định trên 2 cẳng chân.</w:t>
      </w:r>
    </w:p>
    <w:p w14:paraId="051907C7"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iến hành</w:t>
      </w:r>
      <w:r w:rsidRPr="005A1CF9">
        <w:rPr>
          <w:sz w:val="26"/>
          <w:szCs w:val="26"/>
          <w:lang w:val="pt-BR"/>
        </w:rPr>
        <w:t xml:space="preserve"> : KTV cố định 2 chân, bệnh nhân 2 tay đan sau gáy, gập thân </w:t>
      </w:r>
    </w:p>
    <w:p w14:paraId="2C4C109F"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và xoay thân, khuỷu sang bên đối diện.</w:t>
      </w:r>
    </w:p>
    <w:p w14:paraId="7D26677E" w14:textId="77777777" w:rsidR="001B4450" w:rsidRPr="005A1CF9" w:rsidRDefault="001B4450" w:rsidP="005E191A">
      <w:pPr>
        <w:spacing w:before="120" w:after="60" w:line="276" w:lineRule="auto"/>
        <w:ind w:firstLine="567"/>
        <w:jc w:val="both"/>
        <w:rPr>
          <w:i/>
          <w:sz w:val="26"/>
          <w:szCs w:val="26"/>
          <w:u w:val="single"/>
          <w:lang w:val="pt-BR"/>
        </w:rPr>
      </w:pPr>
      <w:r w:rsidRPr="005A1CF9">
        <w:rPr>
          <w:bCs/>
          <w:i/>
          <w:iCs/>
          <w:sz w:val="26"/>
          <w:szCs w:val="26"/>
          <w:lang w:val="pt-BR"/>
        </w:rPr>
        <w:t xml:space="preserve"> Bài tập 3:</w:t>
      </w:r>
      <w:r w:rsidRPr="005A1CF9">
        <w:rPr>
          <w:b/>
          <w:bCs/>
          <w:i/>
          <w:iCs/>
          <w:sz w:val="26"/>
          <w:szCs w:val="26"/>
          <w:lang w:val="pt-BR"/>
        </w:rPr>
        <w:t xml:space="preserve"> </w:t>
      </w:r>
      <w:r w:rsidRPr="005A1CF9">
        <w:rPr>
          <w:i/>
          <w:sz w:val="26"/>
          <w:szCs w:val="26"/>
          <w:lang w:val="pt-BR"/>
        </w:rPr>
        <w:t>Kéo dãn cơ ở phần lõm của đường cong</w:t>
      </w:r>
    </w:p>
    <w:p w14:paraId="455D54C5" w14:textId="77777777" w:rsidR="00D4365A"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bCs/>
          <w:iCs/>
          <w:sz w:val="26"/>
          <w:szCs w:val="26"/>
          <w:lang w:val="pt-BR"/>
        </w:rPr>
      </w:pPr>
      <w:r w:rsidRPr="005A1CF9">
        <w:rPr>
          <w:rFonts w:ascii="Times New Roman" w:hAnsi="Times New Roman"/>
          <w:b w:val="0"/>
          <w:bCs/>
          <w:sz w:val="26"/>
          <w:szCs w:val="26"/>
          <w:lang w:val="pt-BR"/>
        </w:rPr>
        <w:t xml:space="preserve">- </w:t>
      </w:r>
      <w:r w:rsidRPr="005A1CF9">
        <w:rPr>
          <w:rFonts w:ascii="Times New Roman" w:hAnsi="Times New Roman"/>
          <w:bCs/>
          <w:sz w:val="26"/>
          <w:szCs w:val="26"/>
          <w:lang w:val="pt-BR"/>
        </w:rPr>
        <w:t>Mục tiêu</w:t>
      </w:r>
      <w:r w:rsidRPr="005A1CF9">
        <w:rPr>
          <w:rFonts w:ascii="Times New Roman" w:hAnsi="Times New Roman"/>
          <w:bCs/>
          <w:iCs/>
          <w:sz w:val="26"/>
          <w:szCs w:val="26"/>
          <w:lang w:val="pt-BR"/>
        </w:rPr>
        <w:t>:</w:t>
      </w:r>
    </w:p>
    <w:p w14:paraId="2889D71E"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bCs/>
          <w:iCs/>
          <w:sz w:val="26"/>
          <w:szCs w:val="26"/>
          <w:lang w:val="pt-BR"/>
        </w:rPr>
        <w:t>+</w:t>
      </w:r>
      <w:r w:rsidRPr="005A1CF9">
        <w:rPr>
          <w:rFonts w:ascii="Times New Roman" w:hAnsi="Times New Roman"/>
          <w:b w:val="0"/>
          <w:bCs/>
          <w:iCs/>
          <w:sz w:val="26"/>
          <w:szCs w:val="26"/>
          <w:lang w:val="pt-BR"/>
        </w:rPr>
        <w:t xml:space="preserve"> </w:t>
      </w:r>
      <w:r w:rsidRPr="005A1CF9">
        <w:rPr>
          <w:rFonts w:ascii="Times New Roman" w:hAnsi="Times New Roman"/>
          <w:sz w:val="26"/>
          <w:szCs w:val="26"/>
          <w:lang w:val="pt-BR"/>
        </w:rPr>
        <w:t>Kéo dãn các nhóm cơ phía lõm của đường cong thắt lưng trái.</w:t>
      </w:r>
    </w:p>
    <w:p w14:paraId="4B0E73AA" w14:textId="77777777" w:rsidR="001B4450" w:rsidRPr="005A1CF9" w:rsidRDefault="001B4450" w:rsidP="00D4365A">
      <w:pPr>
        <w:spacing w:before="120" w:after="60" w:line="276" w:lineRule="auto"/>
        <w:ind w:firstLine="567"/>
        <w:jc w:val="both"/>
        <w:rPr>
          <w:sz w:val="26"/>
          <w:szCs w:val="26"/>
          <w:lang w:val="pt-BR"/>
        </w:rPr>
      </w:pPr>
      <w:r w:rsidRPr="005A1CF9">
        <w:rPr>
          <w:sz w:val="26"/>
          <w:szCs w:val="26"/>
          <w:lang w:val="pt-BR"/>
        </w:rPr>
        <w:t>+ Phòng ngừa co rút cột sống thắt lưng.</w:t>
      </w:r>
    </w:p>
    <w:p w14:paraId="04780B77" w14:textId="77777777" w:rsidR="001B4450" w:rsidRPr="005A1CF9" w:rsidRDefault="001B4450" w:rsidP="00D4365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0C5C8B62" w14:textId="77777777" w:rsidR="001B4450" w:rsidRPr="001B4450"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1B4450">
        <w:rPr>
          <w:rFonts w:ascii="Times New Roman" w:hAnsi="Times New Roman"/>
          <w:sz w:val="26"/>
          <w:szCs w:val="26"/>
          <w:lang w:val="pt-BR"/>
        </w:rPr>
        <w:t xml:space="preserve">+ </w:t>
      </w:r>
      <w:r w:rsidRPr="001B4450">
        <w:rPr>
          <w:rFonts w:ascii="Times New Roman" w:hAnsi="Times New Roman"/>
          <w:iCs/>
          <w:sz w:val="26"/>
          <w:szCs w:val="26"/>
          <w:lang w:val="pt-BR"/>
        </w:rPr>
        <w:t>Tư thế bệnh nhân</w:t>
      </w:r>
      <w:r w:rsidRPr="001B4450">
        <w:rPr>
          <w:rFonts w:ascii="Times New Roman" w:hAnsi="Times New Roman"/>
          <w:sz w:val="26"/>
          <w:szCs w:val="26"/>
          <w:lang w:val="pt-BR"/>
        </w:rPr>
        <w:t>: Nằm sấp, 2 tay bám chặt 2 bên cạnh bàn.</w:t>
      </w:r>
    </w:p>
    <w:p w14:paraId="555BD616"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xml:space="preserve">+ </w:t>
      </w:r>
      <w:r w:rsidRPr="001B4450">
        <w:rPr>
          <w:iCs/>
          <w:sz w:val="26"/>
          <w:szCs w:val="26"/>
          <w:lang w:val="pt-BR"/>
        </w:rPr>
        <w:t>Tư thế KTV</w:t>
      </w:r>
      <w:r w:rsidRPr="001B4450">
        <w:rPr>
          <w:sz w:val="26"/>
          <w:szCs w:val="26"/>
          <w:lang w:val="pt-BR"/>
        </w:rPr>
        <w:t>: Đứng cạnh BN và đỡ 2 tay mặt trước đùi bệnh nhân</w:t>
      </w:r>
    </w:p>
    <w:p w14:paraId="3F30FFA1" w14:textId="77777777" w:rsidR="001B4450" w:rsidRPr="005A1CF9" w:rsidRDefault="001B4450" w:rsidP="005E191A">
      <w:pPr>
        <w:spacing w:before="120" w:after="60" w:line="276" w:lineRule="auto"/>
        <w:ind w:firstLine="567"/>
        <w:jc w:val="both"/>
        <w:rPr>
          <w:sz w:val="26"/>
          <w:szCs w:val="26"/>
          <w:lang w:val="pt-BR"/>
        </w:rPr>
      </w:pPr>
      <w:r w:rsidRPr="001B4450">
        <w:rPr>
          <w:sz w:val="26"/>
          <w:szCs w:val="26"/>
          <w:lang w:val="pt-BR"/>
        </w:rPr>
        <w:t xml:space="preserve">+ </w:t>
      </w:r>
      <w:r w:rsidRPr="001B4450">
        <w:rPr>
          <w:iCs/>
          <w:sz w:val="26"/>
          <w:szCs w:val="26"/>
          <w:lang w:val="pt-BR"/>
        </w:rPr>
        <w:t>Tiến hành</w:t>
      </w:r>
      <w:r w:rsidRPr="001B4450">
        <w:rPr>
          <w:sz w:val="26"/>
          <w:szCs w:val="26"/>
          <w:lang w:val="pt-BR"/>
        </w:rPr>
        <w:t xml:space="preserve">: Bệnh nhân giữ thân trên của mình cố định. </w:t>
      </w:r>
      <w:r w:rsidRPr="005A1CF9">
        <w:rPr>
          <w:sz w:val="26"/>
          <w:szCs w:val="26"/>
          <w:lang w:val="pt-BR"/>
        </w:rPr>
        <w:t>KTV kéo dãn đốt sống vùng thắt lưng sang trái.</w:t>
      </w:r>
    </w:p>
    <w:p w14:paraId="55CBA412" w14:textId="77777777" w:rsidR="001B4450" w:rsidRPr="005A1CF9" w:rsidRDefault="001B4450" w:rsidP="005E191A">
      <w:pPr>
        <w:spacing w:before="120" w:after="60" w:line="276" w:lineRule="auto"/>
        <w:ind w:firstLine="567"/>
        <w:jc w:val="both"/>
        <w:rPr>
          <w:b/>
          <w:bCs/>
          <w:i/>
          <w:iCs/>
          <w:sz w:val="26"/>
          <w:szCs w:val="26"/>
          <w:u w:val="single"/>
          <w:lang w:val="pt-BR"/>
        </w:rPr>
      </w:pPr>
      <w:r w:rsidRPr="005A1CF9">
        <w:rPr>
          <w:bCs/>
          <w:i/>
          <w:iCs/>
          <w:sz w:val="26"/>
          <w:szCs w:val="26"/>
          <w:lang w:val="pt-BR"/>
        </w:rPr>
        <w:t>Bài tập 4:</w:t>
      </w:r>
      <w:r w:rsidRPr="005A1CF9">
        <w:rPr>
          <w:b/>
          <w:bCs/>
          <w:i/>
          <w:iCs/>
          <w:sz w:val="26"/>
          <w:szCs w:val="26"/>
          <w:lang w:val="pt-BR"/>
        </w:rPr>
        <w:t xml:space="preserve"> </w:t>
      </w:r>
      <w:r w:rsidRPr="005A1CF9">
        <w:rPr>
          <w:i/>
          <w:sz w:val="26"/>
          <w:szCs w:val="26"/>
          <w:lang w:val="pt-BR"/>
        </w:rPr>
        <w:t>Kéo dãn cơ ở phần lõm của đường cong</w:t>
      </w:r>
    </w:p>
    <w:p w14:paraId="0062258D" w14:textId="77777777" w:rsidR="00D4365A" w:rsidRPr="005A1CF9" w:rsidRDefault="001B4450" w:rsidP="005E191A">
      <w:pPr>
        <w:spacing w:before="120" w:after="60" w:line="276" w:lineRule="auto"/>
        <w:ind w:firstLine="567"/>
        <w:jc w:val="both"/>
        <w:rPr>
          <w:bCs/>
          <w:iCs/>
          <w:sz w:val="26"/>
          <w:szCs w:val="26"/>
          <w:lang w:val="pt-BR"/>
        </w:rPr>
      </w:pPr>
      <w:r w:rsidRPr="005A1CF9">
        <w:rPr>
          <w:b/>
          <w:bCs/>
          <w:sz w:val="26"/>
          <w:szCs w:val="26"/>
          <w:lang w:val="pt-BR"/>
        </w:rPr>
        <w:t xml:space="preserve">- </w:t>
      </w:r>
      <w:r w:rsidRPr="005A1CF9">
        <w:rPr>
          <w:bCs/>
          <w:sz w:val="26"/>
          <w:szCs w:val="26"/>
          <w:lang w:val="pt-BR"/>
        </w:rPr>
        <w:t>Mục tiêu</w:t>
      </w:r>
      <w:r w:rsidRPr="005A1CF9">
        <w:rPr>
          <w:bCs/>
          <w:iCs/>
          <w:sz w:val="26"/>
          <w:szCs w:val="26"/>
          <w:lang w:val="pt-BR"/>
        </w:rPr>
        <w:t>:</w:t>
      </w:r>
      <w:r w:rsidRPr="005A1CF9">
        <w:rPr>
          <w:bCs/>
          <w:iCs/>
          <w:sz w:val="26"/>
          <w:szCs w:val="26"/>
          <w:lang w:val="pt-BR"/>
        </w:rPr>
        <w:tab/>
      </w:r>
    </w:p>
    <w:p w14:paraId="504751FC" w14:textId="77777777" w:rsidR="001B4450" w:rsidRPr="005A1CF9" w:rsidRDefault="001B4450" w:rsidP="005E191A">
      <w:pPr>
        <w:spacing w:before="120" w:after="60" w:line="276" w:lineRule="auto"/>
        <w:ind w:firstLine="567"/>
        <w:jc w:val="both"/>
        <w:rPr>
          <w:bCs/>
          <w:iCs/>
          <w:sz w:val="26"/>
          <w:szCs w:val="26"/>
          <w:lang w:val="pt-BR"/>
        </w:rPr>
      </w:pPr>
      <w:r w:rsidRPr="005A1CF9">
        <w:rPr>
          <w:bCs/>
          <w:iCs/>
          <w:sz w:val="26"/>
          <w:szCs w:val="26"/>
          <w:lang w:val="pt-BR"/>
        </w:rPr>
        <w:t xml:space="preserve">+ </w:t>
      </w:r>
      <w:r w:rsidRPr="005A1CF9">
        <w:rPr>
          <w:sz w:val="26"/>
          <w:szCs w:val="26"/>
          <w:lang w:val="pt-BR"/>
        </w:rPr>
        <w:t>Kéo dãn phía lõm của đường cong ngực phải</w:t>
      </w:r>
    </w:p>
    <w:p w14:paraId="5B21207D" w14:textId="77777777" w:rsidR="001B4450" w:rsidRPr="005A1CF9" w:rsidRDefault="001B4450" w:rsidP="008B096B">
      <w:pPr>
        <w:spacing w:before="120" w:after="60" w:line="276" w:lineRule="auto"/>
        <w:ind w:firstLine="567"/>
        <w:rPr>
          <w:b/>
          <w:bCs/>
          <w:iCs/>
          <w:sz w:val="26"/>
          <w:szCs w:val="26"/>
          <w:lang w:val="pt-BR"/>
        </w:rPr>
      </w:pPr>
      <w:r w:rsidRPr="005A1CF9">
        <w:rPr>
          <w:sz w:val="26"/>
          <w:szCs w:val="26"/>
          <w:lang w:val="pt-BR"/>
        </w:rPr>
        <w:t xml:space="preserve">+ Tăng tính linh hoạt và duy trì tầm vận động của cột sống lưng. </w:t>
      </w:r>
    </w:p>
    <w:p w14:paraId="20E851E0" w14:textId="77777777" w:rsidR="001B4450" w:rsidRPr="005A1CF9" w:rsidRDefault="001B4450" w:rsidP="00D4365A">
      <w:pPr>
        <w:spacing w:before="120" w:after="60" w:line="276" w:lineRule="auto"/>
        <w:ind w:firstLine="567"/>
        <w:jc w:val="both"/>
        <w:rPr>
          <w:iCs/>
          <w:sz w:val="26"/>
          <w:szCs w:val="26"/>
          <w:lang w:val="pt-BR"/>
        </w:rPr>
      </w:pPr>
      <w:r w:rsidRPr="005A1CF9">
        <w:rPr>
          <w:bCs/>
          <w:sz w:val="26"/>
          <w:szCs w:val="26"/>
          <w:lang w:val="pt-BR"/>
        </w:rPr>
        <w:t>- Kỹ thuật</w:t>
      </w:r>
      <w:r w:rsidRPr="005A1CF9">
        <w:rPr>
          <w:iCs/>
          <w:sz w:val="26"/>
          <w:szCs w:val="26"/>
          <w:lang w:val="pt-BR"/>
        </w:rPr>
        <w:t xml:space="preserve"> </w:t>
      </w:r>
    </w:p>
    <w:p w14:paraId="0B99B886"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ằm nghiêng sang phía có đường cong, thả người xuống mép bàn</w:t>
      </w:r>
    </w:p>
    <w:p w14:paraId="23489E5C" w14:textId="77777777" w:rsidR="001B4450" w:rsidRPr="005A1CF9" w:rsidRDefault="001B4450" w:rsidP="00D4365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ư thế KTV</w:t>
      </w:r>
      <w:r w:rsidRPr="005A1CF9">
        <w:rPr>
          <w:sz w:val="26"/>
          <w:szCs w:val="26"/>
          <w:lang w:val="pt-BR"/>
        </w:rPr>
        <w:t>: Đứng và giữ hông bệnh nhân.</w:t>
      </w:r>
    </w:p>
    <w:p w14:paraId="33EFF34F" w14:textId="77777777" w:rsidR="001B4450" w:rsidRPr="005A1CF9" w:rsidRDefault="001B4450" w:rsidP="00D4365A">
      <w:pPr>
        <w:spacing w:before="120" w:after="60" w:line="276" w:lineRule="auto"/>
        <w:ind w:firstLine="567"/>
        <w:jc w:val="both"/>
        <w:rPr>
          <w:i/>
          <w:sz w:val="26"/>
          <w:szCs w:val="26"/>
          <w:lang w:val="pt-BR"/>
        </w:rPr>
      </w:pPr>
      <w:r w:rsidRPr="005A1CF9">
        <w:rPr>
          <w:sz w:val="26"/>
          <w:szCs w:val="26"/>
          <w:lang w:val="pt-BR"/>
        </w:rPr>
        <w:t xml:space="preserve">+ </w:t>
      </w:r>
      <w:r w:rsidRPr="005A1CF9">
        <w:rPr>
          <w:iCs/>
          <w:sz w:val="26"/>
          <w:szCs w:val="26"/>
          <w:lang w:val="pt-BR"/>
        </w:rPr>
        <w:t>Tiến hành</w:t>
      </w:r>
      <w:r w:rsidRPr="005A1CF9">
        <w:rPr>
          <w:sz w:val="26"/>
          <w:szCs w:val="26"/>
          <w:lang w:val="pt-BR"/>
        </w:rPr>
        <w:t>: Bệnh nhân thả người xuống mép bàn, tay phía trên duỗi thẳng qua đầu, cuộn 1 khăn tắm kê vào đỉnh đường cong. Giữ tư thế này 3 đến 5 phút.</w:t>
      </w:r>
    </w:p>
    <w:p w14:paraId="1755E6E8" w14:textId="77777777" w:rsidR="001B4450" w:rsidRPr="001B4450" w:rsidRDefault="001B4450" w:rsidP="005E191A">
      <w:pPr>
        <w:spacing w:before="120" w:after="60" w:line="276" w:lineRule="auto"/>
        <w:ind w:firstLine="567"/>
        <w:jc w:val="both"/>
        <w:rPr>
          <w:b/>
          <w:bCs/>
          <w:i/>
          <w:iCs/>
          <w:sz w:val="26"/>
          <w:szCs w:val="26"/>
          <w:u w:val="single"/>
          <w:lang w:val="pt-BR"/>
        </w:rPr>
      </w:pPr>
      <w:r w:rsidRPr="001B4450">
        <w:rPr>
          <w:bCs/>
          <w:i/>
          <w:iCs/>
          <w:sz w:val="26"/>
          <w:szCs w:val="26"/>
          <w:lang w:val="pt-BR"/>
        </w:rPr>
        <w:t>Bài tập 5:</w:t>
      </w:r>
      <w:r w:rsidRPr="001B4450">
        <w:rPr>
          <w:i/>
          <w:sz w:val="26"/>
          <w:szCs w:val="26"/>
          <w:lang w:val="pt-BR"/>
        </w:rPr>
        <w:t xml:space="preserve"> Kéo dãn cột sống</w:t>
      </w:r>
      <w:r w:rsidRPr="001B4450">
        <w:rPr>
          <w:b/>
          <w:bCs/>
          <w:i/>
          <w:iCs/>
          <w:sz w:val="26"/>
          <w:szCs w:val="26"/>
          <w:u w:val="single"/>
          <w:lang w:val="pt-BR"/>
        </w:rPr>
        <w:t xml:space="preserve"> </w:t>
      </w:r>
    </w:p>
    <w:p w14:paraId="55881784" w14:textId="77777777" w:rsidR="00D4365A" w:rsidRDefault="001B4450" w:rsidP="005E191A">
      <w:pPr>
        <w:spacing w:before="120" w:after="60" w:line="276" w:lineRule="auto"/>
        <w:ind w:firstLine="567"/>
        <w:jc w:val="both"/>
        <w:rPr>
          <w:bCs/>
          <w:iCs/>
          <w:sz w:val="26"/>
          <w:szCs w:val="26"/>
          <w:lang w:val="pt-BR"/>
        </w:rPr>
      </w:pPr>
      <w:r w:rsidRPr="001B4450">
        <w:rPr>
          <w:b/>
          <w:bCs/>
          <w:sz w:val="26"/>
          <w:szCs w:val="26"/>
          <w:lang w:val="pt-BR"/>
        </w:rPr>
        <w:t xml:space="preserve">- </w:t>
      </w:r>
      <w:r w:rsidRPr="001B4450">
        <w:rPr>
          <w:bCs/>
          <w:sz w:val="26"/>
          <w:szCs w:val="26"/>
          <w:lang w:val="pt-BR"/>
        </w:rPr>
        <w:t>Mục tiêu</w:t>
      </w:r>
      <w:r w:rsidRPr="001B4450">
        <w:rPr>
          <w:bCs/>
          <w:iCs/>
          <w:sz w:val="26"/>
          <w:szCs w:val="26"/>
          <w:lang w:val="pt-BR"/>
        </w:rPr>
        <w:t>:</w:t>
      </w:r>
      <w:r w:rsidRPr="001B4450">
        <w:rPr>
          <w:bCs/>
          <w:iCs/>
          <w:sz w:val="26"/>
          <w:szCs w:val="26"/>
          <w:lang w:val="pt-BR"/>
        </w:rPr>
        <w:tab/>
      </w:r>
    </w:p>
    <w:p w14:paraId="60FAF67F" w14:textId="77777777" w:rsidR="001B4450" w:rsidRPr="001B4450" w:rsidRDefault="001B4450" w:rsidP="005E191A">
      <w:pPr>
        <w:spacing w:before="120" w:after="60" w:line="276" w:lineRule="auto"/>
        <w:ind w:firstLine="567"/>
        <w:jc w:val="both"/>
        <w:rPr>
          <w:b/>
          <w:bCs/>
          <w:iCs/>
          <w:sz w:val="26"/>
          <w:szCs w:val="26"/>
          <w:lang w:val="pt-BR"/>
        </w:rPr>
      </w:pPr>
      <w:r w:rsidRPr="001B4450">
        <w:rPr>
          <w:bCs/>
          <w:iCs/>
          <w:sz w:val="26"/>
          <w:szCs w:val="26"/>
          <w:lang w:val="pt-BR"/>
        </w:rPr>
        <w:t xml:space="preserve">+ </w:t>
      </w:r>
      <w:r w:rsidRPr="001B4450">
        <w:rPr>
          <w:sz w:val="26"/>
          <w:szCs w:val="26"/>
          <w:lang w:val="pt-BR"/>
        </w:rPr>
        <w:t>Kéo dãn cột sống.</w:t>
      </w:r>
    </w:p>
    <w:p w14:paraId="16CF5449"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lastRenderedPageBreak/>
        <w:t xml:space="preserve">+ Tăng cường tính đàn hồi của thân mình.   </w:t>
      </w:r>
    </w:p>
    <w:p w14:paraId="2AE12872" w14:textId="77777777" w:rsidR="001B4450" w:rsidRPr="005A1CF9" w:rsidRDefault="001B4450" w:rsidP="005E191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1AD97289"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Đứng 2 tay gập 180</w:t>
      </w:r>
      <w:r w:rsidRPr="005A1CF9">
        <w:rPr>
          <w:rFonts w:ascii="Times New Roman" w:hAnsi="Times New Roman"/>
          <w:sz w:val="26"/>
          <w:szCs w:val="26"/>
          <w:vertAlign w:val="superscript"/>
          <w:lang w:val="pt-BR"/>
        </w:rPr>
        <w:t>0</w:t>
      </w:r>
      <w:r w:rsidRPr="005A1CF9">
        <w:rPr>
          <w:rFonts w:ascii="Times New Roman" w:hAnsi="Times New Roman"/>
          <w:sz w:val="26"/>
          <w:szCs w:val="26"/>
          <w:lang w:val="pt-BR"/>
        </w:rPr>
        <w:t xml:space="preserve"> , duỗi thẳng.</w:t>
      </w:r>
    </w:p>
    <w:p w14:paraId="230BB26F"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 xml:space="preserve">+ </w:t>
      </w:r>
      <w:r w:rsidRPr="001B4450">
        <w:rPr>
          <w:iCs/>
          <w:sz w:val="26"/>
          <w:szCs w:val="26"/>
          <w:lang w:val="de-DE"/>
        </w:rPr>
        <w:t>Tư thế KTV</w:t>
      </w:r>
      <w:r w:rsidRPr="001B4450">
        <w:rPr>
          <w:sz w:val="26"/>
          <w:szCs w:val="26"/>
          <w:lang w:val="de-DE"/>
        </w:rPr>
        <w:t>: Đứng cạnh.</w:t>
      </w:r>
    </w:p>
    <w:p w14:paraId="12C91CCD"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xml:space="preserve">+ </w:t>
      </w:r>
      <w:r w:rsidRPr="001B4450">
        <w:rPr>
          <w:iCs/>
          <w:sz w:val="26"/>
          <w:szCs w:val="26"/>
          <w:lang w:val="pt-BR"/>
        </w:rPr>
        <w:t>Tiến hành</w:t>
      </w:r>
      <w:r w:rsidRPr="001B4450">
        <w:rPr>
          <w:sz w:val="26"/>
          <w:szCs w:val="26"/>
          <w:lang w:val="pt-BR"/>
        </w:rPr>
        <w:t>: Hai tay bệnh nhân bám vào xà ngang, gắng cho gót chân rời khỏi sàn.</w:t>
      </w:r>
    </w:p>
    <w:p w14:paraId="48629B18" w14:textId="77777777" w:rsidR="001B4450" w:rsidRPr="005A1CF9" w:rsidRDefault="001B4450" w:rsidP="005E191A">
      <w:pPr>
        <w:spacing w:before="120" w:after="60" w:line="276" w:lineRule="auto"/>
        <w:ind w:firstLine="567"/>
        <w:jc w:val="both"/>
        <w:rPr>
          <w:bCs/>
          <w:i/>
          <w:iCs/>
          <w:sz w:val="26"/>
          <w:szCs w:val="26"/>
          <w:lang w:val="pt-BR"/>
        </w:rPr>
      </w:pPr>
      <w:r w:rsidRPr="005A1CF9">
        <w:rPr>
          <w:bCs/>
          <w:i/>
          <w:iCs/>
          <w:sz w:val="26"/>
          <w:szCs w:val="26"/>
          <w:lang w:val="pt-BR"/>
        </w:rPr>
        <w:t xml:space="preserve">Bài tập 6: Tăng cường cơ lực nhóm cơ nghiêng thân </w:t>
      </w:r>
    </w:p>
    <w:p w14:paraId="09E4D185" w14:textId="77777777" w:rsidR="00D4365A" w:rsidRPr="005A1CF9" w:rsidRDefault="001B4450" w:rsidP="005E191A">
      <w:pPr>
        <w:spacing w:before="120" w:after="60" w:line="276" w:lineRule="auto"/>
        <w:ind w:firstLine="567"/>
        <w:jc w:val="both"/>
        <w:rPr>
          <w:bCs/>
          <w:iCs/>
          <w:sz w:val="26"/>
          <w:szCs w:val="26"/>
          <w:lang w:val="pt-BR"/>
        </w:rPr>
      </w:pPr>
      <w:r w:rsidRPr="005A1CF9">
        <w:rPr>
          <w:b/>
          <w:bCs/>
          <w:sz w:val="26"/>
          <w:szCs w:val="26"/>
          <w:lang w:val="pt-BR"/>
        </w:rPr>
        <w:t xml:space="preserve">- </w:t>
      </w:r>
      <w:r w:rsidRPr="005A1CF9">
        <w:rPr>
          <w:bCs/>
          <w:sz w:val="26"/>
          <w:szCs w:val="26"/>
          <w:lang w:val="pt-BR"/>
        </w:rPr>
        <w:t>Mục tiêu</w:t>
      </w:r>
      <w:r w:rsidRPr="005A1CF9">
        <w:rPr>
          <w:bCs/>
          <w:iCs/>
          <w:sz w:val="26"/>
          <w:szCs w:val="26"/>
          <w:lang w:val="pt-BR"/>
        </w:rPr>
        <w:t>:</w:t>
      </w:r>
      <w:r w:rsidRPr="005A1CF9">
        <w:rPr>
          <w:bCs/>
          <w:iCs/>
          <w:sz w:val="26"/>
          <w:szCs w:val="26"/>
          <w:lang w:val="pt-BR"/>
        </w:rPr>
        <w:tab/>
      </w:r>
    </w:p>
    <w:p w14:paraId="2A46A114" w14:textId="77777777" w:rsidR="001B4450" w:rsidRPr="005A1CF9" w:rsidRDefault="001B4450" w:rsidP="005E191A">
      <w:pPr>
        <w:spacing w:before="120" w:after="60" w:line="276" w:lineRule="auto"/>
        <w:ind w:firstLine="567"/>
        <w:jc w:val="both"/>
        <w:rPr>
          <w:b/>
          <w:bCs/>
          <w:iCs/>
          <w:sz w:val="26"/>
          <w:szCs w:val="26"/>
          <w:lang w:val="pt-BR"/>
        </w:rPr>
      </w:pPr>
      <w:r w:rsidRPr="005A1CF9">
        <w:rPr>
          <w:bCs/>
          <w:iCs/>
          <w:sz w:val="26"/>
          <w:szCs w:val="26"/>
          <w:lang w:val="pt-BR"/>
        </w:rPr>
        <w:t>+</w:t>
      </w:r>
      <w:r w:rsidRPr="005A1CF9">
        <w:rPr>
          <w:b/>
          <w:bCs/>
          <w:iCs/>
          <w:sz w:val="26"/>
          <w:szCs w:val="26"/>
          <w:lang w:val="pt-BR"/>
        </w:rPr>
        <w:t xml:space="preserve"> </w:t>
      </w:r>
      <w:r w:rsidRPr="005A1CF9">
        <w:rPr>
          <w:sz w:val="26"/>
          <w:szCs w:val="26"/>
          <w:lang w:val="pt-BR"/>
        </w:rPr>
        <w:t>Tập mạnh nhóm cơ nghiêng thân.</w:t>
      </w:r>
    </w:p>
    <w:p w14:paraId="729E33DC"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Kéo dãn phía lồi của đường cong ngực phải.</w:t>
      </w:r>
      <w:r w:rsidRPr="005A1CF9">
        <w:rPr>
          <w:sz w:val="26"/>
          <w:szCs w:val="26"/>
          <w:lang w:val="pt-BR"/>
        </w:rPr>
        <w:tab/>
        <w:t xml:space="preserve">   </w:t>
      </w:r>
    </w:p>
    <w:p w14:paraId="3A387695" w14:textId="77777777" w:rsidR="001B4450" w:rsidRPr="005A1CF9" w:rsidRDefault="001B4450" w:rsidP="005E191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232A0F1E"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ằm nghiêng.</w:t>
      </w:r>
    </w:p>
    <w:p w14:paraId="1F92B556" w14:textId="77777777" w:rsidR="001B4450" w:rsidRPr="001B4450" w:rsidRDefault="001B4450" w:rsidP="00D4365A">
      <w:pPr>
        <w:spacing w:before="120" w:after="60" w:line="276" w:lineRule="auto"/>
        <w:ind w:firstLine="567"/>
        <w:jc w:val="both"/>
        <w:rPr>
          <w:sz w:val="26"/>
          <w:szCs w:val="26"/>
          <w:lang w:val="de-DE"/>
        </w:rPr>
      </w:pPr>
      <w:r w:rsidRPr="001B4450">
        <w:rPr>
          <w:sz w:val="26"/>
          <w:szCs w:val="26"/>
          <w:lang w:val="de-DE"/>
        </w:rPr>
        <w:t xml:space="preserve">+ </w:t>
      </w:r>
      <w:r w:rsidRPr="001B4450">
        <w:rPr>
          <w:iCs/>
          <w:sz w:val="26"/>
          <w:szCs w:val="26"/>
          <w:lang w:val="de-DE"/>
        </w:rPr>
        <w:t>Tư thế KTV</w:t>
      </w:r>
      <w:r w:rsidRPr="001B4450">
        <w:rPr>
          <w:sz w:val="26"/>
          <w:szCs w:val="26"/>
          <w:lang w:val="de-DE"/>
        </w:rPr>
        <w:t xml:space="preserve"> : Đứng sau.</w:t>
      </w:r>
    </w:p>
    <w:p w14:paraId="5A436A00" w14:textId="77777777" w:rsidR="001B4450" w:rsidRPr="001B4450" w:rsidRDefault="001B4450" w:rsidP="00D4365A">
      <w:pPr>
        <w:spacing w:before="120" w:after="60" w:line="276" w:lineRule="auto"/>
        <w:ind w:firstLine="567"/>
        <w:jc w:val="both"/>
        <w:rPr>
          <w:sz w:val="26"/>
          <w:szCs w:val="26"/>
          <w:lang w:val="de-DE"/>
        </w:rPr>
      </w:pPr>
      <w:r w:rsidRPr="001B4450">
        <w:rPr>
          <w:sz w:val="26"/>
          <w:szCs w:val="26"/>
          <w:lang w:val="de-DE"/>
        </w:rPr>
        <w:t xml:space="preserve">+ </w:t>
      </w:r>
      <w:r w:rsidRPr="001B4450">
        <w:rPr>
          <w:iCs/>
          <w:sz w:val="26"/>
          <w:szCs w:val="26"/>
          <w:lang w:val="de-DE"/>
        </w:rPr>
        <w:t>Tiến hành</w:t>
      </w:r>
      <w:r w:rsidRPr="001B4450">
        <w:rPr>
          <w:sz w:val="26"/>
          <w:szCs w:val="26"/>
          <w:lang w:val="de-DE"/>
        </w:rPr>
        <w:t xml:space="preserve"> : Bệnh nhân nằm nghiêng về phía trái và nhấc thân lên khỏi sàn để kéo dãn phía lồi của đường cong ngực phải.</w:t>
      </w:r>
    </w:p>
    <w:p w14:paraId="67465FF5" w14:textId="77777777" w:rsidR="001B4450" w:rsidRPr="005A1CF9" w:rsidRDefault="001B4450" w:rsidP="00D4365A">
      <w:pPr>
        <w:spacing w:before="120" w:after="60" w:line="276" w:lineRule="auto"/>
        <w:ind w:firstLine="567"/>
        <w:jc w:val="both"/>
        <w:rPr>
          <w:bCs/>
          <w:i/>
          <w:iCs/>
          <w:sz w:val="26"/>
          <w:szCs w:val="26"/>
          <w:lang w:val="de-DE"/>
        </w:rPr>
      </w:pPr>
      <w:r w:rsidRPr="005A1CF9">
        <w:rPr>
          <w:bCs/>
          <w:i/>
          <w:iCs/>
          <w:sz w:val="26"/>
          <w:szCs w:val="26"/>
          <w:lang w:val="de-DE"/>
        </w:rPr>
        <w:t xml:space="preserve">Bài tập 7: </w:t>
      </w:r>
    </w:p>
    <w:p w14:paraId="11DC31AB" w14:textId="77777777" w:rsidR="00D4365A" w:rsidRDefault="001B4450" w:rsidP="00D4365A">
      <w:pPr>
        <w:spacing w:before="120" w:after="60" w:line="276" w:lineRule="auto"/>
        <w:ind w:firstLine="567"/>
        <w:jc w:val="both"/>
        <w:rPr>
          <w:bCs/>
          <w:iCs/>
          <w:sz w:val="26"/>
          <w:szCs w:val="26"/>
          <w:lang w:val="pt-BR"/>
        </w:rPr>
      </w:pPr>
      <w:r w:rsidRPr="001B4450">
        <w:rPr>
          <w:b/>
          <w:bCs/>
          <w:sz w:val="26"/>
          <w:szCs w:val="26"/>
          <w:lang w:val="pt-BR"/>
        </w:rPr>
        <w:t xml:space="preserve">- </w:t>
      </w:r>
      <w:r w:rsidRPr="001B4450">
        <w:rPr>
          <w:bCs/>
          <w:sz w:val="26"/>
          <w:szCs w:val="26"/>
          <w:lang w:val="pt-BR"/>
        </w:rPr>
        <w:t>Mục tiêu</w:t>
      </w:r>
      <w:r w:rsidRPr="001B4450">
        <w:rPr>
          <w:bCs/>
          <w:iCs/>
          <w:sz w:val="26"/>
          <w:szCs w:val="26"/>
          <w:lang w:val="pt-BR"/>
        </w:rPr>
        <w:t>:</w:t>
      </w:r>
      <w:r w:rsidRPr="001B4450">
        <w:rPr>
          <w:bCs/>
          <w:iCs/>
          <w:sz w:val="26"/>
          <w:szCs w:val="26"/>
          <w:lang w:val="pt-BR"/>
        </w:rPr>
        <w:tab/>
      </w:r>
    </w:p>
    <w:p w14:paraId="476A23AB" w14:textId="77777777" w:rsidR="001B4450" w:rsidRPr="001B4450" w:rsidRDefault="001B4450" w:rsidP="00D4365A">
      <w:pPr>
        <w:spacing w:before="120" w:after="60" w:line="276" w:lineRule="auto"/>
        <w:ind w:firstLine="567"/>
        <w:jc w:val="both"/>
        <w:rPr>
          <w:b/>
          <w:bCs/>
          <w:iCs/>
          <w:sz w:val="26"/>
          <w:szCs w:val="26"/>
          <w:lang w:val="pt-BR"/>
        </w:rPr>
      </w:pPr>
      <w:r w:rsidRPr="001B4450">
        <w:rPr>
          <w:bCs/>
          <w:iCs/>
          <w:sz w:val="26"/>
          <w:szCs w:val="26"/>
          <w:lang w:val="pt-BR"/>
        </w:rPr>
        <w:t>+</w:t>
      </w:r>
      <w:r w:rsidRPr="001B4450">
        <w:rPr>
          <w:b/>
          <w:bCs/>
          <w:iCs/>
          <w:sz w:val="26"/>
          <w:szCs w:val="26"/>
          <w:lang w:val="pt-BR"/>
        </w:rPr>
        <w:t xml:space="preserve"> </w:t>
      </w:r>
      <w:r w:rsidRPr="001B4450">
        <w:rPr>
          <w:sz w:val="26"/>
          <w:szCs w:val="26"/>
          <w:lang w:val="pt-BR"/>
        </w:rPr>
        <w:t>Cải thiện chức năng hô hấp và tim mạch.</w:t>
      </w:r>
    </w:p>
    <w:p w14:paraId="4DE739F3" w14:textId="77777777" w:rsidR="001B4450" w:rsidRPr="001B4450" w:rsidRDefault="001B4450" w:rsidP="00D4365A">
      <w:pPr>
        <w:spacing w:before="120" w:after="60" w:line="276" w:lineRule="auto"/>
        <w:ind w:firstLine="567"/>
        <w:jc w:val="both"/>
        <w:rPr>
          <w:sz w:val="26"/>
          <w:szCs w:val="26"/>
          <w:lang w:val="pt-BR"/>
        </w:rPr>
      </w:pPr>
      <w:r w:rsidRPr="001B4450">
        <w:rPr>
          <w:sz w:val="26"/>
          <w:szCs w:val="26"/>
          <w:lang w:val="pt-BR"/>
        </w:rPr>
        <w:t>+ Tăng cường độ giãn nở của lồng ngực.</w:t>
      </w:r>
    </w:p>
    <w:p w14:paraId="3AA70F85" w14:textId="77777777" w:rsidR="001B4450" w:rsidRPr="005A1CF9" w:rsidRDefault="001B4450" w:rsidP="00D4365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360B3EE7"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ằm ở tư thế nửa nằm nửa ngồi.</w:t>
      </w:r>
    </w:p>
    <w:p w14:paraId="6878F8BC"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 xml:space="preserve">+ </w:t>
      </w:r>
      <w:r w:rsidRPr="001B4450">
        <w:rPr>
          <w:iCs/>
          <w:sz w:val="26"/>
          <w:szCs w:val="26"/>
          <w:lang w:val="de-DE"/>
        </w:rPr>
        <w:t>Tư thế KTV</w:t>
      </w:r>
      <w:r w:rsidRPr="001B4450">
        <w:rPr>
          <w:sz w:val="26"/>
          <w:szCs w:val="26"/>
          <w:lang w:val="de-DE"/>
        </w:rPr>
        <w:t>: Đứng cạnh.</w:t>
      </w:r>
    </w:p>
    <w:p w14:paraId="03EB35D1" w14:textId="77777777" w:rsidR="001B4450" w:rsidRPr="001B4450" w:rsidRDefault="001B4450" w:rsidP="005E191A">
      <w:pPr>
        <w:spacing w:before="120" w:after="60" w:line="276" w:lineRule="auto"/>
        <w:ind w:firstLine="567"/>
        <w:jc w:val="both"/>
        <w:rPr>
          <w:iCs/>
          <w:sz w:val="26"/>
          <w:szCs w:val="26"/>
          <w:lang w:val="pt-BR"/>
        </w:rPr>
      </w:pPr>
      <w:r w:rsidRPr="001B4450">
        <w:rPr>
          <w:sz w:val="26"/>
          <w:szCs w:val="26"/>
          <w:lang w:val="pt-BR"/>
        </w:rPr>
        <w:t xml:space="preserve">+ </w:t>
      </w:r>
      <w:r w:rsidRPr="001B4450">
        <w:rPr>
          <w:iCs/>
          <w:sz w:val="26"/>
          <w:szCs w:val="26"/>
          <w:lang w:val="pt-BR"/>
        </w:rPr>
        <w:t>Tiến hành</w:t>
      </w:r>
      <w:r w:rsidRPr="001B4450">
        <w:rPr>
          <w:sz w:val="26"/>
          <w:szCs w:val="26"/>
          <w:lang w:val="pt-BR"/>
        </w:rPr>
        <w:t>: Bệnh nhân thở sâu và hít ra từ từ. Hai tay  bệnh nhân đặt dưới cơ hoành.</w:t>
      </w:r>
    </w:p>
    <w:p w14:paraId="717C4D84" w14:textId="77777777" w:rsidR="001B4450" w:rsidRPr="005A1CF9" w:rsidRDefault="001B4450" w:rsidP="005E191A">
      <w:pPr>
        <w:spacing w:before="120" w:after="60" w:line="276" w:lineRule="auto"/>
        <w:ind w:firstLine="567"/>
        <w:jc w:val="both"/>
        <w:rPr>
          <w:bCs/>
          <w:i/>
          <w:iCs/>
          <w:sz w:val="26"/>
          <w:szCs w:val="26"/>
          <w:lang w:val="pt-BR"/>
        </w:rPr>
      </w:pPr>
      <w:r w:rsidRPr="001B4450">
        <w:rPr>
          <w:i/>
          <w:sz w:val="26"/>
          <w:szCs w:val="26"/>
          <w:lang w:val="pt-BR"/>
        </w:rPr>
        <w:t xml:space="preserve"> </w:t>
      </w:r>
      <w:r w:rsidRPr="005A1CF9">
        <w:rPr>
          <w:bCs/>
          <w:i/>
          <w:iCs/>
          <w:sz w:val="26"/>
          <w:szCs w:val="26"/>
          <w:lang w:val="pt-BR"/>
        </w:rPr>
        <w:t xml:space="preserve">Bài tập 8: </w:t>
      </w:r>
    </w:p>
    <w:p w14:paraId="48B6C2CE" w14:textId="77777777" w:rsidR="00D4365A" w:rsidRPr="005A1CF9" w:rsidRDefault="001B4450" w:rsidP="005E191A">
      <w:pPr>
        <w:spacing w:before="120" w:after="60" w:line="276" w:lineRule="auto"/>
        <w:ind w:firstLine="567"/>
        <w:jc w:val="both"/>
        <w:rPr>
          <w:bCs/>
          <w:iCs/>
          <w:sz w:val="26"/>
          <w:szCs w:val="26"/>
          <w:lang w:val="pt-BR"/>
        </w:rPr>
      </w:pPr>
      <w:r w:rsidRPr="005A1CF9">
        <w:rPr>
          <w:b/>
          <w:bCs/>
          <w:sz w:val="26"/>
          <w:szCs w:val="26"/>
          <w:lang w:val="pt-BR"/>
        </w:rPr>
        <w:t>-</w:t>
      </w:r>
      <w:r w:rsidRPr="005A1CF9">
        <w:rPr>
          <w:bCs/>
          <w:sz w:val="26"/>
          <w:szCs w:val="26"/>
          <w:lang w:val="pt-BR"/>
        </w:rPr>
        <w:t xml:space="preserve"> Mục tiêu</w:t>
      </w:r>
      <w:r w:rsidRPr="005A1CF9">
        <w:rPr>
          <w:bCs/>
          <w:iCs/>
          <w:sz w:val="26"/>
          <w:szCs w:val="26"/>
          <w:lang w:val="pt-BR"/>
        </w:rPr>
        <w:t>:</w:t>
      </w:r>
      <w:r w:rsidRPr="005A1CF9">
        <w:rPr>
          <w:bCs/>
          <w:iCs/>
          <w:sz w:val="26"/>
          <w:szCs w:val="26"/>
          <w:lang w:val="pt-BR"/>
        </w:rPr>
        <w:tab/>
      </w:r>
    </w:p>
    <w:p w14:paraId="265C2A6F" w14:textId="77777777" w:rsidR="001B4450" w:rsidRPr="005A1CF9" w:rsidRDefault="001B4450" w:rsidP="005E191A">
      <w:pPr>
        <w:spacing w:before="120" w:after="60" w:line="276" w:lineRule="auto"/>
        <w:ind w:firstLine="567"/>
        <w:jc w:val="both"/>
        <w:rPr>
          <w:b/>
          <w:bCs/>
          <w:iCs/>
          <w:sz w:val="26"/>
          <w:szCs w:val="26"/>
          <w:lang w:val="pt-BR"/>
        </w:rPr>
      </w:pPr>
      <w:r w:rsidRPr="005A1CF9">
        <w:rPr>
          <w:bCs/>
          <w:iCs/>
          <w:sz w:val="26"/>
          <w:szCs w:val="26"/>
          <w:lang w:val="pt-BR"/>
        </w:rPr>
        <w:t>+</w:t>
      </w:r>
      <w:r w:rsidRPr="005A1CF9">
        <w:rPr>
          <w:b/>
          <w:bCs/>
          <w:iCs/>
          <w:sz w:val="26"/>
          <w:szCs w:val="26"/>
          <w:lang w:val="pt-BR"/>
        </w:rPr>
        <w:t xml:space="preserve"> </w:t>
      </w:r>
      <w:r w:rsidRPr="005A1CF9">
        <w:rPr>
          <w:sz w:val="26"/>
          <w:szCs w:val="26"/>
          <w:lang w:val="pt-BR"/>
        </w:rPr>
        <w:t>Cải thiện tư thế cột sống</w:t>
      </w:r>
    </w:p>
    <w:p w14:paraId="38D4B6BF"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Tăng cường chức năng phổi.</w:t>
      </w:r>
    </w:p>
    <w:p w14:paraId="53738FBB" w14:textId="77777777" w:rsidR="001B4450" w:rsidRPr="005A1CF9" w:rsidRDefault="001B4450" w:rsidP="005E191A">
      <w:pPr>
        <w:spacing w:before="120" w:after="60" w:line="276" w:lineRule="auto"/>
        <w:ind w:firstLine="567"/>
        <w:jc w:val="both"/>
        <w:rPr>
          <w:iCs/>
          <w:sz w:val="26"/>
          <w:szCs w:val="26"/>
          <w:lang w:val="pt-BR"/>
        </w:rPr>
      </w:pPr>
      <w:r w:rsidRPr="005A1CF9">
        <w:rPr>
          <w:b/>
          <w:bCs/>
          <w:sz w:val="26"/>
          <w:szCs w:val="26"/>
          <w:lang w:val="pt-BR"/>
        </w:rPr>
        <w:t>-</w:t>
      </w:r>
      <w:r w:rsidRPr="005A1CF9">
        <w:rPr>
          <w:bCs/>
          <w:sz w:val="26"/>
          <w:szCs w:val="26"/>
          <w:lang w:val="pt-BR"/>
        </w:rPr>
        <w:t xml:space="preserve"> Kỹ thuật</w:t>
      </w:r>
      <w:r w:rsidRPr="005A1CF9">
        <w:rPr>
          <w:iCs/>
          <w:sz w:val="26"/>
          <w:szCs w:val="26"/>
          <w:lang w:val="pt-BR"/>
        </w:rPr>
        <w:t xml:space="preserve"> </w:t>
      </w:r>
    </w:p>
    <w:p w14:paraId="135DEAAE" w14:textId="77777777" w:rsidR="001B4450" w:rsidRPr="005A1CF9" w:rsidRDefault="001B4450" w:rsidP="00D4365A">
      <w:pPr>
        <w:pStyle w:val="BodyTextIndent"/>
        <w:numPr>
          <w:ilvl w:val="0"/>
          <w:numId w:val="0"/>
        </w:numPr>
        <w:spacing w:beforeLines="0" w:before="120" w:afterLines="0" w:after="60" w:line="276" w:lineRule="auto"/>
        <w:ind w:firstLine="567"/>
        <w:rPr>
          <w:rFonts w:ascii="Times New Roman" w:hAnsi="Times New Roman"/>
          <w:sz w:val="26"/>
          <w:szCs w:val="26"/>
          <w:lang w:val="pt-BR"/>
        </w:rPr>
      </w:pPr>
      <w:r w:rsidRPr="005A1CF9">
        <w:rPr>
          <w:rFonts w:ascii="Times New Roman" w:hAnsi="Times New Roman"/>
          <w:sz w:val="26"/>
          <w:szCs w:val="26"/>
          <w:lang w:val="pt-BR"/>
        </w:rPr>
        <w:t xml:space="preserve">+ </w:t>
      </w:r>
      <w:r w:rsidRPr="005A1CF9">
        <w:rPr>
          <w:rFonts w:ascii="Times New Roman" w:hAnsi="Times New Roman"/>
          <w:iCs/>
          <w:sz w:val="26"/>
          <w:szCs w:val="26"/>
          <w:lang w:val="pt-BR"/>
        </w:rPr>
        <w:t>Tư thế bệnh nhân</w:t>
      </w:r>
      <w:r w:rsidRPr="005A1CF9">
        <w:rPr>
          <w:rFonts w:ascii="Times New Roman" w:hAnsi="Times New Roman"/>
          <w:sz w:val="26"/>
          <w:szCs w:val="26"/>
          <w:lang w:val="pt-BR"/>
        </w:rPr>
        <w:t>: Ngồi, người cúi về phía trước.</w:t>
      </w:r>
    </w:p>
    <w:p w14:paraId="1500BE59"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ư thế KTV</w:t>
      </w:r>
      <w:r w:rsidRPr="005A1CF9">
        <w:rPr>
          <w:sz w:val="26"/>
          <w:szCs w:val="26"/>
          <w:lang w:val="pt-BR"/>
        </w:rPr>
        <w:t>: Ngồi sau, 2 bàn tay đặt sau lưng và đáy phổi.</w:t>
      </w:r>
    </w:p>
    <w:p w14:paraId="58932B75"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w:t>
      </w:r>
      <w:r w:rsidRPr="005A1CF9">
        <w:rPr>
          <w:iCs/>
          <w:sz w:val="26"/>
          <w:szCs w:val="26"/>
          <w:lang w:val="pt-BR"/>
        </w:rPr>
        <w:t>Tiến hành</w:t>
      </w:r>
      <w:r w:rsidRPr="005A1CF9">
        <w:rPr>
          <w:sz w:val="26"/>
          <w:szCs w:val="26"/>
          <w:lang w:val="pt-BR"/>
        </w:rPr>
        <w:t>: Bệnh nhân hít vào thật sâu và thở ra từ từ, đảm bảo có sự giãn nở của lồng ngực.</w:t>
      </w:r>
    </w:p>
    <w:p w14:paraId="20F6FA27" w14:textId="77777777" w:rsidR="001B4450" w:rsidRPr="005A1CF9" w:rsidRDefault="001B4450" w:rsidP="005E191A">
      <w:pPr>
        <w:spacing w:before="120" w:after="60" w:line="276" w:lineRule="auto"/>
        <w:ind w:firstLine="567"/>
        <w:jc w:val="both"/>
        <w:rPr>
          <w:i/>
          <w:sz w:val="26"/>
          <w:szCs w:val="26"/>
          <w:lang w:val="pt-BR"/>
        </w:rPr>
      </w:pPr>
      <w:r w:rsidRPr="005A1CF9">
        <w:rPr>
          <w:bCs/>
          <w:i/>
          <w:iCs/>
          <w:sz w:val="26"/>
          <w:szCs w:val="26"/>
          <w:lang w:val="pt-BR"/>
        </w:rPr>
        <w:t>Bài tập 9</w:t>
      </w:r>
      <w:r w:rsidRPr="005A1CF9">
        <w:rPr>
          <w:i/>
          <w:sz w:val="26"/>
          <w:szCs w:val="26"/>
          <w:lang w:val="pt-BR"/>
        </w:rPr>
        <w:t>: Tập bơi.</w:t>
      </w:r>
    </w:p>
    <w:p w14:paraId="3DE76B0E" w14:textId="77777777" w:rsidR="001B4450" w:rsidRPr="005A1CF9" w:rsidRDefault="001B4450" w:rsidP="005E191A">
      <w:pPr>
        <w:spacing w:before="120" w:after="60" w:line="276" w:lineRule="auto"/>
        <w:ind w:firstLine="567"/>
        <w:jc w:val="both"/>
        <w:rPr>
          <w:i/>
          <w:sz w:val="26"/>
          <w:szCs w:val="26"/>
          <w:lang w:val="pt-BR"/>
        </w:rPr>
      </w:pPr>
      <w:r w:rsidRPr="005A1CF9">
        <w:rPr>
          <w:bCs/>
          <w:i/>
          <w:iCs/>
          <w:sz w:val="26"/>
          <w:szCs w:val="26"/>
          <w:lang w:val="pt-BR"/>
        </w:rPr>
        <w:lastRenderedPageBreak/>
        <w:t xml:space="preserve">Bài tập 10: </w:t>
      </w:r>
      <w:r w:rsidRPr="005A1CF9">
        <w:rPr>
          <w:i/>
          <w:sz w:val="26"/>
          <w:szCs w:val="26"/>
          <w:lang w:val="pt-BR"/>
        </w:rPr>
        <w:t>Luyện tập thể thao</w:t>
      </w:r>
    </w:p>
    <w:p w14:paraId="7202DD76" w14:textId="77777777" w:rsidR="001B4450" w:rsidRPr="005A1CF9" w:rsidRDefault="001B4450" w:rsidP="00D4365A">
      <w:pPr>
        <w:spacing w:before="120" w:after="60" w:line="269" w:lineRule="auto"/>
        <w:ind w:firstLine="567"/>
        <w:jc w:val="both"/>
        <w:rPr>
          <w:b/>
          <w:i/>
          <w:iCs/>
          <w:sz w:val="26"/>
          <w:szCs w:val="26"/>
          <w:lang w:val="pt-BR"/>
        </w:rPr>
      </w:pPr>
      <w:r w:rsidRPr="005A1CF9">
        <w:rPr>
          <w:b/>
          <w:bCs/>
          <w:i/>
          <w:sz w:val="26"/>
          <w:szCs w:val="26"/>
          <w:lang w:val="pt-BR"/>
        </w:rPr>
        <w:t>b) Điều trị bằng máng nẹp chỉnh hình</w:t>
      </w:r>
    </w:p>
    <w:p w14:paraId="72F6EEDA" w14:textId="77777777" w:rsidR="001B4450" w:rsidRPr="005A1CF9" w:rsidRDefault="001B4450" w:rsidP="00D4365A">
      <w:pPr>
        <w:spacing w:before="120" w:after="60" w:line="269" w:lineRule="auto"/>
        <w:ind w:firstLine="567"/>
        <w:jc w:val="both"/>
        <w:rPr>
          <w:sz w:val="26"/>
          <w:szCs w:val="26"/>
          <w:lang w:val="pt-BR"/>
        </w:rPr>
      </w:pPr>
      <w:r w:rsidRPr="005A1CF9">
        <w:rPr>
          <w:sz w:val="26"/>
          <w:szCs w:val="26"/>
          <w:lang w:val="pt-BR"/>
        </w:rPr>
        <w:t xml:space="preserve">- Chỉ định: </w:t>
      </w:r>
    </w:p>
    <w:p w14:paraId="06360C1F" w14:textId="77777777" w:rsidR="001B4450" w:rsidRPr="005A1CF9" w:rsidRDefault="001B4450" w:rsidP="00D4365A">
      <w:pPr>
        <w:spacing w:before="120" w:after="60" w:line="269" w:lineRule="auto"/>
        <w:ind w:firstLine="567"/>
        <w:jc w:val="both"/>
        <w:rPr>
          <w:sz w:val="26"/>
          <w:szCs w:val="26"/>
          <w:lang w:val="pt-BR"/>
        </w:rPr>
      </w:pPr>
      <w:r w:rsidRPr="005A1CF9">
        <w:rPr>
          <w:sz w:val="26"/>
          <w:szCs w:val="26"/>
          <w:lang w:val="pt-BR"/>
        </w:rPr>
        <w:t>+ Tuổi : Ở trẻ trai &lt; 18 tuổi và trẻ gái &lt; 17 tuổi.</w:t>
      </w:r>
    </w:p>
    <w:p w14:paraId="627BBC87"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Góc COBB  &gt; 25 độ và &lt; 60 độ .</w:t>
      </w:r>
    </w:p>
    <w:p w14:paraId="3FFC7AE2"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8 độ &lt; độ xoay của cột sống (Scoliometer) &lt; 25 độ (góc COBB)</w:t>
      </w:r>
    </w:p>
    <w:p w14:paraId="540302E5"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lt; 25 độ (góc COBB) nhưng tiến triển nhanh trong 3 tháng (&gt; 5 độ)</w:t>
      </w:r>
    </w:p>
    <w:p w14:paraId="12930062"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Có loại áo nẹp chỉnh hình :</w:t>
      </w:r>
    </w:p>
    <w:p w14:paraId="2C826660"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Boston</w:t>
      </w:r>
    </w:p>
    <w:p w14:paraId="219E4240"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Minwauker</w:t>
      </w:r>
    </w:p>
    <w:p w14:paraId="4F604EC4"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Chêneau</w:t>
      </w:r>
    </w:p>
    <w:p w14:paraId="3CBA93EA"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Lyon</w:t>
      </w:r>
    </w:p>
    <w:p w14:paraId="5CC94243"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Mieder…</w:t>
      </w:r>
    </w:p>
    <w:p w14:paraId="2FFFDE68"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Theo dõi: 3 tháng đến khám lại 1 lần, 6 tháng chụp Xquang 1 lần</w:t>
      </w:r>
    </w:p>
    <w:p w14:paraId="0603FC00"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Chống chỉ định: Khi trẻ đã trưởng thành &gt; 22- 25 tuổi, nẹp chỉnh hình không có hiệu quả, độ cong không tồi đi, độ vẹo &gt; 60 độ, ảnh hưởng đến thẩm mỹ, tâm lý.</w:t>
      </w:r>
    </w:p>
    <w:p w14:paraId="61E732A9" w14:textId="77777777" w:rsidR="001B4450" w:rsidRPr="001B4450" w:rsidRDefault="001B4450" w:rsidP="00D4365A">
      <w:pPr>
        <w:spacing w:before="120" w:after="60" w:line="269" w:lineRule="auto"/>
        <w:ind w:firstLine="567"/>
        <w:jc w:val="both"/>
        <w:rPr>
          <w:i/>
          <w:sz w:val="26"/>
          <w:szCs w:val="26"/>
          <w:lang w:val="pt-BR"/>
        </w:rPr>
      </w:pPr>
      <w:r w:rsidRPr="001B4450">
        <w:rPr>
          <w:b/>
          <w:bCs/>
          <w:i/>
          <w:sz w:val="26"/>
          <w:szCs w:val="26"/>
          <w:lang w:val="pt-BR"/>
        </w:rPr>
        <w:t>c) Phẫu thuật chỉnh hình</w:t>
      </w:r>
      <w:r w:rsidRPr="001B4450">
        <w:rPr>
          <w:i/>
          <w:sz w:val="26"/>
          <w:szCs w:val="26"/>
          <w:lang w:val="pt-BR"/>
        </w:rPr>
        <w:t xml:space="preserve">  </w:t>
      </w:r>
    </w:p>
    <w:p w14:paraId="7D8F731A" w14:textId="77777777" w:rsidR="001B4450" w:rsidRPr="001B4450" w:rsidRDefault="001B4450" w:rsidP="00D4365A">
      <w:pPr>
        <w:spacing w:before="120" w:after="60" w:line="269" w:lineRule="auto"/>
        <w:ind w:firstLine="567"/>
        <w:jc w:val="both"/>
        <w:rPr>
          <w:i/>
          <w:sz w:val="26"/>
          <w:szCs w:val="26"/>
          <w:lang w:val="pt-BR"/>
        </w:rPr>
      </w:pPr>
      <w:r w:rsidRPr="001B4450">
        <w:rPr>
          <w:sz w:val="26"/>
          <w:szCs w:val="26"/>
          <w:lang w:val="pt-BR"/>
        </w:rPr>
        <w:t>- Góc COBB &gt; 45 độ</w:t>
      </w:r>
    </w:p>
    <w:p w14:paraId="033FBA5D" w14:textId="77777777" w:rsidR="001B4450" w:rsidRPr="001B4450" w:rsidRDefault="001B4450" w:rsidP="00D4365A">
      <w:pPr>
        <w:spacing w:before="120" w:after="60" w:line="269" w:lineRule="auto"/>
        <w:ind w:firstLine="567"/>
        <w:jc w:val="both"/>
        <w:rPr>
          <w:sz w:val="26"/>
          <w:szCs w:val="26"/>
          <w:lang w:val="pt-BR"/>
        </w:rPr>
      </w:pPr>
      <w:r w:rsidRPr="001B4450">
        <w:rPr>
          <w:sz w:val="26"/>
          <w:szCs w:val="26"/>
          <w:lang w:val="pt-BR"/>
        </w:rPr>
        <w:t>- Khi sự cong vẹo ảnh hưởng đến chức năng của các cơ quan khác.</w:t>
      </w:r>
    </w:p>
    <w:p w14:paraId="3EDD3676" w14:textId="77777777" w:rsidR="001B4450" w:rsidRPr="001B4450" w:rsidRDefault="001B4450" w:rsidP="00D4365A">
      <w:pPr>
        <w:spacing w:before="120" w:after="60" w:line="269" w:lineRule="auto"/>
        <w:ind w:firstLine="567"/>
        <w:jc w:val="both"/>
        <w:rPr>
          <w:b/>
          <w:bCs/>
          <w:i/>
          <w:sz w:val="26"/>
          <w:szCs w:val="26"/>
          <w:lang w:val="pt-BR"/>
        </w:rPr>
      </w:pPr>
      <w:r w:rsidRPr="001B4450">
        <w:rPr>
          <w:b/>
          <w:i/>
          <w:sz w:val="26"/>
          <w:szCs w:val="26"/>
          <w:lang w:val="pt-BR"/>
        </w:rPr>
        <w:t xml:space="preserve">d) </w:t>
      </w:r>
      <w:r w:rsidRPr="001B4450">
        <w:rPr>
          <w:b/>
          <w:bCs/>
          <w:i/>
          <w:sz w:val="26"/>
          <w:szCs w:val="26"/>
          <w:lang w:val="pt-BR"/>
        </w:rPr>
        <w:t xml:space="preserve"> Điều trị bằng kéo dãn cột sống</w:t>
      </w:r>
    </w:p>
    <w:p w14:paraId="477F1AF2"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  Kéo dãn cột sống bằng máy Eltrac hàng ngày cũng có tác dụng nắn chỉnh cong vẹo và ngăn chặn sự tiến triển của cong vẹo cột sống.</w:t>
      </w:r>
    </w:p>
    <w:p w14:paraId="72398ABB"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 xml:space="preserve">4. Phân tuyến kỹ thuật </w:t>
      </w:r>
    </w:p>
    <w:p w14:paraId="248C1974"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a) Tại cộng đồng: kỹ thuật a.</w:t>
      </w:r>
    </w:p>
    <w:p w14:paraId="2DB931D0"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b) Tại các cơ sở khám bệnh, chữa bệnh, PHCN: a, b, c, d.</w:t>
      </w:r>
    </w:p>
    <w:p w14:paraId="34B8B4A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c) Phối hợp các kỹ thuật: a, b, c, d.</w:t>
      </w:r>
    </w:p>
    <w:p w14:paraId="2CF75E6F"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4.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28EE942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 Chăm sóc, theo dõi, tập luyện tại nhà</w:t>
      </w:r>
    </w:p>
    <w:p w14:paraId="63B66F1D" w14:textId="77777777" w:rsidR="001B4450" w:rsidRPr="001B4450" w:rsidRDefault="001B4450" w:rsidP="005E191A">
      <w:pPr>
        <w:spacing w:before="120" w:after="60" w:line="276" w:lineRule="auto"/>
        <w:ind w:firstLine="567"/>
        <w:jc w:val="both"/>
        <w:rPr>
          <w:sz w:val="26"/>
          <w:szCs w:val="26"/>
        </w:rPr>
      </w:pPr>
      <w:r w:rsidRPr="001B4450">
        <w:rPr>
          <w:sz w:val="26"/>
          <w:szCs w:val="26"/>
        </w:rPr>
        <w:t>- Cha mẹ trẻ cần lưu ý khi thấy trẻ đi lệch vai, một bên lưng có khối gồ lên so với bên kia.</w:t>
      </w:r>
    </w:p>
    <w:p w14:paraId="68D1884B" w14:textId="77777777" w:rsidR="001B4450" w:rsidRPr="001B4450" w:rsidRDefault="001B4450" w:rsidP="005E191A">
      <w:pPr>
        <w:spacing w:before="120" w:after="60" w:line="276" w:lineRule="auto"/>
        <w:ind w:firstLine="567"/>
        <w:jc w:val="both"/>
        <w:rPr>
          <w:sz w:val="26"/>
          <w:szCs w:val="26"/>
        </w:rPr>
      </w:pPr>
      <w:r w:rsidRPr="001B4450">
        <w:rPr>
          <w:sz w:val="26"/>
          <w:szCs w:val="26"/>
        </w:rPr>
        <w:t>- Cần đưa ngay trẻ đến các cơ sở y tế khi phát hiện thấy các dấu hiệu bất thường ở lưng trẻ để được chẩn đoán xác định và hướng dẫn tập luyện cho trẻ.</w:t>
      </w:r>
    </w:p>
    <w:p w14:paraId="4966A081"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b) Tiến triển/biến chứng, tiên lượng của bệnh/tật</w:t>
      </w:r>
    </w:p>
    <w:p w14:paraId="012846FD" w14:textId="77777777" w:rsidR="001B4450" w:rsidRPr="00EB7FAC" w:rsidRDefault="001B4450" w:rsidP="005E191A">
      <w:pPr>
        <w:pStyle w:val="Footer"/>
        <w:tabs>
          <w:tab w:val="clear" w:pos="4320"/>
          <w:tab w:val="clear" w:pos="8640"/>
        </w:tabs>
        <w:spacing w:before="120" w:after="60" w:line="276" w:lineRule="auto"/>
        <w:ind w:firstLine="567"/>
        <w:jc w:val="both"/>
        <w:rPr>
          <w:rFonts w:ascii="Times New Roman" w:hAnsi="Times New Roman"/>
          <w:sz w:val="26"/>
          <w:szCs w:val="26"/>
        </w:rPr>
      </w:pPr>
      <w:r w:rsidRPr="00EB7FAC">
        <w:rPr>
          <w:rFonts w:ascii="Times New Roman" w:hAnsi="Times New Roman"/>
          <w:sz w:val="26"/>
          <w:szCs w:val="26"/>
        </w:rPr>
        <w:lastRenderedPageBreak/>
        <w:t>- Phát hiện sớm, can thiệp sớm sẽ tránh được các biến chứng teo cơ, vẹo cột sống tiến triển, ảnh hưởng chức năng của các cơ quan tim mạch, hô hấp…</w:t>
      </w:r>
    </w:p>
    <w:p w14:paraId="01380E63" w14:textId="77777777" w:rsidR="001B4450" w:rsidRPr="001B4450" w:rsidRDefault="001B4450" w:rsidP="005E191A">
      <w:pPr>
        <w:tabs>
          <w:tab w:val="left" w:pos="0"/>
        </w:tabs>
        <w:spacing w:before="120" w:after="60" w:line="276" w:lineRule="auto"/>
        <w:ind w:firstLine="567"/>
        <w:jc w:val="both"/>
        <w:rPr>
          <w:sz w:val="26"/>
          <w:szCs w:val="26"/>
          <w:lang w:val="it-IT"/>
        </w:rPr>
      </w:pPr>
      <w:r w:rsidRPr="001B4450">
        <w:rPr>
          <w:sz w:val="26"/>
          <w:szCs w:val="26"/>
        </w:rPr>
        <w:t>c) Giới thiệu các cơ sở khám bệnh, chữa bệnh, Phục hồi chức năng.</w:t>
      </w:r>
      <w:r w:rsidRPr="001B4450">
        <w:rPr>
          <w:sz w:val="26"/>
          <w:szCs w:val="26"/>
          <w:lang w:val="it-IT"/>
        </w:rPr>
        <w:t xml:space="preserve"> </w:t>
      </w:r>
    </w:p>
    <w:p w14:paraId="5E8CA177" w14:textId="77777777" w:rsidR="001B4450" w:rsidRPr="001B4450" w:rsidRDefault="001B4450" w:rsidP="005E191A">
      <w:pPr>
        <w:spacing w:before="120" w:after="60" w:line="276" w:lineRule="auto"/>
        <w:ind w:firstLine="567"/>
        <w:jc w:val="both"/>
        <w:rPr>
          <w:sz w:val="26"/>
          <w:szCs w:val="26"/>
          <w:lang w:val="pt-BR"/>
        </w:rPr>
      </w:pPr>
    </w:p>
    <w:p w14:paraId="541B2BBB" w14:textId="77777777" w:rsidR="001B4450" w:rsidRPr="00D4365A" w:rsidRDefault="001B4450" w:rsidP="00D4365A">
      <w:pPr>
        <w:tabs>
          <w:tab w:val="left" w:pos="0"/>
        </w:tabs>
        <w:spacing w:before="120" w:after="60" w:line="276" w:lineRule="auto"/>
        <w:jc w:val="center"/>
        <w:rPr>
          <w:b/>
          <w:sz w:val="28"/>
          <w:szCs w:val="26"/>
        </w:rPr>
      </w:pPr>
      <w:r w:rsidRPr="001B4450">
        <w:rPr>
          <w:b/>
          <w:sz w:val="26"/>
          <w:szCs w:val="26"/>
        </w:rPr>
        <w:br w:type="page"/>
      </w:r>
      <w:r w:rsidRPr="00D4365A">
        <w:rPr>
          <w:b/>
          <w:sz w:val="28"/>
          <w:szCs w:val="26"/>
        </w:rPr>
        <w:lastRenderedPageBreak/>
        <w:t>PHÁT HIỆN SỚM - CAN THIỆP SỚM</w:t>
      </w:r>
    </w:p>
    <w:p w14:paraId="316979D4" w14:textId="77777777" w:rsidR="001B4450" w:rsidRPr="00D4365A" w:rsidRDefault="001B4450" w:rsidP="00D4365A">
      <w:pPr>
        <w:tabs>
          <w:tab w:val="left" w:pos="0"/>
        </w:tabs>
        <w:spacing w:before="120" w:after="60" w:line="276" w:lineRule="auto"/>
        <w:jc w:val="center"/>
        <w:rPr>
          <w:b/>
          <w:sz w:val="28"/>
          <w:szCs w:val="26"/>
        </w:rPr>
      </w:pPr>
      <w:r w:rsidRPr="00D4365A">
        <w:rPr>
          <w:b/>
          <w:sz w:val="28"/>
          <w:szCs w:val="26"/>
        </w:rPr>
        <w:t>CHO TRẺ BỊ KHIẾM THÍNH</w:t>
      </w:r>
    </w:p>
    <w:p w14:paraId="36738C23" w14:textId="77777777" w:rsidR="001B4450" w:rsidRPr="001B4450" w:rsidRDefault="001B4450" w:rsidP="005E191A">
      <w:pPr>
        <w:tabs>
          <w:tab w:val="left" w:pos="0"/>
        </w:tabs>
        <w:spacing w:before="120" w:after="60" w:line="276" w:lineRule="auto"/>
        <w:ind w:firstLine="567"/>
        <w:jc w:val="both"/>
        <w:rPr>
          <w:b/>
          <w:sz w:val="26"/>
          <w:szCs w:val="26"/>
        </w:rPr>
      </w:pPr>
    </w:p>
    <w:p w14:paraId="09D3F78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 ĐẠI CƯƠNG</w:t>
      </w:r>
    </w:p>
    <w:p w14:paraId="23CCB816" w14:textId="77777777" w:rsidR="001B4450" w:rsidRPr="001B4450" w:rsidRDefault="001B4450" w:rsidP="00D4365A">
      <w:pPr>
        <w:numPr>
          <w:ilvl w:val="0"/>
          <w:numId w:val="142"/>
        </w:numPr>
        <w:tabs>
          <w:tab w:val="clear" w:pos="720"/>
          <w:tab w:val="left" w:pos="0"/>
          <w:tab w:val="left" w:pos="284"/>
          <w:tab w:val="num" w:pos="840"/>
        </w:tabs>
        <w:spacing w:before="120" w:after="60" w:line="276" w:lineRule="auto"/>
        <w:ind w:left="0" w:firstLine="567"/>
        <w:jc w:val="both"/>
        <w:rPr>
          <w:b/>
          <w:sz w:val="26"/>
          <w:szCs w:val="26"/>
        </w:rPr>
      </w:pPr>
      <w:r w:rsidRPr="001B4450">
        <w:rPr>
          <w:b/>
          <w:sz w:val="26"/>
          <w:szCs w:val="26"/>
        </w:rPr>
        <w:t xml:space="preserve">Định nghĩa </w:t>
      </w:r>
    </w:p>
    <w:p w14:paraId="7FBEF1FD" w14:textId="77777777" w:rsidR="001B4450" w:rsidRPr="001B4450" w:rsidRDefault="001B4450" w:rsidP="005E191A">
      <w:pPr>
        <w:tabs>
          <w:tab w:val="left" w:pos="0"/>
        </w:tabs>
        <w:spacing w:before="120" w:after="60" w:line="276" w:lineRule="auto"/>
        <w:ind w:firstLine="567"/>
        <w:jc w:val="both"/>
        <w:rPr>
          <w:sz w:val="26"/>
          <w:szCs w:val="26"/>
        </w:rPr>
      </w:pPr>
      <w:r w:rsidRPr="001B4450">
        <w:rPr>
          <w:b/>
          <w:i/>
          <w:sz w:val="26"/>
          <w:szCs w:val="26"/>
        </w:rPr>
        <w:t>a) Định nghĩa:</w:t>
      </w:r>
      <w:r w:rsidRPr="001B4450">
        <w:rPr>
          <w:b/>
          <w:bCs/>
          <w:i/>
          <w:iCs/>
          <w:sz w:val="26"/>
          <w:szCs w:val="26"/>
          <w:lang w:val="pt-BR"/>
        </w:rPr>
        <w:t xml:space="preserve"> </w:t>
      </w:r>
    </w:p>
    <w:p w14:paraId="5B567A7C" w14:textId="77777777" w:rsidR="001B4450" w:rsidRPr="001B4450" w:rsidRDefault="001B4450" w:rsidP="005E191A">
      <w:pPr>
        <w:spacing w:before="120" w:after="60" w:line="276" w:lineRule="auto"/>
        <w:ind w:firstLine="567"/>
        <w:jc w:val="both"/>
        <w:rPr>
          <w:sz w:val="26"/>
          <w:szCs w:val="26"/>
          <w:lang w:val="pt-BR"/>
        </w:rPr>
      </w:pPr>
      <w:r w:rsidRPr="001B4450">
        <w:rPr>
          <w:bCs/>
          <w:i/>
          <w:sz w:val="26"/>
          <w:szCs w:val="26"/>
          <w:lang w:val="pt-BR"/>
        </w:rPr>
        <w:t>Giảm thính lực</w:t>
      </w:r>
      <w:r w:rsidRPr="001B4450">
        <w:rPr>
          <w:bCs/>
          <w:iCs/>
          <w:sz w:val="26"/>
          <w:szCs w:val="26"/>
          <w:lang w:val="pt-BR"/>
        </w:rPr>
        <w:t xml:space="preserve"> là sự giảm khả năng nghe ở tần số 1000- 4000Hz. Giảm thính lực sẽ gây hạn chế kĩ năng ngôn ngữ.</w:t>
      </w:r>
    </w:p>
    <w:p w14:paraId="1FA5BF64" w14:textId="77777777" w:rsidR="001B4450" w:rsidRPr="001B4450" w:rsidRDefault="001B4450" w:rsidP="005E191A">
      <w:pPr>
        <w:spacing w:before="120" w:after="60" w:line="276" w:lineRule="auto"/>
        <w:ind w:firstLine="567"/>
        <w:jc w:val="both"/>
        <w:rPr>
          <w:sz w:val="26"/>
          <w:szCs w:val="26"/>
          <w:lang w:val="pt-BR"/>
        </w:rPr>
      </w:pPr>
      <w:r w:rsidRPr="001B4450">
        <w:rPr>
          <w:i/>
          <w:iCs/>
          <w:sz w:val="26"/>
          <w:szCs w:val="26"/>
          <w:lang w:val="pt-BR"/>
        </w:rPr>
        <w:t>Khiếm thính</w:t>
      </w:r>
      <w:r w:rsidRPr="001B4450">
        <w:rPr>
          <w:sz w:val="26"/>
          <w:szCs w:val="26"/>
          <w:lang w:val="pt-BR"/>
        </w:rPr>
        <w:t xml:space="preserve"> là tình trạng do giảm thính lực ảnh hưởng đến khả năng phát triển các kĩ năng ngôn ngữ, trí tuệ (c</w:t>
      </w:r>
      <w:r w:rsidRPr="001B4450">
        <w:rPr>
          <w:bCs/>
          <w:iCs/>
          <w:sz w:val="26"/>
          <w:szCs w:val="26"/>
          <w:lang w:val="pt-BR"/>
        </w:rPr>
        <w:t>hậm chễ rõ rệt về kĩ năng giao tiếp sớm, kĩ năng hiểu và diễn đạt ngôn ngữ</w:t>
      </w:r>
      <w:r w:rsidRPr="001B4450">
        <w:rPr>
          <w:sz w:val="26"/>
          <w:szCs w:val="26"/>
          <w:lang w:val="pt-BR"/>
        </w:rPr>
        <w:t xml:space="preserve">, học chậm) và cần được phục hồi chức năng. </w:t>
      </w:r>
    </w:p>
    <w:p w14:paraId="34AC18B9" w14:textId="77777777" w:rsidR="001B4450" w:rsidRPr="001B4450" w:rsidRDefault="001B4450" w:rsidP="005E191A">
      <w:pPr>
        <w:widowControl w:val="0"/>
        <w:spacing w:before="120" w:after="60" w:line="276" w:lineRule="auto"/>
        <w:ind w:firstLine="567"/>
        <w:jc w:val="both"/>
        <w:rPr>
          <w:sz w:val="26"/>
          <w:szCs w:val="26"/>
          <w:lang w:val="pt-BR"/>
        </w:rPr>
      </w:pPr>
      <w:r w:rsidRPr="005A1CF9">
        <w:rPr>
          <w:b/>
          <w:i/>
          <w:sz w:val="26"/>
          <w:szCs w:val="26"/>
          <w:lang w:val="pt-BR"/>
        </w:rPr>
        <w:t>b) Tỷ lệ mắc</w:t>
      </w:r>
      <w:r w:rsidRPr="005A1CF9">
        <w:rPr>
          <w:sz w:val="26"/>
          <w:szCs w:val="26"/>
          <w:lang w:val="pt-BR"/>
        </w:rPr>
        <w:t>:</w:t>
      </w:r>
      <w:r w:rsidRPr="001B4450">
        <w:rPr>
          <w:sz w:val="26"/>
          <w:szCs w:val="26"/>
          <w:lang w:val="pt-BR"/>
        </w:rPr>
        <w:t xml:space="preserve"> Theo Hội nghị Sàng lọc thính lực sơ sinh (Ý, 2002-2003) tỉ lệ giảm thính lực ở trẻ sơ sinh là 3% ở Cu ba và Nam Mỹ; 0.3% ở Canada, Mỹ, Pháp, Đức và Anh.  </w:t>
      </w:r>
    </w:p>
    <w:p w14:paraId="493D504A"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Ở Việt Nam tỉ lệ giảm thính lực ở trẻ sơ sinh là </w:t>
      </w:r>
    </w:p>
    <w:p w14:paraId="503E13FA"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2. Nguyên nhân</w:t>
      </w:r>
    </w:p>
    <w:p w14:paraId="789149A4"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Giảm thích lực có thể là di truyền. Nếu đứa trẻ có bố/mẹ hoặc cả hai hoặc họ hàng bị giảm thính lực từ lúc mới sinh sẽ có nguy cơ cao là bị giảm thính lực.</w:t>
      </w:r>
    </w:p>
    <w:p w14:paraId="78C30106"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Do nguyên nhân trước sinh: Khi mang thai mẹ bị các tình trạng sau</w:t>
      </w:r>
      <w:r w:rsidR="003A23AB" w:rsidRPr="005A1CF9">
        <w:rPr>
          <w:sz w:val="26"/>
          <w:szCs w:val="26"/>
          <w:lang w:val="pt-BR"/>
        </w:rPr>
        <w:t xml:space="preserve">                                                                                                                                                                                            </w:t>
      </w:r>
    </w:p>
    <w:p w14:paraId="6C0B4B79"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Thiếu ô xy cho thai</w:t>
      </w:r>
    </w:p>
    <w:p w14:paraId="085B4A63"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Nhiễm Rubella, giang mai hoặc nhiễm trùng nào đó.</w:t>
      </w:r>
    </w:p>
    <w:p w14:paraId="31415AF5"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xml:space="preserve">+ Sử dụng thuốc có chống chỉ định khi mang thai (ví dụ dùng kháng sinh gentamicin) </w:t>
      </w:r>
    </w:p>
    <w:p w14:paraId="334B3C2D"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Do nguyên nhân sau sinh:</w:t>
      </w:r>
    </w:p>
    <w:p w14:paraId="685055A6" w14:textId="77777777" w:rsidR="001B4450" w:rsidRPr="001B4450" w:rsidRDefault="001B4450" w:rsidP="003A23AB">
      <w:pPr>
        <w:tabs>
          <w:tab w:val="left" w:pos="0"/>
        </w:tabs>
        <w:spacing w:before="120" w:after="60" w:line="283" w:lineRule="auto"/>
        <w:ind w:firstLine="567"/>
        <w:jc w:val="both"/>
        <w:rPr>
          <w:sz w:val="26"/>
          <w:szCs w:val="26"/>
        </w:rPr>
      </w:pPr>
      <w:r w:rsidRPr="001B4450">
        <w:rPr>
          <w:sz w:val="26"/>
          <w:szCs w:val="26"/>
        </w:rPr>
        <w:t xml:space="preserve">+ Vàng da nhân gây tổn thương dây thần kinh thính giác ở trẻ sơ sinh. </w:t>
      </w:r>
    </w:p>
    <w:p w14:paraId="6CF2B032" w14:textId="77777777" w:rsidR="001B4450" w:rsidRPr="001B4450" w:rsidRDefault="001B4450" w:rsidP="003A23AB">
      <w:pPr>
        <w:pStyle w:val="NormalWeb"/>
        <w:spacing w:before="120" w:after="60" w:line="283" w:lineRule="auto"/>
        <w:ind w:firstLine="567"/>
        <w:jc w:val="both"/>
        <w:rPr>
          <w:sz w:val="26"/>
          <w:szCs w:val="26"/>
        </w:rPr>
      </w:pPr>
      <w:r w:rsidRPr="001B4450">
        <w:rPr>
          <w:sz w:val="26"/>
          <w:szCs w:val="26"/>
        </w:rPr>
        <w:t>+ Bệnh nhiễm trùng như viêm màng não, sởi, quai bị, viêm tai giữa mãn tính.</w:t>
      </w:r>
    </w:p>
    <w:p w14:paraId="355E67C6" w14:textId="77777777" w:rsidR="001B4450" w:rsidRPr="001B4450" w:rsidRDefault="001B4450" w:rsidP="003A23AB">
      <w:pPr>
        <w:pStyle w:val="NormalWeb"/>
        <w:spacing w:before="120" w:after="60" w:line="283" w:lineRule="auto"/>
        <w:ind w:firstLine="567"/>
        <w:jc w:val="both"/>
        <w:rPr>
          <w:sz w:val="26"/>
          <w:szCs w:val="26"/>
        </w:rPr>
      </w:pPr>
      <w:r w:rsidRPr="001B4450">
        <w:rPr>
          <w:sz w:val="26"/>
          <w:szCs w:val="26"/>
        </w:rPr>
        <w:t xml:space="preserve">+ Sử dụng thuốc có độc tính với tai bao gồm các thuốc kháng sinh và kháng sốt rét có thể gây tổn thương tai trong. </w:t>
      </w:r>
    </w:p>
    <w:p w14:paraId="01BFE948" w14:textId="77777777" w:rsidR="001B4450" w:rsidRPr="001B4450" w:rsidRDefault="001B4450" w:rsidP="003A23AB">
      <w:pPr>
        <w:pStyle w:val="NormalWeb"/>
        <w:spacing w:before="120" w:after="60" w:line="283" w:lineRule="auto"/>
        <w:ind w:firstLine="567"/>
        <w:jc w:val="both"/>
        <w:rPr>
          <w:sz w:val="26"/>
          <w:szCs w:val="26"/>
        </w:rPr>
      </w:pPr>
      <w:r w:rsidRPr="001B4450">
        <w:rPr>
          <w:sz w:val="26"/>
          <w:szCs w:val="26"/>
        </w:rPr>
        <w:t>+ Chấn thương sọ não hoặc chấn thương vùng tai có thể là nguyên nhân gây giảm thính lực.</w:t>
      </w:r>
    </w:p>
    <w:p w14:paraId="3A65142C" w14:textId="77777777" w:rsidR="001B4450" w:rsidRPr="001B4450" w:rsidRDefault="001B4450" w:rsidP="003A23AB">
      <w:pPr>
        <w:pStyle w:val="NormalWeb"/>
        <w:spacing w:before="120" w:after="60" w:line="283" w:lineRule="auto"/>
        <w:ind w:firstLine="567"/>
        <w:jc w:val="both"/>
        <w:rPr>
          <w:sz w:val="26"/>
          <w:szCs w:val="26"/>
        </w:rPr>
      </w:pPr>
      <w:r w:rsidRPr="001B4450">
        <w:rPr>
          <w:sz w:val="26"/>
          <w:szCs w:val="26"/>
        </w:rPr>
        <w:t xml:space="preserve">+ Dáy tai hoặc dị vật tai có thể gây khiếm thính. </w:t>
      </w:r>
    </w:p>
    <w:p w14:paraId="52C3AB7C" w14:textId="77777777" w:rsidR="001B4450" w:rsidRPr="001B4450" w:rsidRDefault="001B4450" w:rsidP="003A23AB">
      <w:pPr>
        <w:pStyle w:val="NormalWeb"/>
        <w:spacing w:before="120" w:after="60" w:line="283" w:lineRule="auto"/>
        <w:ind w:firstLine="567"/>
        <w:jc w:val="both"/>
        <w:rPr>
          <w:sz w:val="26"/>
          <w:szCs w:val="26"/>
        </w:rPr>
      </w:pPr>
      <w:r w:rsidRPr="001B4450">
        <w:rPr>
          <w:sz w:val="26"/>
          <w:szCs w:val="26"/>
        </w:rPr>
        <w:t>+ Tiếng ồn (do động cơ, nhạc hoặc các tiếng động khác như tiếng súng, hoặc mìn nổ) có thể gây tổn thương tai trong và làm giảm khả năng nghe.</w:t>
      </w:r>
    </w:p>
    <w:p w14:paraId="37969A2D" w14:textId="40BA9259" w:rsidR="001B4450" w:rsidRPr="001B4450" w:rsidRDefault="00EC0CAA" w:rsidP="003A23AB">
      <w:pPr>
        <w:spacing w:before="120" w:after="60" w:line="283" w:lineRule="auto"/>
        <w:ind w:firstLine="567"/>
        <w:jc w:val="both"/>
        <w:rPr>
          <w:vanish/>
          <w:sz w:val="26"/>
          <w:szCs w:val="26"/>
        </w:rPr>
      </w:pPr>
      <w:r>
        <w:rPr>
          <w:noProof/>
          <w:vanish/>
          <w:sz w:val="26"/>
          <w:szCs w:val="26"/>
        </w:rPr>
        <w:drawing>
          <wp:inline distT="0" distB="0" distL="0" distR="0" wp14:anchorId="08E79B79" wp14:editId="7F06BE2C">
            <wp:extent cx="977900" cy="800100"/>
            <wp:effectExtent l="0" t="0" r="12700" b="12700"/>
            <wp:docPr id="6" name="Picture 6" descr="Child being exam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ild being examined"/>
                    <pic:cNvPicPr>
                      <a:picLocks noChangeAspect="1" noChangeArrowheads="1"/>
                    </pic:cNvPicPr>
                  </pic:nvPicPr>
                  <pic:blipFill>
                    <a:blip>
                      <a:extLst>
                        <a:ext uri="{28A0092B-C50C-407E-A947-70E740481C1C}">
                          <a14:useLocalDpi xmlns:a14="http://schemas.microsoft.com/office/drawing/2010/main" val="0"/>
                        </a:ext>
                      </a:extLst>
                    </a:blip>
                    <a:srcRect/>
                    <a:stretch>
                      <a:fillRect/>
                    </a:stretch>
                  </pic:blipFill>
                  <pic:spPr bwMode="auto">
                    <a:xfrm>
                      <a:off x="0" y="0"/>
                      <a:ext cx="977900" cy="800100"/>
                    </a:xfrm>
                    <a:prstGeom prst="rect">
                      <a:avLst/>
                    </a:prstGeom>
                    <a:noFill/>
                    <a:ln>
                      <a:noFill/>
                    </a:ln>
                  </pic:spPr>
                </pic:pic>
              </a:graphicData>
            </a:graphic>
          </wp:inline>
        </w:drawing>
      </w:r>
    </w:p>
    <w:p w14:paraId="27A579EE" w14:textId="77777777" w:rsidR="001B4450" w:rsidRPr="001B4450" w:rsidRDefault="001B4450" w:rsidP="003A23AB">
      <w:pPr>
        <w:tabs>
          <w:tab w:val="left" w:pos="0"/>
        </w:tabs>
        <w:spacing w:before="120" w:after="60" w:line="283" w:lineRule="auto"/>
        <w:ind w:firstLine="567"/>
        <w:jc w:val="both"/>
        <w:rPr>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1243612D" w14:textId="77777777" w:rsidR="001B4450" w:rsidRPr="001B4450" w:rsidRDefault="001B4450" w:rsidP="003A23AB">
      <w:pPr>
        <w:tabs>
          <w:tab w:val="left" w:pos="0"/>
        </w:tabs>
        <w:spacing w:before="120" w:after="60" w:line="283" w:lineRule="auto"/>
        <w:ind w:firstLine="567"/>
        <w:jc w:val="both"/>
        <w:rPr>
          <w:b/>
          <w:sz w:val="26"/>
          <w:szCs w:val="26"/>
        </w:rPr>
      </w:pPr>
      <w:r w:rsidRPr="001B4450">
        <w:rPr>
          <w:b/>
          <w:sz w:val="26"/>
          <w:szCs w:val="26"/>
        </w:rPr>
        <w:t xml:space="preserve">1. Lâm sàng </w:t>
      </w:r>
    </w:p>
    <w:p w14:paraId="3DF3BA4A" w14:textId="77777777" w:rsidR="001B4450" w:rsidRPr="001B4450" w:rsidRDefault="001B4450" w:rsidP="003A23AB">
      <w:pPr>
        <w:autoSpaceDE w:val="0"/>
        <w:autoSpaceDN w:val="0"/>
        <w:adjustRightInd w:val="0"/>
        <w:spacing w:before="120" w:after="60" w:line="283" w:lineRule="auto"/>
        <w:ind w:firstLine="567"/>
        <w:jc w:val="both"/>
        <w:rPr>
          <w:b/>
          <w:i/>
          <w:color w:val="000000"/>
          <w:sz w:val="26"/>
          <w:szCs w:val="26"/>
        </w:rPr>
      </w:pPr>
      <w:r w:rsidRPr="001B4450">
        <w:rPr>
          <w:b/>
          <w:i/>
          <w:sz w:val="26"/>
          <w:szCs w:val="26"/>
        </w:rPr>
        <w:lastRenderedPageBreak/>
        <w:t>a)</w:t>
      </w:r>
      <w:r w:rsidRPr="001B4450">
        <w:rPr>
          <w:b/>
          <w:i/>
          <w:color w:val="000000"/>
          <w:sz w:val="26"/>
          <w:szCs w:val="26"/>
        </w:rPr>
        <w:t xml:space="preserve"> Các dấu hiệu phát hiện trẻ giảm thính lực</w:t>
      </w:r>
    </w:p>
    <w:p w14:paraId="4A3E7289" w14:textId="77777777" w:rsidR="001B4450" w:rsidRPr="003A23AB" w:rsidRDefault="001B4450" w:rsidP="003A23AB">
      <w:pPr>
        <w:autoSpaceDE w:val="0"/>
        <w:autoSpaceDN w:val="0"/>
        <w:adjustRightInd w:val="0"/>
        <w:spacing w:before="120" w:after="60" w:line="283" w:lineRule="auto"/>
        <w:ind w:firstLine="567"/>
        <w:jc w:val="both"/>
        <w:rPr>
          <w:color w:val="000000"/>
          <w:spacing w:val="-4"/>
          <w:sz w:val="26"/>
          <w:szCs w:val="26"/>
        </w:rPr>
      </w:pPr>
      <w:r w:rsidRPr="003A23AB">
        <w:rPr>
          <w:color w:val="000000"/>
          <w:spacing w:val="-4"/>
          <w:sz w:val="26"/>
          <w:szCs w:val="26"/>
        </w:rPr>
        <w:t>- Trẻ không bị giật mình, không quay đầu về phía tiếng động.</w:t>
      </w:r>
    </w:p>
    <w:p w14:paraId="58BCE0D0" w14:textId="77777777" w:rsidR="001B4450" w:rsidRPr="001B4450" w:rsidRDefault="001B4450" w:rsidP="003A23AB">
      <w:pPr>
        <w:autoSpaceDE w:val="0"/>
        <w:autoSpaceDN w:val="0"/>
        <w:adjustRightInd w:val="0"/>
        <w:spacing w:before="120" w:after="60" w:line="283" w:lineRule="auto"/>
        <w:ind w:firstLine="567"/>
        <w:jc w:val="both"/>
        <w:rPr>
          <w:color w:val="000000"/>
          <w:sz w:val="26"/>
          <w:szCs w:val="26"/>
        </w:rPr>
      </w:pPr>
      <w:r w:rsidRPr="001B4450">
        <w:rPr>
          <w:color w:val="000000"/>
          <w:sz w:val="26"/>
          <w:szCs w:val="26"/>
        </w:rPr>
        <w:t>- Trẻ học nói muộn, hoặc dửng dưng trước mọi âm thanh.</w:t>
      </w:r>
    </w:p>
    <w:p w14:paraId="61096CBE" w14:textId="77777777" w:rsidR="001B4450" w:rsidRPr="001B4450" w:rsidRDefault="001B4450" w:rsidP="003A23AB">
      <w:pPr>
        <w:autoSpaceDE w:val="0"/>
        <w:autoSpaceDN w:val="0"/>
        <w:adjustRightInd w:val="0"/>
        <w:spacing w:before="120" w:after="60" w:line="283" w:lineRule="auto"/>
        <w:ind w:firstLine="567"/>
        <w:jc w:val="both"/>
        <w:rPr>
          <w:color w:val="000000"/>
          <w:sz w:val="26"/>
          <w:szCs w:val="26"/>
        </w:rPr>
      </w:pPr>
      <w:r w:rsidRPr="001B4450">
        <w:rPr>
          <w:color w:val="000000"/>
          <w:sz w:val="26"/>
          <w:szCs w:val="26"/>
        </w:rPr>
        <w:t>- Trẻ ngơ ngác khi nghe nói chuyện.</w:t>
      </w:r>
    </w:p>
    <w:p w14:paraId="419DA56B" w14:textId="77777777" w:rsidR="001B4450" w:rsidRPr="001B4450" w:rsidRDefault="001B4450" w:rsidP="003A23AB">
      <w:pPr>
        <w:autoSpaceDE w:val="0"/>
        <w:autoSpaceDN w:val="0"/>
        <w:adjustRightInd w:val="0"/>
        <w:spacing w:before="120" w:after="60" w:line="283" w:lineRule="auto"/>
        <w:ind w:firstLine="567"/>
        <w:jc w:val="both"/>
        <w:rPr>
          <w:color w:val="000000"/>
          <w:sz w:val="26"/>
          <w:szCs w:val="26"/>
        </w:rPr>
      </w:pPr>
      <w:r w:rsidRPr="001B4450">
        <w:rPr>
          <w:color w:val="000000"/>
          <w:sz w:val="26"/>
          <w:szCs w:val="26"/>
        </w:rPr>
        <w:t>- Nói ngọng.</w:t>
      </w:r>
    </w:p>
    <w:p w14:paraId="57DFBF07" w14:textId="77777777" w:rsidR="001B4450" w:rsidRPr="001B4450" w:rsidRDefault="001B4450" w:rsidP="003A23AB">
      <w:pPr>
        <w:tabs>
          <w:tab w:val="left" w:pos="0"/>
        </w:tabs>
        <w:spacing w:before="120" w:after="60" w:line="283" w:lineRule="auto"/>
        <w:ind w:firstLine="567"/>
        <w:jc w:val="both"/>
        <w:rPr>
          <w:color w:val="000000"/>
          <w:sz w:val="26"/>
          <w:szCs w:val="26"/>
        </w:rPr>
      </w:pPr>
      <w:r w:rsidRPr="001B4450">
        <w:rPr>
          <w:color w:val="000000"/>
          <w:sz w:val="26"/>
          <w:szCs w:val="26"/>
        </w:rPr>
        <w:t>- Nhìn miệng để đoán từ.</w:t>
      </w:r>
    </w:p>
    <w:p w14:paraId="3DB0627C" w14:textId="77777777" w:rsidR="001B4450" w:rsidRPr="003A23AB" w:rsidRDefault="001B4450" w:rsidP="003A23AB">
      <w:pPr>
        <w:autoSpaceDE w:val="0"/>
        <w:autoSpaceDN w:val="0"/>
        <w:adjustRightInd w:val="0"/>
        <w:spacing w:before="120" w:after="60" w:line="283" w:lineRule="auto"/>
        <w:ind w:firstLine="567"/>
        <w:jc w:val="both"/>
        <w:rPr>
          <w:b/>
          <w:bCs/>
          <w:i/>
          <w:color w:val="000000"/>
          <w:spacing w:val="-4"/>
          <w:sz w:val="26"/>
          <w:szCs w:val="26"/>
        </w:rPr>
      </w:pPr>
      <w:r w:rsidRPr="003A23AB">
        <w:rPr>
          <w:b/>
          <w:bCs/>
          <w:i/>
          <w:color w:val="000000"/>
          <w:spacing w:val="-4"/>
          <w:sz w:val="26"/>
          <w:szCs w:val="26"/>
        </w:rPr>
        <w:t>b) Cách kiểm tra khả năng nghe của trẻ 6 tháng đến 3 tuổi</w:t>
      </w:r>
    </w:p>
    <w:p w14:paraId="32BEFAF3" w14:textId="77777777" w:rsidR="001B4450" w:rsidRPr="001B4450" w:rsidRDefault="001B4450" w:rsidP="003A23AB">
      <w:pPr>
        <w:autoSpaceDE w:val="0"/>
        <w:autoSpaceDN w:val="0"/>
        <w:adjustRightInd w:val="0"/>
        <w:spacing w:before="120" w:after="60" w:line="283" w:lineRule="auto"/>
        <w:ind w:firstLine="567"/>
        <w:jc w:val="both"/>
        <w:rPr>
          <w:color w:val="000000"/>
          <w:sz w:val="26"/>
          <w:szCs w:val="26"/>
        </w:rPr>
      </w:pPr>
      <w:r w:rsidRPr="001B4450">
        <w:rPr>
          <w:color w:val="000000"/>
          <w:sz w:val="26"/>
          <w:szCs w:val="26"/>
        </w:rPr>
        <w:t xml:space="preserve">Để trẻ nằm ngửa trên giường, người thử đứng ở phía đầu trẻ, cách nửa mét. Vỗ tay, hoặc lắc xúc xắc... để phát ra tiếng động. Nếu trẻ không giật mình hoặc quay về phía có tiếng động </w:t>
      </w:r>
      <w:r w:rsidRPr="001B4450">
        <w:rPr>
          <w:color w:val="000000"/>
          <w:sz w:val="26"/>
          <w:szCs w:val="26"/>
        </w:rPr>
        <w:sym w:font="Wingdings" w:char="F0E0"/>
      </w:r>
      <w:r w:rsidRPr="001B4450">
        <w:rPr>
          <w:color w:val="000000"/>
          <w:sz w:val="26"/>
          <w:szCs w:val="26"/>
        </w:rPr>
        <w:t xml:space="preserve"> nghi ngờ giảm thính lực.</w:t>
      </w:r>
    </w:p>
    <w:p w14:paraId="63AE1630"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Làm lại 3 lần.</w:t>
      </w:r>
    </w:p>
    <w:p w14:paraId="28962E71" w14:textId="77777777" w:rsidR="001B4450" w:rsidRPr="001B4450" w:rsidRDefault="001B4450" w:rsidP="005E191A">
      <w:pPr>
        <w:autoSpaceDE w:val="0"/>
        <w:autoSpaceDN w:val="0"/>
        <w:adjustRightInd w:val="0"/>
        <w:spacing w:before="120" w:after="60" w:line="276" w:lineRule="auto"/>
        <w:ind w:firstLine="567"/>
        <w:jc w:val="both"/>
        <w:rPr>
          <w:b/>
          <w:bCs/>
          <w:i/>
          <w:color w:val="000000"/>
          <w:sz w:val="26"/>
          <w:szCs w:val="26"/>
        </w:rPr>
      </w:pPr>
      <w:r w:rsidRPr="001B4450">
        <w:rPr>
          <w:b/>
          <w:bCs/>
          <w:i/>
          <w:color w:val="000000"/>
          <w:sz w:val="26"/>
          <w:szCs w:val="26"/>
        </w:rPr>
        <w:t>c) Kiểm tra khả năng nghe của trẻ trên 3 tuổi</w:t>
      </w:r>
    </w:p>
    <w:p w14:paraId="24807A52"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Để trẻ ngồi quay lưng lại người thử, lần lượt bịt từng bên tai và hướng về bên đối diện nói từng từ đơn, cường độ nói bình thường để trẻ nhắc lại. Nếu trẻ nhắc lại 4 - 5 lần đều đúng có thể coi sức nghe bình thường. Làm lại với tai bên đối diện. Nếu phát hiện trẻ nói sai, hoặc không nhắc lại được các âm thanh lời nói, cần cho trẻ đến Bệnh viện Tỉnh hoặc Bệnh viện Tai mũi Họng Trung ương để đo</w:t>
      </w:r>
      <w:r w:rsidR="003A23AB">
        <w:rPr>
          <w:color w:val="000000"/>
          <w:sz w:val="26"/>
          <w:szCs w:val="26"/>
        </w:rPr>
        <w:t xml:space="preserve"> </w:t>
      </w:r>
      <w:r w:rsidRPr="001B4450">
        <w:rPr>
          <w:color w:val="000000"/>
          <w:sz w:val="26"/>
          <w:szCs w:val="26"/>
        </w:rPr>
        <w:t xml:space="preserve">thính lực. </w:t>
      </w:r>
    </w:p>
    <w:p w14:paraId="6FE16A63"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ận lâm sàng (đo thính lực)</w:t>
      </w:r>
    </w:p>
    <w:p w14:paraId="35BB468F"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i/>
          <w:sz w:val="26"/>
          <w:szCs w:val="26"/>
        </w:rPr>
        <w:t xml:space="preserve">a) </w:t>
      </w:r>
      <w:bookmarkStart w:id="5" w:name="_Toc122773478"/>
      <w:bookmarkStart w:id="6" w:name="_Toc123192363"/>
      <w:r w:rsidRPr="001B4450">
        <w:rPr>
          <w:b/>
          <w:i/>
          <w:sz w:val="26"/>
          <w:szCs w:val="26"/>
          <w:lang w:val="pt-BR"/>
        </w:rPr>
        <w:t xml:space="preserve">Đo sức nghe </w:t>
      </w:r>
      <w:bookmarkEnd w:id="5"/>
      <w:bookmarkEnd w:id="6"/>
      <w:r w:rsidRPr="001B4450">
        <w:rPr>
          <w:b/>
          <w:i/>
          <w:sz w:val="26"/>
          <w:szCs w:val="26"/>
          <w:lang w:val="pt-BR"/>
        </w:rPr>
        <w:t xml:space="preserve">chủ quan </w:t>
      </w:r>
      <w:bookmarkStart w:id="7" w:name="_Toc99608525"/>
      <w:bookmarkStart w:id="8" w:name="_Toc99616488"/>
      <w:bookmarkStart w:id="9" w:name="_Toc99678071"/>
      <w:bookmarkStart w:id="10" w:name="_Toc99678185"/>
      <w:bookmarkStart w:id="11" w:name="_Toc99729175"/>
      <w:bookmarkStart w:id="12" w:name="_Toc99731631"/>
    </w:p>
    <w:p w14:paraId="6C8EB9AF" w14:textId="77777777" w:rsidR="001B4450" w:rsidRPr="001B4450" w:rsidRDefault="001B4450" w:rsidP="005E191A">
      <w:pPr>
        <w:tabs>
          <w:tab w:val="left" w:pos="0"/>
        </w:tabs>
        <w:spacing w:before="120" w:after="60" w:line="276" w:lineRule="auto"/>
        <w:ind w:firstLine="567"/>
        <w:jc w:val="both"/>
        <w:rPr>
          <w:bCs/>
          <w:sz w:val="26"/>
          <w:szCs w:val="26"/>
          <w:lang w:val="pt-BR"/>
        </w:rPr>
      </w:pPr>
      <w:r w:rsidRPr="001B4450">
        <w:rPr>
          <w:bCs/>
          <w:sz w:val="26"/>
          <w:szCs w:val="26"/>
          <w:lang w:val="pt-BR"/>
        </w:rPr>
        <w:t>- Đo sức nghe giản đơn</w:t>
      </w:r>
    </w:p>
    <w:p w14:paraId="3A765155" w14:textId="77777777" w:rsidR="001B4450" w:rsidRPr="001B4450" w:rsidRDefault="001B4450" w:rsidP="005E191A">
      <w:pPr>
        <w:tabs>
          <w:tab w:val="left" w:pos="0"/>
        </w:tabs>
        <w:spacing w:before="120" w:after="60" w:line="276" w:lineRule="auto"/>
        <w:ind w:firstLine="567"/>
        <w:jc w:val="both"/>
        <w:rPr>
          <w:bCs/>
          <w:sz w:val="26"/>
          <w:szCs w:val="26"/>
          <w:lang w:val="pt-BR"/>
        </w:rPr>
      </w:pPr>
      <w:r w:rsidRPr="001B4450">
        <w:rPr>
          <w:bCs/>
          <w:sz w:val="26"/>
          <w:szCs w:val="26"/>
          <w:lang w:val="pt-BR"/>
        </w:rPr>
        <w:t>- Dùng máy đo sức nghe</w:t>
      </w:r>
    </w:p>
    <w:p w14:paraId="681AECF0" w14:textId="77777777" w:rsidR="001B4450" w:rsidRPr="005A1CF9" w:rsidRDefault="001B4450" w:rsidP="005E191A">
      <w:pPr>
        <w:tabs>
          <w:tab w:val="left" w:pos="0"/>
        </w:tabs>
        <w:spacing w:before="120" w:after="60" w:line="276" w:lineRule="auto"/>
        <w:ind w:firstLine="567"/>
        <w:jc w:val="both"/>
        <w:rPr>
          <w:b/>
          <w:sz w:val="26"/>
          <w:szCs w:val="26"/>
          <w:lang w:val="pt-BR"/>
        </w:rPr>
      </w:pPr>
      <w:r w:rsidRPr="001B4450">
        <w:rPr>
          <w:sz w:val="26"/>
          <w:szCs w:val="26"/>
          <w:lang w:val="pt-BR"/>
        </w:rPr>
        <w:t>- Đo sức nghe lời nói</w:t>
      </w:r>
      <w:bookmarkStart w:id="13" w:name="_Toc99608529"/>
      <w:bookmarkStart w:id="14" w:name="_Toc99616492"/>
      <w:bookmarkStart w:id="15" w:name="_Toc99678075"/>
      <w:bookmarkStart w:id="16" w:name="_Toc99678189"/>
      <w:bookmarkStart w:id="17" w:name="_Toc99729179"/>
      <w:bookmarkStart w:id="18" w:name="_Toc99731635"/>
      <w:bookmarkEnd w:id="7"/>
      <w:bookmarkEnd w:id="8"/>
      <w:bookmarkEnd w:id="9"/>
      <w:bookmarkEnd w:id="10"/>
      <w:bookmarkEnd w:id="11"/>
      <w:bookmarkEnd w:id="12"/>
      <w:r w:rsidRPr="001B4450">
        <w:rPr>
          <w:sz w:val="26"/>
          <w:szCs w:val="26"/>
          <w:lang w:val="pt-BR"/>
        </w:rPr>
        <w:t xml:space="preserve">. </w:t>
      </w:r>
    </w:p>
    <w:p w14:paraId="6C00A2D4" w14:textId="77777777" w:rsidR="001B4450" w:rsidRPr="005A1CF9" w:rsidRDefault="001B4450" w:rsidP="005E191A">
      <w:pPr>
        <w:tabs>
          <w:tab w:val="left" w:pos="0"/>
        </w:tabs>
        <w:spacing w:before="120" w:after="60" w:line="276" w:lineRule="auto"/>
        <w:ind w:firstLine="567"/>
        <w:jc w:val="both"/>
        <w:rPr>
          <w:b/>
          <w:sz w:val="26"/>
          <w:szCs w:val="26"/>
          <w:lang w:val="pt-BR"/>
        </w:rPr>
      </w:pPr>
      <w:r w:rsidRPr="001B4450">
        <w:rPr>
          <w:sz w:val="26"/>
          <w:szCs w:val="26"/>
          <w:lang w:val="pt-BR"/>
        </w:rPr>
        <w:t>- Đánh giá quan sát hành vi.</w:t>
      </w:r>
      <w:bookmarkStart w:id="19" w:name="_Toc122773479"/>
      <w:bookmarkStart w:id="20" w:name="_Toc123192364"/>
    </w:p>
    <w:p w14:paraId="6F739194" w14:textId="77777777" w:rsidR="001B4450" w:rsidRPr="005A1CF9" w:rsidRDefault="001B4450" w:rsidP="005E191A">
      <w:pPr>
        <w:tabs>
          <w:tab w:val="left" w:pos="0"/>
        </w:tabs>
        <w:spacing w:before="120" w:after="60" w:line="276" w:lineRule="auto"/>
        <w:ind w:firstLine="567"/>
        <w:jc w:val="both"/>
        <w:rPr>
          <w:b/>
          <w:sz w:val="26"/>
          <w:szCs w:val="26"/>
          <w:lang w:val="pt-BR"/>
        </w:rPr>
      </w:pPr>
      <w:r w:rsidRPr="001B4450">
        <w:rPr>
          <w:b/>
          <w:i/>
          <w:sz w:val="26"/>
          <w:szCs w:val="26"/>
          <w:lang w:val="pt-BR"/>
        </w:rPr>
        <w:t>b) Đo sức nghe khách quan</w:t>
      </w:r>
      <w:bookmarkEnd w:id="19"/>
      <w:r w:rsidRPr="001B4450">
        <w:rPr>
          <w:b/>
          <w:i/>
          <w:sz w:val="26"/>
          <w:szCs w:val="26"/>
          <w:lang w:val="pt-BR"/>
        </w:rPr>
        <w:t>.</w:t>
      </w:r>
      <w:bookmarkEnd w:id="20"/>
    </w:p>
    <w:p w14:paraId="3FA4D0A1" w14:textId="77777777" w:rsidR="001B4450" w:rsidRPr="001B4450" w:rsidRDefault="001B4450" w:rsidP="003A23AB">
      <w:pPr>
        <w:pStyle w:val="ChildHealth4"/>
        <w:spacing w:before="120" w:after="240" w:line="276" w:lineRule="auto"/>
        <w:ind w:firstLine="567"/>
        <w:rPr>
          <w:rFonts w:ascii="Times New Roman" w:hAnsi="Times New Roman" w:cs="Times New Roman"/>
          <w:b/>
          <w:i/>
          <w:iCs/>
          <w:sz w:val="26"/>
          <w:szCs w:val="26"/>
          <w:lang w:val="pt-BR"/>
        </w:rPr>
      </w:pPr>
      <w:r w:rsidRPr="001B4450">
        <w:rPr>
          <w:rFonts w:ascii="Times New Roman" w:hAnsi="Times New Roman" w:cs="Times New Roman"/>
          <w:b/>
          <w:i/>
          <w:iCs/>
          <w:sz w:val="26"/>
          <w:szCs w:val="26"/>
          <w:lang w:val="pt-BR"/>
        </w:rPr>
        <w:t>Vị trí đánh giá của một số phương pháp khám và đo thính lực</w:t>
      </w:r>
    </w:p>
    <w:tbl>
      <w:tblPr>
        <w:tblpPr w:leftFromText="180" w:rightFromText="180" w:vertAnchor="text" w:horzAnchor="margin" w:tblpY="5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19"/>
        <w:gridCol w:w="1198"/>
        <w:gridCol w:w="1198"/>
        <w:gridCol w:w="1868"/>
        <w:gridCol w:w="1129"/>
        <w:gridCol w:w="1260"/>
      </w:tblGrid>
      <w:tr w:rsidR="001B4450" w:rsidRPr="003A23AB" w14:paraId="759D1272" w14:textId="77777777">
        <w:trPr>
          <w:cantSplit/>
          <w:trHeight w:val="346"/>
        </w:trPr>
        <w:tc>
          <w:tcPr>
            <w:tcW w:w="1524" w:type="pct"/>
            <w:vMerge w:val="restart"/>
          </w:tcPr>
          <w:p w14:paraId="30E47FB0" w14:textId="77777777" w:rsidR="001B4450" w:rsidRPr="003A23AB" w:rsidRDefault="001B4450" w:rsidP="00AC521A">
            <w:pPr>
              <w:spacing w:before="120"/>
              <w:jc w:val="center"/>
              <w:rPr>
                <w:b/>
                <w:bCs/>
                <w:lang w:val="pt-BR"/>
              </w:rPr>
            </w:pPr>
          </w:p>
          <w:p w14:paraId="49035C8D" w14:textId="77777777" w:rsidR="001B4450" w:rsidRPr="003A23AB" w:rsidRDefault="001B4450" w:rsidP="00AC521A">
            <w:pPr>
              <w:spacing w:before="120"/>
              <w:jc w:val="center"/>
              <w:rPr>
                <w:b/>
                <w:bCs/>
                <w:lang w:val="pt-BR"/>
              </w:rPr>
            </w:pPr>
            <w:r w:rsidRPr="003A23AB">
              <w:rPr>
                <w:b/>
                <w:bCs/>
                <w:lang w:val="pt-BR"/>
              </w:rPr>
              <w:t>Vị trí đánh giá</w:t>
            </w:r>
          </w:p>
        </w:tc>
        <w:tc>
          <w:tcPr>
            <w:tcW w:w="3476" w:type="pct"/>
            <w:gridSpan w:val="5"/>
          </w:tcPr>
          <w:p w14:paraId="2102705B" w14:textId="77777777" w:rsidR="001B4450" w:rsidRPr="003A23AB" w:rsidRDefault="001B4450" w:rsidP="00AC521A">
            <w:pPr>
              <w:spacing w:before="120"/>
              <w:jc w:val="center"/>
              <w:rPr>
                <w:b/>
                <w:bCs/>
                <w:lang w:val="pt-BR"/>
              </w:rPr>
            </w:pPr>
            <w:r w:rsidRPr="003A23AB">
              <w:rPr>
                <w:b/>
                <w:bCs/>
                <w:lang w:val="pt-BR"/>
              </w:rPr>
              <w:t>Phương pháp</w:t>
            </w:r>
          </w:p>
        </w:tc>
      </w:tr>
      <w:tr w:rsidR="001B4450" w:rsidRPr="003A23AB" w14:paraId="1178A754" w14:textId="77777777">
        <w:trPr>
          <w:cantSplit/>
          <w:trHeight w:val="533"/>
        </w:trPr>
        <w:tc>
          <w:tcPr>
            <w:tcW w:w="1524" w:type="pct"/>
            <w:vMerge/>
          </w:tcPr>
          <w:p w14:paraId="25D992E1" w14:textId="77777777" w:rsidR="001B4450" w:rsidRPr="003A23AB" w:rsidRDefault="001B4450" w:rsidP="00AC521A">
            <w:pPr>
              <w:spacing w:before="120"/>
              <w:jc w:val="center"/>
              <w:rPr>
                <w:b/>
                <w:bCs/>
                <w:lang w:val="pt-BR"/>
              </w:rPr>
            </w:pPr>
          </w:p>
        </w:tc>
        <w:tc>
          <w:tcPr>
            <w:tcW w:w="626" w:type="pct"/>
          </w:tcPr>
          <w:p w14:paraId="26E49822" w14:textId="77777777" w:rsidR="001B4450" w:rsidRPr="003A23AB" w:rsidRDefault="001B4450" w:rsidP="00AC521A">
            <w:pPr>
              <w:spacing w:before="120"/>
              <w:jc w:val="center"/>
              <w:rPr>
                <w:b/>
                <w:bCs/>
                <w:lang w:val="pt-BR"/>
              </w:rPr>
            </w:pPr>
            <w:r w:rsidRPr="003A23AB">
              <w:rPr>
                <w:lang w:val="pt-BR"/>
              </w:rPr>
              <w:t>Soi tai</w:t>
            </w:r>
          </w:p>
        </w:tc>
        <w:tc>
          <w:tcPr>
            <w:tcW w:w="626" w:type="pct"/>
          </w:tcPr>
          <w:p w14:paraId="2AAD1463" w14:textId="77777777" w:rsidR="001B4450" w:rsidRPr="003A23AB" w:rsidRDefault="001B4450" w:rsidP="00AC521A">
            <w:pPr>
              <w:spacing w:before="120"/>
              <w:jc w:val="center"/>
              <w:rPr>
                <w:lang w:val="pt-BR"/>
              </w:rPr>
            </w:pPr>
            <w:r w:rsidRPr="003A23AB">
              <w:rPr>
                <w:lang w:val="pt-BR"/>
              </w:rPr>
              <w:t>Đo nhĩ lượng</w:t>
            </w:r>
          </w:p>
        </w:tc>
        <w:tc>
          <w:tcPr>
            <w:tcW w:w="976" w:type="pct"/>
          </w:tcPr>
          <w:p w14:paraId="4CF3F11B" w14:textId="77777777" w:rsidR="001B4450" w:rsidRPr="003A23AB" w:rsidRDefault="001B4450" w:rsidP="00AC521A">
            <w:pPr>
              <w:spacing w:before="120"/>
              <w:jc w:val="center"/>
              <w:rPr>
                <w:lang w:val="pt-BR"/>
              </w:rPr>
            </w:pPr>
            <w:r w:rsidRPr="003A23AB">
              <w:rPr>
                <w:lang w:val="pt-BR"/>
              </w:rPr>
              <w:t>Đo phản xạ cơ bàn đạp</w:t>
            </w:r>
          </w:p>
        </w:tc>
        <w:tc>
          <w:tcPr>
            <w:tcW w:w="590" w:type="pct"/>
          </w:tcPr>
          <w:p w14:paraId="45757C2A" w14:textId="77777777" w:rsidR="001B4450" w:rsidRPr="003A23AB" w:rsidRDefault="001B4450" w:rsidP="00AC521A">
            <w:pPr>
              <w:spacing w:before="120"/>
              <w:jc w:val="center"/>
              <w:rPr>
                <w:b/>
                <w:bCs/>
                <w:i/>
                <w:iCs/>
                <w:lang w:val="pt-BR"/>
              </w:rPr>
            </w:pPr>
            <w:r w:rsidRPr="003A23AB">
              <w:rPr>
                <w:b/>
                <w:bCs/>
                <w:i/>
                <w:iCs/>
                <w:lang w:val="pt-BR"/>
              </w:rPr>
              <w:t>Đo OAE</w:t>
            </w:r>
          </w:p>
        </w:tc>
        <w:tc>
          <w:tcPr>
            <w:tcW w:w="658" w:type="pct"/>
          </w:tcPr>
          <w:p w14:paraId="47292B8D" w14:textId="77777777" w:rsidR="001B4450" w:rsidRPr="003A23AB" w:rsidRDefault="001B4450" w:rsidP="00AC521A">
            <w:pPr>
              <w:spacing w:before="120"/>
              <w:jc w:val="center"/>
              <w:rPr>
                <w:b/>
                <w:bCs/>
                <w:lang w:val="pt-BR"/>
              </w:rPr>
            </w:pPr>
            <w:r w:rsidRPr="003A23AB">
              <w:rPr>
                <w:lang w:val="pt-BR"/>
              </w:rPr>
              <w:t>Đo ABR</w:t>
            </w:r>
          </w:p>
        </w:tc>
      </w:tr>
      <w:tr w:rsidR="001B4450" w:rsidRPr="003A23AB" w14:paraId="7E365041" w14:textId="77777777">
        <w:trPr>
          <w:cantSplit/>
          <w:trHeight w:val="396"/>
        </w:trPr>
        <w:tc>
          <w:tcPr>
            <w:tcW w:w="1524" w:type="pct"/>
          </w:tcPr>
          <w:p w14:paraId="5CB7F298" w14:textId="77777777" w:rsidR="001B4450" w:rsidRPr="003A23AB" w:rsidRDefault="001B4450" w:rsidP="00AC521A">
            <w:pPr>
              <w:spacing w:before="120"/>
              <w:jc w:val="both"/>
              <w:rPr>
                <w:lang w:val="pt-BR"/>
              </w:rPr>
            </w:pPr>
            <w:r w:rsidRPr="003A23AB">
              <w:rPr>
                <w:lang w:val="pt-BR"/>
              </w:rPr>
              <w:t>Tai ngoài</w:t>
            </w:r>
          </w:p>
        </w:tc>
        <w:tc>
          <w:tcPr>
            <w:tcW w:w="626" w:type="pct"/>
            <w:shd w:val="clear" w:color="auto" w:fill="CCFFCC"/>
          </w:tcPr>
          <w:p w14:paraId="17E28A16" w14:textId="77777777" w:rsidR="001B4450" w:rsidRPr="003A23AB" w:rsidRDefault="001B4450" w:rsidP="00AC521A">
            <w:pPr>
              <w:spacing w:before="120"/>
              <w:jc w:val="center"/>
              <w:rPr>
                <w:lang w:val="pt-BR"/>
              </w:rPr>
            </w:pPr>
            <w:r w:rsidRPr="003A23AB">
              <w:rPr>
                <w:lang w:val="pt-BR"/>
              </w:rPr>
              <w:t>X</w:t>
            </w:r>
          </w:p>
        </w:tc>
        <w:tc>
          <w:tcPr>
            <w:tcW w:w="626" w:type="pct"/>
          </w:tcPr>
          <w:p w14:paraId="68D831CD" w14:textId="77777777" w:rsidR="001B4450" w:rsidRPr="003A23AB" w:rsidRDefault="001B4450" w:rsidP="00AC521A">
            <w:pPr>
              <w:spacing w:before="120"/>
              <w:jc w:val="center"/>
              <w:rPr>
                <w:lang w:val="pt-BR"/>
              </w:rPr>
            </w:pPr>
          </w:p>
        </w:tc>
        <w:tc>
          <w:tcPr>
            <w:tcW w:w="976" w:type="pct"/>
          </w:tcPr>
          <w:p w14:paraId="48FB6E13" w14:textId="77777777" w:rsidR="001B4450" w:rsidRPr="003A23AB" w:rsidRDefault="001B4450" w:rsidP="00AC521A">
            <w:pPr>
              <w:spacing w:before="120"/>
              <w:jc w:val="center"/>
              <w:rPr>
                <w:lang w:val="pt-BR"/>
              </w:rPr>
            </w:pPr>
          </w:p>
        </w:tc>
        <w:tc>
          <w:tcPr>
            <w:tcW w:w="590" w:type="pct"/>
            <w:shd w:val="clear" w:color="auto" w:fill="CC99FF"/>
          </w:tcPr>
          <w:p w14:paraId="70BA9841" w14:textId="77777777" w:rsidR="001B4450" w:rsidRPr="003A23AB" w:rsidRDefault="001B4450" w:rsidP="00AC521A">
            <w:pPr>
              <w:spacing w:before="120"/>
              <w:jc w:val="center"/>
              <w:rPr>
                <w:lang w:val="pt-BR"/>
              </w:rPr>
            </w:pPr>
            <w:r w:rsidRPr="003A23AB">
              <w:rPr>
                <w:lang w:val="pt-BR"/>
              </w:rPr>
              <w:t>X</w:t>
            </w:r>
          </w:p>
        </w:tc>
        <w:tc>
          <w:tcPr>
            <w:tcW w:w="658" w:type="pct"/>
            <w:shd w:val="clear" w:color="auto" w:fill="FFCC99"/>
          </w:tcPr>
          <w:p w14:paraId="416FEF26" w14:textId="77777777" w:rsidR="001B4450" w:rsidRPr="003A23AB" w:rsidRDefault="001B4450" w:rsidP="00AC521A">
            <w:pPr>
              <w:spacing w:before="120"/>
              <w:jc w:val="center"/>
              <w:rPr>
                <w:lang w:val="pt-BR"/>
              </w:rPr>
            </w:pPr>
            <w:r w:rsidRPr="003A23AB">
              <w:rPr>
                <w:lang w:val="pt-BR"/>
              </w:rPr>
              <w:t>X</w:t>
            </w:r>
          </w:p>
        </w:tc>
      </w:tr>
      <w:tr w:rsidR="001B4450" w:rsidRPr="003A23AB" w14:paraId="0025B086" w14:textId="77777777">
        <w:trPr>
          <w:cantSplit/>
          <w:trHeight w:val="460"/>
        </w:trPr>
        <w:tc>
          <w:tcPr>
            <w:tcW w:w="1524" w:type="pct"/>
          </w:tcPr>
          <w:p w14:paraId="04B1CA73" w14:textId="77777777" w:rsidR="001B4450" w:rsidRPr="003A23AB" w:rsidRDefault="001B4450" w:rsidP="00AC521A">
            <w:pPr>
              <w:spacing w:before="120"/>
              <w:jc w:val="both"/>
              <w:rPr>
                <w:lang w:val="pt-BR"/>
              </w:rPr>
            </w:pPr>
            <w:r w:rsidRPr="003A23AB">
              <w:rPr>
                <w:lang w:val="pt-BR"/>
              </w:rPr>
              <w:t>Tai giữa</w:t>
            </w:r>
          </w:p>
        </w:tc>
        <w:tc>
          <w:tcPr>
            <w:tcW w:w="626" w:type="pct"/>
            <w:shd w:val="clear" w:color="auto" w:fill="CCFFCC"/>
          </w:tcPr>
          <w:p w14:paraId="33B04291" w14:textId="77777777" w:rsidR="001B4450" w:rsidRPr="003A23AB" w:rsidRDefault="001B4450" w:rsidP="00AC521A">
            <w:pPr>
              <w:spacing w:before="120"/>
              <w:jc w:val="center"/>
              <w:rPr>
                <w:lang w:val="pt-BR"/>
              </w:rPr>
            </w:pPr>
            <w:r w:rsidRPr="003A23AB">
              <w:rPr>
                <w:lang w:val="pt-BR"/>
              </w:rPr>
              <w:t>X</w:t>
            </w:r>
          </w:p>
        </w:tc>
        <w:tc>
          <w:tcPr>
            <w:tcW w:w="626" w:type="pct"/>
            <w:shd w:val="clear" w:color="auto" w:fill="CCFFFF"/>
          </w:tcPr>
          <w:p w14:paraId="0BF695A3" w14:textId="77777777" w:rsidR="001B4450" w:rsidRPr="003A23AB" w:rsidRDefault="001B4450" w:rsidP="00AC521A">
            <w:pPr>
              <w:spacing w:before="120"/>
              <w:jc w:val="center"/>
              <w:rPr>
                <w:lang w:val="pt-BR"/>
              </w:rPr>
            </w:pPr>
            <w:r w:rsidRPr="003A23AB">
              <w:rPr>
                <w:lang w:val="pt-BR"/>
              </w:rPr>
              <w:t>X</w:t>
            </w:r>
          </w:p>
        </w:tc>
        <w:tc>
          <w:tcPr>
            <w:tcW w:w="976" w:type="pct"/>
            <w:shd w:val="clear" w:color="auto" w:fill="99CCFF"/>
          </w:tcPr>
          <w:p w14:paraId="0DD74358" w14:textId="77777777" w:rsidR="001B4450" w:rsidRPr="003A23AB" w:rsidRDefault="001B4450" w:rsidP="00AC521A">
            <w:pPr>
              <w:spacing w:before="120"/>
              <w:jc w:val="center"/>
              <w:rPr>
                <w:lang w:val="pt-BR"/>
              </w:rPr>
            </w:pPr>
            <w:r w:rsidRPr="003A23AB">
              <w:rPr>
                <w:lang w:val="pt-BR"/>
              </w:rPr>
              <w:t>X</w:t>
            </w:r>
          </w:p>
        </w:tc>
        <w:tc>
          <w:tcPr>
            <w:tcW w:w="590" w:type="pct"/>
            <w:shd w:val="clear" w:color="auto" w:fill="CC99FF"/>
          </w:tcPr>
          <w:p w14:paraId="163F3221" w14:textId="77777777" w:rsidR="001B4450" w:rsidRPr="003A23AB" w:rsidRDefault="001B4450" w:rsidP="00AC521A">
            <w:pPr>
              <w:spacing w:before="120"/>
              <w:jc w:val="center"/>
              <w:rPr>
                <w:lang w:val="pt-BR"/>
              </w:rPr>
            </w:pPr>
            <w:r w:rsidRPr="003A23AB">
              <w:rPr>
                <w:lang w:val="pt-BR"/>
              </w:rPr>
              <w:t>X</w:t>
            </w:r>
          </w:p>
        </w:tc>
        <w:tc>
          <w:tcPr>
            <w:tcW w:w="658" w:type="pct"/>
            <w:shd w:val="clear" w:color="auto" w:fill="FFCC99"/>
          </w:tcPr>
          <w:p w14:paraId="1172E772" w14:textId="77777777" w:rsidR="001B4450" w:rsidRPr="003A23AB" w:rsidRDefault="001B4450" w:rsidP="00AC521A">
            <w:pPr>
              <w:spacing w:before="120"/>
              <w:jc w:val="center"/>
              <w:rPr>
                <w:lang w:val="pt-BR"/>
              </w:rPr>
            </w:pPr>
            <w:r w:rsidRPr="003A23AB">
              <w:rPr>
                <w:lang w:val="pt-BR"/>
              </w:rPr>
              <w:t>X</w:t>
            </w:r>
          </w:p>
        </w:tc>
      </w:tr>
      <w:tr w:rsidR="001B4450" w:rsidRPr="003A23AB" w14:paraId="3C6B6C6B" w14:textId="77777777">
        <w:trPr>
          <w:cantSplit/>
        </w:trPr>
        <w:tc>
          <w:tcPr>
            <w:tcW w:w="1524" w:type="pct"/>
          </w:tcPr>
          <w:p w14:paraId="40F1A952" w14:textId="77777777" w:rsidR="001B4450" w:rsidRPr="003A23AB" w:rsidRDefault="001B4450" w:rsidP="00AC521A">
            <w:pPr>
              <w:spacing w:before="120"/>
              <w:jc w:val="both"/>
              <w:rPr>
                <w:bCs/>
                <w:iCs/>
                <w:lang w:val="pt-BR"/>
              </w:rPr>
            </w:pPr>
            <w:r w:rsidRPr="003A23AB">
              <w:rPr>
                <w:bCs/>
                <w:iCs/>
                <w:lang w:val="pt-BR"/>
              </w:rPr>
              <w:t>Tai trong (ốc tai)</w:t>
            </w:r>
          </w:p>
        </w:tc>
        <w:tc>
          <w:tcPr>
            <w:tcW w:w="626" w:type="pct"/>
          </w:tcPr>
          <w:p w14:paraId="11F981D0" w14:textId="77777777" w:rsidR="001B4450" w:rsidRPr="003A23AB" w:rsidRDefault="001B4450" w:rsidP="00AC521A">
            <w:pPr>
              <w:spacing w:before="120"/>
              <w:jc w:val="center"/>
              <w:rPr>
                <w:b/>
                <w:bCs/>
                <w:i/>
                <w:iCs/>
                <w:lang w:val="pt-BR"/>
              </w:rPr>
            </w:pPr>
          </w:p>
        </w:tc>
        <w:tc>
          <w:tcPr>
            <w:tcW w:w="626" w:type="pct"/>
          </w:tcPr>
          <w:p w14:paraId="2BF5D451" w14:textId="77777777" w:rsidR="001B4450" w:rsidRPr="003A23AB" w:rsidRDefault="001B4450" w:rsidP="00AC521A">
            <w:pPr>
              <w:spacing w:before="120"/>
              <w:jc w:val="center"/>
              <w:rPr>
                <w:b/>
                <w:bCs/>
                <w:i/>
                <w:iCs/>
                <w:lang w:val="pt-BR"/>
              </w:rPr>
            </w:pPr>
          </w:p>
        </w:tc>
        <w:tc>
          <w:tcPr>
            <w:tcW w:w="976" w:type="pct"/>
            <w:shd w:val="clear" w:color="auto" w:fill="99CCFF"/>
          </w:tcPr>
          <w:p w14:paraId="10DEF368" w14:textId="77777777" w:rsidR="001B4450" w:rsidRPr="003A23AB" w:rsidRDefault="001B4450" w:rsidP="00AC521A">
            <w:pPr>
              <w:spacing w:before="120"/>
              <w:jc w:val="center"/>
              <w:rPr>
                <w:lang w:val="pt-BR"/>
              </w:rPr>
            </w:pPr>
            <w:r w:rsidRPr="003A23AB">
              <w:rPr>
                <w:lang w:val="pt-BR"/>
              </w:rPr>
              <w:t>X</w:t>
            </w:r>
          </w:p>
        </w:tc>
        <w:tc>
          <w:tcPr>
            <w:tcW w:w="590" w:type="pct"/>
            <w:shd w:val="clear" w:color="auto" w:fill="CC99FF"/>
          </w:tcPr>
          <w:p w14:paraId="542C974D" w14:textId="77777777" w:rsidR="001B4450" w:rsidRPr="003A23AB" w:rsidRDefault="001B4450" w:rsidP="00AC521A">
            <w:pPr>
              <w:spacing w:before="120"/>
              <w:jc w:val="center"/>
              <w:rPr>
                <w:b/>
                <w:bCs/>
                <w:i/>
                <w:iCs/>
                <w:lang w:val="pt-BR"/>
              </w:rPr>
            </w:pPr>
            <w:r w:rsidRPr="003A23AB">
              <w:rPr>
                <w:lang w:val="pt-BR"/>
              </w:rPr>
              <w:t>X</w:t>
            </w:r>
          </w:p>
        </w:tc>
        <w:tc>
          <w:tcPr>
            <w:tcW w:w="658" w:type="pct"/>
            <w:shd w:val="clear" w:color="auto" w:fill="FFCC99"/>
          </w:tcPr>
          <w:p w14:paraId="4DB5397E" w14:textId="77777777" w:rsidR="001B4450" w:rsidRPr="003A23AB" w:rsidRDefault="001B4450" w:rsidP="00AC521A">
            <w:pPr>
              <w:spacing w:before="120"/>
              <w:jc w:val="center"/>
              <w:rPr>
                <w:lang w:val="pt-BR"/>
              </w:rPr>
            </w:pPr>
            <w:r w:rsidRPr="003A23AB">
              <w:rPr>
                <w:lang w:val="pt-BR"/>
              </w:rPr>
              <w:t>X</w:t>
            </w:r>
          </w:p>
        </w:tc>
      </w:tr>
      <w:tr w:rsidR="001B4450" w:rsidRPr="003A23AB" w14:paraId="728DB6F1" w14:textId="77777777">
        <w:trPr>
          <w:cantSplit/>
          <w:trHeight w:val="408"/>
        </w:trPr>
        <w:tc>
          <w:tcPr>
            <w:tcW w:w="1524" w:type="pct"/>
          </w:tcPr>
          <w:p w14:paraId="002B0FF4" w14:textId="77777777" w:rsidR="001B4450" w:rsidRPr="003A23AB" w:rsidRDefault="001B4450" w:rsidP="00AC521A">
            <w:pPr>
              <w:spacing w:before="120"/>
              <w:jc w:val="both"/>
              <w:rPr>
                <w:lang w:val="pt-BR"/>
              </w:rPr>
            </w:pPr>
            <w:r w:rsidRPr="003A23AB">
              <w:rPr>
                <w:lang w:val="pt-BR"/>
              </w:rPr>
              <w:t>Thần kinh thính giác</w:t>
            </w:r>
          </w:p>
        </w:tc>
        <w:tc>
          <w:tcPr>
            <w:tcW w:w="626" w:type="pct"/>
          </w:tcPr>
          <w:p w14:paraId="0F0FB745" w14:textId="77777777" w:rsidR="001B4450" w:rsidRPr="003A23AB" w:rsidRDefault="001B4450" w:rsidP="00AC521A">
            <w:pPr>
              <w:spacing w:before="120"/>
              <w:jc w:val="center"/>
              <w:rPr>
                <w:lang w:val="pt-BR"/>
              </w:rPr>
            </w:pPr>
          </w:p>
        </w:tc>
        <w:tc>
          <w:tcPr>
            <w:tcW w:w="626" w:type="pct"/>
          </w:tcPr>
          <w:p w14:paraId="68F68B50" w14:textId="77777777" w:rsidR="001B4450" w:rsidRPr="003A23AB" w:rsidRDefault="001B4450" w:rsidP="00AC521A">
            <w:pPr>
              <w:spacing w:before="120"/>
              <w:jc w:val="center"/>
              <w:rPr>
                <w:lang w:val="pt-BR"/>
              </w:rPr>
            </w:pPr>
          </w:p>
        </w:tc>
        <w:tc>
          <w:tcPr>
            <w:tcW w:w="976" w:type="pct"/>
          </w:tcPr>
          <w:p w14:paraId="554B5B94" w14:textId="77777777" w:rsidR="001B4450" w:rsidRPr="003A23AB" w:rsidRDefault="001B4450" w:rsidP="00AC521A">
            <w:pPr>
              <w:spacing w:before="120"/>
              <w:jc w:val="center"/>
              <w:rPr>
                <w:lang w:val="pt-BR"/>
              </w:rPr>
            </w:pPr>
          </w:p>
        </w:tc>
        <w:tc>
          <w:tcPr>
            <w:tcW w:w="590" w:type="pct"/>
          </w:tcPr>
          <w:p w14:paraId="47050ED0" w14:textId="77777777" w:rsidR="001B4450" w:rsidRPr="003A23AB" w:rsidRDefault="001B4450" w:rsidP="00AC521A">
            <w:pPr>
              <w:spacing w:before="120"/>
              <w:jc w:val="center"/>
              <w:rPr>
                <w:lang w:val="pt-BR"/>
              </w:rPr>
            </w:pPr>
          </w:p>
        </w:tc>
        <w:tc>
          <w:tcPr>
            <w:tcW w:w="658" w:type="pct"/>
            <w:shd w:val="clear" w:color="auto" w:fill="FFCC99"/>
          </w:tcPr>
          <w:p w14:paraId="2816176F" w14:textId="77777777" w:rsidR="001B4450" w:rsidRPr="003A23AB" w:rsidRDefault="001B4450" w:rsidP="00AC521A">
            <w:pPr>
              <w:spacing w:before="120"/>
              <w:jc w:val="center"/>
              <w:rPr>
                <w:lang w:val="pt-BR"/>
              </w:rPr>
            </w:pPr>
            <w:r w:rsidRPr="003A23AB">
              <w:rPr>
                <w:lang w:val="pt-BR"/>
              </w:rPr>
              <w:t>X</w:t>
            </w:r>
          </w:p>
        </w:tc>
      </w:tr>
      <w:tr w:rsidR="001B4450" w:rsidRPr="003A23AB" w14:paraId="3FA454EB" w14:textId="77777777">
        <w:trPr>
          <w:cantSplit/>
        </w:trPr>
        <w:tc>
          <w:tcPr>
            <w:tcW w:w="1524" w:type="pct"/>
          </w:tcPr>
          <w:p w14:paraId="41B02F8A" w14:textId="77777777" w:rsidR="001B4450" w:rsidRPr="003A23AB" w:rsidRDefault="001B4450" w:rsidP="00AC521A">
            <w:pPr>
              <w:spacing w:before="120"/>
              <w:jc w:val="both"/>
              <w:rPr>
                <w:lang w:val="pt-BR"/>
              </w:rPr>
            </w:pPr>
            <w:r w:rsidRPr="003A23AB">
              <w:rPr>
                <w:lang w:val="pt-BR"/>
              </w:rPr>
              <w:t>Não bộ</w:t>
            </w:r>
          </w:p>
        </w:tc>
        <w:tc>
          <w:tcPr>
            <w:tcW w:w="626" w:type="pct"/>
          </w:tcPr>
          <w:p w14:paraId="1F1CA1DE" w14:textId="77777777" w:rsidR="001B4450" w:rsidRPr="003A23AB" w:rsidRDefault="001B4450" w:rsidP="00AC521A">
            <w:pPr>
              <w:spacing w:before="120"/>
              <w:jc w:val="center"/>
              <w:rPr>
                <w:lang w:val="pt-BR"/>
              </w:rPr>
            </w:pPr>
          </w:p>
        </w:tc>
        <w:tc>
          <w:tcPr>
            <w:tcW w:w="626" w:type="pct"/>
          </w:tcPr>
          <w:p w14:paraId="287A883C" w14:textId="77777777" w:rsidR="001B4450" w:rsidRPr="003A23AB" w:rsidRDefault="001B4450" w:rsidP="00AC521A">
            <w:pPr>
              <w:spacing w:before="120"/>
              <w:jc w:val="center"/>
              <w:rPr>
                <w:lang w:val="pt-BR"/>
              </w:rPr>
            </w:pPr>
          </w:p>
        </w:tc>
        <w:tc>
          <w:tcPr>
            <w:tcW w:w="976" w:type="pct"/>
          </w:tcPr>
          <w:p w14:paraId="7FC91D51" w14:textId="77777777" w:rsidR="001B4450" w:rsidRPr="003A23AB" w:rsidRDefault="001B4450" w:rsidP="00AC521A">
            <w:pPr>
              <w:spacing w:before="120"/>
              <w:jc w:val="center"/>
              <w:rPr>
                <w:lang w:val="pt-BR"/>
              </w:rPr>
            </w:pPr>
          </w:p>
        </w:tc>
        <w:tc>
          <w:tcPr>
            <w:tcW w:w="590" w:type="pct"/>
          </w:tcPr>
          <w:p w14:paraId="61769D1E" w14:textId="77777777" w:rsidR="001B4450" w:rsidRPr="003A23AB" w:rsidRDefault="001B4450" w:rsidP="00AC521A">
            <w:pPr>
              <w:spacing w:before="120"/>
              <w:jc w:val="center"/>
              <w:rPr>
                <w:lang w:val="pt-BR"/>
              </w:rPr>
            </w:pPr>
          </w:p>
        </w:tc>
        <w:tc>
          <w:tcPr>
            <w:tcW w:w="658" w:type="pct"/>
            <w:shd w:val="clear" w:color="auto" w:fill="FFCC99"/>
          </w:tcPr>
          <w:p w14:paraId="1E7668EF" w14:textId="77777777" w:rsidR="001B4450" w:rsidRPr="003A23AB" w:rsidRDefault="001B4450" w:rsidP="00AC521A">
            <w:pPr>
              <w:spacing w:before="120"/>
              <w:jc w:val="center"/>
              <w:rPr>
                <w:lang w:val="pt-BR"/>
              </w:rPr>
            </w:pPr>
            <w:r w:rsidRPr="003A23AB">
              <w:rPr>
                <w:lang w:val="pt-BR"/>
              </w:rPr>
              <w:t>X</w:t>
            </w:r>
          </w:p>
        </w:tc>
      </w:tr>
    </w:tbl>
    <w:bookmarkEnd w:id="13"/>
    <w:bookmarkEnd w:id="14"/>
    <w:bookmarkEnd w:id="15"/>
    <w:bookmarkEnd w:id="16"/>
    <w:bookmarkEnd w:id="17"/>
    <w:bookmarkEnd w:id="18"/>
    <w:p w14:paraId="1E5A88C6" w14:textId="77777777" w:rsidR="001B4450" w:rsidRPr="001B4450" w:rsidRDefault="001B4450" w:rsidP="00AC521A">
      <w:pPr>
        <w:tabs>
          <w:tab w:val="left" w:pos="0"/>
        </w:tabs>
        <w:spacing w:before="120" w:line="283" w:lineRule="auto"/>
        <w:ind w:firstLine="567"/>
        <w:jc w:val="both"/>
        <w:rPr>
          <w:b/>
          <w:sz w:val="26"/>
          <w:szCs w:val="26"/>
        </w:rPr>
      </w:pPr>
      <w:r w:rsidRPr="001B4450">
        <w:rPr>
          <w:b/>
          <w:sz w:val="26"/>
          <w:szCs w:val="26"/>
        </w:rPr>
        <w:lastRenderedPageBreak/>
        <w:t>3. Phân loại</w:t>
      </w:r>
    </w:p>
    <w:p w14:paraId="123DDFC3" w14:textId="77777777" w:rsidR="001B4450" w:rsidRPr="001B4450" w:rsidRDefault="001B4450" w:rsidP="003A23AB">
      <w:pPr>
        <w:pStyle w:val="BodyTextIndent2"/>
        <w:widowControl w:val="0"/>
        <w:tabs>
          <w:tab w:val="left" w:pos="360"/>
        </w:tabs>
        <w:spacing w:before="120" w:after="60" w:line="283" w:lineRule="auto"/>
        <w:ind w:left="0" w:firstLine="567"/>
        <w:jc w:val="both"/>
        <w:rPr>
          <w:rFonts w:ascii="Times New Roman" w:hAnsi="Times New Roman"/>
          <w:b/>
          <w:i/>
          <w:sz w:val="26"/>
          <w:szCs w:val="26"/>
          <w:lang w:val="pt-BR"/>
        </w:rPr>
      </w:pPr>
      <w:r w:rsidRPr="001B4450">
        <w:rPr>
          <w:rFonts w:ascii="Times New Roman" w:hAnsi="Times New Roman"/>
          <w:b/>
          <w:i/>
          <w:sz w:val="26"/>
          <w:szCs w:val="26"/>
          <w:lang w:val="pt-BR"/>
        </w:rPr>
        <w:t xml:space="preserve">a)  </w:t>
      </w:r>
      <w:r w:rsidRPr="001B4450">
        <w:rPr>
          <w:rFonts w:ascii="Times New Roman" w:hAnsi="Times New Roman"/>
          <w:b/>
          <w:i/>
          <w:iCs/>
          <w:sz w:val="26"/>
          <w:szCs w:val="26"/>
          <w:lang w:val="pt-BR"/>
        </w:rPr>
        <w:t>Loại giảm thính lực</w:t>
      </w:r>
      <w:r w:rsidRPr="001B4450">
        <w:rPr>
          <w:rFonts w:ascii="Times New Roman" w:hAnsi="Times New Roman"/>
          <w:b/>
          <w:i/>
          <w:sz w:val="26"/>
          <w:szCs w:val="26"/>
          <w:lang w:val="pt-BR"/>
        </w:rPr>
        <w:t xml:space="preserve"> </w:t>
      </w:r>
    </w:p>
    <w:p w14:paraId="6ABDE86B" w14:textId="77777777" w:rsidR="001B4450" w:rsidRPr="003A23AB" w:rsidRDefault="001B4450" w:rsidP="003A23AB">
      <w:pPr>
        <w:pStyle w:val="BodyTextIndent2"/>
        <w:widowControl w:val="0"/>
        <w:tabs>
          <w:tab w:val="left" w:pos="360"/>
        </w:tabs>
        <w:spacing w:before="120" w:after="60" w:line="283" w:lineRule="auto"/>
        <w:ind w:left="0" w:firstLine="567"/>
        <w:jc w:val="both"/>
        <w:rPr>
          <w:rFonts w:ascii="Times New Roman" w:hAnsi="Times New Roman"/>
          <w:spacing w:val="2"/>
          <w:sz w:val="26"/>
          <w:szCs w:val="26"/>
          <w:lang w:val="pt-BR"/>
        </w:rPr>
      </w:pPr>
      <w:r w:rsidRPr="003A23AB">
        <w:rPr>
          <w:rFonts w:ascii="Times New Roman" w:hAnsi="Times New Roman"/>
          <w:spacing w:val="2"/>
          <w:sz w:val="26"/>
          <w:szCs w:val="26"/>
          <w:lang w:val="pt-BR"/>
        </w:rPr>
        <w:t>- Giảm thính lực dẫn truyền: có sự cản trở việc dẫn truyền xung động âm thanh do bị tật hoặc bệnh (có dáy tai hoặc viêm tai giữa cấp tính) ở tai ngoài và tai giữa. Thường bị giảm thính lực nhẹ.</w:t>
      </w:r>
    </w:p>
    <w:p w14:paraId="128A5400" w14:textId="77777777" w:rsidR="001B4450" w:rsidRPr="001B4450" w:rsidRDefault="001B4450" w:rsidP="003A23AB">
      <w:pPr>
        <w:pStyle w:val="BodyText2"/>
        <w:widowControl w:val="0"/>
        <w:spacing w:after="60" w:line="283" w:lineRule="auto"/>
        <w:ind w:firstLine="567"/>
        <w:jc w:val="both"/>
        <w:rPr>
          <w:bCs/>
          <w:szCs w:val="26"/>
          <w:lang w:val="pt-BR"/>
        </w:rPr>
      </w:pPr>
      <w:r w:rsidRPr="001B4450">
        <w:rPr>
          <w:bCs/>
          <w:szCs w:val="26"/>
          <w:lang w:val="pt-BR"/>
        </w:rPr>
        <w:t xml:space="preserve">- </w:t>
      </w:r>
      <w:r w:rsidRPr="001B4450">
        <w:rPr>
          <w:szCs w:val="26"/>
          <w:lang w:val="pt-BR"/>
        </w:rPr>
        <w:t>Giảm thính lực</w:t>
      </w:r>
      <w:r w:rsidRPr="001B4450">
        <w:rPr>
          <w:bCs/>
          <w:szCs w:val="26"/>
          <w:lang w:val="pt-BR"/>
        </w:rPr>
        <w:t xml:space="preserve"> tiếp nhận: có sự gián đoạn trong quá trình các xung thần kinh được dẫn tới vỏ não.  </w:t>
      </w:r>
    </w:p>
    <w:p w14:paraId="5FC53287" w14:textId="77777777" w:rsidR="001B4450" w:rsidRPr="001B4450" w:rsidRDefault="001B4450" w:rsidP="003A23AB">
      <w:pPr>
        <w:widowControl w:val="0"/>
        <w:spacing w:before="120" w:after="60" w:line="283" w:lineRule="auto"/>
        <w:ind w:firstLine="567"/>
        <w:jc w:val="both"/>
        <w:rPr>
          <w:sz w:val="26"/>
          <w:szCs w:val="26"/>
          <w:lang w:val="pt-BR"/>
        </w:rPr>
      </w:pPr>
      <w:r w:rsidRPr="001B4450">
        <w:rPr>
          <w:sz w:val="26"/>
          <w:szCs w:val="26"/>
          <w:lang w:val="pt-BR"/>
        </w:rPr>
        <w:t>+ Giảm thính lực dây thần kinh thính giác: do tổn thương tế bào lông thính giác hoặc dây thần kinh tai trong. Giảm thính lực từ mức độ nhẹ đến sâu. Thường chỉ mất thính lực ở một vài dải tần số nhất định, không phải là tất cả.</w:t>
      </w:r>
    </w:p>
    <w:p w14:paraId="2B305D87" w14:textId="77777777" w:rsidR="001B4450" w:rsidRPr="001B4450" w:rsidRDefault="001B4450" w:rsidP="003A23AB">
      <w:pPr>
        <w:widowControl w:val="0"/>
        <w:spacing w:before="120" w:after="60" w:line="283" w:lineRule="auto"/>
        <w:ind w:firstLine="567"/>
        <w:jc w:val="both"/>
        <w:rPr>
          <w:sz w:val="26"/>
          <w:szCs w:val="26"/>
          <w:lang w:val="pt-BR"/>
        </w:rPr>
      </w:pPr>
      <w:r w:rsidRPr="001B4450">
        <w:rPr>
          <w:sz w:val="26"/>
          <w:szCs w:val="26"/>
          <w:lang w:val="pt-BR"/>
        </w:rPr>
        <w:t xml:space="preserve">+ Giảm thính lực trung ương: do tổn thương dây VIII hoặc tế bào của hệ thần kinh trung ương, gây điếc sâu.  </w:t>
      </w:r>
    </w:p>
    <w:p w14:paraId="7980E0E0" w14:textId="77777777" w:rsidR="001B4450" w:rsidRPr="001B4450" w:rsidRDefault="001B4450" w:rsidP="003A23AB">
      <w:pPr>
        <w:widowControl w:val="0"/>
        <w:spacing w:before="120" w:after="60" w:line="283" w:lineRule="auto"/>
        <w:ind w:firstLine="567"/>
        <w:jc w:val="both"/>
        <w:rPr>
          <w:sz w:val="26"/>
          <w:szCs w:val="26"/>
        </w:rPr>
      </w:pPr>
      <w:r w:rsidRPr="001B4450">
        <w:rPr>
          <w:sz w:val="26"/>
          <w:szCs w:val="26"/>
          <w:lang w:val="pt-BR"/>
        </w:rPr>
        <w:t xml:space="preserve">+ Giảm thính lực hỗn hợp: do cả dẫn truyền và tiếp nhận.  </w:t>
      </w:r>
      <w:r w:rsidRPr="001B4450">
        <w:rPr>
          <w:sz w:val="26"/>
          <w:szCs w:val="26"/>
        </w:rPr>
        <w:t>Thường là điếc sâu.</w:t>
      </w:r>
    </w:p>
    <w:p w14:paraId="603FF399" w14:textId="77777777" w:rsidR="001B4450" w:rsidRPr="001B4450" w:rsidRDefault="001B4450" w:rsidP="003A23AB">
      <w:pPr>
        <w:widowControl w:val="0"/>
        <w:numPr>
          <w:ilvl w:val="0"/>
          <w:numId w:val="88"/>
        </w:numPr>
        <w:tabs>
          <w:tab w:val="left" w:pos="840"/>
        </w:tabs>
        <w:spacing w:before="120" w:after="60" w:line="283" w:lineRule="auto"/>
        <w:ind w:left="0" w:firstLine="567"/>
        <w:jc w:val="both"/>
        <w:rPr>
          <w:i/>
          <w:iCs/>
          <w:sz w:val="26"/>
          <w:szCs w:val="26"/>
        </w:rPr>
      </w:pPr>
      <w:r w:rsidRPr="001B4450">
        <w:rPr>
          <w:i/>
          <w:iCs/>
          <w:sz w:val="26"/>
          <w:szCs w:val="26"/>
        </w:rPr>
        <w:t>Mức độ giảm thính lực và khiếm thính</w:t>
      </w:r>
    </w:p>
    <w:p w14:paraId="10712919" w14:textId="77777777" w:rsidR="001B4450" w:rsidRPr="001B4450" w:rsidRDefault="00AC521A" w:rsidP="00AC521A">
      <w:pPr>
        <w:pStyle w:val="BodyText2"/>
        <w:widowControl w:val="0"/>
        <w:spacing w:after="60" w:line="283" w:lineRule="auto"/>
        <w:ind w:left="567"/>
        <w:jc w:val="left"/>
        <w:rPr>
          <w:bCs/>
          <w:szCs w:val="26"/>
        </w:rPr>
      </w:pPr>
      <w:r>
        <w:rPr>
          <w:bCs/>
          <w:szCs w:val="26"/>
          <w:lang w:val="vi-VN"/>
        </w:rPr>
        <w:t xml:space="preserve">- </w:t>
      </w:r>
      <w:r w:rsidR="001B4450" w:rsidRPr="001B4450">
        <w:rPr>
          <w:bCs/>
          <w:szCs w:val="26"/>
        </w:rPr>
        <w:t>Bình thường: Ngưỡng nghe &lt; 30 dB, nghe được tiếng thì thầm.</w:t>
      </w:r>
    </w:p>
    <w:p w14:paraId="604268DD" w14:textId="77777777" w:rsidR="001B4450" w:rsidRPr="001B4450" w:rsidRDefault="00AC521A" w:rsidP="00AC521A">
      <w:pPr>
        <w:widowControl w:val="0"/>
        <w:spacing w:before="120" w:after="60" w:line="283" w:lineRule="auto"/>
        <w:ind w:left="567"/>
        <w:jc w:val="both"/>
        <w:rPr>
          <w:sz w:val="26"/>
          <w:szCs w:val="26"/>
        </w:rPr>
      </w:pPr>
      <w:r>
        <w:rPr>
          <w:sz w:val="26"/>
          <w:szCs w:val="26"/>
          <w:lang w:val="vi-VN"/>
        </w:rPr>
        <w:t xml:space="preserve">- </w:t>
      </w:r>
      <w:r w:rsidR="001B4450" w:rsidRPr="001B4450">
        <w:rPr>
          <w:sz w:val="26"/>
          <w:szCs w:val="26"/>
        </w:rPr>
        <w:t>Giảm thính lực và khiếm thính: theo các mức độ</w:t>
      </w:r>
    </w:p>
    <w:p w14:paraId="6EBDDCBF" w14:textId="77777777" w:rsidR="001B4450" w:rsidRPr="001B4450" w:rsidRDefault="001B4450" w:rsidP="003A23AB">
      <w:pPr>
        <w:widowControl w:val="0"/>
        <w:spacing w:before="120" w:after="60" w:line="283" w:lineRule="auto"/>
        <w:ind w:firstLine="567"/>
        <w:jc w:val="both"/>
        <w:rPr>
          <w:sz w:val="26"/>
          <w:szCs w:val="26"/>
        </w:rPr>
      </w:pPr>
      <w:r w:rsidRPr="001B4450">
        <w:rPr>
          <w:sz w:val="26"/>
          <w:szCs w:val="26"/>
        </w:rPr>
        <w:t xml:space="preserve">+ Nhẹ: Ngưỡng nghe 30 - 40 dB, có thể không nghe được tiếng thì thầm, vẫn có thể giao tiếp tốt nếu không bị phân tán bởi môi trường ồn ào hoặc nhìn những chỉ dẫn từ phía người nói. Có thể là nguyên nhân làm khó khăn học ngôn ngữ, giao tiếp có lời và học nói chung. Có thể cần máy trợ thính. </w:t>
      </w:r>
    </w:p>
    <w:p w14:paraId="04CA6BE6" w14:textId="77777777" w:rsidR="001B4450" w:rsidRPr="001B4450" w:rsidRDefault="001B4450" w:rsidP="003A23AB">
      <w:pPr>
        <w:widowControl w:val="0"/>
        <w:spacing w:before="120" w:after="60" w:line="283" w:lineRule="auto"/>
        <w:ind w:firstLine="567"/>
        <w:jc w:val="both"/>
        <w:rPr>
          <w:sz w:val="26"/>
          <w:szCs w:val="26"/>
        </w:rPr>
      </w:pPr>
      <w:r w:rsidRPr="001B4450">
        <w:rPr>
          <w:sz w:val="26"/>
          <w:szCs w:val="26"/>
        </w:rPr>
        <w:t xml:space="preserve">+ Trung bình: ngưỡng nghe 45 - 60 dB, không nghe được tiếng thì thầm. Khó khăn trong học ngôn ngữ và giao tiếp có lời.  Cần máy trợ thính. </w:t>
      </w:r>
    </w:p>
    <w:p w14:paraId="649A083B"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Nặng: ngưỡng nghe 65-90 dB, không nghe được tiếng nói chuyện bình thường, có thể nghe thấy tiếng la hét giống như tiếng nói thầm. Là nguyên nhân làm khó khăn học ngôn ngữ, giao tiếp có lời và học nói chung. Rất cần máy trợ thính.</w:t>
      </w:r>
    </w:p>
    <w:p w14:paraId="043AA9B0"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Điếc sâu: ngưỡng nghe 95 dB trở lên, không nghe được tiếng la hét. Rất khó khăn trong học ngôn ngữ, nói và học các kĩ năng khác thậm chí cả khi sử dụng máy trợ thính. Có thể cần cấy ốc tai điện tử.</w:t>
      </w:r>
    </w:p>
    <w:p w14:paraId="598C67C7" w14:textId="77777777" w:rsidR="001B4450" w:rsidRPr="008B096B" w:rsidRDefault="001B4450" w:rsidP="003A23AB">
      <w:pPr>
        <w:widowControl w:val="0"/>
        <w:numPr>
          <w:ilvl w:val="0"/>
          <w:numId w:val="88"/>
        </w:numPr>
        <w:tabs>
          <w:tab w:val="left" w:pos="840"/>
        </w:tabs>
        <w:spacing w:before="120" w:after="60" w:line="276" w:lineRule="auto"/>
        <w:ind w:left="0" w:firstLine="567"/>
        <w:jc w:val="both"/>
        <w:rPr>
          <w:b/>
          <w:i/>
          <w:iCs/>
          <w:sz w:val="26"/>
          <w:szCs w:val="26"/>
        </w:rPr>
      </w:pPr>
      <w:r w:rsidRPr="008B096B">
        <w:rPr>
          <w:b/>
          <w:i/>
          <w:iCs/>
          <w:sz w:val="26"/>
          <w:szCs w:val="26"/>
        </w:rPr>
        <w:t>Theo khu trú tổn thương:</w:t>
      </w:r>
    </w:p>
    <w:p w14:paraId="7A7628E3" w14:textId="77777777" w:rsidR="001B4450" w:rsidRPr="008B096B"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rPr>
      </w:pPr>
      <w:r w:rsidRPr="008B096B">
        <w:rPr>
          <w:rFonts w:ascii="Times New Roman" w:hAnsi="Times New Roman"/>
          <w:sz w:val="26"/>
          <w:szCs w:val="26"/>
        </w:rPr>
        <w:t>Giảm thính lực một tai hoặc giảm thính lực hai tai.</w:t>
      </w:r>
    </w:p>
    <w:p w14:paraId="220B8660" w14:textId="77777777" w:rsidR="001B4450" w:rsidRPr="008B096B" w:rsidRDefault="001B4450" w:rsidP="005E191A">
      <w:pPr>
        <w:widowControl w:val="0"/>
        <w:spacing w:before="120" w:after="60" w:line="276" w:lineRule="auto"/>
        <w:ind w:firstLine="567"/>
        <w:jc w:val="both"/>
        <w:rPr>
          <w:b/>
          <w:i/>
          <w:iCs/>
          <w:sz w:val="26"/>
          <w:szCs w:val="26"/>
          <w:lang w:val="pt-BR"/>
        </w:rPr>
      </w:pPr>
      <w:r w:rsidRPr="008B096B">
        <w:rPr>
          <w:b/>
          <w:i/>
          <w:iCs/>
          <w:sz w:val="26"/>
          <w:szCs w:val="26"/>
          <w:lang w:val="pt-BR"/>
        </w:rPr>
        <w:t>d) Liên quan đến sự phát triển ngôn ngữ:</w:t>
      </w:r>
    </w:p>
    <w:p w14:paraId="2F2ED8BC" w14:textId="77777777" w:rsidR="001B4450" w:rsidRPr="008B096B"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8B096B">
        <w:rPr>
          <w:rFonts w:ascii="Times New Roman" w:hAnsi="Times New Roman"/>
          <w:sz w:val="26"/>
          <w:szCs w:val="26"/>
          <w:lang w:val="pt-BR"/>
        </w:rPr>
        <w:t>- Giảm thính lực trước khi có ngôn ngữ: xảy ra ở trẻ nhỏ, có rất nhiều khó khăn để trẻ phát triển kĩ năng ngôn ngữ và ngôn ngữ nói.</w:t>
      </w:r>
    </w:p>
    <w:p w14:paraId="333D5F31" w14:textId="77777777" w:rsidR="001B4450" w:rsidRPr="008B096B"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8B096B">
        <w:rPr>
          <w:rFonts w:ascii="Times New Roman" w:hAnsi="Times New Roman"/>
          <w:sz w:val="26"/>
          <w:szCs w:val="26"/>
          <w:lang w:val="pt-BR"/>
        </w:rPr>
        <w:t>- Giảm thính lực sau khi có ngôn ngữ: thường xảy ra ở trẻ lớn và người lớn.</w:t>
      </w:r>
    </w:p>
    <w:p w14:paraId="5479ABCC" w14:textId="77777777" w:rsidR="001B4450" w:rsidRPr="008B096B" w:rsidRDefault="001B4450" w:rsidP="005E191A">
      <w:pPr>
        <w:tabs>
          <w:tab w:val="left" w:pos="0"/>
        </w:tabs>
        <w:spacing w:before="120" w:after="60" w:line="276" w:lineRule="auto"/>
        <w:ind w:firstLine="567"/>
        <w:jc w:val="both"/>
        <w:rPr>
          <w:b/>
          <w:sz w:val="26"/>
          <w:szCs w:val="26"/>
          <w:lang w:val="pt-BR"/>
        </w:rPr>
      </w:pPr>
      <w:r w:rsidRPr="008B096B">
        <w:rPr>
          <w:b/>
          <w:sz w:val="26"/>
          <w:szCs w:val="26"/>
          <w:lang w:val="pt-BR"/>
        </w:rPr>
        <w:t>4. Chẩn đoán xác định</w:t>
      </w:r>
    </w:p>
    <w:p w14:paraId="5AC09882"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lastRenderedPageBreak/>
        <w:t>- Dựa vào kết quả đo thính lực.</w:t>
      </w:r>
    </w:p>
    <w:p w14:paraId="29A7A68B" w14:textId="77777777" w:rsidR="001B4450" w:rsidRPr="005A1CF9" w:rsidRDefault="001B4450" w:rsidP="005E191A">
      <w:pPr>
        <w:tabs>
          <w:tab w:val="left" w:pos="0"/>
        </w:tabs>
        <w:spacing w:before="120" w:after="60" w:line="276" w:lineRule="auto"/>
        <w:ind w:firstLine="567"/>
        <w:jc w:val="both"/>
        <w:rPr>
          <w:b/>
          <w:sz w:val="26"/>
          <w:szCs w:val="26"/>
          <w:lang w:val="pt-BR"/>
        </w:rPr>
      </w:pPr>
      <w:r w:rsidRPr="005A1CF9">
        <w:rPr>
          <w:b/>
          <w:sz w:val="26"/>
          <w:szCs w:val="26"/>
          <w:lang w:val="pt-BR"/>
        </w:rPr>
        <w:t>6. Tiến triển/Biến chứng</w:t>
      </w:r>
    </w:p>
    <w:p w14:paraId="1FACEAE1"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Trẻ không có ngôn ngữ lời nói</w:t>
      </w:r>
    </w:p>
    <w:p w14:paraId="47BB7F0C"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Khó khăn giao tiếp và vui chơi</w:t>
      </w:r>
    </w:p>
    <w:p w14:paraId="7F05C9DF"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Khó khăn khi đi học</w:t>
      </w:r>
    </w:p>
    <w:p w14:paraId="1C1E5A0A" w14:textId="77777777" w:rsidR="001B4450" w:rsidRPr="005A1CF9" w:rsidRDefault="001B4450" w:rsidP="005E191A">
      <w:pPr>
        <w:tabs>
          <w:tab w:val="left" w:pos="0"/>
        </w:tabs>
        <w:spacing w:before="120" w:after="60" w:line="276" w:lineRule="auto"/>
        <w:ind w:firstLine="567"/>
        <w:jc w:val="both"/>
        <w:rPr>
          <w:sz w:val="26"/>
          <w:szCs w:val="26"/>
          <w:lang w:val="pt-BR"/>
        </w:rPr>
      </w:pPr>
      <w:r w:rsidRPr="005A1CF9">
        <w:rPr>
          <w:sz w:val="26"/>
          <w:szCs w:val="26"/>
          <w:lang w:val="pt-BR"/>
        </w:rPr>
        <w:t>- Ảnh hưởng đến tâm lý và quan hệ xã hội</w:t>
      </w:r>
    </w:p>
    <w:p w14:paraId="5370E602"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II. CAN THIỆP SỚM</w:t>
      </w:r>
    </w:p>
    <w:p w14:paraId="2D34B34B"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1. Nguyên tắc</w:t>
      </w:r>
    </w:p>
    <w:p w14:paraId="59CF128B" w14:textId="77777777" w:rsidR="001B4450" w:rsidRPr="001B4450" w:rsidRDefault="001B4450" w:rsidP="00AC521A">
      <w:pPr>
        <w:tabs>
          <w:tab w:val="left" w:pos="0"/>
        </w:tabs>
        <w:spacing w:before="120" w:after="60" w:line="276" w:lineRule="auto"/>
        <w:ind w:firstLine="567"/>
        <w:rPr>
          <w:sz w:val="26"/>
          <w:szCs w:val="26"/>
        </w:rPr>
      </w:pPr>
      <w:r w:rsidRPr="001B4450">
        <w:rPr>
          <w:sz w:val="26"/>
          <w:szCs w:val="26"/>
        </w:rPr>
        <w:t>- Can thiệp sớm ngay sau khi phát hiện trẻ bị giảm thính lực</w:t>
      </w:r>
      <w:r w:rsidR="003A23AB">
        <w:rPr>
          <w:sz w:val="26"/>
          <w:szCs w:val="26"/>
        </w:rPr>
        <w:t>.</w:t>
      </w:r>
    </w:p>
    <w:p w14:paraId="78075794" w14:textId="77777777" w:rsidR="001B4450" w:rsidRPr="001B4450" w:rsidRDefault="001B4450" w:rsidP="003A23AB">
      <w:pPr>
        <w:autoSpaceDE w:val="0"/>
        <w:autoSpaceDN w:val="0"/>
        <w:adjustRightInd w:val="0"/>
        <w:spacing w:before="120" w:after="60" w:line="276" w:lineRule="auto"/>
        <w:ind w:firstLine="567"/>
        <w:jc w:val="both"/>
        <w:rPr>
          <w:sz w:val="26"/>
          <w:szCs w:val="26"/>
        </w:rPr>
      </w:pPr>
      <w:r w:rsidRPr="001B4450">
        <w:rPr>
          <w:sz w:val="26"/>
          <w:szCs w:val="26"/>
        </w:rPr>
        <w:t>- Phải tiếp tục giao tiếp với trẻ như bình thường ngay cả khi bạn biết rằng trẻ</w:t>
      </w:r>
      <w:r w:rsidR="003A23AB">
        <w:rPr>
          <w:sz w:val="26"/>
          <w:szCs w:val="26"/>
        </w:rPr>
        <w:t xml:space="preserve"> </w:t>
      </w:r>
      <w:r w:rsidRPr="001B4450">
        <w:rPr>
          <w:sz w:val="26"/>
          <w:szCs w:val="26"/>
        </w:rPr>
        <w:t>giảm thính lực ở các mức độ.</w:t>
      </w:r>
    </w:p>
    <w:p w14:paraId="4CB7B6FC"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ác kỹ thuật can thiệp sớm</w:t>
      </w:r>
    </w:p>
    <w:p w14:paraId="3EF3C2E1" w14:textId="77777777" w:rsidR="001B4450" w:rsidRPr="001B4450" w:rsidRDefault="001B4450" w:rsidP="005E191A">
      <w:pPr>
        <w:tabs>
          <w:tab w:val="left" w:pos="0"/>
        </w:tabs>
        <w:spacing w:before="120" w:after="60" w:line="276" w:lineRule="auto"/>
        <w:ind w:firstLine="567"/>
        <w:jc w:val="both"/>
        <w:rPr>
          <w:b/>
          <w:i/>
          <w:color w:val="000000"/>
          <w:sz w:val="26"/>
          <w:szCs w:val="26"/>
        </w:rPr>
      </w:pPr>
      <w:r w:rsidRPr="001B4450">
        <w:rPr>
          <w:b/>
          <w:i/>
          <w:sz w:val="26"/>
          <w:szCs w:val="26"/>
        </w:rPr>
        <w:t xml:space="preserve">a) </w:t>
      </w:r>
      <w:r w:rsidRPr="001B4450">
        <w:rPr>
          <w:b/>
          <w:i/>
          <w:color w:val="000000"/>
          <w:sz w:val="26"/>
          <w:szCs w:val="26"/>
        </w:rPr>
        <w:t>Nếu trẻ giảm thính lực (giảm thính lực nhẹ):</w:t>
      </w:r>
    </w:p>
    <w:p w14:paraId="288809B5" w14:textId="77777777" w:rsidR="001B4450" w:rsidRPr="001B4450" w:rsidRDefault="001B4450" w:rsidP="005E191A">
      <w:pPr>
        <w:tabs>
          <w:tab w:val="left" w:pos="0"/>
        </w:tabs>
        <w:spacing w:before="120" w:after="60" w:line="276" w:lineRule="auto"/>
        <w:ind w:firstLine="567"/>
        <w:jc w:val="both"/>
        <w:rPr>
          <w:color w:val="000000"/>
          <w:sz w:val="26"/>
          <w:szCs w:val="26"/>
        </w:rPr>
      </w:pPr>
      <w:r w:rsidRPr="001B4450">
        <w:rPr>
          <w:color w:val="000000"/>
          <w:sz w:val="26"/>
          <w:szCs w:val="26"/>
        </w:rPr>
        <w:t>- Cần sắp xếp cho trẻ ngồi vị trí thuận lợi trong</w:t>
      </w:r>
      <w:r w:rsidRPr="001B4450">
        <w:rPr>
          <w:b/>
          <w:sz w:val="26"/>
          <w:szCs w:val="26"/>
        </w:rPr>
        <w:t xml:space="preserve"> </w:t>
      </w:r>
      <w:r w:rsidRPr="001B4450">
        <w:rPr>
          <w:color w:val="000000"/>
          <w:sz w:val="26"/>
          <w:szCs w:val="26"/>
        </w:rPr>
        <w:t>lớp. Vị trí đó ở phía đầu lớp học, hướng tai nghe tốt hơn về phía giữa lớp. Giáo viên cần nói to và rõ hơn khi giao tiếp với trẻ, để trẻ có thể quan sát miệng cô rõ hơn...</w:t>
      </w:r>
    </w:p>
    <w:p w14:paraId="05E921AD" w14:textId="77777777" w:rsidR="001B4450" w:rsidRPr="001B4450" w:rsidRDefault="001B4450" w:rsidP="005E191A">
      <w:pPr>
        <w:tabs>
          <w:tab w:val="left" w:pos="0"/>
        </w:tabs>
        <w:spacing w:before="120" w:after="60" w:line="276" w:lineRule="auto"/>
        <w:ind w:firstLine="567"/>
        <w:jc w:val="both"/>
        <w:rPr>
          <w:color w:val="000000"/>
          <w:sz w:val="26"/>
          <w:szCs w:val="26"/>
        </w:rPr>
      </w:pPr>
      <w:r w:rsidRPr="001B4450">
        <w:rPr>
          <w:color w:val="000000"/>
          <w:sz w:val="26"/>
          <w:szCs w:val="26"/>
        </w:rPr>
        <w:t>- Vị trí của người nói chuyện với trẻ: càng gần càng tốt. Trẻ nên hướng tai có khả năng nghe tốt hơn về phía người nói. Đặc biệt ở trong lớp học, nên cho trẻ ngồi đầu lớp để nghe được lời nói của giáo viên tốt hơn. Ở nhà hay ở lớp học hoà nhập, giáo viên cần nói chuyện với trẻ kết hợp với ra hiệu, dùng nét mặt và để trẻ quan sát miệng người nói.</w:t>
      </w:r>
    </w:p>
    <w:p w14:paraId="5BBD90CF" w14:textId="77777777" w:rsidR="001B4450" w:rsidRPr="001B4450" w:rsidRDefault="001B4450" w:rsidP="005E191A">
      <w:pPr>
        <w:autoSpaceDE w:val="0"/>
        <w:autoSpaceDN w:val="0"/>
        <w:adjustRightInd w:val="0"/>
        <w:spacing w:before="120" w:after="60" w:line="276" w:lineRule="auto"/>
        <w:ind w:firstLine="567"/>
        <w:jc w:val="both"/>
        <w:rPr>
          <w:b/>
          <w:bCs/>
          <w:i/>
          <w:color w:val="000000"/>
          <w:sz w:val="26"/>
          <w:szCs w:val="26"/>
        </w:rPr>
      </w:pPr>
      <w:r w:rsidRPr="001B4450">
        <w:rPr>
          <w:b/>
          <w:bCs/>
          <w:i/>
          <w:color w:val="000000"/>
          <w:sz w:val="26"/>
          <w:szCs w:val="26"/>
        </w:rPr>
        <w:t>b) Cách dạy trẻ giảm thính lực vừa và nặng ngôn ngữ không lời</w:t>
      </w:r>
    </w:p>
    <w:p w14:paraId="1269406D"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Trẻ giảm thính lực không sửa dụng máy trợ thính vẫn có thể học nói được. Tuy nhiên, hình thức giao tiếp chính vẫn là ngôn ngữ không lời như dùng ánh mắt, nét mặt, tư thế cơ thể, hình miệng… và ngôn ngữ dấu</w:t>
      </w:r>
    </w:p>
    <w:p w14:paraId="6AD9464C"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xml:space="preserve">+ Hình miệng: là các tư thế và cử động của miệng khi nói. Đọc hình miệng rất quan trọng đối với trẻ giảm thính lực. Nó giúp trẻ đoán được lời nói của người đối thoại. Nên bắt đầu dạy những từ đơn có các âm môi và cử động miệng rõ. Chẳng hạn: “bố”, “mẹ”, “bóng”, “mũ”... Chọn hai vật có từ mà cử động môi khác nhau như: “áo” và “bánh”. </w:t>
      </w:r>
    </w:p>
    <w:p w14:paraId="2C6AD45C"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i/>
          <w:color w:val="000000"/>
          <w:sz w:val="26"/>
          <w:szCs w:val="26"/>
        </w:rPr>
        <w:t>Cách dạy:</w:t>
      </w:r>
      <w:r w:rsidRPr="001B4450">
        <w:rPr>
          <w:color w:val="000000"/>
          <w:sz w:val="26"/>
          <w:szCs w:val="26"/>
        </w:rPr>
        <w:t xml:space="preserve"> </w:t>
      </w:r>
    </w:p>
    <w:p w14:paraId="1961A5EA"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xml:space="preserve">Lần lượt giới thiệu từng vật cho trẻ. Sau đó chỉ nói mà không nhìn vào vật, để trẻ chỉ hoặc cầm lấy vật đó. </w:t>
      </w:r>
    </w:p>
    <w:p w14:paraId="5226C957"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xml:space="preserve">Làm lại vài lần và đổi các vật khác. Chẳng hạn hai từ “ má” và “bà” có cử động miệng giống nhau. </w:t>
      </w:r>
      <w:r w:rsidRPr="001B4450">
        <w:rPr>
          <w:color w:val="000000"/>
          <w:sz w:val="26"/>
          <w:szCs w:val="26"/>
        </w:rPr>
        <w:tab/>
      </w:r>
    </w:p>
    <w:p w14:paraId="3506E573"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Đặt tay trẻ lên gần miệng, mũi khi ta phát âm để trẻ phân biệt được hơi qua miệng và hơi qua mũi như thế nào.</w:t>
      </w:r>
    </w:p>
    <w:p w14:paraId="649D3442"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lastRenderedPageBreak/>
        <w:t>Sử dụng câu ngắn, nói chậm, rõ.</w:t>
      </w:r>
    </w:p>
    <w:p w14:paraId="7DEAACC0"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xml:space="preserve">+ Dùng dấu: là dùng cử động của hai bàn tay, các ngón tay để giao tiếp. Cả trẻ và người lớn đều cần học dấu để có thể giao tiếp với nhau. </w:t>
      </w:r>
    </w:p>
    <w:p w14:paraId="2EF24DB8"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iCs/>
          <w:color w:val="000000"/>
          <w:sz w:val="26"/>
          <w:szCs w:val="26"/>
        </w:rPr>
        <w:t xml:space="preserve">Dấu có thể chia thành nhiều chủ đề: </w:t>
      </w:r>
      <w:r w:rsidRPr="001B4450">
        <w:rPr>
          <w:color w:val="000000"/>
          <w:sz w:val="26"/>
          <w:szCs w:val="26"/>
        </w:rPr>
        <w:t>Dấu về đại từ nhân xưng (mẹ, bố, anh, chị, em trai, em gái...); Dấu về thức ăn (cơm, bún, phở, cháo…); Các đồ dùng (bàn, ghế, giường, đèn, bát, đĩa...); Các con vật trong nhà (mèo, chó, gà...) Các dấu được mô tả bằng hình vẽ hoặc được quay video. Gia đình trẻ, giáo viên và những người xung quanh cần học theo theo dấu đó và sử dụng dấu khi giao tiếp với trẻ.</w:t>
      </w:r>
    </w:p>
    <w:p w14:paraId="209C4B03" w14:textId="77777777" w:rsidR="001B4450" w:rsidRPr="001B4450" w:rsidRDefault="001B4450" w:rsidP="005E191A">
      <w:pPr>
        <w:autoSpaceDE w:val="0"/>
        <w:autoSpaceDN w:val="0"/>
        <w:adjustRightInd w:val="0"/>
        <w:spacing w:before="120" w:after="60" w:line="276" w:lineRule="auto"/>
        <w:ind w:firstLine="567"/>
        <w:jc w:val="both"/>
        <w:rPr>
          <w:i/>
          <w:iCs/>
          <w:color w:val="000000"/>
          <w:sz w:val="26"/>
          <w:szCs w:val="26"/>
        </w:rPr>
      </w:pPr>
      <w:r w:rsidRPr="001B4450">
        <w:rPr>
          <w:i/>
          <w:iCs/>
          <w:color w:val="000000"/>
          <w:sz w:val="26"/>
          <w:szCs w:val="26"/>
        </w:rPr>
        <w:t>Cách dạy:</w:t>
      </w:r>
    </w:p>
    <w:p w14:paraId="26F66A4A"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Để hai vật cạnh nhau. Lần lượt chỉ vào từng vật và làm dấu về vật đó.</w:t>
      </w:r>
    </w:p>
    <w:p w14:paraId="56585533"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Yêu cầu trẻ đưa một vật cho bạn khi bạn làm dấu về vật đó.</w:t>
      </w:r>
    </w:p>
    <w:p w14:paraId="15C967D6"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Rồi để trẻ làm dấu, bạn đưa trẻ vật trẻ muốn.</w:t>
      </w:r>
    </w:p>
    <w:p w14:paraId="6AA13C34"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xml:space="preserve">+ Chữ cái ngón tay: là những cử động của các ngón tay để mô tả các chữ cái và dùng các ngón tay để ghép chúng lại thành câu. Chữ cái ngón tay được dùng để dạy trẻ giảm thính lực khi chúng bắt đầu tới trường và học chữ. </w:t>
      </w:r>
    </w:p>
    <w:p w14:paraId="468F9153" w14:textId="77777777" w:rsidR="001B4450" w:rsidRPr="001B4450" w:rsidRDefault="001B4450" w:rsidP="005E191A">
      <w:pPr>
        <w:autoSpaceDE w:val="0"/>
        <w:autoSpaceDN w:val="0"/>
        <w:adjustRightInd w:val="0"/>
        <w:spacing w:before="120" w:after="60" w:line="276" w:lineRule="auto"/>
        <w:ind w:firstLine="567"/>
        <w:jc w:val="both"/>
        <w:rPr>
          <w:i/>
          <w:color w:val="000000"/>
          <w:sz w:val="26"/>
          <w:szCs w:val="26"/>
        </w:rPr>
      </w:pPr>
      <w:r w:rsidRPr="001B4450">
        <w:rPr>
          <w:i/>
          <w:color w:val="000000"/>
          <w:sz w:val="26"/>
          <w:szCs w:val="26"/>
        </w:rPr>
        <w:t>Cách dạy</w:t>
      </w:r>
    </w:p>
    <w:p w14:paraId="0CC6EF5A"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Viết một chữ cái.</w:t>
      </w:r>
    </w:p>
    <w:p w14:paraId="46D90D23"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Làm dấu ngón tay thể hiện chữ cái đó.</w:t>
      </w:r>
    </w:p>
    <w:p w14:paraId="0FD9CF76"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Yêu cầu trẻ làm dấu ngón tay.</w:t>
      </w:r>
    </w:p>
    <w:p w14:paraId="31F889E1"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Rồi yêu cầu trẻ viết chữ cái đó.</w:t>
      </w:r>
    </w:p>
    <w:p w14:paraId="26CE566E"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Sau cùng, làm dấu chữ cái ngón tay để trẻ viết.</w:t>
      </w:r>
    </w:p>
    <w:p w14:paraId="54D67DB2" w14:textId="77777777" w:rsidR="001B4450" w:rsidRPr="001B4450" w:rsidRDefault="001B4450" w:rsidP="003A23AB">
      <w:pPr>
        <w:numPr>
          <w:ilvl w:val="0"/>
          <w:numId w:val="89"/>
        </w:numPr>
        <w:tabs>
          <w:tab w:val="left" w:pos="840"/>
        </w:tabs>
        <w:autoSpaceDE w:val="0"/>
        <w:autoSpaceDN w:val="0"/>
        <w:adjustRightInd w:val="0"/>
        <w:spacing w:before="120" w:after="60" w:line="276" w:lineRule="auto"/>
        <w:ind w:left="0" w:firstLine="567"/>
        <w:jc w:val="both"/>
        <w:rPr>
          <w:color w:val="000000"/>
          <w:sz w:val="26"/>
          <w:szCs w:val="26"/>
        </w:rPr>
      </w:pPr>
      <w:r w:rsidRPr="001B4450">
        <w:rPr>
          <w:b/>
          <w:i/>
          <w:sz w:val="26"/>
          <w:szCs w:val="26"/>
        </w:rPr>
        <w:t>Hiệu chỉnh máy trợ thính</w:t>
      </w:r>
    </w:p>
    <w:p w14:paraId="43A0F74C"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sz w:val="26"/>
          <w:szCs w:val="26"/>
          <w:lang w:val="pt-BR"/>
        </w:rPr>
        <w:t xml:space="preserve">- </w:t>
      </w:r>
      <w:r w:rsidRPr="001B4450">
        <w:rPr>
          <w:color w:val="000000"/>
          <w:sz w:val="26"/>
          <w:szCs w:val="26"/>
        </w:rPr>
        <w:t>Máy trợ thính sẽ giúp tăng cường chức năng nghe cho người bị giảm thính lực. Mặt khác, cường độ âm thanh của máy trợ thính không được gây hại hoặc khó chịu thêm cho người sử dụng. Âm thanh có cường độ lớn có thể gây hại cho tai.</w:t>
      </w:r>
    </w:p>
    <w:p w14:paraId="113BEC17"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sz w:val="26"/>
          <w:szCs w:val="26"/>
          <w:lang w:val="pt-BR"/>
        </w:rPr>
        <w:t>- Hiệu chỉnh máy trợ thính theo tần số và cường độ phù hợp với sức nghe của trẻ.</w:t>
      </w:r>
      <w:r w:rsidRPr="001B4450">
        <w:rPr>
          <w:color w:val="000000"/>
          <w:sz w:val="26"/>
          <w:szCs w:val="26"/>
        </w:rPr>
        <w:t xml:space="preserve"> </w:t>
      </w:r>
    </w:p>
    <w:p w14:paraId="42DCDACA"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Trẻ giảm thính lực cần được đeo máy trợ thính thường xuyên và sớm (6 tháng tuổi hoặc ngay khi phát hiện) để học nghe-nói.</w:t>
      </w:r>
    </w:p>
    <w:p w14:paraId="2DC24635"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Máy trợ thính có nhiều loại khác nhau: máy đeo sau tai hoặc máy trong vành tai, máy trong ống tai...</w:t>
      </w:r>
    </w:p>
    <w:p w14:paraId="110C3C65" w14:textId="77777777" w:rsidR="001B4450" w:rsidRPr="001B4450" w:rsidRDefault="001B4450" w:rsidP="005E191A">
      <w:pPr>
        <w:autoSpaceDE w:val="0"/>
        <w:autoSpaceDN w:val="0"/>
        <w:adjustRightInd w:val="0"/>
        <w:spacing w:before="120" w:after="60" w:line="276" w:lineRule="auto"/>
        <w:ind w:firstLine="567"/>
        <w:jc w:val="both"/>
        <w:rPr>
          <w:color w:val="000000"/>
          <w:sz w:val="26"/>
          <w:szCs w:val="26"/>
        </w:rPr>
      </w:pPr>
      <w:r w:rsidRPr="001B4450">
        <w:rPr>
          <w:color w:val="000000"/>
          <w:sz w:val="26"/>
          <w:szCs w:val="26"/>
        </w:rPr>
        <w:t>- Bảo dưỡng máy: Hàng ngày, người đeo máy cần kiểm tra lại nguồn xem pin còn đủ mạnh không. Có thiết bị để đo, thuận tiện cho người sử dụng. Ngoài ra, cần làm sạch ráy tai bám ở bên ngoài của máy. Máy được giữ khô ráo, không được để ẩm hoặc nhúng vào nước. Nếu có trục trặc của máy nghe, cần đưa cho chuyên gia thính học để sửa lại.</w:t>
      </w:r>
    </w:p>
    <w:p w14:paraId="1D7599B4" w14:textId="77777777" w:rsidR="001B4450" w:rsidRPr="00AC521A" w:rsidRDefault="00AC521A"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Pr>
          <w:rFonts w:ascii="Times New Roman" w:hAnsi="Times New Roman"/>
          <w:b/>
          <w:i/>
          <w:sz w:val="26"/>
          <w:szCs w:val="26"/>
          <w:lang w:val="pt-BR"/>
        </w:rPr>
        <w:br w:type="page"/>
      </w:r>
      <w:r w:rsidR="001B4450" w:rsidRPr="00AC521A">
        <w:rPr>
          <w:rFonts w:ascii="Times New Roman" w:hAnsi="Times New Roman"/>
          <w:b/>
          <w:i/>
          <w:sz w:val="26"/>
          <w:szCs w:val="26"/>
          <w:lang w:val="pt-BR"/>
        </w:rPr>
        <w:lastRenderedPageBreak/>
        <w:t xml:space="preserve">d) Huấn luyện kĩ năng nghe </w:t>
      </w:r>
    </w:p>
    <w:p w14:paraId="43964BE8"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Máy trợ thính đã là một phương tiện hết sức hữu ích trong việc hỗ trợ sức nghe của trẻ giảm thính lực. Nó là phương tiện phục vụ cho việc luyện nghe, đưa lại những tiến bộ nhảy vọt trong điều trị cho người giảm thính lực vừa và nặng.</w:t>
      </w:r>
    </w:p>
    <w:p w14:paraId="77EAE1FD" w14:textId="77777777" w:rsidR="001B4450" w:rsidRPr="00AC521A" w:rsidRDefault="001B4450" w:rsidP="008B096B">
      <w:pPr>
        <w:pStyle w:val="Footer"/>
        <w:widowControl w:val="0"/>
        <w:tabs>
          <w:tab w:val="clear" w:pos="4320"/>
          <w:tab w:val="clear" w:pos="8640"/>
        </w:tabs>
        <w:spacing w:before="120" w:after="60" w:line="276" w:lineRule="auto"/>
        <w:ind w:firstLine="567"/>
        <w:rPr>
          <w:rFonts w:ascii="Times New Roman" w:hAnsi="Times New Roman"/>
          <w:sz w:val="26"/>
          <w:szCs w:val="26"/>
          <w:lang w:val="pt-BR"/>
        </w:rPr>
      </w:pPr>
      <w:r w:rsidRPr="00AC521A">
        <w:rPr>
          <w:rFonts w:ascii="Times New Roman" w:hAnsi="Times New Roman"/>
          <w:sz w:val="26"/>
          <w:szCs w:val="26"/>
          <w:lang w:val="pt-BR"/>
        </w:rPr>
        <w:t>Luyện nghe là một quá trình được tiến hành theo 4 giai đoạn:</w:t>
      </w:r>
    </w:p>
    <w:p w14:paraId="08EC9788"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Huấn luyện cho trẻ nghe: trẻ phải được tiếp xúc với âm thanh, đây là bước khởi đầu cho của việc huấn luyện tiếp nhận thụ động các âm thanh. Giai đoạn đầu chưa đòi hỏi sự tham gia chủ động từ phía trẻ và cũng không cần biết trẻ có nghe được hay không, đã nhận ra được những tín hiệu âm thanh nào. Sau một thời gian mới từ từ huấn luyện cho trẻ biết phân biệt “có âm thanh” và “không có âm thanh”, mối liên hệ giữa sự vật, cử động, hành động và âm thanh.</w:t>
      </w:r>
    </w:p>
    <w:p w14:paraId="777DF02E" w14:textId="77777777" w:rsidR="001B4450" w:rsidRPr="00AC521A" w:rsidRDefault="001B4450" w:rsidP="005E191A">
      <w:pPr>
        <w:autoSpaceDE w:val="0"/>
        <w:autoSpaceDN w:val="0"/>
        <w:adjustRightInd w:val="0"/>
        <w:spacing w:before="120" w:after="60" w:line="276" w:lineRule="auto"/>
        <w:ind w:firstLine="567"/>
        <w:jc w:val="both"/>
        <w:rPr>
          <w:i/>
          <w:color w:val="000000"/>
          <w:sz w:val="26"/>
          <w:szCs w:val="26"/>
          <w:lang w:val="pt-BR"/>
        </w:rPr>
      </w:pPr>
      <w:r w:rsidRPr="00AC521A">
        <w:rPr>
          <w:i/>
          <w:color w:val="000000"/>
          <w:sz w:val="26"/>
          <w:szCs w:val="26"/>
          <w:lang w:val="pt-BR"/>
        </w:rPr>
        <w:t>Cách dạy</w:t>
      </w:r>
    </w:p>
    <w:p w14:paraId="35740242" w14:textId="77777777" w:rsidR="001B4450" w:rsidRPr="00AC521A" w:rsidRDefault="001B4450" w:rsidP="005E191A">
      <w:pPr>
        <w:autoSpaceDE w:val="0"/>
        <w:autoSpaceDN w:val="0"/>
        <w:adjustRightInd w:val="0"/>
        <w:spacing w:before="120" w:after="60" w:line="276" w:lineRule="auto"/>
        <w:ind w:firstLine="567"/>
        <w:jc w:val="both"/>
        <w:rPr>
          <w:color w:val="000000"/>
          <w:sz w:val="26"/>
          <w:szCs w:val="26"/>
          <w:lang w:val="pt-BR"/>
        </w:rPr>
      </w:pPr>
      <w:r w:rsidRPr="00AC521A">
        <w:rPr>
          <w:color w:val="000000"/>
          <w:sz w:val="26"/>
          <w:szCs w:val="26"/>
          <w:lang w:val="pt-BR"/>
        </w:rPr>
        <w:t>Nên để trẻ không nhìn thấy nơi phát ra âm thanh. Dùng xúc xắc, chuông hoặc kèn... tạo ra tiếng động. Khi ấy, khuyến khích trẻ quay về phía có tiếng động.</w:t>
      </w:r>
    </w:p>
    <w:p w14:paraId="3E876708" w14:textId="77777777" w:rsidR="001B4450" w:rsidRPr="00AC521A" w:rsidRDefault="001B4450" w:rsidP="005E191A">
      <w:pPr>
        <w:autoSpaceDE w:val="0"/>
        <w:autoSpaceDN w:val="0"/>
        <w:adjustRightInd w:val="0"/>
        <w:spacing w:before="120" w:after="60" w:line="276" w:lineRule="auto"/>
        <w:ind w:firstLine="567"/>
        <w:jc w:val="both"/>
        <w:rPr>
          <w:color w:val="000000"/>
          <w:sz w:val="26"/>
          <w:szCs w:val="26"/>
          <w:lang w:val="pt-BR"/>
        </w:rPr>
      </w:pPr>
      <w:r w:rsidRPr="00AC521A">
        <w:rPr>
          <w:color w:val="000000"/>
          <w:sz w:val="26"/>
          <w:szCs w:val="26"/>
          <w:lang w:val="pt-BR"/>
        </w:rPr>
        <w:t>Với trẻ lớn, có thể chơi trò “tìm tiếng động” với trẻ. Để trẻ đứng giữa, đội mũ hoặc trùm khăn kín đầu. Xung quanh trẻ có ba hoặc bốn người, một người trong số đó tạo âm thanh, đố trẻ tìm xem âm thanh đó phát ra từ ai? Có thể thưởng cho trẻ khi trẻ tìm đúng. Đổi vị trí cho trẻ. Khi trẻ đã dễ dàng tìm đúng vị trí nơi phát ra âm thanh, có thể tạo âm thanh nhỏ hơn, ngắn hơn để trẻ tìm. Thay đổi các vật có âm thanh khác nhau.</w:t>
      </w:r>
    </w:p>
    <w:p w14:paraId="6B887B90"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xml:space="preserve">- Huấn luyện cho trẻ phân biệt từng bước các âm thanh khác nhau: Khi trẻ đã hình thành ý thức biết nghe và chú ý lắng nghe thì mới dạy trẻ phân biệt các âm thanh. Sử dụng các âm thanh trong cuộc sống hàng ngày (xúc xắc, tiếng con vật nuôi trong nhà, tiếng xe, âm thanh của các nhạc cụ thông thường...).  Cần dạy trẻ so sánh những âm thanh dễ phân biệt sau đó mới dạy những âm thanh phức tạp hơn với những đặc điểm khác nhau về cao độ và âm sắc. </w:t>
      </w:r>
    </w:p>
    <w:p w14:paraId="6DF94576"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color w:val="000000"/>
          <w:sz w:val="26"/>
          <w:szCs w:val="26"/>
          <w:lang w:val="pt-BR"/>
        </w:rPr>
      </w:pPr>
      <w:r w:rsidRPr="00AC521A">
        <w:rPr>
          <w:rFonts w:ascii="Times New Roman" w:hAnsi="Times New Roman"/>
          <w:i/>
          <w:color w:val="000000"/>
          <w:sz w:val="26"/>
          <w:szCs w:val="26"/>
          <w:lang w:val="pt-BR"/>
        </w:rPr>
        <w:t>Cách dạy</w:t>
      </w:r>
    </w:p>
    <w:p w14:paraId="0EEAAD57"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color w:val="000000"/>
          <w:sz w:val="26"/>
          <w:szCs w:val="26"/>
          <w:lang w:val="pt-BR"/>
        </w:rPr>
      </w:pPr>
      <w:r w:rsidRPr="00AC521A">
        <w:rPr>
          <w:rFonts w:ascii="Times New Roman" w:hAnsi="Times New Roman"/>
          <w:color w:val="000000"/>
          <w:sz w:val="26"/>
          <w:szCs w:val="26"/>
          <w:lang w:val="pt-BR"/>
        </w:rPr>
        <w:t>Dùng các đồ vật quen thuộc như xúc xắc, chuông, đồ chơi có tiếng kêu ... Để 3 thứ trước mặt trẻ. Lần lượt giới thiệu âm thanh bằng cách lắc, gõ vào các vật đó. Để trẻ chỉ vào vật khi ta tạo âm thanh với vật đó. Sau đó che mắt trẻ bằng tấm bìa. Tạo âm thanh với những đò vật trên bàn và bảo trẻ chỉ vào vật đó. Đổi lượt chơi với trẻ. Nếu trẻ làm đúng vài lần, có thể thưởng cho trẻ chơi mà trẻ thích (ví dụ: ô tô, xếp hình...)</w:t>
      </w:r>
    </w:p>
    <w:p w14:paraId="5C08A49E" w14:textId="77777777" w:rsidR="001B4450" w:rsidRPr="00AC521A" w:rsidRDefault="001B4450" w:rsidP="005E191A">
      <w:pPr>
        <w:autoSpaceDE w:val="0"/>
        <w:autoSpaceDN w:val="0"/>
        <w:adjustRightInd w:val="0"/>
        <w:spacing w:before="120" w:after="60" w:line="276" w:lineRule="auto"/>
        <w:ind w:firstLine="567"/>
        <w:jc w:val="both"/>
        <w:rPr>
          <w:color w:val="000000"/>
          <w:sz w:val="26"/>
          <w:szCs w:val="26"/>
          <w:lang w:val="pt-BR"/>
        </w:rPr>
      </w:pPr>
      <w:r w:rsidRPr="00AC521A">
        <w:rPr>
          <w:sz w:val="26"/>
          <w:szCs w:val="26"/>
          <w:lang w:val="pt-BR"/>
        </w:rPr>
        <w:t>- Huấn luyện cho trẻ nghe tiếng nói: Khi trẻ đạt được trình độ nhất định về phân biệt âm thanh mới dạy trẻ nhận biết rằng có một số âm thanh là có nghĩa. Trong giai đoạn này cần kết hợp âm thanh và sự vật: con vật và tiếng kêu của nó, tên trẻ và những người xung quanh, tiếng còi xe...</w:t>
      </w:r>
      <w:r w:rsidRPr="00AC521A">
        <w:rPr>
          <w:color w:val="000000"/>
          <w:sz w:val="26"/>
          <w:szCs w:val="26"/>
          <w:lang w:val="pt-BR"/>
        </w:rPr>
        <w:t xml:space="preserve"> </w:t>
      </w:r>
    </w:p>
    <w:p w14:paraId="52A01C36" w14:textId="77777777" w:rsidR="001B4450" w:rsidRPr="00AC521A" w:rsidRDefault="001B4450" w:rsidP="005E191A">
      <w:pPr>
        <w:autoSpaceDE w:val="0"/>
        <w:autoSpaceDN w:val="0"/>
        <w:adjustRightInd w:val="0"/>
        <w:spacing w:before="120" w:after="60" w:line="276" w:lineRule="auto"/>
        <w:ind w:firstLine="567"/>
        <w:jc w:val="both"/>
        <w:rPr>
          <w:i/>
          <w:iCs/>
          <w:color w:val="000000"/>
          <w:sz w:val="26"/>
          <w:szCs w:val="26"/>
          <w:lang w:val="pt-BR"/>
        </w:rPr>
      </w:pPr>
      <w:r w:rsidRPr="00AC521A">
        <w:rPr>
          <w:i/>
          <w:iCs/>
          <w:color w:val="000000"/>
          <w:sz w:val="26"/>
          <w:szCs w:val="26"/>
          <w:lang w:val="pt-BR"/>
        </w:rPr>
        <w:t>Cách dạy</w:t>
      </w:r>
    </w:p>
    <w:p w14:paraId="63672326" w14:textId="77777777" w:rsidR="001B4450" w:rsidRPr="005A1CF9" w:rsidRDefault="001B4450" w:rsidP="005E191A">
      <w:pPr>
        <w:autoSpaceDE w:val="0"/>
        <w:autoSpaceDN w:val="0"/>
        <w:adjustRightInd w:val="0"/>
        <w:spacing w:before="120" w:after="60" w:line="276" w:lineRule="auto"/>
        <w:ind w:firstLine="567"/>
        <w:jc w:val="both"/>
        <w:rPr>
          <w:color w:val="000000"/>
          <w:sz w:val="26"/>
          <w:szCs w:val="26"/>
          <w:lang w:val="pt-BR"/>
        </w:rPr>
      </w:pPr>
      <w:r w:rsidRPr="005A1CF9">
        <w:rPr>
          <w:color w:val="000000"/>
          <w:sz w:val="26"/>
          <w:szCs w:val="26"/>
          <w:lang w:val="pt-BR"/>
        </w:rPr>
        <w:t xml:space="preserve">Để vài vật trước mặt trẻ, ví dụ: bát, thìa, cốc... Che miệng và nói tên một vật (không nhìn vào vật đó khi nói). </w:t>
      </w:r>
    </w:p>
    <w:p w14:paraId="06BC595A" w14:textId="77777777" w:rsidR="001B4450" w:rsidRPr="005A1CF9" w:rsidRDefault="001B4450" w:rsidP="005E191A">
      <w:pPr>
        <w:autoSpaceDE w:val="0"/>
        <w:autoSpaceDN w:val="0"/>
        <w:adjustRightInd w:val="0"/>
        <w:spacing w:before="120" w:after="60" w:line="276" w:lineRule="auto"/>
        <w:ind w:firstLine="567"/>
        <w:jc w:val="both"/>
        <w:rPr>
          <w:color w:val="000000"/>
          <w:sz w:val="26"/>
          <w:szCs w:val="26"/>
          <w:lang w:val="pt-BR"/>
        </w:rPr>
      </w:pPr>
      <w:r w:rsidRPr="005A1CF9">
        <w:rPr>
          <w:color w:val="000000"/>
          <w:sz w:val="26"/>
          <w:szCs w:val="26"/>
          <w:lang w:val="pt-BR"/>
        </w:rPr>
        <w:lastRenderedPageBreak/>
        <w:t>Yêu cầu trẻ chỉ vào vật đó.</w:t>
      </w:r>
    </w:p>
    <w:p w14:paraId="02BC7E6E" w14:textId="77777777" w:rsidR="001B4450" w:rsidRPr="005A1CF9" w:rsidRDefault="001B4450" w:rsidP="005E191A">
      <w:pPr>
        <w:autoSpaceDE w:val="0"/>
        <w:autoSpaceDN w:val="0"/>
        <w:adjustRightInd w:val="0"/>
        <w:spacing w:before="120" w:after="60" w:line="276" w:lineRule="auto"/>
        <w:ind w:firstLine="567"/>
        <w:jc w:val="both"/>
        <w:rPr>
          <w:color w:val="000000"/>
          <w:sz w:val="26"/>
          <w:szCs w:val="26"/>
          <w:lang w:val="pt-BR"/>
        </w:rPr>
      </w:pPr>
      <w:r w:rsidRPr="005A1CF9">
        <w:rPr>
          <w:color w:val="000000"/>
          <w:sz w:val="26"/>
          <w:szCs w:val="26"/>
          <w:lang w:val="pt-BR"/>
        </w:rPr>
        <w:t>Để trẻ nói, người lớn chỉ tay vào vật.</w:t>
      </w:r>
    </w:p>
    <w:p w14:paraId="144B064C" w14:textId="77777777" w:rsidR="001B4450" w:rsidRPr="00AC521A" w:rsidRDefault="001B4450" w:rsidP="005E191A">
      <w:pPr>
        <w:autoSpaceDE w:val="0"/>
        <w:autoSpaceDN w:val="0"/>
        <w:adjustRightInd w:val="0"/>
        <w:spacing w:before="120" w:after="60" w:line="276" w:lineRule="auto"/>
        <w:ind w:firstLine="567"/>
        <w:jc w:val="both"/>
        <w:rPr>
          <w:iCs/>
          <w:color w:val="000000"/>
          <w:sz w:val="26"/>
          <w:szCs w:val="26"/>
          <w:lang w:val="pt-BR"/>
        </w:rPr>
      </w:pPr>
      <w:r w:rsidRPr="00AC521A">
        <w:rPr>
          <w:iCs/>
          <w:color w:val="000000"/>
          <w:sz w:val="26"/>
          <w:szCs w:val="26"/>
          <w:lang w:val="pt-BR"/>
        </w:rPr>
        <w:t xml:space="preserve">Lúc đầu nói to, sau có thể nói nhỏ hơn. </w:t>
      </w:r>
    </w:p>
    <w:p w14:paraId="1D3D5E44" w14:textId="77777777" w:rsidR="001B4450" w:rsidRPr="00AC521A" w:rsidRDefault="001B4450" w:rsidP="005E191A">
      <w:pPr>
        <w:pStyle w:val="Footer"/>
        <w:widowControl w:val="0"/>
        <w:tabs>
          <w:tab w:val="clear" w:pos="4320"/>
          <w:tab w:val="clear" w:pos="8640"/>
          <w:tab w:val="left" w:pos="284"/>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xml:space="preserve">- Huấn luyện kỹ năng hiểu ngôn ngữ </w:t>
      </w:r>
      <w:r w:rsidRPr="00AC521A">
        <w:rPr>
          <w:rFonts w:ascii="Times New Roman" w:hAnsi="Times New Roman"/>
          <w:i/>
          <w:sz w:val="26"/>
          <w:szCs w:val="26"/>
          <w:lang w:val="pt-BR"/>
        </w:rPr>
        <w:t>(xem phần Ngôn ngữ trị liệu, trang ....)</w:t>
      </w:r>
    </w:p>
    <w:p w14:paraId="56561A36"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i/>
          <w:sz w:val="26"/>
          <w:szCs w:val="26"/>
          <w:lang w:val="pt-BR"/>
        </w:rPr>
      </w:pPr>
      <w:r w:rsidRPr="00AC521A">
        <w:rPr>
          <w:rFonts w:ascii="Times New Roman" w:hAnsi="Times New Roman"/>
          <w:b/>
          <w:i/>
          <w:sz w:val="26"/>
          <w:szCs w:val="26"/>
          <w:lang w:val="pt-BR"/>
        </w:rPr>
        <w:t>e)</w:t>
      </w:r>
      <w:r w:rsidRPr="00AC521A">
        <w:rPr>
          <w:rFonts w:ascii="Times New Roman" w:hAnsi="Times New Roman"/>
          <w:sz w:val="26"/>
          <w:szCs w:val="26"/>
          <w:lang w:val="pt-BR"/>
        </w:rPr>
        <w:t xml:space="preserve"> </w:t>
      </w:r>
      <w:r w:rsidRPr="00AC521A">
        <w:rPr>
          <w:rFonts w:ascii="Times New Roman" w:hAnsi="Times New Roman"/>
          <w:b/>
          <w:i/>
          <w:sz w:val="26"/>
          <w:szCs w:val="26"/>
          <w:lang w:val="pt-BR"/>
        </w:rPr>
        <w:t xml:space="preserve">Huấn luyện kỹ năng diễn đạt ngôn ngữ </w:t>
      </w:r>
      <w:r w:rsidRPr="00AC521A">
        <w:rPr>
          <w:rFonts w:ascii="Times New Roman" w:hAnsi="Times New Roman"/>
          <w:i/>
          <w:sz w:val="26"/>
          <w:szCs w:val="26"/>
          <w:lang w:val="pt-BR"/>
        </w:rPr>
        <w:t>(xem phần Ngôn ngữ trị liệu, trang ....)</w:t>
      </w:r>
    </w:p>
    <w:p w14:paraId="40387CB5"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b/>
          <w:i/>
          <w:sz w:val="26"/>
          <w:szCs w:val="26"/>
          <w:lang w:val="pt-BR"/>
        </w:rPr>
      </w:pPr>
      <w:r w:rsidRPr="00AC521A">
        <w:rPr>
          <w:rFonts w:ascii="Times New Roman" w:hAnsi="Times New Roman"/>
          <w:b/>
          <w:i/>
          <w:sz w:val="26"/>
          <w:szCs w:val="26"/>
          <w:lang w:val="pt-BR"/>
        </w:rPr>
        <w:t>f) Cấy ốc tai điện tử</w:t>
      </w:r>
    </w:p>
    <w:p w14:paraId="52150598"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i/>
          <w:sz w:val="26"/>
          <w:szCs w:val="26"/>
          <w:lang w:val="pt-BR"/>
        </w:rPr>
      </w:pPr>
      <w:r w:rsidRPr="00AC521A">
        <w:rPr>
          <w:rFonts w:ascii="Times New Roman" w:hAnsi="Times New Roman"/>
          <w:b/>
          <w:i/>
          <w:sz w:val="26"/>
          <w:szCs w:val="26"/>
          <w:lang w:val="pt-BR"/>
        </w:rPr>
        <w:t>g)Nội khoa:</w:t>
      </w:r>
      <w:r w:rsidRPr="00AC521A">
        <w:rPr>
          <w:rFonts w:ascii="Times New Roman" w:hAnsi="Times New Roman"/>
          <w:i/>
          <w:sz w:val="26"/>
          <w:szCs w:val="26"/>
          <w:lang w:val="pt-BR"/>
        </w:rPr>
        <w:t xml:space="preserve"> Khám chuyên khoa Tai Mũi Họng</w:t>
      </w:r>
    </w:p>
    <w:p w14:paraId="0B8469E5"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b/>
          <w:i/>
          <w:sz w:val="26"/>
          <w:szCs w:val="26"/>
          <w:lang w:val="pt-BR"/>
        </w:rPr>
      </w:pPr>
      <w:r w:rsidRPr="00AC521A">
        <w:rPr>
          <w:rFonts w:ascii="Times New Roman" w:hAnsi="Times New Roman"/>
          <w:b/>
          <w:i/>
          <w:sz w:val="26"/>
          <w:szCs w:val="26"/>
          <w:lang w:val="pt-BR"/>
        </w:rPr>
        <w:t>h) Ngoại khoa:</w:t>
      </w:r>
      <w:r w:rsidRPr="00AC521A">
        <w:rPr>
          <w:rFonts w:ascii="Times New Roman" w:hAnsi="Times New Roman"/>
          <w:i/>
          <w:sz w:val="26"/>
          <w:szCs w:val="26"/>
          <w:lang w:val="pt-BR"/>
        </w:rPr>
        <w:t xml:space="preserve"> Khám chuyên khoa Tai Mũi Họng</w:t>
      </w:r>
    </w:p>
    <w:p w14:paraId="71DF2937" w14:textId="77777777" w:rsidR="001B4450" w:rsidRPr="00AC521A" w:rsidRDefault="001B4450" w:rsidP="005E191A">
      <w:pPr>
        <w:tabs>
          <w:tab w:val="left" w:pos="0"/>
        </w:tabs>
        <w:spacing w:before="120" w:after="60" w:line="276" w:lineRule="auto"/>
        <w:ind w:firstLine="567"/>
        <w:jc w:val="both"/>
        <w:rPr>
          <w:b/>
          <w:sz w:val="26"/>
          <w:szCs w:val="26"/>
          <w:lang w:val="pt-BR"/>
        </w:rPr>
      </w:pPr>
      <w:r w:rsidRPr="00AC521A">
        <w:rPr>
          <w:b/>
          <w:sz w:val="26"/>
          <w:szCs w:val="26"/>
          <w:lang w:val="pt-BR"/>
        </w:rPr>
        <w:t xml:space="preserve">3. Phân tuyến kỹ thuật </w:t>
      </w:r>
    </w:p>
    <w:p w14:paraId="193D1792"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a) Tại cộng đồng: kỹ thuật a, b, d, e.</w:t>
      </w:r>
    </w:p>
    <w:p w14:paraId="57BE07CA"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b) Tại các cơ sở khám bệnh, chữa bệnh, PHCN: kỹ thuật a, b, c, d, e, f, g, h.</w:t>
      </w:r>
    </w:p>
    <w:p w14:paraId="303DC2BA"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xml:space="preserve">c) Phối hợp các kỹ thuật: </w:t>
      </w:r>
    </w:p>
    <w:p w14:paraId="4C641417" w14:textId="77777777" w:rsidR="001B4450" w:rsidRPr="00AC521A" w:rsidRDefault="001B4450" w:rsidP="008B096B">
      <w:pPr>
        <w:tabs>
          <w:tab w:val="left" w:pos="0"/>
        </w:tabs>
        <w:spacing w:before="120" w:after="60" w:line="276" w:lineRule="auto"/>
        <w:ind w:firstLine="567"/>
        <w:rPr>
          <w:sz w:val="26"/>
          <w:szCs w:val="26"/>
          <w:lang w:val="pt-BR"/>
        </w:rPr>
      </w:pPr>
      <w:r w:rsidRPr="00AC521A">
        <w:rPr>
          <w:sz w:val="26"/>
          <w:szCs w:val="26"/>
          <w:lang w:val="pt-BR"/>
        </w:rPr>
        <w:t>Đồng thời thực hiện cùng lúc tất cả các kỹ thuật a, b, c, d, e,</w:t>
      </w:r>
    </w:p>
    <w:p w14:paraId="36638AE0"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Cấy ốc tai điện tử khi máy trợ thính không cải thiện được tình trạng của trẻ.</w:t>
      </w:r>
    </w:p>
    <w:p w14:paraId="23D38905" w14:textId="77777777" w:rsidR="001B4450" w:rsidRPr="00AC521A" w:rsidRDefault="001B4450" w:rsidP="005E191A">
      <w:pPr>
        <w:tabs>
          <w:tab w:val="left" w:pos="0"/>
        </w:tabs>
        <w:spacing w:before="120" w:after="60" w:line="276" w:lineRule="auto"/>
        <w:ind w:firstLine="567"/>
        <w:jc w:val="both"/>
        <w:rPr>
          <w:b/>
          <w:sz w:val="26"/>
          <w:szCs w:val="26"/>
          <w:lang w:val="pt-BR"/>
        </w:rPr>
      </w:pPr>
      <w:r w:rsidRPr="00AC521A">
        <w:rPr>
          <w:sz w:val="26"/>
          <w:szCs w:val="26"/>
          <w:lang w:val="pt-BR"/>
        </w:rPr>
        <w:t>Điều trị nội khoa và ngoại khoa theo chỉ định của chuyên khoa Tai Mũi Họng.</w:t>
      </w:r>
    </w:p>
    <w:p w14:paraId="053C4FE6" w14:textId="77777777" w:rsidR="001B4450" w:rsidRPr="00AC521A" w:rsidRDefault="001B4450" w:rsidP="005E191A">
      <w:pPr>
        <w:tabs>
          <w:tab w:val="left" w:pos="0"/>
        </w:tabs>
        <w:spacing w:before="120" w:after="60" w:line="276" w:lineRule="auto"/>
        <w:ind w:firstLine="567"/>
        <w:jc w:val="both"/>
        <w:rPr>
          <w:b/>
          <w:sz w:val="26"/>
          <w:szCs w:val="26"/>
          <w:lang w:val="pt-BR"/>
        </w:rPr>
      </w:pPr>
      <w:r w:rsidRPr="00AC521A">
        <w:rPr>
          <w:b/>
          <w:sz w:val="26"/>
          <w:szCs w:val="26"/>
          <w:lang w:val="pt-BR"/>
        </w:rPr>
        <w:t xml:space="preserve">4. </w:t>
      </w:r>
      <w:r w:rsidRPr="00AC521A">
        <w:rPr>
          <w:b/>
          <w:sz w:val="26"/>
          <w:szCs w:val="26"/>
          <w:lang w:val="vi-VN"/>
        </w:rPr>
        <w:t>Tư vấn cho gia đình</w:t>
      </w:r>
      <w:r w:rsidRPr="00AC521A">
        <w:rPr>
          <w:b/>
          <w:sz w:val="26"/>
          <w:szCs w:val="26"/>
          <w:lang w:val="pt-BR"/>
        </w:rPr>
        <w:t>/</w:t>
      </w:r>
      <w:r w:rsidRPr="00AC521A">
        <w:rPr>
          <w:b/>
          <w:sz w:val="26"/>
          <w:szCs w:val="26"/>
          <w:lang w:val="vi-VN"/>
        </w:rPr>
        <w:t xml:space="preserve">người </w:t>
      </w:r>
      <w:r w:rsidRPr="00AC521A">
        <w:rPr>
          <w:b/>
          <w:sz w:val="26"/>
          <w:szCs w:val="26"/>
          <w:lang w:val="pt-BR"/>
        </w:rPr>
        <w:t xml:space="preserve">chăm sóc </w:t>
      </w:r>
      <w:r w:rsidRPr="00AC521A">
        <w:rPr>
          <w:b/>
          <w:sz w:val="26"/>
          <w:szCs w:val="26"/>
          <w:lang w:val="vi-VN"/>
        </w:rPr>
        <w:t xml:space="preserve">trẻ </w:t>
      </w:r>
      <w:r w:rsidRPr="00AC521A">
        <w:rPr>
          <w:b/>
          <w:sz w:val="26"/>
          <w:szCs w:val="26"/>
          <w:lang w:val="pt-BR"/>
        </w:rPr>
        <w:t>khuyết tật</w:t>
      </w:r>
    </w:p>
    <w:p w14:paraId="75D1DE2D" w14:textId="77777777" w:rsidR="001B4450" w:rsidRPr="00AC521A" w:rsidRDefault="001B4450" w:rsidP="005E191A">
      <w:pPr>
        <w:tabs>
          <w:tab w:val="left" w:pos="0"/>
        </w:tabs>
        <w:spacing w:before="120" w:after="60" w:line="276" w:lineRule="auto"/>
        <w:ind w:firstLine="567"/>
        <w:jc w:val="both"/>
        <w:rPr>
          <w:b/>
          <w:i/>
          <w:sz w:val="26"/>
          <w:szCs w:val="26"/>
          <w:lang w:val="pt-BR"/>
        </w:rPr>
      </w:pPr>
      <w:r w:rsidRPr="00AC521A">
        <w:rPr>
          <w:sz w:val="26"/>
          <w:szCs w:val="26"/>
          <w:lang w:val="pt-BR"/>
        </w:rPr>
        <w:t xml:space="preserve">a) </w:t>
      </w:r>
      <w:r w:rsidRPr="00AC521A">
        <w:rPr>
          <w:b/>
          <w:i/>
          <w:sz w:val="26"/>
          <w:szCs w:val="26"/>
          <w:lang w:val="pt-BR"/>
        </w:rPr>
        <w:t>Tư vấn cho cha mẹ chương trình tại nhà.</w:t>
      </w:r>
    </w:p>
    <w:p w14:paraId="0F456A53"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Hướng dẫn cách sử dụng và bảo quản máy trợ thính</w:t>
      </w:r>
    </w:p>
    <w:p w14:paraId="750C9CEF"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Hướng dẫn về kĩ năng nghe, hiểu ngôn ngữ theo mức độ trẻ đạt được.</w:t>
      </w:r>
    </w:p>
    <w:p w14:paraId="7FED7229" w14:textId="77777777" w:rsidR="001B4450" w:rsidRPr="00AC521A" w:rsidRDefault="001B4450" w:rsidP="005E191A">
      <w:pPr>
        <w:pStyle w:val="Footer"/>
        <w:widowControl w:val="0"/>
        <w:tabs>
          <w:tab w:val="clear" w:pos="4320"/>
          <w:tab w:val="clear" w:pos="8640"/>
        </w:tabs>
        <w:spacing w:before="120" w:after="60" w:line="276" w:lineRule="auto"/>
        <w:ind w:firstLine="567"/>
        <w:jc w:val="both"/>
        <w:rPr>
          <w:rFonts w:ascii="Times New Roman" w:hAnsi="Times New Roman"/>
          <w:sz w:val="26"/>
          <w:szCs w:val="26"/>
          <w:lang w:val="pt-BR"/>
        </w:rPr>
      </w:pPr>
      <w:r w:rsidRPr="00AC521A">
        <w:rPr>
          <w:rFonts w:ascii="Times New Roman" w:hAnsi="Times New Roman"/>
          <w:sz w:val="26"/>
          <w:szCs w:val="26"/>
          <w:lang w:val="pt-BR"/>
        </w:rPr>
        <w:t>- Hướng dẫn về kĩ năng diễn đạt ngôn ngữ theo mức độ trẻ đạt được.</w:t>
      </w:r>
    </w:p>
    <w:p w14:paraId="53417A1E"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b) Tiến triển/biến chứng, tiên lượng của bệnh/tật</w:t>
      </w:r>
    </w:p>
    <w:p w14:paraId="11F6A80B"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c) Giới thiệu các cơ sở khám bệnh, chữa bệnh, Phục hồi chức năng.</w:t>
      </w:r>
    </w:p>
    <w:p w14:paraId="3E996AFD"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xml:space="preserve">Hà </w:t>
      </w:r>
      <w:r w:rsidR="00AC521A">
        <w:rPr>
          <w:sz w:val="26"/>
          <w:szCs w:val="26"/>
          <w:lang w:val="vi-VN"/>
        </w:rPr>
        <w:t>N</w:t>
      </w:r>
      <w:r w:rsidRPr="00AC521A">
        <w:rPr>
          <w:sz w:val="26"/>
          <w:szCs w:val="26"/>
          <w:lang w:val="pt-BR"/>
        </w:rPr>
        <w:t xml:space="preserve">ội: </w:t>
      </w:r>
    </w:p>
    <w:p w14:paraId="1EAA4035"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Bệnh Viện Tai Mũi Họng Trung ương</w:t>
      </w:r>
    </w:p>
    <w:p w14:paraId="046DF1FF"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Trung tâm thính học – Bệnh viện Nhi Trung ương</w:t>
      </w:r>
    </w:p>
    <w:p w14:paraId="08E974B8"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 Khoa Phục hồi chức năng – Bệnh viện Nhi trung ương</w:t>
      </w:r>
    </w:p>
    <w:p w14:paraId="7F2F6958"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Đà Nẵng:</w:t>
      </w:r>
    </w:p>
    <w:p w14:paraId="58E93F24" w14:textId="77777777" w:rsidR="001B4450" w:rsidRPr="00AC521A" w:rsidRDefault="001B4450" w:rsidP="005E191A">
      <w:pPr>
        <w:tabs>
          <w:tab w:val="left" w:pos="0"/>
        </w:tabs>
        <w:spacing w:before="120" w:after="60" w:line="276" w:lineRule="auto"/>
        <w:ind w:firstLine="567"/>
        <w:jc w:val="both"/>
        <w:rPr>
          <w:sz w:val="26"/>
          <w:szCs w:val="26"/>
          <w:lang w:val="pt-BR"/>
        </w:rPr>
      </w:pPr>
      <w:r w:rsidRPr="00AC521A">
        <w:rPr>
          <w:sz w:val="26"/>
          <w:szCs w:val="26"/>
          <w:lang w:val="pt-BR"/>
        </w:rPr>
        <w:t>Thành phố Hồ Chí Minh…</w:t>
      </w:r>
    </w:p>
    <w:p w14:paraId="072830C2" w14:textId="77777777" w:rsidR="001B4450" w:rsidRPr="00AC521A" w:rsidRDefault="001B4450" w:rsidP="005E191A">
      <w:pPr>
        <w:spacing w:before="120" w:after="60" w:line="276" w:lineRule="auto"/>
        <w:ind w:firstLine="567"/>
        <w:jc w:val="both"/>
        <w:rPr>
          <w:sz w:val="26"/>
          <w:szCs w:val="26"/>
          <w:lang w:val="pt-BR"/>
        </w:rPr>
      </w:pPr>
    </w:p>
    <w:p w14:paraId="2BE32C70" w14:textId="77777777" w:rsidR="001B4450" w:rsidRPr="003A23AB" w:rsidRDefault="008B096B" w:rsidP="003A23AB">
      <w:pPr>
        <w:tabs>
          <w:tab w:val="left" w:pos="0"/>
        </w:tabs>
        <w:spacing w:before="120" w:after="60" w:line="276" w:lineRule="auto"/>
        <w:jc w:val="center"/>
        <w:rPr>
          <w:b/>
          <w:sz w:val="28"/>
          <w:szCs w:val="26"/>
        </w:rPr>
      </w:pPr>
      <w:r>
        <w:rPr>
          <w:b/>
          <w:sz w:val="28"/>
          <w:szCs w:val="26"/>
        </w:rPr>
        <w:br w:type="page"/>
      </w:r>
      <w:r w:rsidR="001B4450" w:rsidRPr="003A23AB">
        <w:rPr>
          <w:b/>
          <w:sz w:val="28"/>
          <w:szCs w:val="26"/>
        </w:rPr>
        <w:lastRenderedPageBreak/>
        <w:t>PHÁT HIỆN SỚM - CAN THIỆP SỚM</w:t>
      </w:r>
    </w:p>
    <w:p w14:paraId="452C93BD" w14:textId="77777777" w:rsidR="001B4450" w:rsidRPr="003A23AB" w:rsidRDefault="001B4450" w:rsidP="003A23AB">
      <w:pPr>
        <w:tabs>
          <w:tab w:val="left" w:pos="0"/>
        </w:tabs>
        <w:spacing w:before="120" w:after="60" w:line="276" w:lineRule="auto"/>
        <w:jc w:val="center"/>
        <w:rPr>
          <w:b/>
          <w:sz w:val="28"/>
          <w:szCs w:val="26"/>
        </w:rPr>
      </w:pPr>
      <w:r w:rsidRPr="003A23AB">
        <w:rPr>
          <w:b/>
          <w:sz w:val="28"/>
          <w:szCs w:val="26"/>
        </w:rPr>
        <w:t>TRẺ BỊ CHẬM PHÁT TRIỂN NGÔN NGỮ</w:t>
      </w:r>
    </w:p>
    <w:p w14:paraId="5A2C8556" w14:textId="77777777" w:rsidR="001B4450" w:rsidRPr="001B4450" w:rsidRDefault="001B4450" w:rsidP="005E191A">
      <w:pPr>
        <w:tabs>
          <w:tab w:val="left" w:pos="0"/>
        </w:tabs>
        <w:spacing w:before="120" w:after="60" w:line="276" w:lineRule="auto"/>
        <w:ind w:firstLine="567"/>
        <w:jc w:val="both"/>
        <w:rPr>
          <w:b/>
          <w:sz w:val="26"/>
          <w:szCs w:val="26"/>
        </w:rPr>
      </w:pPr>
    </w:p>
    <w:p w14:paraId="79041F9C"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I. ĐẠI </w:t>
      </w:r>
      <w:r w:rsidRPr="001B4450">
        <w:rPr>
          <w:b/>
          <w:color w:val="000000"/>
          <w:sz w:val="26"/>
          <w:szCs w:val="26"/>
        </w:rPr>
        <w:t>CƯƠNG</w:t>
      </w:r>
    </w:p>
    <w:p w14:paraId="2E3DAF0A" w14:textId="77777777" w:rsidR="001B4450" w:rsidRPr="001B4450" w:rsidRDefault="001B4450" w:rsidP="003A23AB">
      <w:pPr>
        <w:numPr>
          <w:ilvl w:val="3"/>
          <w:numId w:val="157"/>
        </w:numPr>
        <w:tabs>
          <w:tab w:val="left" w:pos="0"/>
          <w:tab w:val="left" w:pos="840"/>
        </w:tabs>
        <w:spacing w:before="120" w:after="60" w:line="276" w:lineRule="auto"/>
        <w:ind w:left="0" w:firstLine="567"/>
        <w:jc w:val="both"/>
        <w:rPr>
          <w:b/>
          <w:sz w:val="26"/>
          <w:szCs w:val="26"/>
        </w:rPr>
      </w:pPr>
      <w:r w:rsidRPr="001B4450">
        <w:rPr>
          <w:b/>
          <w:sz w:val="26"/>
          <w:szCs w:val="26"/>
        </w:rPr>
        <w:t xml:space="preserve">Định nghĩa </w:t>
      </w:r>
    </w:p>
    <w:p w14:paraId="0F70E6C8" w14:textId="77777777" w:rsidR="001B4450" w:rsidRPr="001B4450" w:rsidRDefault="001B4450" w:rsidP="005E191A">
      <w:pPr>
        <w:spacing w:before="120" w:after="60" w:line="276" w:lineRule="auto"/>
        <w:ind w:firstLine="567"/>
        <w:jc w:val="both"/>
        <w:rPr>
          <w:sz w:val="26"/>
          <w:szCs w:val="26"/>
        </w:rPr>
      </w:pPr>
      <w:r w:rsidRPr="001B4450">
        <w:rPr>
          <w:b/>
          <w:i/>
          <w:sz w:val="26"/>
          <w:szCs w:val="26"/>
        </w:rPr>
        <w:t>- Định nghĩa</w:t>
      </w:r>
      <w:r w:rsidRPr="001B4450">
        <w:rPr>
          <w:sz w:val="26"/>
          <w:szCs w:val="26"/>
        </w:rPr>
        <w:t xml:space="preserve">: Trẻ chậm phát triển ngôn ngữ là những trẻ có kỹ năng hiểu lời nói và diễn đạt lời nói muộn hơn so với trẻ cùng tuổi.  </w:t>
      </w:r>
    </w:p>
    <w:p w14:paraId="79523974" w14:textId="77777777" w:rsidR="001B4450" w:rsidRPr="001B4450" w:rsidRDefault="001B4450" w:rsidP="005E191A">
      <w:pPr>
        <w:spacing w:before="120" w:after="60" w:line="276" w:lineRule="auto"/>
        <w:ind w:firstLine="567"/>
        <w:jc w:val="both"/>
        <w:rPr>
          <w:sz w:val="26"/>
          <w:szCs w:val="26"/>
        </w:rPr>
      </w:pPr>
      <w:r w:rsidRPr="001B4450">
        <w:rPr>
          <w:b/>
          <w:i/>
          <w:sz w:val="26"/>
          <w:szCs w:val="26"/>
        </w:rPr>
        <w:t>- Tỷ lệ mắc</w:t>
      </w:r>
      <w:r w:rsidRPr="001B4450">
        <w:rPr>
          <w:sz w:val="26"/>
          <w:szCs w:val="26"/>
        </w:rPr>
        <w:t>: Tỷ lệ trẻ khó khăn về nghe nói chiếm 20% tổng số trẻ khuyết tật (Số liệu của Chương trình PHCNDVCĐ Việt Nam năm 2004)</w:t>
      </w:r>
    </w:p>
    <w:p w14:paraId="62731D30"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Nguyên nhân</w:t>
      </w:r>
      <w:r w:rsidRPr="001B4450">
        <w:rPr>
          <w:sz w:val="26"/>
          <w:szCs w:val="26"/>
        </w:rPr>
        <w:t xml:space="preserve"> </w:t>
      </w:r>
    </w:p>
    <w:p w14:paraId="753392A0" w14:textId="77777777" w:rsidR="001B4450" w:rsidRPr="001B4450" w:rsidRDefault="001B4450" w:rsidP="005E191A">
      <w:pPr>
        <w:spacing w:before="120" w:after="60" w:line="276" w:lineRule="auto"/>
        <w:ind w:firstLine="567"/>
        <w:jc w:val="both"/>
        <w:rPr>
          <w:b/>
          <w:i/>
          <w:sz w:val="26"/>
          <w:szCs w:val="26"/>
        </w:rPr>
      </w:pPr>
      <w:r w:rsidRPr="001B4450">
        <w:rPr>
          <w:b/>
          <w:i/>
          <w:sz w:val="26"/>
          <w:szCs w:val="26"/>
        </w:rPr>
        <w:t>a) Chậm phát triển ngôn ngữ đơn thuần so với tuổi</w:t>
      </w:r>
    </w:p>
    <w:p w14:paraId="568CFC4F" w14:textId="77777777" w:rsidR="001B4450" w:rsidRPr="001B4450" w:rsidRDefault="001B4450" w:rsidP="005E191A">
      <w:pPr>
        <w:spacing w:before="120" w:after="60" w:line="276" w:lineRule="auto"/>
        <w:ind w:firstLine="567"/>
        <w:jc w:val="both"/>
        <w:rPr>
          <w:sz w:val="26"/>
          <w:szCs w:val="26"/>
        </w:rPr>
      </w:pPr>
      <w:r w:rsidRPr="001B4450">
        <w:rPr>
          <w:i/>
          <w:sz w:val="26"/>
          <w:szCs w:val="26"/>
        </w:rPr>
        <w:t xml:space="preserve">- Bất thường cơ quan phát âm: </w:t>
      </w:r>
      <w:r w:rsidRPr="001B4450">
        <w:rPr>
          <w:sz w:val="26"/>
          <w:szCs w:val="26"/>
        </w:rPr>
        <w:t>Ngắn phanh lưỡi, khe hở môi hàm ếch, cứng khớp hàm…</w:t>
      </w:r>
    </w:p>
    <w:p w14:paraId="79B84A06" w14:textId="77777777" w:rsidR="001B4450" w:rsidRPr="001B4450" w:rsidRDefault="001B4450" w:rsidP="005E191A">
      <w:pPr>
        <w:spacing w:before="120" w:after="60" w:line="276" w:lineRule="auto"/>
        <w:ind w:firstLine="567"/>
        <w:jc w:val="both"/>
        <w:rPr>
          <w:sz w:val="26"/>
          <w:szCs w:val="26"/>
        </w:rPr>
      </w:pPr>
      <w:r w:rsidRPr="001B4450">
        <w:rPr>
          <w:b/>
          <w:i/>
          <w:sz w:val="26"/>
          <w:szCs w:val="26"/>
        </w:rPr>
        <w:t xml:space="preserve">- </w:t>
      </w:r>
      <w:r w:rsidRPr="001B4450">
        <w:rPr>
          <w:i/>
          <w:sz w:val="26"/>
          <w:szCs w:val="26"/>
        </w:rPr>
        <w:t>Tính chất gia đình</w:t>
      </w:r>
      <w:r w:rsidRPr="001B4450">
        <w:rPr>
          <w:b/>
          <w:i/>
          <w:sz w:val="26"/>
          <w:szCs w:val="26"/>
        </w:rPr>
        <w:t xml:space="preserve">: </w:t>
      </w:r>
      <w:r w:rsidRPr="001B4450">
        <w:rPr>
          <w:sz w:val="26"/>
          <w:szCs w:val="26"/>
        </w:rPr>
        <w:t>Trẻ có ông, bà, bố hoặc mẹ cũng chậm nói</w:t>
      </w:r>
    </w:p>
    <w:p w14:paraId="2DFCB487"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i/>
          <w:sz w:val="26"/>
          <w:szCs w:val="26"/>
        </w:rPr>
        <w:t xml:space="preserve">Tác động môi trường: </w:t>
      </w:r>
      <w:r w:rsidRPr="001B4450">
        <w:rPr>
          <w:sz w:val="26"/>
          <w:szCs w:val="26"/>
        </w:rPr>
        <w:t>Trẻ ít được tiếp xúc</w:t>
      </w:r>
      <w:r w:rsidR="003A23AB">
        <w:rPr>
          <w:sz w:val="26"/>
          <w:szCs w:val="26"/>
        </w:rPr>
        <w:t>, người chăm sóc ít nói chuyện…</w:t>
      </w:r>
    </w:p>
    <w:p w14:paraId="52A66BB2" w14:textId="77777777" w:rsidR="001B4450" w:rsidRPr="001B4450" w:rsidRDefault="001B4450" w:rsidP="005E191A">
      <w:pPr>
        <w:spacing w:before="120" w:after="60" w:line="276" w:lineRule="auto"/>
        <w:ind w:firstLine="567"/>
        <w:jc w:val="both"/>
        <w:rPr>
          <w:i/>
          <w:sz w:val="26"/>
          <w:szCs w:val="26"/>
        </w:rPr>
      </w:pPr>
      <w:r w:rsidRPr="001B4450">
        <w:rPr>
          <w:i/>
          <w:sz w:val="26"/>
          <w:szCs w:val="26"/>
        </w:rPr>
        <w:t>- Không rõ nguyên nhân</w:t>
      </w:r>
    </w:p>
    <w:p w14:paraId="557E5E89" w14:textId="77777777" w:rsidR="001B4450" w:rsidRPr="001B4450" w:rsidRDefault="001B4450" w:rsidP="005E191A">
      <w:pPr>
        <w:spacing w:before="120" w:after="60" w:line="276" w:lineRule="auto"/>
        <w:ind w:firstLine="567"/>
        <w:jc w:val="both"/>
        <w:rPr>
          <w:b/>
          <w:i/>
          <w:sz w:val="26"/>
          <w:szCs w:val="26"/>
        </w:rPr>
      </w:pPr>
      <w:r w:rsidRPr="001B4450">
        <w:rPr>
          <w:b/>
          <w:i/>
          <w:sz w:val="26"/>
          <w:szCs w:val="26"/>
        </w:rPr>
        <w:t>b) Chậm phát triển ngôn ngữ trong các bệnh khác</w:t>
      </w:r>
    </w:p>
    <w:p w14:paraId="6BFD838F" w14:textId="77777777" w:rsidR="001B4450" w:rsidRPr="001B4450" w:rsidRDefault="001B4450" w:rsidP="005E191A">
      <w:pPr>
        <w:spacing w:before="120" w:after="60" w:line="276" w:lineRule="auto"/>
        <w:ind w:firstLine="567"/>
        <w:jc w:val="both"/>
        <w:rPr>
          <w:sz w:val="26"/>
          <w:szCs w:val="26"/>
        </w:rPr>
      </w:pPr>
      <w:r w:rsidRPr="001B4450">
        <w:rPr>
          <w:b/>
          <w:i/>
          <w:sz w:val="26"/>
          <w:szCs w:val="26"/>
        </w:rPr>
        <w:t xml:space="preserve">- </w:t>
      </w:r>
      <w:r w:rsidRPr="001B4450">
        <w:rPr>
          <w:sz w:val="26"/>
          <w:szCs w:val="26"/>
        </w:rPr>
        <w:t>Do trẻ bị chậm phát triển trí tuệ</w:t>
      </w:r>
    </w:p>
    <w:p w14:paraId="77AD0453" w14:textId="77777777" w:rsidR="001B4450" w:rsidRPr="001B4450" w:rsidRDefault="001B4450" w:rsidP="005E191A">
      <w:pPr>
        <w:numPr>
          <w:ilvl w:val="0"/>
          <w:numId w:val="90"/>
        </w:numPr>
        <w:spacing w:before="120" w:after="60" w:line="276" w:lineRule="auto"/>
        <w:ind w:left="0" w:firstLine="567"/>
        <w:jc w:val="both"/>
        <w:rPr>
          <w:sz w:val="26"/>
          <w:szCs w:val="26"/>
        </w:rPr>
      </w:pPr>
      <w:r w:rsidRPr="001B4450">
        <w:rPr>
          <w:sz w:val="26"/>
          <w:szCs w:val="26"/>
        </w:rPr>
        <w:t>Trẻ bị hội chứng tự kỷ</w:t>
      </w:r>
    </w:p>
    <w:p w14:paraId="438BDC43" w14:textId="77777777" w:rsidR="001B4450" w:rsidRPr="001B4450" w:rsidRDefault="001B4450" w:rsidP="005E191A">
      <w:pPr>
        <w:numPr>
          <w:ilvl w:val="0"/>
          <w:numId w:val="90"/>
        </w:numPr>
        <w:spacing w:before="120" w:after="60" w:line="276" w:lineRule="auto"/>
        <w:ind w:left="0" w:firstLine="567"/>
        <w:jc w:val="both"/>
        <w:rPr>
          <w:sz w:val="26"/>
          <w:szCs w:val="26"/>
        </w:rPr>
      </w:pPr>
      <w:r w:rsidRPr="001B4450">
        <w:rPr>
          <w:sz w:val="26"/>
          <w:szCs w:val="26"/>
        </w:rPr>
        <w:t>Chứng tăng động giảm tập trung</w:t>
      </w:r>
    </w:p>
    <w:p w14:paraId="678DD6C5" w14:textId="77777777" w:rsidR="001B4450" w:rsidRPr="001B4450" w:rsidRDefault="001B4450" w:rsidP="005E191A">
      <w:pPr>
        <w:numPr>
          <w:ilvl w:val="0"/>
          <w:numId w:val="90"/>
        </w:numPr>
        <w:spacing w:before="120" w:after="60" w:line="276" w:lineRule="auto"/>
        <w:ind w:left="0" w:firstLine="567"/>
        <w:jc w:val="both"/>
        <w:rPr>
          <w:sz w:val="26"/>
          <w:szCs w:val="26"/>
        </w:rPr>
      </w:pPr>
      <w:r w:rsidRPr="001B4450">
        <w:rPr>
          <w:sz w:val="26"/>
          <w:szCs w:val="26"/>
        </w:rPr>
        <w:t>Giảm thính lực</w:t>
      </w:r>
    </w:p>
    <w:p w14:paraId="47753B01" w14:textId="77777777" w:rsidR="001B4450" w:rsidRPr="001B4450" w:rsidRDefault="001B4450" w:rsidP="005E191A">
      <w:pPr>
        <w:numPr>
          <w:ilvl w:val="0"/>
          <w:numId w:val="90"/>
        </w:numPr>
        <w:spacing w:before="120" w:after="60" w:line="276" w:lineRule="auto"/>
        <w:ind w:left="0" w:firstLine="567"/>
        <w:jc w:val="both"/>
        <w:rPr>
          <w:sz w:val="26"/>
          <w:szCs w:val="26"/>
        </w:rPr>
      </w:pPr>
      <w:r w:rsidRPr="001B4450">
        <w:rPr>
          <w:sz w:val="26"/>
          <w:szCs w:val="26"/>
        </w:rPr>
        <w:t>Trẻ bại não</w:t>
      </w:r>
    </w:p>
    <w:p w14:paraId="77655D5E" w14:textId="77777777" w:rsidR="001B4450" w:rsidRPr="001B4450" w:rsidRDefault="001B4450" w:rsidP="005E191A">
      <w:pPr>
        <w:numPr>
          <w:ilvl w:val="0"/>
          <w:numId w:val="90"/>
        </w:numPr>
        <w:spacing w:before="120" w:after="60" w:line="276" w:lineRule="auto"/>
        <w:ind w:left="0" w:firstLine="567"/>
        <w:jc w:val="both"/>
        <w:rPr>
          <w:sz w:val="26"/>
          <w:szCs w:val="26"/>
        </w:rPr>
      </w:pPr>
      <w:r w:rsidRPr="001B4450">
        <w:rPr>
          <w:sz w:val="26"/>
          <w:szCs w:val="26"/>
        </w:rPr>
        <w:t>Chậm phát triển ngôn ngữ do các khuyết tật phát triển khác ở trẻ em.</w:t>
      </w:r>
    </w:p>
    <w:p w14:paraId="06BBCE59" w14:textId="77777777" w:rsidR="001B4450" w:rsidRPr="003A23AB" w:rsidRDefault="001B4450" w:rsidP="005E191A">
      <w:pPr>
        <w:spacing w:before="120" w:after="60" w:line="276" w:lineRule="auto"/>
        <w:ind w:firstLine="567"/>
        <w:jc w:val="both"/>
        <w:rPr>
          <w:i/>
          <w:spacing w:val="-4"/>
          <w:sz w:val="26"/>
          <w:szCs w:val="26"/>
        </w:rPr>
      </w:pPr>
      <w:r w:rsidRPr="003A23AB">
        <w:rPr>
          <w:i/>
          <w:spacing w:val="-4"/>
          <w:sz w:val="26"/>
          <w:szCs w:val="26"/>
        </w:rPr>
        <w:t>(Nguyên nhân từng bệnh xin xem các dạng khuyết tật cụ thể)</w:t>
      </w:r>
    </w:p>
    <w:p w14:paraId="6DE7CEB9"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70F2775B" w14:textId="77777777" w:rsidR="001B4450" w:rsidRPr="003A23AB" w:rsidRDefault="001B4450" w:rsidP="005E191A">
      <w:pPr>
        <w:tabs>
          <w:tab w:val="left" w:pos="0"/>
        </w:tabs>
        <w:spacing w:before="120" w:after="60" w:line="276" w:lineRule="auto"/>
        <w:ind w:firstLine="567"/>
        <w:jc w:val="both"/>
        <w:rPr>
          <w:i/>
          <w:spacing w:val="-2"/>
          <w:sz w:val="26"/>
          <w:szCs w:val="26"/>
        </w:rPr>
      </w:pPr>
      <w:r w:rsidRPr="003A23AB">
        <w:rPr>
          <w:b/>
          <w:spacing w:val="-2"/>
          <w:sz w:val="26"/>
          <w:szCs w:val="26"/>
        </w:rPr>
        <w:t xml:space="preserve">1. Sàng lọc sự phát triển ngôn ngữ theo mốc phát triển bình thường dưới đây </w:t>
      </w:r>
      <w:r w:rsidRPr="003A23AB">
        <w:rPr>
          <w:i/>
          <w:spacing w:val="-2"/>
          <w:sz w:val="26"/>
          <w:szCs w:val="26"/>
        </w:rPr>
        <w:t>(Nguồn: Giáo trình Carolina cho trẻ nhỏ)</w:t>
      </w:r>
    </w:p>
    <w:p w14:paraId="20D9CA7B"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0 đến 3 tháng</w:t>
      </w:r>
    </w:p>
    <w:p w14:paraId="5E39A43A"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 xml:space="preserve">+ </w:t>
      </w:r>
      <w:r w:rsidRPr="001B4450">
        <w:rPr>
          <w:sz w:val="26"/>
          <w:szCs w:val="26"/>
        </w:rPr>
        <w:t>Đ/ứ thích hợp với giọng và 1 vài diễn đạt của nét mặt</w:t>
      </w:r>
    </w:p>
    <w:p w14:paraId="645E333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Nhìn người nói chuyện</w:t>
      </w:r>
    </w:p>
    <w:p w14:paraId="0CDF9F46"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3 đến 6 tháng</w:t>
      </w:r>
    </w:p>
    <w:p w14:paraId="79EDEF2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Quay đầu về phía có người gọi tên</w:t>
      </w:r>
    </w:p>
    <w:p w14:paraId="37FDC51A" w14:textId="77777777" w:rsidR="001B4450" w:rsidRPr="001B4450" w:rsidRDefault="001B4450" w:rsidP="005E191A">
      <w:pPr>
        <w:tabs>
          <w:tab w:val="left" w:pos="0"/>
        </w:tabs>
        <w:spacing w:before="120" w:after="60" w:line="276" w:lineRule="auto"/>
        <w:ind w:firstLine="567"/>
        <w:jc w:val="both"/>
        <w:rPr>
          <w:b/>
          <w:sz w:val="26"/>
          <w:szCs w:val="26"/>
        </w:rPr>
      </w:pPr>
      <w:r w:rsidRPr="001B4450">
        <w:rPr>
          <w:sz w:val="26"/>
          <w:szCs w:val="26"/>
        </w:rPr>
        <w:lastRenderedPageBreak/>
        <w:t>+ Bắt chước âm thanh</w:t>
      </w:r>
    </w:p>
    <w:p w14:paraId="1D7F46FF"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6 đến 9 tháng</w:t>
      </w:r>
    </w:p>
    <w:p w14:paraId="36D3623B"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 xml:space="preserve">+ </w:t>
      </w:r>
      <w:r w:rsidRPr="001B4450">
        <w:rPr>
          <w:sz w:val="26"/>
          <w:szCs w:val="26"/>
        </w:rPr>
        <w:t>Đáp ứng với cử chỉ bế hoặc bai bai</w:t>
      </w:r>
    </w:p>
    <w:p w14:paraId="666C30B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Đ/ứ với từ “không” (Dừng hoạt động trong 1 lát)</w:t>
      </w:r>
    </w:p>
    <w:p w14:paraId="5F96FBE2" w14:textId="77777777" w:rsidR="001B4450" w:rsidRPr="001B4450" w:rsidRDefault="001B4450" w:rsidP="005E191A">
      <w:pPr>
        <w:tabs>
          <w:tab w:val="left" w:pos="0"/>
        </w:tabs>
        <w:spacing w:before="120" w:after="60" w:line="276" w:lineRule="auto"/>
        <w:ind w:firstLine="567"/>
        <w:jc w:val="both"/>
        <w:rPr>
          <w:b/>
          <w:sz w:val="26"/>
          <w:szCs w:val="26"/>
        </w:rPr>
      </w:pPr>
      <w:r w:rsidRPr="001B4450">
        <w:rPr>
          <w:sz w:val="26"/>
          <w:szCs w:val="26"/>
        </w:rPr>
        <w:t>+ Nỗ lực bắt chước phát ra âm thanh mới</w:t>
      </w:r>
    </w:p>
    <w:p w14:paraId="3E49E78A"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9 đến 12 tháng</w:t>
      </w:r>
    </w:p>
    <w:p w14:paraId="34447C30"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 xml:space="preserve">+ </w:t>
      </w:r>
      <w:r w:rsidRPr="001B4450">
        <w:rPr>
          <w:sz w:val="26"/>
          <w:szCs w:val="26"/>
        </w:rPr>
        <w:t>Đ/ứ với “đưa cho cô” (nói hoặc ra hiệu)</w:t>
      </w:r>
    </w:p>
    <w:p w14:paraId="425D1C39"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 xml:space="preserve">+ </w:t>
      </w:r>
      <w:r w:rsidRPr="001B4450">
        <w:rPr>
          <w:sz w:val="26"/>
          <w:szCs w:val="26"/>
        </w:rPr>
        <w:t>Bắt chước từ có 2 âm tiết quen thuộc mà không thay đổi ngữ điệu (Thôi thôi, đi đi)</w:t>
      </w:r>
    </w:p>
    <w:p w14:paraId="091087EF" w14:textId="77777777" w:rsidR="001B4450" w:rsidRPr="003A23AB" w:rsidRDefault="001B4450" w:rsidP="005E191A">
      <w:pPr>
        <w:tabs>
          <w:tab w:val="left" w:pos="0"/>
        </w:tabs>
        <w:spacing w:before="120" w:after="60" w:line="276" w:lineRule="auto"/>
        <w:ind w:firstLine="567"/>
        <w:jc w:val="both"/>
        <w:rPr>
          <w:spacing w:val="-2"/>
          <w:sz w:val="26"/>
          <w:szCs w:val="26"/>
        </w:rPr>
      </w:pPr>
      <w:r w:rsidRPr="003A23AB">
        <w:rPr>
          <w:b/>
          <w:spacing w:val="-2"/>
          <w:sz w:val="26"/>
          <w:szCs w:val="26"/>
        </w:rPr>
        <w:t xml:space="preserve">+ </w:t>
      </w:r>
      <w:r w:rsidRPr="003A23AB">
        <w:rPr>
          <w:spacing w:val="-2"/>
          <w:sz w:val="26"/>
          <w:szCs w:val="26"/>
        </w:rPr>
        <w:t>Bắt chước từ có 2 âm tiết quen thuộc có thay đổi ngữ điệu</w:t>
      </w:r>
    </w:p>
    <w:p w14:paraId="5A3B8B67"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12 đến 15 tháng</w:t>
      </w:r>
    </w:p>
    <w:p w14:paraId="395FD55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Làm theo từ 2 mệnh lệnh đơn trở lên (1 vật, 1 hành động) bằng nói hoặc ra hiệu</w:t>
      </w:r>
    </w:p>
    <w:p w14:paraId="2C896705"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Đ/ứ thích hợp với câu hỏi  “có” hoặc “không</w:t>
      </w:r>
    </w:p>
    <w:p w14:paraId="2E41E590"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Bắt chước hầu hết các từ mới một âm tiết</w:t>
      </w:r>
    </w:p>
    <w:p w14:paraId="31108860"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Bắt chước câu 2 từ mới khác nhau</w:t>
      </w:r>
    </w:p>
    <w:p w14:paraId="624C942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Bắt chước những từ quen thuộc đã được nghe trong hội thoại hoặc sách</w:t>
      </w:r>
    </w:p>
    <w:p w14:paraId="2EDC8EBC"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15 đến 18 tháng</w:t>
      </w:r>
    </w:p>
    <w:p w14:paraId="5E5C91B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Lấy vật trong tầm nhìn khi được yêu cầu bằng lời/ ra hiệu</w:t>
      </w:r>
    </w:p>
    <w:p w14:paraId="204F2E5E"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xml:space="preserve">+ Bắc chước những âm thanh khác nhau </w:t>
      </w:r>
      <w:r w:rsidRPr="001B4450">
        <w:rPr>
          <w:sz w:val="26"/>
          <w:szCs w:val="26"/>
        </w:rPr>
        <w:tab/>
      </w:r>
    </w:p>
    <w:p w14:paraId="18B27C8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18 đến 21 tháng</w:t>
      </w:r>
    </w:p>
    <w:p w14:paraId="1261141A"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 xml:space="preserve">+ </w:t>
      </w:r>
      <w:r w:rsidRPr="001B4450">
        <w:rPr>
          <w:sz w:val="26"/>
          <w:szCs w:val="26"/>
        </w:rPr>
        <w:t>Giúp làm một số việc nhà đơn giản</w:t>
      </w:r>
    </w:p>
    <w:p w14:paraId="314CEBFC"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Hiểu cụm từ “hãy nhìn</w:t>
      </w:r>
      <w:r w:rsidRPr="001B4450">
        <w:rPr>
          <w:rFonts w:ascii="Arial" w:hAnsi="Arial" w:cs="Arial"/>
          <w:sz w:val="26"/>
          <w:szCs w:val="26"/>
        </w:rPr>
        <w:t>”</w:t>
      </w:r>
      <w:r w:rsidRPr="001B4450">
        <w:rPr>
          <w:sz w:val="26"/>
          <w:szCs w:val="26"/>
        </w:rPr>
        <w:t xml:space="preserve"> </w:t>
      </w:r>
    </w:p>
    <w:p w14:paraId="6F05E169" w14:textId="77777777" w:rsidR="001B4450" w:rsidRPr="001B4450" w:rsidRDefault="001B4450" w:rsidP="005E191A">
      <w:pPr>
        <w:tabs>
          <w:tab w:val="left" w:pos="0"/>
        </w:tabs>
        <w:spacing w:before="120" w:after="60" w:line="276" w:lineRule="auto"/>
        <w:ind w:firstLine="567"/>
        <w:jc w:val="both"/>
        <w:rPr>
          <w:b/>
          <w:sz w:val="26"/>
          <w:szCs w:val="26"/>
        </w:rPr>
      </w:pPr>
      <w:r w:rsidRPr="001B4450">
        <w:rPr>
          <w:sz w:val="26"/>
          <w:szCs w:val="26"/>
        </w:rPr>
        <w:t>+ Bắt chước câu có 3 từ</w:t>
      </w:r>
    </w:p>
    <w:p w14:paraId="4FA56232"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21 đến 24 tháng</w:t>
      </w:r>
    </w:p>
    <w:p w14:paraId="16B4E51E"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Hiểu các từ được sử dụng để cấm làm (VD:</w:t>
      </w:r>
      <w:r w:rsidR="003A23AB">
        <w:rPr>
          <w:sz w:val="26"/>
          <w:szCs w:val="26"/>
        </w:rPr>
        <w:t xml:space="preserve"> </w:t>
      </w:r>
      <w:r w:rsidRPr="001B4450">
        <w:rPr>
          <w:sz w:val="26"/>
          <w:szCs w:val="26"/>
        </w:rPr>
        <w:t>hãy đợi, dừng, ngồi xuống, đến lượt tôi)</w:t>
      </w:r>
    </w:p>
    <w:p w14:paraId="34C6784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Làm theo mệnh lệnh ở môi trường quen thuộc</w:t>
      </w:r>
    </w:p>
    <w:p w14:paraId="3D01277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Bắt chước từ có 3 âm tiết (hoặc nhóm từ có 2 từ chứa 3 âm tiết</w:t>
      </w:r>
    </w:p>
    <w:p w14:paraId="7053DAB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24 đến 30 tháng</w:t>
      </w:r>
    </w:p>
    <w:p w14:paraId="5BFB950C"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Làm theo mệnh lệnh có 2 phần liên quan trong câu nói</w:t>
      </w:r>
    </w:p>
    <w:p w14:paraId="5D91C819" w14:textId="77777777" w:rsidR="001B4450" w:rsidRPr="001B4450" w:rsidRDefault="001B4450" w:rsidP="005E191A">
      <w:pPr>
        <w:tabs>
          <w:tab w:val="left" w:pos="0"/>
        </w:tabs>
        <w:spacing w:before="120" w:after="60" w:line="276" w:lineRule="auto"/>
        <w:ind w:firstLine="567"/>
        <w:jc w:val="both"/>
        <w:rPr>
          <w:b/>
          <w:sz w:val="26"/>
          <w:szCs w:val="26"/>
        </w:rPr>
      </w:pPr>
      <w:r w:rsidRPr="001B4450">
        <w:rPr>
          <w:sz w:val="26"/>
          <w:szCs w:val="26"/>
        </w:rPr>
        <w:t>+ Nhắc lại câu 2 từ hoặc 2 số theo trình tự</w:t>
      </w:r>
    </w:p>
    <w:p w14:paraId="3CB63FA6" w14:textId="77777777" w:rsidR="001B4450" w:rsidRPr="001B4450" w:rsidRDefault="001B4450" w:rsidP="005E191A">
      <w:pPr>
        <w:tabs>
          <w:tab w:val="left" w:pos="0"/>
          <w:tab w:val="left" w:pos="3800"/>
        </w:tabs>
        <w:spacing w:before="120" w:after="60" w:line="276" w:lineRule="auto"/>
        <w:ind w:firstLine="567"/>
        <w:jc w:val="both"/>
        <w:rPr>
          <w:b/>
          <w:sz w:val="26"/>
          <w:szCs w:val="26"/>
        </w:rPr>
      </w:pPr>
      <w:r w:rsidRPr="001B4450">
        <w:rPr>
          <w:b/>
          <w:sz w:val="26"/>
          <w:szCs w:val="26"/>
        </w:rPr>
        <w:t>-  Trẻ từ 30 đến 36 tháng</w:t>
      </w:r>
      <w:r w:rsidRPr="001B4450">
        <w:rPr>
          <w:b/>
          <w:sz w:val="26"/>
          <w:szCs w:val="26"/>
        </w:rPr>
        <w:tab/>
      </w:r>
    </w:p>
    <w:p w14:paraId="36B4919B"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Làm theo mệnh lệnh có 3 phần (3 vật và 1 hành động, 3 hành động và 1 vật, hoặc 3 vật liên quan với  1 hành động)</w:t>
      </w:r>
    </w:p>
    <w:p w14:paraId="4842BA07" w14:textId="77777777" w:rsidR="001B4450" w:rsidRPr="001B4450" w:rsidRDefault="001B4450" w:rsidP="005E191A">
      <w:pPr>
        <w:tabs>
          <w:tab w:val="left" w:pos="-108"/>
        </w:tabs>
        <w:spacing w:before="120" w:after="60" w:line="276" w:lineRule="auto"/>
        <w:ind w:firstLine="567"/>
        <w:jc w:val="both"/>
        <w:rPr>
          <w:sz w:val="26"/>
          <w:szCs w:val="26"/>
        </w:rPr>
      </w:pPr>
      <w:r w:rsidRPr="001B4450">
        <w:rPr>
          <w:sz w:val="26"/>
          <w:szCs w:val="26"/>
        </w:rPr>
        <w:lastRenderedPageBreak/>
        <w:t>+ Nhắc lại câu 4 từ</w:t>
      </w:r>
    </w:p>
    <w:p w14:paraId="42E78CC3"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Trẻ từ 36 đến 42 tháng</w:t>
      </w:r>
    </w:p>
    <w:p w14:paraId="480FF619" w14:textId="77777777" w:rsidR="001B4450" w:rsidRPr="001B4450" w:rsidRDefault="001B4450" w:rsidP="005E191A">
      <w:pPr>
        <w:spacing w:before="120" w:after="60" w:line="276" w:lineRule="auto"/>
        <w:ind w:firstLine="567"/>
        <w:jc w:val="both"/>
        <w:rPr>
          <w:sz w:val="26"/>
          <w:szCs w:val="26"/>
          <w:lang w:val="es-ES"/>
        </w:rPr>
      </w:pPr>
      <w:r w:rsidRPr="001B4450">
        <w:rPr>
          <w:b/>
          <w:sz w:val="26"/>
          <w:szCs w:val="26"/>
        </w:rPr>
        <w:t xml:space="preserve">+ </w:t>
      </w:r>
      <w:r w:rsidRPr="001B4450">
        <w:rPr>
          <w:sz w:val="26"/>
          <w:szCs w:val="26"/>
          <w:lang w:val="es-ES"/>
        </w:rPr>
        <w:t>Phân biệt “trước/sau, cứng/mềm...</w:t>
      </w:r>
    </w:p>
    <w:p w14:paraId="2760EE15"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Hiểu, trả lời câu hỏi “Như thế nào?”</w:t>
      </w:r>
    </w:p>
    <w:p w14:paraId="4C9A5CAB"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Nói câu dài 4-5 từ</w:t>
      </w:r>
    </w:p>
    <w:p w14:paraId="58E1D912"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Biết dùng từ nối “và, thế rồi, thì... “</w:t>
      </w:r>
    </w:p>
    <w:p w14:paraId="6B517648"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Trẻ từ 42 đến 48 tháng</w:t>
      </w:r>
    </w:p>
    <w:p w14:paraId="2F3393D4" w14:textId="77777777" w:rsidR="001B4450" w:rsidRPr="001B4450" w:rsidRDefault="001B4450" w:rsidP="005E191A">
      <w:pPr>
        <w:spacing w:before="120" w:after="60" w:line="276" w:lineRule="auto"/>
        <w:ind w:firstLine="567"/>
        <w:jc w:val="both"/>
        <w:rPr>
          <w:sz w:val="26"/>
          <w:szCs w:val="26"/>
          <w:lang w:val="es-ES"/>
        </w:rPr>
      </w:pPr>
      <w:r w:rsidRPr="001B4450">
        <w:rPr>
          <w:b/>
          <w:sz w:val="26"/>
          <w:szCs w:val="26"/>
          <w:lang w:val="es-ES"/>
        </w:rPr>
        <w:t xml:space="preserve">+ </w:t>
      </w:r>
      <w:r w:rsidRPr="001B4450">
        <w:rPr>
          <w:sz w:val="26"/>
          <w:szCs w:val="26"/>
          <w:lang w:val="es-ES"/>
        </w:rPr>
        <w:t>Đếm đến 10, nhận được 2-3 màu</w:t>
      </w:r>
    </w:p>
    <w:p w14:paraId="68BB069A" w14:textId="77777777" w:rsidR="001B4450" w:rsidRPr="001B4450" w:rsidRDefault="001B4450" w:rsidP="005E191A">
      <w:pPr>
        <w:spacing w:before="120" w:after="60" w:line="276" w:lineRule="auto"/>
        <w:ind w:firstLine="567"/>
        <w:jc w:val="both"/>
        <w:rPr>
          <w:b/>
          <w:sz w:val="26"/>
          <w:szCs w:val="26"/>
          <w:lang w:val="es-ES"/>
        </w:rPr>
      </w:pPr>
      <w:r w:rsidRPr="001B4450">
        <w:rPr>
          <w:sz w:val="26"/>
          <w:szCs w:val="26"/>
          <w:lang w:val="es-ES"/>
        </w:rPr>
        <w:t>+ Phân biệt “trên/dưới, đỉnh/đáy</w:t>
      </w:r>
    </w:p>
    <w:p w14:paraId="69F932EF"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Nói được hầu hết các phụ âm</w:t>
      </w:r>
    </w:p>
    <w:p w14:paraId="1823F7BC"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Nói câu dài 4 - 7 từ</w:t>
      </w:r>
    </w:p>
    <w:p w14:paraId="36E392E8"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Trẻ từ 48 đến 60 tháng</w:t>
      </w:r>
    </w:p>
    <w:p w14:paraId="53879D2E" w14:textId="77777777" w:rsidR="001B4450" w:rsidRPr="001B4450" w:rsidRDefault="001B4450" w:rsidP="005E191A">
      <w:pPr>
        <w:spacing w:before="120" w:after="60" w:line="276" w:lineRule="auto"/>
        <w:ind w:firstLine="567"/>
        <w:jc w:val="both"/>
        <w:rPr>
          <w:sz w:val="26"/>
          <w:szCs w:val="26"/>
          <w:lang w:val="es-ES"/>
        </w:rPr>
      </w:pPr>
      <w:r w:rsidRPr="001B4450">
        <w:rPr>
          <w:b/>
          <w:sz w:val="26"/>
          <w:szCs w:val="26"/>
          <w:lang w:val="es-ES"/>
        </w:rPr>
        <w:t xml:space="preserve">+ </w:t>
      </w:r>
      <w:r w:rsidRPr="001B4450">
        <w:rPr>
          <w:sz w:val="26"/>
          <w:szCs w:val="26"/>
          <w:lang w:val="es-ES"/>
        </w:rPr>
        <w:t>Thực hiện được 3 mệnh lệnh</w:t>
      </w:r>
    </w:p>
    <w:p w14:paraId="14A5D1D1"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sz w:val="26"/>
          <w:szCs w:val="26"/>
          <w:lang w:val="es-ES"/>
        </w:rPr>
        <w:t>+ Trả lời được câu hỏi “Khi nào?”</w:t>
      </w:r>
    </w:p>
    <w:p w14:paraId="386F0C2D"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Kể được một câu chuyện dài</w:t>
      </w:r>
    </w:p>
    <w:p w14:paraId="1732FE9B"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sz w:val="26"/>
          <w:szCs w:val="26"/>
          <w:lang w:val="es-ES"/>
        </w:rPr>
        <w:t>+ Bắt đầu dùng đại từ sở hữu</w:t>
      </w:r>
    </w:p>
    <w:p w14:paraId="1A5E3523" w14:textId="77777777" w:rsidR="001B4450" w:rsidRPr="001B4450" w:rsidRDefault="001B4450" w:rsidP="005E191A">
      <w:pPr>
        <w:spacing w:before="120" w:after="60" w:line="276" w:lineRule="auto"/>
        <w:ind w:firstLine="567"/>
        <w:jc w:val="both"/>
        <w:rPr>
          <w:sz w:val="26"/>
          <w:szCs w:val="26"/>
          <w:lang w:val="es-ES"/>
        </w:rPr>
      </w:pPr>
      <w:r w:rsidRPr="001B4450">
        <w:rPr>
          <w:b/>
          <w:sz w:val="26"/>
          <w:szCs w:val="26"/>
          <w:lang w:val="es-ES"/>
        </w:rPr>
        <w:t>- Trẻ từ 60 tháng đến 72 tháng</w:t>
      </w:r>
    </w:p>
    <w:p w14:paraId="2B29355D" w14:textId="77777777" w:rsidR="001B4450" w:rsidRPr="001B4450" w:rsidRDefault="001B4450" w:rsidP="005E191A">
      <w:pPr>
        <w:spacing w:before="120" w:after="60" w:line="276" w:lineRule="auto"/>
        <w:ind w:firstLine="567"/>
        <w:jc w:val="both"/>
        <w:rPr>
          <w:sz w:val="26"/>
          <w:szCs w:val="26"/>
          <w:lang w:val="es-ES"/>
        </w:rPr>
      </w:pPr>
      <w:r w:rsidRPr="001B4450">
        <w:rPr>
          <w:b/>
          <w:sz w:val="26"/>
          <w:szCs w:val="26"/>
          <w:lang w:val="es-ES"/>
        </w:rPr>
        <w:t xml:space="preserve">+ </w:t>
      </w:r>
      <w:r w:rsidRPr="001B4450">
        <w:rPr>
          <w:sz w:val="26"/>
          <w:szCs w:val="26"/>
          <w:lang w:val="es-ES"/>
        </w:rPr>
        <w:t>Hiểu thời gian: “Hôm qua/hôm nay”</w:t>
      </w:r>
    </w:p>
    <w:p w14:paraId="66F10CB8"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sz w:val="26"/>
          <w:szCs w:val="26"/>
          <w:lang w:val="es-ES"/>
        </w:rPr>
        <w:t>+ Phân biệt “phải/trái”, biết phân loại</w:t>
      </w:r>
    </w:p>
    <w:p w14:paraId="4881EA2D"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xml:space="preserve">+ </w:t>
      </w:r>
      <w:r w:rsidRPr="001B4450">
        <w:rPr>
          <w:sz w:val="26"/>
          <w:szCs w:val="26"/>
          <w:lang w:val="es-ES"/>
        </w:rPr>
        <w:t>Dùng các đại từ đúng, biết so sánh “cao nhất”, biết dùng trạng từ...</w:t>
      </w:r>
    </w:p>
    <w:p w14:paraId="3B019970"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xml:space="preserve">2. Nếu trẻ chậm phát triển hơn so với các mốc trên thì cần gửi trẻ đi khám các chuyên gia: </w:t>
      </w:r>
      <w:r w:rsidRPr="001B4450">
        <w:rPr>
          <w:sz w:val="26"/>
          <w:szCs w:val="26"/>
          <w:lang w:val="es-ES"/>
        </w:rPr>
        <w:t>Bác sĩ PHCN, chuyên gia ngôn ngữ trị liệu</w:t>
      </w:r>
    </w:p>
    <w:p w14:paraId="47683667"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b/>
          <w:sz w:val="26"/>
          <w:szCs w:val="26"/>
          <w:lang w:val="es-ES"/>
        </w:rPr>
        <w:t xml:space="preserve">* Lưu ý: </w:t>
      </w:r>
      <w:r w:rsidRPr="001B4450">
        <w:rPr>
          <w:sz w:val="26"/>
          <w:szCs w:val="26"/>
          <w:lang w:val="es-ES"/>
        </w:rPr>
        <w:t>hầu hết các trẻ tự kỷ đều được phát hiện với các biểu hiện ban đầu là chậm phát triển ngôn ngữ, do đó các cha mẹ có con chậm phát triển ngôn ngữ nên tham khảo các chuyên gia để được đánh giá thêm về tự kỷ.</w:t>
      </w:r>
    </w:p>
    <w:p w14:paraId="03FBE9A9"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III. CAN THIỆP SỚM</w:t>
      </w:r>
    </w:p>
    <w:p w14:paraId="723F9C82"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1. Nguyên tắc</w:t>
      </w:r>
    </w:p>
    <w:p w14:paraId="0D641633"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Can thiệp ngay sau khi phát hiện</w:t>
      </w:r>
    </w:p>
    <w:p w14:paraId="53B45674"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Can thiệp theo tuổi phát triển của trẻ: Ví dụ: Trẻ 20 tháng tuổi nhưng sự phát triển hiện tại chỉ tương đương với trẻ 8 tháng, thì các bài tập can thiêp được bắt đầu như với trẻ 8 tháng.</w:t>
      </w:r>
    </w:p>
    <w:p w14:paraId="48657542"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Can thiệp toàn diện: Can thiệp cả kỹ năng hiểu và kỹ năng diễn đạt ngôn ngữ, kết hợp với kỹ năng vui chơi.</w:t>
      </w:r>
    </w:p>
    <w:p w14:paraId="77504C00" w14:textId="77777777" w:rsidR="001B4450" w:rsidRPr="001B4450" w:rsidRDefault="001B4450" w:rsidP="00AC521A">
      <w:pPr>
        <w:tabs>
          <w:tab w:val="left" w:pos="0"/>
          <w:tab w:val="left" w:pos="7020"/>
        </w:tabs>
        <w:spacing w:before="120" w:after="60" w:line="276" w:lineRule="auto"/>
        <w:ind w:firstLine="567"/>
        <w:jc w:val="both"/>
        <w:rPr>
          <w:sz w:val="26"/>
          <w:szCs w:val="26"/>
        </w:rPr>
      </w:pPr>
      <w:r w:rsidRPr="001B4450">
        <w:rPr>
          <w:sz w:val="26"/>
          <w:szCs w:val="26"/>
        </w:rPr>
        <w:lastRenderedPageBreak/>
        <w:t xml:space="preserve">- Một số lưu ý trong quá trình can thiệp: </w:t>
      </w:r>
      <w:r w:rsidR="00AC521A">
        <w:rPr>
          <w:sz w:val="26"/>
          <w:szCs w:val="26"/>
        </w:rPr>
        <w:tab/>
      </w:r>
    </w:p>
    <w:tbl>
      <w:tblPr>
        <w:tblW w:w="0" w:type="auto"/>
        <w:tblLayout w:type="fixed"/>
        <w:tblLook w:val="01E0" w:firstRow="1" w:lastRow="1" w:firstColumn="1" w:lastColumn="1" w:noHBand="0" w:noVBand="0"/>
      </w:tblPr>
      <w:tblGrid>
        <w:gridCol w:w="5778"/>
        <w:gridCol w:w="3750"/>
      </w:tblGrid>
      <w:tr w:rsidR="001B4450" w:rsidRPr="001B4450" w14:paraId="3074453D" w14:textId="77777777" w:rsidTr="00AC521A">
        <w:tc>
          <w:tcPr>
            <w:tcW w:w="5778" w:type="dxa"/>
          </w:tcPr>
          <w:p w14:paraId="5E8092D6" w14:textId="77777777" w:rsidR="001B4450" w:rsidRPr="001B4450" w:rsidRDefault="001B4450" w:rsidP="005E191A">
            <w:pPr>
              <w:spacing w:before="120" w:after="60" w:line="276" w:lineRule="auto"/>
              <w:ind w:firstLine="567"/>
              <w:jc w:val="both"/>
              <w:rPr>
                <w:sz w:val="26"/>
                <w:szCs w:val="26"/>
              </w:rPr>
            </w:pPr>
            <w:r w:rsidRPr="001B4450">
              <w:rPr>
                <w:b/>
                <w:i/>
                <w:sz w:val="26"/>
                <w:szCs w:val="26"/>
              </w:rPr>
              <w:t>+</w:t>
            </w:r>
            <w:r w:rsidR="000B777A">
              <w:rPr>
                <w:b/>
                <w:i/>
                <w:sz w:val="26"/>
                <w:szCs w:val="26"/>
              </w:rPr>
              <w:t xml:space="preserve"> </w:t>
            </w:r>
            <w:r w:rsidRPr="001B4450">
              <w:rPr>
                <w:i/>
                <w:sz w:val="26"/>
                <w:szCs w:val="26"/>
              </w:rPr>
              <w:t>Can thiệp trong mọi hoạt động hàng ngày diễn ra với trẻ</w:t>
            </w:r>
            <w:r w:rsidRPr="001B4450">
              <w:rPr>
                <w:b/>
                <w:i/>
                <w:sz w:val="26"/>
                <w:szCs w:val="26"/>
              </w:rPr>
              <w:t>:</w:t>
            </w:r>
            <w:r w:rsidRPr="001B4450">
              <w:rPr>
                <w:sz w:val="26"/>
                <w:szCs w:val="26"/>
              </w:rPr>
              <w:t xml:space="preserve"> nói chuyện với trẻ khi cho trẻ ăn, khi tắm, rửa khi thay quần áo, khi vệ sinh cho trẻ... Những khái niệm về đồ vật, hoạt động có ích đó được trẻ sử dụng thường xuyên.</w:t>
            </w:r>
          </w:p>
          <w:p w14:paraId="058DF8E2" w14:textId="77777777" w:rsidR="001B4450" w:rsidRPr="001B4450" w:rsidRDefault="001B4450" w:rsidP="005E191A">
            <w:pPr>
              <w:spacing w:before="120" w:after="60" w:line="276" w:lineRule="auto"/>
              <w:ind w:firstLine="567"/>
              <w:jc w:val="both"/>
              <w:rPr>
                <w:sz w:val="26"/>
                <w:szCs w:val="26"/>
              </w:rPr>
            </w:pPr>
            <w:r w:rsidRPr="001B4450">
              <w:rPr>
                <w:b/>
                <w:i/>
                <w:sz w:val="26"/>
                <w:szCs w:val="26"/>
              </w:rPr>
              <w:t xml:space="preserve">+ </w:t>
            </w:r>
            <w:r w:rsidRPr="001B4450">
              <w:rPr>
                <w:i/>
                <w:sz w:val="26"/>
                <w:szCs w:val="26"/>
              </w:rPr>
              <w:t>Giao tiếp mắt</w:t>
            </w:r>
            <w:r w:rsidRPr="001B4450">
              <w:rPr>
                <w:b/>
                <w:i/>
                <w:sz w:val="26"/>
                <w:szCs w:val="26"/>
              </w:rPr>
              <w:t>:</w:t>
            </w:r>
            <w:r w:rsidRPr="001B4450">
              <w:rPr>
                <w:sz w:val="26"/>
                <w:szCs w:val="26"/>
              </w:rPr>
              <w:t xml:space="preserve"> ngồi thấp xuống, đối mặt với trẻ, tầm mắt người can thiệp ngang tầm mắt trẻ để trẻ dễ quan sát nét mặt thái độ và cử động miệng của người nói. Trẻ dễ hiểu hơn.</w:t>
            </w:r>
          </w:p>
          <w:p w14:paraId="3291A11D" w14:textId="77777777" w:rsidR="001B4450" w:rsidRPr="001B4450" w:rsidRDefault="001B4450" w:rsidP="005E191A">
            <w:pPr>
              <w:spacing w:before="120" w:after="60" w:line="276" w:lineRule="auto"/>
              <w:ind w:firstLine="567"/>
              <w:jc w:val="both"/>
              <w:rPr>
                <w:sz w:val="26"/>
                <w:szCs w:val="26"/>
              </w:rPr>
            </w:pPr>
            <w:r w:rsidRPr="001B4450">
              <w:rPr>
                <w:b/>
                <w:i/>
                <w:sz w:val="26"/>
                <w:szCs w:val="26"/>
              </w:rPr>
              <w:t xml:space="preserve">+ </w:t>
            </w:r>
            <w:r w:rsidRPr="001B4450">
              <w:rPr>
                <w:i/>
                <w:sz w:val="26"/>
                <w:szCs w:val="26"/>
              </w:rPr>
              <w:t>Nói chậm, rõ, nhắc đi nhắc lại</w:t>
            </w:r>
            <w:r w:rsidRPr="001B4450">
              <w:rPr>
                <w:b/>
                <w:i/>
                <w:sz w:val="26"/>
                <w:szCs w:val="26"/>
              </w:rPr>
              <w:t>:</w:t>
            </w:r>
            <w:r w:rsidRPr="001B4450">
              <w:rPr>
                <w:sz w:val="26"/>
                <w:szCs w:val="26"/>
              </w:rPr>
              <w:t xml:space="preserve"> nói chậm để trẻ nghe được rõ, nghe nhiều lần, dễ nhớ, dễ hiểu hơn.</w:t>
            </w:r>
          </w:p>
          <w:p w14:paraId="17DE930E" w14:textId="77777777" w:rsidR="00AC521A" w:rsidRDefault="00AC521A" w:rsidP="005E191A">
            <w:pPr>
              <w:spacing w:before="120" w:after="60" w:line="276" w:lineRule="auto"/>
              <w:ind w:firstLine="567"/>
              <w:jc w:val="both"/>
              <w:rPr>
                <w:b/>
                <w:i/>
                <w:sz w:val="26"/>
                <w:szCs w:val="26"/>
                <w:lang w:val="vi-VN"/>
              </w:rPr>
            </w:pPr>
          </w:p>
          <w:p w14:paraId="50BC386E" w14:textId="77777777" w:rsidR="001B4450" w:rsidRPr="00AC521A" w:rsidRDefault="001B4450" w:rsidP="005E191A">
            <w:pPr>
              <w:spacing w:before="120" w:after="60" w:line="276" w:lineRule="auto"/>
              <w:ind w:firstLine="567"/>
              <w:jc w:val="both"/>
              <w:rPr>
                <w:sz w:val="26"/>
                <w:szCs w:val="26"/>
                <w:lang w:val="vi-VN"/>
              </w:rPr>
            </w:pPr>
            <w:r w:rsidRPr="00AC521A">
              <w:rPr>
                <w:b/>
                <w:i/>
                <w:sz w:val="26"/>
                <w:szCs w:val="26"/>
                <w:lang w:val="vi-VN"/>
              </w:rPr>
              <w:t xml:space="preserve">+ </w:t>
            </w:r>
            <w:r w:rsidRPr="00AC521A">
              <w:rPr>
                <w:i/>
                <w:sz w:val="26"/>
                <w:szCs w:val="26"/>
                <w:lang w:val="vi-VN"/>
              </w:rPr>
              <w:t>Vừa nói vừa dùng cử chỉ</w:t>
            </w:r>
            <w:r w:rsidRPr="00AC521A">
              <w:rPr>
                <w:b/>
                <w:i/>
                <w:sz w:val="26"/>
                <w:szCs w:val="26"/>
                <w:lang w:val="vi-VN"/>
              </w:rPr>
              <w:t xml:space="preserve">: </w:t>
            </w:r>
            <w:r w:rsidRPr="00AC521A">
              <w:rPr>
                <w:sz w:val="26"/>
                <w:szCs w:val="26"/>
                <w:lang w:val="vi-VN"/>
              </w:rPr>
              <w:t>khi nói, dùng các cử chỉ, điệu bộ giúp trẻ hiểu dễ hơn nội dung của thông điệp.</w:t>
            </w:r>
          </w:p>
          <w:p w14:paraId="5FCDC494" w14:textId="77777777" w:rsidR="00AC521A" w:rsidRDefault="00AC521A" w:rsidP="005E191A">
            <w:pPr>
              <w:spacing w:before="120" w:after="60" w:line="276" w:lineRule="auto"/>
              <w:ind w:firstLine="567"/>
              <w:jc w:val="both"/>
              <w:rPr>
                <w:b/>
                <w:i/>
                <w:sz w:val="26"/>
                <w:szCs w:val="26"/>
                <w:lang w:val="vi-VN"/>
              </w:rPr>
            </w:pPr>
          </w:p>
          <w:p w14:paraId="73FB3BD4" w14:textId="77777777" w:rsidR="001B4450" w:rsidRPr="001B4450" w:rsidRDefault="001B4450" w:rsidP="005E191A">
            <w:pPr>
              <w:spacing w:before="120" w:after="60" w:line="276" w:lineRule="auto"/>
              <w:ind w:firstLine="567"/>
              <w:jc w:val="both"/>
              <w:rPr>
                <w:sz w:val="26"/>
                <w:szCs w:val="26"/>
              </w:rPr>
            </w:pPr>
            <w:r w:rsidRPr="00AC521A">
              <w:rPr>
                <w:b/>
                <w:i/>
                <w:sz w:val="26"/>
                <w:szCs w:val="26"/>
                <w:lang w:val="vi-VN"/>
              </w:rPr>
              <w:t xml:space="preserve">+ </w:t>
            </w:r>
            <w:r w:rsidRPr="00AC521A">
              <w:rPr>
                <w:i/>
                <w:sz w:val="26"/>
                <w:szCs w:val="26"/>
                <w:lang w:val="vi-VN"/>
              </w:rPr>
              <w:t>Thêm các từ, khái niệm mới</w:t>
            </w:r>
            <w:r w:rsidRPr="00AC521A">
              <w:rPr>
                <w:b/>
                <w:i/>
                <w:sz w:val="26"/>
                <w:szCs w:val="26"/>
                <w:lang w:val="vi-VN"/>
              </w:rPr>
              <w:t>:</w:t>
            </w:r>
            <w:r w:rsidRPr="00AC521A">
              <w:rPr>
                <w:sz w:val="26"/>
                <w:szCs w:val="26"/>
                <w:lang w:val="vi-VN"/>
              </w:rPr>
              <w:t xml:space="preserve"> làm tăng kinh nghiệm, hiểu biết và ngôn ngữ của trẻ. </w:t>
            </w:r>
            <w:r w:rsidRPr="001B4450">
              <w:rPr>
                <w:sz w:val="26"/>
                <w:szCs w:val="26"/>
              </w:rPr>
              <w:t>Thêm từ mới bằng cách nói về mọi vật mọi sự việc đang xảy ra trước mắt trẻ.</w:t>
            </w:r>
          </w:p>
        </w:tc>
        <w:tc>
          <w:tcPr>
            <w:tcW w:w="3750" w:type="dxa"/>
          </w:tcPr>
          <w:p w14:paraId="08331A99" w14:textId="4F689D22" w:rsidR="001B4450" w:rsidRPr="001B4450" w:rsidRDefault="00EC0CAA" w:rsidP="000B777A">
            <w:pPr>
              <w:spacing w:before="120" w:after="60" w:line="276" w:lineRule="auto"/>
              <w:jc w:val="both"/>
              <w:rPr>
                <w:b/>
                <w:i/>
                <w:sz w:val="26"/>
                <w:szCs w:val="26"/>
              </w:rPr>
            </w:pPr>
            <w:r>
              <w:rPr>
                <w:noProof/>
                <w:color w:val="000000"/>
                <w:sz w:val="26"/>
                <w:szCs w:val="26"/>
              </w:rPr>
              <w:drawing>
                <wp:inline distT="0" distB="0" distL="0" distR="0" wp14:anchorId="4B9927D5" wp14:editId="31601DEB">
                  <wp:extent cx="2082800" cy="1803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2800" cy="1803400"/>
                          </a:xfrm>
                          <a:prstGeom prst="rect">
                            <a:avLst/>
                          </a:prstGeom>
                          <a:noFill/>
                          <a:ln>
                            <a:noFill/>
                          </a:ln>
                        </pic:spPr>
                      </pic:pic>
                    </a:graphicData>
                  </a:graphic>
                </wp:inline>
              </w:drawing>
            </w:r>
          </w:p>
          <w:p w14:paraId="2B900652" w14:textId="15ECD53E" w:rsidR="001B4450" w:rsidRPr="001B4450" w:rsidRDefault="00EC0CAA" w:rsidP="000B777A">
            <w:pPr>
              <w:spacing w:before="120" w:after="60" w:line="276" w:lineRule="auto"/>
              <w:jc w:val="both"/>
              <w:rPr>
                <w:color w:val="000000"/>
                <w:sz w:val="26"/>
                <w:szCs w:val="26"/>
              </w:rPr>
            </w:pPr>
            <w:r>
              <w:rPr>
                <w:noProof/>
                <w:color w:val="000000"/>
                <w:sz w:val="26"/>
                <w:szCs w:val="26"/>
              </w:rPr>
              <w:drawing>
                <wp:inline distT="0" distB="0" distL="0" distR="0" wp14:anchorId="4D9A044C" wp14:editId="3FBB77B9">
                  <wp:extent cx="1943100" cy="165100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43100" cy="1651000"/>
                          </a:xfrm>
                          <a:prstGeom prst="rect">
                            <a:avLst/>
                          </a:prstGeom>
                          <a:noFill/>
                          <a:ln>
                            <a:noFill/>
                          </a:ln>
                        </pic:spPr>
                      </pic:pic>
                    </a:graphicData>
                  </a:graphic>
                </wp:inline>
              </w:drawing>
            </w:r>
          </w:p>
          <w:p w14:paraId="4F4F4E1B" w14:textId="40DA1235" w:rsidR="001B4450" w:rsidRPr="001B4450" w:rsidRDefault="00EC0CAA" w:rsidP="000B777A">
            <w:pPr>
              <w:spacing w:before="120" w:after="60" w:line="276" w:lineRule="auto"/>
              <w:jc w:val="both"/>
              <w:rPr>
                <w:b/>
                <w:i/>
                <w:sz w:val="26"/>
                <w:szCs w:val="26"/>
              </w:rPr>
            </w:pPr>
            <w:r>
              <w:rPr>
                <w:noProof/>
                <w:color w:val="000000"/>
                <w:sz w:val="26"/>
                <w:szCs w:val="26"/>
              </w:rPr>
              <w:drawing>
                <wp:inline distT="0" distB="0" distL="0" distR="0" wp14:anchorId="28A3C35C" wp14:editId="779C4398">
                  <wp:extent cx="2095500" cy="180340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95500" cy="1803400"/>
                          </a:xfrm>
                          <a:prstGeom prst="rect">
                            <a:avLst/>
                          </a:prstGeom>
                          <a:noFill/>
                          <a:ln>
                            <a:noFill/>
                          </a:ln>
                        </pic:spPr>
                      </pic:pic>
                    </a:graphicData>
                  </a:graphic>
                </wp:inline>
              </w:drawing>
            </w:r>
          </w:p>
        </w:tc>
      </w:tr>
    </w:tbl>
    <w:p w14:paraId="7791106B"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ác kỹ thuật can thiệp sớm</w:t>
      </w:r>
    </w:p>
    <w:p w14:paraId="132FE238" w14:textId="77777777" w:rsidR="001B4450" w:rsidRPr="001B4450" w:rsidRDefault="001B4450" w:rsidP="005E191A">
      <w:pPr>
        <w:tabs>
          <w:tab w:val="left" w:pos="0"/>
        </w:tabs>
        <w:spacing w:before="120" w:after="60" w:line="276" w:lineRule="auto"/>
        <w:ind w:firstLine="567"/>
        <w:jc w:val="both"/>
        <w:rPr>
          <w:sz w:val="26"/>
          <w:szCs w:val="26"/>
        </w:rPr>
      </w:pPr>
      <w:r w:rsidRPr="001B4450">
        <w:rPr>
          <w:b/>
          <w:i/>
          <w:sz w:val="26"/>
          <w:szCs w:val="26"/>
        </w:rPr>
        <w:t xml:space="preserve">a) Can thiệp ngôn ngữ theo lứa tuổi </w:t>
      </w:r>
      <w:r w:rsidRPr="001B4450">
        <w:rPr>
          <w:sz w:val="26"/>
          <w:szCs w:val="26"/>
        </w:rPr>
        <w:t>(Xem phần ngôn ngữ trị liệu trang….)</w:t>
      </w:r>
    </w:p>
    <w:p w14:paraId="2F062FDF" w14:textId="77777777" w:rsidR="001B4450" w:rsidRPr="001B4450" w:rsidRDefault="001B4450" w:rsidP="005E191A">
      <w:pPr>
        <w:spacing w:before="120" w:after="60" w:line="276" w:lineRule="auto"/>
        <w:ind w:firstLine="567"/>
        <w:jc w:val="both"/>
        <w:rPr>
          <w:b/>
          <w:i/>
          <w:sz w:val="26"/>
          <w:szCs w:val="26"/>
        </w:rPr>
      </w:pPr>
      <w:r w:rsidRPr="001B4450">
        <w:rPr>
          <w:b/>
          <w:i/>
          <w:sz w:val="26"/>
          <w:szCs w:val="26"/>
        </w:rPr>
        <w:t>b) Can thiệp giáo dục</w:t>
      </w:r>
    </w:p>
    <w:p w14:paraId="1B675A53" w14:textId="77777777" w:rsidR="001B4450" w:rsidRPr="001B4450" w:rsidRDefault="001B4450" w:rsidP="005E191A">
      <w:pPr>
        <w:spacing w:before="120" w:after="60" w:line="276" w:lineRule="auto"/>
        <w:ind w:firstLine="567"/>
        <w:jc w:val="both"/>
        <w:rPr>
          <w:sz w:val="26"/>
          <w:szCs w:val="26"/>
        </w:rPr>
      </w:pPr>
      <w:r w:rsidRPr="001B4450">
        <w:rPr>
          <w:sz w:val="26"/>
          <w:szCs w:val="26"/>
        </w:rPr>
        <w:t>- Trẻ có thể học cùng lớp với các trẻ em bình thường khác. Cha mẹ hoặc cộng tác viên PHCN cần gặp gỡ với giáo viên mầm non hoặc tiểu học, trao đổi với họ về những khó khăn của trẻ. Khó khăn chính của giáo viên ở lớp là khó giao tiếp với trẻ, kiểm soát hành vi cư xử của trẻ trong giờ học. CTV và cha mẹ cần thảo luận với giáo viên để lập kế hoạch dạy trẻ cho phù hợp với khả năng của trẻ.</w:t>
      </w:r>
    </w:p>
    <w:p w14:paraId="6700F399" w14:textId="77777777" w:rsidR="001B4450" w:rsidRPr="001B4450" w:rsidRDefault="001B4450" w:rsidP="005E191A">
      <w:pPr>
        <w:spacing w:before="120" w:after="60" w:line="276" w:lineRule="auto"/>
        <w:ind w:firstLine="567"/>
        <w:jc w:val="both"/>
        <w:rPr>
          <w:sz w:val="26"/>
          <w:szCs w:val="26"/>
        </w:rPr>
      </w:pPr>
      <w:r w:rsidRPr="001B4450">
        <w:rPr>
          <w:sz w:val="26"/>
          <w:szCs w:val="26"/>
        </w:rPr>
        <w:t>- Một số trẻ bị chậm nói nặng, hiểu ít, giao tiếp kém có thể lưu lại vài ba năm ở lớp mẫu giáo lớn để học thêm nhiều kỹ năng, trong đó có kỹ năng giao tiếp của chúng. Có thể chọn các hình thức giáo dục khác như: học  lớp mẫu giáo tư thục, học với một nhóm trẻ em tại nhà. Dù hình thức nào, thì đi học cũng là một trong những biện pháp tăng cường giao tiếp, kỹ năng xã hội và giúp kiểm soát hành vi của trẻ tốt hơn.</w:t>
      </w:r>
    </w:p>
    <w:p w14:paraId="2A8E1F6E"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lastRenderedPageBreak/>
        <w:t>c) Xã hội</w:t>
      </w:r>
    </w:p>
    <w:p w14:paraId="2958998D" w14:textId="77777777" w:rsidR="001B4450" w:rsidRPr="001B4450" w:rsidRDefault="001B4450" w:rsidP="005E191A">
      <w:pPr>
        <w:spacing w:before="120" w:after="60" w:line="276" w:lineRule="auto"/>
        <w:ind w:firstLine="567"/>
        <w:jc w:val="both"/>
        <w:rPr>
          <w:i/>
          <w:sz w:val="26"/>
          <w:szCs w:val="26"/>
        </w:rPr>
      </w:pPr>
      <w:r w:rsidRPr="001B4450">
        <w:rPr>
          <w:b/>
          <w:i/>
          <w:sz w:val="26"/>
          <w:szCs w:val="26"/>
        </w:rPr>
        <w:t>- Tăng cường hoạt động vui chơi </w:t>
      </w:r>
      <w:r w:rsidRPr="001B4450">
        <w:rPr>
          <w:sz w:val="26"/>
          <w:szCs w:val="26"/>
        </w:rPr>
        <w:t xml:space="preserve">: là một trong  những biện pháp phát triển ngôn ngữ cho trẻ. Tuỳ theo khả năng chơi của trẻ mà CTV và cha mẹ chọn lựa hoạt động chơi cho phù hợp. </w:t>
      </w:r>
      <w:r w:rsidRPr="001B4450">
        <w:rPr>
          <w:i/>
          <w:sz w:val="26"/>
          <w:szCs w:val="26"/>
        </w:rPr>
        <w:t>(Tham khảo thêm phần vui chơi trị liệu)</w:t>
      </w:r>
    </w:p>
    <w:p w14:paraId="470780DA" w14:textId="77777777" w:rsidR="001B4450" w:rsidRPr="001B4450" w:rsidRDefault="001B4450" w:rsidP="005E191A">
      <w:pPr>
        <w:spacing w:before="120" w:after="60" w:line="276" w:lineRule="auto"/>
        <w:ind w:firstLine="567"/>
        <w:jc w:val="both"/>
        <w:rPr>
          <w:sz w:val="26"/>
          <w:szCs w:val="26"/>
        </w:rPr>
      </w:pPr>
      <w:r w:rsidRPr="001B4450">
        <w:rPr>
          <w:b/>
          <w:i/>
          <w:sz w:val="26"/>
          <w:szCs w:val="26"/>
        </w:rPr>
        <w:t>- Việc làm:</w:t>
      </w:r>
      <w:r w:rsidRPr="001B4450">
        <w:rPr>
          <w:sz w:val="26"/>
          <w:szCs w:val="26"/>
        </w:rPr>
        <w:t xml:space="preserve"> Chính quyền địa phương cần hỗ trợ vốn, dạy nghề hoặc việc làm cho cha mẹ TKT hoặc các thành viên gia đình khác. Đó là cách hỗ trợ những trẻ bị khuyết tật quá nặng.</w:t>
      </w:r>
    </w:p>
    <w:p w14:paraId="05E701B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3.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0A3A81A3"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t xml:space="preserve">a) Chăm sóc, theo dõi, tập luyện tại nhà: </w:t>
      </w:r>
    </w:p>
    <w:p w14:paraId="018BF2C1"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Tập luyện đều đặn, thường xuyên</w:t>
      </w:r>
    </w:p>
    <w:p w14:paraId="70EC93DA"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Có sự tham gia của tất cả các thành viên trong gia đình</w:t>
      </w:r>
    </w:p>
    <w:p w14:paraId="3EF105D0" w14:textId="77777777" w:rsidR="001B4450" w:rsidRPr="001B4450" w:rsidRDefault="001B4450" w:rsidP="005E191A">
      <w:pPr>
        <w:tabs>
          <w:tab w:val="left" w:pos="0"/>
        </w:tabs>
        <w:spacing w:before="120" w:after="60" w:line="276" w:lineRule="auto"/>
        <w:ind w:firstLine="567"/>
        <w:jc w:val="both"/>
        <w:rPr>
          <w:sz w:val="26"/>
          <w:szCs w:val="26"/>
        </w:rPr>
      </w:pPr>
      <w:r w:rsidRPr="001B4450">
        <w:rPr>
          <w:b/>
          <w:i/>
          <w:sz w:val="26"/>
          <w:szCs w:val="26"/>
        </w:rPr>
        <w:t>b) Tiến triển</w:t>
      </w:r>
      <w:r w:rsidRPr="001B4450">
        <w:rPr>
          <w:sz w:val="26"/>
          <w:szCs w:val="26"/>
        </w:rPr>
        <w:t>: Chậm phát triển ngôn ngữ làm giảm khả năng hiểu, nhận thức, giao tiếp, dẫn đến giảm khả năng học và hòa nhập xã hội của trẻ. Can thiệp sớm sẽ cải thiện tốt tình trạng của trẻ giúp trẻ có mối quan hệ xã hội và khả năng học của trẻ.</w:t>
      </w:r>
    </w:p>
    <w:p w14:paraId="3F78C611" w14:textId="77777777" w:rsidR="001B4450" w:rsidRDefault="001B4450" w:rsidP="005E191A">
      <w:pPr>
        <w:tabs>
          <w:tab w:val="left" w:pos="0"/>
        </w:tabs>
        <w:spacing w:before="120" w:after="60" w:line="276" w:lineRule="auto"/>
        <w:ind w:firstLine="567"/>
        <w:jc w:val="both"/>
        <w:rPr>
          <w:sz w:val="26"/>
          <w:szCs w:val="26"/>
          <w:lang w:val="es-ES"/>
        </w:rPr>
      </w:pPr>
    </w:p>
    <w:p w14:paraId="17535B49" w14:textId="77777777" w:rsidR="000B777A" w:rsidRPr="001B4450" w:rsidRDefault="000B777A" w:rsidP="005E191A">
      <w:pPr>
        <w:tabs>
          <w:tab w:val="left" w:pos="0"/>
        </w:tabs>
        <w:spacing w:before="120" w:after="60" w:line="276" w:lineRule="auto"/>
        <w:ind w:firstLine="567"/>
        <w:jc w:val="both"/>
        <w:rPr>
          <w:sz w:val="26"/>
          <w:szCs w:val="26"/>
          <w:lang w:val="es-ES"/>
        </w:rPr>
      </w:pPr>
    </w:p>
    <w:p w14:paraId="73E1C294"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sz w:val="26"/>
          <w:szCs w:val="26"/>
          <w:lang w:val="vi-VN"/>
        </w:rPr>
        <w:t xml:space="preserve"> </w:t>
      </w:r>
      <w:r w:rsidRPr="001B4450">
        <w:rPr>
          <w:sz w:val="26"/>
          <w:szCs w:val="26"/>
          <w:lang w:val="es-ES"/>
        </w:rPr>
        <w:t>TÀI LIỆU THAM KHẢO</w:t>
      </w:r>
    </w:p>
    <w:p w14:paraId="36F29769"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sz w:val="26"/>
          <w:szCs w:val="26"/>
          <w:lang w:val="es-ES"/>
        </w:rPr>
        <w:t>1. Nancy M, Susan M and Bonnie J (2004). “ The Carolina Curriculum for Infants and Toddlers with Special Needs”. Third edition, Paul.H Brookes Publishing Co; Inc.</w:t>
      </w:r>
    </w:p>
    <w:p w14:paraId="13A76380" w14:textId="77777777" w:rsidR="001B4450" w:rsidRPr="001B4450" w:rsidRDefault="001B4450" w:rsidP="005E191A">
      <w:pPr>
        <w:tabs>
          <w:tab w:val="left" w:pos="0"/>
        </w:tabs>
        <w:spacing w:before="120" w:after="60" w:line="276" w:lineRule="auto"/>
        <w:ind w:firstLine="567"/>
        <w:jc w:val="both"/>
        <w:rPr>
          <w:sz w:val="26"/>
          <w:szCs w:val="26"/>
        </w:rPr>
      </w:pPr>
    </w:p>
    <w:p w14:paraId="17A0DC80" w14:textId="77777777" w:rsidR="001B4450" w:rsidRPr="001B4450" w:rsidRDefault="001B4450" w:rsidP="005E191A">
      <w:pPr>
        <w:tabs>
          <w:tab w:val="left" w:pos="0"/>
        </w:tabs>
        <w:spacing w:before="120" w:after="60" w:line="276" w:lineRule="auto"/>
        <w:ind w:firstLine="567"/>
        <w:jc w:val="both"/>
        <w:rPr>
          <w:sz w:val="26"/>
          <w:szCs w:val="26"/>
        </w:rPr>
      </w:pPr>
    </w:p>
    <w:p w14:paraId="1137DA6B" w14:textId="77777777" w:rsidR="001B4450" w:rsidRPr="001B4450" w:rsidRDefault="001B4450" w:rsidP="005E191A">
      <w:pPr>
        <w:tabs>
          <w:tab w:val="left" w:pos="0"/>
        </w:tabs>
        <w:spacing w:before="120" w:after="60" w:line="276" w:lineRule="auto"/>
        <w:ind w:firstLine="567"/>
        <w:jc w:val="both"/>
        <w:rPr>
          <w:sz w:val="26"/>
          <w:szCs w:val="26"/>
        </w:rPr>
      </w:pPr>
    </w:p>
    <w:p w14:paraId="26C2EC07" w14:textId="77777777" w:rsidR="001B4450" w:rsidRPr="001B4450" w:rsidRDefault="001B4450" w:rsidP="005E191A">
      <w:pPr>
        <w:tabs>
          <w:tab w:val="left" w:pos="0"/>
        </w:tabs>
        <w:spacing w:before="120" w:after="60" w:line="276" w:lineRule="auto"/>
        <w:ind w:firstLine="567"/>
        <w:jc w:val="both"/>
        <w:rPr>
          <w:sz w:val="26"/>
          <w:szCs w:val="26"/>
        </w:rPr>
      </w:pPr>
    </w:p>
    <w:p w14:paraId="1EE58204" w14:textId="77777777" w:rsidR="001B4450" w:rsidRPr="001B4450" w:rsidRDefault="001B4450" w:rsidP="005E191A">
      <w:pPr>
        <w:tabs>
          <w:tab w:val="left" w:pos="0"/>
        </w:tabs>
        <w:spacing w:before="120" w:after="60" w:line="276" w:lineRule="auto"/>
        <w:ind w:firstLine="567"/>
        <w:jc w:val="both"/>
        <w:rPr>
          <w:sz w:val="26"/>
          <w:szCs w:val="26"/>
        </w:rPr>
      </w:pPr>
    </w:p>
    <w:p w14:paraId="65B99324" w14:textId="77777777" w:rsidR="001B4450" w:rsidRPr="001B4450" w:rsidRDefault="001B4450" w:rsidP="005E191A">
      <w:pPr>
        <w:tabs>
          <w:tab w:val="left" w:pos="0"/>
        </w:tabs>
        <w:spacing w:before="120" w:after="60" w:line="276" w:lineRule="auto"/>
        <w:ind w:firstLine="567"/>
        <w:jc w:val="both"/>
        <w:rPr>
          <w:sz w:val="26"/>
          <w:szCs w:val="26"/>
        </w:rPr>
      </w:pPr>
    </w:p>
    <w:p w14:paraId="1B4EB50E" w14:textId="77777777" w:rsidR="001B4450" w:rsidRPr="001B4450" w:rsidRDefault="001B4450" w:rsidP="005E191A">
      <w:pPr>
        <w:tabs>
          <w:tab w:val="left" w:pos="0"/>
        </w:tabs>
        <w:spacing w:before="120" w:after="60" w:line="276" w:lineRule="auto"/>
        <w:ind w:firstLine="567"/>
        <w:jc w:val="both"/>
        <w:rPr>
          <w:sz w:val="26"/>
          <w:szCs w:val="26"/>
        </w:rPr>
      </w:pPr>
    </w:p>
    <w:p w14:paraId="35849FEC" w14:textId="77777777" w:rsidR="001B4450" w:rsidRPr="000B777A" w:rsidRDefault="00AC521A" w:rsidP="000B777A">
      <w:pPr>
        <w:tabs>
          <w:tab w:val="left" w:pos="0"/>
        </w:tabs>
        <w:spacing w:before="120" w:after="60" w:line="276" w:lineRule="auto"/>
        <w:jc w:val="center"/>
        <w:rPr>
          <w:b/>
          <w:sz w:val="28"/>
          <w:szCs w:val="26"/>
        </w:rPr>
      </w:pPr>
      <w:r>
        <w:rPr>
          <w:b/>
          <w:sz w:val="28"/>
          <w:szCs w:val="26"/>
        </w:rPr>
        <w:br w:type="page"/>
      </w:r>
      <w:r w:rsidR="001B4450" w:rsidRPr="000B777A">
        <w:rPr>
          <w:b/>
          <w:sz w:val="28"/>
          <w:szCs w:val="26"/>
        </w:rPr>
        <w:lastRenderedPageBreak/>
        <w:t>PHÁT HIỆN SỚM - CAN THIỆP SỚM</w:t>
      </w:r>
    </w:p>
    <w:p w14:paraId="3BF7DF4D" w14:textId="77777777" w:rsidR="001B4450" w:rsidRPr="000B777A" w:rsidRDefault="001B4450" w:rsidP="000B777A">
      <w:pPr>
        <w:tabs>
          <w:tab w:val="left" w:pos="0"/>
        </w:tabs>
        <w:spacing w:before="120" w:after="60" w:line="276" w:lineRule="auto"/>
        <w:jc w:val="center"/>
        <w:rPr>
          <w:b/>
          <w:sz w:val="28"/>
          <w:szCs w:val="26"/>
        </w:rPr>
      </w:pPr>
      <w:r w:rsidRPr="000B777A">
        <w:rPr>
          <w:b/>
          <w:sz w:val="28"/>
          <w:szCs w:val="26"/>
        </w:rPr>
        <w:t>TRẺ RỐI LOẠN PHÁT ÂM</w:t>
      </w:r>
    </w:p>
    <w:p w14:paraId="2F3E5A26" w14:textId="77777777" w:rsidR="001B4450" w:rsidRPr="001B4450" w:rsidRDefault="001B4450" w:rsidP="005E191A">
      <w:pPr>
        <w:tabs>
          <w:tab w:val="left" w:pos="0"/>
        </w:tabs>
        <w:spacing w:before="120" w:after="60" w:line="276" w:lineRule="auto"/>
        <w:ind w:firstLine="567"/>
        <w:jc w:val="both"/>
        <w:rPr>
          <w:b/>
          <w:sz w:val="26"/>
          <w:szCs w:val="26"/>
        </w:rPr>
      </w:pPr>
    </w:p>
    <w:p w14:paraId="06154118"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 ĐẠI CƯƠNG</w:t>
      </w:r>
    </w:p>
    <w:p w14:paraId="786EEEA9" w14:textId="77777777" w:rsidR="001B4450" w:rsidRPr="001B4450" w:rsidRDefault="001B4450" w:rsidP="000B777A">
      <w:pPr>
        <w:numPr>
          <w:ilvl w:val="3"/>
          <w:numId w:val="156"/>
        </w:numPr>
        <w:tabs>
          <w:tab w:val="clear" w:pos="2880"/>
          <w:tab w:val="left" w:pos="0"/>
          <w:tab w:val="left" w:pos="284"/>
          <w:tab w:val="num" w:pos="840"/>
        </w:tabs>
        <w:spacing w:before="120" w:after="60" w:line="276" w:lineRule="auto"/>
        <w:ind w:left="0" w:firstLine="567"/>
        <w:jc w:val="both"/>
        <w:rPr>
          <w:b/>
          <w:sz w:val="26"/>
          <w:szCs w:val="26"/>
        </w:rPr>
      </w:pPr>
      <w:r w:rsidRPr="001B4450">
        <w:rPr>
          <w:b/>
          <w:sz w:val="26"/>
          <w:szCs w:val="26"/>
        </w:rPr>
        <w:t xml:space="preserve">Định nghĩa </w:t>
      </w:r>
    </w:p>
    <w:p w14:paraId="52C6CB65" w14:textId="77777777" w:rsidR="001B4450" w:rsidRPr="001B4450" w:rsidRDefault="001B4450" w:rsidP="005E191A">
      <w:pPr>
        <w:tabs>
          <w:tab w:val="left" w:pos="0"/>
        </w:tabs>
        <w:spacing w:before="120" w:after="60" w:line="276" w:lineRule="auto"/>
        <w:ind w:firstLine="567"/>
        <w:jc w:val="both"/>
        <w:rPr>
          <w:sz w:val="26"/>
          <w:szCs w:val="26"/>
        </w:rPr>
      </w:pPr>
      <w:r w:rsidRPr="001B4450">
        <w:rPr>
          <w:b/>
          <w:i/>
          <w:sz w:val="26"/>
          <w:szCs w:val="26"/>
        </w:rPr>
        <w:t>a) Định nghĩa</w:t>
      </w:r>
      <w:r w:rsidRPr="001B4450">
        <w:rPr>
          <w:sz w:val="26"/>
          <w:szCs w:val="26"/>
        </w:rPr>
        <w:t>: Rối loạn phát âm là rối loạn quá trình tạo thành âm thanh (Nói ngọng), rối loạn nhịp điệu lời nói (Nói lắp).</w:t>
      </w:r>
    </w:p>
    <w:p w14:paraId="2F75C13A"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Một trẻ bị rối loạn phát âm thường gặp khó khăn trong việc tạo ra những âm đơn nào đó. Rối loạn phát âm được đặc trưng bởi một số từ do đặt lưỡi không chính xác.</w:t>
      </w:r>
    </w:p>
    <w:p w14:paraId="53829840" w14:textId="77777777" w:rsidR="001B4450" w:rsidRPr="001B4450" w:rsidRDefault="001B4450" w:rsidP="005E191A">
      <w:pPr>
        <w:tabs>
          <w:tab w:val="num" w:pos="720"/>
        </w:tabs>
        <w:spacing w:before="120" w:after="60" w:line="276" w:lineRule="auto"/>
        <w:ind w:firstLine="567"/>
        <w:jc w:val="both"/>
        <w:rPr>
          <w:sz w:val="26"/>
          <w:szCs w:val="26"/>
        </w:rPr>
      </w:pPr>
      <w:r w:rsidRPr="001B4450">
        <w:rPr>
          <w:b/>
          <w:i/>
          <w:sz w:val="26"/>
          <w:szCs w:val="26"/>
        </w:rPr>
        <w:t>b) Tỷ lệ mắc</w:t>
      </w:r>
      <w:r w:rsidRPr="001B4450">
        <w:rPr>
          <w:sz w:val="26"/>
          <w:szCs w:val="26"/>
        </w:rPr>
        <w:t xml:space="preserve">: Tỷ lệ trẻ em gặp các khó khăn về nghe nói chiếm khoảng 20% số trẻ em khuyết tật ( Điều tra của Chương trình PHCN Cộng đồng- Bộ Y tế năm 2004) </w:t>
      </w:r>
    </w:p>
    <w:p w14:paraId="5417A258"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Nguyên nhân</w:t>
      </w:r>
    </w:p>
    <w:p w14:paraId="29BBF4AB" w14:textId="77777777" w:rsidR="001B4450" w:rsidRPr="001B4450" w:rsidRDefault="001B4450" w:rsidP="005E191A">
      <w:pPr>
        <w:tabs>
          <w:tab w:val="num" w:pos="720"/>
        </w:tabs>
        <w:spacing w:before="120" w:after="60" w:line="276" w:lineRule="auto"/>
        <w:ind w:firstLine="567"/>
        <w:jc w:val="both"/>
        <w:rPr>
          <w:sz w:val="26"/>
          <w:szCs w:val="26"/>
        </w:rPr>
      </w:pPr>
      <w:r w:rsidRPr="001B4450">
        <w:rPr>
          <w:b/>
          <w:i/>
          <w:sz w:val="26"/>
          <w:szCs w:val="26"/>
        </w:rPr>
        <w:t>a) Cơ năng</w:t>
      </w:r>
      <w:r w:rsidRPr="001B4450">
        <w:rPr>
          <w:sz w:val="26"/>
          <w:szCs w:val="26"/>
        </w:rPr>
        <w:t>: Rối loạn phát âm nhưng cấu trúc của cơ quan phát âm hoàn toàn bình thường.</w:t>
      </w:r>
    </w:p>
    <w:p w14:paraId="2AA610C6" w14:textId="77777777" w:rsidR="001B4450" w:rsidRPr="001B4450" w:rsidRDefault="001B4450" w:rsidP="005E191A">
      <w:pPr>
        <w:numPr>
          <w:ilvl w:val="0"/>
          <w:numId w:val="93"/>
        </w:numPr>
        <w:tabs>
          <w:tab w:val="left" w:pos="0"/>
        </w:tabs>
        <w:spacing w:before="120" w:after="60" w:line="276" w:lineRule="auto"/>
        <w:ind w:left="0" w:firstLine="567"/>
        <w:jc w:val="both"/>
        <w:rPr>
          <w:sz w:val="26"/>
          <w:szCs w:val="26"/>
        </w:rPr>
      </w:pPr>
      <w:r w:rsidRPr="001B4450">
        <w:rPr>
          <w:sz w:val="26"/>
          <w:szCs w:val="26"/>
        </w:rPr>
        <w:t>Ngọng trong quá trình phát triển: hay gặp nhất ở tuổi trước học đường và ở bậc tiểu học Một số trẻ học nói, cha mẹ nói kiểu em bé (Ví dụ: Ăn cơm → Ăn tơm; Đi ngủ → Đi nụ….) nhưng trong quá trình phát triển trẻ có thể chỉnh dần)</w:t>
      </w:r>
    </w:p>
    <w:p w14:paraId="3FDE4ECD" w14:textId="77777777" w:rsidR="001B4450" w:rsidRPr="001B4450" w:rsidRDefault="001B4450" w:rsidP="005E191A">
      <w:pPr>
        <w:numPr>
          <w:ilvl w:val="0"/>
          <w:numId w:val="93"/>
        </w:numPr>
        <w:tabs>
          <w:tab w:val="left" w:pos="0"/>
        </w:tabs>
        <w:spacing w:before="120" w:after="60" w:line="276" w:lineRule="auto"/>
        <w:ind w:left="0" w:firstLine="567"/>
        <w:jc w:val="both"/>
        <w:rPr>
          <w:sz w:val="26"/>
          <w:szCs w:val="26"/>
        </w:rPr>
      </w:pPr>
      <w:r w:rsidRPr="001B4450">
        <w:rPr>
          <w:sz w:val="26"/>
          <w:szCs w:val="26"/>
        </w:rPr>
        <w:t>Nói tiếng địa phương: ngọng theo các vùng, địa phương khác nhau (Ngọng l, n…)</w:t>
      </w:r>
    </w:p>
    <w:p w14:paraId="4E81E444" w14:textId="77777777" w:rsidR="001B4450" w:rsidRPr="001B4450" w:rsidRDefault="001B4450" w:rsidP="005E191A">
      <w:pPr>
        <w:numPr>
          <w:ilvl w:val="0"/>
          <w:numId w:val="93"/>
        </w:numPr>
        <w:tabs>
          <w:tab w:val="left" w:pos="0"/>
        </w:tabs>
        <w:spacing w:before="120" w:after="60" w:line="276" w:lineRule="auto"/>
        <w:ind w:left="0" w:firstLine="567"/>
        <w:jc w:val="both"/>
        <w:rPr>
          <w:sz w:val="26"/>
          <w:szCs w:val="26"/>
        </w:rPr>
      </w:pPr>
      <w:r w:rsidRPr="001B4450">
        <w:rPr>
          <w:sz w:val="26"/>
          <w:szCs w:val="26"/>
        </w:rPr>
        <w:t xml:space="preserve">Nói lắp do: </w:t>
      </w:r>
    </w:p>
    <w:p w14:paraId="681EDDB7"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Thói quen từ giai đoạn học nói: nói lắp từ nhỏ không được chỉnh sửa, biến thành thói quen nói lắp ở tuổi trưởng thành</w:t>
      </w:r>
    </w:p>
    <w:p w14:paraId="032CAD9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Mặc cảm tâm lý kéo dài: Nói lắp là phương tiện che lấp một số khó khăn về tư duy, hoặc tâm lý e ngại người lạ…</w:t>
      </w:r>
    </w:p>
    <w:p w14:paraId="640C5A36" w14:textId="77777777" w:rsidR="001B4450" w:rsidRPr="001B4450" w:rsidRDefault="001B4450" w:rsidP="000B777A">
      <w:pPr>
        <w:tabs>
          <w:tab w:val="num" w:pos="720"/>
        </w:tabs>
        <w:spacing w:before="120" w:after="60" w:line="283" w:lineRule="auto"/>
        <w:ind w:firstLine="567"/>
        <w:jc w:val="both"/>
        <w:rPr>
          <w:b/>
          <w:i/>
          <w:sz w:val="26"/>
          <w:szCs w:val="26"/>
        </w:rPr>
      </w:pPr>
      <w:r w:rsidRPr="001B4450">
        <w:rPr>
          <w:b/>
          <w:i/>
          <w:sz w:val="26"/>
          <w:szCs w:val="26"/>
        </w:rPr>
        <w:t xml:space="preserve">b) Thực thể: </w:t>
      </w:r>
    </w:p>
    <w:p w14:paraId="48EDBA16" w14:textId="77777777" w:rsidR="001B4450" w:rsidRPr="001B4450" w:rsidRDefault="001B4450" w:rsidP="000B777A">
      <w:pPr>
        <w:numPr>
          <w:ilvl w:val="0"/>
          <w:numId w:val="93"/>
        </w:numPr>
        <w:tabs>
          <w:tab w:val="left" w:pos="0"/>
        </w:tabs>
        <w:spacing w:before="120" w:after="60" w:line="283" w:lineRule="auto"/>
        <w:ind w:left="0" w:firstLine="567"/>
        <w:jc w:val="both"/>
        <w:rPr>
          <w:i/>
          <w:sz w:val="26"/>
          <w:szCs w:val="26"/>
        </w:rPr>
      </w:pPr>
      <w:r w:rsidRPr="001B4450">
        <w:rPr>
          <w:i/>
          <w:sz w:val="26"/>
          <w:szCs w:val="26"/>
        </w:rPr>
        <w:t>Do bất thường bộ phận phát âm</w:t>
      </w:r>
    </w:p>
    <w:p w14:paraId="6308C11F"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Ngắn lưỡi, dài lưỡi, ngắn phanh lưỡi</w:t>
      </w:r>
    </w:p>
    <w:p w14:paraId="61E5A803"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Khe hở môi vòm miệng</w:t>
      </w:r>
    </w:p>
    <w:p w14:paraId="426B6E8E"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Vận động lưỡi bất thường</w:t>
      </w:r>
    </w:p>
    <w:p w14:paraId="2E7D13E8"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Cứng khớp hàm</w:t>
      </w:r>
    </w:p>
    <w:p w14:paraId="0F71685A" w14:textId="77777777" w:rsidR="001B4450" w:rsidRPr="001B4450" w:rsidRDefault="001B4450" w:rsidP="000B777A">
      <w:pPr>
        <w:numPr>
          <w:ilvl w:val="0"/>
          <w:numId w:val="92"/>
        </w:numPr>
        <w:tabs>
          <w:tab w:val="left" w:pos="0"/>
        </w:tabs>
        <w:spacing w:before="120" w:after="60" w:line="283" w:lineRule="auto"/>
        <w:ind w:left="0" w:firstLine="567"/>
        <w:jc w:val="both"/>
        <w:rPr>
          <w:i/>
          <w:sz w:val="26"/>
          <w:szCs w:val="26"/>
        </w:rPr>
      </w:pPr>
      <w:r w:rsidRPr="001B4450">
        <w:rPr>
          <w:i/>
          <w:sz w:val="26"/>
          <w:szCs w:val="26"/>
        </w:rPr>
        <w:t>Bệnh lý thần kinh</w:t>
      </w:r>
    </w:p>
    <w:p w14:paraId="0CBCF999"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Bại não</w:t>
      </w:r>
    </w:p>
    <w:p w14:paraId="48C01F33"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Giảm thính lực</w:t>
      </w:r>
    </w:p>
    <w:p w14:paraId="0D79BF59"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Chậm phát triển trí tuệ</w:t>
      </w:r>
    </w:p>
    <w:p w14:paraId="12AE6851" w14:textId="77777777" w:rsidR="001B4450" w:rsidRPr="001B4450" w:rsidRDefault="001B4450" w:rsidP="000B777A">
      <w:pPr>
        <w:numPr>
          <w:ilvl w:val="0"/>
          <w:numId w:val="92"/>
        </w:numPr>
        <w:tabs>
          <w:tab w:val="left" w:pos="0"/>
        </w:tabs>
        <w:spacing w:before="120" w:after="60" w:line="283" w:lineRule="auto"/>
        <w:ind w:left="0" w:firstLine="567"/>
        <w:jc w:val="both"/>
        <w:rPr>
          <w:i/>
          <w:sz w:val="26"/>
          <w:szCs w:val="26"/>
        </w:rPr>
      </w:pPr>
      <w:r w:rsidRPr="001B4450">
        <w:rPr>
          <w:i/>
          <w:sz w:val="26"/>
          <w:szCs w:val="26"/>
        </w:rPr>
        <w:lastRenderedPageBreak/>
        <w:t>Nguyên nhân khác</w:t>
      </w:r>
    </w:p>
    <w:p w14:paraId="47E49AA1"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Viêm tai giữa mãn tính</w:t>
      </w:r>
    </w:p>
    <w:p w14:paraId="280CFCF7" w14:textId="77777777" w:rsidR="001B4450" w:rsidRPr="001B4450" w:rsidRDefault="001B4450" w:rsidP="000B777A">
      <w:pPr>
        <w:tabs>
          <w:tab w:val="left" w:pos="0"/>
        </w:tabs>
        <w:spacing w:before="120" w:after="60" w:line="283" w:lineRule="auto"/>
        <w:ind w:firstLine="567"/>
        <w:jc w:val="both"/>
        <w:rPr>
          <w:sz w:val="26"/>
          <w:szCs w:val="26"/>
        </w:rPr>
      </w:pPr>
      <w:r w:rsidRPr="001B4450">
        <w:rPr>
          <w:sz w:val="26"/>
          <w:szCs w:val="26"/>
        </w:rPr>
        <w:t>+ Viêm tai xương chũm</w:t>
      </w:r>
    </w:p>
    <w:p w14:paraId="1551477B" w14:textId="77777777" w:rsidR="001B4450" w:rsidRPr="001B4450" w:rsidRDefault="001B4450" w:rsidP="005E191A">
      <w:pPr>
        <w:tabs>
          <w:tab w:val="left" w:pos="0"/>
        </w:tabs>
        <w:spacing w:before="120" w:after="60" w:line="276" w:lineRule="auto"/>
        <w:ind w:firstLine="567"/>
        <w:jc w:val="both"/>
        <w:rPr>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6A2FF28D"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 Các dấu hiệu rối loạn phát âm</w:t>
      </w:r>
    </w:p>
    <w:p w14:paraId="4C790641" w14:textId="77777777" w:rsidR="001B4450" w:rsidRPr="001B4450" w:rsidRDefault="001B4450" w:rsidP="005E191A">
      <w:pPr>
        <w:spacing w:before="120" w:after="60" w:line="276" w:lineRule="auto"/>
        <w:ind w:firstLine="567"/>
        <w:jc w:val="both"/>
        <w:rPr>
          <w:sz w:val="26"/>
          <w:szCs w:val="26"/>
          <w:lang w:val="pt-BR"/>
        </w:rPr>
      </w:pPr>
      <w:r w:rsidRPr="001B4450">
        <w:rPr>
          <w:b/>
          <w:i/>
          <w:sz w:val="26"/>
          <w:szCs w:val="26"/>
          <w:lang w:val="pt-BR"/>
        </w:rPr>
        <w:t>a) Sự méo mó phát âm</w:t>
      </w:r>
      <w:r w:rsidRPr="001B4450">
        <w:rPr>
          <w:sz w:val="26"/>
          <w:szCs w:val="26"/>
          <w:lang w:val="pt-BR"/>
        </w:rPr>
        <w:t xml:space="preserve">: </w:t>
      </w:r>
    </w:p>
    <w:p w14:paraId="59F1CF31" w14:textId="77777777" w:rsidR="001B4450" w:rsidRPr="001B4450" w:rsidRDefault="001B4450" w:rsidP="005E191A">
      <w:pPr>
        <w:numPr>
          <w:ilvl w:val="0"/>
          <w:numId w:val="92"/>
        </w:numPr>
        <w:spacing w:before="120" w:after="60" w:line="276" w:lineRule="auto"/>
        <w:ind w:left="0" w:firstLine="567"/>
        <w:jc w:val="both"/>
        <w:rPr>
          <w:sz w:val="26"/>
          <w:szCs w:val="26"/>
          <w:lang w:val="pt-BR"/>
        </w:rPr>
      </w:pPr>
      <w:r w:rsidRPr="001B4450">
        <w:rPr>
          <w:sz w:val="26"/>
          <w:szCs w:val="26"/>
          <w:lang w:val="pt-BR"/>
        </w:rPr>
        <w:t xml:space="preserve">Cử động môi, miệng, lưỡi, hàm dưới… khó khăn và chậm. Hơi phát ra bất thường. </w:t>
      </w:r>
    </w:p>
    <w:p w14:paraId="2CA67400" w14:textId="77777777" w:rsidR="001B4450" w:rsidRPr="001B4450" w:rsidRDefault="001B4450" w:rsidP="005E191A">
      <w:pPr>
        <w:numPr>
          <w:ilvl w:val="0"/>
          <w:numId w:val="92"/>
        </w:numPr>
        <w:spacing w:before="120" w:after="60" w:line="276" w:lineRule="auto"/>
        <w:ind w:left="0" w:firstLine="567"/>
        <w:jc w:val="both"/>
        <w:rPr>
          <w:sz w:val="26"/>
          <w:szCs w:val="26"/>
          <w:lang w:val="pt-BR"/>
        </w:rPr>
      </w:pPr>
      <w:r w:rsidRPr="001B4450">
        <w:rPr>
          <w:sz w:val="26"/>
          <w:szCs w:val="26"/>
          <w:lang w:val="pt-BR"/>
        </w:rPr>
        <w:t>Ví dụ trẻ bại não thể múa vờn: Nói chậm, nói khó - Phát âm hụt hơi, gằn giọng…)</w:t>
      </w:r>
    </w:p>
    <w:p w14:paraId="08BCFEBE" w14:textId="77777777" w:rsidR="001B4450" w:rsidRPr="001B4450" w:rsidRDefault="001B4450" w:rsidP="005E191A">
      <w:pPr>
        <w:spacing w:before="120" w:after="60" w:line="276" w:lineRule="auto"/>
        <w:ind w:firstLine="567"/>
        <w:jc w:val="both"/>
        <w:rPr>
          <w:b/>
          <w:i/>
          <w:sz w:val="26"/>
          <w:szCs w:val="26"/>
          <w:lang w:val="pt-BR"/>
        </w:rPr>
      </w:pPr>
      <w:r w:rsidRPr="001B4450">
        <w:rPr>
          <w:b/>
          <w:i/>
          <w:sz w:val="26"/>
          <w:szCs w:val="26"/>
          <w:lang w:val="pt-BR"/>
        </w:rPr>
        <w:t>b) Nói có nhiều lỗi phát âm</w:t>
      </w:r>
    </w:p>
    <w:p w14:paraId="55857139" w14:textId="77777777" w:rsidR="001B4450" w:rsidRPr="001B4450" w:rsidRDefault="001B4450" w:rsidP="005E191A">
      <w:pPr>
        <w:numPr>
          <w:ilvl w:val="0"/>
          <w:numId w:val="92"/>
        </w:numPr>
        <w:spacing w:before="120" w:after="60" w:line="276" w:lineRule="auto"/>
        <w:ind w:left="0" w:firstLine="567"/>
        <w:jc w:val="both"/>
        <w:rPr>
          <w:sz w:val="26"/>
          <w:szCs w:val="26"/>
        </w:rPr>
      </w:pPr>
      <w:r w:rsidRPr="001B4450">
        <w:rPr>
          <w:sz w:val="26"/>
          <w:szCs w:val="26"/>
        </w:rPr>
        <w:t xml:space="preserve">Sự mất âm: </w:t>
      </w:r>
    </w:p>
    <w:p w14:paraId="7B558C5E" w14:textId="77777777" w:rsidR="001B4450" w:rsidRPr="001B4450" w:rsidRDefault="001B4450" w:rsidP="005E191A">
      <w:pPr>
        <w:spacing w:before="120" w:after="60" w:line="276" w:lineRule="auto"/>
        <w:ind w:firstLine="567"/>
        <w:jc w:val="both"/>
        <w:rPr>
          <w:sz w:val="26"/>
          <w:szCs w:val="26"/>
        </w:rPr>
      </w:pPr>
      <w:r w:rsidRPr="001B4450">
        <w:rPr>
          <w:sz w:val="26"/>
          <w:szCs w:val="26"/>
        </w:rPr>
        <w:t>+ Mất phụ âm đầu: Ví dụ: Bò → ò, Voi → oi, Đu đủ → u ủ</w:t>
      </w:r>
    </w:p>
    <w:p w14:paraId="1BF6EB3C" w14:textId="77777777" w:rsidR="001B4450" w:rsidRPr="001B4450" w:rsidRDefault="001B4450" w:rsidP="005E191A">
      <w:pPr>
        <w:spacing w:before="120" w:after="60" w:line="276" w:lineRule="auto"/>
        <w:ind w:firstLine="567"/>
        <w:jc w:val="both"/>
        <w:rPr>
          <w:sz w:val="26"/>
          <w:szCs w:val="26"/>
        </w:rPr>
      </w:pPr>
      <w:r w:rsidRPr="001B4450">
        <w:rPr>
          <w:sz w:val="26"/>
          <w:szCs w:val="26"/>
        </w:rPr>
        <w:t>+ Mất phụ âm giữa: Ví dụ: Hoa → ha, Thìa → tìa</w:t>
      </w:r>
    </w:p>
    <w:p w14:paraId="6AAB24A7" w14:textId="77777777" w:rsidR="001B4450" w:rsidRPr="001B4450" w:rsidRDefault="001B4450" w:rsidP="000B777A">
      <w:pPr>
        <w:spacing w:before="120" w:after="60" w:line="271" w:lineRule="auto"/>
        <w:ind w:firstLine="567"/>
        <w:jc w:val="both"/>
        <w:rPr>
          <w:sz w:val="26"/>
          <w:szCs w:val="26"/>
        </w:rPr>
      </w:pPr>
      <w:r w:rsidRPr="001B4450">
        <w:rPr>
          <w:sz w:val="26"/>
          <w:szCs w:val="26"/>
        </w:rPr>
        <w:t>+ Mất phụ âm cuối: Ví dụ: Vân Anh → Vân ăn , Nhanh → Nhăn</w:t>
      </w:r>
    </w:p>
    <w:p w14:paraId="42A9FBED" w14:textId="77777777" w:rsidR="001B4450" w:rsidRPr="001B4450" w:rsidRDefault="001B4450" w:rsidP="000B777A">
      <w:pPr>
        <w:numPr>
          <w:ilvl w:val="0"/>
          <w:numId w:val="92"/>
        </w:numPr>
        <w:spacing w:before="120" w:after="60" w:line="271" w:lineRule="auto"/>
        <w:ind w:left="0" w:firstLine="567"/>
        <w:jc w:val="both"/>
        <w:rPr>
          <w:sz w:val="26"/>
          <w:szCs w:val="26"/>
        </w:rPr>
      </w:pPr>
      <w:r w:rsidRPr="001B4450">
        <w:rPr>
          <w:sz w:val="26"/>
          <w:szCs w:val="26"/>
        </w:rPr>
        <w:t xml:space="preserve">Thêm âm: Ví dụ: Đi ngủ → đi ngủi, </w:t>
      </w:r>
    </w:p>
    <w:p w14:paraId="0E328419" w14:textId="77777777" w:rsidR="001B4450" w:rsidRPr="000B777A" w:rsidRDefault="001B4450" w:rsidP="000B777A">
      <w:pPr>
        <w:numPr>
          <w:ilvl w:val="0"/>
          <w:numId w:val="92"/>
        </w:numPr>
        <w:spacing w:before="120" w:after="60" w:line="271" w:lineRule="auto"/>
        <w:ind w:left="0" w:firstLine="567"/>
        <w:jc w:val="both"/>
        <w:rPr>
          <w:spacing w:val="-6"/>
          <w:sz w:val="26"/>
          <w:szCs w:val="26"/>
        </w:rPr>
      </w:pPr>
      <w:r w:rsidRPr="000B777A">
        <w:rPr>
          <w:spacing w:val="-6"/>
          <w:sz w:val="26"/>
          <w:szCs w:val="26"/>
        </w:rPr>
        <w:t>Thay thế âm: Ví dụ: Phích → vích, Dép → nhép, Chó → nhó</w:t>
      </w:r>
    </w:p>
    <w:p w14:paraId="4302741F" w14:textId="77777777" w:rsidR="001B4450" w:rsidRPr="001B4450" w:rsidRDefault="001B4450" w:rsidP="000B777A">
      <w:pPr>
        <w:numPr>
          <w:ilvl w:val="0"/>
          <w:numId w:val="92"/>
        </w:numPr>
        <w:spacing w:before="120" w:after="60" w:line="271" w:lineRule="auto"/>
        <w:ind w:left="0" w:firstLine="567"/>
        <w:jc w:val="both"/>
        <w:rPr>
          <w:sz w:val="26"/>
          <w:szCs w:val="26"/>
        </w:rPr>
      </w:pPr>
      <w:r w:rsidRPr="001B4450">
        <w:rPr>
          <w:sz w:val="26"/>
          <w:szCs w:val="26"/>
        </w:rPr>
        <w:t>Ngọng thanh điệu: Ví dụ: Cổ vũ → cổ vú, Quyển vở → quyển vợ</w:t>
      </w:r>
    </w:p>
    <w:p w14:paraId="502D9636" w14:textId="77777777" w:rsidR="001B4450" w:rsidRPr="001B4450" w:rsidRDefault="001B4450" w:rsidP="000B777A">
      <w:pPr>
        <w:numPr>
          <w:ilvl w:val="0"/>
          <w:numId w:val="92"/>
        </w:numPr>
        <w:spacing w:before="120" w:after="60" w:line="271" w:lineRule="auto"/>
        <w:ind w:left="0" w:firstLine="567"/>
        <w:jc w:val="both"/>
        <w:rPr>
          <w:sz w:val="26"/>
          <w:szCs w:val="26"/>
        </w:rPr>
      </w:pPr>
      <w:r w:rsidRPr="001B4450">
        <w:rPr>
          <w:sz w:val="26"/>
          <w:szCs w:val="26"/>
        </w:rPr>
        <w:t>Phát âm chậm, không chính xác: Nói lắp</w:t>
      </w:r>
    </w:p>
    <w:p w14:paraId="7FE8845C" w14:textId="77777777" w:rsidR="001B4450" w:rsidRPr="001B4450" w:rsidRDefault="001B4450" w:rsidP="000B777A">
      <w:pPr>
        <w:spacing w:before="120" w:after="60" w:line="271" w:lineRule="auto"/>
        <w:ind w:firstLine="567"/>
        <w:jc w:val="both"/>
        <w:rPr>
          <w:bCs/>
          <w:i/>
          <w:sz w:val="26"/>
          <w:szCs w:val="26"/>
          <w:lang w:val="es-ES"/>
        </w:rPr>
      </w:pPr>
      <w:r w:rsidRPr="001B4450">
        <w:rPr>
          <w:sz w:val="26"/>
          <w:szCs w:val="26"/>
        </w:rPr>
        <w:t xml:space="preserve">+ </w:t>
      </w:r>
      <w:r w:rsidRPr="001B4450">
        <w:rPr>
          <w:bCs/>
          <w:i/>
          <w:sz w:val="26"/>
          <w:szCs w:val="26"/>
          <w:lang w:val="es-ES"/>
        </w:rPr>
        <w:t xml:space="preserve">Lắp một âm của âm tiết: </w:t>
      </w:r>
      <w:r w:rsidRPr="001B4450">
        <w:rPr>
          <w:sz w:val="26"/>
          <w:szCs w:val="26"/>
          <w:lang w:val="es-ES"/>
        </w:rPr>
        <w:t>“s..ss..ssss...sáng nay con làm bài tập”</w:t>
      </w:r>
    </w:p>
    <w:p w14:paraId="162AA919" w14:textId="77777777" w:rsidR="001B4450" w:rsidRPr="001B4450" w:rsidRDefault="001B4450" w:rsidP="000B777A">
      <w:pPr>
        <w:spacing w:before="120" w:after="60" w:line="271" w:lineRule="auto"/>
        <w:ind w:firstLine="567"/>
        <w:jc w:val="both"/>
        <w:rPr>
          <w:i/>
          <w:sz w:val="26"/>
          <w:szCs w:val="26"/>
          <w:lang w:val="es-ES"/>
        </w:rPr>
      </w:pPr>
      <w:r w:rsidRPr="001B4450">
        <w:rPr>
          <w:bCs/>
          <w:i/>
          <w:sz w:val="26"/>
          <w:szCs w:val="26"/>
          <w:lang w:val="es-ES"/>
        </w:rPr>
        <w:t>+ Lắp cả một âm tiết</w:t>
      </w:r>
      <w:r w:rsidRPr="001B4450">
        <w:rPr>
          <w:i/>
          <w:sz w:val="26"/>
          <w:szCs w:val="26"/>
          <w:lang w:val="es-ES"/>
        </w:rPr>
        <w:t xml:space="preserve">: </w:t>
      </w:r>
      <w:r w:rsidRPr="001B4450">
        <w:rPr>
          <w:sz w:val="26"/>
          <w:szCs w:val="26"/>
          <w:lang w:val="es-ES"/>
        </w:rPr>
        <w:t>“sáng…sáng...sáng nay con làm bài tập”</w:t>
      </w:r>
    </w:p>
    <w:p w14:paraId="7DA5D84E" w14:textId="77777777" w:rsidR="001B4450" w:rsidRPr="001B4450" w:rsidRDefault="001B4450" w:rsidP="000B777A">
      <w:pPr>
        <w:spacing w:before="120" w:after="60" w:line="271" w:lineRule="auto"/>
        <w:ind w:firstLine="567"/>
        <w:jc w:val="both"/>
        <w:rPr>
          <w:i/>
          <w:sz w:val="26"/>
          <w:szCs w:val="26"/>
          <w:lang w:val="es-ES"/>
        </w:rPr>
      </w:pPr>
      <w:r w:rsidRPr="001B4450">
        <w:rPr>
          <w:bCs/>
          <w:i/>
          <w:sz w:val="26"/>
          <w:szCs w:val="26"/>
          <w:lang w:val="es-ES"/>
        </w:rPr>
        <w:t>+ Lắp một đoạn của phát ngôn:</w:t>
      </w:r>
      <w:r w:rsidRPr="001B4450">
        <w:rPr>
          <w:i/>
          <w:sz w:val="26"/>
          <w:szCs w:val="26"/>
          <w:lang w:val="es-ES"/>
        </w:rPr>
        <w:t xml:space="preserve"> </w:t>
      </w:r>
      <w:r w:rsidRPr="001B4450">
        <w:rPr>
          <w:sz w:val="26"/>
          <w:szCs w:val="26"/>
          <w:lang w:val="es-ES"/>
        </w:rPr>
        <w:t>“sáng nay....sáng nay...</w:t>
      </w:r>
      <w:r w:rsidR="000B777A">
        <w:rPr>
          <w:sz w:val="26"/>
          <w:szCs w:val="26"/>
          <w:lang w:val="es-ES"/>
        </w:rPr>
        <w:t xml:space="preserve"> </w:t>
      </w:r>
      <w:r w:rsidRPr="001B4450">
        <w:rPr>
          <w:sz w:val="26"/>
          <w:szCs w:val="26"/>
          <w:lang w:val="es-ES"/>
        </w:rPr>
        <w:t>sáng nay con làm bài tập”</w:t>
      </w:r>
    </w:p>
    <w:p w14:paraId="5E681954" w14:textId="77777777" w:rsidR="001B4450" w:rsidRPr="001B4450" w:rsidRDefault="001B4450" w:rsidP="000B777A">
      <w:pPr>
        <w:spacing w:before="120" w:after="60" w:line="271" w:lineRule="auto"/>
        <w:ind w:firstLine="567"/>
        <w:jc w:val="both"/>
        <w:rPr>
          <w:sz w:val="26"/>
          <w:szCs w:val="26"/>
          <w:lang w:val="es-ES_tradnl"/>
        </w:rPr>
      </w:pPr>
      <w:r w:rsidRPr="001B4450">
        <w:rPr>
          <w:bCs/>
          <w:i/>
          <w:sz w:val="26"/>
          <w:szCs w:val="26"/>
          <w:lang w:val="es-ES"/>
        </w:rPr>
        <w:t>+ Thêm  một âm tiết, một phát ngôn bất thường, hoặc dừng bất thường khi đang nói</w:t>
      </w:r>
      <w:r w:rsidRPr="001B4450">
        <w:rPr>
          <w:i/>
          <w:sz w:val="26"/>
          <w:szCs w:val="26"/>
          <w:lang w:val="es-ES"/>
        </w:rPr>
        <w:t xml:space="preserve">: </w:t>
      </w:r>
      <w:r w:rsidRPr="001B4450">
        <w:rPr>
          <w:sz w:val="26"/>
          <w:szCs w:val="26"/>
          <w:lang w:val="es-ES"/>
        </w:rPr>
        <w:t xml:space="preserve">“Sáng nay </w:t>
      </w:r>
      <w:r w:rsidRPr="001B4450">
        <w:rPr>
          <w:i/>
          <w:sz w:val="26"/>
          <w:szCs w:val="26"/>
          <w:lang w:val="es-ES"/>
        </w:rPr>
        <w:t>xong thế là</w:t>
      </w:r>
      <w:r w:rsidRPr="001B4450">
        <w:rPr>
          <w:sz w:val="26"/>
          <w:szCs w:val="26"/>
          <w:lang w:val="es-ES"/>
        </w:rPr>
        <w:t xml:space="preserve"> con làm bài tập”; </w:t>
      </w:r>
      <w:r w:rsidRPr="001B4450">
        <w:rPr>
          <w:sz w:val="26"/>
          <w:szCs w:val="26"/>
          <w:lang w:val="es-ES_tradnl"/>
        </w:rPr>
        <w:t>“sáng nay…con làm bài tập”</w:t>
      </w:r>
    </w:p>
    <w:p w14:paraId="5AA0820E" w14:textId="77777777" w:rsidR="001B4450" w:rsidRPr="001B4450" w:rsidRDefault="001B4450" w:rsidP="000B777A">
      <w:pPr>
        <w:spacing w:before="120" w:after="60" w:line="271" w:lineRule="auto"/>
        <w:ind w:firstLine="567"/>
        <w:jc w:val="both"/>
        <w:rPr>
          <w:b/>
          <w:bCs/>
          <w:sz w:val="26"/>
          <w:szCs w:val="26"/>
          <w:lang w:val="es-ES_tradnl"/>
        </w:rPr>
      </w:pPr>
      <w:r w:rsidRPr="001B4450">
        <w:rPr>
          <w:b/>
          <w:bCs/>
          <w:sz w:val="26"/>
          <w:szCs w:val="26"/>
          <w:lang w:val="es-ES_tradnl"/>
        </w:rPr>
        <w:t>2. Kiểm tra trẻ rối loạn phát âm</w:t>
      </w:r>
    </w:p>
    <w:p w14:paraId="5AAA4B6B" w14:textId="77777777" w:rsidR="001B4450" w:rsidRPr="001B4450" w:rsidRDefault="001B4450" w:rsidP="000B777A">
      <w:pPr>
        <w:spacing w:before="120" w:after="60" w:line="271" w:lineRule="auto"/>
        <w:ind w:firstLine="567"/>
        <w:jc w:val="both"/>
        <w:rPr>
          <w:sz w:val="26"/>
          <w:szCs w:val="26"/>
          <w:lang w:val="es-ES_tradnl"/>
        </w:rPr>
      </w:pPr>
      <w:r w:rsidRPr="001B4450">
        <w:rPr>
          <w:b/>
          <w:i/>
          <w:sz w:val="26"/>
          <w:szCs w:val="26"/>
          <w:lang w:val="es-ES_tradnl"/>
        </w:rPr>
        <w:t>a)</w:t>
      </w:r>
      <w:r w:rsidR="000B777A">
        <w:rPr>
          <w:b/>
          <w:i/>
          <w:sz w:val="26"/>
          <w:szCs w:val="26"/>
          <w:lang w:val="es-ES_tradnl"/>
        </w:rPr>
        <w:t xml:space="preserve"> </w:t>
      </w:r>
      <w:r w:rsidRPr="001B4450">
        <w:rPr>
          <w:b/>
          <w:i/>
          <w:sz w:val="26"/>
          <w:szCs w:val="26"/>
          <w:lang w:val="es-ES_tradnl"/>
        </w:rPr>
        <w:t>Kiểm tra cấu trúc, hình dạng, cử động của môi, lưỡi, hàm dưới:</w:t>
      </w:r>
      <w:r w:rsidRPr="001B4450">
        <w:rPr>
          <w:sz w:val="26"/>
          <w:szCs w:val="26"/>
          <w:lang w:val="es-ES_tradnl"/>
        </w:rPr>
        <w:t xml:space="preserve"> để trẻ há - ngậm miệng, thè lưỡi ra xa, lên trên, xuống dưới và sang hai bên. Xem cử động của lưỡi và miệng có bình thường không? Có khe hở vòm miệng hoặc phanh dưới lưỡi bị ngắn không?</w:t>
      </w:r>
    </w:p>
    <w:p w14:paraId="521C3D22" w14:textId="77777777" w:rsidR="001B4450" w:rsidRPr="001B4450" w:rsidRDefault="001B4450" w:rsidP="000B777A">
      <w:pPr>
        <w:spacing w:before="120" w:after="60" w:line="271" w:lineRule="auto"/>
        <w:ind w:firstLine="567"/>
        <w:jc w:val="both"/>
        <w:rPr>
          <w:sz w:val="26"/>
          <w:szCs w:val="26"/>
          <w:lang w:val="es-ES_tradnl"/>
        </w:rPr>
      </w:pPr>
      <w:r w:rsidRPr="001B4450">
        <w:rPr>
          <w:b/>
          <w:i/>
          <w:sz w:val="26"/>
          <w:szCs w:val="26"/>
          <w:lang w:val="es-ES_tradnl"/>
        </w:rPr>
        <w:t>b) Xem trẻ thổi ra và cố gắng nói “xìiì..ì” kéo dài</w:t>
      </w:r>
      <w:r w:rsidRPr="001B4450">
        <w:rPr>
          <w:sz w:val="26"/>
          <w:szCs w:val="26"/>
          <w:lang w:val="es-ES_tradnl"/>
        </w:rPr>
        <w:t xml:space="preserve"> được không. (Bình thường trẻ “xì” được trên 15 giây). Nếu “xì” ngắn thường do khe hở vòm miệng, do hơi thở ngắn (ở trẻ bại não), hoặc do liệt dây thanh một hoặc hai bên.</w:t>
      </w:r>
    </w:p>
    <w:p w14:paraId="20622575" w14:textId="77777777" w:rsidR="001B4450" w:rsidRPr="001B4450" w:rsidRDefault="001B4450" w:rsidP="005E191A">
      <w:pPr>
        <w:spacing w:before="120" w:after="60" w:line="276" w:lineRule="auto"/>
        <w:ind w:firstLine="567"/>
        <w:jc w:val="both"/>
        <w:rPr>
          <w:sz w:val="26"/>
          <w:szCs w:val="26"/>
          <w:lang w:val="es-ES_tradnl"/>
        </w:rPr>
      </w:pPr>
      <w:r w:rsidRPr="001B4450">
        <w:rPr>
          <w:b/>
          <w:i/>
          <w:sz w:val="26"/>
          <w:szCs w:val="26"/>
          <w:lang w:val="es-ES_tradnl"/>
        </w:rPr>
        <w:t xml:space="preserve">c) Yêu cầu trẻ nhắc lại một số từ đơn giản sau và ghi lại các lỗi phát âm của trẻ: </w:t>
      </w:r>
      <w:r w:rsidRPr="001B4450">
        <w:rPr>
          <w:sz w:val="26"/>
          <w:szCs w:val="26"/>
          <w:lang w:val="es-ES_tradnl"/>
        </w:rPr>
        <w:t>Khi trẻ nói từ nào, lắng nghe xem trẻ nói đúng không, nếu sai thì sai âm nào? và sai như thế nào?</w:t>
      </w:r>
    </w:p>
    <w:p w14:paraId="7043C6C1" w14:textId="77777777" w:rsidR="001B4450" w:rsidRPr="001B4450" w:rsidRDefault="00AC521A" w:rsidP="005E191A">
      <w:pPr>
        <w:spacing w:before="120" w:after="60" w:line="276" w:lineRule="auto"/>
        <w:ind w:firstLine="567"/>
        <w:jc w:val="both"/>
        <w:rPr>
          <w:sz w:val="26"/>
          <w:szCs w:val="26"/>
          <w:lang w:val="es-ES_tradnl"/>
        </w:rPr>
      </w:pPr>
      <w:r>
        <w:rPr>
          <w:b/>
          <w:i/>
          <w:sz w:val="26"/>
          <w:szCs w:val="26"/>
          <w:lang w:val="es-ES_tradnl"/>
        </w:rPr>
        <w:br w:type="page"/>
      </w:r>
      <w:r w:rsidR="001B4450" w:rsidRPr="001B4450">
        <w:rPr>
          <w:b/>
          <w:i/>
          <w:sz w:val="26"/>
          <w:szCs w:val="26"/>
          <w:lang w:val="es-ES_tradnl"/>
        </w:rPr>
        <w:lastRenderedPageBreak/>
        <w:t>d</w:t>
      </w:r>
      <w:r w:rsidR="001B4450" w:rsidRPr="001B4450">
        <w:rPr>
          <w:sz w:val="26"/>
          <w:szCs w:val="26"/>
          <w:lang w:val="es-ES_tradnl"/>
        </w:rPr>
        <w:t xml:space="preserve">) </w:t>
      </w:r>
      <w:r w:rsidR="001B4450" w:rsidRPr="001B4450">
        <w:rPr>
          <w:b/>
          <w:i/>
          <w:sz w:val="26"/>
          <w:szCs w:val="26"/>
          <w:lang w:val="es-ES_tradnl"/>
        </w:rPr>
        <w:t>Ghi lại âm sai mà trẻ tạo ra:</w:t>
      </w:r>
    </w:p>
    <w:p w14:paraId="732CBE5D" w14:textId="77777777" w:rsidR="001B4450" w:rsidRPr="000B777A" w:rsidRDefault="001B4450" w:rsidP="005E191A">
      <w:pPr>
        <w:spacing w:before="120" w:after="60" w:line="276" w:lineRule="auto"/>
        <w:ind w:firstLine="567"/>
        <w:jc w:val="both"/>
        <w:rPr>
          <w:spacing w:val="2"/>
          <w:sz w:val="26"/>
          <w:szCs w:val="26"/>
          <w:lang w:val="es-ES_tradnl"/>
        </w:rPr>
      </w:pPr>
      <w:r w:rsidRPr="000B777A">
        <w:rPr>
          <w:spacing w:val="2"/>
          <w:sz w:val="26"/>
          <w:szCs w:val="26"/>
          <w:lang w:val="es-ES_tradnl"/>
        </w:rPr>
        <w:t xml:space="preserve">- Nếu trẻ sai phụ âm đầu, ví dụ nói “gà” thành “à”. Hãy thử nhiều từ khác có âm “g” đứng trước, xem trẻ tạo âm này như thế nào. </w:t>
      </w:r>
    </w:p>
    <w:p w14:paraId="168FF77D" w14:textId="77777777" w:rsidR="001B4450" w:rsidRPr="001B4450" w:rsidRDefault="001B4450" w:rsidP="005E191A">
      <w:pPr>
        <w:spacing w:before="120" w:after="60" w:line="276" w:lineRule="auto"/>
        <w:ind w:firstLine="567"/>
        <w:jc w:val="both"/>
        <w:rPr>
          <w:sz w:val="26"/>
          <w:szCs w:val="26"/>
          <w:lang w:val="es-ES_tradnl"/>
        </w:rPr>
      </w:pPr>
      <w:r w:rsidRPr="001B4450">
        <w:rPr>
          <w:sz w:val="26"/>
          <w:szCs w:val="26"/>
          <w:lang w:val="es-ES_tradnl"/>
        </w:rPr>
        <w:t>- Tương tự, nếu nguyên âm hoặc phụ âm cuối, hoặc thanh điệu nào sai, hãy thử lại với các từ khác có chứa thành phần âm sai để xem lại.</w:t>
      </w:r>
    </w:p>
    <w:p w14:paraId="2C163A12" w14:textId="77777777" w:rsidR="001B4450" w:rsidRPr="001B4450" w:rsidRDefault="001B4450" w:rsidP="005E191A">
      <w:pPr>
        <w:spacing w:before="120" w:after="60" w:line="276" w:lineRule="auto"/>
        <w:ind w:firstLine="567"/>
        <w:jc w:val="both"/>
        <w:rPr>
          <w:sz w:val="26"/>
          <w:szCs w:val="26"/>
          <w:lang w:val="es-ES_tradnl"/>
        </w:rPr>
      </w:pPr>
      <w:r w:rsidRPr="001B4450">
        <w:rPr>
          <w:sz w:val="26"/>
          <w:szCs w:val="26"/>
          <w:lang w:val="es-ES_tradnl"/>
        </w:rPr>
        <w:t>- Các âm trẻ nói đúng sẽ đánh dấu “</w:t>
      </w:r>
      <w:r w:rsidRPr="001B4450">
        <w:rPr>
          <w:sz w:val="26"/>
          <w:szCs w:val="26"/>
        </w:rPr>
        <w:sym w:font="Wingdings" w:char="F0FC"/>
      </w:r>
      <w:r w:rsidRPr="001B4450">
        <w:rPr>
          <w:sz w:val="26"/>
          <w:szCs w:val="26"/>
          <w:lang w:val="es-ES_tradnl"/>
        </w:rPr>
        <w:t>” để biết trẻ đã nói rõ.</w:t>
      </w:r>
    </w:p>
    <w:p w14:paraId="6BBE9F33"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3. Phân loại: </w:t>
      </w:r>
      <w:r w:rsidRPr="001B4450">
        <w:rPr>
          <w:sz w:val="26"/>
          <w:szCs w:val="26"/>
        </w:rPr>
        <w:t>Có 2 loại</w:t>
      </w:r>
    </w:p>
    <w:p w14:paraId="0AEE5F7E" w14:textId="77777777" w:rsidR="001B4450" w:rsidRPr="001B4450" w:rsidRDefault="001B4450" w:rsidP="005E191A">
      <w:pPr>
        <w:numPr>
          <w:ilvl w:val="0"/>
          <w:numId w:val="92"/>
        </w:numPr>
        <w:tabs>
          <w:tab w:val="left" w:pos="0"/>
        </w:tabs>
        <w:spacing w:before="120" w:after="60" w:line="276" w:lineRule="auto"/>
        <w:ind w:left="0" w:firstLine="567"/>
        <w:jc w:val="both"/>
        <w:rPr>
          <w:sz w:val="26"/>
          <w:szCs w:val="26"/>
        </w:rPr>
      </w:pPr>
      <w:r w:rsidRPr="001B4450">
        <w:rPr>
          <w:sz w:val="26"/>
          <w:szCs w:val="26"/>
        </w:rPr>
        <w:t>Nói ngọng</w:t>
      </w:r>
    </w:p>
    <w:p w14:paraId="75D210E7" w14:textId="77777777" w:rsidR="001B4450" w:rsidRPr="001B4450" w:rsidRDefault="001B4450" w:rsidP="005E191A">
      <w:pPr>
        <w:numPr>
          <w:ilvl w:val="0"/>
          <w:numId w:val="94"/>
        </w:numPr>
        <w:tabs>
          <w:tab w:val="left" w:pos="0"/>
        </w:tabs>
        <w:spacing w:before="120" w:after="60" w:line="276" w:lineRule="auto"/>
        <w:ind w:left="0" w:firstLine="567"/>
        <w:jc w:val="both"/>
        <w:rPr>
          <w:sz w:val="26"/>
          <w:szCs w:val="26"/>
        </w:rPr>
      </w:pPr>
      <w:r w:rsidRPr="001B4450">
        <w:rPr>
          <w:sz w:val="26"/>
          <w:szCs w:val="26"/>
        </w:rPr>
        <w:t>Nói lắp</w:t>
      </w:r>
    </w:p>
    <w:p w14:paraId="16DF6D99"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II. CAN THIỆP SỚM</w:t>
      </w:r>
    </w:p>
    <w:p w14:paraId="147C4DD8" w14:textId="77777777" w:rsidR="001B4450" w:rsidRPr="001B4450" w:rsidRDefault="001B4450" w:rsidP="005E191A">
      <w:pPr>
        <w:tabs>
          <w:tab w:val="left" w:pos="0"/>
        </w:tabs>
        <w:spacing w:before="120" w:after="60" w:line="276" w:lineRule="auto"/>
        <w:ind w:firstLine="567"/>
        <w:jc w:val="both"/>
        <w:rPr>
          <w:b/>
          <w:sz w:val="26"/>
          <w:szCs w:val="26"/>
          <w:lang w:val="pt-BR"/>
        </w:rPr>
      </w:pPr>
      <w:r w:rsidRPr="001B4450">
        <w:rPr>
          <w:b/>
          <w:sz w:val="26"/>
          <w:szCs w:val="26"/>
          <w:lang w:val="pt-BR"/>
        </w:rPr>
        <w:t>1. Nguyên tắc</w:t>
      </w:r>
    </w:p>
    <w:p w14:paraId="7FC300FA" w14:textId="77777777" w:rsidR="001B4450" w:rsidRPr="001B4450" w:rsidRDefault="001B4450" w:rsidP="005E191A">
      <w:pPr>
        <w:numPr>
          <w:ilvl w:val="0"/>
          <w:numId w:val="94"/>
        </w:numPr>
        <w:tabs>
          <w:tab w:val="left" w:pos="0"/>
        </w:tabs>
        <w:spacing w:before="120" w:after="60" w:line="276" w:lineRule="auto"/>
        <w:ind w:left="0" w:firstLine="567"/>
        <w:jc w:val="both"/>
        <w:rPr>
          <w:sz w:val="26"/>
          <w:szCs w:val="26"/>
          <w:lang w:val="pt-BR"/>
        </w:rPr>
      </w:pPr>
      <w:r w:rsidRPr="001B4450">
        <w:rPr>
          <w:sz w:val="26"/>
          <w:szCs w:val="26"/>
          <w:lang w:val="pt-BR"/>
        </w:rPr>
        <w:t>Can thiệp sớm ngay khi phát hiện</w:t>
      </w:r>
    </w:p>
    <w:p w14:paraId="770968C9" w14:textId="77777777" w:rsidR="001B4450" w:rsidRPr="001B4450" w:rsidRDefault="001B4450" w:rsidP="005E191A">
      <w:pPr>
        <w:numPr>
          <w:ilvl w:val="0"/>
          <w:numId w:val="94"/>
        </w:numPr>
        <w:tabs>
          <w:tab w:val="left" w:pos="0"/>
        </w:tabs>
        <w:spacing w:before="120" w:after="60" w:line="276" w:lineRule="auto"/>
        <w:ind w:left="0" w:firstLine="567"/>
        <w:jc w:val="both"/>
        <w:rPr>
          <w:sz w:val="26"/>
          <w:szCs w:val="26"/>
          <w:lang w:val="pt-BR"/>
        </w:rPr>
      </w:pPr>
      <w:r w:rsidRPr="001B4450">
        <w:rPr>
          <w:sz w:val="26"/>
          <w:szCs w:val="26"/>
          <w:lang w:val="pt-BR"/>
        </w:rPr>
        <w:t>Phối hợp can thiệp giữa các chuyên gia và gia đình.</w:t>
      </w:r>
    </w:p>
    <w:p w14:paraId="3F05CB80"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ác kỹ thuật can thiệp sớm</w:t>
      </w:r>
    </w:p>
    <w:p w14:paraId="5C5CB74E" w14:textId="77777777" w:rsidR="001B4450" w:rsidRPr="001B4450" w:rsidRDefault="001B4450" w:rsidP="005E191A">
      <w:pPr>
        <w:spacing w:before="120" w:after="60" w:line="276" w:lineRule="auto"/>
        <w:ind w:firstLine="567"/>
        <w:jc w:val="both"/>
        <w:rPr>
          <w:b/>
          <w:bCs/>
          <w:i/>
          <w:sz w:val="26"/>
          <w:szCs w:val="26"/>
        </w:rPr>
      </w:pPr>
      <w:r w:rsidRPr="001B4450">
        <w:rPr>
          <w:b/>
          <w:i/>
          <w:sz w:val="26"/>
          <w:szCs w:val="26"/>
        </w:rPr>
        <w:t xml:space="preserve">a) </w:t>
      </w:r>
      <w:r w:rsidRPr="001B4450">
        <w:rPr>
          <w:b/>
          <w:bCs/>
          <w:i/>
          <w:sz w:val="26"/>
          <w:szCs w:val="26"/>
        </w:rPr>
        <w:t>Can thiệp phục hồi chức năng</w:t>
      </w:r>
    </w:p>
    <w:p w14:paraId="6BF101F3"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 Trẻ nói ngọng: Huấn luyện phát âm</w:t>
      </w:r>
    </w:p>
    <w:p w14:paraId="17E4C695" w14:textId="77777777" w:rsidR="001B4450" w:rsidRPr="001B4450" w:rsidRDefault="001B4450" w:rsidP="005E191A">
      <w:pPr>
        <w:spacing w:before="120" w:after="60" w:line="276" w:lineRule="auto"/>
        <w:ind w:firstLine="567"/>
        <w:jc w:val="both"/>
        <w:rPr>
          <w:i/>
          <w:sz w:val="26"/>
          <w:szCs w:val="26"/>
        </w:rPr>
      </w:pPr>
      <w:r w:rsidRPr="001B4450">
        <w:rPr>
          <w:i/>
          <w:sz w:val="26"/>
          <w:szCs w:val="26"/>
        </w:rPr>
        <w:t>- Dạy trẻ cử động miệng - lưỡi và cơ quan phát âm, gồm các cử động:</w:t>
      </w:r>
    </w:p>
    <w:p w14:paraId="3EA30CFC" w14:textId="77777777" w:rsidR="001B4450" w:rsidRPr="001B4450" w:rsidRDefault="001B4450" w:rsidP="005E191A">
      <w:pPr>
        <w:spacing w:before="120" w:after="60" w:line="276" w:lineRule="auto"/>
        <w:ind w:firstLine="567"/>
        <w:jc w:val="both"/>
        <w:rPr>
          <w:bCs/>
          <w:sz w:val="26"/>
          <w:szCs w:val="26"/>
        </w:rPr>
      </w:pPr>
      <w:r w:rsidRPr="001B4450">
        <w:rPr>
          <w:bCs/>
          <w:sz w:val="26"/>
          <w:szCs w:val="26"/>
        </w:rPr>
        <w:t>+ Há to miệng rồi ngậm lại</w:t>
      </w:r>
    </w:p>
    <w:p w14:paraId="1035E4A2" w14:textId="77777777" w:rsidR="001B4450" w:rsidRPr="001B4450" w:rsidRDefault="001B4450" w:rsidP="005E191A">
      <w:pPr>
        <w:spacing w:before="120" w:after="60" w:line="276" w:lineRule="auto"/>
        <w:ind w:firstLine="567"/>
        <w:jc w:val="both"/>
        <w:rPr>
          <w:bCs/>
          <w:sz w:val="26"/>
          <w:szCs w:val="26"/>
        </w:rPr>
      </w:pPr>
      <w:r w:rsidRPr="001B4450">
        <w:rPr>
          <w:bCs/>
          <w:sz w:val="26"/>
          <w:szCs w:val="26"/>
        </w:rPr>
        <w:t>+ Thè lưỡi dài ra trước, lên trên, sang trái và phải</w:t>
      </w:r>
    </w:p>
    <w:p w14:paraId="7E90E075" w14:textId="77777777" w:rsidR="001B4450" w:rsidRPr="001B4450" w:rsidRDefault="001B4450" w:rsidP="005E191A">
      <w:pPr>
        <w:spacing w:before="120" w:after="60" w:line="276" w:lineRule="auto"/>
        <w:ind w:firstLine="567"/>
        <w:jc w:val="both"/>
        <w:rPr>
          <w:bCs/>
          <w:sz w:val="26"/>
          <w:szCs w:val="26"/>
        </w:rPr>
      </w:pPr>
      <w:r w:rsidRPr="001B4450">
        <w:rPr>
          <w:sz w:val="26"/>
          <w:szCs w:val="26"/>
        </w:rPr>
        <w:t>+ Đưa lưỡi chạm lên răng trên, và chạm lên vòm miệng</w:t>
      </w:r>
    </w:p>
    <w:p w14:paraId="16FFDEE5" w14:textId="77777777" w:rsidR="001B4450" w:rsidRPr="001B4450" w:rsidRDefault="001B4450" w:rsidP="005E191A">
      <w:pPr>
        <w:spacing w:before="120" w:after="60" w:line="276" w:lineRule="auto"/>
        <w:ind w:firstLine="567"/>
        <w:jc w:val="both"/>
        <w:rPr>
          <w:sz w:val="26"/>
          <w:szCs w:val="26"/>
        </w:rPr>
      </w:pPr>
      <w:r w:rsidRPr="001B4450">
        <w:rPr>
          <w:sz w:val="26"/>
          <w:szCs w:val="26"/>
        </w:rPr>
        <w:t>+ Bôi mật ngọt hoặc đường quanh mép để tập liếm: đặc biệt trẻ bại não rất cần tập vận động miệng lưỡi và tập nuốt, nhai, liếm, thổi.</w:t>
      </w:r>
    </w:p>
    <w:tbl>
      <w:tblPr>
        <w:tblW w:w="0" w:type="auto"/>
        <w:tblLook w:val="01E0" w:firstRow="1" w:lastRow="1" w:firstColumn="1" w:lastColumn="1" w:noHBand="0" w:noVBand="0"/>
      </w:tblPr>
      <w:tblGrid>
        <w:gridCol w:w="5496"/>
        <w:gridCol w:w="1616"/>
      </w:tblGrid>
      <w:tr w:rsidR="00FC0F4E" w:rsidRPr="00C2534E" w14:paraId="501C24B9" w14:textId="77777777" w:rsidTr="00C2534E">
        <w:tc>
          <w:tcPr>
            <w:tcW w:w="5419" w:type="dxa"/>
          </w:tcPr>
          <w:p w14:paraId="7116AA5D" w14:textId="6DD5D993" w:rsidR="00FC0F4E" w:rsidRPr="00C2534E" w:rsidRDefault="00EC0CAA" w:rsidP="00C2534E">
            <w:pPr>
              <w:spacing w:before="120" w:after="60" w:line="276" w:lineRule="auto"/>
              <w:jc w:val="both"/>
              <w:rPr>
                <w:b/>
                <w:bCs/>
                <w:sz w:val="26"/>
                <w:szCs w:val="26"/>
              </w:rPr>
            </w:pPr>
            <w:r>
              <w:rPr>
                <w:noProof/>
                <w:sz w:val="26"/>
                <w:szCs w:val="26"/>
              </w:rPr>
              <w:drawing>
                <wp:inline distT="0" distB="0" distL="0" distR="0" wp14:anchorId="2D8A5B8B" wp14:editId="38E6158F">
                  <wp:extent cx="3352800" cy="99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52800" cy="990600"/>
                          </a:xfrm>
                          <a:prstGeom prst="rect">
                            <a:avLst/>
                          </a:prstGeom>
                          <a:noFill/>
                          <a:ln>
                            <a:noFill/>
                          </a:ln>
                        </pic:spPr>
                      </pic:pic>
                    </a:graphicData>
                  </a:graphic>
                </wp:inline>
              </w:drawing>
            </w:r>
          </w:p>
        </w:tc>
        <w:tc>
          <w:tcPr>
            <w:tcW w:w="1601" w:type="dxa"/>
          </w:tcPr>
          <w:p w14:paraId="0D92B450" w14:textId="635D8E41" w:rsidR="00FC0F4E" w:rsidRPr="00C2534E" w:rsidRDefault="00EC0CAA" w:rsidP="00C2534E">
            <w:pPr>
              <w:spacing w:before="360" w:after="60" w:line="276" w:lineRule="auto"/>
              <w:jc w:val="both"/>
              <w:rPr>
                <w:b/>
                <w:bCs/>
                <w:sz w:val="26"/>
                <w:szCs w:val="26"/>
              </w:rPr>
            </w:pPr>
            <w:r>
              <w:rPr>
                <w:noProof/>
                <w:sz w:val="26"/>
                <w:szCs w:val="26"/>
              </w:rPr>
              <w:drawing>
                <wp:inline distT="0" distB="0" distL="0" distR="0" wp14:anchorId="2FE6A309" wp14:editId="5169D001">
                  <wp:extent cx="889000" cy="990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9000" cy="990600"/>
                          </a:xfrm>
                          <a:prstGeom prst="rect">
                            <a:avLst/>
                          </a:prstGeom>
                          <a:noFill/>
                          <a:ln>
                            <a:noFill/>
                          </a:ln>
                        </pic:spPr>
                      </pic:pic>
                    </a:graphicData>
                  </a:graphic>
                </wp:inline>
              </w:drawing>
            </w:r>
          </w:p>
        </w:tc>
      </w:tr>
    </w:tbl>
    <w:p w14:paraId="62B9A7DE"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 xml:space="preserve">- </w:t>
      </w:r>
      <w:r w:rsidRPr="001B4450">
        <w:rPr>
          <w:bCs/>
          <w:i/>
          <w:sz w:val="26"/>
          <w:szCs w:val="26"/>
        </w:rPr>
        <w:t>Tập “xì</w:t>
      </w:r>
      <w:r w:rsidRPr="001B4450">
        <w:rPr>
          <w:b/>
          <w:bCs/>
          <w:i/>
          <w:sz w:val="26"/>
          <w:szCs w:val="26"/>
        </w:rPr>
        <w:t>”:</w:t>
      </w:r>
      <w:r w:rsidRPr="001B4450">
        <w:rPr>
          <w:sz w:val="26"/>
          <w:szCs w:val="26"/>
        </w:rPr>
        <w:t xml:space="preserve"> </w:t>
      </w:r>
      <w:r w:rsidRPr="001B4450">
        <w:rPr>
          <w:i/>
          <w:sz w:val="26"/>
          <w:szCs w:val="26"/>
        </w:rPr>
        <w:t>đối với trẻ bị khe hở vòm miệng sau mổ</w:t>
      </w:r>
      <w:r w:rsidRPr="001B4450">
        <w:rPr>
          <w:sz w:val="26"/>
          <w:szCs w:val="26"/>
        </w:rPr>
        <w:t>. Tập nói âm “x” trong từ “xa”. Kéo dài âm “x” càng dài càng tốt. Bình thường khoảng 10-15 giây. Nếu xì ngắn trẻ sẽ bị giọng mũi hở và không nói được rõ các phụ âm đầu âm tiết.</w:t>
      </w:r>
    </w:p>
    <w:p w14:paraId="0769E79D" w14:textId="77777777" w:rsidR="001B4450" w:rsidRPr="001B4450" w:rsidRDefault="001B4450" w:rsidP="00FC0F4E">
      <w:pPr>
        <w:spacing w:before="120" w:after="240" w:line="276" w:lineRule="auto"/>
        <w:ind w:firstLine="567"/>
        <w:jc w:val="both"/>
        <w:rPr>
          <w:sz w:val="26"/>
          <w:szCs w:val="26"/>
        </w:rPr>
      </w:pPr>
      <w:r w:rsidRPr="001B4450">
        <w:rPr>
          <w:b/>
          <w:bCs/>
          <w:sz w:val="26"/>
          <w:szCs w:val="26"/>
        </w:rPr>
        <w:t xml:space="preserve">- </w:t>
      </w:r>
      <w:r w:rsidRPr="001B4450">
        <w:rPr>
          <w:bCs/>
          <w:i/>
          <w:sz w:val="26"/>
          <w:szCs w:val="26"/>
        </w:rPr>
        <w:t>Tập thổi ra</w:t>
      </w:r>
      <w:r w:rsidRPr="001B4450">
        <w:rPr>
          <w:sz w:val="26"/>
          <w:szCs w:val="26"/>
        </w:rPr>
        <w:t>. Kéo dài hơi thổi ra. Cho trẻ thổi bóng, thổi kèn hoặc thổi bong bóng xà phòng.</w:t>
      </w:r>
    </w:p>
    <w:p w14:paraId="04E71E19" w14:textId="68C1F5A4" w:rsidR="001B4450" w:rsidRPr="001B4450" w:rsidRDefault="00EC0CAA" w:rsidP="000E56D7">
      <w:pPr>
        <w:autoSpaceDE w:val="0"/>
        <w:autoSpaceDN w:val="0"/>
        <w:adjustRightInd w:val="0"/>
        <w:spacing w:before="120" w:after="60" w:line="276" w:lineRule="auto"/>
        <w:jc w:val="both"/>
        <w:rPr>
          <w:sz w:val="26"/>
          <w:szCs w:val="26"/>
        </w:rPr>
      </w:pPr>
      <w:r>
        <w:rPr>
          <w:noProof/>
          <w:sz w:val="26"/>
          <w:szCs w:val="26"/>
        </w:rPr>
        <w:lastRenderedPageBreak/>
        <w:drawing>
          <wp:inline distT="0" distB="0" distL="0" distR="0" wp14:anchorId="3E096B4F" wp14:editId="06A0FACB">
            <wp:extent cx="2438400"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38400" cy="1828800"/>
                    </a:xfrm>
                    <a:prstGeom prst="rect">
                      <a:avLst/>
                    </a:prstGeom>
                    <a:noFill/>
                    <a:ln>
                      <a:noFill/>
                    </a:ln>
                  </pic:spPr>
                </pic:pic>
              </a:graphicData>
            </a:graphic>
          </wp:inline>
        </w:drawing>
      </w:r>
      <w:r>
        <w:rPr>
          <w:noProof/>
          <w:sz w:val="26"/>
          <w:szCs w:val="26"/>
        </w:rPr>
        <w:drawing>
          <wp:inline distT="0" distB="0" distL="0" distR="0" wp14:anchorId="0A6683C7" wp14:editId="2F975D3D">
            <wp:extent cx="2616200" cy="1752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6200" cy="1752600"/>
                    </a:xfrm>
                    <a:prstGeom prst="rect">
                      <a:avLst/>
                    </a:prstGeom>
                    <a:noFill/>
                    <a:ln>
                      <a:noFill/>
                    </a:ln>
                  </pic:spPr>
                </pic:pic>
              </a:graphicData>
            </a:graphic>
          </wp:inline>
        </w:drawing>
      </w:r>
    </w:p>
    <w:p w14:paraId="317A5111" w14:textId="77777777" w:rsidR="001B4450" w:rsidRPr="001B4450" w:rsidRDefault="001B4450" w:rsidP="005E191A">
      <w:pPr>
        <w:spacing w:before="120" w:after="60" w:line="276" w:lineRule="auto"/>
        <w:ind w:firstLine="567"/>
        <w:jc w:val="both"/>
        <w:rPr>
          <w:bCs/>
          <w:sz w:val="26"/>
          <w:szCs w:val="26"/>
        </w:rPr>
      </w:pPr>
      <w:r w:rsidRPr="001B4450">
        <w:rPr>
          <w:b/>
          <w:bCs/>
          <w:sz w:val="26"/>
          <w:szCs w:val="26"/>
        </w:rPr>
        <w:t xml:space="preserve">- </w:t>
      </w:r>
      <w:r w:rsidRPr="001B4450">
        <w:rPr>
          <w:bCs/>
          <w:i/>
          <w:sz w:val="26"/>
          <w:szCs w:val="26"/>
        </w:rPr>
        <w:t>Dạy trẻ sửa âm</w:t>
      </w:r>
      <w:r w:rsidRPr="001B4450">
        <w:rPr>
          <w:b/>
          <w:bCs/>
          <w:sz w:val="26"/>
          <w:szCs w:val="26"/>
        </w:rPr>
        <w:t xml:space="preserve">: </w:t>
      </w:r>
      <w:r w:rsidRPr="001B4450">
        <w:rPr>
          <w:bCs/>
          <w:sz w:val="26"/>
          <w:szCs w:val="26"/>
        </w:rPr>
        <w:t>xem trẻ nói âm nào không rõ, sửa các âm sai đó</w:t>
      </w:r>
    </w:p>
    <w:p w14:paraId="3C84C48E" w14:textId="77777777" w:rsidR="001B4450" w:rsidRPr="001B4450" w:rsidRDefault="001B4450" w:rsidP="005E191A">
      <w:pPr>
        <w:spacing w:before="120" w:after="60" w:line="276" w:lineRule="auto"/>
        <w:ind w:firstLine="567"/>
        <w:jc w:val="both"/>
        <w:rPr>
          <w:bCs/>
          <w:sz w:val="26"/>
          <w:szCs w:val="26"/>
        </w:rPr>
      </w:pPr>
      <w:r w:rsidRPr="001B4450">
        <w:rPr>
          <w:bCs/>
          <w:sz w:val="26"/>
          <w:szCs w:val="26"/>
        </w:rPr>
        <w:t>+ Nếu trẻ ngọng cả nguyên âm và phụ âm: hãy bắt đầu dạy trẻ tạo các nguyên âm</w:t>
      </w:r>
      <w:r w:rsidRPr="001B4450">
        <w:rPr>
          <w:sz w:val="26"/>
          <w:szCs w:val="26"/>
        </w:rPr>
        <w:t>: a, o, u, ư, e, ê, ô, ơ.</w:t>
      </w:r>
      <w:r w:rsidRPr="001B4450">
        <w:rPr>
          <w:bCs/>
          <w:sz w:val="26"/>
          <w:szCs w:val="26"/>
        </w:rPr>
        <w:t xml:space="preserve"> </w:t>
      </w:r>
    </w:p>
    <w:p w14:paraId="4C754B16" w14:textId="77777777" w:rsidR="001B4450" w:rsidRPr="001B4450" w:rsidRDefault="001B4450" w:rsidP="005E191A">
      <w:pPr>
        <w:spacing w:before="120" w:after="60" w:line="276" w:lineRule="auto"/>
        <w:ind w:firstLine="567"/>
        <w:jc w:val="both"/>
        <w:rPr>
          <w:sz w:val="26"/>
          <w:szCs w:val="26"/>
        </w:rPr>
      </w:pPr>
      <w:r w:rsidRPr="001B4450">
        <w:rPr>
          <w:sz w:val="26"/>
          <w:szCs w:val="26"/>
        </w:rPr>
        <w:t>+ Khi trẻ nói các nguyên âm rõ rồi mới chuyển sang tập phụ âm.</w:t>
      </w:r>
    </w:p>
    <w:p w14:paraId="4ACE5A1E" w14:textId="77777777" w:rsidR="001B4450" w:rsidRPr="001B4450" w:rsidRDefault="001B4450" w:rsidP="005E191A">
      <w:pPr>
        <w:spacing w:before="120" w:after="60" w:line="276" w:lineRule="auto"/>
        <w:ind w:firstLine="567"/>
        <w:jc w:val="both"/>
        <w:rPr>
          <w:i/>
          <w:sz w:val="26"/>
          <w:szCs w:val="26"/>
        </w:rPr>
      </w:pPr>
      <w:r w:rsidRPr="001B4450">
        <w:rPr>
          <w:bCs/>
          <w:i/>
          <w:sz w:val="26"/>
          <w:szCs w:val="26"/>
        </w:rPr>
        <w:t>- Dạy trẻ tạo các phụ âm môi</w:t>
      </w:r>
      <w:r w:rsidRPr="001B4450">
        <w:rPr>
          <w:i/>
          <w:sz w:val="26"/>
          <w:szCs w:val="26"/>
        </w:rPr>
        <w:t>: m, b,</w:t>
      </w:r>
    </w:p>
    <w:p w14:paraId="6964038B" w14:textId="77777777" w:rsidR="001B4450" w:rsidRPr="001B4450" w:rsidRDefault="001B4450" w:rsidP="005E191A">
      <w:pPr>
        <w:spacing w:before="120" w:after="60" w:line="276" w:lineRule="auto"/>
        <w:ind w:firstLine="567"/>
        <w:jc w:val="both"/>
        <w:rPr>
          <w:sz w:val="26"/>
          <w:szCs w:val="26"/>
        </w:rPr>
      </w:pPr>
      <w:r w:rsidRPr="001B4450">
        <w:rPr>
          <w:sz w:val="26"/>
          <w:szCs w:val="26"/>
        </w:rPr>
        <w:t>+ Bắt đầu bằng dạy trẻ tạo các âm môi như âm “b,m”.</w:t>
      </w:r>
    </w:p>
    <w:p w14:paraId="3CE8D2BF" w14:textId="77777777" w:rsidR="001B4450" w:rsidRPr="001B4450" w:rsidRDefault="001B4450" w:rsidP="005E191A">
      <w:pPr>
        <w:spacing w:before="120" w:after="60" w:line="276" w:lineRule="auto"/>
        <w:ind w:firstLine="567"/>
        <w:jc w:val="both"/>
        <w:rPr>
          <w:sz w:val="26"/>
          <w:szCs w:val="26"/>
        </w:rPr>
      </w:pPr>
      <w:r w:rsidRPr="001B4450">
        <w:rPr>
          <w:sz w:val="26"/>
          <w:szCs w:val="26"/>
        </w:rPr>
        <w:t>+ Khi trẻ nói âm đó rõ, hãy ghép âm đó với một nguyên âm, ví dụ: mama, baba, bababa....và các nguyên âm khác như: mimi, bêbê...</w:t>
      </w:r>
    </w:p>
    <w:p w14:paraId="4AE9CEC4"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 xml:space="preserve">- </w:t>
      </w:r>
      <w:r w:rsidRPr="001B4450">
        <w:rPr>
          <w:bCs/>
          <w:i/>
          <w:sz w:val="26"/>
          <w:szCs w:val="26"/>
        </w:rPr>
        <w:t>Sau đó dạy trẻ nói các từ đơn giản như</w:t>
      </w:r>
      <w:r w:rsidRPr="001B4450">
        <w:rPr>
          <w:sz w:val="26"/>
          <w:szCs w:val="26"/>
        </w:rPr>
        <w:t>: bà, mẹ, bố, bé, "bai bai”...</w:t>
      </w:r>
    </w:p>
    <w:p w14:paraId="06AE05D4" w14:textId="77777777" w:rsidR="001B4450" w:rsidRPr="001B4450" w:rsidRDefault="001B4450" w:rsidP="005E191A">
      <w:pPr>
        <w:spacing w:before="120" w:after="60" w:line="276" w:lineRule="auto"/>
        <w:ind w:firstLine="567"/>
        <w:jc w:val="both"/>
        <w:rPr>
          <w:sz w:val="26"/>
          <w:szCs w:val="26"/>
        </w:rPr>
      </w:pPr>
      <w:r w:rsidRPr="001B4450">
        <w:rPr>
          <w:sz w:val="26"/>
          <w:szCs w:val="26"/>
        </w:rPr>
        <w:t>+ Hãy làm một bộ tranh hoặc cắt các tranh đồ vật từ tạp chí, sách báo. Xếp các tranh này theo bộ: theo các âm đầu, âm cuối hoặc thanh điệu và theo các chủ đề: đồ dùng, phương tiện giao thông, đồ ăn, các hành động....</w:t>
      </w:r>
    </w:p>
    <w:p w14:paraId="5D225A93" w14:textId="77777777" w:rsidR="001B4450" w:rsidRPr="001B4450" w:rsidRDefault="001B4450" w:rsidP="005E191A">
      <w:pPr>
        <w:spacing w:before="120" w:after="60" w:line="276" w:lineRule="auto"/>
        <w:ind w:firstLine="567"/>
        <w:jc w:val="both"/>
        <w:rPr>
          <w:sz w:val="26"/>
          <w:szCs w:val="26"/>
        </w:rPr>
      </w:pPr>
      <w:r w:rsidRPr="001B4450">
        <w:rPr>
          <w:sz w:val="26"/>
          <w:szCs w:val="26"/>
        </w:rPr>
        <w:t>+ Khi dạy trẻ nói từ đơn nên dùng tranh để dạy. Như vậy trẻ sẽ hứng thú hơn. Hãy biến hoạt động dạy thành các trò chơi.</w:t>
      </w:r>
    </w:p>
    <w:p w14:paraId="09F99AF6" w14:textId="77777777" w:rsidR="001B4450" w:rsidRPr="000E56D7" w:rsidRDefault="001B4450" w:rsidP="005E191A">
      <w:pPr>
        <w:spacing w:before="120" w:after="60" w:line="276" w:lineRule="auto"/>
        <w:ind w:firstLine="567"/>
        <w:jc w:val="both"/>
        <w:rPr>
          <w:spacing w:val="4"/>
          <w:sz w:val="26"/>
          <w:szCs w:val="26"/>
        </w:rPr>
      </w:pPr>
      <w:r w:rsidRPr="000E56D7">
        <w:rPr>
          <w:spacing w:val="4"/>
          <w:sz w:val="26"/>
          <w:szCs w:val="26"/>
        </w:rPr>
        <w:t>Ví dụ: Chơi trò “giấu tranh”. Để ra 3-5 tranh và giới thiệu tên các tranh với trẻ. Giấu 1 - 2 cái đi rồi hỏi xem: “mất tranh nào?”</w:t>
      </w:r>
    </w:p>
    <w:p w14:paraId="47BA95E0" w14:textId="77777777" w:rsidR="001B4450" w:rsidRPr="001B4450" w:rsidRDefault="001B4450" w:rsidP="005E191A">
      <w:pPr>
        <w:spacing w:before="120" w:after="60" w:line="276" w:lineRule="auto"/>
        <w:ind w:firstLine="567"/>
        <w:jc w:val="both"/>
        <w:rPr>
          <w:sz w:val="26"/>
          <w:szCs w:val="26"/>
        </w:rPr>
      </w:pPr>
      <w:r w:rsidRPr="001B4450">
        <w:rPr>
          <w:sz w:val="26"/>
          <w:szCs w:val="26"/>
        </w:rPr>
        <w:t>+ Sau đó để trẻ giấu tranh, còn bạn đoán. Có thể chơi nhiều trò khác với tranh như: mua bán tranh, so cặp tranh....</w:t>
      </w:r>
    </w:p>
    <w:p w14:paraId="5C14894A"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 xml:space="preserve">- </w:t>
      </w:r>
      <w:r w:rsidRPr="001B4450">
        <w:rPr>
          <w:bCs/>
          <w:i/>
          <w:sz w:val="26"/>
          <w:szCs w:val="26"/>
        </w:rPr>
        <w:t>Tiếp tục dạy trẻ tạo các phụ âm khó hơn</w:t>
      </w:r>
      <w:r w:rsidRPr="001B4450">
        <w:rPr>
          <w:sz w:val="26"/>
          <w:szCs w:val="26"/>
        </w:rPr>
        <w:t xml:space="preserve"> như âm t, đ,x, ch, kh, g...</w:t>
      </w:r>
    </w:p>
    <w:p w14:paraId="1AE3D0B3" w14:textId="77777777" w:rsidR="001B4450" w:rsidRPr="001B4450" w:rsidRDefault="001B4450" w:rsidP="005E191A">
      <w:pPr>
        <w:spacing w:before="120" w:after="60" w:line="276" w:lineRule="auto"/>
        <w:ind w:firstLine="567"/>
        <w:jc w:val="both"/>
        <w:rPr>
          <w:sz w:val="26"/>
          <w:szCs w:val="26"/>
        </w:rPr>
      </w:pPr>
      <w:r w:rsidRPr="001B4450">
        <w:rPr>
          <w:sz w:val="26"/>
          <w:szCs w:val="26"/>
        </w:rPr>
        <w:t>+ Sau đó, lại ghép các phụ âm này với các nguyên âm khác nhau như ta, xa...</w:t>
      </w:r>
    </w:p>
    <w:p w14:paraId="30CA1D53" w14:textId="77777777" w:rsidR="001B4450" w:rsidRPr="001B4450" w:rsidRDefault="001B4450" w:rsidP="005E191A">
      <w:pPr>
        <w:spacing w:before="120" w:after="60" w:line="276" w:lineRule="auto"/>
        <w:ind w:firstLine="567"/>
        <w:jc w:val="both"/>
        <w:rPr>
          <w:sz w:val="26"/>
          <w:szCs w:val="26"/>
        </w:rPr>
      </w:pPr>
      <w:r w:rsidRPr="001B4450">
        <w:rPr>
          <w:sz w:val="26"/>
          <w:szCs w:val="26"/>
        </w:rPr>
        <w:t>+ Khi trẻ tạo các âm này đó rõ, hãy để trẻ nói các từ đơn chứa các âm bạn vừa dạy: tai, táo, to, túi...</w:t>
      </w:r>
    </w:p>
    <w:p w14:paraId="54D3B8C4" w14:textId="77777777" w:rsidR="001B4450" w:rsidRPr="001B4450" w:rsidRDefault="001B4450" w:rsidP="00FC0F4E">
      <w:pPr>
        <w:spacing w:before="120" w:after="60" w:line="288" w:lineRule="auto"/>
        <w:ind w:firstLine="567"/>
        <w:jc w:val="both"/>
        <w:rPr>
          <w:bCs/>
          <w:i/>
          <w:sz w:val="26"/>
          <w:szCs w:val="26"/>
        </w:rPr>
      </w:pPr>
      <w:r w:rsidRPr="001B4450">
        <w:rPr>
          <w:sz w:val="26"/>
          <w:szCs w:val="26"/>
        </w:rPr>
        <w:t xml:space="preserve">+ Sau cùng, khi trẻ đó nói được nhiều từ đơn, hãy để trẻ </w:t>
      </w:r>
      <w:r w:rsidRPr="001B4450">
        <w:rPr>
          <w:bCs/>
          <w:i/>
          <w:sz w:val="26"/>
          <w:szCs w:val="26"/>
        </w:rPr>
        <w:t>ghép 1-2 từ thành các câu  ngắn.</w:t>
      </w:r>
    </w:p>
    <w:p w14:paraId="59641935" w14:textId="77777777" w:rsidR="001B4450" w:rsidRPr="001B4450" w:rsidRDefault="001B4450" w:rsidP="00FC0F4E">
      <w:pPr>
        <w:spacing w:before="120" w:after="60" w:line="288" w:lineRule="auto"/>
        <w:ind w:firstLine="567"/>
        <w:jc w:val="both"/>
        <w:rPr>
          <w:sz w:val="26"/>
          <w:szCs w:val="26"/>
        </w:rPr>
      </w:pPr>
      <w:r w:rsidRPr="001B4450">
        <w:rPr>
          <w:sz w:val="26"/>
          <w:szCs w:val="26"/>
        </w:rPr>
        <w:t>+ Hãy chú ý sửa âm khi trẻ nói chuyện, khi đọc sách....</w:t>
      </w:r>
      <w:r w:rsidR="000E56D7">
        <w:rPr>
          <w:sz w:val="26"/>
          <w:szCs w:val="26"/>
        </w:rPr>
        <w:t xml:space="preserve"> </w:t>
      </w:r>
      <w:r w:rsidRPr="001B4450">
        <w:rPr>
          <w:sz w:val="26"/>
          <w:szCs w:val="26"/>
        </w:rPr>
        <w:t>Thường khi tập nói từng từ thì nói đúng, nhưng khi nói chuyện trẻ vẫn mắc lỗi.</w:t>
      </w:r>
    </w:p>
    <w:p w14:paraId="7027F692" w14:textId="77777777" w:rsidR="001B4450" w:rsidRPr="001B4450" w:rsidRDefault="001B4450" w:rsidP="00FC0F4E">
      <w:pPr>
        <w:spacing w:before="120" w:after="60" w:line="288" w:lineRule="auto"/>
        <w:ind w:firstLine="567"/>
        <w:jc w:val="both"/>
        <w:rPr>
          <w:sz w:val="26"/>
          <w:szCs w:val="26"/>
        </w:rPr>
      </w:pPr>
      <w:r w:rsidRPr="001B4450">
        <w:rPr>
          <w:b/>
          <w:bCs/>
          <w:i/>
          <w:sz w:val="26"/>
          <w:szCs w:val="26"/>
        </w:rPr>
        <w:t>* Trẻ nói lắp: Sửa tật nói lắp</w:t>
      </w:r>
    </w:p>
    <w:p w14:paraId="482B2398" w14:textId="77777777" w:rsidR="001B4450" w:rsidRPr="001B4450" w:rsidRDefault="001B4450" w:rsidP="00FC0F4E">
      <w:pPr>
        <w:tabs>
          <w:tab w:val="num" w:pos="1080"/>
        </w:tabs>
        <w:spacing w:before="120" w:after="60" w:line="288" w:lineRule="auto"/>
        <w:ind w:firstLine="567"/>
        <w:jc w:val="both"/>
        <w:rPr>
          <w:bCs/>
          <w:i/>
          <w:sz w:val="26"/>
          <w:szCs w:val="26"/>
        </w:rPr>
      </w:pPr>
      <w:r w:rsidRPr="001B4450">
        <w:rPr>
          <w:bCs/>
          <w:i/>
          <w:sz w:val="26"/>
          <w:szCs w:val="26"/>
        </w:rPr>
        <w:lastRenderedPageBreak/>
        <w:t>- Tập thư giãn</w:t>
      </w:r>
    </w:p>
    <w:p w14:paraId="3A014F11" w14:textId="77777777" w:rsidR="001B4450" w:rsidRPr="001B4450" w:rsidRDefault="001B4450" w:rsidP="00FC0F4E">
      <w:pPr>
        <w:tabs>
          <w:tab w:val="left" w:pos="480"/>
        </w:tabs>
        <w:spacing w:before="120" w:after="60" w:line="288" w:lineRule="auto"/>
        <w:ind w:firstLine="567"/>
        <w:jc w:val="both"/>
        <w:rPr>
          <w:sz w:val="26"/>
          <w:szCs w:val="26"/>
        </w:rPr>
      </w:pPr>
      <w:r w:rsidRPr="001B4450">
        <w:rPr>
          <w:sz w:val="26"/>
          <w:szCs w:val="26"/>
        </w:rPr>
        <w:t>+ Cùng với sửa tật nói lắp, phải tập thư giãn.</w:t>
      </w:r>
    </w:p>
    <w:p w14:paraId="5F4318A3" w14:textId="77777777" w:rsidR="001B4450" w:rsidRPr="001B4450" w:rsidRDefault="001B4450" w:rsidP="00FC0F4E">
      <w:pPr>
        <w:tabs>
          <w:tab w:val="left" w:pos="480"/>
        </w:tabs>
        <w:spacing w:before="120" w:after="60" w:line="288" w:lineRule="auto"/>
        <w:ind w:firstLine="567"/>
        <w:jc w:val="both"/>
        <w:rPr>
          <w:sz w:val="26"/>
          <w:szCs w:val="26"/>
        </w:rPr>
      </w:pPr>
      <w:r w:rsidRPr="001B4450">
        <w:rPr>
          <w:sz w:val="26"/>
          <w:szCs w:val="26"/>
        </w:rPr>
        <w:t>+ Trước khi nói để trẻ hít sâu và thở ra nhẹ nhàng 3-5 nhịp</w:t>
      </w:r>
    </w:p>
    <w:p w14:paraId="2C1520C6" w14:textId="77777777" w:rsidR="001B4450" w:rsidRPr="001B4450" w:rsidRDefault="001B4450" w:rsidP="00FC0F4E">
      <w:pPr>
        <w:tabs>
          <w:tab w:val="left" w:pos="480"/>
        </w:tabs>
        <w:spacing w:before="120" w:after="60" w:line="288" w:lineRule="auto"/>
        <w:ind w:firstLine="567"/>
        <w:jc w:val="both"/>
        <w:rPr>
          <w:sz w:val="26"/>
          <w:szCs w:val="26"/>
        </w:rPr>
      </w:pPr>
      <w:r w:rsidRPr="001B4450">
        <w:rPr>
          <w:sz w:val="26"/>
          <w:szCs w:val="26"/>
        </w:rPr>
        <w:t>+ Mỗi ngày để 1 - 2 lần khoảng 10 -15 phút tập ngồi, nhắm mắt, hít sâu, thở ra chậm. Tập thổi ra nhẹ nhàng và kéo dài.</w:t>
      </w:r>
    </w:p>
    <w:p w14:paraId="41971390" w14:textId="77777777" w:rsidR="001B4450" w:rsidRPr="001B4450" w:rsidRDefault="001B4450" w:rsidP="00FC0F4E">
      <w:pPr>
        <w:tabs>
          <w:tab w:val="left" w:pos="480"/>
        </w:tabs>
        <w:spacing w:before="120" w:after="60" w:line="288" w:lineRule="auto"/>
        <w:ind w:firstLine="567"/>
        <w:jc w:val="both"/>
        <w:rPr>
          <w:sz w:val="26"/>
          <w:szCs w:val="26"/>
        </w:rPr>
      </w:pPr>
      <w:r w:rsidRPr="001B4450">
        <w:rPr>
          <w:sz w:val="26"/>
          <w:szCs w:val="26"/>
        </w:rPr>
        <w:tab/>
        <w:t>+ Động viên trẻ nói chậm, những người xung quanh phải nói chậm khi giao tiếp với trẻ. Chờ đợi để trẻ chủ động bắt đầu.</w:t>
      </w:r>
    </w:p>
    <w:p w14:paraId="5BD647AA" w14:textId="77777777" w:rsidR="001B4450" w:rsidRPr="001B4450" w:rsidRDefault="001B4450" w:rsidP="00FC0F4E">
      <w:pPr>
        <w:tabs>
          <w:tab w:val="num" w:pos="0"/>
        </w:tabs>
        <w:spacing w:before="120" w:after="60" w:line="288" w:lineRule="auto"/>
        <w:ind w:firstLine="567"/>
        <w:jc w:val="both"/>
        <w:rPr>
          <w:bCs/>
          <w:i/>
          <w:sz w:val="26"/>
          <w:szCs w:val="26"/>
        </w:rPr>
      </w:pPr>
      <w:r w:rsidRPr="001B4450">
        <w:rPr>
          <w:bCs/>
          <w:i/>
          <w:sz w:val="26"/>
          <w:szCs w:val="26"/>
        </w:rPr>
        <w:t>- Sửa nhịp điệu nói</w:t>
      </w:r>
    </w:p>
    <w:p w14:paraId="4688221E" w14:textId="77777777" w:rsidR="001B4450" w:rsidRPr="001B4450" w:rsidRDefault="001B4450" w:rsidP="00FC0F4E">
      <w:pPr>
        <w:spacing w:before="120" w:after="60" w:line="288" w:lineRule="auto"/>
        <w:ind w:firstLine="567"/>
        <w:jc w:val="both"/>
        <w:rPr>
          <w:sz w:val="26"/>
          <w:szCs w:val="26"/>
        </w:rPr>
      </w:pPr>
      <w:r w:rsidRPr="001B4450">
        <w:rPr>
          <w:sz w:val="26"/>
          <w:szCs w:val="26"/>
        </w:rPr>
        <w:t>+ Nói câu ngắn 2 - 3 từ: nên nói chậm và dùng câu ngắn. Nói xong nên nghỉ để chuẩn bị câu tiếp theo.</w:t>
      </w:r>
    </w:p>
    <w:p w14:paraId="6F91BF2C" w14:textId="77777777" w:rsidR="001B4450" w:rsidRPr="001B4450" w:rsidRDefault="001B4450" w:rsidP="00FC0F4E">
      <w:pPr>
        <w:spacing w:before="120" w:after="60" w:line="288" w:lineRule="auto"/>
        <w:ind w:firstLine="567"/>
        <w:jc w:val="both"/>
        <w:rPr>
          <w:sz w:val="26"/>
          <w:szCs w:val="26"/>
        </w:rPr>
      </w:pPr>
      <w:r w:rsidRPr="001B4450">
        <w:rPr>
          <w:sz w:val="26"/>
          <w:szCs w:val="26"/>
        </w:rPr>
        <w:t>+ Một thời gian dài, sau khi đỡ lắp, mới nói câu dài hơn, khoảng 4- 5 từ. Vẫn phải nói chậm. Nếu nói lắp trong một số tình huống nhất định hoặc với một số người nhất định, cần thở thư giãn trước khi giao tiếp với người đó.</w:t>
      </w:r>
    </w:p>
    <w:p w14:paraId="455FF8DD" w14:textId="77777777" w:rsidR="001B4450" w:rsidRPr="001B4450" w:rsidRDefault="001B4450" w:rsidP="00FC0F4E">
      <w:pPr>
        <w:spacing w:before="120" w:after="60" w:line="288" w:lineRule="auto"/>
        <w:ind w:firstLine="567"/>
        <w:jc w:val="both"/>
        <w:rPr>
          <w:sz w:val="26"/>
          <w:szCs w:val="26"/>
        </w:rPr>
      </w:pPr>
      <w:r w:rsidRPr="001B4450">
        <w:rPr>
          <w:sz w:val="26"/>
          <w:szCs w:val="26"/>
        </w:rPr>
        <w:t>+ Có thể chủ động tập dượt nói trong tình huống đó, hoặc hình ảnh người đó (nếu hay lắp khi giao tiếp với họ) và tập nói một mình. Nói chậm rồi nói nhanh. Nói nhỏ rồi nói to.</w:t>
      </w:r>
    </w:p>
    <w:p w14:paraId="0DDB161F" w14:textId="77777777" w:rsidR="001B4450" w:rsidRPr="001B4450" w:rsidRDefault="001B4450" w:rsidP="00FC0F4E">
      <w:pPr>
        <w:spacing w:before="120" w:after="60" w:line="288" w:lineRule="auto"/>
        <w:ind w:firstLine="567"/>
        <w:jc w:val="both"/>
        <w:rPr>
          <w:bCs/>
          <w:i/>
          <w:sz w:val="26"/>
          <w:szCs w:val="26"/>
        </w:rPr>
      </w:pPr>
      <w:r w:rsidRPr="001B4450">
        <w:rPr>
          <w:bCs/>
          <w:i/>
          <w:sz w:val="26"/>
          <w:szCs w:val="26"/>
        </w:rPr>
        <w:t>- Tư vấn của chuyên gia tâm lý</w:t>
      </w:r>
    </w:p>
    <w:p w14:paraId="28EC62F4" w14:textId="77777777" w:rsidR="001B4450" w:rsidRPr="001B4450" w:rsidRDefault="001B4450" w:rsidP="00FC0F4E">
      <w:pPr>
        <w:spacing w:before="120" w:after="60" w:line="288" w:lineRule="auto"/>
        <w:ind w:firstLine="567"/>
        <w:jc w:val="both"/>
        <w:rPr>
          <w:sz w:val="26"/>
          <w:szCs w:val="26"/>
        </w:rPr>
      </w:pPr>
      <w:r w:rsidRPr="001B4450">
        <w:rPr>
          <w:sz w:val="26"/>
          <w:szCs w:val="26"/>
        </w:rPr>
        <w:t>Chuyên gia tâm lý sẽ nói chuyện với trẻ (với người lớn bị nói lắp) để tìm hiểu nguyên nhân tâm lý khi giao tiếp. Nếu nói lắp nặng quá, cần được điều trị bằng các thuốc chuyên khoa.</w:t>
      </w:r>
    </w:p>
    <w:p w14:paraId="0F9CED41"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b) Can thiệp giáo dục</w:t>
      </w:r>
    </w:p>
    <w:p w14:paraId="12469C73" w14:textId="77777777" w:rsidR="001B4450" w:rsidRPr="001B4450" w:rsidRDefault="001B4450" w:rsidP="005E191A">
      <w:pPr>
        <w:spacing w:before="120" w:after="60" w:line="276" w:lineRule="auto"/>
        <w:ind w:firstLine="567"/>
        <w:jc w:val="both"/>
        <w:rPr>
          <w:sz w:val="26"/>
          <w:szCs w:val="26"/>
        </w:rPr>
      </w:pPr>
      <w:r w:rsidRPr="001B4450">
        <w:rPr>
          <w:sz w:val="26"/>
          <w:szCs w:val="26"/>
        </w:rPr>
        <w:t>- Trẻ cần được hỗ trợ tại lớp và tại môi trường gia đình. Mọi người thân, giáo viên, các bạn cùng lớp cần nói chậm hơn với trẻ. Hãy để trẻ có thêm thời gian để nói.</w:t>
      </w:r>
    </w:p>
    <w:p w14:paraId="39ECA658" w14:textId="77777777" w:rsidR="001B4450" w:rsidRPr="001B4450" w:rsidRDefault="001B4450" w:rsidP="005E191A">
      <w:pPr>
        <w:spacing w:before="120" w:after="60" w:line="276" w:lineRule="auto"/>
        <w:ind w:firstLine="567"/>
        <w:jc w:val="both"/>
        <w:rPr>
          <w:sz w:val="26"/>
          <w:szCs w:val="26"/>
        </w:rPr>
      </w:pPr>
      <w:r w:rsidRPr="001B4450">
        <w:rPr>
          <w:sz w:val="26"/>
          <w:szCs w:val="26"/>
        </w:rPr>
        <w:t>- Môn tập đọc ở lớp khiến trẻ lúng túng nhiều nhất. Trả lời miệng trên lớp cũng là trở ngại với trẻ, nhất là khi các bạn cùng lớp trêu cười. Giáo viên cần biết điều này để hỗ trợ trẻ. Hãy để thêm thời gian ngoài giờ học giúp trẻ sửa phát âm.</w:t>
      </w:r>
    </w:p>
    <w:p w14:paraId="46B64B25"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c) Xã hội</w:t>
      </w:r>
    </w:p>
    <w:p w14:paraId="5A6DA7BA"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Khuyến khích trẻ tham gia các hoạt động nhóm ở trường lớp hoặc ở cộng đồng. Vui chơi và tham gia các hoạt động tập thể giúp trẻ tự tin hơn, nhận thức được bản thân phù hợp và có nhiều cơ hội để giao tiếp hơn.</w:t>
      </w:r>
    </w:p>
    <w:p w14:paraId="3BC869E1" w14:textId="77777777" w:rsidR="001B4450" w:rsidRPr="001B4450" w:rsidRDefault="001B4450" w:rsidP="005E191A">
      <w:pPr>
        <w:spacing w:before="120" w:after="60" w:line="276" w:lineRule="auto"/>
        <w:ind w:firstLine="567"/>
        <w:jc w:val="both"/>
        <w:rPr>
          <w:sz w:val="26"/>
          <w:szCs w:val="26"/>
          <w:lang w:val="es-ES"/>
        </w:rPr>
      </w:pPr>
      <w:r w:rsidRPr="001B4450">
        <w:rPr>
          <w:sz w:val="26"/>
          <w:szCs w:val="26"/>
          <w:lang w:val="es-ES"/>
        </w:rPr>
        <w:t>- Nếu thanh thiếu niên hoặc người lớn bị nói lắp nhiều cần giúp họ chọn lựa một số nghề, lĩnh vực hoạt động đòi hỏi giao tiếp ít.</w:t>
      </w:r>
    </w:p>
    <w:p w14:paraId="1292B861"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xml:space="preserve">3. </w:t>
      </w:r>
      <w:r w:rsidRPr="001B4450">
        <w:rPr>
          <w:b/>
          <w:sz w:val="26"/>
          <w:szCs w:val="26"/>
          <w:lang w:val="vi-VN"/>
        </w:rPr>
        <w:t>Tư vấn cho gia đình</w:t>
      </w:r>
      <w:r w:rsidRPr="001B4450">
        <w:rPr>
          <w:b/>
          <w:sz w:val="26"/>
          <w:szCs w:val="26"/>
          <w:lang w:val="es-ES"/>
        </w:rPr>
        <w:t>/</w:t>
      </w:r>
      <w:r w:rsidRPr="001B4450">
        <w:rPr>
          <w:b/>
          <w:sz w:val="26"/>
          <w:szCs w:val="26"/>
          <w:lang w:val="vi-VN"/>
        </w:rPr>
        <w:t xml:space="preserve">người </w:t>
      </w:r>
      <w:r w:rsidRPr="001B4450">
        <w:rPr>
          <w:b/>
          <w:sz w:val="26"/>
          <w:szCs w:val="26"/>
          <w:lang w:val="es-ES"/>
        </w:rPr>
        <w:t xml:space="preserve">chăm sóc </w:t>
      </w:r>
      <w:r w:rsidRPr="001B4450">
        <w:rPr>
          <w:b/>
          <w:sz w:val="26"/>
          <w:szCs w:val="26"/>
          <w:lang w:val="vi-VN"/>
        </w:rPr>
        <w:t xml:space="preserve">trẻ </w:t>
      </w:r>
      <w:r w:rsidRPr="001B4450">
        <w:rPr>
          <w:b/>
          <w:sz w:val="26"/>
          <w:szCs w:val="26"/>
          <w:lang w:val="es-ES"/>
        </w:rPr>
        <w:t>khuyết tật</w:t>
      </w:r>
    </w:p>
    <w:p w14:paraId="21B81A56"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b/>
          <w:i/>
          <w:sz w:val="26"/>
          <w:szCs w:val="26"/>
          <w:lang w:val="es-ES"/>
        </w:rPr>
        <w:t>a)</w:t>
      </w:r>
      <w:r w:rsidRPr="001B4450">
        <w:rPr>
          <w:sz w:val="26"/>
          <w:szCs w:val="26"/>
          <w:lang w:val="es-ES"/>
        </w:rPr>
        <w:t xml:space="preserve"> </w:t>
      </w:r>
      <w:r w:rsidRPr="001B4450">
        <w:rPr>
          <w:b/>
          <w:i/>
          <w:sz w:val="26"/>
          <w:szCs w:val="26"/>
          <w:lang w:val="es-ES"/>
        </w:rPr>
        <w:t>Tập luyện tại nhà</w:t>
      </w:r>
      <w:r w:rsidRPr="001B4450">
        <w:rPr>
          <w:sz w:val="26"/>
          <w:szCs w:val="26"/>
          <w:lang w:val="es-ES"/>
        </w:rPr>
        <w:t xml:space="preserve"> : thường xuyên</w:t>
      </w:r>
    </w:p>
    <w:p w14:paraId="2ED71874"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b/>
          <w:i/>
          <w:sz w:val="26"/>
          <w:szCs w:val="26"/>
          <w:lang w:val="es-ES"/>
        </w:rPr>
        <w:t>b) Tiến triển</w:t>
      </w:r>
      <w:r w:rsidRPr="001B4450">
        <w:rPr>
          <w:sz w:val="26"/>
          <w:szCs w:val="26"/>
          <w:lang w:val="es-ES"/>
        </w:rPr>
        <w:t>: nếu không can thiệp sẽ ảnh hưởng đến</w:t>
      </w:r>
    </w:p>
    <w:p w14:paraId="0CD1F15C"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sz w:val="26"/>
          <w:szCs w:val="26"/>
          <w:lang w:val="es-ES"/>
        </w:rPr>
        <w:lastRenderedPageBreak/>
        <w:t xml:space="preserve">- </w:t>
      </w:r>
      <w:r w:rsidRPr="001B4450">
        <w:rPr>
          <w:i/>
          <w:sz w:val="26"/>
          <w:szCs w:val="26"/>
          <w:lang w:val="es-ES"/>
        </w:rPr>
        <w:t>Học tập</w:t>
      </w:r>
      <w:r w:rsidRPr="001B4450">
        <w:rPr>
          <w:sz w:val="26"/>
          <w:szCs w:val="26"/>
          <w:lang w:val="es-ES"/>
        </w:rPr>
        <w:t>: Đọc sai, ngại phát biểu xây dựng bài. Kết quả học tập kém.</w:t>
      </w:r>
    </w:p>
    <w:p w14:paraId="6D251A61" w14:textId="77777777" w:rsidR="001B4450" w:rsidRPr="001B4450" w:rsidRDefault="001B4450" w:rsidP="005E191A">
      <w:pPr>
        <w:spacing w:before="120" w:after="60" w:line="276" w:lineRule="auto"/>
        <w:ind w:firstLine="567"/>
        <w:jc w:val="both"/>
        <w:rPr>
          <w:sz w:val="26"/>
          <w:szCs w:val="26"/>
          <w:lang w:val="es-ES"/>
        </w:rPr>
      </w:pPr>
      <w:r w:rsidRPr="001B4450">
        <w:rPr>
          <w:b/>
          <w:bCs/>
          <w:sz w:val="26"/>
          <w:szCs w:val="26"/>
          <w:lang w:val="es-ES"/>
        </w:rPr>
        <w:t xml:space="preserve">- </w:t>
      </w:r>
      <w:r w:rsidRPr="001B4450">
        <w:rPr>
          <w:bCs/>
          <w:i/>
          <w:sz w:val="26"/>
          <w:szCs w:val="26"/>
          <w:lang w:val="es-ES"/>
        </w:rPr>
        <w:t>Tâm lý</w:t>
      </w:r>
      <w:r w:rsidRPr="001B4450">
        <w:rPr>
          <w:b/>
          <w:bCs/>
          <w:sz w:val="26"/>
          <w:szCs w:val="26"/>
          <w:lang w:val="es-ES"/>
        </w:rPr>
        <w:t>:</w:t>
      </w:r>
      <w:r w:rsidRPr="001B4450">
        <w:rPr>
          <w:sz w:val="26"/>
          <w:szCs w:val="26"/>
          <w:lang w:val="es-ES"/>
        </w:rPr>
        <w:t xml:space="preserve"> trẻ nói ngọng nặng thường tự ti, mặc cảm, trẻ hay bỏ học sớm do ngại bị trêu cười ở lớp. Trẻ thường ngại giao lưu, kết bạn, ngại ra chỗ lạ.</w:t>
      </w:r>
    </w:p>
    <w:p w14:paraId="4371F1C6" w14:textId="77777777" w:rsidR="001B4450" w:rsidRDefault="001B4450" w:rsidP="005E191A">
      <w:pPr>
        <w:spacing w:before="120" w:after="60" w:line="276" w:lineRule="auto"/>
        <w:ind w:firstLine="567"/>
        <w:jc w:val="both"/>
        <w:rPr>
          <w:sz w:val="26"/>
          <w:szCs w:val="26"/>
          <w:lang w:val="es-ES"/>
        </w:rPr>
      </w:pPr>
      <w:r w:rsidRPr="001B4450">
        <w:rPr>
          <w:sz w:val="26"/>
          <w:szCs w:val="26"/>
          <w:lang w:val="es-ES"/>
        </w:rPr>
        <w:t xml:space="preserve">- </w:t>
      </w:r>
      <w:r w:rsidRPr="001B4450">
        <w:rPr>
          <w:i/>
          <w:sz w:val="26"/>
          <w:szCs w:val="26"/>
          <w:lang w:val="es-ES"/>
        </w:rPr>
        <w:t>Nghề nghiệp</w:t>
      </w:r>
      <w:r w:rsidRPr="001B4450">
        <w:rPr>
          <w:sz w:val="26"/>
          <w:szCs w:val="26"/>
          <w:lang w:val="es-ES"/>
        </w:rPr>
        <w:t>: Khó xin việc</w:t>
      </w:r>
    </w:p>
    <w:p w14:paraId="0555208F" w14:textId="77777777" w:rsidR="00FC0F4E" w:rsidRDefault="00FC0F4E" w:rsidP="005E191A">
      <w:pPr>
        <w:spacing w:before="120" w:after="60" w:line="276" w:lineRule="auto"/>
        <w:ind w:firstLine="567"/>
        <w:jc w:val="both"/>
        <w:rPr>
          <w:sz w:val="26"/>
          <w:szCs w:val="26"/>
          <w:lang w:val="es-ES"/>
        </w:rPr>
      </w:pPr>
    </w:p>
    <w:p w14:paraId="2DCEC972" w14:textId="77777777" w:rsidR="00FC0F4E" w:rsidRDefault="00FC0F4E" w:rsidP="005E191A">
      <w:pPr>
        <w:spacing w:before="120" w:after="60" w:line="276" w:lineRule="auto"/>
        <w:ind w:firstLine="567"/>
        <w:jc w:val="both"/>
        <w:rPr>
          <w:sz w:val="26"/>
          <w:szCs w:val="26"/>
          <w:lang w:val="es-ES"/>
        </w:rPr>
      </w:pPr>
    </w:p>
    <w:p w14:paraId="7112D66E" w14:textId="77777777" w:rsidR="00FC0F4E" w:rsidRPr="001B4450" w:rsidRDefault="00FC0F4E" w:rsidP="005E191A">
      <w:pPr>
        <w:spacing w:before="120" w:after="60" w:line="276" w:lineRule="auto"/>
        <w:ind w:firstLine="567"/>
        <w:jc w:val="both"/>
        <w:rPr>
          <w:sz w:val="26"/>
          <w:szCs w:val="26"/>
          <w:lang w:val="es-ES"/>
        </w:rPr>
      </w:pPr>
    </w:p>
    <w:p w14:paraId="7AB926C1" w14:textId="77777777" w:rsidR="001B4450" w:rsidRPr="001B4450" w:rsidRDefault="001B4450" w:rsidP="005E191A">
      <w:pPr>
        <w:tabs>
          <w:tab w:val="num" w:pos="0"/>
        </w:tabs>
        <w:spacing w:before="120" w:after="60" w:line="276" w:lineRule="auto"/>
        <w:ind w:firstLine="567"/>
        <w:jc w:val="both"/>
        <w:rPr>
          <w:sz w:val="26"/>
          <w:szCs w:val="26"/>
          <w:lang w:val="es-ES"/>
        </w:rPr>
      </w:pPr>
      <w:r w:rsidRPr="001B4450">
        <w:rPr>
          <w:sz w:val="26"/>
          <w:szCs w:val="26"/>
          <w:lang w:val="es-ES"/>
        </w:rPr>
        <w:t>TÀI LIỆU THAM KHẢO:</w:t>
      </w:r>
    </w:p>
    <w:p w14:paraId="2C10B06D" w14:textId="77777777" w:rsidR="001B4450" w:rsidRPr="001B4450" w:rsidRDefault="001B4450" w:rsidP="00FC0F4E">
      <w:pPr>
        <w:numPr>
          <w:ilvl w:val="0"/>
          <w:numId w:val="91"/>
        </w:numPr>
        <w:tabs>
          <w:tab w:val="clear" w:pos="720"/>
          <w:tab w:val="num" w:pos="840"/>
        </w:tabs>
        <w:spacing w:before="120" w:after="60" w:line="276" w:lineRule="auto"/>
        <w:ind w:left="0" w:firstLine="567"/>
        <w:jc w:val="both"/>
        <w:rPr>
          <w:sz w:val="26"/>
          <w:szCs w:val="26"/>
          <w:lang w:val="pt-BR"/>
        </w:rPr>
      </w:pPr>
      <w:r w:rsidRPr="001B4450">
        <w:rPr>
          <w:sz w:val="26"/>
          <w:szCs w:val="26"/>
          <w:lang w:val="es-ES"/>
        </w:rPr>
        <w:t xml:space="preserve">Bộ Y tế. 2004. Thực trạng hoạt động phục hồi chức năng dựa vào cộng đồng từ năm 1987 đến nay. </w:t>
      </w:r>
      <w:r w:rsidRPr="001B4450">
        <w:rPr>
          <w:sz w:val="26"/>
          <w:szCs w:val="26"/>
          <w:lang w:val="pt-BR"/>
        </w:rPr>
        <w:t>Nghiên cứu cấp Bộ.</w:t>
      </w:r>
    </w:p>
    <w:p w14:paraId="174D183F" w14:textId="77777777" w:rsidR="001B4450" w:rsidRPr="001B4450" w:rsidRDefault="001B4450" w:rsidP="00FC0F4E">
      <w:pPr>
        <w:numPr>
          <w:ilvl w:val="0"/>
          <w:numId w:val="91"/>
        </w:numPr>
        <w:tabs>
          <w:tab w:val="clear" w:pos="720"/>
          <w:tab w:val="num" w:pos="840"/>
        </w:tabs>
        <w:spacing w:before="120" w:after="60" w:line="276" w:lineRule="auto"/>
        <w:ind w:left="0" w:firstLine="567"/>
        <w:jc w:val="both"/>
        <w:rPr>
          <w:sz w:val="26"/>
          <w:szCs w:val="26"/>
        </w:rPr>
      </w:pPr>
      <w:r w:rsidRPr="001B4450">
        <w:rPr>
          <w:sz w:val="26"/>
          <w:szCs w:val="26"/>
          <w:lang w:val="pt-BR"/>
        </w:rPr>
        <w:t xml:space="preserve">Bộ Y tế. 2009. Tập tài liệu số 12. Bộ tài liệu Phục hồi chức năng cộng đồng. </w:t>
      </w:r>
      <w:r w:rsidRPr="001B4450">
        <w:rPr>
          <w:sz w:val="26"/>
          <w:szCs w:val="26"/>
        </w:rPr>
        <w:t>NXB Y học.</w:t>
      </w:r>
    </w:p>
    <w:p w14:paraId="03A7E9C7" w14:textId="77777777" w:rsidR="001B4450" w:rsidRPr="001B4450" w:rsidRDefault="001B4450" w:rsidP="00FC0F4E">
      <w:pPr>
        <w:numPr>
          <w:ilvl w:val="0"/>
          <w:numId w:val="91"/>
        </w:numPr>
        <w:tabs>
          <w:tab w:val="clear" w:pos="720"/>
          <w:tab w:val="num" w:pos="840"/>
        </w:tabs>
        <w:spacing w:before="120" w:after="60" w:line="276" w:lineRule="auto"/>
        <w:ind w:left="0" w:firstLine="567"/>
        <w:jc w:val="both"/>
        <w:rPr>
          <w:sz w:val="26"/>
          <w:szCs w:val="26"/>
        </w:rPr>
      </w:pPr>
      <w:r w:rsidRPr="001B4450">
        <w:rPr>
          <w:sz w:val="26"/>
          <w:szCs w:val="26"/>
        </w:rPr>
        <w:t>Nguyễn Xuân Nghiên. 2002. Vật lý trị liệu Phục hồi chức năng. NXB Y học.</w:t>
      </w:r>
    </w:p>
    <w:p w14:paraId="5BC0364E" w14:textId="77777777" w:rsidR="001B4450" w:rsidRPr="001B4450" w:rsidRDefault="001B4450" w:rsidP="00FC0F4E">
      <w:pPr>
        <w:numPr>
          <w:ilvl w:val="0"/>
          <w:numId w:val="91"/>
        </w:numPr>
        <w:tabs>
          <w:tab w:val="clear" w:pos="720"/>
          <w:tab w:val="num" w:pos="840"/>
        </w:tabs>
        <w:spacing w:before="120" w:after="60" w:line="276" w:lineRule="auto"/>
        <w:ind w:left="0" w:firstLine="567"/>
        <w:jc w:val="both"/>
        <w:rPr>
          <w:sz w:val="26"/>
          <w:szCs w:val="26"/>
        </w:rPr>
      </w:pPr>
      <w:r w:rsidRPr="001B4450">
        <w:rPr>
          <w:sz w:val="26"/>
          <w:szCs w:val="26"/>
        </w:rPr>
        <w:t>Vũ Thị Bích Hạnh. 2004. Hướng dẫn thực hành âm ngữ trị liệu. NXB Y học</w:t>
      </w:r>
    </w:p>
    <w:p w14:paraId="77F04552" w14:textId="77777777" w:rsidR="001B4450" w:rsidRDefault="001B4450" w:rsidP="005E191A">
      <w:pPr>
        <w:tabs>
          <w:tab w:val="left" w:pos="0"/>
        </w:tabs>
        <w:spacing w:before="120" w:after="60" w:line="276" w:lineRule="auto"/>
        <w:ind w:firstLine="567"/>
        <w:jc w:val="both"/>
        <w:rPr>
          <w:sz w:val="26"/>
          <w:szCs w:val="26"/>
        </w:rPr>
      </w:pPr>
    </w:p>
    <w:p w14:paraId="57A045B6" w14:textId="77777777" w:rsidR="00FC0F4E" w:rsidRDefault="00FC0F4E" w:rsidP="005E191A">
      <w:pPr>
        <w:tabs>
          <w:tab w:val="left" w:pos="0"/>
        </w:tabs>
        <w:spacing w:before="120" w:after="60" w:line="276" w:lineRule="auto"/>
        <w:ind w:firstLine="567"/>
        <w:jc w:val="both"/>
        <w:rPr>
          <w:sz w:val="26"/>
          <w:szCs w:val="26"/>
        </w:rPr>
      </w:pPr>
    </w:p>
    <w:p w14:paraId="3A9F38C0" w14:textId="77777777" w:rsidR="00FC0F4E" w:rsidRDefault="00FC0F4E" w:rsidP="005E191A">
      <w:pPr>
        <w:tabs>
          <w:tab w:val="left" w:pos="0"/>
        </w:tabs>
        <w:spacing w:before="120" w:after="60" w:line="276" w:lineRule="auto"/>
        <w:ind w:firstLine="567"/>
        <w:jc w:val="both"/>
        <w:rPr>
          <w:sz w:val="26"/>
          <w:szCs w:val="26"/>
        </w:rPr>
      </w:pPr>
    </w:p>
    <w:p w14:paraId="0950EB3B" w14:textId="77777777" w:rsidR="00FC0F4E" w:rsidRDefault="00FC0F4E" w:rsidP="005E191A">
      <w:pPr>
        <w:tabs>
          <w:tab w:val="left" w:pos="0"/>
        </w:tabs>
        <w:spacing w:before="120" w:after="60" w:line="276" w:lineRule="auto"/>
        <w:ind w:firstLine="567"/>
        <w:jc w:val="both"/>
        <w:rPr>
          <w:sz w:val="26"/>
          <w:szCs w:val="26"/>
        </w:rPr>
      </w:pPr>
    </w:p>
    <w:p w14:paraId="005CE2DF" w14:textId="77777777" w:rsidR="00FC0F4E" w:rsidRDefault="00FC0F4E" w:rsidP="005E191A">
      <w:pPr>
        <w:tabs>
          <w:tab w:val="left" w:pos="0"/>
        </w:tabs>
        <w:spacing w:before="120" w:after="60" w:line="276" w:lineRule="auto"/>
        <w:ind w:firstLine="567"/>
        <w:jc w:val="both"/>
        <w:rPr>
          <w:sz w:val="26"/>
          <w:szCs w:val="26"/>
        </w:rPr>
      </w:pPr>
    </w:p>
    <w:p w14:paraId="06782D7A" w14:textId="77777777" w:rsidR="00FC0F4E" w:rsidRDefault="00FC0F4E" w:rsidP="005E191A">
      <w:pPr>
        <w:tabs>
          <w:tab w:val="left" w:pos="0"/>
        </w:tabs>
        <w:spacing w:before="120" w:after="60" w:line="276" w:lineRule="auto"/>
        <w:ind w:firstLine="567"/>
        <w:jc w:val="both"/>
        <w:rPr>
          <w:sz w:val="26"/>
          <w:szCs w:val="26"/>
        </w:rPr>
      </w:pPr>
    </w:p>
    <w:p w14:paraId="4B755818" w14:textId="77777777" w:rsidR="00FC0F4E" w:rsidRDefault="00FC0F4E" w:rsidP="005E191A">
      <w:pPr>
        <w:tabs>
          <w:tab w:val="left" w:pos="0"/>
        </w:tabs>
        <w:spacing w:before="120" w:after="60" w:line="276" w:lineRule="auto"/>
        <w:ind w:firstLine="567"/>
        <w:jc w:val="both"/>
        <w:rPr>
          <w:sz w:val="26"/>
          <w:szCs w:val="26"/>
        </w:rPr>
      </w:pPr>
    </w:p>
    <w:p w14:paraId="6FC17076" w14:textId="77777777" w:rsidR="00FC0F4E" w:rsidRDefault="00FC0F4E" w:rsidP="005E191A">
      <w:pPr>
        <w:tabs>
          <w:tab w:val="left" w:pos="0"/>
        </w:tabs>
        <w:spacing w:before="120" w:after="60" w:line="276" w:lineRule="auto"/>
        <w:ind w:firstLine="567"/>
        <w:jc w:val="both"/>
        <w:rPr>
          <w:sz w:val="26"/>
          <w:szCs w:val="26"/>
        </w:rPr>
      </w:pPr>
    </w:p>
    <w:p w14:paraId="6B044D76" w14:textId="77777777" w:rsidR="00FC0F4E" w:rsidRDefault="00FC0F4E" w:rsidP="005E191A">
      <w:pPr>
        <w:tabs>
          <w:tab w:val="left" w:pos="0"/>
        </w:tabs>
        <w:spacing w:before="120" w:after="60" w:line="276" w:lineRule="auto"/>
        <w:ind w:firstLine="567"/>
        <w:jc w:val="both"/>
        <w:rPr>
          <w:sz w:val="26"/>
          <w:szCs w:val="26"/>
        </w:rPr>
      </w:pPr>
    </w:p>
    <w:p w14:paraId="1F1C859B" w14:textId="77777777" w:rsidR="00FC0F4E" w:rsidRDefault="00FC0F4E" w:rsidP="005E191A">
      <w:pPr>
        <w:tabs>
          <w:tab w:val="left" w:pos="0"/>
        </w:tabs>
        <w:spacing w:before="120" w:after="60" w:line="276" w:lineRule="auto"/>
        <w:ind w:firstLine="567"/>
        <w:jc w:val="both"/>
        <w:rPr>
          <w:sz w:val="26"/>
          <w:szCs w:val="26"/>
        </w:rPr>
      </w:pPr>
    </w:p>
    <w:p w14:paraId="243E47C7" w14:textId="77777777" w:rsidR="00FC0F4E" w:rsidRDefault="00FC0F4E" w:rsidP="005E191A">
      <w:pPr>
        <w:tabs>
          <w:tab w:val="left" w:pos="0"/>
        </w:tabs>
        <w:spacing w:before="120" w:after="60" w:line="276" w:lineRule="auto"/>
        <w:ind w:firstLine="567"/>
        <w:jc w:val="both"/>
        <w:rPr>
          <w:sz w:val="26"/>
          <w:szCs w:val="26"/>
        </w:rPr>
      </w:pPr>
    </w:p>
    <w:p w14:paraId="0454672D" w14:textId="77777777" w:rsidR="00FC0F4E" w:rsidRDefault="00FC0F4E" w:rsidP="005E191A">
      <w:pPr>
        <w:tabs>
          <w:tab w:val="left" w:pos="0"/>
        </w:tabs>
        <w:spacing w:before="120" w:after="60" w:line="276" w:lineRule="auto"/>
        <w:ind w:firstLine="567"/>
        <w:jc w:val="both"/>
        <w:rPr>
          <w:sz w:val="26"/>
          <w:szCs w:val="26"/>
        </w:rPr>
      </w:pPr>
    </w:p>
    <w:p w14:paraId="3506E092" w14:textId="77777777" w:rsidR="00FC0F4E" w:rsidRDefault="00FC0F4E" w:rsidP="005E191A">
      <w:pPr>
        <w:tabs>
          <w:tab w:val="left" w:pos="0"/>
        </w:tabs>
        <w:spacing w:before="120" w:after="60" w:line="276" w:lineRule="auto"/>
        <w:ind w:firstLine="567"/>
        <w:jc w:val="both"/>
        <w:rPr>
          <w:sz w:val="26"/>
          <w:szCs w:val="26"/>
        </w:rPr>
      </w:pPr>
    </w:p>
    <w:p w14:paraId="63E215DB" w14:textId="77777777" w:rsidR="00FC0F4E" w:rsidRDefault="00FC0F4E" w:rsidP="005E191A">
      <w:pPr>
        <w:tabs>
          <w:tab w:val="left" w:pos="0"/>
        </w:tabs>
        <w:spacing w:before="120" w:after="60" w:line="276" w:lineRule="auto"/>
        <w:ind w:firstLine="567"/>
        <w:jc w:val="both"/>
        <w:rPr>
          <w:sz w:val="26"/>
          <w:szCs w:val="26"/>
        </w:rPr>
      </w:pPr>
    </w:p>
    <w:p w14:paraId="736D6412" w14:textId="77777777" w:rsidR="00FC0F4E" w:rsidRDefault="00FC0F4E" w:rsidP="005E191A">
      <w:pPr>
        <w:tabs>
          <w:tab w:val="left" w:pos="0"/>
        </w:tabs>
        <w:spacing w:before="120" w:after="60" w:line="276" w:lineRule="auto"/>
        <w:ind w:firstLine="567"/>
        <w:jc w:val="both"/>
        <w:rPr>
          <w:sz w:val="26"/>
          <w:szCs w:val="26"/>
        </w:rPr>
      </w:pPr>
    </w:p>
    <w:p w14:paraId="46A50DDC" w14:textId="77777777" w:rsidR="00FC0F4E" w:rsidRPr="001B4450" w:rsidRDefault="00FC0F4E" w:rsidP="005E191A">
      <w:pPr>
        <w:tabs>
          <w:tab w:val="left" w:pos="0"/>
        </w:tabs>
        <w:spacing w:before="120" w:after="60" w:line="276" w:lineRule="auto"/>
        <w:ind w:firstLine="567"/>
        <w:jc w:val="both"/>
        <w:rPr>
          <w:sz w:val="26"/>
          <w:szCs w:val="26"/>
        </w:rPr>
      </w:pPr>
    </w:p>
    <w:p w14:paraId="45118C8F" w14:textId="77777777" w:rsidR="001B4450" w:rsidRPr="00FC0F4E" w:rsidRDefault="00AC521A" w:rsidP="00FC0F4E">
      <w:pPr>
        <w:tabs>
          <w:tab w:val="left" w:pos="0"/>
        </w:tabs>
        <w:spacing w:before="120" w:after="60" w:line="276" w:lineRule="auto"/>
        <w:jc w:val="center"/>
        <w:rPr>
          <w:b/>
          <w:sz w:val="28"/>
          <w:szCs w:val="26"/>
        </w:rPr>
      </w:pPr>
      <w:r>
        <w:rPr>
          <w:b/>
          <w:sz w:val="28"/>
          <w:szCs w:val="26"/>
        </w:rPr>
        <w:br w:type="page"/>
      </w:r>
      <w:r w:rsidR="001B4450" w:rsidRPr="00FC0F4E">
        <w:rPr>
          <w:b/>
          <w:sz w:val="28"/>
          <w:szCs w:val="26"/>
        </w:rPr>
        <w:lastRenderedPageBreak/>
        <w:t>PHÁT HIỆN SỚM - CAN THIỆP SỚM</w:t>
      </w:r>
    </w:p>
    <w:p w14:paraId="4D4A2968" w14:textId="77777777" w:rsidR="001B4450" w:rsidRPr="00FC0F4E" w:rsidRDefault="001B4450" w:rsidP="00FC0F4E">
      <w:pPr>
        <w:tabs>
          <w:tab w:val="left" w:pos="0"/>
        </w:tabs>
        <w:spacing w:before="120" w:after="60" w:line="276" w:lineRule="auto"/>
        <w:jc w:val="center"/>
        <w:rPr>
          <w:b/>
          <w:sz w:val="28"/>
          <w:szCs w:val="26"/>
        </w:rPr>
      </w:pPr>
      <w:r w:rsidRPr="00FC0F4E">
        <w:rPr>
          <w:b/>
          <w:sz w:val="28"/>
          <w:szCs w:val="26"/>
        </w:rPr>
        <w:t>TRẺ BỊ GIẢM THỊ LỰC</w:t>
      </w:r>
    </w:p>
    <w:p w14:paraId="3123645B" w14:textId="77777777" w:rsidR="001B4450" w:rsidRPr="001B4450" w:rsidRDefault="001B4450" w:rsidP="005E191A">
      <w:pPr>
        <w:tabs>
          <w:tab w:val="left" w:pos="0"/>
        </w:tabs>
        <w:spacing w:before="120" w:after="60" w:line="276" w:lineRule="auto"/>
        <w:ind w:firstLine="567"/>
        <w:jc w:val="both"/>
        <w:rPr>
          <w:b/>
          <w:sz w:val="26"/>
          <w:szCs w:val="26"/>
        </w:rPr>
      </w:pPr>
    </w:p>
    <w:p w14:paraId="35CDCE47"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I. ĐẠI CƯƠNG</w:t>
      </w:r>
    </w:p>
    <w:p w14:paraId="336F3DC1" w14:textId="77777777" w:rsidR="001B4450" w:rsidRPr="001B4450" w:rsidRDefault="001B4450" w:rsidP="00FC0F4E">
      <w:pPr>
        <w:numPr>
          <w:ilvl w:val="2"/>
          <w:numId w:val="92"/>
        </w:numPr>
        <w:tabs>
          <w:tab w:val="clear" w:pos="2160"/>
          <w:tab w:val="left" w:pos="0"/>
          <w:tab w:val="left" w:pos="284"/>
          <w:tab w:val="num" w:pos="720"/>
        </w:tabs>
        <w:spacing w:before="120" w:after="60" w:line="276" w:lineRule="auto"/>
        <w:ind w:left="0" w:firstLine="567"/>
        <w:jc w:val="both"/>
        <w:rPr>
          <w:b/>
          <w:sz w:val="26"/>
          <w:szCs w:val="26"/>
        </w:rPr>
      </w:pPr>
      <w:r w:rsidRPr="001B4450">
        <w:rPr>
          <w:b/>
          <w:sz w:val="26"/>
          <w:szCs w:val="26"/>
        </w:rPr>
        <w:t xml:space="preserve">Định nghĩa </w:t>
      </w:r>
    </w:p>
    <w:p w14:paraId="4DA0E549" w14:textId="77777777" w:rsidR="001B4450" w:rsidRPr="001B4450" w:rsidRDefault="001B4450" w:rsidP="005E191A">
      <w:pPr>
        <w:spacing w:before="120" w:after="60" w:line="276" w:lineRule="auto"/>
        <w:ind w:firstLine="567"/>
        <w:jc w:val="both"/>
        <w:rPr>
          <w:sz w:val="26"/>
          <w:szCs w:val="26"/>
        </w:rPr>
      </w:pPr>
      <w:r w:rsidRPr="001B4450">
        <w:rPr>
          <w:b/>
          <w:i/>
          <w:sz w:val="26"/>
          <w:szCs w:val="26"/>
        </w:rPr>
        <w:t>a) Định nghĩa</w:t>
      </w:r>
      <w:r w:rsidRPr="001B4450">
        <w:rPr>
          <w:sz w:val="26"/>
          <w:szCs w:val="26"/>
        </w:rPr>
        <w:t xml:space="preserve">: Giảm thị lực là tình trạng một người do ảnh hưởng, hậu quả của các bệnh hoặc biến chứng về mắt bẩm sinh hay mắc phải, mà không nhìn rõ và nhận dạng được sự vật một cách bình thường như những người xung quanh. </w:t>
      </w:r>
    </w:p>
    <w:p w14:paraId="308908FF" w14:textId="77777777" w:rsidR="001B4450" w:rsidRPr="001B4450" w:rsidRDefault="001B4450" w:rsidP="005E191A">
      <w:pPr>
        <w:spacing w:before="120" w:after="60" w:line="276" w:lineRule="auto"/>
        <w:ind w:firstLine="567"/>
        <w:jc w:val="both"/>
        <w:rPr>
          <w:sz w:val="26"/>
          <w:szCs w:val="26"/>
        </w:rPr>
      </w:pPr>
      <w:r w:rsidRPr="001B4450">
        <w:rPr>
          <w:sz w:val="26"/>
          <w:szCs w:val="26"/>
        </w:rPr>
        <w:t>Giảm thị lực có thể ở các mức độ khác nhau:</w:t>
      </w:r>
    </w:p>
    <w:p w14:paraId="142AF28F" w14:textId="77777777" w:rsidR="001B4450" w:rsidRPr="001B4450" w:rsidRDefault="001B4450" w:rsidP="005E191A">
      <w:pPr>
        <w:numPr>
          <w:ilvl w:val="0"/>
          <w:numId w:val="95"/>
        </w:numPr>
        <w:spacing w:before="120" w:after="60" w:line="276" w:lineRule="auto"/>
        <w:ind w:left="0" w:firstLine="567"/>
        <w:jc w:val="both"/>
        <w:rPr>
          <w:sz w:val="26"/>
          <w:szCs w:val="26"/>
        </w:rPr>
      </w:pPr>
      <w:r w:rsidRPr="001B4450">
        <w:rPr>
          <w:sz w:val="26"/>
          <w:szCs w:val="26"/>
        </w:rPr>
        <w:t>Có một số trẻ chỉ nhìn được một chút.</w:t>
      </w:r>
    </w:p>
    <w:p w14:paraId="4EA81C35" w14:textId="77777777" w:rsidR="001B4450" w:rsidRPr="001B4450" w:rsidRDefault="001B4450" w:rsidP="005E191A">
      <w:pPr>
        <w:numPr>
          <w:ilvl w:val="0"/>
          <w:numId w:val="95"/>
        </w:numPr>
        <w:spacing w:before="120" w:after="60" w:line="276" w:lineRule="auto"/>
        <w:ind w:left="0" w:firstLine="567"/>
        <w:jc w:val="both"/>
        <w:rPr>
          <w:sz w:val="26"/>
          <w:szCs w:val="26"/>
        </w:rPr>
      </w:pPr>
      <w:r w:rsidRPr="001B4450">
        <w:rPr>
          <w:sz w:val="26"/>
          <w:szCs w:val="26"/>
        </w:rPr>
        <w:t>Có một số nhận biết ban ngày hay ban đêm nhưng không nhìn thấy gì.</w:t>
      </w:r>
    </w:p>
    <w:p w14:paraId="224F094D" w14:textId="77777777" w:rsidR="001B4450" w:rsidRPr="001B4450" w:rsidRDefault="001B4450" w:rsidP="005E191A">
      <w:pPr>
        <w:numPr>
          <w:ilvl w:val="0"/>
          <w:numId w:val="95"/>
        </w:numPr>
        <w:spacing w:before="120" w:after="60" w:line="276" w:lineRule="auto"/>
        <w:ind w:left="0" w:firstLine="567"/>
        <w:jc w:val="both"/>
        <w:rPr>
          <w:sz w:val="26"/>
          <w:szCs w:val="26"/>
        </w:rPr>
      </w:pPr>
      <w:r w:rsidRPr="001B4450">
        <w:rPr>
          <w:sz w:val="26"/>
          <w:szCs w:val="26"/>
        </w:rPr>
        <w:t>Có một số chỉ nhìn thất vật to, không nhìn thấy vật nhỏ.</w:t>
      </w:r>
    </w:p>
    <w:p w14:paraId="4D24A5F7" w14:textId="77777777" w:rsidR="001B4450" w:rsidRPr="001B4450" w:rsidRDefault="001B4450" w:rsidP="005E191A">
      <w:pPr>
        <w:numPr>
          <w:ilvl w:val="0"/>
          <w:numId w:val="95"/>
        </w:numPr>
        <w:spacing w:before="120" w:after="60" w:line="276" w:lineRule="auto"/>
        <w:ind w:left="0" w:firstLine="567"/>
        <w:jc w:val="both"/>
        <w:rPr>
          <w:sz w:val="26"/>
          <w:szCs w:val="26"/>
        </w:rPr>
      </w:pPr>
      <w:r w:rsidRPr="001B4450">
        <w:rPr>
          <w:sz w:val="26"/>
          <w:szCs w:val="26"/>
        </w:rPr>
        <w:t>Có một số trẻ chỉ nhìn thấy các vật ở gần, không nhìn thấy các vật ở  xa. Ngược lại, một số chỉ nhìn thấy xa không nhìn thấy gần. Những người này chỉ cần đeo kính.</w:t>
      </w:r>
    </w:p>
    <w:p w14:paraId="11FFCA27" w14:textId="77777777" w:rsidR="001B4450" w:rsidRPr="001B4450" w:rsidRDefault="001B4450" w:rsidP="005E191A">
      <w:pPr>
        <w:spacing w:before="120" w:after="60" w:line="276" w:lineRule="auto"/>
        <w:ind w:firstLine="567"/>
        <w:jc w:val="both"/>
        <w:rPr>
          <w:sz w:val="26"/>
          <w:szCs w:val="26"/>
        </w:rPr>
      </w:pPr>
      <w:r w:rsidRPr="001B4450">
        <w:rPr>
          <w:b/>
          <w:i/>
          <w:sz w:val="26"/>
          <w:szCs w:val="26"/>
        </w:rPr>
        <w:t>b) Tỷ lệ mắc</w:t>
      </w:r>
      <w:r w:rsidRPr="001B4450">
        <w:rPr>
          <w:sz w:val="26"/>
          <w:szCs w:val="26"/>
        </w:rPr>
        <w:t>: Chưa có điều tra chính thức về tỷ lệ tật khúc xạ trong toàn quốc, tuy nhiên ở một số nơi đã điều tra thì tỷ lệ tật khúc xạ của trẻ tuổi học đường ở nông thôn khoảng 8% - 10%, thành thị là 12% (riêng Tp HCM là 26% và Hà Nội là 20%).</w:t>
      </w:r>
    </w:p>
    <w:p w14:paraId="1CFAF058"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Nguyên nhâ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27"/>
        <w:gridCol w:w="1367"/>
        <w:gridCol w:w="3071"/>
        <w:gridCol w:w="4007"/>
      </w:tblGrid>
      <w:tr w:rsidR="001B4450" w:rsidRPr="00FC0F4E" w14:paraId="2C8BFEB1" w14:textId="77777777">
        <w:tc>
          <w:tcPr>
            <w:tcW w:w="1303" w:type="pct"/>
            <w:gridSpan w:val="2"/>
            <w:tcBorders>
              <w:top w:val="single" w:sz="4" w:space="0" w:color="auto"/>
              <w:left w:val="single" w:sz="4" w:space="0" w:color="auto"/>
              <w:bottom w:val="single" w:sz="4" w:space="0" w:color="auto"/>
              <w:right w:val="single" w:sz="4" w:space="0" w:color="auto"/>
            </w:tcBorders>
            <w:shd w:val="clear" w:color="auto" w:fill="333333"/>
          </w:tcPr>
          <w:p w14:paraId="61E31FF5" w14:textId="77777777" w:rsidR="001B4450" w:rsidRPr="00FC0F4E" w:rsidRDefault="001B4450" w:rsidP="00F15A2D">
            <w:pPr>
              <w:spacing w:before="60" w:after="60"/>
              <w:jc w:val="center"/>
              <w:rPr>
                <w:b/>
                <w:bCs/>
              </w:rPr>
            </w:pPr>
            <w:r w:rsidRPr="00FC0F4E">
              <w:rPr>
                <w:b/>
                <w:bCs/>
              </w:rPr>
              <w:t>Nguyên nhân</w:t>
            </w:r>
          </w:p>
        </w:tc>
        <w:tc>
          <w:tcPr>
            <w:tcW w:w="1604" w:type="pct"/>
            <w:tcBorders>
              <w:top w:val="single" w:sz="4" w:space="0" w:color="auto"/>
              <w:left w:val="single" w:sz="4" w:space="0" w:color="auto"/>
              <w:bottom w:val="single" w:sz="4" w:space="0" w:color="auto"/>
              <w:right w:val="single" w:sz="4" w:space="0" w:color="auto"/>
            </w:tcBorders>
            <w:shd w:val="clear" w:color="auto" w:fill="333333"/>
          </w:tcPr>
          <w:p w14:paraId="614DD87D" w14:textId="77777777" w:rsidR="001B4450" w:rsidRPr="00FC0F4E" w:rsidRDefault="001B4450" w:rsidP="00F15A2D">
            <w:pPr>
              <w:spacing w:before="60" w:after="60"/>
              <w:jc w:val="center"/>
              <w:rPr>
                <w:b/>
                <w:bCs/>
              </w:rPr>
            </w:pPr>
          </w:p>
        </w:tc>
        <w:tc>
          <w:tcPr>
            <w:tcW w:w="2093" w:type="pct"/>
            <w:tcBorders>
              <w:top w:val="single" w:sz="4" w:space="0" w:color="auto"/>
              <w:left w:val="single" w:sz="4" w:space="0" w:color="auto"/>
              <w:bottom w:val="single" w:sz="4" w:space="0" w:color="auto"/>
              <w:right w:val="single" w:sz="4" w:space="0" w:color="auto"/>
            </w:tcBorders>
            <w:shd w:val="clear" w:color="auto" w:fill="333333"/>
          </w:tcPr>
          <w:p w14:paraId="02770F20" w14:textId="77777777" w:rsidR="001B4450" w:rsidRPr="00FC0F4E" w:rsidRDefault="001B4450" w:rsidP="00F15A2D">
            <w:pPr>
              <w:spacing w:before="60" w:after="60"/>
              <w:jc w:val="center"/>
              <w:rPr>
                <w:b/>
                <w:bCs/>
              </w:rPr>
            </w:pPr>
            <w:r w:rsidRPr="00FC0F4E">
              <w:rPr>
                <w:b/>
                <w:bCs/>
              </w:rPr>
              <w:t>Phòng ngừa</w:t>
            </w:r>
          </w:p>
        </w:tc>
      </w:tr>
      <w:tr w:rsidR="001B4450" w:rsidRPr="00FC0F4E" w14:paraId="000245C3" w14:textId="77777777">
        <w:tc>
          <w:tcPr>
            <w:tcW w:w="589" w:type="pct"/>
            <w:vMerge w:val="restart"/>
            <w:tcBorders>
              <w:top w:val="single" w:sz="4" w:space="0" w:color="auto"/>
              <w:left w:val="single" w:sz="4" w:space="0" w:color="auto"/>
              <w:bottom w:val="single" w:sz="4" w:space="0" w:color="auto"/>
              <w:right w:val="single" w:sz="4" w:space="0" w:color="auto"/>
            </w:tcBorders>
            <w:vAlign w:val="center"/>
          </w:tcPr>
          <w:p w14:paraId="11B68B65" w14:textId="77777777" w:rsidR="001B4450" w:rsidRPr="00FC0F4E" w:rsidRDefault="001B4450" w:rsidP="00FC0F4E">
            <w:pPr>
              <w:spacing w:before="60" w:after="60"/>
              <w:jc w:val="both"/>
            </w:pPr>
            <w:r w:rsidRPr="00FC0F4E">
              <w:t>Trẻ em</w:t>
            </w:r>
          </w:p>
        </w:tc>
        <w:tc>
          <w:tcPr>
            <w:tcW w:w="714" w:type="pct"/>
            <w:vMerge w:val="restart"/>
            <w:tcBorders>
              <w:top w:val="single" w:sz="4" w:space="0" w:color="auto"/>
              <w:left w:val="single" w:sz="4" w:space="0" w:color="auto"/>
              <w:bottom w:val="single" w:sz="4" w:space="0" w:color="auto"/>
              <w:right w:val="single" w:sz="4" w:space="0" w:color="auto"/>
            </w:tcBorders>
            <w:shd w:val="clear" w:color="auto" w:fill="C0C0C0"/>
            <w:vAlign w:val="center"/>
          </w:tcPr>
          <w:p w14:paraId="230E69ED" w14:textId="77777777" w:rsidR="001B4450" w:rsidRPr="00FC0F4E" w:rsidRDefault="001B4450" w:rsidP="00FC0F4E">
            <w:pPr>
              <w:spacing w:before="60" w:after="60"/>
              <w:jc w:val="both"/>
            </w:pPr>
            <w:r w:rsidRPr="00FC0F4E">
              <w:t>Trước khi sinh</w:t>
            </w: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7B026077" w14:textId="77777777" w:rsidR="001B4450" w:rsidRPr="00FC0F4E" w:rsidRDefault="001B4450" w:rsidP="00FC0F4E">
            <w:pPr>
              <w:spacing w:before="60" w:after="60"/>
              <w:jc w:val="both"/>
            </w:pPr>
            <w:r w:rsidRPr="00FC0F4E">
              <w:t>Mẹ nhiễm siêu vi trùng (Rubella) khi mang thai</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253BBE5A" w14:textId="77777777" w:rsidR="001B4450" w:rsidRPr="00FC0F4E" w:rsidRDefault="001B4450" w:rsidP="00FC0F4E">
            <w:pPr>
              <w:spacing w:before="60" w:after="60"/>
              <w:jc w:val="both"/>
            </w:pPr>
            <w:r w:rsidRPr="00FC0F4E">
              <w:t>Tránh lây nhiễm khi mang thai</w:t>
            </w:r>
          </w:p>
        </w:tc>
      </w:tr>
      <w:tr w:rsidR="001B4450" w:rsidRPr="00FC0F4E" w14:paraId="01114E0E" w14:textId="77777777">
        <w:tc>
          <w:tcPr>
            <w:tcW w:w="589" w:type="pct"/>
            <w:vMerge/>
            <w:tcBorders>
              <w:top w:val="single" w:sz="4" w:space="0" w:color="auto"/>
              <w:left w:val="single" w:sz="4" w:space="0" w:color="auto"/>
              <w:bottom w:val="single" w:sz="4" w:space="0" w:color="auto"/>
              <w:right w:val="single" w:sz="4" w:space="0" w:color="auto"/>
            </w:tcBorders>
          </w:tcPr>
          <w:p w14:paraId="723AECC1" w14:textId="77777777" w:rsidR="001B4450" w:rsidRPr="00FC0F4E" w:rsidRDefault="001B4450" w:rsidP="00FC0F4E">
            <w:pPr>
              <w:spacing w:before="60" w:after="60"/>
              <w:jc w:val="both"/>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59999AAE" w14:textId="77777777" w:rsidR="001B4450" w:rsidRPr="00FC0F4E" w:rsidRDefault="001B4450" w:rsidP="00FC0F4E">
            <w:pPr>
              <w:spacing w:before="60" w:after="60"/>
              <w:jc w:val="both"/>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74CFE27E" w14:textId="77777777" w:rsidR="001B4450" w:rsidRPr="00FC0F4E" w:rsidRDefault="001B4450" w:rsidP="00FC0F4E">
            <w:pPr>
              <w:spacing w:before="60" w:after="60"/>
              <w:jc w:val="both"/>
              <w:rPr>
                <w:lang w:val="fr-FR"/>
              </w:rPr>
            </w:pPr>
            <w:r w:rsidRPr="00FC0F4E">
              <w:rPr>
                <w:lang w:val="fr-FR"/>
              </w:rPr>
              <w:t>Mẹ thiếu dinh dưỡng</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66310172" w14:textId="77777777" w:rsidR="001B4450" w:rsidRPr="00FC0F4E" w:rsidRDefault="001B4450" w:rsidP="00FC0F4E">
            <w:pPr>
              <w:spacing w:before="60" w:after="60"/>
              <w:jc w:val="both"/>
              <w:rPr>
                <w:lang w:val="fr-FR"/>
              </w:rPr>
            </w:pPr>
            <w:r w:rsidRPr="00FC0F4E">
              <w:rPr>
                <w:lang w:val="fr-FR"/>
              </w:rPr>
              <w:t>Ăn uống đủ dinh dưỡng đặc biệt Vitamin A</w:t>
            </w:r>
          </w:p>
        </w:tc>
      </w:tr>
      <w:tr w:rsidR="001B4450" w:rsidRPr="00FC0F4E" w14:paraId="4C5D7D16" w14:textId="77777777">
        <w:tc>
          <w:tcPr>
            <w:tcW w:w="589" w:type="pct"/>
            <w:vMerge/>
            <w:tcBorders>
              <w:top w:val="single" w:sz="4" w:space="0" w:color="auto"/>
              <w:left w:val="single" w:sz="4" w:space="0" w:color="auto"/>
              <w:bottom w:val="single" w:sz="4" w:space="0" w:color="auto"/>
              <w:right w:val="single" w:sz="4" w:space="0" w:color="auto"/>
            </w:tcBorders>
          </w:tcPr>
          <w:p w14:paraId="0FEC282F" w14:textId="77777777" w:rsidR="001B4450" w:rsidRPr="00FC0F4E" w:rsidRDefault="001B4450" w:rsidP="00FC0F4E">
            <w:pPr>
              <w:spacing w:before="60" w:after="60"/>
              <w:jc w:val="both"/>
              <w:rPr>
                <w:lang w:val="fr-FR"/>
              </w:rPr>
            </w:pPr>
          </w:p>
        </w:tc>
        <w:tc>
          <w:tcPr>
            <w:tcW w:w="714" w:type="pct"/>
            <w:vMerge w:val="restart"/>
            <w:tcBorders>
              <w:top w:val="single" w:sz="4" w:space="0" w:color="auto"/>
              <w:left w:val="single" w:sz="4" w:space="0" w:color="auto"/>
              <w:bottom w:val="single" w:sz="4" w:space="0" w:color="auto"/>
              <w:right w:val="single" w:sz="4" w:space="0" w:color="auto"/>
            </w:tcBorders>
          </w:tcPr>
          <w:p w14:paraId="71CE5649" w14:textId="77777777" w:rsidR="001B4450" w:rsidRPr="00FC0F4E" w:rsidRDefault="001B4450" w:rsidP="00FC0F4E">
            <w:pPr>
              <w:spacing w:before="60" w:after="60"/>
              <w:jc w:val="both"/>
              <w:rPr>
                <w:lang w:val="es-ES"/>
              </w:rPr>
            </w:pPr>
            <w:r w:rsidRPr="00FC0F4E">
              <w:rPr>
                <w:lang w:val="es-ES"/>
              </w:rPr>
              <w:t>Trong khi sinh</w:t>
            </w:r>
          </w:p>
        </w:tc>
        <w:tc>
          <w:tcPr>
            <w:tcW w:w="1604" w:type="pct"/>
            <w:tcBorders>
              <w:top w:val="single" w:sz="4" w:space="0" w:color="auto"/>
              <w:left w:val="single" w:sz="4" w:space="0" w:color="auto"/>
              <w:bottom w:val="single" w:sz="4" w:space="0" w:color="auto"/>
              <w:right w:val="single" w:sz="4" w:space="0" w:color="auto"/>
            </w:tcBorders>
          </w:tcPr>
          <w:p w14:paraId="13D1113E" w14:textId="77777777" w:rsidR="001B4450" w:rsidRPr="00FC0F4E" w:rsidRDefault="001B4450" w:rsidP="00FC0F4E">
            <w:pPr>
              <w:spacing w:before="60" w:after="60"/>
              <w:jc w:val="both"/>
              <w:rPr>
                <w:lang w:val="es-ES"/>
              </w:rPr>
            </w:pPr>
            <w:r w:rsidRPr="00FC0F4E">
              <w:rPr>
                <w:lang w:val="es-ES"/>
              </w:rPr>
              <w:t>Ngạt khi sinh</w:t>
            </w:r>
          </w:p>
        </w:tc>
        <w:tc>
          <w:tcPr>
            <w:tcW w:w="2093" w:type="pct"/>
            <w:tcBorders>
              <w:top w:val="single" w:sz="4" w:space="0" w:color="auto"/>
              <w:left w:val="single" w:sz="4" w:space="0" w:color="auto"/>
              <w:bottom w:val="single" w:sz="4" w:space="0" w:color="auto"/>
              <w:right w:val="single" w:sz="4" w:space="0" w:color="auto"/>
            </w:tcBorders>
          </w:tcPr>
          <w:p w14:paraId="568F23CE" w14:textId="77777777" w:rsidR="001B4450" w:rsidRPr="00FC0F4E" w:rsidRDefault="001B4450" w:rsidP="00FC0F4E">
            <w:pPr>
              <w:spacing w:before="60" w:after="60"/>
              <w:jc w:val="both"/>
              <w:rPr>
                <w:lang w:val="es-ES"/>
              </w:rPr>
            </w:pPr>
            <w:r w:rsidRPr="00FC0F4E">
              <w:rPr>
                <w:lang w:val="es-ES"/>
              </w:rPr>
              <w:t>Xử trí kịp thời khi sinh</w:t>
            </w:r>
          </w:p>
        </w:tc>
      </w:tr>
      <w:tr w:rsidR="001B4450" w:rsidRPr="00FC0F4E" w14:paraId="21F62C6B" w14:textId="77777777">
        <w:tc>
          <w:tcPr>
            <w:tcW w:w="589" w:type="pct"/>
            <w:vMerge/>
            <w:tcBorders>
              <w:top w:val="single" w:sz="4" w:space="0" w:color="auto"/>
              <w:left w:val="single" w:sz="4" w:space="0" w:color="auto"/>
              <w:bottom w:val="single" w:sz="4" w:space="0" w:color="auto"/>
              <w:right w:val="single" w:sz="4" w:space="0" w:color="auto"/>
            </w:tcBorders>
          </w:tcPr>
          <w:p w14:paraId="39949A5F"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tcPr>
          <w:p w14:paraId="14F2FF23"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tcPr>
          <w:p w14:paraId="4932A646" w14:textId="77777777" w:rsidR="001B4450" w:rsidRPr="00FC0F4E" w:rsidRDefault="001B4450" w:rsidP="00FC0F4E">
            <w:pPr>
              <w:spacing w:before="60" w:after="60"/>
              <w:jc w:val="both"/>
            </w:pPr>
            <w:r w:rsidRPr="00FC0F4E">
              <w:t>Chấn thương khi sinh</w:t>
            </w:r>
          </w:p>
        </w:tc>
        <w:tc>
          <w:tcPr>
            <w:tcW w:w="2093" w:type="pct"/>
            <w:tcBorders>
              <w:top w:val="single" w:sz="4" w:space="0" w:color="auto"/>
              <w:left w:val="single" w:sz="4" w:space="0" w:color="auto"/>
              <w:bottom w:val="single" w:sz="4" w:space="0" w:color="auto"/>
              <w:right w:val="single" w:sz="4" w:space="0" w:color="auto"/>
            </w:tcBorders>
          </w:tcPr>
          <w:p w14:paraId="3721ACFD" w14:textId="77777777" w:rsidR="001B4450" w:rsidRPr="00FC0F4E" w:rsidRDefault="001B4450" w:rsidP="00FC0F4E">
            <w:pPr>
              <w:spacing w:before="60" w:after="60"/>
              <w:jc w:val="both"/>
            </w:pPr>
            <w:r w:rsidRPr="00FC0F4E">
              <w:t>Nữ hộ sinh nâng cao tay nghề đề phòng chấn thương</w:t>
            </w:r>
          </w:p>
        </w:tc>
      </w:tr>
      <w:tr w:rsidR="001B4450" w:rsidRPr="005A1CF9" w14:paraId="30DFD5A8" w14:textId="77777777">
        <w:tc>
          <w:tcPr>
            <w:tcW w:w="589" w:type="pct"/>
            <w:vMerge/>
            <w:tcBorders>
              <w:top w:val="single" w:sz="4" w:space="0" w:color="auto"/>
              <w:left w:val="single" w:sz="4" w:space="0" w:color="auto"/>
              <w:bottom w:val="single" w:sz="4" w:space="0" w:color="auto"/>
              <w:right w:val="single" w:sz="4" w:space="0" w:color="auto"/>
            </w:tcBorders>
          </w:tcPr>
          <w:p w14:paraId="7C12DBC9" w14:textId="77777777" w:rsidR="001B4450" w:rsidRPr="00FC0F4E" w:rsidRDefault="001B4450" w:rsidP="00FC0F4E">
            <w:pPr>
              <w:spacing w:before="60" w:after="60"/>
              <w:jc w:val="both"/>
            </w:pPr>
          </w:p>
        </w:tc>
        <w:tc>
          <w:tcPr>
            <w:tcW w:w="714" w:type="pct"/>
            <w:vMerge w:val="restart"/>
            <w:tcBorders>
              <w:top w:val="single" w:sz="4" w:space="0" w:color="auto"/>
              <w:left w:val="single" w:sz="4" w:space="0" w:color="auto"/>
              <w:bottom w:val="single" w:sz="4" w:space="0" w:color="auto"/>
              <w:right w:val="single" w:sz="4" w:space="0" w:color="auto"/>
            </w:tcBorders>
            <w:shd w:val="clear" w:color="auto" w:fill="C0C0C0"/>
            <w:vAlign w:val="center"/>
          </w:tcPr>
          <w:p w14:paraId="7A86A2D4" w14:textId="77777777" w:rsidR="001B4450" w:rsidRPr="00FC0F4E" w:rsidRDefault="001B4450" w:rsidP="00FC0F4E">
            <w:pPr>
              <w:spacing w:before="60" w:after="60"/>
              <w:jc w:val="both"/>
            </w:pPr>
            <w:r w:rsidRPr="00FC0F4E">
              <w:t>Sau khi sinh</w:t>
            </w: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1A21A61D" w14:textId="77777777" w:rsidR="001B4450" w:rsidRPr="005A1CF9" w:rsidRDefault="001B4450" w:rsidP="00FC0F4E">
            <w:pPr>
              <w:spacing w:before="60" w:after="60"/>
              <w:jc w:val="both"/>
              <w:rPr>
                <w:lang w:val="fr-FR"/>
              </w:rPr>
            </w:pPr>
            <w:r w:rsidRPr="005A1CF9">
              <w:rPr>
                <w:lang w:val="fr-FR"/>
              </w:rPr>
              <w:t>Thiếu dinh dưỡng nhất là thiếu Vitamin A</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17EE6D32" w14:textId="77777777" w:rsidR="001B4450" w:rsidRPr="005A1CF9" w:rsidRDefault="001B4450" w:rsidP="00FC0F4E">
            <w:pPr>
              <w:spacing w:before="60" w:after="60"/>
              <w:jc w:val="both"/>
              <w:rPr>
                <w:lang w:val="fr-FR"/>
              </w:rPr>
            </w:pPr>
            <w:r w:rsidRPr="005A1CF9">
              <w:rPr>
                <w:lang w:val="fr-FR"/>
              </w:rPr>
              <w:t>Chế độ dinh dưỡng đầy đủ, Vitamin A, bú sữa mẹ</w:t>
            </w:r>
          </w:p>
        </w:tc>
      </w:tr>
      <w:tr w:rsidR="001B4450" w:rsidRPr="00FC0F4E" w14:paraId="678B6A14" w14:textId="77777777">
        <w:tc>
          <w:tcPr>
            <w:tcW w:w="589" w:type="pct"/>
            <w:vMerge/>
            <w:tcBorders>
              <w:top w:val="single" w:sz="4" w:space="0" w:color="auto"/>
              <w:left w:val="single" w:sz="4" w:space="0" w:color="auto"/>
              <w:bottom w:val="single" w:sz="4" w:space="0" w:color="auto"/>
              <w:right w:val="single" w:sz="4" w:space="0" w:color="auto"/>
            </w:tcBorders>
          </w:tcPr>
          <w:p w14:paraId="1614543E" w14:textId="77777777" w:rsidR="001B4450" w:rsidRPr="005A1CF9" w:rsidRDefault="001B4450" w:rsidP="00FC0F4E">
            <w:pPr>
              <w:spacing w:before="60" w:after="60"/>
              <w:jc w:val="both"/>
              <w:rPr>
                <w:lang w:val="fr-FR"/>
              </w:rPr>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24F08992" w14:textId="77777777" w:rsidR="001B4450" w:rsidRPr="005A1CF9" w:rsidRDefault="001B4450" w:rsidP="00FC0F4E">
            <w:pPr>
              <w:spacing w:before="60" w:after="60"/>
              <w:jc w:val="both"/>
              <w:rPr>
                <w:lang w:val="fr-FR"/>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3ADA5E9C" w14:textId="77777777" w:rsidR="001B4450" w:rsidRPr="00FC0F4E" w:rsidRDefault="001B4450" w:rsidP="00FC0F4E">
            <w:pPr>
              <w:spacing w:before="60" w:after="60"/>
              <w:jc w:val="both"/>
            </w:pPr>
            <w:r w:rsidRPr="00FC0F4E">
              <w:t>Bệnh lý võng mạc</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666C65D4" w14:textId="77777777" w:rsidR="001B4450" w:rsidRPr="00FC0F4E" w:rsidRDefault="001B4450" w:rsidP="00FC0F4E">
            <w:pPr>
              <w:spacing w:before="60" w:after="60"/>
              <w:jc w:val="both"/>
            </w:pPr>
            <w:r w:rsidRPr="00FC0F4E">
              <w:t>Phát hiện sớm, điều trị sớm</w:t>
            </w:r>
          </w:p>
        </w:tc>
      </w:tr>
      <w:tr w:rsidR="001B4450" w:rsidRPr="00FC0F4E" w14:paraId="65A33001" w14:textId="77777777">
        <w:tc>
          <w:tcPr>
            <w:tcW w:w="589" w:type="pct"/>
            <w:vMerge/>
            <w:tcBorders>
              <w:top w:val="single" w:sz="4" w:space="0" w:color="auto"/>
              <w:left w:val="single" w:sz="4" w:space="0" w:color="auto"/>
              <w:bottom w:val="single" w:sz="4" w:space="0" w:color="auto"/>
              <w:right w:val="single" w:sz="4" w:space="0" w:color="auto"/>
            </w:tcBorders>
          </w:tcPr>
          <w:p w14:paraId="6A7168F7" w14:textId="77777777" w:rsidR="001B4450" w:rsidRPr="00FC0F4E" w:rsidRDefault="001B4450" w:rsidP="00FC0F4E">
            <w:pPr>
              <w:spacing w:before="60" w:after="60"/>
              <w:jc w:val="both"/>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1BD4B48F" w14:textId="77777777" w:rsidR="001B4450" w:rsidRPr="00FC0F4E" w:rsidRDefault="001B4450" w:rsidP="00FC0F4E">
            <w:pPr>
              <w:spacing w:before="60" w:after="60"/>
              <w:jc w:val="both"/>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4A1F89D8" w14:textId="77777777" w:rsidR="001B4450" w:rsidRPr="00FC0F4E" w:rsidRDefault="001B4450" w:rsidP="00FC0F4E">
            <w:pPr>
              <w:spacing w:before="60" w:after="60"/>
              <w:jc w:val="both"/>
            </w:pPr>
            <w:r w:rsidRPr="00FC0F4E">
              <w:t>Sởi gây khuyết tật mắt, gây mù</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36F810A4" w14:textId="77777777" w:rsidR="001B4450" w:rsidRPr="00FC0F4E" w:rsidRDefault="001B4450" w:rsidP="00FC0F4E">
            <w:pPr>
              <w:spacing w:before="60" w:after="60"/>
              <w:jc w:val="both"/>
              <w:rPr>
                <w:lang w:val="es-ES"/>
              </w:rPr>
            </w:pPr>
            <w:r w:rsidRPr="00FC0F4E">
              <w:rPr>
                <w:lang w:val="es-ES"/>
              </w:rPr>
              <w:t>Tiêm phòng sởi</w:t>
            </w:r>
          </w:p>
        </w:tc>
      </w:tr>
      <w:tr w:rsidR="001B4450" w:rsidRPr="00FC0F4E" w14:paraId="20D27CAF" w14:textId="77777777">
        <w:tc>
          <w:tcPr>
            <w:tcW w:w="589" w:type="pct"/>
            <w:vMerge/>
            <w:tcBorders>
              <w:top w:val="single" w:sz="4" w:space="0" w:color="auto"/>
              <w:left w:val="single" w:sz="4" w:space="0" w:color="auto"/>
              <w:bottom w:val="single" w:sz="4" w:space="0" w:color="auto"/>
              <w:right w:val="single" w:sz="4" w:space="0" w:color="auto"/>
            </w:tcBorders>
          </w:tcPr>
          <w:p w14:paraId="40757AB1"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75F0BA74"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2F2DF265" w14:textId="77777777" w:rsidR="001B4450" w:rsidRPr="00FC0F4E" w:rsidRDefault="001B4450" w:rsidP="00FC0F4E">
            <w:pPr>
              <w:spacing w:before="60" w:after="60"/>
              <w:jc w:val="both"/>
              <w:rPr>
                <w:lang w:val="es-ES"/>
              </w:rPr>
            </w:pPr>
            <w:r w:rsidRPr="00FC0F4E">
              <w:rPr>
                <w:lang w:val="es-ES"/>
              </w:rPr>
              <w:t>Lác mắt</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10B8E915" w14:textId="77777777" w:rsidR="001B4450" w:rsidRPr="00FC0F4E" w:rsidRDefault="001B4450" w:rsidP="00FC0F4E">
            <w:pPr>
              <w:spacing w:before="60" w:after="60"/>
              <w:jc w:val="both"/>
              <w:rPr>
                <w:lang w:val="es-ES"/>
              </w:rPr>
            </w:pPr>
            <w:r w:rsidRPr="00FC0F4E">
              <w:rPr>
                <w:lang w:val="es-ES"/>
              </w:rPr>
              <w:t>Phẫu thuật chỉnh lác</w:t>
            </w:r>
          </w:p>
        </w:tc>
      </w:tr>
      <w:tr w:rsidR="001B4450" w:rsidRPr="00FC0F4E" w14:paraId="069C70A7" w14:textId="77777777">
        <w:trPr>
          <w:trHeight w:val="395"/>
        </w:trPr>
        <w:tc>
          <w:tcPr>
            <w:tcW w:w="589" w:type="pct"/>
            <w:vMerge/>
            <w:tcBorders>
              <w:top w:val="single" w:sz="4" w:space="0" w:color="auto"/>
              <w:left w:val="single" w:sz="4" w:space="0" w:color="auto"/>
              <w:bottom w:val="single" w:sz="4" w:space="0" w:color="auto"/>
              <w:right w:val="single" w:sz="4" w:space="0" w:color="auto"/>
            </w:tcBorders>
          </w:tcPr>
          <w:p w14:paraId="460605F0"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701EA326"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6265D646" w14:textId="77777777" w:rsidR="001B4450" w:rsidRPr="00FC0F4E" w:rsidRDefault="001B4450" w:rsidP="00FC0F4E">
            <w:pPr>
              <w:spacing w:before="60" w:after="60"/>
              <w:jc w:val="both"/>
              <w:rPr>
                <w:lang w:val="es-ES"/>
              </w:rPr>
            </w:pPr>
            <w:r w:rsidRPr="00FC0F4E">
              <w:rPr>
                <w:lang w:val="es-ES"/>
              </w:rPr>
              <w:t>Lậu: Trẻ sơ sinh bị lây nhiễm từ mẹ khi đẻ</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77DA23CD" w14:textId="77777777" w:rsidR="001B4450" w:rsidRPr="00FC0F4E" w:rsidRDefault="001B4450" w:rsidP="00FC0F4E">
            <w:pPr>
              <w:spacing w:before="60" w:after="60"/>
              <w:jc w:val="both"/>
              <w:rPr>
                <w:lang w:val="es-ES"/>
              </w:rPr>
            </w:pPr>
            <w:r w:rsidRPr="00FC0F4E">
              <w:rPr>
                <w:lang w:val="es-ES"/>
              </w:rPr>
              <w:t>Phát hiện sớm, nhỏ vào mắt trẻ sơ sinh 1 giọt 1% Nitrat bạc hoặc mỡ Tetracylin</w:t>
            </w:r>
          </w:p>
        </w:tc>
      </w:tr>
      <w:tr w:rsidR="001B4450" w:rsidRPr="00FC0F4E" w14:paraId="5FF9C9F3" w14:textId="77777777">
        <w:tc>
          <w:tcPr>
            <w:tcW w:w="589" w:type="pct"/>
            <w:vMerge/>
            <w:tcBorders>
              <w:top w:val="single" w:sz="4" w:space="0" w:color="auto"/>
              <w:left w:val="single" w:sz="4" w:space="0" w:color="auto"/>
              <w:bottom w:val="single" w:sz="4" w:space="0" w:color="auto"/>
              <w:right w:val="single" w:sz="4" w:space="0" w:color="auto"/>
            </w:tcBorders>
          </w:tcPr>
          <w:p w14:paraId="3A9A6FD7"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51C15549"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00F1A49F" w14:textId="77777777" w:rsidR="001B4450" w:rsidRPr="00FC0F4E" w:rsidRDefault="001B4450" w:rsidP="00FC0F4E">
            <w:pPr>
              <w:spacing w:before="60" w:after="60"/>
              <w:jc w:val="both"/>
              <w:rPr>
                <w:lang w:val="es-ES"/>
              </w:rPr>
            </w:pPr>
            <w:r w:rsidRPr="00FC0F4E">
              <w:rPr>
                <w:lang w:val="es-ES"/>
              </w:rPr>
              <w:t>Chlamydia – bệnh lây từ đường tình dục</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514505BB" w14:textId="77777777" w:rsidR="001B4450" w:rsidRPr="00FC0F4E" w:rsidRDefault="001B4450" w:rsidP="00FC0F4E">
            <w:pPr>
              <w:spacing w:before="60" w:after="60"/>
              <w:jc w:val="both"/>
              <w:rPr>
                <w:lang w:val="es-ES"/>
              </w:rPr>
            </w:pPr>
            <w:r w:rsidRPr="00FC0F4E">
              <w:rPr>
                <w:lang w:val="es-ES"/>
              </w:rPr>
              <w:t>Nhỏ mỡ Tetracylin vòa mắt trẻ sơ sinh 3 lần/ngày</w:t>
            </w:r>
          </w:p>
        </w:tc>
      </w:tr>
      <w:tr w:rsidR="001B4450" w:rsidRPr="00FC0F4E" w14:paraId="7E428C54" w14:textId="77777777">
        <w:tc>
          <w:tcPr>
            <w:tcW w:w="589" w:type="pct"/>
            <w:vMerge/>
            <w:tcBorders>
              <w:top w:val="single" w:sz="4" w:space="0" w:color="auto"/>
              <w:left w:val="single" w:sz="4" w:space="0" w:color="auto"/>
              <w:bottom w:val="single" w:sz="4" w:space="0" w:color="auto"/>
              <w:right w:val="single" w:sz="4" w:space="0" w:color="auto"/>
            </w:tcBorders>
          </w:tcPr>
          <w:p w14:paraId="0CC54D9E"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shd w:val="clear" w:color="auto" w:fill="C0C0C0"/>
          </w:tcPr>
          <w:p w14:paraId="083F4DD1"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7F98ECDD" w14:textId="77777777" w:rsidR="001B4450" w:rsidRPr="00FC0F4E" w:rsidRDefault="001B4450" w:rsidP="00FC0F4E">
            <w:pPr>
              <w:spacing w:before="60" w:after="60"/>
              <w:jc w:val="both"/>
              <w:rPr>
                <w:lang w:val="es-ES"/>
              </w:rPr>
            </w:pPr>
            <w:r w:rsidRPr="00FC0F4E">
              <w:rPr>
                <w:lang w:val="es-ES"/>
              </w:rPr>
              <w:t>Tổn thương não do nhiễm vi trùng, siêu vi trùng</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28C3E55B" w14:textId="77777777" w:rsidR="001B4450" w:rsidRPr="00FC0F4E" w:rsidRDefault="001B4450" w:rsidP="00FC0F4E">
            <w:pPr>
              <w:spacing w:before="60" w:after="60"/>
              <w:jc w:val="both"/>
              <w:rPr>
                <w:lang w:val="es-ES"/>
              </w:rPr>
            </w:pPr>
            <w:r w:rsidRPr="00FC0F4E">
              <w:rPr>
                <w:lang w:val="es-ES"/>
              </w:rPr>
              <w:t>Phát hiện sớm, điều trị sớm, tiêm chủng</w:t>
            </w:r>
          </w:p>
        </w:tc>
      </w:tr>
      <w:tr w:rsidR="001B4450" w:rsidRPr="00FC0F4E" w14:paraId="24C924FF" w14:textId="77777777">
        <w:trPr>
          <w:trHeight w:val="1690"/>
        </w:trPr>
        <w:tc>
          <w:tcPr>
            <w:tcW w:w="589" w:type="pct"/>
            <w:vMerge/>
            <w:tcBorders>
              <w:top w:val="single" w:sz="4" w:space="0" w:color="auto"/>
              <w:left w:val="single" w:sz="4" w:space="0" w:color="auto"/>
              <w:bottom w:val="single" w:sz="4" w:space="0" w:color="auto"/>
              <w:right w:val="single" w:sz="4" w:space="0" w:color="auto"/>
            </w:tcBorders>
          </w:tcPr>
          <w:p w14:paraId="5A0E5C2A" w14:textId="77777777" w:rsidR="001B4450" w:rsidRPr="00FC0F4E" w:rsidRDefault="001B4450" w:rsidP="00FC0F4E">
            <w:pPr>
              <w:spacing w:before="60" w:after="60"/>
              <w:jc w:val="both"/>
              <w:rPr>
                <w:lang w:val="es-ES"/>
              </w:rPr>
            </w:pPr>
          </w:p>
        </w:tc>
        <w:tc>
          <w:tcPr>
            <w:tcW w:w="714" w:type="pct"/>
            <w:vMerge/>
            <w:tcBorders>
              <w:top w:val="single" w:sz="4" w:space="0" w:color="auto"/>
              <w:left w:val="single" w:sz="4" w:space="0" w:color="auto"/>
              <w:bottom w:val="single" w:sz="4" w:space="0" w:color="auto"/>
              <w:right w:val="single" w:sz="4" w:space="0" w:color="auto"/>
            </w:tcBorders>
          </w:tcPr>
          <w:p w14:paraId="73F29597" w14:textId="77777777" w:rsidR="001B4450" w:rsidRPr="00FC0F4E" w:rsidRDefault="001B4450" w:rsidP="00FC0F4E">
            <w:pPr>
              <w:spacing w:before="60" w:after="60"/>
              <w:jc w:val="both"/>
              <w:rPr>
                <w:lang w:val="es-ES"/>
              </w:rPr>
            </w:pPr>
          </w:p>
        </w:tc>
        <w:tc>
          <w:tcPr>
            <w:tcW w:w="1604" w:type="pct"/>
            <w:tcBorders>
              <w:top w:val="single" w:sz="4" w:space="0" w:color="auto"/>
              <w:left w:val="single" w:sz="4" w:space="0" w:color="auto"/>
              <w:bottom w:val="single" w:sz="4" w:space="0" w:color="auto"/>
              <w:right w:val="single" w:sz="4" w:space="0" w:color="auto"/>
            </w:tcBorders>
            <w:shd w:val="clear" w:color="auto" w:fill="C0C0C0"/>
          </w:tcPr>
          <w:p w14:paraId="3C61B5FF" w14:textId="77777777" w:rsidR="001B4450" w:rsidRPr="00FC0F4E" w:rsidRDefault="001B4450" w:rsidP="00FC0F4E">
            <w:pPr>
              <w:spacing w:before="60" w:after="60"/>
              <w:jc w:val="both"/>
              <w:rPr>
                <w:lang w:val="es-ES"/>
              </w:rPr>
            </w:pPr>
            <w:r w:rsidRPr="00FC0F4E">
              <w:rPr>
                <w:lang w:val="es-ES"/>
              </w:rPr>
              <w:t>Tai nạn gây tổn thương trực tiếp ở mắt như: Vật nhón, acid, kiềm, bom, mảnh đạn</w:t>
            </w:r>
          </w:p>
        </w:tc>
        <w:tc>
          <w:tcPr>
            <w:tcW w:w="2093" w:type="pct"/>
            <w:tcBorders>
              <w:top w:val="single" w:sz="4" w:space="0" w:color="auto"/>
              <w:left w:val="single" w:sz="4" w:space="0" w:color="auto"/>
              <w:bottom w:val="single" w:sz="4" w:space="0" w:color="auto"/>
              <w:right w:val="single" w:sz="4" w:space="0" w:color="auto"/>
            </w:tcBorders>
            <w:shd w:val="clear" w:color="auto" w:fill="C0C0C0"/>
          </w:tcPr>
          <w:p w14:paraId="0B8FC019" w14:textId="77777777" w:rsidR="001B4450" w:rsidRPr="00FC0F4E" w:rsidRDefault="001B4450" w:rsidP="00FC0F4E">
            <w:pPr>
              <w:spacing w:before="60" w:after="60"/>
              <w:jc w:val="both"/>
              <w:rPr>
                <w:lang w:val="es-ES"/>
              </w:rPr>
            </w:pPr>
            <w:r w:rsidRPr="00FC0F4E">
              <w:rPr>
                <w:lang w:val="es-ES"/>
              </w:rPr>
              <w:t>An toàn khi đi lại, làm việc và cuộc sống hàng ngày</w:t>
            </w:r>
          </w:p>
        </w:tc>
      </w:tr>
    </w:tbl>
    <w:p w14:paraId="539D2107" w14:textId="77777777" w:rsidR="001B4450" w:rsidRPr="001B4450" w:rsidRDefault="001B4450" w:rsidP="005E191A">
      <w:pPr>
        <w:tabs>
          <w:tab w:val="left" w:pos="0"/>
        </w:tabs>
        <w:spacing w:before="120" w:after="60" w:line="276" w:lineRule="auto"/>
        <w:ind w:firstLine="567"/>
        <w:jc w:val="both"/>
        <w:rPr>
          <w:sz w:val="26"/>
          <w:szCs w:val="26"/>
          <w:lang w:val="es-ES"/>
        </w:rPr>
      </w:pPr>
    </w:p>
    <w:p w14:paraId="4E08F3F1" w14:textId="77777777" w:rsidR="001B4450" w:rsidRPr="001B4450" w:rsidRDefault="001B4450" w:rsidP="005E191A">
      <w:pPr>
        <w:tabs>
          <w:tab w:val="left" w:pos="0"/>
        </w:tabs>
        <w:spacing w:before="120" w:after="60" w:line="276" w:lineRule="auto"/>
        <w:ind w:firstLine="567"/>
        <w:jc w:val="both"/>
        <w:rPr>
          <w:sz w:val="26"/>
          <w:szCs w:val="26"/>
          <w:lang w:val="es-ES"/>
        </w:rPr>
      </w:pPr>
      <w:r w:rsidRPr="001B4450">
        <w:rPr>
          <w:b/>
          <w:sz w:val="26"/>
          <w:szCs w:val="26"/>
          <w:lang w:val="es-ES"/>
        </w:rPr>
        <w:t>II.</w:t>
      </w:r>
      <w:r w:rsidRPr="001B4450">
        <w:rPr>
          <w:sz w:val="26"/>
          <w:szCs w:val="26"/>
          <w:lang w:val="es-ES"/>
        </w:rPr>
        <w:t xml:space="preserve"> </w:t>
      </w:r>
      <w:r w:rsidRPr="001B4450">
        <w:rPr>
          <w:b/>
          <w:sz w:val="26"/>
          <w:szCs w:val="26"/>
          <w:lang w:val="es-ES"/>
        </w:rPr>
        <w:t>PHÁT HIỆN SỚM</w:t>
      </w:r>
    </w:p>
    <w:p w14:paraId="48833BB1" w14:textId="77777777" w:rsidR="001B4450" w:rsidRPr="001B4450" w:rsidRDefault="001B4450" w:rsidP="005E191A">
      <w:pPr>
        <w:tabs>
          <w:tab w:val="left" w:pos="0"/>
        </w:tabs>
        <w:spacing w:before="120" w:after="60" w:line="276" w:lineRule="auto"/>
        <w:ind w:firstLine="567"/>
        <w:jc w:val="both"/>
        <w:rPr>
          <w:b/>
          <w:sz w:val="26"/>
          <w:szCs w:val="26"/>
          <w:lang w:val="es-ES"/>
        </w:rPr>
      </w:pPr>
      <w:r w:rsidRPr="001B4450">
        <w:rPr>
          <w:b/>
          <w:sz w:val="26"/>
          <w:szCs w:val="26"/>
          <w:lang w:val="es-ES"/>
        </w:rPr>
        <w:t xml:space="preserve">1. Lâm sàng </w:t>
      </w:r>
    </w:p>
    <w:p w14:paraId="6D95D8A7" w14:textId="77777777" w:rsidR="001B4450" w:rsidRPr="001B4450" w:rsidRDefault="001B4450" w:rsidP="005E191A">
      <w:pPr>
        <w:numPr>
          <w:ilvl w:val="0"/>
          <w:numId w:val="96"/>
        </w:numPr>
        <w:spacing w:before="120" w:after="60" w:line="276" w:lineRule="auto"/>
        <w:ind w:left="0" w:firstLine="567"/>
        <w:jc w:val="both"/>
        <w:rPr>
          <w:sz w:val="26"/>
          <w:szCs w:val="26"/>
          <w:lang w:val="es-ES"/>
        </w:rPr>
      </w:pPr>
      <w:r w:rsidRPr="001B4450">
        <w:rPr>
          <w:sz w:val="26"/>
          <w:szCs w:val="26"/>
          <w:lang w:val="es-ES"/>
        </w:rPr>
        <w:t>Mắt, mi đỏ, có mủ hoặc thường xuyên chảy nước mắt.</w:t>
      </w:r>
    </w:p>
    <w:p w14:paraId="28A57954" w14:textId="77777777" w:rsidR="001B4450" w:rsidRPr="00E657E6" w:rsidRDefault="001B4450" w:rsidP="005E191A">
      <w:pPr>
        <w:numPr>
          <w:ilvl w:val="0"/>
          <w:numId w:val="96"/>
        </w:numPr>
        <w:spacing w:before="120" w:after="60" w:line="276" w:lineRule="auto"/>
        <w:ind w:left="0" w:firstLine="567"/>
        <w:jc w:val="both"/>
        <w:rPr>
          <w:spacing w:val="-4"/>
          <w:sz w:val="26"/>
          <w:szCs w:val="26"/>
          <w:lang w:val="es-ES"/>
        </w:rPr>
      </w:pPr>
      <w:r w:rsidRPr="00E657E6">
        <w:rPr>
          <w:spacing w:val="-4"/>
          <w:sz w:val="26"/>
          <w:szCs w:val="26"/>
          <w:lang w:val="es-ES"/>
        </w:rPr>
        <w:t>Mắt trông mờ, đục hoặc nhăn nheo hoặc có tổn thương đau.</w:t>
      </w:r>
    </w:p>
    <w:p w14:paraId="6F2C4C53" w14:textId="77777777" w:rsidR="001B4450" w:rsidRPr="001B4450" w:rsidRDefault="001B4450" w:rsidP="005E191A">
      <w:pPr>
        <w:numPr>
          <w:ilvl w:val="0"/>
          <w:numId w:val="96"/>
        </w:numPr>
        <w:spacing w:before="120" w:after="60" w:line="276" w:lineRule="auto"/>
        <w:ind w:left="0" w:firstLine="567"/>
        <w:jc w:val="both"/>
        <w:rPr>
          <w:sz w:val="26"/>
          <w:szCs w:val="26"/>
          <w:lang w:val="es-ES"/>
        </w:rPr>
      </w:pPr>
      <w:r w:rsidRPr="001B4450">
        <w:rPr>
          <w:sz w:val="26"/>
          <w:szCs w:val="26"/>
          <w:lang w:val="es-ES"/>
        </w:rPr>
        <w:t>Một hoặc cả hai bên đồng tử có màu xám hoặc trắng.</w:t>
      </w:r>
    </w:p>
    <w:p w14:paraId="117910EE" w14:textId="1752795E" w:rsidR="001B4450" w:rsidRPr="001B4450" w:rsidRDefault="00EC0CAA" w:rsidP="005E191A">
      <w:pPr>
        <w:numPr>
          <w:ilvl w:val="0"/>
          <w:numId w:val="96"/>
        </w:numPr>
        <w:spacing w:before="120" w:after="60" w:line="276" w:lineRule="auto"/>
        <w:ind w:left="0" w:firstLine="567"/>
        <w:jc w:val="both"/>
        <w:rPr>
          <w:sz w:val="26"/>
          <w:szCs w:val="26"/>
          <w:lang w:val="es-ES"/>
        </w:rPr>
      </w:pPr>
      <w:r>
        <w:rPr>
          <w:noProof/>
          <w:sz w:val="26"/>
          <w:szCs w:val="26"/>
        </w:rPr>
        <w:drawing>
          <wp:anchor distT="0" distB="0" distL="114300" distR="114300" simplePos="0" relativeHeight="251662336" behindDoc="1" locked="0" layoutInCell="1" allowOverlap="1" wp14:anchorId="19DA271D" wp14:editId="4D67847C">
            <wp:simplePos x="0" y="0"/>
            <wp:positionH relativeFrom="column">
              <wp:posOffset>1905000</wp:posOffset>
            </wp:positionH>
            <wp:positionV relativeFrom="paragraph">
              <wp:posOffset>285750</wp:posOffset>
            </wp:positionV>
            <wp:extent cx="2400300" cy="1700530"/>
            <wp:effectExtent l="0" t="0" r="12700" b="1270"/>
            <wp:wrapTight wrapText="bothSides">
              <wp:wrapPolygon edited="0">
                <wp:start x="0" y="0"/>
                <wp:lineTo x="0" y="21294"/>
                <wp:lineTo x="21486" y="21294"/>
                <wp:lineTo x="21486"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0300" cy="17005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4450" w:rsidRPr="001B4450">
        <w:rPr>
          <w:sz w:val="26"/>
          <w:szCs w:val="26"/>
          <w:lang w:val="es-ES"/>
        </w:rPr>
        <w:t>Trẻ 3 tháng tuổi vẫn không nhìn theo đồ chơi hoặc sự vật khi đưa qua mặt trẻ.</w:t>
      </w:r>
    </w:p>
    <w:p w14:paraId="6C8B28D7" w14:textId="77777777" w:rsidR="001B4450" w:rsidRPr="001B4450" w:rsidRDefault="001B4450" w:rsidP="005E191A">
      <w:pPr>
        <w:numPr>
          <w:ilvl w:val="0"/>
          <w:numId w:val="96"/>
        </w:numPr>
        <w:spacing w:before="120" w:after="60" w:line="276" w:lineRule="auto"/>
        <w:ind w:left="0" w:firstLine="567"/>
        <w:jc w:val="both"/>
        <w:rPr>
          <w:sz w:val="26"/>
          <w:szCs w:val="26"/>
          <w:lang w:val="es-ES"/>
        </w:rPr>
      </w:pPr>
      <w:r w:rsidRPr="001B4450">
        <w:rPr>
          <w:sz w:val="26"/>
          <w:szCs w:val="26"/>
          <w:lang w:val="es-ES"/>
        </w:rPr>
        <w:t xml:space="preserve">Trẻ 3 tháng tuổi vẫn không đưa tay với đồ chơi </w:t>
      </w:r>
      <w:r w:rsidR="00AC521A">
        <w:rPr>
          <w:sz w:val="26"/>
          <w:szCs w:val="26"/>
          <w:lang w:val="es-ES"/>
        </w:rPr>
        <w:t>ở trước mặt trẻ, trừ khi đồ chơ</w:t>
      </w:r>
      <w:r w:rsidR="00AC521A">
        <w:rPr>
          <w:sz w:val="26"/>
          <w:szCs w:val="26"/>
          <w:lang w:val="vi-VN"/>
        </w:rPr>
        <w:t>i</w:t>
      </w:r>
      <w:r w:rsidRPr="001B4450">
        <w:rPr>
          <w:sz w:val="26"/>
          <w:szCs w:val="26"/>
          <w:lang w:val="es-ES"/>
        </w:rPr>
        <w:t xml:space="preserve"> này phát ra tiếng động hoặc chạm vào trẻ.</w:t>
      </w:r>
    </w:p>
    <w:p w14:paraId="31AAAAA8" w14:textId="77777777" w:rsidR="001B4450" w:rsidRPr="001B4450" w:rsidRDefault="001B4450" w:rsidP="005E191A">
      <w:pPr>
        <w:numPr>
          <w:ilvl w:val="0"/>
          <w:numId w:val="96"/>
        </w:numPr>
        <w:spacing w:before="120" w:after="60" w:line="276" w:lineRule="auto"/>
        <w:ind w:left="0" w:firstLine="567"/>
        <w:jc w:val="both"/>
        <w:rPr>
          <w:sz w:val="26"/>
          <w:szCs w:val="26"/>
          <w:lang w:val="es-ES"/>
        </w:rPr>
      </w:pPr>
      <w:r w:rsidRPr="001B4450">
        <w:rPr>
          <w:sz w:val="26"/>
          <w:szCs w:val="26"/>
          <w:lang w:val="es-ES"/>
        </w:rPr>
        <w:t>Mắt lệch, 2 mắt không di động cùng hướng với nhau.</w:t>
      </w:r>
    </w:p>
    <w:p w14:paraId="7B61ADE5"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Mắt lác.</w:t>
      </w:r>
    </w:p>
    <w:p w14:paraId="6D59133D"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Trẻ chậm sử dụng tay, vận động và đi lại so với trẻ khác. Trẻ thường và đụng vào đồ vật hoặc rất vụng về.</w:t>
      </w:r>
    </w:p>
    <w:p w14:paraId="0D43FE7A"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Trẻ không thích thú với tranh ảnh, sách, đồ chơi có màu sắc khi để những thứ này sát mặt.</w:t>
      </w:r>
    </w:p>
    <w:p w14:paraId="048656C8"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Nhìn khó khăn khi trời tối (quáng gà).</w:t>
      </w:r>
    </w:p>
    <w:p w14:paraId="30BBDC92"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Ở trường trẻ không đọc được những chữ trên bảng hoặc những chữ nhỏ trong sách. Trẻ mệt mỏi, đau đầu khi đọc sách.</w:t>
      </w:r>
    </w:p>
    <w:p w14:paraId="3209A36F" w14:textId="77777777" w:rsidR="001B4450" w:rsidRPr="001B4450" w:rsidRDefault="001B4450" w:rsidP="005E191A">
      <w:pPr>
        <w:numPr>
          <w:ilvl w:val="0"/>
          <w:numId w:val="96"/>
        </w:numPr>
        <w:spacing w:before="120" w:after="60" w:line="276" w:lineRule="auto"/>
        <w:ind w:left="0" w:firstLine="567"/>
        <w:jc w:val="both"/>
        <w:rPr>
          <w:sz w:val="26"/>
          <w:szCs w:val="26"/>
        </w:rPr>
      </w:pPr>
      <w:r w:rsidRPr="001B4450">
        <w:rPr>
          <w:sz w:val="26"/>
          <w:szCs w:val="26"/>
        </w:rPr>
        <w:t>Trẻ có thể bị mù hoặc giảm thị lực phối hợp với các dạng khuyết tật khác như bại não, chậm phát triển trí tuệ…</w:t>
      </w:r>
    </w:p>
    <w:p w14:paraId="36CF9D5C"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ận lâm sàng</w:t>
      </w:r>
    </w:p>
    <w:p w14:paraId="55D4A990"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ab/>
        <w:t>- Soi đáy mắt: tìm nguyên nhân và xác định chẩn đoán.</w:t>
      </w:r>
    </w:p>
    <w:p w14:paraId="5A79DCAB" w14:textId="77777777" w:rsidR="001B4450" w:rsidRPr="001B4450" w:rsidRDefault="001B4450" w:rsidP="00E657E6">
      <w:pPr>
        <w:tabs>
          <w:tab w:val="left" w:pos="0"/>
        </w:tabs>
        <w:spacing w:before="120" w:after="60" w:line="269" w:lineRule="auto"/>
        <w:ind w:firstLine="567"/>
        <w:jc w:val="both"/>
        <w:rPr>
          <w:sz w:val="26"/>
          <w:szCs w:val="26"/>
        </w:rPr>
      </w:pPr>
      <w:r w:rsidRPr="001B4450">
        <w:rPr>
          <w:sz w:val="26"/>
          <w:szCs w:val="26"/>
        </w:rPr>
        <w:t>- Đo thị lực: Đánh giá thị lực, phân loại giảm thị lực (cận thị, viễn thị hoặc loạn thị)</w:t>
      </w:r>
    </w:p>
    <w:p w14:paraId="1013606B" w14:textId="77777777" w:rsidR="001B4450" w:rsidRPr="001B4450" w:rsidRDefault="001B4450" w:rsidP="00E657E6">
      <w:pPr>
        <w:tabs>
          <w:tab w:val="left" w:pos="0"/>
        </w:tabs>
        <w:spacing w:before="120" w:after="60" w:line="269" w:lineRule="auto"/>
        <w:ind w:firstLine="567"/>
        <w:jc w:val="both"/>
        <w:rPr>
          <w:sz w:val="26"/>
          <w:szCs w:val="26"/>
        </w:rPr>
      </w:pPr>
      <w:r w:rsidRPr="001B4450">
        <w:rPr>
          <w:b/>
          <w:sz w:val="26"/>
          <w:szCs w:val="26"/>
        </w:rPr>
        <w:t xml:space="preserve">3. Phân loại: </w:t>
      </w:r>
      <w:r w:rsidRPr="001B4450">
        <w:rPr>
          <w:sz w:val="26"/>
          <w:szCs w:val="26"/>
        </w:rPr>
        <w:t>Theo bảng nguyên nhân nói trên</w:t>
      </w:r>
    </w:p>
    <w:p w14:paraId="5266A99C" w14:textId="77777777" w:rsidR="00E657E6" w:rsidRDefault="001B4450" w:rsidP="00E657E6">
      <w:pPr>
        <w:tabs>
          <w:tab w:val="left" w:pos="0"/>
        </w:tabs>
        <w:spacing w:before="120" w:after="60" w:line="269" w:lineRule="auto"/>
        <w:ind w:firstLine="567"/>
        <w:jc w:val="both"/>
        <w:rPr>
          <w:sz w:val="26"/>
          <w:szCs w:val="26"/>
        </w:rPr>
      </w:pPr>
      <w:r w:rsidRPr="001B4450">
        <w:rPr>
          <w:b/>
          <w:sz w:val="26"/>
          <w:szCs w:val="26"/>
        </w:rPr>
        <w:t xml:space="preserve">4. Chẩn đoán xác định: </w:t>
      </w:r>
      <w:r w:rsidRPr="001B4450">
        <w:rPr>
          <w:sz w:val="26"/>
          <w:szCs w:val="26"/>
        </w:rPr>
        <w:t xml:space="preserve">Dựa vào các dấu hiệu lâm sàng và cận lâm </w:t>
      </w:r>
      <w:r w:rsidR="00E657E6">
        <w:rPr>
          <w:sz w:val="26"/>
          <w:szCs w:val="26"/>
        </w:rPr>
        <w:t>sàng.</w:t>
      </w:r>
    </w:p>
    <w:p w14:paraId="47859D1D" w14:textId="77777777" w:rsidR="001B4450" w:rsidRPr="001B4450" w:rsidRDefault="001B4450" w:rsidP="00E657E6">
      <w:pPr>
        <w:tabs>
          <w:tab w:val="left" w:pos="0"/>
        </w:tabs>
        <w:spacing w:before="120" w:after="60" w:line="269" w:lineRule="auto"/>
        <w:ind w:firstLine="567"/>
        <w:jc w:val="both"/>
        <w:rPr>
          <w:sz w:val="26"/>
          <w:szCs w:val="26"/>
        </w:rPr>
      </w:pPr>
      <w:r w:rsidRPr="001B4450">
        <w:rPr>
          <w:b/>
          <w:sz w:val="26"/>
          <w:szCs w:val="26"/>
        </w:rPr>
        <w:t>5. Tiến triển/Biến chứng</w:t>
      </w:r>
    </w:p>
    <w:p w14:paraId="6BE93A66" w14:textId="77777777" w:rsidR="001B4450" w:rsidRPr="001B4450" w:rsidRDefault="001B4450" w:rsidP="00E657E6">
      <w:pPr>
        <w:tabs>
          <w:tab w:val="left" w:pos="0"/>
        </w:tabs>
        <w:spacing w:before="120" w:after="60" w:line="269" w:lineRule="auto"/>
        <w:ind w:firstLine="567"/>
        <w:jc w:val="both"/>
        <w:rPr>
          <w:sz w:val="26"/>
          <w:szCs w:val="26"/>
        </w:rPr>
      </w:pPr>
      <w:r w:rsidRPr="001B4450">
        <w:rPr>
          <w:sz w:val="26"/>
          <w:szCs w:val="26"/>
        </w:rPr>
        <w:lastRenderedPageBreak/>
        <w:t xml:space="preserve"> Nếu không can thiệp sớm có thể dẫn đến giảm thị lực ngày càng nặng hơn hoặc mù hoàn toàn</w:t>
      </w:r>
    </w:p>
    <w:p w14:paraId="6D72453A" w14:textId="77777777" w:rsidR="001B4450" w:rsidRPr="001B4450" w:rsidRDefault="001B4450" w:rsidP="00E657E6">
      <w:pPr>
        <w:tabs>
          <w:tab w:val="left" w:pos="0"/>
        </w:tabs>
        <w:spacing w:before="120" w:after="60" w:line="269" w:lineRule="auto"/>
        <w:ind w:firstLine="567"/>
        <w:jc w:val="both"/>
        <w:rPr>
          <w:b/>
          <w:sz w:val="26"/>
          <w:szCs w:val="26"/>
        </w:rPr>
      </w:pPr>
      <w:r w:rsidRPr="001B4450">
        <w:rPr>
          <w:b/>
          <w:sz w:val="26"/>
          <w:szCs w:val="26"/>
        </w:rPr>
        <w:t>III. CAN THIỆP SỚM</w:t>
      </w:r>
    </w:p>
    <w:p w14:paraId="53D6AABF" w14:textId="77777777" w:rsidR="001B4450" w:rsidRPr="001B4450" w:rsidRDefault="001B4450" w:rsidP="00E657E6">
      <w:pPr>
        <w:tabs>
          <w:tab w:val="left" w:pos="0"/>
        </w:tabs>
        <w:spacing w:before="120" w:after="60" w:line="269" w:lineRule="auto"/>
        <w:ind w:firstLine="567"/>
        <w:jc w:val="both"/>
        <w:rPr>
          <w:b/>
          <w:sz w:val="26"/>
          <w:szCs w:val="26"/>
        </w:rPr>
      </w:pPr>
      <w:r w:rsidRPr="001B4450">
        <w:rPr>
          <w:b/>
          <w:sz w:val="26"/>
          <w:szCs w:val="26"/>
        </w:rPr>
        <w:t>1. Nguyên tắc</w:t>
      </w:r>
    </w:p>
    <w:p w14:paraId="6D6131C8" w14:textId="77777777" w:rsidR="001B4450" w:rsidRPr="001B4450" w:rsidRDefault="001B4450" w:rsidP="00E657E6">
      <w:pPr>
        <w:spacing w:before="120" w:after="60" w:line="269" w:lineRule="auto"/>
        <w:ind w:firstLine="567"/>
        <w:jc w:val="both"/>
        <w:rPr>
          <w:b/>
          <w:bCs/>
          <w:sz w:val="26"/>
          <w:szCs w:val="26"/>
          <w:lang w:val="pt-BR"/>
        </w:rPr>
      </w:pPr>
      <w:r w:rsidRPr="001B4450">
        <w:rPr>
          <w:b/>
          <w:i/>
          <w:sz w:val="26"/>
          <w:szCs w:val="26"/>
          <w:lang w:val="pt-BR"/>
        </w:rPr>
        <w:t>a)  Khám chuyên khoa mắt</w:t>
      </w:r>
      <w:r w:rsidRPr="001B4450">
        <w:rPr>
          <w:sz w:val="26"/>
          <w:szCs w:val="26"/>
          <w:lang w:val="pt-BR"/>
        </w:rPr>
        <w:t xml:space="preserve">: </w:t>
      </w:r>
    </w:p>
    <w:p w14:paraId="44BFC20A" w14:textId="77777777" w:rsidR="001B4450" w:rsidRPr="001B4450" w:rsidRDefault="001B4450" w:rsidP="00E657E6">
      <w:pPr>
        <w:spacing w:before="120" w:after="60" w:line="269" w:lineRule="auto"/>
        <w:ind w:firstLine="567"/>
        <w:jc w:val="both"/>
        <w:rPr>
          <w:sz w:val="26"/>
          <w:szCs w:val="26"/>
          <w:lang w:val="pt-BR"/>
        </w:rPr>
      </w:pPr>
      <w:r w:rsidRPr="001B4450">
        <w:rPr>
          <w:sz w:val="26"/>
          <w:szCs w:val="26"/>
          <w:lang w:val="pt-BR"/>
        </w:rPr>
        <w:t>Khi có 1 lý do nào đó gây ảnh hưởng đến khả năng nhìn thì nên đưa người đó khi khám chuyên khoa mắt để xác định nguyên nhân và xử trí kịp thời, đề phòng mù mắt. Khám chuyên khoa mắt càng sớm càng tốt. Nếu phát hiện các nguyên nhân làm giảm khả năng nhìn như mắt hột, viêm mống mắt, viêm kết mạc, có thể điều trị bằng phẫu thuật. Đối với những trẻ có tật khúc xạ cũng được khám và đo kính mắt. Hiện nay ngành y tế có nhiều chương trình phòng và điều trị phẫu thuật mắt.</w:t>
      </w:r>
    </w:p>
    <w:p w14:paraId="0B83C131" w14:textId="77777777" w:rsidR="001B4450" w:rsidRPr="001B4450" w:rsidRDefault="001B4450" w:rsidP="00E657E6">
      <w:pPr>
        <w:spacing w:before="120" w:after="60" w:line="269" w:lineRule="auto"/>
        <w:ind w:firstLine="567"/>
        <w:jc w:val="both"/>
        <w:rPr>
          <w:sz w:val="26"/>
          <w:szCs w:val="26"/>
          <w:lang w:val="pt-BR"/>
        </w:rPr>
      </w:pPr>
      <w:r w:rsidRPr="001B4450">
        <w:rPr>
          <w:b/>
          <w:bCs/>
          <w:i/>
          <w:sz w:val="26"/>
          <w:szCs w:val="26"/>
          <w:lang w:val="pt-BR"/>
        </w:rPr>
        <w:t>b) Phục hồi chức năng</w:t>
      </w:r>
      <w:r w:rsidRPr="001B4450">
        <w:rPr>
          <w:sz w:val="26"/>
          <w:szCs w:val="26"/>
          <w:lang w:val="pt-BR"/>
        </w:rPr>
        <w:t xml:space="preserve"> khi bị khuyết tật/ giảm chức năng nhìn rất nặng hoặc bị mù hoàn toàn: Huấn luyện cho trẻ KT cách định hướng và vận động di chuyển.</w:t>
      </w:r>
    </w:p>
    <w:p w14:paraId="58973A2F" w14:textId="77777777" w:rsidR="001B4450" w:rsidRPr="001B4450" w:rsidRDefault="001B4450" w:rsidP="00E657E6">
      <w:pPr>
        <w:tabs>
          <w:tab w:val="left" w:pos="0"/>
        </w:tabs>
        <w:spacing w:before="120" w:after="60" w:line="269" w:lineRule="auto"/>
        <w:ind w:firstLine="567"/>
        <w:jc w:val="both"/>
        <w:rPr>
          <w:b/>
          <w:sz w:val="26"/>
          <w:szCs w:val="26"/>
        </w:rPr>
      </w:pPr>
      <w:r w:rsidRPr="001B4450">
        <w:rPr>
          <w:b/>
          <w:sz w:val="26"/>
          <w:szCs w:val="26"/>
        </w:rPr>
        <w:t>2. Các kỹ thuật can thiệp sớm</w:t>
      </w:r>
    </w:p>
    <w:p w14:paraId="3C9FFE8E" w14:textId="77777777" w:rsidR="001B4450" w:rsidRPr="001B4450" w:rsidRDefault="001B4450" w:rsidP="00E657E6">
      <w:pPr>
        <w:tabs>
          <w:tab w:val="left" w:pos="840"/>
        </w:tabs>
        <w:spacing w:before="120" w:after="60" w:line="269" w:lineRule="auto"/>
        <w:ind w:firstLine="567"/>
        <w:jc w:val="both"/>
        <w:rPr>
          <w:b/>
          <w:bCs/>
          <w:i/>
          <w:sz w:val="26"/>
          <w:szCs w:val="26"/>
        </w:rPr>
      </w:pPr>
      <w:r w:rsidRPr="001B4450">
        <w:rPr>
          <w:b/>
          <w:i/>
          <w:sz w:val="26"/>
          <w:szCs w:val="26"/>
        </w:rPr>
        <w:t>a)</w:t>
      </w:r>
      <w:r w:rsidRPr="001B4450">
        <w:rPr>
          <w:b/>
          <w:bCs/>
          <w:i/>
          <w:sz w:val="26"/>
          <w:szCs w:val="26"/>
        </w:rPr>
        <w:tab/>
        <w:t>Điều trị y học và phục hồi chức năng</w:t>
      </w:r>
    </w:p>
    <w:p w14:paraId="60F5737D" w14:textId="77777777" w:rsidR="001B4450" w:rsidRPr="001B4450" w:rsidRDefault="001B4450" w:rsidP="00E657E6">
      <w:pPr>
        <w:spacing w:before="120" w:after="60" w:line="269" w:lineRule="auto"/>
        <w:ind w:firstLine="567"/>
        <w:jc w:val="both"/>
        <w:rPr>
          <w:sz w:val="26"/>
          <w:szCs w:val="26"/>
        </w:rPr>
      </w:pPr>
      <w:r w:rsidRPr="001B4450">
        <w:rPr>
          <w:b/>
          <w:bCs/>
          <w:sz w:val="26"/>
          <w:szCs w:val="26"/>
        </w:rPr>
        <w:t>- Phát triển các kỹ năng nhận biết nhờ cảm giác ngửi hoặc sờ mó.</w:t>
      </w:r>
    </w:p>
    <w:p w14:paraId="435C5D73" w14:textId="77777777" w:rsidR="001B4450" w:rsidRPr="001B4450" w:rsidRDefault="001B4450" w:rsidP="005E191A">
      <w:pPr>
        <w:spacing w:before="120" w:after="60" w:line="276" w:lineRule="auto"/>
        <w:ind w:firstLine="567"/>
        <w:jc w:val="both"/>
        <w:rPr>
          <w:sz w:val="26"/>
          <w:szCs w:val="26"/>
        </w:rPr>
      </w:pPr>
      <w:r w:rsidRPr="001B4450">
        <w:rPr>
          <w:sz w:val="26"/>
          <w:szCs w:val="26"/>
        </w:rPr>
        <w:t>+ Hướng dẫn trẻ cầm nắm các phần khác nhau của cơ thể và cố gắng cảm nhận ra các phần đó. Để cho trẻ sờ mặt những người xung quanh và nhận biết từng người một.</w:t>
      </w:r>
    </w:p>
    <w:p w14:paraId="4979D2DA" w14:textId="77777777" w:rsidR="001B4450" w:rsidRPr="001B4450" w:rsidRDefault="001B4450" w:rsidP="00E657E6">
      <w:pPr>
        <w:spacing w:before="120" w:after="60" w:line="288" w:lineRule="auto"/>
        <w:ind w:firstLine="567"/>
        <w:jc w:val="both"/>
        <w:rPr>
          <w:sz w:val="26"/>
          <w:szCs w:val="26"/>
        </w:rPr>
      </w:pPr>
      <w:r w:rsidRPr="001B4450">
        <w:rPr>
          <w:sz w:val="26"/>
          <w:szCs w:val="26"/>
        </w:rPr>
        <w:t>+ Phát triển cảm giác nghe bằng cách để cho trẻ có khó khăn về nhìn nghe các loại tiếng động khác nhau và nhận biết chúng như tiếng chuông, tiếng nhạc… để cho trẻ đoán tiếng ồn đó từ phía nào tới.</w:t>
      </w:r>
    </w:p>
    <w:p w14:paraId="619AD95F" w14:textId="77777777" w:rsidR="001B4450" w:rsidRPr="001B4450" w:rsidRDefault="001B4450" w:rsidP="00E657E6">
      <w:pPr>
        <w:spacing w:before="120" w:after="60" w:line="288" w:lineRule="auto"/>
        <w:ind w:firstLine="567"/>
        <w:jc w:val="both"/>
        <w:rPr>
          <w:sz w:val="26"/>
          <w:szCs w:val="26"/>
        </w:rPr>
      </w:pPr>
      <w:r w:rsidRPr="001B4450">
        <w:rPr>
          <w:sz w:val="26"/>
          <w:szCs w:val="26"/>
        </w:rPr>
        <w:t>+ Luôn luôn nói và chỉ dẫn cho trẻ các hoạt động ngày như ăn uống, để cho trẻ tự  tắm rửa.</w:t>
      </w:r>
    </w:p>
    <w:p w14:paraId="0C920C19" w14:textId="77777777" w:rsidR="001B4450" w:rsidRPr="001B4450" w:rsidRDefault="001B4450" w:rsidP="00E657E6">
      <w:pPr>
        <w:spacing w:before="120" w:after="60" w:line="288" w:lineRule="auto"/>
        <w:ind w:firstLine="567"/>
        <w:jc w:val="both"/>
        <w:rPr>
          <w:sz w:val="26"/>
          <w:szCs w:val="26"/>
        </w:rPr>
      </w:pPr>
      <w:r w:rsidRPr="001B4450">
        <w:rPr>
          <w:sz w:val="26"/>
          <w:szCs w:val="26"/>
        </w:rPr>
        <w:t xml:space="preserve">+ Đưa trẻ bị mù ra ngoài để cho họ cảm nhận được môi trường xung quanh họ. </w:t>
      </w:r>
      <w:r w:rsidRPr="001B4450">
        <w:rPr>
          <w:sz w:val="26"/>
          <w:szCs w:val="26"/>
          <w:lang w:val="es-ES"/>
        </w:rPr>
        <w:t>Hãy mô  tả và nói trẻ họ biết.</w:t>
      </w:r>
    </w:p>
    <w:p w14:paraId="59E6D4DA" w14:textId="2E8288E2" w:rsidR="001B4450" w:rsidRPr="001B4450" w:rsidRDefault="00EC0CAA" w:rsidP="00E657E6">
      <w:pPr>
        <w:spacing w:before="120" w:after="60" w:line="288" w:lineRule="auto"/>
        <w:ind w:firstLine="567"/>
        <w:jc w:val="both"/>
        <w:rPr>
          <w:sz w:val="26"/>
          <w:szCs w:val="26"/>
        </w:rPr>
      </w:pPr>
      <w:r>
        <w:rPr>
          <w:noProof/>
          <w:sz w:val="26"/>
          <w:szCs w:val="26"/>
        </w:rPr>
        <w:drawing>
          <wp:anchor distT="0" distB="0" distL="114300" distR="114300" simplePos="0" relativeHeight="251663360" behindDoc="1" locked="0" layoutInCell="1" allowOverlap="1" wp14:anchorId="611B3164" wp14:editId="395C8C63">
            <wp:simplePos x="0" y="0"/>
            <wp:positionH relativeFrom="character">
              <wp:posOffset>1163955</wp:posOffset>
            </wp:positionH>
            <wp:positionV relativeFrom="line">
              <wp:posOffset>29210</wp:posOffset>
            </wp:positionV>
            <wp:extent cx="1299845" cy="2072005"/>
            <wp:effectExtent l="0" t="0" r="0" b="10795"/>
            <wp:wrapNone/>
            <wp:docPr id="58" name="Picture 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99845" cy="2072005"/>
                    </a:xfrm>
                    <a:prstGeom prst="rect">
                      <a:avLst/>
                    </a:prstGeom>
                    <a:noFill/>
                  </pic:spPr>
                </pic:pic>
              </a:graphicData>
            </a:graphic>
            <wp14:sizeRelH relativeFrom="page">
              <wp14:pctWidth>0</wp14:pctWidth>
            </wp14:sizeRelH>
            <wp14:sizeRelV relativeFrom="page">
              <wp14:pctHeight>0</wp14:pctHeight>
            </wp14:sizeRelV>
          </wp:anchor>
        </w:drawing>
      </w:r>
    </w:p>
    <w:p w14:paraId="07808AC3" w14:textId="77777777" w:rsidR="001B4450" w:rsidRPr="001B4450" w:rsidRDefault="001B4450" w:rsidP="00E657E6">
      <w:pPr>
        <w:spacing w:before="120" w:after="60" w:line="288" w:lineRule="auto"/>
        <w:ind w:firstLine="567"/>
        <w:jc w:val="both"/>
        <w:rPr>
          <w:sz w:val="26"/>
          <w:szCs w:val="26"/>
        </w:rPr>
      </w:pPr>
    </w:p>
    <w:p w14:paraId="69580CF7" w14:textId="77777777" w:rsidR="001B4450" w:rsidRPr="001B4450" w:rsidRDefault="001B4450" w:rsidP="00E657E6">
      <w:pPr>
        <w:spacing w:before="120" w:after="60" w:line="288" w:lineRule="auto"/>
        <w:ind w:firstLine="567"/>
        <w:jc w:val="both"/>
        <w:rPr>
          <w:sz w:val="26"/>
          <w:szCs w:val="26"/>
        </w:rPr>
      </w:pPr>
    </w:p>
    <w:p w14:paraId="71F64D6C" w14:textId="77777777" w:rsidR="001B4450" w:rsidRPr="001B4450" w:rsidRDefault="001B4450" w:rsidP="00E657E6">
      <w:pPr>
        <w:spacing w:before="120" w:after="60" w:line="288" w:lineRule="auto"/>
        <w:ind w:firstLine="567"/>
        <w:jc w:val="both"/>
        <w:rPr>
          <w:sz w:val="26"/>
          <w:szCs w:val="26"/>
        </w:rPr>
      </w:pPr>
    </w:p>
    <w:p w14:paraId="11052571" w14:textId="77777777" w:rsidR="001B4450" w:rsidRPr="001B4450" w:rsidRDefault="001B4450" w:rsidP="00E657E6">
      <w:pPr>
        <w:spacing w:before="120" w:after="60" w:line="288" w:lineRule="auto"/>
        <w:ind w:firstLine="567"/>
        <w:jc w:val="both"/>
        <w:rPr>
          <w:sz w:val="26"/>
          <w:szCs w:val="26"/>
        </w:rPr>
      </w:pPr>
    </w:p>
    <w:p w14:paraId="0D7A279C" w14:textId="77777777" w:rsidR="001B4450" w:rsidRDefault="001B4450" w:rsidP="00E657E6">
      <w:pPr>
        <w:spacing w:before="120" w:after="60" w:line="288" w:lineRule="auto"/>
        <w:ind w:firstLine="567"/>
        <w:jc w:val="both"/>
        <w:rPr>
          <w:sz w:val="26"/>
          <w:szCs w:val="26"/>
        </w:rPr>
      </w:pPr>
    </w:p>
    <w:p w14:paraId="224E510F" w14:textId="77777777" w:rsidR="00E657E6" w:rsidRDefault="00E657E6" w:rsidP="00E657E6">
      <w:pPr>
        <w:spacing w:before="120" w:after="60" w:line="288" w:lineRule="auto"/>
        <w:ind w:firstLine="567"/>
        <w:jc w:val="both"/>
        <w:rPr>
          <w:sz w:val="26"/>
          <w:szCs w:val="26"/>
        </w:rPr>
      </w:pPr>
    </w:p>
    <w:p w14:paraId="31886792" w14:textId="77777777" w:rsidR="00E657E6" w:rsidRPr="001B4450" w:rsidRDefault="00E657E6" w:rsidP="00E657E6">
      <w:pPr>
        <w:spacing w:before="120" w:after="60" w:line="288" w:lineRule="auto"/>
        <w:ind w:firstLine="567"/>
        <w:jc w:val="both"/>
        <w:rPr>
          <w:sz w:val="26"/>
          <w:szCs w:val="26"/>
        </w:rPr>
      </w:pPr>
    </w:p>
    <w:p w14:paraId="58FA0B94" w14:textId="77777777" w:rsidR="001B4450" w:rsidRPr="001B4450" w:rsidRDefault="00AC521A" w:rsidP="00E657E6">
      <w:pPr>
        <w:spacing w:before="120" w:after="60" w:line="288" w:lineRule="auto"/>
        <w:ind w:firstLine="567"/>
        <w:jc w:val="both"/>
        <w:rPr>
          <w:sz w:val="26"/>
          <w:szCs w:val="26"/>
        </w:rPr>
      </w:pPr>
      <w:r>
        <w:rPr>
          <w:b/>
          <w:bCs/>
          <w:sz w:val="26"/>
          <w:szCs w:val="26"/>
        </w:rPr>
        <w:br w:type="page"/>
      </w:r>
      <w:r w:rsidR="001B4450" w:rsidRPr="001B4450">
        <w:rPr>
          <w:b/>
          <w:bCs/>
          <w:sz w:val="26"/>
          <w:szCs w:val="26"/>
        </w:rPr>
        <w:lastRenderedPageBreak/>
        <w:t>- Giúp trẻ có khuyết tậ</w:t>
      </w:r>
      <w:r>
        <w:rPr>
          <w:b/>
          <w:bCs/>
          <w:sz w:val="26"/>
          <w:szCs w:val="26"/>
        </w:rPr>
        <w:t>t/</w:t>
      </w:r>
      <w:r w:rsidR="001B4450" w:rsidRPr="001B4450">
        <w:rPr>
          <w:b/>
          <w:bCs/>
          <w:sz w:val="26"/>
          <w:szCs w:val="26"/>
        </w:rPr>
        <w:t>giảm chức năng nhìn di chuyển xung quanh</w:t>
      </w:r>
      <w:r w:rsidR="001B4450" w:rsidRPr="001B4450">
        <w:rPr>
          <w:sz w:val="26"/>
          <w:szCs w:val="26"/>
        </w:rPr>
        <w:t>:</w:t>
      </w:r>
    </w:p>
    <w:p w14:paraId="0B9B07CF" w14:textId="77777777" w:rsidR="001B4450" w:rsidRPr="001B4450" w:rsidRDefault="001B4450" w:rsidP="00AC521A">
      <w:pPr>
        <w:spacing w:before="120" w:after="60" w:line="288" w:lineRule="auto"/>
        <w:ind w:firstLine="567"/>
        <w:jc w:val="both"/>
        <w:rPr>
          <w:sz w:val="26"/>
          <w:szCs w:val="26"/>
        </w:rPr>
      </w:pPr>
      <w:r w:rsidRPr="001B4450">
        <w:rPr>
          <w:sz w:val="26"/>
          <w:szCs w:val="26"/>
        </w:rPr>
        <w:t>+ Nếu trẻ có khả năng bò ra xung quanh, hãy để đồ chơi ở các góc phòng, khuyến khích trẻ khám phá môi trường xung quanh.</w:t>
      </w:r>
    </w:p>
    <w:p w14:paraId="558737E9" w14:textId="77777777" w:rsidR="001B4450" w:rsidRPr="001B4450" w:rsidRDefault="001B4450" w:rsidP="00E657E6">
      <w:pPr>
        <w:spacing w:before="120" w:after="60" w:line="288" w:lineRule="auto"/>
        <w:ind w:firstLine="567"/>
        <w:jc w:val="both"/>
        <w:rPr>
          <w:sz w:val="26"/>
          <w:szCs w:val="26"/>
        </w:rPr>
      </w:pPr>
      <w:r w:rsidRPr="001B4450">
        <w:rPr>
          <w:sz w:val="26"/>
          <w:szCs w:val="26"/>
        </w:rPr>
        <w:t>+ Khi trẻ bắt đầu đi, đảm bảo chắc chắn mọi thứ trong nhà đều an toàn để trẻ không bị thương. Điều này giúp trẻ tự tin hơn khi đi lại xung quanh.</w:t>
      </w:r>
    </w:p>
    <w:p w14:paraId="3F78C9D3" w14:textId="77777777" w:rsidR="001B4450" w:rsidRPr="001B4450" w:rsidRDefault="001B4450" w:rsidP="00E657E6">
      <w:pPr>
        <w:spacing w:before="120" w:after="60" w:line="288" w:lineRule="auto"/>
        <w:ind w:firstLine="567"/>
        <w:jc w:val="both"/>
        <w:rPr>
          <w:sz w:val="26"/>
          <w:szCs w:val="26"/>
        </w:rPr>
      </w:pPr>
      <w:r w:rsidRPr="001B4450">
        <w:rPr>
          <w:sz w:val="26"/>
          <w:szCs w:val="26"/>
        </w:rPr>
        <w:t>+ Cho phép trẻ chơi hoặc tập luyện theo cách mà trẻ tự tin khi di chuyển xung quanh và cơ thể cử động tự do.</w:t>
      </w:r>
    </w:p>
    <w:p w14:paraId="17E377E0" w14:textId="77777777" w:rsidR="001B4450" w:rsidRPr="001B4450" w:rsidRDefault="001B4450" w:rsidP="005E191A">
      <w:pPr>
        <w:spacing w:before="120" w:after="60" w:line="276" w:lineRule="auto"/>
        <w:ind w:firstLine="567"/>
        <w:jc w:val="both"/>
        <w:rPr>
          <w:sz w:val="26"/>
          <w:szCs w:val="26"/>
        </w:rPr>
      </w:pPr>
      <w:r w:rsidRPr="001B4450">
        <w:rPr>
          <w:sz w:val="26"/>
          <w:szCs w:val="26"/>
        </w:rPr>
        <w:t>+ Khuyến khích trẻ chơi đùa, tìm kiếm, khám phá những gì mà trẻ thích như những trẻ khác. Bảo vệ trẻ không bị tổn thương khi chơi nhưng đừng quá bảo vệ không cho trẻ làm gì cả thì trẻ sẽ không học được nhiều.</w:t>
      </w:r>
    </w:p>
    <w:p w14:paraId="0C7A8626" w14:textId="77777777" w:rsidR="001B4450" w:rsidRPr="001B4450" w:rsidRDefault="001B4450" w:rsidP="005E191A">
      <w:pPr>
        <w:spacing w:before="120" w:after="60" w:line="276" w:lineRule="auto"/>
        <w:ind w:firstLine="567"/>
        <w:jc w:val="both"/>
        <w:rPr>
          <w:sz w:val="26"/>
          <w:szCs w:val="26"/>
        </w:rPr>
      </w:pPr>
      <w:r w:rsidRPr="001B4450">
        <w:rPr>
          <w:sz w:val="26"/>
          <w:szCs w:val="26"/>
        </w:rPr>
        <w:t>+ Khi dẫn trẻ đi, nên đi trước họ và chỉ dẫn cho trẻ. Bắt đầu đi với các khoảng cách ngắn sau đó tăng dần.</w:t>
      </w:r>
    </w:p>
    <w:p w14:paraId="53791501" w14:textId="77777777" w:rsidR="001B4450" w:rsidRPr="0013400E" w:rsidRDefault="001B4450" w:rsidP="005E191A">
      <w:pPr>
        <w:spacing w:before="120" w:after="60" w:line="276" w:lineRule="auto"/>
        <w:ind w:firstLine="567"/>
        <w:jc w:val="both"/>
        <w:rPr>
          <w:spacing w:val="6"/>
          <w:sz w:val="26"/>
          <w:szCs w:val="26"/>
        </w:rPr>
      </w:pPr>
      <w:r w:rsidRPr="0013400E">
        <w:rPr>
          <w:spacing w:val="6"/>
          <w:sz w:val="26"/>
          <w:szCs w:val="26"/>
        </w:rPr>
        <w:t xml:space="preserve">- </w:t>
      </w:r>
      <w:r w:rsidRPr="0013400E">
        <w:rPr>
          <w:b/>
          <w:bCs/>
          <w:spacing w:val="6"/>
          <w:sz w:val="26"/>
          <w:szCs w:val="26"/>
        </w:rPr>
        <w:t>Dạy trẻ có khuyết tật/ giảm chức năng nhìn, sử dụng gậy</w:t>
      </w:r>
      <w:r w:rsidRPr="0013400E">
        <w:rPr>
          <w:spacing w:val="6"/>
          <w:sz w:val="26"/>
          <w:szCs w:val="26"/>
        </w:rPr>
        <w:t>.</w:t>
      </w:r>
    </w:p>
    <w:p w14:paraId="67279FDA" w14:textId="77777777" w:rsidR="001B4450" w:rsidRPr="001B4450" w:rsidRDefault="001B4450" w:rsidP="0013400E">
      <w:pPr>
        <w:spacing w:before="120" w:after="60" w:line="264" w:lineRule="auto"/>
        <w:ind w:firstLine="567"/>
        <w:jc w:val="both"/>
        <w:rPr>
          <w:sz w:val="26"/>
          <w:szCs w:val="26"/>
        </w:rPr>
      </w:pPr>
      <w:r w:rsidRPr="001B4450">
        <w:rPr>
          <w:sz w:val="26"/>
          <w:szCs w:val="26"/>
        </w:rPr>
        <w:t>Chọn chiều cao của gậy từ mặt đất đến vị trí giữa vai và hông. Dạy trẻ dùng gậy để khám phá môi trường xung quanh. Khi cầm gậy, cánh tay duỗi thẳng, để cho trẻ đưa đẩy sang phải trái, đi tới đi lui. Dạy trẻ sử dụng gậy, để lên xuống cầu thang, đi ngang qua phố. Khi đi lại chú ý lắng nghe âm thanh xung quanh.</w:t>
      </w:r>
    </w:p>
    <w:p w14:paraId="762C5BE3" w14:textId="77777777" w:rsidR="001B4450" w:rsidRPr="001B4450" w:rsidRDefault="00C15217" w:rsidP="0013400E">
      <w:pPr>
        <w:spacing w:before="120" w:after="60" w:line="264" w:lineRule="auto"/>
        <w:ind w:firstLine="567"/>
        <w:jc w:val="both"/>
        <w:rPr>
          <w:sz w:val="26"/>
          <w:szCs w:val="26"/>
        </w:rPr>
      </w:pPr>
      <w:r>
        <w:rPr>
          <w:b/>
          <w:bCs/>
          <w:sz w:val="26"/>
          <w:szCs w:val="26"/>
        </w:rPr>
        <w:t>- Hướng dẫn trẻ có khuyết tật/</w:t>
      </w:r>
      <w:r w:rsidR="001B4450" w:rsidRPr="001B4450">
        <w:rPr>
          <w:b/>
          <w:bCs/>
          <w:sz w:val="26"/>
          <w:szCs w:val="26"/>
        </w:rPr>
        <w:t>giảm chức năng nhìn các chức năng sinh hoạt hàng ngày như</w:t>
      </w:r>
      <w:r w:rsidR="001B4450" w:rsidRPr="001B4450">
        <w:rPr>
          <w:sz w:val="26"/>
          <w:szCs w:val="26"/>
        </w:rPr>
        <w:t>: Ăn, uống, tự chăm sóc bản thân, các công việc nội trợ:</w:t>
      </w:r>
    </w:p>
    <w:p w14:paraId="1ECE10AC" w14:textId="26B2B1AC" w:rsidR="001B4450" w:rsidRPr="001B4450" w:rsidRDefault="00EC0CAA" w:rsidP="0013400E">
      <w:pPr>
        <w:spacing w:before="120" w:after="60" w:line="264" w:lineRule="auto"/>
        <w:ind w:firstLine="567"/>
        <w:jc w:val="both"/>
        <w:rPr>
          <w:sz w:val="26"/>
          <w:szCs w:val="26"/>
        </w:rPr>
      </w:pPr>
      <w:r>
        <w:rPr>
          <w:noProof/>
          <w:sz w:val="26"/>
          <w:szCs w:val="26"/>
        </w:rPr>
        <w:drawing>
          <wp:anchor distT="0" distB="0" distL="114300" distR="114300" simplePos="0" relativeHeight="251664384" behindDoc="1" locked="0" layoutInCell="1" allowOverlap="1" wp14:anchorId="6B42A975" wp14:editId="2EE873E4">
            <wp:simplePos x="0" y="0"/>
            <wp:positionH relativeFrom="column">
              <wp:posOffset>0</wp:posOffset>
            </wp:positionH>
            <wp:positionV relativeFrom="paragraph">
              <wp:posOffset>172720</wp:posOffset>
            </wp:positionV>
            <wp:extent cx="1809750" cy="2173605"/>
            <wp:effectExtent l="0" t="0" r="0" b="10795"/>
            <wp:wrapTight wrapText="bothSides">
              <wp:wrapPolygon edited="0">
                <wp:start x="0" y="0"/>
                <wp:lineTo x="0" y="21455"/>
                <wp:lineTo x="21221" y="21455"/>
                <wp:lineTo x="21221" y="0"/>
                <wp:lineTo x="0" y="0"/>
              </wp:wrapPolygon>
            </wp:wrapTight>
            <wp:docPr id="59" name="Picture 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9750" cy="2173605"/>
                    </a:xfrm>
                    <a:prstGeom prst="rect">
                      <a:avLst/>
                    </a:prstGeom>
                    <a:noFill/>
                  </pic:spPr>
                </pic:pic>
              </a:graphicData>
            </a:graphic>
            <wp14:sizeRelH relativeFrom="page">
              <wp14:pctWidth>0</wp14:pctWidth>
            </wp14:sizeRelH>
            <wp14:sizeRelV relativeFrom="page">
              <wp14:pctHeight>0</wp14:pctHeight>
            </wp14:sizeRelV>
          </wp:anchor>
        </w:drawing>
      </w:r>
      <w:r w:rsidR="001B4450" w:rsidRPr="001B4450">
        <w:rPr>
          <w:sz w:val="26"/>
          <w:szCs w:val="26"/>
        </w:rPr>
        <w:t>+ Hướng dẫn cho trẻ có khuyết tật/ giảm chức năng nhìn, ăn chung 1 mâm cùng với gia đình theo phương pháp đồng hồ, có nghĩa là xem cái mâm như 1 chiếc đồng hồ, đặt thức ăn vào đúng vị trí 12h, 3h, 6h,9h,… ngày nào cũng như vậy.</w:t>
      </w:r>
    </w:p>
    <w:p w14:paraId="62625E0A" w14:textId="77777777" w:rsidR="001B4450" w:rsidRPr="001B4450" w:rsidRDefault="001B4450" w:rsidP="0013400E">
      <w:pPr>
        <w:spacing w:before="120" w:after="60" w:line="264" w:lineRule="auto"/>
        <w:ind w:firstLine="567"/>
        <w:jc w:val="both"/>
        <w:rPr>
          <w:sz w:val="26"/>
          <w:szCs w:val="26"/>
        </w:rPr>
      </w:pPr>
      <w:r w:rsidRPr="001B4450">
        <w:rPr>
          <w:sz w:val="26"/>
          <w:szCs w:val="26"/>
        </w:rPr>
        <w:t xml:space="preserve"> + Hướng dẫn trẻ  có khuyết tật/giảm chức năng nhìn khi uống nước đặt cốc chén hoặc chai thủy tinh lên 1 chỗ đã định.</w:t>
      </w:r>
    </w:p>
    <w:p w14:paraId="72BE9160" w14:textId="77777777" w:rsidR="001B4450" w:rsidRPr="001B4450" w:rsidRDefault="001B4450" w:rsidP="0013400E">
      <w:pPr>
        <w:spacing w:before="120" w:after="60" w:line="264" w:lineRule="auto"/>
        <w:ind w:firstLine="567"/>
        <w:jc w:val="both"/>
        <w:rPr>
          <w:sz w:val="26"/>
          <w:szCs w:val="26"/>
        </w:rPr>
      </w:pPr>
      <w:r w:rsidRPr="001B4450">
        <w:rPr>
          <w:sz w:val="26"/>
          <w:szCs w:val="26"/>
        </w:rPr>
        <w:t>+ Hướng dẫn trẻ các chức năng sinh hoạt hàng ngày như mặc quần áo, chải đầu, tắm rửa, chơi các trò chơi. Hãy khuyến khích trẻ chơi cùng với các trẻ khác.</w:t>
      </w:r>
    </w:p>
    <w:p w14:paraId="13DC17B9" w14:textId="77777777" w:rsidR="001B4450" w:rsidRPr="001B4450" w:rsidRDefault="001B4450" w:rsidP="0013400E">
      <w:pPr>
        <w:spacing w:before="120" w:after="60" w:line="288" w:lineRule="auto"/>
        <w:ind w:firstLine="567"/>
        <w:jc w:val="both"/>
        <w:rPr>
          <w:sz w:val="26"/>
          <w:szCs w:val="26"/>
        </w:rPr>
      </w:pPr>
      <w:r w:rsidRPr="001B4450">
        <w:rPr>
          <w:sz w:val="26"/>
          <w:szCs w:val="26"/>
        </w:rPr>
        <w:t>+ Hướng dẫn trẻ lớn có khuyết tật/ giảm chức năng nhìn làm các công việc nội trợ, tuy nhiên phải biết cách đề phòng các tổn thương do lửa, dao nhọn sắc, các vật nóng. Hướng dẫn trẻ nâu vài món đơn giản, ru em, lau dọn bàn ghế…</w:t>
      </w:r>
    </w:p>
    <w:p w14:paraId="7D86D3D1" w14:textId="77777777" w:rsidR="001B4450" w:rsidRPr="001B4450" w:rsidRDefault="001B4450" w:rsidP="0013400E">
      <w:pPr>
        <w:spacing w:before="120" w:after="60" w:line="288" w:lineRule="auto"/>
        <w:ind w:firstLine="567"/>
        <w:jc w:val="both"/>
        <w:rPr>
          <w:b/>
          <w:bCs/>
          <w:sz w:val="26"/>
          <w:szCs w:val="26"/>
        </w:rPr>
      </w:pPr>
      <w:r w:rsidRPr="001B4450">
        <w:rPr>
          <w:b/>
          <w:bCs/>
          <w:sz w:val="26"/>
          <w:szCs w:val="26"/>
        </w:rPr>
        <w:t xml:space="preserve">- Các dụng cụ trợ giúp cho trẻ có khuyết tật/ giảm chức năng nhìn: </w:t>
      </w:r>
      <w:r w:rsidRPr="001B4450">
        <w:rPr>
          <w:sz w:val="26"/>
          <w:szCs w:val="26"/>
        </w:rPr>
        <w:t>Đối với các trẻ bị mù toàn thể, có thể đeo kính bảo vệ hoặc thẩm mỹ. Đối với trẻ bị tật khúc xạ hoặc giảm thị lực, có thể khám đeo kính.</w:t>
      </w:r>
    </w:p>
    <w:p w14:paraId="3879014C" w14:textId="77777777" w:rsidR="001B4450" w:rsidRPr="001B4450" w:rsidRDefault="001B4450" w:rsidP="0013400E">
      <w:pPr>
        <w:spacing w:before="120" w:after="60" w:line="288" w:lineRule="auto"/>
        <w:ind w:firstLine="567"/>
        <w:jc w:val="both"/>
        <w:rPr>
          <w:b/>
          <w:bCs/>
          <w:i/>
          <w:sz w:val="26"/>
          <w:szCs w:val="26"/>
        </w:rPr>
      </w:pPr>
      <w:r w:rsidRPr="001B4450">
        <w:rPr>
          <w:b/>
          <w:bCs/>
          <w:i/>
          <w:sz w:val="26"/>
          <w:szCs w:val="26"/>
        </w:rPr>
        <w:t>b) Can thiệp giáo dục cho trẻ giảm thị lực</w:t>
      </w:r>
    </w:p>
    <w:p w14:paraId="15338A91" w14:textId="77777777" w:rsidR="001B4450" w:rsidRPr="001B4450" w:rsidRDefault="001B4450" w:rsidP="0013400E">
      <w:pPr>
        <w:spacing w:before="120" w:after="60" w:line="288" w:lineRule="auto"/>
        <w:ind w:firstLine="567"/>
        <w:jc w:val="both"/>
        <w:rPr>
          <w:sz w:val="26"/>
          <w:szCs w:val="26"/>
        </w:rPr>
      </w:pPr>
      <w:r w:rsidRPr="001B4450">
        <w:rPr>
          <w:b/>
          <w:bCs/>
          <w:sz w:val="26"/>
          <w:szCs w:val="26"/>
        </w:rPr>
        <w:t xml:space="preserve">- </w:t>
      </w:r>
      <w:r w:rsidRPr="001B4450">
        <w:rPr>
          <w:bCs/>
          <w:sz w:val="26"/>
          <w:szCs w:val="26"/>
        </w:rPr>
        <w:t>Trẻ ở độ tuổi mẫu giáo cần cho trẻ tới lớp mẫu giáo hòa nhập càng sớm càng tốt. Tại lớp học, trẻ được tiếp xúc với trẻ cùng lứa và sẽ kính thích trẻ phát triển các kỹ năng</w:t>
      </w:r>
      <w:r w:rsidRPr="001B4450">
        <w:rPr>
          <w:b/>
          <w:bCs/>
          <w:sz w:val="26"/>
          <w:szCs w:val="26"/>
        </w:rPr>
        <w:t>.</w:t>
      </w:r>
      <w:r w:rsidRPr="001B4450">
        <w:rPr>
          <w:sz w:val="26"/>
          <w:szCs w:val="26"/>
        </w:rPr>
        <w:t xml:space="preserve"> </w:t>
      </w:r>
    </w:p>
    <w:p w14:paraId="75579ADD" w14:textId="77777777" w:rsidR="001B4450" w:rsidRPr="001B4450" w:rsidRDefault="001B4450" w:rsidP="0013400E">
      <w:pPr>
        <w:spacing w:before="120" w:after="60" w:line="288" w:lineRule="auto"/>
        <w:ind w:firstLine="567"/>
        <w:jc w:val="both"/>
        <w:rPr>
          <w:sz w:val="26"/>
          <w:szCs w:val="26"/>
        </w:rPr>
      </w:pPr>
      <w:r w:rsidRPr="001B4450">
        <w:rPr>
          <w:sz w:val="26"/>
          <w:szCs w:val="26"/>
        </w:rPr>
        <w:lastRenderedPageBreak/>
        <w:t>- Đối với trẻ trước tuổi đi học và trẻ nhỏ, dùng biện pháp kích thích sớm thông qua chơi đùa, các trò chơi và đồ chơi. Đối với trẻ tuổi mẫu giáo, dạy cho trẻ ghép các chữ cái bằng gồm, học đọc và học viết. Cũng có thể giúp trẻ nặn các chữ cái bằng đất sét, sử dụng các ngón tay viết chữ lên đất, sau đó viết lên giấy. Một khi trẻ đã biết viết, có thể sử dụng dây chăng qua giấy để viết cho thẳng hàng. Cũng có thể bắt đầu dạy cho trẻ học đếm bằng cách sử dụng các hòn sỏi đá hoặc bàn tính đơn giản.</w:t>
      </w:r>
    </w:p>
    <w:p w14:paraId="3CDD0759" w14:textId="77777777" w:rsidR="001B4450" w:rsidRPr="001B4450" w:rsidRDefault="001B4450" w:rsidP="0013400E">
      <w:pPr>
        <w:spacing w:before="120" w:after="60" w:line="288" w:lineRule="auto"/>
        <w:ind w:firstLine="567"/>
        <w:jc w:val="both"/>
        <w:rPr>
          <w:sz w:val="26"/>
          <w:szCs w:val="26"/>
        </w:rPr>
      </w:pPr>
      <w:r w:rsidRPr="001B4450">
        <w:rPr>
          <w:sz w:val="26"/>
          <w:szCs w:val="26"/>
        </w:rPr>
        <w:t>- Đối với trẻ đến tuổi đi học, tùy theo khả năng nhìn của trẻ để hướng cho trẻ được học hành tốt hơn. Đối với trẻ có tật khúc xã, giảm khả nănng nhìn, có thể học hòa nhập ở các trường lớp bình thường. Đối với trẻ mù hoàn toàn, có thể học ở các lớp hoặc các trường đặc biệt, học chữ nổi Braille.</w:t>
      </w:r>
    </w:p>
    <w:p w14:paraId="066FACF0" w14:textId="77777777" w:rsidR="001B4450" w:rsidRPr="001B4450" w:rsidRDefault="001B4450" w:rsidP="0013400E">
      <w:pPr>
        <w:spacing w:before="120" w:after="60" w:line="288" w:lineRule="auto"/>
        <w:ind w:firstLine="567"/>
        <w:jc w:val="both"/>
        <w:rPr>
          <w:sz w:val="26"/>
          <w:szCs w:val="26"/>
        </w:rPr>
      </w:pPr>
      <w:r w:rsidRPr="001B4450">
        <w:rPr>
          <w:sz w:val="26"/>
          <w:szCs w:val="26"/>
        </w:rPr>
        <w:t>- Có nhiều trẻ không có điều kiện đến trường học, có thể ở nhà nhờ các thầy cô hoặc các bạn trong xóm làng để giúp đỡ dạy học. ở những nơi có chương trình giáo dục hòa nhập, trẻ khiếm thị có thể tới trường học tập cùng trẻ không khiếm thị.</w:t>
      </w:r>
    </w:p>
    <w:p w14:paraId="054A313B" w14:textId="77777777" w:rsidR="001B4450" w:rsidRPr="001B4450" w:rsidRDefault="001B4450" w:rsidP="005E191A">
      <w:pPr>
        <w:tabs>
          <w:tab w:val="left" w:pos="0"/>
        </w:tabs>
        <w:spacing w:before="120" w:after="60" w:line="276" w:lineRule="auto"/>
        <w:ind w:firstLine="567"/>
        <w:jc w:val="both"/>
        <w:rPr>
          <w:b/>
          <w:bCs/>
          <w:i/>
          <w:sz w:val="26"/>
          <w:szCs w:val="26"/>
        </w:rPr>
      </w:pPr>
      <w:r w:rsidRPr="001B4450">
        <w:rPr>
          <w:b/>
          <w:bCs/>
          <w:i/>
          <w:sz w:val="26"/>
          <w:szCs w:val="26"/>
        </w:rPr>
        <w:t>c) Dạy nghề cho trẻ giảm thị lực</w:t>
      </w:r>
    </w:p>
    <w:p w14:paraId="0A4F6733"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Hãy chọn trong địa phương của bạn có nghề nào thích hợp cho trẻ có khuyết tật/ giảm chức năng nhìn có thể làm được. Khi chọn nghề hãy chú ý đến khả năng của trẻ khuyết tật. Trẻ có thể học được không, có thể làm việc được không? </w:t>
      </w:r>
    </w:p>
    <w:p w14:paraId="2336BCF0" w14:textId="77777777" w:rsidR="001B4450" w:rsidRPr="001B4450" w:rsidRDefault="001B4450" w:rsidP="005E191A">
      <w:pPr>
        <w:spacing w:before="120" w:after="60" w:line="276" w:lineRule="auto"/>
        <w:ind w:firstLine="567"/>
        <w:jc w:val="both"/>
        <w:rPr>
          <w:sz w:val="26"/>
          <w:szCs w:val="26"/>
        </w:rPr>
      </w:pPr>
      <w:r w:rsidRPr="001B4450">
        <w:rPr>
          <w:sz w:val="26"/>
          <w:szCs w:val="26"/>
        </w:rPr>
        <w:t>- Nên cân nhắc đến kinh phí học nghề, mua sắm trang thiết bị, nguyên liệu và tính đến tiêu thụ sản phẩm. Những trẻ có khuyết tật/ giảm chức năng nhìn có thể làm các công việc thủ công mỹ nghệ, các dịch vụ tại địa phương, các công việc đơn giản khác.</w:t>
      </w:r>
    </w:p>
    <w:p w14:paraId="05FAF984"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d) Trợ giúp về tâm lý và xã hội cho trẻ giảm thị lực</w:t>
      </w:r>
    </w:p>
    <w:p w14:paraId="0842E485" w14:textId="77777777" w:rsidR="001B4450" w:rsidRPr="001B4450" w:rsidRDefault="001B4450" w:rsidP="005E191A">
      <w:pPr>
        <w:spacing w:before="120" w:after="60" w:line="276" w:lineRule="auto"/>
        <w:ind w:firstLine="567"/>
        <w:jc w:val="both"/>
        <w:rPr>
          <w:sz w:val="26"/>
          <w:szCs w:val="26"/>
        </w:rPr>
      </w:pPr>
      <w:r w:rsidRPr="001B4450">
        <w:rPr>
          <w:sz w:val="26"/>
          <w:szCs w:val="26"/>
        </w:rPr>
        <w:t>Trẻ mù hay mặc cảm về sự giảm khả năng của mình. Hãy động viên trẻ, giúp trẻ tự tin hơn trong cuộc sống, giúp trẻ vượt qua các rào cản của chính bản thân, gia đình và cộng đồng.</w:t>
      </w:r>
    </w:p>
    <w:p w14:paraId="09457233"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e) Tạo môi trường thích nghi cho trẻ có khuyết tật/ giảm chức năng nhìn</w:t>
      </w:r>
    </w:p>
    <w:p w14:paraId="483AC4A0" w14:textId="77777777" w:rsidR="001B4450" w:rsidRPr="001B4450" w:rsidRDefault="001B4450" w:rsidP="005E191A">
      <w:pPr>
        <w:spacing w:before="120" w:after="60" w:line="276" w:lineRule="auto"/>
        <w:ind w:firstLine="567"/>
        <w:jc w:val="both"/>
        <w:rPr>
          <w:b/>
          <w:bCs/>
          <w:sz w:val="26"/>
          <w:szCs w:val="26"/>
        </w:rPr>
      </w:pPr>
      <w:r w:rsidRPr="001B4450">
        <w:rPr>
          <w:sz w:val="26"/>
          <w:szCs w:val="26"/>
        </w:rPr>
        <w:t>Tạo môi trường đi lại, sinh hoạt gia đình thích nghi cho trẻ có khuyết tật/giảm chức năng nhìn, đảm bảo an toàn cho trẻ khi đi lại cũng như khi làm việc. Tại gia đình và chỗ làm việc của trẻ, cần phải có tay vịn dọc theo lối đi, hành lang, đặc biệt là cầu thang lên, xuống.</w:t>
      </w:r>
      <w:r w:rsidRPr="001B4450">
        <w:rPr>
          <w:b/>
          <w:bCs/>
          <w:sz w:val="26"/>
          <w:szCs w:val="26"/>
        </w:rPr>
        <w:t xml:space="preserve"> </w:t>
      </w:r>
      <w:r w:rsidRPr="001B4450">
        <w:rPr>
          <w:b/>
          <w:bCs/>
          <w:sz w:val="26"/>
          <w:szCs w:val="26"/>
        </w:rPr>
        <w:tab/>
      </w:r>
    </w:p>
    <w:p w14:paraId="11960D83" w14:textId="77777777" w:rsidR="001B4450" w:rsidRPr="001B4450" w:rsidRDefault="001B4450" w:rsidP="005E191A">
      <w:pPr>
        <w:spacing w:before="120" w:after="60" w:line="276" w:lineRule="auto"/>
        <w:ind w:firstLine="567"/>
        <w:jc w:val="both"/>
        <w:rPr>
          <w:b/>
          <w:bCs/>
          <w:i/>
          <w:sz w:val="26"/>
          <w:szCs w:val="26"/>
        </w:rPr>
      </w:pPr>
      <w:r w:rsidRPr="001B4450">
        <w:rPr>
          <w:b/>
          <w:bCs/>
          <w:i/>
          <w:sz w:val="26"/>
          <w:szCs w:val="26"/>
        </w:rPr>
        <w:t>f) Các dụng cụ trợ giúp</w:t>
      </w:r>
    </w:p>
    <w:p w14:paraId="449116D5" w14:textId="77777777" w:rsidR="001B4450" w:rsidRPr="001B4450" w:rsidRDefault="001B4450" w:rsidP="00C15217">
      <w:pPr>
        <w:spacing w:before="120" w:after="60" w:line="276" w:lineRule="auto"/>
        <w:ind w:firstLine="567"/>
        <w:rPr>
          <w:sz w:val="26"/>
          <w:szCs w:val="26"/>
        </w:rPr>
      </w:pPr>
      <w:r w:rsidRPr="001B4450">
        <w:rPr>
          <w:sz w:val="26"/>
          <w:szCs w:val="26"/>
        </w:rPr>
        <w:t>Đối với trẻ bị cận thị, tật khúc xạ có thể điều chỉnh bằng kính</w:t>
      </w:r>
    </w:p>
    <w:p w14:paraId="0D25C4B8"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3. Phân tuyến kỹ thuật </w:t>
      </w:r>
    </w:p>
    <w:p w14:paraId="7CF88A6D"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t>a) Tại cộng đồng</w:t>
      </w:r>
    </w:p>
    <w:p w14:paraId="65E371A7" w14:textId="77777777" w:rsidR="001B4450" w:rsidRPr="001B4450" w:rsidRDefault="001B4450" w:rsidP="00C15217">
      <w:pPr>
        <w:tabs>
          <w:tab w:val="left" w:pos="0"/>
        </w:tabs>
        <w:spacing w:before="120" w:after="60" w:line="276" w:lineRule="auto"/>
        <w:ind w:firstLine="567"/>
        <w:rPr>
          <w:sz w:val="26"/>
          <w:szCs w:val="26"/>
        </w:rPr>
      </w:pPr>
      <w:r w:rsidRPr="001B4450">
        <w:rPr>
          <w:sz w:val="26"/>
          <w:szCs w:val="26"/>
        </w:rPr>
        <w:t>- Hướng dẫn kỹ năng nhận biết nhờ cảm giác ngửi hoặc sờ mó</w:t>
      </w:r>
    </w:p>
    <w:p w14:paraId="618C0FD3"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Hướng dẫn kỹ năng di chuyển và định hướng</w:t>
      </w:r>
    </w:p>
    <w:p w14:paraId="5547EAAB"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Can thiệp giáo dục</w:t>
      </w:r>
    </w:p>
    <w:p w14:paraId="430273DE"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Đào tạo nghề</w:t>
      </w:r>
    </w:p>
    <w:p w14:paraId="5023EC01"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lastRenderedPageBreak/>
        <w:t xml:space="preserve">b) Tại các cơ sở khám bệnh, chữa bệnh, PHCN: </w:t>
      </w:r>
    </w:p>
    <w:p w14:paraId="0D21D2D6"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Khám chuyên khoa mắt. Tư vấn sử dụng kính.</w:t>
      </w:r>
    </w:p>
    <w:p w14:paraId="65A20181" w14:textId="77777777" w:rsidR="001B4450" w:rsidRPr="001B4450" w:rsidRDefault="001B4450" w:rsidP="00C15217">
      <w:pPr>
        <w:tabs>
          <w:tab w:val="left" w:pos="0"/>
        </w:tabs>
        <w:spacing w:before="120" w:after="60" w:line="276" w:lineRule="auto"/>
        <w:ind w:firstLine="567"/>
        <w:rPr>
          <w:sz w:val="26"/>
          <w:szCs w:val="26"/>
        </w:rPr>
      </w:pPr>
      <w:r w:rsidRPr="001B4450">
        <w:rPr>
          <w:sz w:val="26"/>
          <w:szCs w:val="26"/>
        </w:rPr>
        <w:t>- Hướng dẫn kỹ năng nhận biết nhờ cảm giác ngửi hoặc sờ mó</w:t>
      </w:r>
    </w:p>
    <w:p w14:paraId="1320A0AF"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Hướng dẫn kỹ năng di chuyển và định hướng</w:t>
      </w:r>
    </w:p>
    <w:p w14:paraId="65C125D9"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 xml:space="preserve">4. </w:t>
      </w:r>
      <w:r w:rsidRPr="001B4450">
        <w:rPr>
          <w:b/>
          <w:sz w:val="26"/>
          <w:szCs w:val="26"/>
          <w:lang w:val="vi-VN"/>
        </w:rPr>
        <w:t>Tư vấn cho gia đình</w:t>
      </w:r>
      <w:r w:rsidRPr="001B4450">
        <w:rPr>
          <w:b/>
          <w:sz w:val="26"/>
          <w:szCs w:val="26"/>
        </w:rPr>
        <w:t>/</w:t>
      </w:r>
      <w:r w:rsidRPr="001B4450">
        <w:rPr>
          <w:b/>
          <w:sz w:val="26"/>
          <w:szCs w:val="26"/>
          <w:lang w:val="vi-VN"/>
        </w:rPr>
        <w:t xml:space="preserve">người </w:t>
      </w:r>
      <w:r w:rsidRPr="001B4450">
        <w:rPr>
          <w:b/>
          <w:sz w:val="26"/>
          <w:szCs w:val="26"/>
        </w:rPr>
        <w:t xml:space="preserve">chăm sóc </w:t>
      </w:r>
      <w:r w:rsidRPr="001B4450">
        <w:rPr>
          <w:b/>
          <w:sz w:val="26"/>
          <w:szCs w:val="26"/>
          <w:lang w:val="vi-VN"/>
        </w:rPr>
        <w:t xml:space="preserve">trẻ </w:t>
      </w:r>
      <w:r w:rsidRPr="001B4450">
        <w:rPr>
          <w:b/>
          <w:sz w:val="26"/>
          <w:szCs w:val="26"/>
        </w:rPr>
        <w:t>khuyết tật</w:t>
      </w:r>
    </w:p>
    <w:p w14:paraId="3DD5F297"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t>a) Chăm sóc, theo dõi, tập luyện tại nhà:</w:t>
      </w:r>
    </w:p>
    <w:p w14:paraId="53C84EE4"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Tập luyện thường xuyên</w:t>
      </w:r>
    </w:p>
    <w:p w14:paraId="468757F8" w14:textId="77777777" w:rsidR="001B4450" w:rsidRPr="001B4450" w:rsidRDefault="001B4450" w:rsidP="005E191A">
      <w:pPr>
        <w:tabs>
          <w:tab w:val="left" w:pos="0"/>
        </w:tabs>
        <w:spacing w:before="120" w:after="60" w:line="276" w:lineRule="auto"/>
        <w:ind w:firstLine="567"/>
        <w:jc w:val="both"/>
        <w:rPr>
          <w:sz w:val="26"/>
          <w:szCs w:val="26"/>
        </w:rPr>
      </w:pPr>
      <w:r w:rsidRPr="001B4450">
        <w:rPr>
          <w:sz w:val="26"/>
          <w:szCs w:val="26"/>
        </w:rPr>
        <w:t>- Khám định kỳ</w:t>
      </w:r>
    </w:p>
    <w:p w14:paraId="5146A873" w14:textId="77777777" w:rsidR="001B4450" w:rsidRPr="001B4450" w:rsidRDefault="001B4450" w:rsidP="005E191A">
      <w:pPr>
        <w:spacing w:before="120" w:after="60" w:line="276" w:lineRule="auto"/>
        <w:ind w:firstLine="567"/>
        <w:jc w:val="both"/>
        <w:rPr>
          <w:sz w:val="26"/>
          <w:szCs w:val="26"/>
        </w:rPr>
      </w:pPr>
      <w:r w:rsidRPr="001B4450">
        <w:rPr>
          <w:b/>
          <w:i/>
          <w:sz w:val="26"/>
          <w:szCs w:val="26"/>
        </w:rPr>
        <w:t>b) Tiên lượng</w:t>
      </w:r>
      <w:r w:rsidRPr="001B4450">
        <w:rPr>
          <w:sz w:val="26"/>
          <w:szCs w:val="26"/>
        </w:rPr>
        <w:t>: Nếu trẻ không được phát hiện sớm và can thiệp sớm thì sẽ gặp những khó khăn sau:</w:t>
      </w:r>
    </w:p>
    <w:p w14:paraId="1EB91813"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Hạn chế di chuyển và định hướng được không gian, vị trí của mình đang ở đâu nếu đến nơi khác với nhà của mình.</w:t>
      </w:r>
    </w:p>
    <w:p w14:paraId="3DDD51A4" w14:textId="77777777" w:rsidR="001B4450" w:rsidRPr="001B4450" w:rsidRDefault="001B4450" w:rsidP="005E191A">
      <w:pPr>
        <w:numPr>
          <w:ilvl w:val="0"/>
          <w:numId w:val="98"/>
        </w:numPr>
        <w:spacing w:before="120" w:after="60" w:line="276" w:lineRule="auto"/>
        <w:ind w:left="0" w:firstLine="567"/>
        <w:jc w:val="both"/>
        <w:rPr>
          <w:sz w:val="26"/>
          <w:szCs w:val="26"/>
        </w:rPr>
      </w:pPr>
      <w:r w:rsidRPr="001B4450">
        <w:rPr>
          <w:sz w:val="26"/>
          <w:szCs w:val="26"/>
        </w:rPr>
        <w:t>Khó khăn trong việc thực hiện các chức năng sinh hoạt hàng ngày như tắm rửa, vệ sinh cá nhân, ăn uống và các công việc khác.</w:t>
      </w:r>
    </w:p>
    <w:p w14:paraId="6E91D804" w14:textId="77777777" w:rsidR="001B4450" w:rsidRPr="001B4450" w:rsidRDefault="001B4450" w:rsidP="005E191A">
      <w:pPr>
        <w:numPr>
          <w:ilvl w:val="0"/>
          <w:numId w:val="98"/>
        </w:numPr>
        <w:spacing w:before="120" w:after="60" w:line="276" w:lineRule="auto"/>
        <w:ind w:left="0" w:firstLine="567"/>
        <w:jc w:val="both"/>
        <w:rPr>
          <w:sz w:val="26"/>
          <w:szCs w:val="26"/>
        </w:rPr>
      </w:pPr>
      <w:r w:rsidRPr="001B4450">
        <w:rPr>
          <w:sz w:val="26"/>
          <w:szCs w:val="26"/>
        </w:rPr>
        <w:t>Khó khăn trong việc hòa  nhập xã hội.</w:t>
      </w:r>
    </w:p>
    <w:p w14:paraId="6C1910AE" w14:textId="77777777" w:rsidR="001B4450" w:rsidRPr="001B4450" w:rsidRDefault="001B4450" w:rsidP="005E191A">
      <w:pPr>
        <w:numPr>
          <w:ilvl w:val="0"/>
          <w:numId w:val="98"/>
        </w:numPr>
        <w:spacing w:before="120" w:after="60" w:line="276" w:lineRule="auto"/>
        <w:ind w:left="0" w:firstLine="567"/>
        <w:jc w:val="both"/>
        <w:rPr>
          <w:sz w:val="26"/>
          <w:szCs w:val="26"/>
        </w:rPr>
      </w:pPr>
      <w:r w:rsidRPr="001B4450">
        <w:rPr>
          <w:sz w:val="26"/>
          <w:szCs w:val="26"/>
        </w:rPr>
        <w:t>Khó khăn giao tiếp với mọi người xung quanh.</w:t>
      </w:r>
    </w:p>
    <w:p w14:paraId="18A1CD89" w14:textId="77777777" w:rsidR="001B4450" w:rsidRPr="001B4450" w:rsidRDefault="001B4450" w:rsidP="005E191A">
      <w:pPr>
        <w:numPr>
          <w:ilvl w:val="0"/>
          <w:numId w:val="98"/>
        </w:numPr>
        <w:spacing w:before="120" w:after="60" w:line="276" w:lineRule="auto"/>
        <w:ind w:left="0" w:firstLine="567"/>
        <w:jc w:val="both"/>
        <w:rPr>
          <w:sz w:val="26"/>
          <w:szCs w:val="26"/>
        </w:rPr>
      </w:pPr>
      <w:r w:rsidRPr="001B4450">
        <w:rPr>
          <w:sz w:val="26"/>
          <w:szCs w:val="26"/>
        </w:rPr>
        <w:t>Thay đổi tâm lý, mặc cảm với mọi người xung quanh.</w:t>
      </w:r>
    </w:p>
    <w:p w14:paraId="1256D105" w14:textId="77777777" w:rsidR="001B4450" w:rsidRPr="001B4450" w:rsidRDefault="001B4450" w:rsidP="005E191A">
      <w:pPr>
        <w:spacing w:before="120" w:after="60" w:line="276" w:lineRule="auto"/>
        <w:ind w:firstLine="567"/>
        <w:jc w:val="both"/>
        <w:rPr>
          <w:sz w:val="26"/>
          <w:szCs w:val="26"/>
        </w:rPr>
      </w:pPr>
      <w:r w:rsidRPr="001B4450">
        <w:rPr>
          <w:sz w:val="26"/>
          <w:szCs w:val="26"/>
        </w:rPr>
        <w:t>Đối với trẻ em có khuyết tật/giảm chức năng nhìn, có thể không học hành được hoặc không đi đến trường được. Trẻ có khó khăn khi chơi đùa với các bạn cùng tuổi. Đối với trẻ lớn có khuyết tật/giảm chức năng nhìn không có việc làm hoặc không làm việc được và do vậy không có thu nhập cho cuộc sống.</w:t>
      </w:r>
    </w:p>
    <w:p w14:paraId="279D74E6"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t>c) Giới thiệu các cơ sở khám bệnh, chữa bệnh, Phục hồi chức năng.</w:t>
      </w:r>
    </w:p>
    <w:p w14:paraId="5E9A6B5A"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trung tâm phục hồi chức năng, các trung tâm giành cho người mù.</w:t>
      </w:r>
    </w:p>
    <w:p w14:paraId="651546B1"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trung tâm hướng nghiệp, dạy nghề.</w:t>
      </w:r>
    </w:p>
    <w:p w14:paraId="7C45DCD3"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trường hợp đặc biệt cho trẻ mù học hành.</w:t>
      </w:r>
    </w:p>
    <w:p w14:paraId="1F357368" w14:textId="77777777" w:rsidR="001B4450" w:rsidRPr="001B4450" w:rsidRDefault="001B4450" w:rsidP="00C15217">
      <w:pPr>
        <w:numPr>
          <w:ilvl w:val="0"/>
          <w:numId w:val="97"/>
        </w:numPr>
        <w:spacing w:before="120" w:after="60" w:line="276" w:lineRule="auto"/>
        <w:ind w:left="0" w:firstLine="567"/>
        <w:rPr>
          <w:sz w:val="26"/>
          <w:szCs w:val="26"/>
        </w:rPr>
      </w:pPr>
      <w:r w:rsidRPr="001B4450">
        <w:rPr>
          <w:sz w:val="26"/>
          <w:szCs w:val="26"/>
        </w:rPr>
        <w:t>Bệnh viện để khám và điều trị các bệnh mắt, phẫu thuật mắt.</w:t>
      </w:r>
    </w:p>
    <w:p w14:paraId="60990DDC"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chương trình phục hồi chức năng dựa vào cộng đồng.</w:t>
      </w:r>
    </w:p>
    <w:p w14:paraId="6AB589C9"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tổ chức của người khuyết tật, Hội người mù.</w:t>
      </w:r>
    </w:p>
    <w:p w14:paraId="5173CE31" w14:textId="77777777" w:rsidR="001B4450" w:rsidRPr="001B4450" w:rsidRDefault="001B4450" w:rsidP="005E191A">
      <w:pPr>
        <w:numPr>
          <w:ilvl w:val="0"/>
          <w:numId w:val="97"/>
        </w:numPr>
        <w:spacing w:before="120" w:after="60" w:line="276" w:lineRule="auto"/>
        <w:ind w:left="0" w:firstLine="567"/>
        <w:jc w:val="both"/>
        <w:rPr>
          <w:sz w:val="26"/>
          <w:szCs w:val="26"/>
        </w:rPr>
      </w:pPr>
      <w:r w:rsidRPr="001B4450">
        <w:rPr>
          <w:sz w:val="26"/>
          <w:szCs w:val="26"/>
        </w:rPr>
        <w:t>Các chương trình của nhà nước, kể cả các chương trình trợ giúp khác.</w:t>
      </w:r>
    </w:p>
    <w:p w14:paraId="62BA1666" w14:textId="77777777" w:rsidR="001B4450" w:rsidRPr="001B4450" w:rsidRDefault="001B4450" w:rsidP="005E191A">
      <w:pPr>
        <w:tabs>
          <w:tab w:val="left" w:pos="0"/>
        </w:tabs>
        <w:spacing w:before="120" w:after="60" w:line="276" w:lineRule="auto"/>
        <w:ind w:firstLine="567"/>
        <w:jc w:val="both"/>
        <w:rPr>
          <w:sz w:val="26"/>
          <w:szCs w:val="26"/>
        </w:rPr>
      </w:pPr>
    </w:p>
    <w:p w14:paraId="17FA36C7" w14:textId="77777777" w:rsidR="001B4450" w:rsidRPr="001B4450" w:rsidRDefault="001B4450" w:rsidP="005E191A">
      <w:pPr>
        <w:tabs>
          <w:tab w:val="left" w:pos="0"/>
        </w:tabs>
        <w:spacing w:before="120" w:after="60" w:line="276" w:lineRule="auto"/>
        <w:ind w:firstLine="567"/>
        <w:jc w:val="both"/>
        <w:rPr>
          <w:sz w:val="26"/>
          <w:szCs w:val="26"/>
        </w:rPr>
      </w:pPr>
    </w:p>
    <w:p w14:paraId="75141D19" w14:textId="77777777" w:rsidR="001B4450" w:rsidRPr="001B4450" w:rsidRDefault="001B4450" w:rsidP="005E191A">
      <w:pPr>
        <w:tabs>
          <w:tab w:val="left" w:pos="0"/>
        </w:tabs>
        <w:spacing w:before="120" w:after="60" w:line="276" w:lineRule="auto"/>
        <w:ind w:firstLine="567"/>
        <w:jc w:val="both"/>
        <w:rPr>
          <w:sz w:val="26"/>
          <w:szCs w:val="26"/>
        </w:rPr>
      </w:pPr>
    </w:p>
    <w:p w14:paraId="1FAD39C0" w14:textId="77777777" w:rsidR="001B4450" w:rsidRPr="0013400E" w:rsidRDefault="001B4450" w:rsidP="0013400E">
      <w:pPr>
        <w:widowControl w:val="0"/>
        <w:spacing w:before="120" w:after="60" w:line="276" w:lineRule="auto"/>
        <w:jc w:val="center"/>
        <w:rPr>
          <w:b/>
          <w:bCs/>
          <w:sz w:val="28"/>
          <w:szCs w:val="26"/>
        </w:rPr>
      </w:pPr>
      <w:r w:rsidRPr="0013400E">
        <w:rPr>
          <w:b/>
          <w:bCs/>
          <w:sz w:val="28"/>
          <w:szCs w:val="26"/>
        </w:rPr>
        <w:t>PHÁT HIỆN SỚM- CAN THIỆP SỚM TRẺ BẠI NÃO</w:t>
      </w:r>
    </w:p>
    <w:p w14:paraId="538D435B" w14:textId="77777777" w:rsidR="0013400E" w:rsidRDefault="0013400E" w:rsidP="005E191A">
      <w:pPr>
        <w:widowControl w:val="0"/>
        <w:spacing w:before="120" w:after="60" w:line="276" w:lineRule="auto"/>
        <w:ind w:firstLine="567"/>
        <w:jc w:val="both"/>
        <w:rPr>
          <w:b/>
          <w:bCs/>
          <w:sz w:val="26"/>
          <w:szCs w:val="26"/>
        </w:rPr>
      </w:pPr>
    </w:p>
    <w:p w14:paraId="6D5DD445"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I. ĐẠI CƯƠNG:</w:t>
      </w:r>
    </w:p>
    <w:p w14:paraId="43A54F94" w14:textId="77777777" w:rsidR="001B4450" w:rsidRPr="001B4450" w:rsidRDefault="001B4450" w:rsidP="005E191A">
      <w:pPr>
        <w:widowControl w:val="0"/>
        <w:spacing w:before="120" w:after="60" w:line="276" w:lineRule="auto"/>
        <w:ind w:firstLine="567"/>
        <w:jc w:val="both"/>
        <w:rPr>
          <w:sz w:val="26"/>
          <w:szCs w:val="26"/>
        </w:rPr>
      </w:pPr>
      <w:r w:rsidRPr="001B4450">
        <w:rPr>
          <w:b/>
          <w:iCs/>
          <w:sz w:val="26"/>
          <w:szCs w:val="26"/>
        </w:rPr>
        <w:t>1. Định nghĩa</w:t>
      </w:r>
      <w:r w:rsidRPr="001B4450">
        <w:rPr>
          <w:iCs/>
          <w:sz w:val="26"/>
          <w:szCs w:val="26"/>
        </w:rPr>
        <w:t>:</w:t>
      </w:r>
      <w:r w:rsidRPr="001B4450">
        <w:rPr>
          <w:sz w:val="26"/>
          <w:szCs w:val="26"/>
        </w:rPr>
        <w:t xml:space="preserve"> </w:t>
      </w:r>
    </w:p>
    <w:p w14:paraId="37EACBFD"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Bại não là </w:t>
      </w:r>
      <w:r w:rsidRPr="001B4450">
        <w:rPr>
          <w:iCs/>
          <w:sz w:val="26"/>
          <w:szCs w:val="26"/>
        </w:rPr>
        <w:t xml:space="preserve">tổn thương não không tiến triển </w:t>
      </w:r>
      <w:r w:rsidRPr="001B4450">
        <w:rPr>
          <w:sz w:val="26"/>
          <w:szCs w:val="26"/>
        </w:rPr>
        <w:t xml:space="preserve">gây nên bởi các yếu tố nguy cơ xảy ra ở giai đoạn trước khi sinh, trong khi sinh và sau khi sinh đến 5 tuổi; </w:t>
      </w:r>
    </w:p>
    <w:p w14:paraId="45A07FFA"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Bại não biểu hiện ra ngoài bằng các Rối loạn về Vận động, Trí tuệ, Giác quan và Hành vi. </w:t>
      </w:r>
    </w:p>
    <w:p w14:paraId="395A7635" w14:textId="77777777" w:rsidR="001B4450" w:rsidRPr="001B4450" w:rsidRDefault="001B4450" w:rsidP="005E191A">
      <w:pPr>
        <w:widowControl w:val="0"/>
        <w:spacing w:before="120" w:after="60" w:line="276" w:lineRule="auto"/>
        <w:ind w:firstLine="567"/>
        <w:jc w:val="both"/>
        <w:rPr>
          <w:iCs/>
          <w:sz w:val="26"/>
          <w:szCs w:val="26"/>
        </w:rPr>
      </w:pPr>
      <w:r w:rsidRPr="001B4450">
        <w:rPr>
          <w:b/>
          <w:iCs/>
          <w:sz w:val="26"/>
          <w:szCs w:val="26"/>
        </w:rPr>
        <w:t>2. Dịch tễ</w:t>
      </w:r>
    </w:p>
    <w:p w14:paraId="5E75A7AB"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Tại các nước phát triển tỷ lệ mắc bại não dao động từ 1,8 đến 2,3% tổng trẻ sơ sinh sống. Tại Việt nam: tỷ lệ mắc bại não chiếm 1,8 %</w:t>
      </w:r>
      <w:r w:rsidR="0013400E">
        <w:rPr>
          <w:iCs/>
          <w:sz w:val="26"/>
          <w:szCs w:val="26"/>
        </w:rPr>
        <w:t>.</w:t>
      </w:r>
    </w:p>
    <w:p w14:paraId="62AE31D9"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Bại não chiếm 31,7% tổng số trẻ tàn tật</w:t>
      </w:r>
    </w:p>
    <w:p w14:paraId="4FBB2CCB" w14:textId="77777777" w:rsidR="001B4450" w:rsidRPr="001B4450" w:rsidRDefault="001B4450" w:rsidP="005E191A">
      <w:pPr>
        <w:widowControl w:val="0"/>
        <w:spacing w:before="120" w:after="60" w:line="276" w:lineRule="auto"/>
        <w:ind w:firstLine="567"/>
        <w:jc w:val="both"/>
        <w:rPr>
          <w:sz w:val="26"/>
          <w:szCs w:val="26"/>
        </w:rPr>
      </w:pPr>
      <w:r w:rsidRPr="001B4450">
        <w:rPr>
          <w:iCs/>
          <w:sz w:val="26"/>
          <w:szCs w:val="26"/>
        </w:rPr>
        <w:t xml:space="preserve">Giới tính: </w:t>
      </w:r>
      <w:r w:rsidRPr="001B4450">
        <w:rPr>
          <w:sz w:val="26"/>
          <w:szCs w:val="26"/>
        </w:rPr>
        <w:t>Bại não hay gặp ở trẻ trai: trai/gái=1,35/1</w:t>
      </w:r>
    </w:p>
    <w:p w14:paraId="5AB25537" w14:textId="77777777" w:rsidR="001B4450" w:rsidRPr="001B4450" w:rsidRDefault="001B4450" w:rsidP="005E191A">
      <w:pPr>
        <w:widowControl w:val="0"/>
        <w:spacing w:before="120" w:after="60" w:line="276" w:lineRule="auto"/>
        <w:ind w:firstLine="567"/>
        <w:jc w:val="both"/>
        <w:rPr>
          <w:iCs/>
          <w:sz w:val="26"/>
          <w:szCs w:val="26"/>
        </w:rPr>
      </w:pPr>
      <w:r w:rsidRPr="001B4450">
        <w:rPr>
          <w:b/>
          <w:iCs/>
          <w:sz w:val="26"/>
          <w:szCs w:val="26"/>
        </w:rPr>
        <w:t>3. Yếu tố nguy cơ gây bại não ở trẻ em</w:t>
      </w:r>
      <w:r w:rsidRPr="001B4450">
        <w:rPr>
          <w:iCs/>
          <w:sz w:val="26"/>
          <w:szCs w:val="26"/>
        </w:rPr>
        <w:t xml:space="preserve"> </w:t>
      </w:r>
    </w:p>
    <w:p w14:paraId="067C0749" w14:textId="77777777" w:rsidR="001B4450" w:rsidRPr="001B4450" w:rsidRDefault="001B4450" w:rsidP="005E191A">
      <w:pPr>
        <w:widowControl w:val="0"/>
        <w:spacing w:before="120" w:after="60" w:line="276" w:lineRule="auto"/>
        <w:ind w:firstLine="567"/>
        <w:jc w:val="both"/>
        <w:rPr>
          <w:b/>
          <w:sz w:val="26"/>
          <w:szCs w:val="26"/>
        </w:rPr>
      </w:pPr>
      <w:r w:rsidRPr="001B4450">
        <w:rPr>
          <w:b/>
          <w:iCs/>
          <w:sz w:val="26"/>
          <w:szCs w:val="26"/>
        </w:rPr>
        <w:t>3.1.</w:t>
      </w:r>
      <w:r w:rsidR="0013400E">
        <w:rPr>
          <w:b/>
          <w:iCs/>
          <w:sz w:val="26"/>
          <w:szCs w:val="26"/>
        </w:rPr>
        <w:t xml:space="preserve"> </w:t>
      </w:r>
      <w:r w:rsidRPr="001B4450">
        <w:rPr>
          <w:b/>
          <w:iCs/>
          <w:sz w:val="26"/>
          <w:szCs w:val="26"/>
        </w:rPr>
        <w:t>Yếu tố nguy cơ trước sinh</w:t>
      </w:r>
    </w:p>
    <w:p w14:paraId="5F302900"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có tiền sử bị sảy thai trước đó</w:t>
      </w:r>
    </w:p>
    <w:p w14:paraId="55A1C8A7"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có dị tật bẩm sinh</w:t>
      </w:r>
    </w:p>
    <w:p w14:paraId="3A9B9ED6"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bị ngộ độc thai nghén</w:t>
      </w:r>
    </w:p>
    <w:p w14:paraId="7F294E5B"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Ngoài ra còn có một số yếu tố nguy cơ khác như: </w:t>
      </w:r>
    </w:p>
    <w:p w14:paraId="6EAFF85C"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bị Chậm PTTT</w:t>
      </w:r>
    </w:p>
    <w:p w14:paraId="6FD7D2A3"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tiếp xúc hóa chất, thuốc trừ sâu</w:t>
      </w:r>
    </w:p>
    <w:p w14:paraId="45B8A2BD"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Mẹ bị nhiễm virut, nhất là trong 3 tháng đầu  </w:t>
      </w:r>
    </w:p>
    <w:p w14:paraId="5747F950"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Mẹ bị chấn thương, </w:t>
      </w:r>
    </w:p>
    <w:p w14:paraId="7F3444EE"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Mẹ dùng thuốc khi mang thai, </w:t>
      </w:r>
    </w:p>
    <w:p w14:paraId="13455A9F"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Mẹ bị bệnh giáp trạng, </w:t>
      </w:r>
    </w:p>
    <w:p w14:paraId="66B2387C"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Mẹ bị đái đường khi mang thai...</w:t>
      </w:r>
    </w:p>
    <w:p w14:paraId="5E2DEC20" w14:textId="77777777" w:rsidR="001B4450" w:rsidRPr="001B4450" w:rsidRDefault="001B4450" w:rsidP="0013400E">
      <w:pPr>
        <w:widowControl w:val="0"/>
        <w:numPr>
          <w:ilvl w:val="1"/>
          <w:numId w:val="158"/>
        </w:numPr>
        <w:tabs>
          <w:tab w:val="clear" w:pos="720"/>
          <w:tab w:val="num" w:pos="1080"/>
        </w:tabs>
        <w:spacing w:before="120" w:after="60" w:line="276" w:lineRule="auto"/>
        <w:ind w:left="0" w:firstLine="567"/>
        <w:jc w:val="both"/>
        <w:rPr>
          <w:b/>
          <w:iCs/>
          <w:sz w:val="26"/>
          <w:szCs w:val="26"/>
        </w:rPr>
      </w:pPr>
      <w:r w:rsidRPr="001B4450">
        <w:rPr>
          <w:b/>
          <w:iCs/>
          <w:sz w:val="26"/>
          <w:szCs w:val="26"/>
        </w:rPr>
        <w:t>Yếu tố nguy cơ trong sinh</w:t>
      </w:r>
    </w:p>
    <w:p w14:paraId="22C863DD"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Đẻ non  </w:t>
      </w:r>
    </w:p>
    <w:p w14:paraId="7CABDFC3"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Cân nặng khi sinh thấp </w:t>
      </w:r>
    </w:p>
    <w:p w14:paraId="68B42ACE"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Ngạt khi sinh </w:t>
      </w:r>
    </w:p>
    <w:p w14:paraId="62DB217C"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xml:space="preserve">- Can thiệp sản khoa:đẻ forcep, giác hút, đẻ chỉ huy </w:t>
      </w:r>
    </w:p>
    <w:p w14:paraId="0BA08D8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Vàng da nhân não</w:t>
      </w:r>
      <w:r w:rsidRPr="001B4450">
        <w:rPr>
          <w:iCs/>
          <w:sz w:val="26"/>
          <w:szCs w:val="26"/>
          <w:lang w:val="pt-BR"/>
        </w:rPr>
        <w:t xml:space="preserve"> </w:t>
      </w:r>
    </w:p>
    <w:p w14:paraId="29625B12" w14:textId="77777777" w:rsidR="001B4450" w:rsidRPr="001B4450" w:rsidRDefault="001B4450" w:rsidP="0013400E">
      <w:pPr>
        <w:widowControl w:val="0"/>
        <w:numPr>
          <w:ilvl w:val="1"/>
          <w:numId w:val="158"/>
        </w:numPr>
        <w:tabs>
          <w:tab w:val="clear" w:pos="720"/>
          <w:tab w:val="num" w:pos="1080"/>
        </w:tabs>
        <w:spacing w:before="120" w:after="60" w:line="276" w:lineRule="auto"/>
        <w:ind w:left="0" w:firstLine="567"/>
        <w:jc w:val="both"/>
        <w:rPr>
          <w:b/>
          <w:iCs/>
          <w:sz w:val="26"/>
          <w:szCs w:val="26"/>
          <w:lang w:val="pt-BR"/>
        </w:rPr>
      </w:pPr>
      <w:r w:rsidRPr="001B4450">
        <w:rPr>
          <w:b/>
          <w:iCs/>
          <w:sz w:val="26"/>
          <w:szCs w:val="26"/>
          <w:lang w:val="pt-BR"/>
        </w:rPr>
        <w:t>Yếu tố nguy cơ sau sinh:</w:t>
      </w:r>
    </w:p>
    <w:p w14:paraId="3D4C9203" w14:textId="77777777" w:rsidR="001B4450" w:rsidRPr="001B4450" w:rsidRDefault="001B4450" w:rsidP="005E191A">
      <w:pPr>
        <w:pStyle w:val="BodyTextIndent3"/>
        <w:spacing w:before="120" w:after="60" w:line="276" w:lineRule="auto"/>
        <w:ind w:left="0" w:firstLine="567"/>
        <w:jc w:val="both"/>
        <w:rPr>
          <w:rFonts w:ascii="Times New Roman" w:hAnsi="Times New Roman"/>
          <w:sz w:val="26"/>
          <w:szCs w:val="26"/>
          <w:lang w:val="pt-BR"/>
        </w:rPr>
      </w:pPr>
      <w:r w:rsidRPr="001B4450">
        <w:rPr>
          <w:rFonts w:ascii="Times New Roman" w:hAnsi="Times New Roman"/>
          <w:sz w:val="26"/>
          <w:szCs w:val="26"/>
          <w:lang w:val="pt-BR"/>
        </w:rPr>
        <w:lastRenderedPageBreak/>
        <w:t xml:space="preserve">- Chảy máu não-màng não </w:t>
      </w:r>
    </w:p>
    <w:p w14:paraId="3D8A5A14" w14:textId="77777777" w:rsidR="001B4450" w:rsidRPr="001B4450" w:rsidRDefault="001B4450" w:rsidP="005E191A">
      <w:pPr>
        <w:pStyle w:val="BodyTextIndent3"/>
        <w:spacing w:before="120" w:after="60" w:line="276" w:lineRule="auto"/>
        <w:ind w:left="0" w:firstLine="567"/>
        <w:jc w:val="both"/>
        <w:rPr>
          <w:rFonts w:ascii="Times New Roman" w:hAnsi="Times New Roman"/>
          <w:sz w:val="26"/>
          <w:szCs w:val="26"/>
          <w:lang w:val="pt-BR"/>
        </w:rPr>
      </w:pPr>
      <w:r w:rsidRPr="001B4450">
        <w:rPr>
          <w:rFonts w:ascii="Times New Roman" w:hAnsi="Times New Roman"/>
          <w:sz w:val="26"/>
          <w:szCs w:val="26"/>
          <w:lang w:val="pt-BR"/>
        </w:rPr>
        <w:t xml:space="preserve">- Nhiễm khuẩn thần kinh  </w:t>
      </w:r>
    </w:p>
    <w:p w14:paraId="7FAE74B3" w14:textId="77777777" w:rsidR="001B4450" w:rsidRPr="001B4450" w:rsidRDefault="001B4450" w:rsidP="005E191A">
      <w:pPr>
        <w:pStyle w:val="BodyTextIndent3"/>
        <w:spacing w:before="120" w:after="60" w:line="276" w:lineRule="auto"/>
        <w:ind w:left="0" w:firstLine="567"/>
        <w:jc w:val="both"/>
        <w:rPr>
          <w:rFonts w:ascii="Times New Roman" w:hAnsi="Times New Roman"/>
          <w:sz w:val="26"/>
          <w:szCs w:val="26"/>
          <w:lang w:val="pt-BR"/>
        </w:rPr>
      </w:pPr>
      <w:r w:rsidRPr="001B4450">
        <w:rPr>
          <w:rFonts w:ascii="Times New Roman" w:hAnsi="Times New Roman"/>
          <w:sz w:val="26"/>
          <w:szCs w:val="26"/>
          <w:lang w:val="pt-BR"/>
        </w:rPr>
        <w:t xml:space="preserve">- Suy hô hấp nặng vì các nguyên nhân khác nhau </w:t>
      </w:r>
    </w:p>
    <w:p w14:paraId="62BFE326" w14:textId="77777777" w:rsidR="001B4450" w:rsidRPr="001B4450" w:rsidRDefault="001B4450" w:rsidP="005E191A">
      <w:pPr>
        <w:pStyle w:val="BodyTextIndent3"/>
        <w:spacing w:before="120" w:after="60" w:line="276" w:lineRule="auto"/>
        <w:ind w:left="0" w:firstLine="567"/>
        <w:jc w:val="both"/>
        <w:rPr>
          <w:rFonts w:ascii="Times New Roman" w:hAnsi="Times New Roman"/>
          <w:sz w:val="26"/>
          <w:szCs w:val="26"/>
          <w:lang w:val="pt-BR"/>
        </w:rPr>
      </w:pPr>
      <w:r w:rsidRPr="001B4450">
        <w:rPr>
          <w:rFonts w:ascii="Times New Roman" w:hAnsi="Times New Roman"/>
          <w:sz w:val="26"/>
          <w:szCs w:val="26"/>
          <w:lang w:val="pt-BR"/>
        </w:rPr>
        <w:t xml:space="preserve">- Chấn  thương sọ não </w:t>
      </w:r>
    </w:p>
    <w:p w14:paraId="767A06D6" w14:textId="77777777" w:rsidR="001B4450" w:rsidRPr="001B4450" w:rsidRDefault="001B4450" w:rsidP="005E191A">
      <w:pPr>
        <w:pStyle w:val="BodyTextIndent3"/>
        <w:spacing w:before="120" w:after="60" w:line="276" w:lineRule="auto"/>
        <w:ind w:left="0" w:firstLine="567"/>
        <w:jc w:val="both"/>
        <w:rPr>
          <w:rFonts w:ascii="Times New Roman" w:hAnsi="Times New Roman"/>
          <w:sz w:val="26"/>
          <w:szCs w:val="26"/>
          <w:lang w:val="pt-BR"/>
        </w:rPr>
      </w:pPr>
      <w:r w:rsidRPr="001B4450">
        <w:rPr>
          <w:rFonts w:ascii="Times New Roman" w:hAnsi="Times New Roman"/>
          <w:sz w:val="26"/>
          <w:szCs w:val="26"/>
          <w:lang w:val="pt-BR"/>
        </w:rPr>
        <w:t xml:space="preserve">- Co giật do sốt cao đơn thuần </w:t>
      </w:r>
    </w:p>
    <w:p w14:paraId="42653E5F" w14:textId="77777777" w:rsidR="001B4450" w:rsidRPr="001B4450" w:rsidRDefault="001B4450" w:rsidP="005E191A">
      <w:pPr>
        <w:widowControl w:val="0"/>
        <w:spacing w:before="120" w:after="60" w:line="276" w:lineRule="auto"/>
        <w:ind w:firstLine="567"/>
        <w:jc w:val="both"/>
        <w:rPr>
          <w:b/>
          <w:bCs/>
          <w:sz w:val="26"/>
          <w:szCs w:val="26"/>
          <w:lang w:val="pt-BR"/>
        </w:rPr>
      </w:pPr>
      <w:r w:rsidRPr="001B4450">
        <w:rPr>
          <w:b/>
          <w:bCs/>
          <w:sz w:val="26"/>
          <w:szCs w:val="26"/>
          <w:lang w:val="pt-BR"/>
        </w:rPr>
        <w:t>4. Các biện pháp phòng ngừa Bại não:</w:t>
      </w:r>
    </w:p>
    <w:p w14:paraId="41169B7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iểm soát thai nghén</w:t>
      </w:r>
    </w:p>
    <w:p w14:paraId="1B567BEC"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Hồi sức cấp cứu đẻ, sơ sinh kịp thời</w:t>
      </w:r>
    </w:p>
    <w:p w14:paraId="5FDCCAD9"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ẩn đoán bệnh và điều trị sớm các bệnh có liên quan đến bại não</w:t>
      </w:r>
    </w:p>
    <w:p w14:paraId="345ED6ED" w14:textId="77777777" w:rsidR="001B4450" w:rsidRPr="001B4450" w:rsidRDefault="001B4450" w:rsidP="005E191A">
      <w:pPr>
        <w:widowControl w:val="0"/>
        <w:spacing w:before="120" w:after="60" w:line="276" w:lineRule="auto"/>
        <w:ind w:firstLine="567"/>
        <w:jc w:val="both"/>
        <w:rPr>
          <w:b/>
          <w:bCs/>
          <w:sz w:val="26"/>
          <w:szCs w:val="26"/>
          <w:lang w:val="pt-BR"/>
        </w:rPr>
      </w:pPr>
      <w:r w:rsidRPr="001B4450">
        <w:rPr>
          <w:b/>
          <w:bCs/>
          <w:sz w:val="26"/>
          <w:szCs w:val="26"/>
          <w:lang w:val="pt-BR"/>
        </w:rPr>
        <w:t>II. PHÁT HIỆN SỚM:</w:t>
      </w:r>
    </w:p>
    <w:p w14:paraId="356811BF" w14:textId="77777777" w:rsidR="001B4450" w:rsidRPr="001B4450" w:rsidRDefault="001B4450" w:rsidP="005E191A">
      <w:pPr>
        <w:pStyle w:val="BodyText"/>
        <w:spacing w:before="120" w:after="60" w:line="276" w:lineRule="auto"/>
        <w:ind w:firstLine="567"/>
        <w:jc w:val="both"/>
        <w:rPr>
          <w:rFonts w:ascii="Times New Roman" w:hAnsi="Times New Roman"/>
          <w:b/>
          <w:bCs/>
          <w:iCs/>
          <w:sz w:val="26"/>
          <w:szCs w:val="26"/>
          <w:lang w:val="pt-BR"/>
        </w:rPr>
      </w:pPr>
      <w:r w:rsidRPr="001B4450">
        <w:rPr>
          <w:rFonts w:ascii="Times New Roman" w:hAnsi="Times New Roman"/>
          <w:b/>
          <w:bCs/>
          <w:iCs/>
          <w:sz w:val="26"/>
          <w:szCs w:val="26"/>
          <w:lang w:val="pt-BR"/>
        </w:rPr>
        <w:t xml:space="preserve">1. Dấu hiệu nhận biết sớm </w:t>
      </w:r>
    </w:p>
    <w:p w14:paraId="747DA972"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iCs/>
          <w:sz w:val="26"/>
          <w:szCs w:val="26"/>
          <w:lang w:val="pt-BR"/>
        </w:rPr>
        <w:t>+ Bốn dấu hiệu chính</w:t>
      </w:r>
      <w:r w:rsidRPr="001B4450">
        <w:rPr>
          <w:rFonts w:ascii="Times New Roman" w:hAnsi="Times New Roman"/>
          <w:sz w:val="26"/>
          <w:szCs w:val="26"/>
          <w:lang w:val="pt-BR"/>
        </w:rPr>
        <w:t xml:space="preserve"> </w:t>
      </w:r>
    </w:p>
    <w:p w14:paraId="13DA6B2F" w14:textId="77777777" w:rsidR="001B4450" w:rsidRPr="0013400E" w:rsidRDefault="001B4450" w:rsidP="005E191A">
      <w:pPr>
        <w:pStyle w:val="BodyText"/>
        <w:spacing w:before="120" w:after="60" w:line="276" w:lineRule="auto"/>
        <w:ind w:firstLine="567"/>
        <w:jc w:val="both"/>
        <w:rPr>
          <w:rFonts w:ascii="Times New Roman" w:hAnsi="Times New Roman"/>
          <w:spacing w:val="-4"/>
          <w:sz w:val="26"/>
          <w:szCs w:val="26"/>
          <w:lang w:val="pt-BR"/>
        </w:rPr>
      </w:pPr>
      <w:r w:rsidRPr="0013400E">
        <w:rPr>
          <w:rFonts w:ascii="Times New Roman" w:hAnsi="Times New Roman"/>
          <w:spacing w:val="-4"/>
          <w:sz w:val="26"/>
          <w:szCs w:val="26"/>
          <w:lang w:val="pt-BR"/>
        </w:rPr>
        <w:t xml:space="preserve">(1) Trẻ có cơn co cứng hoặc/và chân duỗi cứng khi đặt đứng; </w:t>
      </w:r>
    </w:p>
    <w:p w14:paraId="3D4EABC9"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 xml:space="preserve">(2) Không kiểm soát đầu cổ hoặc/và không biết lẫy hoặc/và  nằm sấp không ngẩng đầu; </w:t>
      </w:r>
    </w:p>
    <w:p w14:paraId="0E212353"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 xml:space="preserve">(3) Hai tay luôn nắm chặt; </w:t>
      </w:r>
    </w:p>
    <w:p w14:paraId="2854F0CF"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4) Hai tay không biết với cầm đồ vật.</w:t>
      </w:r>
    </w:p>
    <w:p w14:paraId="5DA6FDE1"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iCs/>
          <w:sz w:val="26"/>
          <w:szCs w:val="26"/>
          <w:lang w:val="pt-BR"/>
        </w:rPr>
        <w:t xml:space="preserve">   </w:t>
      </w:r>
      <w:r w:rsidRPr="001B4450">
        <w:rPr>
          <w:rFonts w:ascii="Times New Roman" w:hAnsi="Times New Roman"/>
          <w:iCs/>
          <w:sz w:val="26"/>
          <w:szCs w:val="26"/>
          <w:lang w:val="pt-BR"/>
        </w:rPr>
        <w:tab/>
        <w:t>+ Bốn dấu hiệu phụ</w:t>
      </w:r>
      <w:r w:rsidRPr="001B4450">
        <w:rPr>
          <w:rFonts w:ascii="Times New Roman" w:hAnsi="Times New Roman"/>
          <w:sz w:val="26"/>
          <w:szCs w:val="26"/>
          <w:lang w:val="pt-BR"/>
        </w:rPr>
        <w:t xml:space="preserve"> </w:t>
      </w:r>
    </w:p>
    <w:p w14:paraId="6A6681EB"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1) Không nhận ra khuôn mặt mẹ</w:t>
      </w:r>
    </w:p>
    <w:p w14:paraId="799304C3"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 xml:space="preserve">(2) Ăn uống khó khăn </w:t>
      </w:r>
    </w:p>
    <w:p w14:paraId="182A985D"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lang w:val="pt-BR"/>
        </w:rPr>
      </w:pPr>
      <w:r w:rsidRPr="001B4450">
        <w:rPr>
          <w:rFonts w:ascii="Times New Roman" w:hAnsi="Times New Roman"/>
          <w:sz w:val="26"/>
          <w:szCs w:val="26"/>
          <w:lang w:val="pt-BR"/>
        </w:rPr>
        <w:t xml:space="preserve">(3) Không đáp ứng khi gọi hỏi </w:t>
      </w:r>
    </w:p>
    <w:p w14:paraId="3523F470"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sz w:val="26"/>
          <w:szCs w:val="26"/>
          <w:lang w:val="pt-BR"/>
        </w:rPr>
        <w:t>(4) Khóc nhiều suốt ngày đêm sau sinh</w:t>
      </w:r>
      <w:r w:rsidRPr="001B4450">
        <w:rPr>
          <w:b/>
          <w:bCs/>
          <w:iCs/>
          <w:sz w:val="26"/>
          <w:szCs w:val="26"/>
          <w:lang w:val="pt-BR"/>
        </w:rPr>
        <w:t xml:space="preserve"> </w:t>
      </w:r>
    </w:p>
    <w:p w14:paraId="3F653F8F" w14:textId="77777777" w:rsidR="001B4450" w:rsidRPr="001B4450" w:rsidRDefault="001B4450" w:rsidP="00C15217">
      <w:pPr>
        <w:widowControl w:val="0"/>
        <w:spacing w:before="120" w:after="60" w:line="276" w:lineRule="auto"/>
        <w:ind w:firstLine="567"/>
        <w:jc w:val="center"/>
        <w:rPr>
          <w:b/>
          <w:bCs/>
          <w:sz w:val="26"/>
          <w:szCs w:val="26"/>
          <w:lang w:val="pt-BR"/>
        </w:rPr>
      </w:pPr>
      <w:r w:rsidRPr="001B4450">
        <w:rPr>
          <w:color w:val="0000FF"/>
          <w:sz w:val="26"/>
          <w:szCs w:val="26"/>
          <w:lang w:val="pt-BR"/>
        </w:rPr>
        <w:br w:type="page"/>
      </w:r>
      <w:r w:rsidRPr="001B4450">
        <w:rPr>
          <w:b/>
          <w:bCs/>
          <w:sz w:val="26"/>
          <w:szCs w:val="26"/>
          <w:lang w:val="pt-BR"/>
        </w:rPr>
        <w:lastRenderedPageBreak/>
        <w:t>PHÁC ĐỒ PHÁT HIỆN SỚM BẠI NÃO</w:t>
      </w:r>
    </w:p>
    <w:p w14:paraId="2A4426BE" w14:textId="216092B1" w:rsidR="001B4450" w:rsidRPr="001B4450" w:rsidRDefault="00EC0CAA" w:rsidP="005E191A">
      <w:pPr>
        <w:widowControl w:val="0"/>
        <w:numPr>
          <w:ilvl w:val="12"/>
          <w:numId w:val="0"/>
        </w:numPr>
        <w:spacing w:before="120" w:after="60" w:line="276" w:lineRule="auto"/>
        <w:ind w:firstLine="567"/>
        <w:jc w:val="both"/>
        <w:rPr>
          <w:sz w:val="26"/>
          <w:szCs w:val="26"/>
          <w:lang w:val="pt-BR"/>
        </w:rPr>
      </w:pPr>
      <w:r>
        <w:rPr>
          <w:noProof/>
          <w:sz w:val="26"/>
          <w:szCs w:val="26"/>
        </w:rPr>
        <mc:AlternateContent>
          <mc:Choice Requires="wpg">
            <w:drawing>
              <wp:anchor distT="0" distB="0" distL="114300" distR="114300" simplePos="0" relativeHeight="251659264" behindDoc="0" locked="0" layoutInCell="1" allowOverlap="1" wp14:anchorId="776BEF6D" wp14:editId="0A0949CA">
                <wp:simplePos x="0" y="0"/>
                <wp:positionH relativeFrom="column">
                  <wp:posOffset>-152400</wp:posOffset>
                </wp:positionH>
                <wp:positionV relativeFrom="paragraph">
                  <wp:posOffset>123190</wp:posOffset>
                </wp:positionV>
                <wp:extent cx="5986145" cy="6413500"/>
                <wp:effectExtent l="0" t="0" r="8255" b="16510"/>
                <wp:wrapNone/>
                <wp:docPr id="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6145" cy="6413500"/>
                          <a:chOff x="894" y="1792"/>
                          <a:chExt cx="7560" cy="10100"/>
                        </a:xfrm>
                      </wpg:grpSpPr>
                      <wps:wsp>
                        <wps:cNvPr id="20" name="Rectangle 66"/>
                        <wps:cNvSpPr>
                          <a:spLocks noChangeArrowheads="1"/>
                        </wps:cNvSpPr>
                        <wps:spPr bwMode="auto">
                          <a:xfrm>
                            <a:off x="999" y="1792"/>
                            <a:ext cx="2160" cy="900"/>
                          </a:xfrm>
                          <a:prstGeom prst="rect">
                            <a:avLst/>
                          </a:prstGeom>
                          <a:solidFill>
                            <a:srgbClr val="CCFFFF"/>
                          </a:solidFill>
                          <a:ln w="9525">
                            <a:solidFill>
                              <a:srgbClr val="000000"/>
                            </a:solidFill>
                            <a:miter lim="800000"/>
                            <a:headEnd/>
                            <a:tailEnd/>
                          </a:ln>
                        </wps:spPr>
                        <wps:txbx>
                          <w:txbxContent>
                            <w:p w14:paraId="265A3273"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6D4E1A00" w14:textId="77777777" w:rsidR="008F5E9A" w:rsidRPr="00722E58" w:rsidRDefault="008F5E9A" w:rsidP="0013400E">
                              <w:pPr>
                                <w:jc w:val="center"/>
                                <w:rPr>
                                  <w:b/>
                                  <w:bCs/>
                                </w:rPr>
                              </w:pPr>
                              <w:r w:rsidRPr="00722E58">
                                <w:rPr>
                                  <w:b/>
                                  <w:bCs/>
                                </w:rPr>
                                <w:t>yếu tố nguy cơ trước sinh</w:t>
                              </w:r>
                            </w:p>
                            <w:p w14:paraId="684862FD" w14:textId="77777777" w:rsidR="008F5E9A" w:rsidRPr="00722E58" w:rsidRDefault="008F5E9A" w:rsidP="001B4450"/>
                          </w:txbxContent>
                        </wps:txbx>
                        <wps:bodyPr rot="0" vert="horz" wrap="square" lIns="0" tIns="0" rIns="0" bIns="0" anchor="t" anchorCtr="0" upright="1">
                          <a:noAutofit/>
                        </wps:bodyPr>
                      </wps:wsp>
                      <wps:wsp>
                        <wps:cNvPr id="21" name="Rectangle 67"/>
                        <wps:cNvSpPr>
                          <a:spLocks noChangeArrowheads="1"/>
                        </wps:cNvSpPr>
                        <wps:spPr bwMode="auto">
                          <a:xfrm>
                            <a:off x="3519" y="1792"/>
                            <a:ext cx="2160" cy="900"/>
                          </a:xfrm>
                          <a:prstGeom prst="rect">
                            <a:avLst/>
                          </a:prstGeom>
                          <a:solidFill>
                            <a:srgbClr val="FFCC99"/>
                          </a:solidFill>
                          <a:ln w="9525">
                            <a:solidFill>
                              <a:srgbClr val="000000"/>
                            </a:solidFill>
                            <a:miter lim="800000"/>
                            <a:headEnd/>
                            <a:tailEnd/>
                          </a:ln>
                        </wps:spPr>
                        <wps:txbx>
                          <w:txbxContent>
                            <w:p w14:paraId="79FCA3E5"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6C287D74" w14:textId="77777777" w:rsidR="008F5E9A" w:rsidRPr="00722E58" w:rsidRDefault="008F5E9A" w:rsidP="0013400E">
                              <w:pPr>
                                <w:jc w:val="center"/>
                                <w:rPr>
                                  <w:b/>
                                  <w:bCs/>
                                </w:rPr>
                              </w:pPr>
                              <w:r w:rsidRPr="00722E58">
                                <w:rPr>
                                  <w:b/>
                                  <w:bCs/>
                                </w:rPr>
                                <w:t>yếu tố nguy cơ trong sinh</w:t>
                              </w:r>
                            </w:p>
                            <w:p w14:paraId="6861AF51" w14:textId="77777777" w:rsidR="008F5E9A" w:rsidRPr="00722E58" w:rsidRDefault="008F5E9A" w:rsidP="001B4450"/>
                          </w:txbxContent>
                        </wps:txbx>
                        <wps:bodyPr rot="0" vert="horz" wrap="square" lIns="0" tIns="0" rIns="0" bIns="0" anchor="t" anchorCtr="0" upright="1">
                          <a:noAutofit/>
                        </wps:bodyPr>
                      </wps:wsp>
                      <wps:wsp>
                        <wps:cNvPr id="22" name="Rectangle 68"/>
                        <wps:cNvSpPr>
                          <a:spLocks noChangeArrowheads="1"/>
                        </wps:cNvSpPr>
                        <wps:spPr bwMode="auto">
                          <a:xfrm>
                            <a:off x="6039" y="1792"/>
                            <a:ext cx="2340" cy="900"/>
                          </a:xfrm>
                          <a:prstGeom prst="rect">
                            <a:avLst/>
                          </a:prstGeom>
                          <a:solidFill>
                            <a:srgbClr val="99CCFF"/>
                          </a:solidFill>
                          <a:ln w="9525">
                            <a:solidFill>
                              <a:srgbClr val="000000"/>
                            </a:solidFill>
                            <a:miter lim="800000"/>
                            <a:headEnd/>
                            <a:tailEnd/>
                          </a:ln>
                        </wps:spPr>
                        <wps:txbx>
                          <w:txbxContent>
                            <w:p w14:paraId="518959BB"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1D443261" w14:textId="77777777" w:rsidR="008F5E9A" w:rsidRPr="00722E58" w:rsidRDefault="008F5E9A" w:rsidP="0013400E">
                              <w:pPr>
                                <w:jc w:val="center"/>
                                <w:rPr>
                                  <w:b/>
                                  <w:bCs/>
                                </w:rPr>
                              </w:pPr>
                              <w:r w:rsidRPr="00722E58">
                                <w:rPr>
                                  <w:b/>
                                  <w:bCs/>
                                </w:rPr>
                                <w:t>yếu tố nguy cơ sau sinh</w:t>
                              </w:r>
                            </w:p>
                            <w:p w14:paraId="5C4D65BD" w14:textId="77777777" w:rsidR="008F5E9A" w:rsidRPr="00722E58" w:rsidRDefault="008F5E9A" w:rsidP="001B4450"/>
                          </w:txbxContent>
                        </wps:txbx>
                        <wps:bodyPr rot="0" vert="horz" wrap="square" lIns="0" tIns="0" rIns="0" bIns="0" anchor="t" anchorCtr="0" upright="1">
                          <a:noAutofit/>
                        </wps:bodyPr>
                      </wps:wsp>
                      <wps:wsp>
                        <wps:cNvPr id="23" name="Rectangle 69"/>
                        <wps:cNvSpPr>
                          <a:spLocks noChangeArrowheads="1"/>
                        </wps:cNvSpPr>
                        <wps:spPr bwMode="auto">
                          <a:xfrm>
                            <a:off x="954" y="3253"/>
                            <a:ext cx="7380" cy="3600"/>
                          </a:xfrm>
                          <a:prstGeom prst="rect">
                            <a:avLst/>
                          </a:prstGeom>
                          <a:solidFill>
                            <a:srgbClr val="FFFF99"/>
                          </a:solidFill>
                          <a:ln w="9525">
                            <a:solidFill>
                              <a:srgbClr val="000000"/>
                            </a:solidFill>
                            <a:miter lim="800000"/>
                            <a:headEnd/>
                            <a:tailEnd/>
                          </a:ln>
                        </wps:spPr>
                        <wps:txbx>
                          <w:txbxContent>
                            <w:p w14:paraId="0F64ECFB" w14:textId="77777777" w:rsidR="008F5E9A" w:rsidRPr="00722E58" w:rsidRDefault="008F5E9A" w:rsidP="001B4450">
                              <w:pPr>
                                <w:pStyle w:val="Heading9"/>
                                <w:rPr>
                                  <w:rFonts w:ascii="Times New Roman" w:hAnsi="Times New Roman"/>
                                  <w:sz w:val="24"/>
                                  <w:szCs w:val="24"/>
                                </w:rPr>
                              </w:pPr>
                              <w:r w:rsidRPr="00722E58">
                                <w:rPr>
                                  <w:rFonts w:ascii="Times New Roman" w:hAnsi="Times New Roman"/>
                                  <w:sz w:val="24"/>
                                  <w:szCs w:val="24"/>
                                </w:rPr>
                                <w:t>KHÁM KHI TRẺ 6 THÁNG TUỔI NẾU CÓ:</w:t>
                              </w:r>
                            </w:p>
                            <w:p w14:paraId="2DE4228A" w14:textId="77777777" w:rsidR="008F5E9A" w:rsidRPr="00722E58" w:rsidRDefault="008F5E9A" w:rsidP="001B4450">
                              <w:pPr>
                                <w:rPr>
                                  <w:b/>
                                  <w:bCs/>
                                  <w:i/>
                                  <w:iCs/>
                                  <w:sz w:val="26"/>
                                  <w:szCs w:val="26"/>
                                </w:rPr>
                              </w:pPr>
                              <w:r w:rsidRPr="00722E58">
                                <w:t xml:space="preserve">  </w:t>
                              </w:r>
                              <w:r w:rsidRPr="00722E58">
                                <w:rPr>
                                  <w:b/>
                                  <w:bCs/>
                                  <w:i/>
                                  <w:iCs/>
                                  <w:sz w:val="26"/>
                                  <w:szCs w:val="26"/>
                                </w:rPr>
                                <w:t>Bốn dấu hiệu chính:</w:t>
                              </w:r>
                              <w:r w:rsidRPr="00722E58">
                                <w:rPr>
                                  <w:b/>
                                  <w:bCs/>
                                  <w:i/>
                                  <w:iCs/>
                                  <w:sz w:val="26"/>
                                  <w:szCs w:val="26"/>
                                </w:rPr>
                                <w:tab/>
                              </w:r>
                            </w:p>
                            <w:p w14:paraId="240DDB4E" w14:textId="77777777" w:rsidR="008F5E9A" w:rsidRPr="00722E58" w:rsidRDefault="008F5E9A" w:rsidP="001B4450">
                              <w:r w:rsidRPr="00722E58">
                                <w:t xml:space="preserve">     </w:t>
                              </w:r>
                              <w:r w:rsidRPr="00722E58">
                                <w:tab/>
                                <w:t xml:space="preserve"> 1. Không lẫy; không kiểm soát đầu cổ, nằm sấp không ngẩng đầu</w:t>
                              </w:r>
                            </w:p>
                            <w:p w14:paraId="42A30AA4"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2. Trẻ có cơn co cứng, chân duỗi cứng khi đặt đứng</w:t>
                              </w:r>
                            </w:p>
                            <w:p w14:paraId="03DBFE1D"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3. Hai tay nắm chặt</w:t>
                              </w:r>
                            </w:p>
                            <w:p w14:paraId="29B04B6B"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4. Hai tay không biết với cầm</w:t>
                              </w:r>
                            </w:p>
                            <w:p w14:paraId="6B4A1A24" w14:textId="77777777" w:rsidR="008F5E9A" w:rsidRPr="00722E58" w:rsidRDefault="008F5E9A" w:rsidP="001B4450">
                              <w:pPr>
                                <w:pStyle w:val="Heading5"/>
                                <w:rPr>
                                  <w:rFonts w:ascii="Times New Roman" w:hAnsi="Times New Roman"/>
                                  <w:b w:val="0"/>
                                  <w:bCs/>
                                  <w:i/>
                                  <w:iCs/>
                                  <w:sz w:val="26"/>
                                  <w:szCs w:val="26"/>
                                </w:rPr>
                              </w:pPr>
                              <w:r w:rsidRPr="00722E58">
                                <w:rPr>
                                  <w:rFonts w:ascii="Times New Roman" w:hAnsi="Times New Roman"/>
                                </w:rPr>
                                <w:t xml:space="preserve">  </w:t>
                              </w:r>
                              <w:r w:rsidRPr="00722E58">
                                <w:rPr>
                                  <w:rFonts w:ascii="Times New Roman" w:hAnsi="Times New Roman"/>
                                  <w:b w:val="0"/>
                                  <w:bCs/>
                                  <w:i/>
                                  <w:iCs/>
                                  <w:sz w:val="26"/>
                                  <w:szCs w:val="26"/>
                                </w:rPr>
                                <w:t>Bốn dấu hiệu phụ:</w:t>
                              </w:r>
                            </w:p>
                            <w:p w14:paraId="14D9C1DB" w14:textId="77777777" w:rsidR="008F5E9A" w:rsidRPr="00722E58" w:rsidRDefault="008F5E9A" w:rsidP="001B4450">
                              <w:r w:rsidRPr="00722E58">
                                <w:t xml:space="preserve">      </w:t>
                              </w:r>
                              <w:r w:rsidRPr="00722E58">
                                <w:tab/>
                              </w:r>
                              <w:r w:rsidRPr="00722E58">
                                <w:tab/>
                                <w:t xml:space="preserve">          1. Không nhận ra khuôn mặt mẹ</w:t>
                              </w:r>
                            </w:p>
                            <w:p w14:paraId="00EE9BE5"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r>
                              <w:r w:rsidRPr="00722E58">
                                <w:rPr>
                                  <w:rFonts w:ascii="Times New Roman" w:hAnsi="Times New Roman"/>
                                  <w:sz w:val="24"/>
                                </w:rPr>
                                <w:tab/>
                                <w:t xml:space="preserve">             2. Trẻ ăn uống khó khăn</w:t>
                              </w:r>
                            </w:p>
                            <w:p w14:paraId="5CDF4F8B"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r>
                              <w:r w:rsidRPr="00722E58">
                                <w:rPr>
                                  <w:rFonts w:ascii="Times New Roman" w:hAnsi="Times New Roman"/>
                                  <w:sz w:val="24"/>
                                </w:rPr>
                                <w:tab/>
                                <w:t xml:space="preserve">             3. Trẻ không đáp ứng khi gọi hỏi</w:t>
                              </w:r>
                            </w:p>
                            <w:p w14:paraId="7DFB7FE7" w14:textId="77777777" w:rsidR="008F5E9A" w:rsidRPr="00722E58" w:rsidRDefault="008F5E9A" w:rsidP="001B4450">
                              <w:r w:rsidRPr="00722E58">
                                <w:t xml:space="preserve">        </w:t>
                              </w:r>
                              <w:r w:rsidRPr="00722E58">
                                <w:tab/>
                              </w:r>
                              <w:r w:rsidRPr="00722E58">
                                <w:tab/>
                                <w:t xml:space="preserve">             4. Trẻ khóc nhiều suốt ngày đêm</w:t>
                              </w:r>
                            </w:p>
                          </w:txbxContent>
                        </wps:txbx>
                        <wps:bodyPr rot="0" vert="horz" wrap="square" lIns="0" tIns="0" rIns="0" bIns="0" anchor="t" anchorCtr="0" upright="1">
                          <a:noAutofit/>
                        </wps:bodyPr>
                      </wps:wsp>
                      <wps:wsp>
                        <wps:cNvPr id="24" name="Rectangle 70"/>
                        <wps:cNvSpPr>
                          <a:spLocks noChangeArrowheads="1"/>
                        </wps:cNvSpPr>
                        <wps:spPr bwMode="auto">
                          <a:xfrm>
                            <a:off x="1854" y="7551"/>
                            <a:ext cx="5400" cy="1260"/>
                          </a:xfrm>
                          <a:prstGeom prst="rect">
                            <a:avLst/>
                          </a:prstGeom>
                          <a:solidFill>
                            <a:srgbClr val="FF99CC"/>
                          </a:solidFill>
                          <a:ln w="9525">
                            <a:solidFill>
                              <a:srgbClr val="000000"/>
                            </a:solidFill>
                            <a:miter lim="800000"/>
                            <a:headEnd/>
                            <a:tailEnd/>
                          </a:ln>
                        </wps:spPr>
                        <wps:txbx>
                          <w:txbxContent>
                            <w:p w14:paraId="662B0713" w14:textId="77777777" w:rsidR="008F5E9A" w:rsidRPr="00722E58" w:rsidRDefault="008F5E9A" w:rsidP="001B4450">
                              <w:pPr>
                                <w:jc w:val="center"/>
                                <w:rPr>
                                  <w:b/>
                                  <w:bCs/>
                                  <w:lang w:val="pt-BR"/>
                                </w:rPr>
                              </w:pPr>
                              <w:r w:rsidRPr="00722E58">
                                <w:rPr>
                                  <w:b/>
                                  <w:bCs/>
                                  <w:lang w:val="pt-BR"/>
                                </w:rPr>
                                <w:t>Cần khám xác định bại não tại các tuyến:</w:t>
                              </w:r>
                            </w:p>
                            <w:p w14:paraId="1BBB4E27" w14:textId="77777777" w:rsidR="008F5E9A" w:rsidRPr="007D185C" w:rsidRDefault="008F5E9A" w:rsidP="001B4450">
                              <w:pPr>
                                <w:ind w:left="2160"/>
                                <w:rPr>
                                  <w:lang w:val="pt-BR"/>
                                </w:rPr>
                              </w:pPr>
                              <w:r w:rsidRPr="007D185C">
                                <w:rPr>
                                  <w:lang w:val="pt-BR"/>
                                </w:rPr>
                                <w:t>Bác sỹ Nhi,</w:t>
                              </w:r>
                            </w:p>
                            <w:p w14:paraId="7BB1F75F" w14:textId="77777777" w:rsidR="008F5E9A" w:rsidRPr="007D185C" w:rsidRDefault="008F5E9A" w:rsidP="001B4450">
                              <w:pPr>
                                <w:ind w:left="2160"/>
                                <w:rPr>
                                  <w:lang w:val="pt-BR"/>
                                </w:rPr>
                              </w:pPr>
                              <w:r w:rsidRPr="007D185C">
                                <w:rPr>
                                  <w:lang w:val="pt-BR"/>
                                </w:rPr>
                                <w:t>Bác sỹ Phục hồi chức năng,</w:t>
                              </w:r>
                            </w:p>
                            <w:p w14:paraId="756BE31B" w14:textId="77777777" w:rsidR="008F5E9A" w:rsidRPr="00722E58" w:rsidRDefault="008F5E9A" w:rsidP="001B4450">
                              <w:pPr>
                                <w:ind w:left="2160"/>
                              </w:pPr>
                              <w:r w:rsidRPr="00722E58">
                                <w:t>Bác sỹ Thần kinh</w:t>
                              </w:r>
                            </w:p>
                          </w:txbxContent>
                        </wps:txbx>
                        <wps:bodyPr rot="0" vert="horz" wrap="square" lIns="0" tIns="0" rIns="0" bIns="0" anchor="t" anchorCtr="0" upright="1">
                          <a:noAutofit/>
                        </wps:bodyPr>
                      </wps:wsp>
                      <wps:wsp>
                        <wps:cNvPr id="25" name="Rectangle 71"/>
                        <wps:cNvSpPr>
                          <a:spLocks noChangeArrowheads="1"/>
                        </wps:cNvSpPr>
                        <wps:spPr bwMode="auto">
                          <a:xfrm>
                            <a:off x="894" y="10200"/>
                            <a:ext cx="3780" cy="1680"/>
                          </a:xfrm>
                          <a:prstGeom prst="rect">
                            <a:avLst/>
                          </a:prstGeom>
                          <a:solidFill>
                            <a:srgbClr val="CCFFFF"/>
                          </a:solidFill>
                          <a:ln w="9525">
                            <a:solidFill>
                              <a:srgbClr val="000000"/>
                            </a:solidFill>
                            <a:miter lim="800000"/>
                            <a:headEnd/>
                            <a:tailEnd/>
                          </a:ln>
                        </wps:spPr>
                        <wps:txbx>
                          <w:txbxContent>
                            <w:p w14:paraId="2C6166B4" w14:textId="77777777" w:rsidR="008F5E9A" w:rsidRPr="00722E58" w:rsidRDefault="008F5E9A" w:rsidP="001B4450">
                              <w:pPr>
                                <w:jc w:val="center"/>
                                <w:rPr>
                                  <w:b/>
                                  <w:bCs/>
                                </w:rPr>
                              </w:pPr>
                              <w:r w:rsidRPr="00722E58">
                                <w:rPr>
                                  <w:b/>
                                  <w:bCs/>
                                </w:rPr>
                                <w:t>Can thiệp sớm PHCN tại:</w:t>
                              </w:r>
                            </w:p>
                            <w:p w14:paraId="2FADC249" w14:textId="77777777" w:rsidR="008F5E9A" w:rsidRPr="007D185C" w:rsidRDefault="008F5E9A" w:rsidP="001B4450">
                              <w:pPr>
                                <w:ind w:left="1440"/>
                                <w:jc w:val="both"/>
                              </w:pPr>
                              <w:r w:rsidRPr="007D185C">
                                <w:t>-Khoa PHCN</w:t>
                              </w:r>
                            </w:p>
                            <w:p w14:paraId="38033B85" w14:textId="77777777" w:rsidR="008F5E9A" w:rsidRPr="007D185C" w:rsidRDefault="008F5E9A" w:rsidP="001B4450">
                              <w:pPr>
                                <w:ind w:left="1440"/>
                                <w:jc w:val="both"/>
                              </w:pPr>
                              <w:r w:rsidRPr="007D185C">
                                <w:t>-Trung tâm PHCN</w:t>
                              </w:r>
                            </w:p>
                            <w:p w14:paraId="6F0F1E5A" w14:textId="77777777" w:rsidR="008F5E9A" w:rsidRPr="00722E58" w:rsidRDefault="008F5E9A" w:rsidP="001B4450">
                              <w:pPr>
                                <w:spacing w:before="120"/>
                                <w:ind w:left="720"/>
                                <w:jc w:val="both"/>
                                <w:rPr>
                                  <w:b/>
                                  <w:bCs/>
                                </w:rPr>
                              </w:pPr>
                              <w:r w:rsidRPr="00722E58">
                                <w:rPr>
                                  <w:b/>
                                  <w:bCs/>
                                </w:rPr>
                                <w:t>Tuyến Tỉnh - Huyện - Xã</w:t>
                              </w:r>
                            </w:p>
                          </w:txbxContent>
                        </wps:txbx>
                        <wps:bodyPr rot="0" vert="horz" wrap="square" lIns="0" tIns="0" rIns="0" bIns="0" anchor="t" anchorCtr="0" upright="1">
                          <a:noAutofit/>
                        </wps:bodyPr>
                      </wps:wsp>
                      <wps:wsp>
                        <wps:cNvPr id="26" name="Rectangle 72"/>
                        <wps:cNvSpPr>
                          <a:spLocks noChangeArrowheads="1"/>
                        </wps:cNvSpPr>
                        <wps:spPr bwMode="auto">
                          <a:xfrm>
                            <a:off x="5214" y="10092"/>
                            <a:ext cx="3240" cy="1800"/>
                          </a:xfrm>
                          <a:prstGeom prst="rect">
                            <a:avLst/>
                          </a:prstGeom>
                          <a:solidFill>
                            <a:srgbClr val="FFCC99"/>
                          </a:solidFill>
                          <a:ln w="9525">
                            <a:solidFill>
                              <a:srgbClr val="000000"/>
                            </a:solidFill>
                            <a:miter lim="800000"/>
                            <a:headEnd/>
                            <a:tailEnd/>
                          </a:ln>
                        </wps:spPr>
                        <wps:txbx>
                          <w:txbxContent>
                            <w:p w14:paraId="1E4C798C" w14:textId="77777777" w:rsidR="008F5E9A" w:rsidRPr="00722E58" w:rsidRDefault="008F5E9A" w:rsidP="001B4450">
                              <w:pPr>
                                <w:pStyle w:val="Heading3"/>
                                <w:jc w:val="center"/>
                                <w:rPr>
                                  <w:b w:val="0"/>
                                  <w:bCs/>
                                  <w:sz w:val="24"/>
                                  <w:szCs w:val="24"/>
                                </w:rPr>
                              </w:pPr>
                              <w:r w:rsidRPr="00722E58">
                                <w:rPr>
                                  <w:b w:val="0"/>
                                  <w:bCs/>
                                  <w:sz w:val="24"/>
                                  <w:szCs w:val="24"/>
                                </w:rPr>
                                <w:t>Phục hồi chức năng</w:t>
                              </w:r>
                            </w:p>
                            <w:p w14:paraId="76DFBC22" w14:textId="77777777" w:rsidR="008F5E9A" w:rsidRDefault="008F5E9A" w:rsidP="001B4450">
                              <w:pPr>
                                <w:jc w:val="center"/>
                                <w:rPr>
                                  <w:b/>
                                  <w:bCs/>
                                </w:rPr>
                              </w:pPr>
                              <w:r w:rsidRPr="00722E58">
                                <w:rPr>
                                  <w:b/>
                                  <w:bCs/>
                                </w:rPr>
                                <w:t>dựa vào cộng đồng</w:t>
                              </w:r>
                            </w:p>
                          </w:txbxContent>
                        </wps:txbx>
                        <wps:bodyPr rot="0" vert="horz" wrap="square" lIns="0" tIns="0" rIns="0" bIns="0" anchor="t" anchorCtr="0" upright="1">
                          <a:noAutofit/>
                        </wps:bodyPr>
                      </wps:wsp>
                      <wps:wsp>
                        <wps:cNvPr id="27" name="Line 73"/>
                        <wps:cNvCnPr>
                          <a:cxnSpLocks noChangeShapeType="1"/>
                        </wps:cNvCnPr>
                        <wps:spPr bwMode="auto">
                          <a:xfrm flipH="1">
                            <a:off x="2454" y="8795"/>
                            <a:ext cx="2160" cy="13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74"/>
                        <wps:cNvCnPr>
                          <a:cxnSpLocks noChangeShapeType="1"/>
                        </wps:cNvCnPr>
                        <wps:spPr bwMode="auto">
                          <a:xfrm>
                            <a:off x="4734" y="8795"/>
                            <a:ext cx="2040" cy="13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75"/>
                        <wps:cNvCnPr>
                          <a:cxnSpLocks noChangeShapeType="1"/>
                        </wps:cNvCnPr>
                        <wps:spPr bwMode="auto">
                          <a:xfrm>
                            <a:off x="1899" y="2739"/>
                            <a:ext cx="252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Line 76"/>
                        <wps:cNvCnPr>
                          <a:cxnSpLocks noChangeShapeType="1"/>
                        </wps:cNvCnPr>
                        <wps:spPr bwMode="auto">
                          <a:xfrm flipH="1">
                            <a:off x="4959" y="2705"/>
                            <a:ext cx="240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77"/>
                        <wps:cNvCnPr>
                          <a:cxnSpLocks noChangeShapeType="1"/>
                        </wps:cNvCnPr>
                        <wps:spPr bwMode="auto">
                          <a:xfrm>
                            <a:off x="4599" y="2705"/>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Line 78"/>
                        <wps:cNvCnPr>
                          <a:cxnSpLocks noChangeShapeType="1"/>
                        </wps:cNvCnPr>
                        <wps:spPr bwMode="auto">
                          <a:xfrm>
                            <a:off x="4707" y="6839"/>
                            <a:ext cx="0" cy="7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776BEF6D" id="Group_x0020_119" o:spid="_x0000_s1076" style="position:absolute;left:0;text-align:left;margin-left:-12pt;margin-top:9.7pt;width:471.35pt;height:505pt;z-index:251659264" coordorigin="894,1792" coordsize="7560,10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">
                <v:rect id="Rectangle_x0020_66" o:spid="_x0000_s1077" style="position:absolute;left:999;top:1792;width:2160;height: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vty1wQAA&#10;ANsAAAAPAAAAZHJzL2Rvd25yZXYueG1sRE/LisIwFN0L/kO4A7PTdGQQ6TSKDPhCEO2Idnlprm2Z&#10;5qY0Uevfm4Xg8nDeyawztbhR6yrLCr6GEQji3OqKCwXHv8VgAsJ5ZI21ZVLwIAezab+XYKztnQ90&#10;S30hQgi7GBWU3jexlC4vyaAb2oY4cBfbGvQBtoXULd5DuKnlKIrG0mDFoaHEhn5Lyv/Tq1Ggj+PT&#10;7pybSbo4ZeftcvO92keZUp8f3fwHhKfOv8Uv91orGIX14Uv4AXL6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L7ctcEAAADbAAAADwAAAAAAAAAAAAAAAACXAgAAZHJzL2Rvd25y&#10;ZXYueG1sUEsFBgAAAAAEAAQA9QAAAIUDAAAAAA==&#10;" fillcolor="#cff">
                  <v:textbox inset="0,0,0,0">
                    <w:txbxContent>
                      <w:p w14:paraId="265A3273"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6D4E1A00" w14:textId="77777777" w:rsidR="008F5E9A" w:rsidRPr="00722E58" w:rsidRDefault="008F5E9A" w:rsidP="0013400E">
                        <w:pPr>
                          <w:jc w:val="center"/>
                          <w:rPr>
                            <w:b/>
                            <w:bCs/>
                          </w:rPr>
                        </w:pPr>
                        <w:r w:rsidRPr="00722E58">
                          <w:rPr>
                            <w:b/>
                            <w:bCs/>
                          </w:rPr>
                          <w:t>yếu tố nguy cơ trước sinh</w:t>
                        </w:r>
                      </w:p>
                      <w:p w14:paraId="684862FD" w14:textId="77777777" w:rsidR="008F5E9A" w:rsidRPr="00722E58" w:rsidRDefault="008F5E9A" w:rsidP="001B4450"/>
                    </w:txbxContent>
                  </v:textbox>
                </v:rect>
                <v:rect id="Rectangle_x0020_67" o:spid="_x0000_s1078" style="position:absolute;left:3519;top:1792;width:2160;height: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oxBewwAA&#10;ANsAAAAPAAAAZHJzL2Rvd25yZXYueG1sRI9Ba8JAFITvBf/D8gq9iG7iQSS6igQiPfSirZ4f2Wc2&#10;NPs2ZNdk++/dQqHHYWa+YXaHaDsx0uBbxwryZQaCuHa65UbB12e12IDwAVlj55gU/JCHw372ssNC&#10;u4nPNF5CIxKEfYEKTAh9IaWvDVn0S9cTJ+/uBoshyaGResApwW0nV1m2lhZbTgsGeyoN1d+Xh1Vw&#10;v/G1vB2b9amsP6qpimbuHkapt9d43IIIFMN/+K/9rhWscvj9kn6A3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oxBewwAAANsAAAAPAAAAAAAAAAAAAAAAAJcCAABkcnMvZG93&#10;bnJldi54bWxQSwUGAAAAAAQABAD1AAAAhwMAAAAA&#10;" fillcolor="#fc9">
                  <v:textbox inset="0,0,0,0">
                    <w:txbxContent>
                      <w:p w14:paraId="79FCA3E5"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6C287D74" w14:textId="77777777" w:rsidR="008F5E9A" w:rsidRPr="00722E58" w:rsidRDefault="008F5E9A" w:rsidP="0013400E">
                        <w:pPr>
                          <w:jc w:val="center"/>
                          <w:rPr>
                            <w:b/>
                            <w:bCs/>
                          </w:rPr>
                        </w:pPr>
                        <w:r w:rsidRPr="00722E58">
                          <w:rPr>
                            <w:b/>
                            <w:bCs/>
                          </w:rPr>
                          <w:t>yếu tố nguy cơ trong sinh</w:t>
                        </w:r>
                      </w:p>
                      <w:p w14:paraId="6861AF51" w14:textId="77777777" w:rsidR="008F5E9A" w:rsidRPr="00722E58" w:rsidRDefault="008F5E9A" w:rsidP="001B4450"/>
                    </w:txbxContent>
                  </v:textbox>
                </v:rect>
                <v:rect id="Rectangle_x0020_68" o:spid="_x0000_s1079" style="position:absolute;left:6039;top:1792;width:2340;height: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cdiQxQAA&#10;ANsAAAAPAAAAZHJzL2Rvd25yZXYueG1sRI9Ba8JAFITvgv9heUIvUjeNVCS6imhbpAdB7cXbI/ua&#10;pGbfht1tjP/eFQSPw8x8w8yXnalFS85XlhW8jRIQxLnVFRcKfo6fr1MQPiBrrC2Tgit5WC76vTlm&#10;2l54T+0hFCJC2GeooAyhyaT0eUkG/cg2xNH7tc5giNIVUju8RLipZZokE2mw4rhQYkPrkvLz4d8o&#10;WOXp6Wuzm47dlTfD9q9owsf3u1Ivg241AxGoC8/wo73VCtIU7l/iD5CL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px2JDFAAAA2wAAAA8AAAAAAAAAAAAAAAAAlwIAAGRycy9k&#10;b3ducmV2LnhtbFBLBQYAAAAABAAEAPUAAACJAwAAAAA=&#10;" fillcolor="#9cf">
                  <v:textbox inset="0,0,0,0">
                    <w:txbxContent>
                      <w:p w14:paraId="518959BB" w14:textId="77777777" w:rsidR="008F5E9A" w:rsidRPr="00722E58" w:rsidRDefault="008F5E9A" w:rsidP="0013400E">
                        <w:pPr>
                          <w:pStyle w:val="Heading3"/>
                          <w:spacing w:before="0" w:after="0" w:line="240" w:lineRule="auto"/>
                          <w:jc w:val="center"/>
                          <w:rPr>
                            <w:b w:val="0"/>
                            <w:bCs/>
                            <w:sz w:val="24"/>
                            <w:szCs w:val="24"/>
                          </w:rPr>
                        </w:pPr>
                        <w:r w:rsidRPr="00722E58">
                          <w:rPr>
                            <w:b w:val="0"/>
                            <w:bCs/>
                            <w:sz w:val="24"/>
                            <w:szCs w:val="24"/>
                          </w:rPr>
                          <w:t>Trẻ phơi nhiễm</w:t>
                        </w:r>
                      </w:p>
                      <w:p w14:paraId="1D443261" w14:textId="77777777" w:rsidR="008F5E9A" w:rsidRPr="00722E58" w:rsidRDefault="008F5E9A" w:rsidP="0013400E">
                        <w:pPr>
                          <w:jc w:val="center"/>
                          <w:rPr>
                            <w:b/>
                            <w:bCs/>
                          </w:rPr>
                        </w:pPr>
                        <w:r w:rsidRPr="00722E58">
                          <w:rPr>
                            <w:b/>
                            <w:bCs/>
                          </w:rPr>
                          <w:t>yếu tố nguy cơ sau sinh</w:t>
                        </w:r>
                      </w:p>
                      <w:p w14:paraId="5C4D65BD" w14:textId="77777777" w:rsidR="008F5E9A" w:rsidRPr="00722E58" w:rsidRDefault="008F5E9A" w:rsidP="001B4450"/>
                    </w:txbxContent>
                  </v:textbox>
                </v:rect>
                <v:rect id="Rectangle_x0020_69" o:spid="_x0000_s1080" style="position:absolute;left:954;top:3253;width:7380;height:3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zzOhwgAA&#10;ANsAAAAPAAAAZHJzL2Rvd25yZXYueG1sRI9Ba8JAFITvgv9heUJvulFBJHWVUhDam1oPOT6yr9nQ&#10;7Ns0+xLjv+8KQo/DzHzD7A6jb9RAXawDG1guMlDEZbA1VwauX8f5FlQUZItNYDJwpwiH/XSyw9yG&#10;G59puEilEoRjjgacSJtrHUtHHuMitMTJ+w6dR0myq7Tt8JbgvtGrLNtojzWnBYctvTsqfy69NzAU&#10;4+dVfouid2W4n1rXb6XqjXmZjW+voIRG+Q8/2x/WwGoNjy/pB+j9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fPM6HCAAAA2wAAAA8AAAAAAAAAAAAAAAAAlwIAAGRycy9kb3du&#10;cmV2LnhtbFBLBQYAAAAABAAEAPUAAACGAwAAAAA=&#10;" fillcolor="#ff9">
                  <v:textbox inset="0,0,0,0">
                    <w:txbxContent>
                      <w:p w14:paraId="0F64ECFB" w14:textId="77777777" w:rsidR="008F5E9A" w:rsidRPr="00722E58" w:rsidRDefault="008F5E9A" w:rsidP="001B4450">
                        <w:pPr>
                          <w:pStyle w:val="Heading9"/>
                          <w:rPr>
                            <w:rFonts w:ascii="Times New Roman" w:hAnsi="Times New Roman"/>
                            <w:sz w:val="24"/>
                            <w:szCs w:val="24"/>
                          </w:rPr>
                        </w:pPr>
                        <w:r w:rsidRPr="00722E58">
                          <w:rPr>
                            <w:rFonts w:ascii="Times New Roman" w:hAnsi="Times New Roman"/>
                            <w:sz w:val="24"/>
                            <w:szCs w:val="24"/>
                          </w:rPr>
                          <w:t>KHÁM KHI TRẺ 6 THÁNG TUỔI NẾU CÓ:</w:t>
                        </w:r>
                      </w:p>
                      <w:p w14:paraId="2DE4228A" w14:textId="77777777" w:rsidR="008F5E9A" w:rsidRPr="00722E58" w:rsidRDefault="008F5E9A" w:rsidP="001B4450">
                        <w:pPr>
                          <w:rPr>
                            <w:b/>
                            <w:bCs/>
                            <w:i/>
                            <w:iCs/>
                            <w:sz w:val="26"/>
                            <w:szCs w:val="26"/>
                          </w:rPr>
                        </w:pPr>
                        <w:r w:rsidRPr="00722E58">
                          <w:t xml:space="preserve">  </w:t>
                        </w:r>
                        <w:r w:rsidRPr="00722E58">
                          <w:rPr>
                            <w:b/>
                            <w:bCs/>
                            <w:i/>
                            <w:iCs/>
                            <w:sz w:val="26"/>
                            <w:szCs w:val="26"/>
                          </w:rPr>
                          <w:t>Bốn dấu hiệu chính:</w:t>
                        </w:r>
                        <w:r w:rsidRPr="00722E58">
                          <w:rPr>
                            <w:b/>
                            <w:bCs/>
                            <w:i/>
                            <w:iCs/>
                            <w:sz w:val="26"/>
                            <w:szCs w:val="26"/>
                          </w:rPr>
                          <w:tab/>
                        </w:r>
                      </w:p>
                      <w:p w14:paraId="240DDB4E" w14:textId="77777777" w:rsidR="008F5E9A" w:rsidRPr="00722E58" w:rsidRDefault="008F5E9A" w:rsidP="001B4450">
                        <w:r w:rsidRPr="00722E58">
                          <w:t xml:space="preserve">     </w:t>
                        </w:r>
                        <w:r w:rsidRPr="00722E58">
                          <w:tab/>
                          <w:t xml:space="preserve"> 1. Không lẫy; không kiểm soát đầu cổ, nằm sấp không ngẩng đầu</w:t>
                        </w:r>
                      </w:p>
                      <w:p w14:paraId="42A30AA4"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2. Trẻ có cơn co cứng, chân duỗi cứng khi đặt đứng</w:t>
                        </w:r>
                      </w:p>
                      <w:p w14:paraId="03DBFE1D"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3. Hai tay nắm chặt</w:t>
                        </w:r>
                      </w:p>
                      <w:p w14:paraId="29B04B6B"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t xml:space="preserve"> 4. Hai tay không biết với cầm</w:t>
                        </w:r>
                      </w:p>
                      <w:p w14:paraId="6B4A1A24" w14:textId="77777777" w:rsidR="008F5E9A" w:rsidRPr="00722E58" w:rsidRDefault="008F5E9A" w:rsidP="001B4450">
                        <w:pPr>
                          <w:pStyle w:val="Heading5"/>
                          <w:rPr>
                            <w:rFonts w:ascii="Times New Roman" w:hAnsi="Times New Roman"/>
                            <w:b w:val="0"/>
                            <w:bCs/>
                            <w:i/>
                            <w:iCs/>
                            <w:sz w:val="26"/>
                            <w:szCs w:val="26"/>
                          </w:rPr>
                        </w:pPr>
                        <w:r w:rsidRPr="00722E58">
                          <w:rPr>
                            <w:rFonts w:ascii="Times New Roman" w:hAnsi="Times New Roman"/>
                          </w:rPr>
                          <w:t xml:space="preserve">  </w:t>
                        </w:r>
                        <w:r w:rsidRPr="00722E58">
                          <w:rPr>
                            <w:rFonts w:ascii="Times New Roman" w:hAnsi="Times New Roman"/>
                            <w:b w:val="0"/>
                            <w:bCs/>
                            <w:i/>
                            <w:iCs/>
                            <w:sz w:val="26"/>
                            <w:szCs w:val="26"/>
                          </w:rPr>
                          <w:t>Bốn dấu hiệu phụ:</w:t>
                        </w:r>
                      </w:p>
                      <w:p w14:paraId="14D9C1DB" w14:textId="77777777" w:rsidR="008F5E9A" w:rsidRPr="00722E58" w:rsidRDefault="008F5E9A" w:rsidP="001B4450">
                        <w:r w:rsidRPr="00722E58">
                          <w:t xml:space="preserve">      </w:t>
                        </w:r>
                        <w:r w:rsidRPr="00722E58">
                          <w:tab/>
                        </w:r>
                        <w:r w:rsidRPr="00722E58">
                          <w:tab/>
                          <w:t xml:space="preserve">          1. Không nhận ra khuôn mặt mẹ</w:t>
                        </w:r>
                      </w:p>
                      <w:p w14:paraId="00EE9BE5"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r>
                        <w:r w:rsidRPr="00722E58">
                          <w:rPr>
                            <w:rFonts w:ascii="Times New Roman" w:hAnsi="Times New Roman"/>
                            <w:sz w:val="24"/>
                          </w:rPr>
                          <w:tab/>
                          <w:t xml:space="preserve">             2. Trẻ ăn uống khó khăn</w:t>
                        </w:r>
                      </w:p>
                      <w:p w14:paraId="5CDF4F8B" w14:textId="77777777" w:rsidR="008F5E9A" w:rsidRPr="00722E58" w:rsidRDefault="008F5E9A" w:rsidP="001B4450">
                        <w:pPr>
                          <w:pStyle w:val="Heading5"/>
                          <w:rPr>
                            <w:rFonts w:ascii="Times New Roman" w:hAnsi="Times New Roman"/>
                            <w:sz w:val="24"/>
                          </w:rPr>
                        </w:pPr>
                        <w:r w:rsidRPr="00722E58">
                          <w:rPr>
                            <w:rFonts w:ascii="Times New Roman" w:hAnsi="Times New Roman"/>
                            <w:sz w:val="24"/>
                          </w:rPr>
                          <w:t xml:space="preserve">        </w:t>
                        </w:r>
                        <w:r w:rsidRPr="00722E58">
                          <w:rPr>
                            <w:rFonts w:ascii="Times New Roman" w:hAnsi="Times New Roman"/>
                            <w:sz w:val="24"/>
                          </w:rPr>
                          <w:tab/>
                        </w:r>
                        <w:r w:rsidRPr="00722E58">
                          <w:rPr>
                            <w:rFonts w:ascii="Times New Roman" w:hAnsi="Times New Roman"/>
                            <w:sz w:val="24"/>
                          </w:rPr>
                          <w:tab/>
                          <w:t xml:space="preserve">             3. Trẻ không đáp ứng khi gọi hỏi</w:t>
                        </w:r>
                      </w:p>
                      <w:p w14:paraId="7DFB7FE7" w14:textId="77777777" w:rsidR="008F5E9A" w:rsidRPr="00722E58" w:rsidRDefault="008F5E9A" w:rsidP="001B4450">
                        <w:r w:rsidRPr="00722E58">
                          <w:t xml:space="preserve">        </w:t>
                        </w:r>
                        <w:r w:rsidRPr="00722E58">
                          <w:tab/>
                        </w:r>
                        <w:r w:rsidRPr="00722E58">
                          <w:tab/>
                          <w:t xml:space="preserve">             4. Trẻ khóc nhiều suốt ngày đêm</w:t>
                        </w:r>
                      </w:p>
                    </w:txbxContent>
                  </v:textbox>
                </v:rect>
                <v:rect id="Rectangle_x0020_70" o:spid="_x0000_s1081" style="position:absolute;left:1854;top:7551;width:5400;height:1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jalUxQAA&#10;ANsAAAAPAAAAZHJzL2Rvd25yZXYueG1sRI/NasMwEITvgb6D2EJviVzThMSJbEqhEGhySNIeclus&#10;jWxqrYwl//Ttq0Chx2FmvmF2xWQbMVDna8cKnhcJCOLS6ZqNgs/L+3wNwgdkjY1jUvBDHor8YbbD&#10;TLuRTzScgxERwj5DBVUIbSalLyuy6BeuJY7ezXUWQ5SdkbrDMcJtI9MkWUmLNceFClt6q6j8PvdW&#10;wWXzpfuP5GquR73c7A9y7IMZlXp6nF63IAJN4T/8195rBekL3L/EHyD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uNqVTFAAAA2wAAAA8AAAAAAAAAAAAAAAAAlwIAAGRycy9k&#10;b3ducmV2LnhtbFBLBQYAAAAABAAEAPUAAACJAwAAAAA=&#10;" fillcolor="#f9c">
                  <v:textbox inset="0,0,0,0">
                    <w:txbxContent>
                      <w:p w14:paraId="662B0713" w14:textId="77777777" w:rsidR="008F5E9A" w:rsidRPr="00722E58" w:rsidRDefault="008F5E9A" w:rsidP="001B4450">
                        <w:pPr>
                          <w:jc w:val="center"/>
                          <w:rPr>
                            <w:b/>
                            <w:bCs/>
                            <w:lang w:val="pt-BR"/>
                          </w:rPr>
                        </w:pPr>
                        <w:r w:rsidRPr="00722E58">
                          <w:rPr>
                            <w:b/>
                            <w:bCs/>
                            <w:lang w:val="pt-BR"/>
                          </w:rPr>
                          <w:t>Cần khám xác định bại não tại các tuyến:</w:t>
                        </w:r>
                      </w:p>
                      <w:p w14:paraId="1BBB4E27" w14:textId="77777777" w:rsidR="008F5E9A" w:rsidRPr="007D185C" w:rsidRDefault="008F5E9A" w:rsidP="001B4450">
                        <w:pPr>
                          <w:ind w:left="2160"/>
                          <w:rPr>
                            <w:lang w:val="pt-BR"/>
                          </w:rPr>
                        </w:pPr>
                        <w:r w:rsidRPr="007D185C">
                          <w:rPr>
                            <w:lang w:val="pt-BR"/>
                          </w:rPr>
                          <w:t>Bác sỹ Nhi,</w:t>
                        </w:r>
                      </w:p>
                      <w:p w14:paraId="7BB1F75F" w14:textId="77777777" w:rsidR="008F5E9A" w:rsidRPr="007D185C" w:rsidRDefault="008F5E9A" w:rsidP="001B4450">
                        <w:pPr>
                          <w:ind w:left="2160"/>
                          <w:rPr>
                            <w:lang w:val="pt-BR"/>
                          </w:rPr>
                        </w:pPr>
                        <w:r w:rsidRPr="007D185C">
                          <w:rPr>
                            <w:lang w:val="pt-BR"/>
                          </w:rPr>
                          <w:t>Bác sỹ Phục hồi chức năng,</w:t>
                        </w:r>
                      </w:p>
                      <w:p w14:paraId="756BE31B" w14:textId="77777777" w:rsidR="008F5E9A" w:rsidRPr="00722E58" w:rsidRDefault="008F5E9A" w:rsidP="001B4450">
                        <w:pPr>
                          <w:ind w:left="2160"/>
                        </w:pPr>
                        <w:r w:rsidRPr="00722E58">
                          <w:t>Bác sỹ Thần kinh</w:t>
                        </w:r>
                      </w:p>
                    </w:txbxContent>
                  </v:textbox>
                </v:rect>
                <v:rect id="Rectangle_x0020_71" o:spid="_x0000_s1082" style="position:absolute;left:894;top:10200;width:3780;height:1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yX8txAAA&#10;ANsAAAAPAAAAZHJzL2Rvd25yZXYueG1sRI9Bi8IwFITvgv8hPGFvmiqrSDWKCO4qgrhdUY+P5tkW&#10;m5fSRK3/frMgeBxm5htmOm9MKe5Uu8Kygn4vAkGcWl1wpuDwu+qOQTiPrLG0TAqe5GA+a7emGGv7&#10;4B+6Jz4TAcIuRgW591UspUtzMuh6tiIO3sXWBn2QdSZ1jY8AN6UcRNFIGiw4LORY0TKn9JrcjAJ9&#10;GB13p9SMk9XxfNp+bT6/99FZqY9Os5iA8NT4d/jVXmsFgyH8fwk/Q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l/LcQAAADbAAAADwAAAAAAAAAAAAAAAACXAgAAZHJzL2Rv&#10;d25yZXYueG1sUEsFBgAAAAAEAAQA9QAAAIgDAAAAAA==&#10;" fillcolor="#cff">
                  <v:textbox inset="0,0,0,0">
                    <w:txbxContent>
                      <w:p w14:paraId="2C6166B4" w14:textId="77777777" w:rsidR="008F5E9A" w:rsidRPr="00722E58" w:rsidRDefault="008F5E9A" w:rsidP="001B4450">
                        <w:pPr>
                          <w:jc w:val="center"/>
                          <w:rPr>
                            <w:b/>
                            <w:bCs/>
                          </w:rPr>
                        </w:pPr>
                        <w:r w:rsidRPr="00722E58">
                          <w:rPr>
                            <w:b/>
                            <w:bCs/>
                          </w:rPr>
                          <w:t>Can thiệp sớm PHCN tại:</w:t>
                        </w:r>
                      </w:p>
                      <w:p w14:paraId="2FADC249" w14:textId="77777777" w:rsidR="008F5E9A" w:rsidRPr="007D185C" w:rsidRDefault="008F5E9A" w:rsidP="001B4450">
                        <w:pPr>
                          <w:ind w:left="1440"/>
                          <w:jc w:val="both"/>
                        </w:pPr>
                        <w:r w:rsidRPr="007D185C">
                          <w:t>-Khoa PHCN</w:t>
                        </w:r>
                      </w:p>
                      <w:p w14:paraId="38033B85" w14:textId="77777777" w:rsidR="008F5E9A" w:rsidRPr="007D185C" w:rsidRDefault="008F5E9A" w:rsidP="001B4450">
                        <w:pPr>
                          <w:ind w:left="1440"/>
                          <w:jc w:val="both"/>
                        </w:pPr>
                        <w:r w:rsidRPr="007D185C">
                          <w:t>-Trung tâm PHCN</w:t>
                        </w:r>
                      </w:p>
                      <w:p w14:paraId="6F0F1E5A" w14:textId="77777777" w:rsidR="008F5E9A" w:rsidRPr="00722E58" w:rsidRDefault="008F5E9A" w:rsidP="001B4450">
                        <w:pPr>
                          <w:spacing w:before="120"/>
                          <w:ind w:left="720"/>
                          <w:jc w:val="both"/>
                          <w:rPr>
                            <w:b/>
                            <w:bCs/>
                          </w:rPr>
                        </w:pPr>
                        <w:r w:rsidRPr="00722E58">
                          <w:rPr>
                            <w:b/>
                            <w:bCs/>
                          </w:rPr>
                          <w:t>Tuyến Tỉnh - Huyện - Xã</w:t>
                        </w:r>
                      </w:p>
                    </w:txbxContent>
                  </v:textbox>
                </v:rect>
                <v:rect id="Rectangle_x0020_72" o:spid="_x0000_s1083" style="position:absolute;left:5214;top:10092;width:3240;height:1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SogqwwAA&#10;ANsAAAAPAAAAZHJzL2Rvd25yZXYueG1sRI/BasMwEETvhf6D2EIupZHjgymulRAMDjnkErfNebHW&#10;lqm1MpYSO38fFQo9DjPzhil2ix3EjSbfO1awWScgiBune+4UfH1Wb+8gfEDWODgmBXfysNs+PxWY&#10;azfzmW516ESEsM9RgQlhzKX0jSGLfu1G4ui1brIYopw6qSecI9wOMk2STFrsOS4YHKk01PzUV6ug&#10;vfB3edl32aFsTtVcLebVXY1Sq5dl/wEi0BL+w3/to1aQZvD7Jf4AuX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SogqwwAAANsAAAAPAAAAAAAAAAAAAAAAAJcCAABkcnMvZG93&#10;bnJldi54bWxQSwUGAAAAAAQABAD1AAAAhwMAAAAA&#10;" fillcolor="#fc9">
                  <v:textbox inset="0,0,0,0">
                    <w:txbxContent>
                      <w:p w14:paraId="1E4C798C" w14:textId="77777777" w:rsidR="008F5E9A" w:rsidRPr="00722E58" w:rsidRDefault="008F5E9A" w:rsidP="001B4450">
                        <w:pPr>
                          <w:pStyle w:val="Heading3"/>
                          <w:jc w:val="center"/>
                          <w:rPr>
                            <w:b w:val="0"/>
                            <w:bCs/>
                            <w:sz w:val="24"/>
                            <w:szCs w:val="24"/>
                          </w:rPr>
                        </w:pPr>
                        <w:r w:rsidRPr="00722E58">
                          <w:rPr>
                            <w:b w:val="0"/>
                            <w:bCs/>
                            <w:sz w:val="24"/>
                            <w:szCs w:val="24"/>
                          </w:rPr>
                          <w:t>Phục hồi chức năng</w:t>
                        </w:r>
                      </w:p>
                      <w:p w14:paraId="76DFBC22" w14:textId="77777777" w:rsidR="008F5E9A" w:rsidRDefault="008F5E9A" w:rsidP="001B4450">
                        <w:pPr>
                          <w:jc w:val="center"/>
                          <w:rPr>
                            <w:b/>
                            <w:bCs/>
                          </w:rPr>
                        </w:pPr>
                        <w:r w:rsidRPr="00722E58">
                          <w:rPr>
                            <w:b/>
                            <w:bCs/>
                          </w:rPr>
                          <w:t>dựa vào cộng đồng</w:t>
                        </w:r>
                      </w:p>
                    </w:txbxContent>
                  </v:textbox>
                </v:rect>
                <v:line id="Line_x0020_73" o:spid="_x0000_s1084" style="position:absolute;flip:x;visibility:visible;mso-wrap-style:square" from="2454,8795" to="4614,100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rau8QAAADbAAAADwAAAGRycy9kb3ducmV2LnhtbESPT2vCQBDF70K/wzIFL0E3KtSauor9&#10;IwjioeqhxyE7TUKzsyE7avz2rlDw+Hjzfm/efNm5Wp2pDZVnA6NhCoo497biwsDxsB68ggqCbLH2&#10;TAauFGC5eOrNMbP+wt903kuhIoRDhgZKkSbTOuQlOQxD3xBH79e3DiXKttC2xUuEu1qP0/RFO6w4&#10;NpTY0EdJ+d/+5OIb6x1/TibJu9NJMqOvH9mmWozpP3erN1BCnTyO/9Mba2A8hfuWCAC9u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tq7xAAAANsAAAAPAAAAAAAAAAAA&#10;AAAAAKECAABkcnMvZG93bnJldi54bWxQSwUGAAAAAAQABAD5AAAAkgMAAAAA&#10;">
                  <v:stroke endarrow="block"/>
                </v:line>
                <v:line id="Line_x0020_74" o:spid="_x0000_s1085" style="position:absolute;visibility:visible;mso-wrap-style:square" from="4734,8795" to="6774,100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POh8AAAADbAAAADwAAAGRycy9kb3ducmV2LnhtbERPy4rCMBTdD/gP4QqzG1NdjGM1ilgE&#10;FzOCD1xfm2tTbG5KE2vm7ycLYZaH816som1ET52vHSsYjzIQxKXTNVcKzqftxxcIH5A1No5JwS95&#10;WC0HbwvMtXvygfpjqEQKYZ+jAhNCm0vpS0MW/ci1xIm7uc5iSLCrpO7wmcJtIydZ9ikt1pwaDLa0&#10;MVTejw+rYGqKg5zK4vu0L/p6PIs/8XKdKfU+jOs5iEAx/Itf7p1WMElj05f0A+Ty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KjzofAAAAA2wAAAA8AAAAAAAAAAAAAAAAA&#10;oQIAAGRycy9kb3ducmV2LnhtbFBLBQYAAAAABAAEAPkAAACOAwAAAAA=&#10;">
                  <v:stroke endarrow="block"/>
                </v:line>
                <v:line id="Line_x0020_75" o:spid="_x0000_s1086" style="position:absolute;visibility:visible;mso-wrap-style:square" from="1899,2739" to="4419,32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e9rHMQAAADbAAAADwAAAGRycy9kb3ducmV2LnhtbESPQWsCMRSE7wX/Q3iCt5rVg3ZXo4hL&#10;wYMtqKXn5+a5Wdy8LJt0Tf99Uyj0OMzMN8x6G20rBup941jBbJqBIK6cbrhW8HF5fX4B4QOyxtYx&#10;KfgmD9vN6GmNhXYPPtFwDrVIEPYFKjAhdIWUvjJk0U9dR5y8m+sthiT7WuoeHwluWznPsoW02HBa&#10;MNjR3lB1P39ZBUtTnuRSlsfLezk0szy+xc9rrtRkHHcrEIFi+A//tQ9awTyH3y/pB8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72scxAAAANsAAAAPAAAAAAAAAAAA&#10;AAAAAKECAABkcnMvZG93bnJldi54bWxQSwUGAAAAAAQABAD5AAAAkgMAAAAA&#10;">
                  <v:stroke endarrow="block"/>
                </v:line>
                <v:line id="Line_x0020_76" o:spid="_x0000_s1087" style="position:absolute;flip:x;visibility:visible;mso-wrap-style:square" from="4959,2705" to="7359,32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KrUEsQAAADbAAAADwAAAGRycy9kb3ducmV2LnhtbESPwUrDQBCG74LvsIzgJbSbGhCbdlus&#10;WhDEg7WHHofsNAlmZ0N2bNO37xwEj8M//zffLNdj6MyJhtRGdjCb5mCIq+hbrh3sv7eTJzBJkD12&#10;kcnBhRKsV7c3Syx9PPMXnXZSG4VwKtFBI9KX1qaqoYBpGntizY5xCCg6DrX1A54VHjr7kOePNmDL&#10;eqHBnl4aqn52v0E1tp/8WhTZJtgsm9PbQT5yK87d343PCzBCo/wv/7XfvYNC7fUXBYBdX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qtQSxAAAANsAAAAPAAAAAAAAAAAA&#10;AAAAAKECAABkcnMvZG93bnJldi54bWxQSwUGAAAAAAQABAD5AAAAkgMAAAAA&#10;">
                  <v:stroke endarrow="block"/>
                </v:line>
                <v:line id="Line_x0020_77" o:spid="_x0000_s1088" style="position:absolute;visibility:visible;mso-wrap-style:square" from="4599,2705" to="4599,32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kDxx8QAAADbAAAADwAAAGRycy9kb3ducmV2LnhtbESPQWsCMRSE7wX/Q3hCbzW7Clq3RhEX&#10;oYe2oJaeXzfPzeLmZdnENf33plDocZiZb5jVJtpWDNT7xrGCfJKBIK6cbrhW8HnaPz2D8AFZY+uY&#10;FPyQh8169LDCQrsbH2g4hlokCPsCFZgQukJKXxmy6CeuI07e2fUWQ5J9LXWPtwS3rZxm2VxabDgt&#10;GOxoZ6i6HK9WwcKUB7mQ5dvpoxyafBnf49f3UqnHcdy+gAgUw3/4r/2qFcxy+P2SfoBc3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WQPHHxAAAANsAAAAPAAAAAAAAAAAA&#10;AAAAAKECAABkcnMvZG93bnJldi54bWxQSwUGAAAAAAQABAD5AAAAkgMAAAAA&#10;">
                  <v:stroke endarrow="block"/>
                </v:line>
                <v:line id="Line_x0020_78" o:spid="_x0000_s1089" style="position:absolute;visibility:visible;mso-wrap-style:square" from="4707,6839" to="4707,75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pJvsMQAAADbAAAADwAAAGRycy9kb3ducmV2LnhtbESPT2sCMRTE74V+h/AK3mpWhaqrUUoX&#10;wYMt+AfPz81zs3TzsmzSNX77plDwOMzMb5jlOtpG9NT52rGC0TADQVw6XXOl4HTcvM5A+ICssXFM&#10;Cu7kYb16flpirt2N99QfQiUShH2OCkwIbS6lLw1Z9EPXEifv6jqLIcmukrrDW4LbRo6z7E1arDkt&#10;GGzpw1D5ffixCqam2MupLHbHr6KvR/P4Gc+XuVKDl/i+ABEohkf4v73VCiZj+PuSfo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km+wxAAAANsAAAAPAAAAAAAAAAAA&#10;AAAAAKECAABkcnMvZG93bnJldi54bWxQSwUGAAAAAAQABAD5AAAAkgMAAAAA&#10;">
                  <v:stroke endarrow="block"/>
                </v:line>
              </v:group>
            </w:pict>
          </mc:Fallback>
        </mc:AlternateContent>
      </w:r>
    </w:p>
    <w:p w14:paraId="138F200B"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74CCF160"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7554F698"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578515D6"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27A38CE2"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48608149"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394C966D"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4A33A352"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p>
    <w:p w14:paraId="3A0D64D2"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2EE19293"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p>
    <w:p w14:paraId="1EC0D36B"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p>
    <w:p w14:paraId="667B6452"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r w:rsidRPr="001B4450">
        <w:rPr>
          <w:sz w:val="26"/>
          <w:szCs w:val="26"/>
          <w:lang w:val="pt-BR"/>
        </w:rPr>
        <w:tab/>
      </w:r>
      <w:r w:rsidRPr="001B4450">
        <w:rPr>
          <w:sz w:val="26"/>
          <w:szCs w:val="26"/>
          <w:lang w:val="pt-BR"/>
        </w:rPr>
        <w:tab/>
      </w:r>
    </w:p>
    <w:p w14:paraId="26C47D53"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p>
    <w:p w14:paraId="5B08A354"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r w:rsidRPr="001B4450">
        <w:rPr>
          <w:sz w:val="26"/>
          <w:szCs w:val="26"/>
          <w:lang w:val="pt-BR"/>
        </w:rPr>
        <w:tab/>
      </w:r>
    </w:p>
    <w:p w14:paraId="756EC6F9"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p>
    <w:p w14:paraId="35D42928" w14:textId="77777777" w:rsidR="001B4450" w:rsidRPr="001B4450" w:rsidRDefault="001B4450" w:rsidP="005E191A">
      <w:pPr>
        <w:widowControl w:val="0"/>
        <w:numPr>
          <w:ilvl w:val="12"/>
          <w:numId w:val="0"/>
        </w:numPr>
        <w:spacing w:before="120" w:after="60" w:line="276" w:lineRule="auto"/>
        <w:ind w:firstLine="567"/>
        <w:jc w:val="both"/>
        <w:rPr>
          <w:sz w:val="26"/>
          <w:szCs w:val="26"/>
          <w:lang w:val="pt-BR"/>
        </w:rPr>
      </w:pPr>
      <w:r w:rsidRPr="001B4450">
        <w:rPr>
          <w:sz w:val="26"/>
          <w:szCs w:val="26"/>
          <w:lang w:val="pt-BR"/>
        </w:rPr>
        <w:tab/>
      </w:r>
    </w:p>
    <w:p w14:paraId="273BB02F" w14:textId="77777777" w:rsidR="00C15217" w:rsidRDefault="00C15217" w:rsidP="005E191A">
      <w:pPr>
        <w:widowControl w:val="0"/>
        <w:spacing w:before="120" w:after="60" w:line="276" w:lineRule="auto"/>
        <w:ind w:firstLine="567"/>
        <w:jc w:val="both"/>
        <w:rPr>
          <w:sz w:val="26"/>
          <w:szCs w:val="26"/>
          <w:lang w:val="pt-BR"/>
        </w:rPr>
      </w:pPr>
    </w:p>
    <w:p w14:paraId="37E2CDF2" w14:textId="77777777" w:rsidR="00C15217" w:rsidRPr="00C15217" w:rsidRDefault="00C15217" w:rsidP="00C15217">
      <w:pPr>
        <w:rPr>
          <w:sz w:val="26"/>
          <w:szCs w:val="26"/>
          <w:lang w:val="pt-BR"/>
        </w:rPr>
      </w:pPr>
    </w:p>
    <w:p w14:paraId="130392B6" w14:textId="77777777" w:rsidR="00C15217" w:rsidRPr="00C15217" w:rsidRDefault="00C15217" w:rsidP="00C15217">
      <w:pPr>
        <w:rPr>
          <w:sz w:val="26"/>
          <w:szCs w:val="26"/>
          <w:lang w:val="pt-BR"/>
        </w:rPr>
      </w:pPr>
    </w:p>
    <w:p w14:paraId="0B2002C6" w14:textId="77777777" w:rsidR="00C15217" w:rsidRPr="00C15217" w:rsidRDefault="00C15217" w:rsidP="00C15217">
      <w:pPr>
        <w:rPr>
          <w:sz w:val="26"/>
          <w:szCs w:val="26"/>
          <w:lang w:val="pt-BR"/>
        </w:rPr>
      </w:pPr>
    </w:p>
    <w:p w14:paraId="66171150" w14:textId="77777777" w:rsidR="00C15217" w:rsidRPr="00C15217" w:rsidRDefault="00C15217" w:rsidP="00C15217">
      <w:pPr>
        <w:rPr>
          <w:sz w:val="26"/>
          <w:szCs w:val="26"/>
          <w:lang w:val="pt-BR"/>
        </w:rPr>
      </w:pPr>
    </w:p>
    <w:p w14:paraId="1E000A6C" w14:textId="77777777" w:rsidR="00C15217" w:rsidRPr="00C15217" w:rsidRDefault="00C15217" w:rsidP="00C15217">
      <w:pPr>
        <w:rPr>
          <w:sz w:val="26"/>
          <w:szCs w:val="26"/>
          <w:lang w:val="pt-BR"/>
        </w:rPr>
      </w:pPr>
    </w:p>
    <w:p w14:paraId="029C9B58" w14:textId="77777777" w:rsidR="00C15217" w:rsidRPr="00C15217" w:rsidRDefault="00C15217" w:rsidP="00C15217">
      <w:pPr>
        <w:rPr>
          <w:sz w:val="26"/>
          <w:szCs w:val="26"/>
          <w:lang w:val="pt-BR"/>
        </w:rPr>
      </w:pPr>
    </w:p>
    <w:p w14:paraId="4D0024BB" w14:textId="77777777" w:rsidR="00C15217" w:rsidRPr="00C15217" w:rsidRDefault="00C15217" w:rsidP="00C15217">
      <w:pPr>
        <w:rPr>
          <w:sz w:val="26"/>
          <w:szCs w:val="26"/>
          <w:lang w:val="pt-BR"/>
        </w:rPr>
      </w:pPr>
    </w:p>
    <w:p w14:paraId="198E08C2" w14:textId="77777777" w:rsidR="001B4450" w:rsidRPr="001B4450" w:rsidRDefault="001B4450" w:rsidP="00C15217">
      <w:pPr>
        <w:widowControl w:val="0"/>
        <w:tabs>
          <w:tab w:val="left" w:pos="1935"/>
        </w:tabs>
        <w:spacing w:before="120" w:after="60" w:line="276" w:lineRule="auto"/>
        <w:ind w:firstLine="567"/>
        <w:rPr>
          <w:b/>
          <w:bCs/>
          <w:iCs/>
          <w:sz w:val="26"/>
          <w:szCs w:val="26"/>
          <w:lang w:val="pt-BR"/>
        </w:rPr>
      </w:pPr>
      <w:r w:rsidRPr="001B4450">
        <w:rPr>
          <w:b/>
          <w:bCs/>
          <w:iCs/>
          <w:sz w:val="26"/>
          <w:szCs w:val="26"/>
          <w:lang w:val="pt-BR"/>
        </w:rPr>
        <w:t xml:space="preserve">2. Tiêu chuẩn chẩn đoán bại não theo thể lâm sàng </w:t>
      </w:r>
    </w:p>
    <w:p w14:paraId="78F2B764" w14:textId="77777777" w:rsidR="001B4450" w:rsidRPr="001B4450" w:rsidRDefault="001B4450" w:rsidP="005E191A">
      <w:pPr>
        <w:pStyle w:val="BodyText3"/>
        <w:spacing w:before="120" w:after="60" w:line="276" w:lineRule="auto"/>
        <w:ind w:firstLine="567"/>
        <w:jc w:val="both"/>
        <w:rPr>
          <w:b/>
          <w:bCs/>
          <w:iCs/>
          <w:sz w:val="26"/>
          <w:szCs w:val="26"/>
          <w:lang w:val="pt-BR"/>
        </w:rPr>
      </w:pPr>
      <w:r w:rsidRPr="001B4450">
        <w:rPr>
          <w:b/>
          <w:bCs/>
          <w:iCs/>
          <w:sz w:val="26"/>
          <w:szCs w:val="26"/>
          <w:u w:val="single"/>
          <w:lang w:val="pt-BR"/>
        </w:rPr>
        <w:t>2.1. Thể co cứng:</w:t>
      </w:r>
      <w:r w:rsidRPr="001B4450">
        <w:rPr>
          <w:b/>
          <w:bCs/>
          <w:iCs/>
          <w:sz w:val="26"/>
          <w:szCs w:val="26"/>
          <w:lang w:val="pt-BR"/>
        </w:rPr>
        <w:t xml:space="preserve"> </w:t>
      </w:r>
      <w:r w:rsidRPr="001B4450">
        <w:rPr>
          <w:sz w:val="26"/>
          <w:szCs w:val="26"/>
          <w:lang w:val="pt-BR"/>
        </w:rPr>
        <w:t>có 2 tiêu chuẩn sau</w:t>
      </w:r>
    </w:p>
    <w:p w14:paraId="12726B05" w14:textId="77777777" w:rsidR="001B4450" w:rsidRPr="001B4450" w:rsidRDefault="001B4450" w:rsidP="005E191A">
      <w:pPr>
        <w:pStyle w:val="BodyText2"/>
        <w:numPr>
          <w:ilvl w:val="12"/>
          <w:numId w:val="0"/>
        </w:numPr>
        <w:spacing w:after="60" w:line="276" w:lineRule="auto"/>
        <w:ind w:firstLine="567"/>
        <w:jc w:val="both"/>
        <w:rPr>
          <w:iCs/>
          <w:szCs w:val="26"/>
          <w:lang w:val="pt-BR"/>
        </w:rPr>
      </w:pPr>
      <w:r w:rsidRPr="001B4450">
        <w:rPr>
          <w:iCs/>
          <w:szCs w:val="26"/>
          <w:lang w:val="pt-BR"/>
        </w:rPr>
        <w:t xml:space="preserve">(1) Rối loạn về chức năng vận động do tổn thương hệ thần kinh trung ương: </w:t>
      </w:r>
    </w:p>
    <w:p w14:paraId="4A8063AD"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Tăng trương lực cơ ở các chi bị tổn thương.</w:t>
      </w:r>
    </w:p>
    <w:p w14:paraId="3A7CBAEA"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Giảm khả năng vận động riêng biệt tại từng khớp</w:t>
      </w:r>
    </w:p>
    <w:p w14:paraId="5E1B7F65"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 xml:space="preserve">Dấu hiệu tổn thương hệ tháp. </w:t>
      </w:r>
    </w:p>
    <w:p w14:paraId="5FF31E1B"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Tăng phản xạ gân xương ở các chi bị tổn thương.</w:t>
      </w:r>
    </w:p>
    <w:p w14:paraId="0CD6D88A"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lastRenderedPageBreak/>
        <w:t>Có các phản xạ nguyên thuỷ</w:t>
      </w:r>
    </w:p>
    <w:p w14:paraId="293DDABC" w14:textId="77777777" w:rsidR="001B4450" w:rsidRPr="001B4450" w:rsidRDefault="001B4450" w:rsidP="0013400E">
      <w:pPr>
        <w:widowControl w:val="0"/>
        <w:numPr>
          <w:ilvl w:val="0"/>
          <w:numId w:val="99"/>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 xml:space="preserve">Dinh dưỡng cơ : không có teo cơ, co rút tại các khớp </w:t>
      </w:r>
    </w:p>
    <w:p w14:paraId="44FD2567" w14:textId="77777777" w:rsidR="001B4450" w:rsidRPr="001B4450" w:rsidRDefault="001B4450" w:rsidP="0013400E">
      <w:pPr>
        <w:widowControl w:val="0"/>
        <w:numPr>
          <w:ilvl w:val="0"/>
          <w:numId w:val="99"/>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ảm giác: có thể có rối loạn điều hoà cảm giác</w:t>
      </w:r>
    </w:p>
    <w:p w14:paraId="3E90C8B8"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 xml:space="preserve">TK sọ não: có thể bị liệt. </w:t>
      </w:r>
    </w:p>
    <w:p w14:paraId="53710EB0"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Các dấu hiệu khác: đa động gân gót, co rút tại các khớp, cong vẹo cột sống, động kinh</w:t>
      </w:r>
    </w:p>
    <w:p w14:paraId="334D5998"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iCs/>
          <w:sz w:val="26"/>
          <w:szCs w:val="26"/>
          <w:lang w:val="pt-BR"/>
        </w:rPr>
        <w:t>(2) Chậm phát triển trí tuệ ở các mức khác nhau</w:t>
      </w:r>
    </w:p>
    <w:p w14:paraId="3972E606" w14:textId="77777777" w:rsidR="001B4450" w:rsidRPr="001B4450" w:rsidRDefault="001B4450" w:rsidP="005E191A">
      <w:pPr>
        <w:widowControl w:val="0"/>
        <w:numPr>
          <w:ilvl w:val="12"/>
          <w:numId w:val="0"/>
        </w:numPr>
        <w:tabs>
          <w:tab w:val="left" w:pos="1440"/>
        </w:tabs>
        <w:spacing w:before="120" w:after="60" w:line="276" w:lineRule="auto"/>
        <w:ind w:firstLine="567"/>
        <w:jc w:val="both"/>
        <w:rPr>
          <w:b/>
          <w:bCs/>
          <w:iCs/>
          <w:sz w:val="26"/>
          <w:szCs w:val="26"/>
          <w:lang w:val="pt-BR"/>
        </w:rPr>
      </w:pPr>
      <w:r w:rsidRPr="001B4450">
        <w:rPr>
          <w:b/>
          <w:bCs/>
          <w:sz w:val="26"/>
          <w:szCs w:val="26"/>
          <w:u w:val="single"/>
          <w:lang w:val="pt-BR"/>
        </w:rPr>
        <w:t xml:space="preserve">2.2. </w:t>
      </w:r>
      <w:r w:rsidRPr="001B4450">
        <w:rPr>
          <w:b/>
          <w:bCs/>
          <w:iCs/>
          <w:sz w:val="26"/>
          <w:szCs w:val="26"/>
          <w:u w:val="single"/>
          <w:lang w:val="pt-BR"/>
        </w:rPr>
        <w:t>Thể múa vờn:</w:t>
      </w:r>
      <w:r w:rsidRPr="001B4450">
        <w:rPr>
          <w:b/>
          <w:bCs/>
          <w:iCs/>
          <w:sz w:val="26"/>
          <w:szCs w:val="26"/>
          <w:lang w:val="pt-BR"/>
        </w:rPr>
        <w:t xml:space="preserve"> </w:t>
      </w:r>
      <w:r w:rsidRPr="001B4450">
        <w:rPr>
          <w:sz w:val="26"/>
          <w:szCs w:val="26"/>
          <w:lang w:val="pt-BR"/>
        </w:rPr>
        <w:t>có 2 tiêu chuẩn sau</w:t>
      </w:r>
    </w:p>
    <w:p w14:paraId="07EF4ACD" w14:textId="77777777" w:rsidR="001B4450" w:rsidRPr="001B4450" w:rsidRDefault="001B4450" w:rsidP="005E191A">
      <w:pPr>
        <w:pStyle w:val="BodyText2"/>
        <w:numPr>
          <w:ilvl w:val="12"/>
          <w:numId w:val="0"/>
        </w:numPr>
        <w:spacing w:after="60" w:line="276" w:lineRule="auto"/>
        <w:ind w:firstLine="567"/>
        <w:jc w:val="both"/>
        <w:rPr>
          <w:iCs/>
          <w:szCs w:val="26"/>
          <w:lang w:val="pt-BR"/>
        </w:rPr>
      </w:pPr>
      <w:r w:rsidRPr="001B4450">
        <w:rPr>
          <w:iCs/>
          <w:szCs w:val="26"/>
          <w:lang w:val="pt-BR"/>
        </w:rPr>
        <w:t xml:space="preserve">(1) Rối loạn về chức năng vận động do tổn thương hệ thần kinh trung ương: </w:t>
      </w:r>
    </w:p>
    <w:p w14:paraId="02154D0E"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Trương lực cơ thay đổi lúc tăng lúc giảm ở tứ chi.</w:t>
      </w:r>
    </w:p>
    <w:p w14:paraId="0639B681"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Giảm khả năng vận động thô. </w:t>
      </w:r>
    </w:p>
    <w:p w14:paraId="6F1B30FB"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Có các vận động không hữu ý   </w:t>
      </w:r>
    </w:p>
    <w:p w14:paraId="0132EDE9"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Dấu hiệu tổn thương ngoại tháp: rung giật, múa vờn </w:t>
      </w:r>
    </w:p>
    <w:p w14:paraId="19DDBB05"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Phản xạ gân xương bình thường hoặc tăng ở các chi bị tổn thương.</w:t>
      </w:r>
    </w:p>
    <w:p w14:paraId="6A5C6B35"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Có các phản xạ nguyên thuỷ. </w:t>
      </w:r>
    </w:p>
    <w:p w14:paraId="7689C507" w14:textId="77777777" w:rsidR="001B4450" w:rsidRPr="001B4450" w:rsidRDefault="001B4450" w:rsidP="0013400E">
      <w:pPr>
        <w:widowControl w:val="0"/>
        <w:numPr>
          <w:ilvl w:val="0"/>
          <w:numId w:val="101"/>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 xml:space="preserve">Dinh dưỡng cơ : không có teo cơ, ít co rút tại các khớp </w:t>
      </w:r>
    </w:p>
    <w:p w14:paraId="1E588DF0" w14:textId="77777777" w:rsidR="001B4450" w:rsidRPr="001B4450" w:rsidRDefault="001B4450" w:rsidP="0013400E">
      <w:pPr>
        <w:widowControl w:val="0"/>
        <w:numPr>
          <w:ilvl w:val="0"/>
          <w:numId w:val="101"/>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ảm giác: có thể rối loạn điều hoà cảm giác</w:t>
      </w:r>
    </w:p>
    <w:p w14:paraId="4649F559"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TK sọ não: có thể bị liệt. </w:t>
      </w:r>
    </w:p>
    <w:p w14:paraId="1E5623E9" w14:textId="77777777" w:rsidR="001B4450" w:rsidRPr="001B4450" w:rsidRDefault="001B4450" w:rsidP="0013400E">
      <w:pPr>
        <w:pStyle w:val="BodyText2"/>
        <w:numPr>
          <w:ilvl w:val="0"/>
          <w:numId w:val="101"/>
        </w:numPr>
        <w:tabs>
          <w:tab w:val="clear" w:pos="1800"/>
          <w:tab w:val="num" w:pos="840"/>
        </w:tabs>
        <w:spacing w:after="60" w:line="276" w:lineRule="auto"/>
        <w:ind w:left="0" w:firstLine="567"/>
        <w:jc w:val="both"/>
        <w:rPr>
          <w:szCs w:val="26"/>
          <w:lang w:val="pt-BR"/>
        </w:rPr>
      </w:pPr>
      <w:r w:rsidRPr="001B4450">
        <w:rPr>
          <w:szCs w:val="26"/>
          <w:lang w:val="pt-BR"/>
        </w:rPr>
        <w:t xml:space="preserve">Các dấu hiệu khác: động kinh, rối loạn nhai nuốt, điếc ở tần số cao </w:t>
      </w:r>
    </w:p>
    <w:p w14:paraId="69AC6D8B"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iCs/>
          <w:sz w:val="26"/>
          <w:szCs w:val="26"/>
          <w:lang w:val="pt-BR"/>
        </w:rPr>
        <w:t xml:space="preserve">(2) Chậm phát triển trí tuệ ở các mức khác nhau </w:t>
      </w:r>
    </w:p>
    <w:p w14:paraId="16F36DC7" w14:textId="77777777" w:rsidR="001B4450" w:rsidRPr="001B4450" w:rsidRDefault="001B4450" w:rsidP="005E191A">
      <w:pPr>
        <w:widowControl w:val="0"/>
        <w:tabs>
          <w:tab w:val="left" w:pos="720"/>
        </w:tabs>
        <w:overflowPunct w:val="0"/>
        <w:autoSpaceDE w:val="0"/>
        <w:autoSpaceDN w:val="0"/>
        <w:adjustRightInd w:val="0"/>
        <w:spacing w:before="120" w:after="60" w:line="276" w:lineRule="auto"/>
        <w:ind w:firstLine="567"/>
        <w:jc w:val="both"/>
        <w:textAlignment w:val="baseline"/>
        <w:rPr>
          <w:b/>
          <w:bCs/>
          <w:iCs/>
          <w:sz w:val="26"/>
          <w:szCs w:val="26"/>
          <w:lang w:val="pt-BR"/>
        </w:rPr>
      </w:pPr>
      <w:r w:rsidRPr="001B4450">
        <w:rPr>
          <w:b/>
          <w:bCs/>
          <w:sz w:val="26"/>
          <w:szCs w:val="26"/>
          <w:u w:val="single"/>
          <w:lang w:val="pt-BR"/>
        </w:rPr>
        <w:t xml:space="preserve">2.3. </w:t>
      </w:r>
      <w:r w:rsidRPr="001B4450">
        <w:rPr>
          <w:b/>
          <w:bCs/>
          <w:iCs/>
          <w:sz w:val="26"/>
          <w:szCs w:val="26"/>
          <w:u w:val="single"/>
          <w:lang w:val="pt-BR"/>
        </w:rPr>
        <w:t>Thể thất điều (mất điều phối):</w:t>
      </w:r>
      <w:r w:rsidRPr="001B4450">
        <w:rPr>
          <w:b/>
          <w:bCs/>
          <w:iCs/>
          <w:sz w:val="26"/>
          <w:szCs w:val="26"/>
          <w:lang w:val="pt-BR"/>
        </w:rPr>
        <w:t xml:space="preserve"> có 2 tiêu chuẩn sau</w:t>
      </w:r>
    </w:p>
    <w:p w14:paraId="13C71D93" w14:textId="77777777" w:rsidR="001B4450" w:rsidRPr="001B4450" w:rsidRDefault="001B4450" w:rsidP="005E191A">
      <w:pPr>
        <w:pStyle w:val="BodyText2"/>
        <w:numPr>
          <w:ilvl w:val="12"/>
          <w:numId w:val="0"/>
        </w:numPr>
        <w:spacing w:after="60" w:line="276" w:lineRule="auto"/>
        <w:ind w:firstLine="567"/>
        <w:jc w:val="both"/>
        <w:rPr>
          <w:iCs/>
          <w:szCs w:val="26"/>
          <w:lang w:val="pt-BR"/>
        </w:rPr>
      </w:pPr>
      <w:r w:rsidRPr="001B4450">
        <w:rPr>
          <w:iCs/>
          <w:szCs w:val="26"/>
          <w:lang w:val="pt-BR"/>
        </w:rPr>
        <w:t xml:space="preserve">(1) Rối loạn về chức năng vận động do tổn thương hệ thần kinh trung ương: </w:t>
      </w:r>
    </w:p>
    <w:p w14:paraId="58C63F4E" w14:textId="77777777" w:rsidR="001B4450" w:rsidRPr="001B4450" w:rsidRDefault="001B4450" w:rsidP="0013400E">
      <w:pPr>
        <w:pStyle w:val="BodyText2"/>
        <w:numPr>
          <w:ilvl w:val="0"/>
          <w:numId w:val="100"/>
        </w:numPr>
        <w:tabs>
          <w:tab w:val="clear" w:pos="1800"/>
          <w:tab w:val="num" w:pos="840"/>
        </w:tabs>
        <w:spacing w:after="60" w:line="276" w:lineRule="auto"/>
        <w:ind w:left="0" w:firstLine="567"/>
        <w:jc w:val="both"/>
        <w:rPr>
          <w:szCs w:val="26"/>
          <w:lang w:val="pt-BR"/>
        </w:rPr>
      </w:pPr>
      <w:r w:rsidRPr="001B4450">
        <w:rPr>
          <w:szCs w:val="26"/>
          <w:lang w:val="pt-BR"/>
        </w:rPr>
        <w:t xml:space="preserve">Giảm trương lực cơ toàn thân; </w:t>
      </w:r>
    </w:p>
    <w:p w14:paraId="4877884C" w14:textId="77777777" w:rsidR="001B4450" w:rsidRPr="001B4450" w:rsidRDefault="001B4450" w:rsidP="0013400E">
      <w:pPr>
        <w:pStyle w:val="BodyText2"/>
        <w:numPr>
          <w:ilvl w:val="0"/>
          <w:numId w:val="100"/>
        </w:numPr>
        <w:tabs>
          <w:tab w:val="clear" w:pos="1800"/>
          <w:tab w:val="num" w:pos="840"/>
        </w:tabs>
        <w:spacing w:after="60" w:line="276" w:lineRule="auto"/>
        <w:ind w:left="0" w:firstLine="567"/>
        <w:jc w:val="both"/>
        <w:rPr>
          <w:szCs w:val="26"/>
          <w:lang w:val="pt-BR"/>
        </w:rPr>
      </w:pPr>
      <w:r w:rsidRPr="001B4450">
        <w:rPr>
          <w:szCs w:val="26"/>
          <w:lang w:val="pt-BR"/>
        </w:rPr>
        <w:t xml:space="preserve">Rối loạn hoặc mất điều phối vận động hữu ý (quá tầm, rối tầm, không thực hiện được động tác tinh vi, rối loạn thăng bằng đầu cổ và thân mình, dáng đi như người say rượu). </w:t>
      </w:r>
    </w:p>
    <w:p w14:paraId="2CB4BA34" w14:textId="77777777" w:rsidR="001B4450" w:rsidRPr="001B4450" w:rsidRDefault="001B4450" w:rsidP="0013400E">
      <w:pPr>
        <w:pStyle w:val="BodyText2"/>
        <w:numPr>
          <w:ilvl w:val="0"/>
          <w:numId w:val="100"/>
        </w:numPr>
        <w:tabs>
          <w:tab w:val="clear" w:pos="1800"/>
          <w:tab w:val="num" w:pos="840"/>
        </w:tabs>
        <w:spacing w:after="60" w:line="276" w:lineRule="auto"/>
        <w:ind w:left="0" w:firstLine="567"/>
        <w:jc w:val="both"/>
        <w:rPr>
          <w:szCs w:val="26"/>
          <w:lang w:val="pt-BR"/>
        </w:rPr>
      </w:pPr>
      <w:r w:rsidRPr="001B4450">
        <w:rPr>
          <w:szCs w:val="26"/>
          <w:lang w:val="pt-BR"/>
        </w:rPr>
        <w:t>Phản xạ gân xương bình thường hoặc tăng nhẹ</w:t>
      </w:r>
    </w:p>
    <w:p w14:paraId="2C583AA1" w14:textId="77777777" w:rsidR="001B4450" w:rsidRPr="001B4450" w:rsidRDefault="001B4450" w:rsidP="0013400E">
      <w:pPr>
        <w:pStyle w:val="BodyText2"/>
        <w:numPr>
          <w:ilvl w:val="0"/>
          <w:numId w:val="100"/>
        </w:numPr>
        <w:tabs>
          <w:tab w:val="clear" w:pos="1800"/>
          <w:tab w:val="num" w:pos="840"/>
        </w:tabs>
        <w:spacing w:after="60" w:line="276" w:lineRule="auto"/>
        <w:ind w:left="0" w:firstLine="567"/>
        <w:jc w:val="both"/>
        <w:rPr>
          <w:szCs w:val="26"/>
          <w:lang w:val="pt-BR"/>
        </w:rPr>
      </w:pPr>
      <w:r w:rsidRPr="001B4450">
        <w:rPr>
          <w:szCs w:val="26"/>
          <w:lang w:val="pt-BR"/>
        </w:rPr>
        <w:t xml:space="preserve">Có các phản xạ nguyên thuỷ: </w:t>
      </w:r>
    </w:p>
    <w:p w14:paraId="4FCDEEE1" w14:textId="77777777" w:rsidR="001B4450" w:rsidRPr="001B4450" w:rsidRDefault="001B4450" w:rsidP="0013400E">
      <w:pPr>
        <w:widowControl w:val="0"/>
        <w:numPr>
          <w:ilvl w:val="0"/>
          <w:numId w:val="99"/>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Dinh dưỡng cơ: không có teo cơ hoặc co rút tại các khớp</w:t>
      </w:r>
    </w:p>
    <w:p w14:paraId="2A521704" w14:textId="77777777" w:rsidR="001B4450" w:rsidRPr="001B4450" w:rsidRDefault="001B4450" w:rsidP="0013400E">
      <w:pPr>
        <w:widowControl w:val="0"/>
        <w:numPr>
          <w:ilvl w:val="0"/>
          <w:numId w:val="99"/>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ảm giác: có rối loạn điều hoà cảm giác</w:t>
      </w:r>
    </w:p>
    <w:p w14:paraId="2A49AFCC"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 xml:space="preserve">TK sọ não: có thể bị liệt. </w:t>
      </w:r>
    </w:p>
    <w:p w14:paraId="67E9F98D" w14:textId="77777777" w:rsidR="001B4450" w:rsidRPr="001B4450" w:rsidRDefault="001B4450" w:rsidP="0013400E">
      <w:pPr>
        <w:pStyle w:val="BodyText2"/>
        <w:numPr>
          <w:ilvl w:val="0"/>
          <w:numId w:val="99"/>
        </w:numPr>
        <w:tabs>
          <w:tab w:val="clear" w:pos="1800"/>
          <w:tab w:val="num" w:pos="840"/>
        </w:tabs>
        <w:spacing w:after="60" w:line="276" w:lineRule="auto"/>
        <w:ind w:left="0" w:firstLine="567"/>
        <w:jc w:val="both"/>
        <w:rPr>
          <w:szCs w:val="26"/>
          <w:lang w:val="pt-BR"/>
        </w:rPr>
      </w:pPr>
      <w:r w:rsidRPr="001B4450">
        <w:rPr>
          <w:szCs w:val="26"/>
          <w:lang w:val="pt-BR"/>
        </w:rPr>
        <w:t>Các dấu hiệu khác: cong vẹo cột sống, động kinh…</w:t>
      </w:r>
    </w:p>
    <w:p w14:paraId="16178B43"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iCs/>
          <w:sz w:val="26"/>
          <w:szCs w:val="26"/>
          <w:lang w:val="pt-BR"/>
        </w:rPr>
        <w:lastRenderedPageBreak/>
        <w:t xml:space="preserve">(2) Chậm phát triển trí tuệ ở các mức khác nhau: </w:t>
      </w:r>
    </w:p>
    <w:p w14:paraId="2046588B" w14:textId="77777777" w:rsidR="001B4450" w:rsidRPr="001B4450" w:rsidRDefault="001B4450" w:rsidP="005E191A">
      <w:pPr>
        <w:widowControl w:val="0"/>
        <w:tabs>
          <w:tab w:val="left" w:pos="720"/>
        </w:tabs>
        <w:overflowPunct w:val="0"/>
        <w:autoSpaceDE w:val="0"/>
        <w:autoSpaceDN w:val="0"/>
        <w:adjustRightInd w:val="0"/>
        <w:spacing w:before="120" w:after="60" w:line="276" w:lineRule="auto"/>
        <w:ind w:firstLine="567"/>
        <w:jc w:val="both"/>
        <w:textAlignment w:val="baseline"/>
        <w:rPr>
          <w:b/>
          <w:bCs/>
          <w:iCs/>
          <w:sz w:val="26"/>
          <w:szCs w:val="26"/>
          <w:lang w:val="pt-BR"/>
        </w:rPr>
      </w:pPr>
      <w:r w:rsidRPr="001B4450">
        <w:rPr>
          <w:b/>
          <w:bCs/>
          <w:sz w:val="26"/>
          <w:szCs w:val="26"/>
          <w:u w:val="single"/>
          <w:lang w:val="pt-BR"/>
        </w:rPr>
        <w:t>2.4.</w:t>
      </w:r>
      <w:r w:rsidRPr="001B4450">
        <w:rPr>
          <w:b/>
          <w:bCs/>
          <w:iCs/>
          <w:sz w:val="26"/>
          <w:szCs w:val="26"/>
          <w:u w:val="single"/>
          <w:lang w:val="pt-BR"/>
        </w:rPr>
        <w:t xml:space="preserve"> Thể nhẽo (giảm trương lực):</w:t>
      </w:r>
      <w:r w:rsidRPr="001B4450">
        <w:rPr>
          <w:b/>
          <w:bCs/>
          <w:iCs/>
          <w:sz w:val="26"/>
          <w:szCs w:val="26"/>
          <w:lang w:val="pt-BR"/>
        </w:rPr>
        <w:t xml:space="preserve"> có 2 tiêu chuẩn sau</w:t>
      </w:r>
    </w:p>
    <w:p w14:paraId="45BF7FBF"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iCs/>
          <w:sz w:val="26"/>
          <w:szCs w:val="26"/>
          <w:lang w:val="pt-BR"/>
        </w:rPr>
        <w:t xml:space="preserve">(1) Rối loạn về chức năng vận động do tổn thương hệ thần kinh trung ương: </w:t>
      </w:r>
    </w:p>
    <w:p w14:paraId="5E94A584" w14:textId="77777777" w:rsidR="001B4450" w:rsidRPr="001B4450" w:rsidRDefault="001B4450" w:rsidP="0013400E">
      <w:pPr>
        <w:widowControl w:val="0"/>
        <w:numPr>
          <w:ilvl w:val="0"/>
          <w:numId w:val="102"/>
        </w:numPr>
        <w:tabs>
          <w:tab w:val="clear" w:pos="1800"/>
          <w:tab w:val="num" w:pos="840"/>
          <w:tab w:val="left" w:pos="1440"/>
        </w:tabs>
        <w:spacing w:before="120" w:after="60" w:line="276" w:lineRule="auto"/>
        <w:ind w:left="0" w:firstLine="567"/>
        <w:jc w:val="both"/>
        <w:rPr>
          <w:sz w:val="26"/>
          <w:szCs w:val="26"/>
          <w:lang w:val="pt-BR"/>
        </w:rPr>
      </w:pPr>
      <w:r w:rsidRPr="001B4450">
        <w:rPr>
          <w:sz w:val="26"/>
          <w:szCs w:val="26"/>
          <w:lang w:val="pt-BR"/>
        </w:rPr>
        <w:t xml:space="preserve">Giảm trương lực cơ toàn thân, </w:t>
      </w:r>
    </w:p>
    <w:p w14:paraId="079E9EB6" w14:textId="77777777" w:rsidR="001B4450" w:rsidRPr="001B4450" w:rsidRDefault="001B4450" w:rsidP="0013400E">
      <w:pPr>
        <w:widowControl w:val="0"/>
        <w:numPr>
          <w:ilvl w:val="0"/>
          <w:numId w:val="102"/>
        </w:numPr>
        <w:tabs>
          <w:tab w:val="clear" w:pos="1800"/>
          <w:tab w:val="num" w:pos="840"/>
          <w:tab w:val="left" w:pos="1440"/>
        </w:tabs>
        <w:spacing w:before="120" w:after="60" w:line="276" w:lineRule="auto"/>
        <w:ind w:left="0" w:firstLine="567"/>
        <w:jc w:val="both"/>
        <w:rPr>
          <w:sz w:val="26"/>
          <w:szCs w:val="26"/>
          <w:lang w:val="pt-BR"/>
        </w:rPr>
      </w:pPr>
      <w:r w:rsidRPr="001B4450">
        <w:rPr>
          <w:sz w:val="26"/>
          <w:szCs w:val="26"/>
          <w:lang w:val="pt-BR"/>
        </w:rPr>
        <w:t xml:space="preserve">Giảm vận động hữu ý. </w:t>
      </w:r>
    </w:p>
    <w:p w14:paraId="6B3B52DA" w14:textId="77777777" w:rsidR="001B4450" w:rsidRPr="001B4450" w:rsidRDefault="001B4450" w:rsidP="0013400E">
      <w:pPr>
        <w:pStyle w:val="BodyText2"/>
        <w:numPr>
          <w:ilvl w:val="0"/>
          <w:numId w:val="102"/>
        </w:numPr>
        <w:tabs>
          <w:tab w:val="clear" w:pos="1800"/>
          <w:tab w:val="num" w:pos="840"/>
        </w:tabs>
        <w:spacing w:after="60" w:line="276" w:lineRule="auto"/>
        <w:ind w:left="0" w:firstLine="567"/>
        <w:jc w:val="both"/>
        <w:rPr>
          <w:szCs w:val="26"/>
          <w:lang w:val="pt-BR"/>
        </w:rPr>
      </w:pPr>
      <w:r w:rsidRPr="001B4450">
        <w:rPr>
          <w:szCs w:val="26"/>
          <w:lang w:val="pt-BR"/>
        </w:rPr>
        <w:t>Phản xạ gân xương bình thường hoặc tăng nhẹ</w:t>
      </w:r>
    </w:p>
    <w:p w14:paraId="5DE671E0" w14:textId="77777777" w:rsidR="001B4450" w:rsidRPr="001B4450" w:rsidRDefault="001B4450" w:rsidP="0013400E">
      <w:pPr>
        <w:pStyle w:val="BodyText2"/>
        <w:numPr>
          <w:ilvl w:val="0"/>
          <w:numId w:val="102"/>
        </w:numPr>
        <w:tabs>
          <w:tab w:val="clear" w:pos="1800"/>
          <w:tab w:val="num" w:pos="840"/>
        </w:tabs>
        <w:spacing w:after="60" w:line="276" w:lineRule="auto"/>
        <w:ind w:left="0" w:firstLine="567"/>
        <w:jc w:val="both"/>
        <w:rPr>
          <w:szCs w:val="26"/>
          <w:lang w:val="pt-BR"/>
        </w:rPr>
      </w:pPr>
      <w:r w:rsidRPr="001B4450">
        <w:rPr>
          <w:szCs w:val="26"/>
          <w:lang w:val="pt-BR"/>
        </w:rPr>
        <w:t xml:space="preserve">Có các phản xạ nguyên thuỷ: </w:t>
      </w:r>
    </w:p>
    <w:p w14:paraId="6CAB81CD" w14:textId="77777777" w:rsidR="001B4450" w:rsidRPr="001B4450" w:rsidRDefault="001B4450" w:rsidP="0013400E">
      <w:pPr>
        <w:widowControl w:val="0"/>
        <w:numPr>
          <w:ilvl w:val="0"/>
          <w:numId w:val="102"/>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Dinh dưỡng cơ: không có teo cơ hoặc co rút tại các khớp</w:t>
      </w:r>
    </w:p>
    <w:p w14:paraId="0A9F971A" w14:textId="77777777" w:rsidR="001B4450" w:rsidRPr="001B4450" w:rsidRDefault="001B4450" w:rsidP="0013400E">
      <w:pPr>
        <w:widowControl w:val="0"/>
        <w:numPr>
          <w:ilvl w:val="0"/>
          <w:numId w:val="102"/>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ảm giác: có rối loạn điều hoà cảm giác</w:t>
      </w:r>
    </w:p>
    <w:p w14:paraId="27747D37" w14:textId="77777777" w:rsidR="001B4450" w:rsidRPr="001B4450" w:rsidRDefault="001B4450" w:rsidP="0013400E">
      <w:pPr>
        <w:pStyle w:val="BodyText2"/>
        <w:numPr>
          <w:ilvl w:val="0"/>
          <w:numId w:val="102"/>
        </w:numPr>
        <w:tabs>
          <w:tab w:val="clear" w:pos="1800"/>
          <w:tab w:val="num" w:pos="840"/>
        </w:tabs>
        <w:spacing w:after="60" w:line="276" w:lineRule="auto"/>
        <w:ind w:left="0" w:firstLine="567"/>
        <w:jc w:val="both"/>
        <w:rPr>
          <w:szCs w:val="26"/>
          <w:lang w:val="pt-BR"/>
        </w:rPr>
      </w:pPr>
      <w:r w:rsidRPr="001B4450">
        <w:rPr>
          <w:szCs w:val="26"/>
          <w:lang w:val="pt-BR"/>
        </w:rPr>
        <w:t xml:space="preserve">TK sọ não: có thể bị liệt. </w:t>
      </w:r>
    </w:p>
    <w:p w14:paraId="3AF4665F" w14:textId="77777777" w:rsidR="001B4450" w:rsidRPr="001B4450" w:rsidRDefault="001B4450" w:rsidP="0013400E">
      <w:pPr>
        <w:pStyle w:val="BodyText2"/>
        <w:numPr>
          <w:ilvl w:val="0"/>
          <w:numId w:val="102"/>
        </w:numPr>
        <w:tabs>
          <w:tab w:val="clear" w:pos="1800"/>
          <w:tab w:val="num" w:pos="840"/>
        </w:tabs>
        <w:spacing w:after="60" w:line="276" w:lineRule="auto"/>
        <w:ind w:left="0" w:firstLine="567"/>
        <w:jc w:val="both"/>
        <w:rPr>
          <w:szCs w:val="26"/>
          <w:lang w:val="pt-BR"/>
        </w:rPr>
      </w:pPr>
      <w:r w:rsidRPr="001B4450">
        <w:rPr>
          <w:szCs w:val="26"/>
          <w:lang w:val="pt-BR"/>
        </w:rPr>
        <w:t>Các dấu hiệu khác: cong vẹo cột sống, động kinh, có dấu hiệu Babinski.</w:t>
      </w:r>
    </w:p>
    <w:p w14:paraId="4D08179D"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iCs/>
          <w:sz w:val="26"/>
          <w:szCs w:val="26"/>
          <w:lang w:val="pt-BR"/>
        </w:rPr>
        <w:t xml:space="preserve">(2) Chậm phát triển trí tuệ ở các mức khác nhau: </w:t>
      </w:r>
    </w:p>
    <w:p w14:paraId="4A7EB85A" w14:textId="77777777" w:rsidR="001B4450" w:rsidRPr="001B4450" w:rsidRDefault="001B4450" w:rsidP="005E191A">
      <w:pPr>
        <w:widowControl w:val="0"/>
        <w:tabs>
          <w:tab w:val="left" w:pos="720"/>
        </w:tabs>
        <w:overflowPunct w:val="0"/>
        <w:autoSpaceDE w:val="0"/>
        <w:autoSpaceDN w:val="0"/>
        <w:adjustRightInd w:val="0"/>
        <w:spacing w:before="120" w:after="60" w:line="276" w:lineRule="auto"/>
        <w:ind w:firstLine="567"/>
        <w:jc w:val="both"/>
        <w:textAlignment w:val="baseline"/>
        <w:rPr>
          <w:b/>
          <w:bCs/>
          <w:iCs/>
          <w:sz w:val="26"/>
          <w:szCs w:val="26"/>
          <w:lang w:val="pt-BR"/>
        </w:rPr>
      </w:pPr>
      <w:r w:rsidRPr="001B4450">
        <w:rPr>
          <w:b/>
          <w:bCs/>
          <w:sz w:val="26"/>
          <w:szCs w:val="26"/>
          <w:u w:val="single"/>
          <w:lang w:val="pt-BR"/>
        </w:rPr>
        <w:t xml:space="preserve">2.5. </w:t>
      </w:r>
      <w:r w:rsidRPr="001B4450">
        <w:rPr>
          <w:b/>
          <w:bCs/>
          <w:iCs/>
          <w:sz w:val="26"/>
          <w:szCs w:val="26"/>
          <w:u w:val="single"/>
          <w:lang w:val="pt-BR"/>
        </w:rPr>
        <w:t xml:space="preserve">Thể phối hợp co cứng và múa vờn: </w:t>
      </w:r>
      <w:r w:rsidRPr="001B4450">
        <w:rPr>
          <w:b/>
          <w:bCs/>
          <w:iCs/>
          <w:sz w:val="26"/>
          <w:szCs w:val="26"/>
          <w:lang w:val="pt-BR"/>
        </w:rPr>
        <w:t>có 2 tiêu chuẩn sau</w:t>
      </w:r>
    </w:p>
    <w:p w14:paraId="7A73381F" w14:textId="77777777" w:rsidR="001B4450" w:rsidRPr="001B4450" w:rsidRDefault="001B4450" w:rsidP="005E191A">
      <w:pPr>
        <w:widowControl w:val="0"/>
        <w:numPr>
          <w:ilvl w:val="12"/>
          <w:numId w:val="0"/>
        </w:numPr>
        <w:tabs>
          <w:tab w:val="left" w:pos="1440"/>
        </w:tabs>
        <w:spacing w:before="120" w:after="60" w:line="276" w:lineRule="auto"/>
        <w:ind w:firstLine="567"/>
        <w:jc w:val="both"/>
        <w:rPr>
          <w:sz w:val="26"/>
          <w:szCs w:val="26"/>
          <w:lang w:val="pt-BR"/>
        </w:rPr>
      </w:pPr>
      <w:r w:rsidRPr="001B4450">
        <w:rPr>
          <w:sz w:val="26"/>
          <w:szCs w:val="26"/>
          <w:lang w:val="pt-BR"/>
        </w:rPr>
        <w:t>(1) Rối loạn về chức năng vận động do tổn thương hệ thần kinh trung ương giống thể co cứng và múa vờn.</w:t>
      </w:r>
    </w:p>
    <w:p w14:paraId="313CFEE4" w14:textId="77777777" w:rsidR="001B4450" w:rsidRPr="001B4450" w:rsidRDefault="001B4450" w:rsidP="005E191A">
      <w:pPr>
        <w:widowControl w:val="0"/>
        <w:tabs>
          <w:tab w:val="left" w:pos="360"/>
        </w:tabs>
        <w:spacing w:before="120" w:after="60" w:line="276" w:lineRule="auto"/>
        <w:ind w:firstLine="567"/>
        <w:jc w:val="both"/>
        <w:rPr>
          <w:sz w:val="26"/>
          <w:szCs w:val="26"/>
          <w:lang w:val="pt-BR"/>
        </w:rPr>
      </w:pPr>
      <w:r w:rsidRPr="001B4450">
        <w:rPr>
          <w:sz w:val="26"/>
          <w:szCs w:val="26"/>
          <w:lang w:val="pt-BR"/>
        </w:rPr>
        <w:t>(2) Chậm phát triển trí tuệ ở các mức khác nhau.</w:t>
      </w:r>
    </w:p>
    <w:p w14:paraId="0C0B2D99" w14:textId="77777777" w:rsidR="0013400E" w:rsidRPr="00C15217" w:rsidRDefault="001B4450" w:rsidP="00C15217">
      <w:pPr>
        <w:widowControl w:val="0"/>
        <w:tabs>
          <w:tab w:val="left" w:pos="360"/>
        </w:tabs>
        <w:spacing w:before="120" w:after="60" w:line="276" w:lineRule="auto"/>
        <w:ind w:firstLine="567"/>
        <w:jc w:val="both"/>
        <w:rPr>
          <w:b/>
          <w:bCs/>
          <w:iCs/>
          <w:sz w:val="26"/>
          <w:szCs w:val="26"/>
          <w:lang w:val="pt-BR"/>
        </w:rPr>
      </w:pPr>
      <w:r w:rsidRPr="001B4450">
        <w:rPr>
          <w:b/>
          <w:bCs/>
          <w:iCs/>
          <w:sz w:val="26"/>
          <w:szCs w:val="26"/>
          <w:lang w:val="pt-BR"/>
        </w:rPr>
        <w:t>Ảnh 1. Bại não thể co cứng (mẫu vận động khối)</w:t>
      </w:r>
    </w:p>
    <w:tbl>
      <w:tblPr>
        <w:tblW w:w="6600" w:type="dxa"/>
        <w:tblInd w:w="348" w:type="dxa"/>
        <w:tblLayout w:type="fixed"/>
        <w:tblLook w:val="0000" w:firstRow="0" w:lastRow="0" w:firstColumn="0" w:lastColumn="0" w:noHBand="0" w:noVBand="0"/>
      </w:tblPr>
      <w:tblGrid>
        <w:gridCol w:w="6600"/>
      </w:tblGrid>
      <w:tr w:rsidR="001B4450" w:rsidRPr="001B4450" w14:paraId="0AAEEE90" w14:textId="77777777">
        <w:trPr>
          <w:trHeight w:val="3980"/>
        </w:trPr>
        <w:tc>
          <w:tcPr>
            <w:tcW w:w="6600" w:type="dxa"/>
          </w:tcPr>
          <w:p w14:paraId="23E105F9" w14:textId="42C28522" w:rsidR="001B4450" w:rsidRPr="001B4450" w:rsidRDefault="00EC0CAA" w:rsidP="0013400E">
            <w:pPr>
              <w:widowControl w:val="0"/>
              <w:tabs>
                <w:tab w:val="left" w:pos="4144"/>
              </w:tabs>
              <w:spacing w:before="120" w:after="60" w:line="276" w:lineRule="auto"/>
              <w:jc w:val="both"/>
              <w:rPr>
                <w:sz w:val="26"/>
                <w:szCs w:val="26"/>
                <w:lang w:val="pt-BR"/>
              </w:rPr>
            </w:pPr>
            <w:r>
              <w:rPr>
                <w:noProof/>
                <w:sz w:val="26"/>
                <w:szCs w:val="26"/>
              </w:rPr>
              <w:drawing>
                <wp:anchor distT="0" distB="0" distL="114300" distR="114300" simplePos="0" relativeHeight="251665408" behindDoc="1" locked="0" layoutInCell="1" allowOverlap="0" wp14:anchorId="02CD279B" wp14:editId="60C3633A">
                  <wp:simplePos x="0" y="0"/>
                  <wp:positionH relativeFrom="column">
                    <wp:posOffset>-3710940</wp:posOffset>
                  </wp:positionH>
                  <wp:positionV relativeFrom="paragraph">
                    <wp:posOffset>116840</wp:posOffset>
                  </wp:positionV>
                  <wp:extent cx="3538220" cy="2090420"/>
                  <wp:effectExtent l="127000" t="127000" r="119380" b="11938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9">
                            <a:extLst>
                              <a:ext uri="{28A0092B-C50C-407E-A947-70E740481C1C}">
                                <a14:useLocalDpi xmlns:a14="http://schemas.microsoft.com/office/drawing/2010/main" val="0"/>
                              </a:ext>
                            </a:extLst>
                          </a:blip>
                          <a:srcRect l="2380" t="6862" r="3810" b="5417"/>
                          <a:stretch>
                            <a:fillRect/>
                          </a:stretch>
                        </pic:blipFill>
                        <pic:spPr bwMode="auto">
                          <a:xfrm>
                            <a:off x="0" y="0"/>
                            <a:ext cx="3538220" cy="2090420"/>
                          </a:xfrm>
                          <a:prstGeom prst="rect">
                            <a:avLst/>
                          </a:prstGeom>
                          <a:noFill/>
                          <a:ln w="127000"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p>
        </w:tc>
      </w:tr>
    </w:tbl>
    <w:p w14:paraId="7402BA44" w14:textId="77777777" w:rsidR="0013400E" w:rsidRDefault="0013400E" w:rsidP="005E191A">
      <w:pPr>
        <w:widowControl w:val="0"/>
        <w:tabs>
          <w:tab w:val="left" w:pos="360"/>
        </w:tabs>
        <w:spacing w:before="120" w:after="60" w:line="276" w:lineRule="auto"/>
        <w:ind w:firstLine="567"/>
        <w:jc w:val="both"/>
        <w:rPr>
          <w:b/>
          <w:bCs/>
          <w:iCs/>
          <w:sz w:val="26"/>
          <w:szCs w:val="26"/>
          <w:lang w:val="pt-BR"/>
        </w:rPr>
      </w:pPr>
    </w:p>
    <w:p w14:paraId="27B0A623" w14:textId="77777777" w:rsidR="001B4450" w:rsidRPr="00C15217" w:rsidRDefault="00C15217" w:rsidP="005D666D">
      <w:pPr>
        <w:widowControl w:val="0"/>
        <w:tabs>
          <w:tab w:val="left" w:pos="360"/>
        </w:tabs>
        <w:spacing w:before="120" w:after="60" w:line="276" w:lineRule="auto"/>
        <w:jc w:val="both"/>
        <w:rPr>
          <w:b/>
          <w:bCs/>
          <w:iCs/>
          <w:sz w:val="26"/>
          <w:szCs w:val="26"/>
          <w:lang w:val="pt-BR"/>
        </w:rPr>
      </w:pPr>
      <w:r>
        <w:rPr>
          <w:b/>
          <w:bCs/>
          <w:iCs/>
          <w:sz w:val="22"/>
          <w:szCs w:val="26"/>
          <w:lang w:val="pt-BR"/>
        </w:rPr>
        <w:br w:type="page"/>
      </w:r>
      <w:r w:rsidR="001B4450" w:rsidRPr="00C15217">
        <w:rPr>
          <w:b/>
          <w:bCs/>
          <w:iCs/>
          <w:sz w:val="26"/>
          <w:szCs w:val="26"/>
          <w:lang w:val="pt-BR"/>
        </w:rPr>
        <w:t>Ảnh 2. Bại não thể múa vờn(ngồi)</w:t>
      </w:r>
      <w:r w:rsidR="001B4450" w:rsidRPr="00C15217">
        <w:rPr>
          <w:b/>
          <w:bCs/>
          <w:iCs/>
          <w:sz w:val="26"/>
          <w:szCs w:val="26"/>
          <w:lang w:val="pt-BR"/>
        </w:rPr>
        <w:tab/>
        <w:t xml:space="preserve">   Ảnh 3. Bại não thể múa vờn (đi)</w:t>
      </w:r>
    </w:p>
    <w:tbl>
      <w:tblPr>
        <w:tblW w:w="10811" w:type="dxa"/>
        <w:tblInd w:w="-72" w:type="dxa"/>
        <w:tblLayout w:type="fixed"/>
        <w:tblLook w:val="0000" w:firstRow="0" w:lastRow="0" w:firstColumn="0" w:lastColumn="0" w:noHBand="0" w:noVBand="0"/>
      </w:tblPr>
      <w:tblGrid>
        <w:gridCol w:w="4716"/>
        <w:gridCol w:w="6095"/>
      </w:tblGrid>
      <w:tr w:rsidR="001B4450" w:rsidRPr="001B4450" w14:paraId="35EC6629" w14:textId="77777777" w:rsidTr="00C15217">
        <w:trPr>
          <w:trHeight w:val="4680"/>
        </w:trPr>
        <w:tc>
          <w:tcPr>
            <w:tcW w:w="4716" w:type="dxa"/>
          </w:tcPr>
          <w:p w14:paraId="3EE241B1" w14:textId="61CA1EFE" w:rsidR="001B4450" w:rsidRPr="001B4450" w:rsidRDefault="00EC0CAA" w:rsidP="005E191A">
            <w:pPr>
              <w:widowControl w:val="0"/>
              <w:spacing w:before="120" w:after="60" w:line="276" w:lineRule="auto"/>
              <w:ind w:firstLine="567"/>
              <w:jc w:val="both"/>
              <w:rPr>
                <w:sz w:val="26"/>
                <w:szCs w:val="26"/>
                <w:lang w:val="pt-BR"/>
              </w:rPr>
            </w:pPr>
            <w:r>
              <w:rPr>
                <w:noProof/>
                <w:sz w:val="26"/>
                <w:szCs w:val="26"/>
              </w:rPr>
              <w:drawing>
                <wp:anchor distT="0" distB="0" distL="114300" distR="114300" simplePos="0" relativeHeight="251655168" behindDoc="0" locked="0" layoutInCell="1" allowOverlap="1" wp14:anchorId="1375144B" wp14:editId="34EC2166">
                  <wp:simplePos x="0" y="0"/>
                  <wp:positionH relativeFrom="column">
                    <wp:posOffset>325755</wp:posOffset>
                  </wp:positionH>
                  <wp:positionV relativeFrom="paragraph">
                    <wp:posOffset>139700</wp:posOffset>
                  </wp:positionV>
                  <wp:extent cx="2019300" cy="2815590"/>
                  <wp:effectExtent l="127000" t="127000" r="139700" b="13081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0">
                            <a:extLst>
                              <a:ext uri="{28A0092B-C50C-407E-A947-70E740481C1C}">
                                <a14:useLocalDpi xmlns:a14="http://schemas.microsoft.com/office/drawing/2010/main" val="0"/>
                              </a:ext>
                            </a:extLst>
                          </a:blip>
                          <a:srcRect l="3435" t="1680" r="10989"/>
                          <a:stretch>
                            <a:fillRect/>
                          </a:stretch>
                        </pic:blipFill>
                        <pic:spPr bwMode="auto">
                          <a:xfrm>
                            <a:off x="0" y="0"/>
                            <a:ext cx="2019300" cy="2815590"/>
                          </a:xfrm>
                          <a:prstGeom prst="rect">
                            <a:avLst/>
                          </a:prstGeom>
                          <a:noFill/>
                          <a:ln w="127000"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r w:rsidR="001B4450" w:rsidRPr="001B4450">
              <w:rPr>
                <w:sz w:val="26"/>
                <w:szCs w:val="26"/>
                <w:lang w:val="pt-BR"/>
              </w:rPr>
              <w:t xml:space="preserve">     </w:t>
            </w:r>
          </w:p>
        </w:tc>
        <w:tc>
          <w:tcPr>
            <w:tcW w:w="6095" w:type="dxa"/>
          </w:tcPr>
          <w:p w14:paraId="08FEE6E4" w14:textId="0C2A148A" w:rsidR="001B4450" w:rsidRPr="001B4450" w:rsidRDefault="00EC0CAA" w:rsidP="005E191A">
            <w:pPr>
              <w:widowControl w:val="0"/>
              <w:spacing w:before="120" w:after="60" w:line="276" w:lineRule="auto"/>
              <w:ind w:firstLine="567"/>
              <w:jc w:val="both"/>
              <w:rPr>
                <w:sz w:val="26"/>
                <w:szCs w:val="26"/>
                <w:lang w:val="pt-BR"/>
              </w:rPr>
            </w:pPr>
            <w:r>
              <w:rPr>
                <w:noProof/>
                <w:sz w:val="26"/>
                <w:szCs w:val="26"/>
              </w:rPr>
              <w:drawing>
                <wp:anchor distT="0" distB="0" distL="114300" distR="114300" simplePos="0" relativeHeight="251656192" behindDoc="0" locked="0" layoutInCell="1" allowOverlap="1" wp14:anchorId="0D983075" wp14:editId="33C0F2A9">
                  <wp:simplePos x="0" y="0"/>
                  <wp:positionH relativeFrom="column">
                    <wp:posOffset>274955</wp:posOffset>
                  </wp:positionH>
                  <wp:positionV relativeFrom="paragraph">
                    <wp:posOffset>139700</wp:posOffset>
                  </wp:positionV>
                  <wp:extent cx="1739265" cy="2815590"/>
                  <wp:effectExtent l="127000" t="127000" r="114935" b="13081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1" cstate="print">
                            <a:extLst>
                              <a:ext uri="{28A0092B-C50C-407E-A947-70E740481C1C}">
                                <a14:useLocalDpi xmlns:a14="http://schemas.microsoft.com/office/drawing/2010/main" val="0"/>
                              </a:ext>
                            </a:extLst>
                          </a:blip>
                          <a:srcRect l="9033" t="5119" r="20012" b="3615"/>
                          <a:stretch>
                            <a:fillRect/>
                          </a:stretch>
                        </pic:blipFill>
                        <pic:spPr bwMode="auto">
                          <a:xfrm>
                            <a:off x="0" y="0"/>
                            <a:ext cx="1739265" cy="2815590"/>
                          </a:xfrm>
                          <a:prstGeom prst="rect">
                            <a:avLst/>
                          </a:prstGeom>
                          <a:noFill/>
                          <a:ln w="127000"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p>
        </w:tc>
      </w:tr>
    </w:tbl>
    <w:p w14:paraId="4918089D" w14:textId="77777777" w:rsidR="001B4450" w:rsidRPr="00C15217" w:rsidRDefault="005D666D" w:rsidP="00C15217">
      <w:pPr>
        <w:pStyle w:val="Heading1"/>
        <w:keepNext w:val="0"/>
        <w:widowControl w:val="0"/>
        <w:spacing w:line="276" w:lineRule="auto"/>
        <w:jc w:val="both"/>
        <w:rPr>
          <w:rFonts w:ascii="Times New Roman" w:hAnsi="Times New Roman"/>
          <w:i/>
          <w:iCs/>
          <w:sz w:val="26"/>
          <w:szCs w:val="26"/>
          <w:lang w:val="pt-BR"/>
        </w:rPr>
      </w:pPr>
      <w:r w:rsidRPr="00C15217">
        <w:rPr>
          <w:rFonts w:ascii="Times New Roman" w:hAnsi="Times New Roman"/>
          <w:bCs w:val="0"/>
          <w:iCs/>
          <w:sz w:val="26"/>
          <w:szCs w:val="26"/>
          <w:lang w:val="pt-BR"/>
        </w:rPr>
        <w:t xml:space="preserve">Ảnh 4. Bại não thể thất điều           </w:t>
      </w:r>
      <w:r w:rsidR="00C15217">
        <w:rPr>
          <w:rFonts w:ascii="Times New Roman" w:hAnsi="Times New Roman"/>
          <w:bCs w:val="0"/>
          <w:iCs/>
          <w:sz w:val="26"/>
          <w:szCs w:val="26"/>
          <w:lang w:val="vi-VN"/>
        </w:rPr>
        <w:t xml:space="preserve">             </w:t>
      </w:r>
      <w:r w:rsidRPr="00C15217">
        <w:rPr>
          <w:rFonts w:ascii="Times New Roman" w:hAnsi="Times New Roman"/>
          <w:bCs w:val="0"/>
          <w:iCs/>
          <w:sz w:val="26"/>
          <w:szCs w:val="26"/>
          <w:lang w:val="pt-BR"/>
        </w:rPr>
        <w:t xml:space="preserve"> Ảnh 5. Bại não thể co cứng-múa vờn</w:t>
      </w:r>
    </w:p>
    <w:p w14:paraId="3A0F4115" w14:textId="77777777" w:rsidR="005D666D" w:rsidRPr="00C15217" w:rsidRDefault="005D666D" w:rsidP="005D666D">
      <w:pPr>
        <w:rPr>
          <w:sz w:val="26"/>
          <w:szCs w:val="26"/>
          <w:lang w:val="pt-BR" w:eastAsia="x-none"/>
        </w:rPr>
      </w:pPr>
    </w:p>
    <w:tbl>
      <w:tblPr>
        <w:tblW w:w="10103" w:type="dxa"/>
        <w:tblInd w:w="-72" w:type="dxa"/>
        <w:tblLayout w:type="fixed"/>
        <w:tblLook w:val="0000" w:firstRow="0" w:lastRow="0" w:firstColumn="0" w:lastColumn="0" w:noHBand="0" w:noVBand="0"/>
      </w:tblPr>
      <w:tblGrid>
        <w:gridCol w:w="10103"/>
      </w:tblGrid>
      <w:tr w:rsidR="001B4450" w:rsidRPr="001B4450" w14:paraId="2F724761" w14:textId="77777777">
        <w:trPr>
          <w:trHeight w:val="3592"/>
        </w:trPr>
        <w:tc>
          <w:tcPr>
            <w:tcW w:w="10103" w:type="dxa"/>
          </w:tcPr>
          <w:tbl>
            <w:tblPr>
              <w:tblW w:w="10065" w:type="dxa"/>
              <w:tblLayout w:type="fixed"/>
              <w:tblLook w:val="0000" w:firstRow="0" w:lastRow="0" w:firstColumn="0" w:lastColumn="0" w:noHBand="0" w:noVBand="0"/>
            </w:tblPr>
            <w:tblGrid>
              <w:gridCol w:w="3466"/>
              <w:gridCol w:w="6599"/>
            </w:tblGrid>
            <w:tr w:rsidR="001B4450" w:rsidRPr="001B4450" w14:paraId="230812F7" w14:textId="77777777">
              <w:trPr>
                <w:trHeight w:val="4275"/>
              </w:trPr>
              <w:tc>
                <w:tcPr>
                  <w:tcW w:w="3466" w:type="dxa"/>
                  <w:tcBorders>
                    <w:top w:val="nil"/>
                    <w:left w:val="nil"/>
                    <w:bottom w:val="nil"/>
                    <w:right w:val="nil"/>
                  </w:tcBorders>
                </w:tcPr>
                <w:p w14:paraId="7640987E" w14:textId="2059AF37" w:rsidR="001B4450" w:rsidRPr="001B4450" w:rsidRDefault="00EC0CAA" w:rsidP="005E191A">
                  <w:pPr>
                    <w:widowControl w:val="0"/>
                    <w:spacing w:before="120" w:after="60" w:line="276" w:lineRule="auto"/>
                    <w:ind w:firstLine="567"/>
                    <w:jc w:val="both"/>
                    <w:rPr>
                      <w:sz w:val="26"/>
                      <w:szCs w:val="26"/>
                      <w:lang w:val="pt-BR"/>
                    </w:rPr>
                  </w:pPr>
                  <w:r>
                    <w:rPr>
                      <w:noProof/>
                      <w:sz w:val="26"/>
                      <w:szCs w:val="26"/>
                    </w:rPr>
                    <w:drawing>
                      <wp:anchor distT="0" distB="0" distL="114300" distR="114300" simplePos="0" relativeHeight="251658240" behindDoc="0" locked="0" layoutInCell="1" allowOverlap="1" wp14:anchorId="2287AD41" wp14:editId="2AF5520E">
                        <wp:simplePos x="0" y="0"/>
                        <wp:positionH relativeFrom="column">
                          <wp:posOffset>473075</wp:posOffset>
                        </wp:positionH>
                        <wp:positionV relativeFrom="paragraph">
                          <wp:posOffset>81915</wp:posOffset>
                        </wp:positionV>
                        <wp:extent cx="1803400" cy="2513330"/>
                        <wp:effectExtent l="127000" t="127000" r="127000" b="128270"/>
                        <wp:wrapNone/>
                        <wp:docPr id="64" name="Pictur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rrowheads="1"/>
                                </pic:cNvPicPr>
                              </pic:nvPicPr>
                              <pic:blipFill>
                                <a:blip r:embed="rId32">
                                  <a:extLst>
                                    <a:ext uri="{28A0092B-C50C-407E-A947-70E740481C1C}">
                                      <a14:useLocalDpi xmlns:a14="http://schemas.microsoft.com/office/drawing/2010/main" val="0"/>
                                    </a:ext>
                                  </a:extLst>
                                </a:blip>
                                <a:srcRect t="3410" r="8711"/>
                                <a:stretch>
                                  <a:fillRect/>
                                </a:stretch>
                              </pic:blipFill>
                              <pic:spPr bwMode="auto">
                                <a:xfrm>
                                  <a:off x="0" y="0"/>
                                  <a:ext cx="1803400" cy="2513330"/>
                                </a:xfrm>
                                <a:prstGeom prst="rect">
                                  <a:avLst/>
                                </a:prstGeom>
                                <a:noFill/>
                                <a:ln w="127000"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r w:rsidR="001B4450" w:rsidRPr="001B4450">
                    <w:rPr>
                      <w:b/>
                      <w:bCs/>
                      <w:sz w:val="26"/>
                      <w:szCs w:val="26"/>
                      <w:lang w:val="pt-BR"/>
                    </w:rPr>
                    <w:br w:type="page"/>
                  </w:r>
                </w:p>
              </w:tc>
              <w:tc>
                <w:tcPr>
                  <w:tcW w:w="6599" w:type="dxa"/>
                  <w:tcBorders>
                    <w:top w:val="nil"/>
                    <w:left w:val="nil"/>
                    <w:bottom w:val="nil"/>
                    <w:right w:val="nil"/>
                  </w:tcBorders>
                </w:tcPr>
                <w:p w14:paraId="2727201F" w14:textId="3B0551DA" w:rsidR="001B4450" w:rsidRPr="001B4450" w:rsidRDefault="00EC0CAA" w:rsidP="005E191A">
                  <w:pPr>
                    <w:widowControl w:val="0"/>
                    <w:spacing w:before="120" w:after="60" w:line="276" w:lineRule="auto"/>
                    <w:ind w:firstLine="567"/>
                    <w:jc w:val="both"/>
                    <w:rPr>
                      <w:sz w:val="26"/>
                      <w:szCs w:val="26"/>
                      <w:lang w:val="pt-BR"/>
                    </w:rPr>
                  </w:pPr>
                  <w:r>
                    <w:rPr>
                      <w:noProof/>
                      <w:sz w:val="26"/>
                      <w:szCs w:val="26"/>
                    </w:rPr>
                    <w:drawing>
                      <wp:anchor distT="0" distB="0" distL="114300" distR="114300" simplePos="0" relativeHeight="251657216" behindDoc="0" locked="0" layoutInCell="1" allowOverlap="1" wp14:anchorId="4A0E6BA8" wp14:editId="5980BDFC">
                        <wp:simplePos x="0" y="0"/>
                        <wp:positionH relativeFrom="column">
                          <wp:posOffset>1048385</wp:posOffset>
                        </wp:positionH>
                        <wp:positionV relativeFrom="paragraph">
                          <wp:posOffset>81915</wp:posOffset>
                        </wp:positionV>
                        <wp:extent cx="1691005" cy="2513330"/>
                        <wp:effectExtent l="127000" t="127000" r="137795" b="12827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3" cstate="print">
                                  <a:extLst>
                                    <a:ext uri="{28A0092B-C50C-407E-A947-70E740481C1C}">
                                      <a14:useLocalDpi xmlns:a14="http://schemas.microsoft.com/office/drawing/2010/main" val="0"/>
                                    </a:ext>
                                  </a:extLst>
                                </a:blip>
                                <a:srcRect l="9357" t="3543" r="10376"/>
                                <a:stretch>
                                  <a:fillRect/>
                                </a:stretch>
                              </pic:blipFill>
                              <pic:spPr bwMode="auto">
                                <a:xfrm>
                                  <a:off x="0" y="0"/>
                                  <a:ext cx="1691005" cy="2513330"/>
                                </a:xfrm>
                                <a:prstGeom prst="rect">
                                  <a:avLst/>
                                </a:prstGeom>
                                <a:noFill/>
                                <a:ln w="127000"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p>
              </w:tc>
            </w:tr>
          </w:tbl>
          <w:p w14:paraId="07CC4F12"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b/>
                <w:bCs/>
                <w:sz w:val="26"/>
                <w:szCs w:val="26"/>
                <w:lang w:val="pt-BR"/>
              </w:rPr>
              <w:t xml:space="preserve">  </w:t>
            </w:r>
            <w:r w:rsidRPr="001B4450">
              <w:rPr>
                <w:b/>
                <w:bCs/>
                <w:iCs/>
                <w:sz w:val="26"/>
                <w:szCs w:val="26"/>
                <w:lang w:val="pt-BR"/>
              </w:rPr>
              <w:t xml:space="preserve">                                                                       </w:t>
            </w:r>
          </w:p>
          <w:p w14:paraId="44022800" w14:textId="77777777" w:rsidR="001B4450" w:rsidRPr="001B4450" w:rsidRDefault="001B4450" w:rsidP="005E191A">
            <w:pPr>
              <w:widowControl w:val="0"/>
              <w:spacing w:before="120" w:after="60" w:line="276" w:lineRule="auto"/>
              <w:ind w:firstLine="567"/>
              <w:jc w:val="both"/>
              <w:rPr>
                <w:b/>
                <w:bCs/>
                <w:iCs/>
                <w:sz w:val="26"/>
                <w:szCs w:val="26"/>
                <w:lang w:val="pt-BR"/>
              </w:rPr>
            </w:pPr>
            <w:r w:rsidRPr="001B4450">
              <w:rPr>
                <w:b/>
                <w:bCs/>
                <w:iCs/>
                <w:sz w:val="26"/>
                <w:szCs w:val="26"/>
                <w:lang w:val="pt-BR"/>
              </w:rPr>
              <w:t xml:space="preserve">                                                                                  </w:t>
            </w:r>
          </w:p>
          <w:p w14:paraId="21C56643" w14:textId="77777777" w:rsidR="001B4450" w:rsidRPr="001B4450" w:rsidRDefault="001B4450" w:rsidP="005E191A">
            <w:pPr>
              <w:widowControl w:val="0"/>
              <w:spacing w:before="120" w:after="60" w:line="276" w:lineRule="auto"/>
              <w:ind w:firstLine="567"/>
              <w:jc w:val="both"/>
              <w:rPr>
                <w:b/>
                <w:bCs/>
                <w:sz w:val="26"/>
                <w:szCs w:val="26"/>
                <w:lang w:val="pt-BR"/>
              </w:rPr>
            </w:pPr>
          </w:p>
          <w:p w14:paraId="2CF0DF26" w14:textId="77777777" w:rsidR="001B4450" w:rsidRPr="001B4450" w:rsidRDefault="001B4450" w:rsidP="005E191A">
            <w:pPr>
              <w:widowControl w:val="0"/>
              <w:spacing w:before="120" w:after="60" w:line="276" w:lineRule="auto"/>
              <w:ind w:firstLine="567"/>
              <w:jc w:val="both"/>
              <w:rPr>
                <w:b/>
                <w:bCs/>
                <w:iCs/>
                <w:sz w:val="26"/>
                <w:szCs w:val="26"/>
                <w:lang w:val="pt-BR"/>
              </w:rPr>
            </w:pPr>
          </w:p>
          <w:p w14:paraId="2FAD813C" w14:textId="77777777" w:rsidR="001B4450" w:rsidRPr="001B4450" w:rsidRDefault="001B4450" w:rsidP="005E191A">
            <w:pPr>
              <w:widowControl w:val="0"/>
              <w:spacing w:before="120" w:after="60" w:line="276" w:lineRule="auto"/>
              <w:ind w:firstLine="567"/>
              <w:jc w:val="both"/>
              <w:rPr>
                <w:iCs/>
                <w:sz w:val="26"/>
                <w:szCs w:val="26"/>
                <w:lang w:val="pt-BR"/>
              </w:rPr>
            </w:pPr>
          </w:p>
          <w:p w14:paraId="2E4398C4" w14:textId="77777777" w:rsidR="001B4450" w:rsidRPr="001B4450" w:rsidRDefault="001B4450" w:rsidP="005E191A">
            <w:pPr>
              <w:widowControl w:val="0"/>
              <w:spacing w:before="120" w:after="60" w:line="276" w:lineRule="auto"/>
              <w:ind w:firstLine="567"/>
              <w:jc w:val="both"/>
              <w:rPr>
                <w:iCs/>
                <w:sz w:val="26"/>
                <w:szCs w:val="26"/>
                <w:lang w:val="pt-BR"/>
              </w:rPr>
            </w:pPr>
          </w:p>
          <w:p w14:paraId="724852FE" w14:textId="77777777" w:rsidR="001B4450" w:rsidRPr="001B4450" w:rsidRDefault="001B4450" w:rsidP="005E191A">
            <w:pPr>
              <w:widowControl w:val="0"/>
              <w:spacing w:before="120" w:after="60" w:line="276" w:lineRule="auto"/>
              <w:ind w:firstLine="567"/>
              <w:jc w:val="both"/>
              <w:rPr>
                <w:iCs/>
                <w:sz w:val="26"/>
                <w:szCs w:val="26"/>
                <w:lang w:val="pt-BR"/>
              </w:rPr>
            </w:pPr>
          </w:p>
          <w:p w14:paraId="5BA4D887" w14:textId="77777777" w:rsidR="001B4450" w:rsidRPr="001B4450" w:rsidRDefault="001B4450" w:rsidP="005E191A">
            <w:pPr>
              <w:widowControl w:val="0"/>
              <w:spacing w:before="120" w:after="60" w:line="276" w:lineRule="auto"/>
              <w:ind w:firstLine="567"/>
              <w:jc w:val="both"/>
              <w:rPr>
                <w:iCs/>
                <w:sz w:val="26"/>
                <w:szCs w:val="26"/>
                <w:lang w:val="pt-BR"/>
              </w:rPr>
            </w:pPr>
          </w:p>
          <w:p w14:paraId="5E138F6E" w14:textId="593D9692" w:rsidR="001B4450" w:rsidRPr="001B4450" w:rsidRDefault="00EC0CAA" w:rsidP="005D666D">
            <w:pPr>
              <w:widowControl w:val="0"/>
              <w:spacing w:before="120" w:after="60" w:line="276" w:lineRule="auto"/>
              <w:ind w:firstLine="567"/>
              <w:rPr>
                <w:b/>
                <w:bCs/>
                <w:iCs/>
                <w:sz w:val="26"/>
                <w:szCs w:val="26"/>
                <w:lang w:val="pt-BR"/>
              </w:rPr>
            </w:pPr>
            <w:r>
              <w:rPr>
                <w:noProof/>
                <w:sz w:val="26"/>
                <w:szCs w:val="26"/>
              </w:rPr>
              <w:drawing>
                <wp:anchor distT="0" distB="0" distL="114300" distR="114300" simplePos="0" relativeHeight="251666432" behindDoc="1" locked="0" layoutInCell="1" allowOverlap="0" wp14:anchorId="2644EC17" wp14:editId="0C169422">
                  <wp:simplePos x="0" y="0"/>
                  <wp:positionH relativeFrom="column">
                    <wp:posOffset>993140</wp:posOffset>
                  </wp:positionH>
                  <wp:positionV relativeFrom="paragraph">
                    <wp:posOffset>-2037080</wp:posOffset>
                  </wp:positionV>
                  <wp:extent cx="3367405" cy="1863090"/>
                  <wp:effectExtent l="127000" t="127000" r="137795" b="11811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4">
                            <a:extLst>
                              <a:ext uri="{28A0092B-C50C-407E-A947-70E740481C1C}">
                                <a14:useLocalDpi xmlns:a14="http://schemas.microsoft.com/office/drawing/2010/main" val="0"/>
                              </a:ext>
                            </a:extLst>
                          </a:blip>
                          <a:srcRect l="3288" t="3201" r="2583"/>
                          <a:stretch>
                            <a:fillRect/>
                          </a:stretch>
                        </pic:blipFill>
                        <pic:spPr bwMode="auto">
                          <a:xfrm>
                            <a:off x="0" y="0"/>
                            <a:ext cx="3367405" cy="1863090"/>
                          </a:xfrm>
                          <a:prstGeom prst="rect">
                            <a:avLst/>
                          </a:prstGeom>
                          <a:noFill/>
                          <a:ln w="117475" cmpd="thickThin">
                            <a:solidFill>
                              <a:srgbClr val="333399"/>
                            </a:solidFill>
                            <a:miter lim="800000"/>
                            <a:headEnd/>
                            <a:tailEnd/>
                          </a:ln>
                        </pic:spPr>
                      </pic:pic>
                    </a:graphicData>
                  </a:graphic>
                  <wp14:sizeRelH relativeFrom="page">
                    <wp14:pctWidth>0</wp14:pctWidth>
                  </wp14:sizeRelH>
                  <wp14:sizeRelV relativeFrom="page">
                    <wp14:pctHeight>0</wp14:pctHeight>
                  </wp14:sizeRelV>
                </wp:anchor>
              </w:drawing>
            </w:r>
            <w:r w:rsidR="005D666D">
              <w:rPr>
                <w:b/>
                <w:bCs/>
                <w:iCs/>
                <w:sz w:val="26"/>
                <w:szCs w:val="26"/>
                <w:lang w:val="pt-BR"/>
              </w:rPr>
              <w:t xml:space="preserve">                          </w:t>
            </w:r>
            <w:r w:rsidR="005D666D" w:rsidRPr="001B4450">
              <w:rPr>
                <w:b/>
                <w:bCs/>
                <w:iCs/>
                <w:sz w:val="26"/>
                <w:szCs w:val="26"/>
                <w:lang w:val="pt-BR"/>
              </w:rPr>
              <w:t>Ảnh 6. Bại não thể nhẽo</w:t>
            </w:r>
          </w:p>
        </w:tc>
      </w:tr>
    </w:tbl>
    <w:p w14:paraId="4E29149A" w14:textId="77777777" w:rsidR="001B4450" w:rsidRPr="001B4450" w:rsidRDefault="001B4450" w:rsidP="005E191A">
      <w:pPr>
        <w:widowControl w:val="0"/>
        <w:numPr>
          <w:ilvl w:val="12"/>
          <w:numId w:val="0"/>
        </w:numPr>
        <w:tabs>
          <w:tab w:val="left" w:pos="1440"/>
        </w:tabs>
        <w:spacing w:before="120" w:after="60" w:line="276" w:lineRule="auto"/>
        <w:ind w:firstLine="567"/>
        <w:jc w:val="both"/>
        <w:rPr>
          <w:iCs/>
          <w:sz w:val="26"/>
          <w:szCs w:val="26"/>
          <w:lang w:val="pt-BR"/>
        </w:rPr>
      </w:pPr>
      <w:r w:rsidRPr="001B4450">
        <w:rPr>
          <w:b/>
          <w:bCs/>
          <w:sz w:val="26"/>
          <w:szCs w:val="26"/>
          <w:lang w:val="pt-BR"/>
        </w:rPr>
        <w:t>3. Xét nghiệm:</w:t>
      </w:r>
    </w:p>
    <w:p w14:paraId="190832E9"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sz w:val="26"/>
          <w:szCs w:val="26"/>
          <w:lang w:val="pt-BR"/>
        </w:rPr>
      </w:pPr>
      <w:r w:rsidRPr="001B4450">
        <w:rPr>
          <w:b/>
          <w:bCs/>
          <w:iCs/>
          <w:sz w:val="26"/>
          <w:szCs w:val="26"/>
          <w:lang w:val="pt-BR"/>
        </w:rPr>
        <w:t xml:space="preserve">Điện não đồ: </w:t>
      </w:r>
      <w:r w:rsidRPr="001B4450">
        <w:rPr>
          <w:sz w:val="26"/>
          <w:szCs w:val="26"/>
          <w:lang w:val="pt-BR"/>
        </w:rPr>
        <w:t>Hoạt động điện não cơ bản bất thường, có các hoạt động kịch phát điển hình hoặc không điển hình, khu trú hoặc toàn thể hoá.</w:t>
      </w:r>
    </w:p>
    <w:p w14:paraId="6A95DBC0"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sz w:val="26"/>
          <w:szCs w:val="26"/>
          <w:lang w:val="pt-BR"/>
        </w:rPr>
      </w:pPr>
      <w:r w:rsidRPr="001B4450">
        <w:rPr>
          <w:b/>
          <w:bCs/>
          <w:iCs/>
          <w:sz w:val="26"/>
          <w:szCs w:val="26"/>
          <w:lang w:val="pt-BR"/>
        </w:rPr>
        <w:t>Siêu âm qua thóp:</w:t>
      </w:r>
      <w:r w:rsidRPr="001B4450">
        <w:rPr>
          <w:sz w:val="26"/>
          <w:szCs w:val="26"/>
          <w:lang w:val="pt-BR"/>
        </w:rPr>
        <w:t xml:space="preserve"> để tìm các tổn thương khu trú như chảy máu não, giãn não thất</w:t>
      </w:r>
    </w:p>
    <w:p w14:paraId="121C3D0E"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sz w:val="26"/>
          <w:szCs w:val="26"/>
          <w:lang w:val="pt-BR"/>
        </w:rPr>
      </w:pPr>
      <w:r w:rsidRPr="001B4450">
        <w:rPr>
          <w:b/>
          <w:bCs/>
          <w:iCs/>
          <w:sz w:val="26"/>
          <w:szCs w:val="26"/>
          <w:lang w:val="pt-BR"/>
        </w:rPr>
        <w:t xml:space="preserve">Chụp cắt lớp vi tính hoặc cộng hưởng từ: </w:t>
      </w:r>
      <w:r w:rsidRPr="001B4450">
        <w:rPr>
          <w:sz w:val="26"/>
          <w:szCs w:val="26"/>
          <w:lang w:val="pt-BR"/>
        </w:rPr>
        <w:t xml:space="preserve">xác định một số tổn thương não </w:t>
      </w:r>
    </w:p>
    <w:p w14:paraId="605EEF91"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sz w:val="26"/>
          <w:szCs w:val="26"/>
          <w:lang w:val="pt-BR"/>
        </w:rPr>
      </w:pPr>
      <w:r w:rsidRPr="001B4450">
        <w:rPr>
          <w:b/>
          <w:bCs/>
          <w:iCs/>
          <w:sz w:val="26"/>
          <w:szCs w:val="26"/>
          <w:lang w:val="pt-BR"/>
        </w:rPr>
        <w:t xml:space="preserve">Chụp X-quang: </w:t>
      </w:r>
      <w:r w:rsidRPr="001B4450">
        <w:rPr>
          <w:sz w:val="26"/>
          <w:szCs w:val="26"/>
          <w:lang w:val="pt-BR"/>
        </w:rPr>
        <w:t>xác định dị tật cột sống, khớp háng, khớp gối, khớp cổ chân kèm theo</w:t>
      </w:r>
    </w:p>
    <w:p w14:paraId="35197155"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b/>
          <w:bCs/>
          <w:iCs/>
          <w:sz w:val="26"/>
          <w:szCs w:val="26"/>
        </w:rPr>
      </w:pPr>
      <w:r w:rsidRPr="001B4450">
        <w:rPr>
          <w:b/>
          <w:bCs/>
          <w:iCs/>
          <w:sz w:val="26"/>
          <w:szCs w:val="26"/>
        </w:rPr>
        <w:t>Đo thị kực, thính lực</w:t>
      </w:r>
    </w:p>
    <w:p w14:paraId="2C1D93AF" w14:textId="77777777" w:rsidR="001B4450" w:rsidRPr="001B4450" w:rsidRDefault="001B4450" w:rsidP="005E191A">
      <w:pPr>
        <w:widowControl w:val="0"/>
        <w:numPr>
          <w:ilvl w:val="0"/>
          <w:numId w:val="106"/>
        </w:numPr>
        <w:tabs>
          <w:tab w:val="left" w:pos="0"/>
        </w:tabs>
        <w:spacing w:before="120" w:after="60" w:line="276" w:lineRule="auto"/>
        <w:ind w:left="0" w:firstLine="567"/>
        <w:jc w:val="both"/>
        <w:rPr>
          <w:sz w:val="26"/>
          <w:szCs w:val="26"/>
        </w:rPr>
      </w:pPr>
      <w:r w:rsidRPr="001B4450">
        <w:rPr>
          <w:b/>
          <w:bCs/>
          <w:iCs/>
          <w:sz w:val="26"/>
          <w:szCs w:val="26"/>
        </w:rPr>
        <w:t xml:space="preserve">Các xét nghiệm khác: </w:t>
      </w:r>
      <w:r w:rsidRPr="001B4450">
        <w:rPr>
          <w:sz w:val="26"/>
          <w:szCs w:val="26"/>
        </w:rPr>
        <w:t>CK, LDH</w:t>
      </w:r>
      <w:r w:rsidRPr="001B4450">
        <w:rPr>
          <w:b/>
          <w:bCs/>
          <w:iCs/>
          <w:sz w:val="26"/>
          <w:szCs w:val="26"/>
        </w:rPr>
        <w:t xml:space="preserve"> </w:t>
      </w:r>
      <w:r w:rsidRPr="001B4450">
        <w:rPr>
          <w:sz w:val="26"/>
          <w:szCs w:val="26"/>
        </w:rPr>
        <w:t>để loại trừ bệnh cơ; T</w:t>
      </w:r>
      <w:r w:rsidRPr="001B4450">
        <w:rPr>
          <w:sz w:val="26"/>
          <w:szCs w:val="26"/>
          <w:vertAlign w:val="subscript"/>
        </w:rPr>
        <w:t>3</w:t>
      </w:r>
      <w:r w:rsidRPr="001B4450">
        <w:rPr>
          <w:sz w:val="26"/>
          <w:szCs w:val="26"/>
        </w:rPr>
        <w:t>. T</w:t>
      </w:r>
      <w:r w:rsidRPr="001B4450">
        <w:rPr>
          <w:sz w:val="26"/>
          <w:szCs w:val="26"/>
          <w:vertAlign w:val="subscript"/>
        </w:rPr>
        <w:t>4</w:t>
      </w:r>
      <w:r w:rsidRPr="001B4450">
        <w:rPr>
          <w:sz w:val="26"/>
          <w:szCs w:val="26"/>
        </w:rPr>
        <w:t>, TSH để loại trừ suy giáp</w:t>
      </w:r>
    </w:p>
    <w:p w14:paraId="05B77732"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III. Can thiệp sớm Phục hồi chức năng:</w:t>
      </w:r>
    </w:p>
    <w:p w14:paraId="6A646BBD" w14:textId="77777777" w:rsidR="001B4450" w:rsidRPr="001B4450" w:rsidRDefault="001B4450" w:rsidP="005E191A">
      <w:pPr>
        <w:widowControl w:val="0"/>
        <w:spacing w:before="120" w:after="60" w:line="276" w:lineRule="auto"/>
        <w:ind w:firstLine="567"/>
        <w:jc w:val="both"/>
        <w:rPr>
          <w:b/>
          <w:bCs/>
          <w:sz w:val="26"/>
          <w:szCs w:val="26"/>
        </w:rPr>
      </w:pPr>
      <w:r w:rsidRPr="001B4450">
        <w:rPr>
          <w:b/>
          <w:bCs/>
          <w:iCs/>
          <w:sz w:val="26"/>
          <w:szCs w:val="26"/>
        </w:rPr>
        <w:t>1. Vận động trị liệu</w:t>
      </w:r>
      <w:r w:rsidRPr="001B4450">
        <w:rPr>
          <w:b/>
          <w:bCs/>
          <w:sz w:val="26"/>
          <w:szCs w:val="26"/>
        </w:rPr>
        <w:t>: Xem phần các kỹ thuật tạo thuận vận động</w:t>
      </w:r>
    </w:p>
    <w:p w14:paraId="298622CE" w14:textId="77777777" w:rsidR="001B4450" w:rsidRPr="001B4450" w:rsidRDefault="001B4450" w:rsidP="005D666D">
      <w:pPr>
        <w:widowControl w:val="0"/>
        <w:numPr>
          <w:ilvl w:val="0"/>
          <w:numId w:val="108"/>
        </w:numPr>
        <w:tabs>
          <w:tab w:val="clear" w:pos="1440"/>
          <w:tab w:val="num" w:pos="720"/>
        </w:tabs>
        <w:spacing w:before="120" w:after="60" w:line="276" w:lineRule="auto"/>
        <w:ind w:left="0" w:firstLine="567"/>
        <w:jc w:val="both"/>
        <w:rPr>
          <w:b/>
          <w:bCs/>
          <w:sz w:val="26"/>
          <w:szCs w:val="26"/>
        </w:rPr>
      </w:pPr>
      <w:r w:rsidRPr="001B4450">
        <w:rPr>
          <w:b/>
          <w:bCs/>
          <w:sz w:val="26"/>
          <w:szCs w:val="26"/>
        </w:rPr>
        <w:t xml:space="preserve">Nguyên tắc: </w:t>
      </w:r>
    </w:p>
    <w:p w14:paraId="19F1F6F4"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Theo các mốc phát triển về vận động thô của trẻ:</w:t>
      </w:r>
    </w:p>
    <w:p w14:paraId="729BB85E" w14:textId="77777777" w:rsidR="001B4450" w:rsidRPr="001B4450" w:rsidRDefault="001B4450" w:rsidP="005E191A">
      <w:pPr>
        <w:widowControl w:val="0"/>
        <w:spacing w:before="120" w:after="60" w:line="276" w:lineRule="auto"/>
        <w:ind w:firstLine="567"/>
        <w:jc w:val="both"/>
        <w:rPr>
          <w:iCs/>
          <w:sz w:val="26"/>
          <w:szCs w:val="26"/>
        </w:rPr>
      </w:pPr>
      <w:r w:rsidRPr="001B4450">
        <w:rPr>
          <w:iCs/>
          <w:sz w:val="26"/>
          <w:szCs w:val="26"/>
        </w:rPr>
        <w:t xml:space="preserve">Kiểm soát đầu cổ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Lẫy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Ngồi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Quỳ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Bò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Đứng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Đi </w:t>
      </w:r>
      <w:r w:rsidRPr="001B4450">
        <w:rPr>
          <w:iCs/>
          <w:noProof/>
          <w:sz w:val="26"/>
          <w:szCs w:val="26"/>
        </w:rPr>
        <w:sym w:font="Wingdings" w:char="F0E0"/>
      </w:r>
      <w:r w:rsidRPr="001B4450">
        <w:rPr>
          <w:iCs/>
          <w:noProof/>
          <w:sz w:val="26"/>
          <w:szCs w:val="26"/>
        </w:rPr>
        <w:t xml:space="preserve"> </w:t>
      </w:r>
      <w:r w:rsidRPr="001B4450">
        <w:rPr>
          <w:iCs/>
          <w:sz w:val="26"/>
          <w:szCs w:val="26"/>
        </w:rPr>
        <w:t xml:space="preserve">Chạy </w:t>
      </w:r>
    </w:p>
    <w:p w14:paraId="5AFCE429"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Theo thể lâm sàng bại não</w:t>
      </w:r>
    </w:p>
    <w:p w14:paraId="32C9D608"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 Hoàn thành mốc VĐ trước rồi chuyển sang mốc sau</w:t>
      </w:r>
    </w:p>
    <w:p w14:paraId="0424C248" w14:textId="77777777" w:rsidR="001B4450" w:rsidRPr="001B4450" w:rsidRDefault="001B4450" w:rsidP="005E191A">
      <w:pPr>
        <w:widowControl w:val="0"/>
        <w:spacing w:before="120" w:after="60" w:line="276" w:lineRule="auto"/>
        <w:ind w:firstLine="567"/>
        <w:jc w:val="both"/>
        <w:rPr>
          <w:b/>
          <w:bCs/>
          <w:sz w:val="26"/>
          <w:szCs w:val="26"/>
        </w:rPr>
      </w:pPr>
      <w:r w:rsidRPr="001B4450">
        <w:rPr>
          <w:b/>
          <w:bCs/>
          <w:iCs/>
          <w:sz w:val="26"/>
          <w:szCs w:val="26"/>
        </w:rPr>
        <w:t>2. Huấn luyện giao tiếp và ngôn ngữ</w:t>
      </w:r>
      <w:r w:rsidRPr="001B4450">
        <w:rPr>
          <w:b/>
          <w:bCs/>
          <w:sz w:val="26"/>
          <w:szCs w:val="26"/>
        </w:rPr>
        <w:t>:</w:t>
      </w:r>
    </w:p>
    <w:p w14:paraId="113E01AD" w14:textId="77777777" w:rsidR="001B4450" w:rsidRPr="001B4450" w:rsidRDefault="001B4450" w:rsidP="005E191A">
      <w:pPr>
        <w:widowControl w:val="0"/>
        <w:spacing w:before="120" w:after="60" w:line="276" w:lineRule="auto"/>
        <w:ind w:firstLine="567"/>
        <w:jc w:val="both"/>
        <w:rPr>
          <w:b/>
          <w:bCs/>
          <w:i/>
          <w:sz w:val="26"/>
          <w:szCs w:val="26"/>
        </w:rPr>
      </w:pPr>
      <w:r w:rsidRPr="001B4450">
        <w:rPr>
          <w:b/>
          <w:bCs/>
          <w:i/>
          <w:sz w:val="26"/>
          <w:szCs w:val="26"/>
        </w:rPr>
        <w:t xml:space="preserve">2.1. </w:t>
      </w:r>
      <w:r w:rsidRPr="001B4450">
        <w:rPr>
          <w:b/>
          <w:bCs/>
          <w:i/>
          <w:iCs/>
          <w:sz w:val="26"/>
          <w:szCs w:val="26"/>
        </w:rPr>
        <w:t>Huấn luyện kỹ năng giao tiếp sớm</w:t>
      </w:r>
    </w:p>
    <w:p w14:paraId="12D30232" w14:textId="77777777" w:rsidR="001B4450" w:rsidRPr="001B4450" w:rsidRDefault="001B4450" w:rsidP="005D666D">
      <w:pPr>
        <w:numPr>
          <w:ilvl w:val="0"/>
          <w:numId w:val="109"/>
        </w:numPr>
        <w:tabs>
          <w:tab w:val="num" w:pos="720"/>
        </w:tabs>
        <w:spacing w:before="120" w:after="60" w:line="276" w:lineRule="auto"/>
        <w:ind w:left="0" w:firstLine="567"/>
        <w:jc w:val="both"/>
        <w:rPr>
          <w:iCs/>
          <w:sz w:val="26"/>
          <w:szCs w:val="26"/>
        </w:rPr>
      </w:pPr>
      <w:r w:rsidRPr="001B4450">
        <w:rPr>
          <w:iCs/>
          <w:sz w:val="26"/>
          <w:szCs w:val="26"/>
        </w:rPr>
        <w:t xml:space="preserve">Mục tiêu của giao tiếp: </w:t>
      </w:r>
    </w:p>
    <w:p w14:paraId="4408026B" w14:textId="77777777" w:rsidR="001B4450" w:rsidRPr="001B4450" w:rsidRDefault="001B4450" w:rsidP="005E191A">
      <w:pPr>
        <w:spacing w:before="120" w:after="60" w:line="276" w:lineRule="auto"/>
        <w:ind w:firstLine="567"/>
        <w:jc w:val="both"/>
        <w:rPr>
          <w:sz w:val="26"/>
          <w:szCs w:val="26"/>
        </w:rPr>
      </w:pPr>
      <w:r w:rsidRPr="001B4450">
        <w:rPr>
          <w:sz w:val="26"/>
          <w:szCs w:val="26"/>
        </w:rPr>
        <w:t>- Xây dựng mối quan hệ với mọi người.</w:t>
      </w:r>
    </w:p>
    <w:p w14:paraId="02519CF0" w14:textId="77777777" w:rsidR="001B4450" w:rsidRPr="001B4450" w:rsidRDefault="001B4450" w:rsidP="005E191A">
      <w:pPr>
        <w:spacing w:before="120" w:after="60" w:line="276" w:lineRule="auto"/>
        <w:ind w:firstLine="567"/>
        <w:jc w:val="both"/>
        <w:rPr>
          <w:sz w:val="26"/>
          <w:szCs w:val="26"/>
        </w:rPr>
      </w:pPr>
      <w:r w:rsidRPr="001B4450">
        <w:rPr>
          <w:sz w:val="26"/>
          <w:szCs w:val="26"/>
        </w:rPr>
        <w:t>- Học.</w:t>
      </w:r>
    </w:p>
    <w:p w14:paraId="0FFE6368" w14:textId="77777777" w:rsidR="001B4450" w:rsidRPr="001B4450" w:rsidRDefault="001B4450" w:rsidP="005E191A">
      <w:pPr>
        <w:spacing w:before="120" w:after="60" w:line="276" w:lineRule="auto"/>
        <w:ind w:firstLine="567"/>
        <w:jc w:val="both"/>
        <w:rPr>
          <w:sz w:val="26"/>
          <w:szCs w:val="26"/>
        </w:rPr>
      </w:pPr>
      <w:r w:rsidRPr="001B4450">
        <w:rPr>
          <w:sz w:val="26"/>
          <w:szCs w:val="26"/>
        </w:rPr>
        <w:t>- Gửi thông tin.</w:t>
      </w:r>
    </w:p>
    <w:p w14:paraId="2D383373"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rPr>
      </w:pPr>
      <w:r w:rsidRPr="001B4450">
        <w:rPr>
          <w:rFonts w:ascii="Times New Roman" w:hAnsi="Times New Roman"/>
          <w:sz w:val="26"/>
          <w:szCs w:val="26"/>
        </w:rPr>
        <w:t>- Tự lập hay kiểm soát được sự việc.</w:t>
      </w:r>
    </w:p>
    <w:p w14:paraId="601A82C4" w14:textId="77777777" w:rsidR="001B4450" w:rsidRPr="001B4450" w:rsidRDefault="001B4450" w:rsidP="005D666D">
      <w:pPr>
        <w:widowControl w:val="0"/>
        <w:numPr>
          <w:ilvl w:val="0"/>
          <w:numId w:val="109"/>
        </w:numPr>
        <w:tabs>
          <w:tab w:val="num" w:pos="720"/>
        </w:tabs>
        <w:spacing w:before="120" w:after="60" w:line="276" w:lineRule="auto"/>
        <w:ind w:left="0" w:firstLine="567"/>
        <w:jc w:val="both"/>
        <w:rPr>
          <w:iCs/>
          <w:sz w:val="26"/>
          <w:szCs w:val="26"/>
        </w:rPr>
      </w:pPr>
      <w:r w:rsidRPr="001B4450">
        <w:rPr>
          <w:iCs/>
          <w:sz w:val="26"/>
          <w:szCs w:val="26"/>
        </w:rPr>
        <w:t>Huấn luyện về giao tiếp sớm bao gồm:</w:t>
      </w:r>
    </w:p>
    <w:p w14:paraId="741777AF" w14:textId="77777777" w:rsidR="001B4450" w:rsidRPr="001B4450" w:rsidRDefault="001B4450" w:rsidP="00C15217">
      <w:pPr>
        <w:widowControl w:val="0"/>
        <w:tabs>
          <w:tab w:val="left" w:pos="720"/>
        </w:tabs>
        <w:spacing w:before="120" w:after="60" w:line="276" w:lineRule="auto"/>
        <w:ind w:left="567"/>
        <w:jc w:val="both"/>
        <w:rPr>
          <w:sz w:val="26"/>
          <w:szCs w:val="26"/>
        </w:rPr>
      </w:pPr>
      <w:r w:rsidRPr="001B4450">
        <w:rPr>
          <w:sz w:val="26"/>
          <w:szCs w:val="26"/>
        </w:rPr>
        <w:t>Kỹ năng tập trung</w:t>
      </w:r>
    </w:p>
    <w:p w14:paraId="435776A6" w14:textId="77777777" w:rsidR="001B4450" w:rsidRPr="001B4450" w:rsidRDefault="001B4450" w:rsidP="00C15217">
      <w:pPr>
        <w:widowControl w:val="0"/>
        <w:tabs>
          <w:tab w:val="left" w:pos="720"/>
        </w:tabs>
        <w:spacing w:before="120" w:after="60" w:line="276" w:lineRule="auto"/>
        <w:ind w:left="567"/>
        <w:jc w:val="both"/>
        <w:rPr>
          <w:sz w:val="26"/>
          <w:szCs w:val="26"/>
          <w:lang w:val="de-DE"/>
        </w:rPr>
      </w:pPr>
      <w:r w:rsidRPr="001B4450">
        <w:rPr>
          <w:sz w:val="26"/>
          <w:szCs w:val="26"/>
          <w:lang w:val="de-DE"/>
        </w:rPr>
        <w:t>Kỹ năng bắt chước</w:t>
      </w:r>
    </w:p>
    <w:p w14:paraId="0D6FA4BC" w14:textId="77777777" w:rsidR="001B4450" w:rsidRPr="001B4450" w:rsidRDefault="001B4450" w:rsidP="00C15217">
      <w:pPr>
        <w:widowControl w:val="0"/>
        <w:tabs>
          <w:tab w:val="left" w:pos="720"/>
        </w:tabs>
        <w:spacing w:before="120" w:after="60" w:line="276" w:lineRule="auto"/>
        <w:ind w:left="567"/>
        <w:jc w:val="both"/>
        <w:rPr>
          <w:sz w:val="26"/>
          <w:szCs w:val="26"/>
        </w:rPr>
      </w:pPr>
      <w:r w:rsidRPr="001B4450">
        <w:rPr>
          <w:sz w:val="26"/>
          <w:szCs w:val="26"/>
        </w:rPr>
        <w:t>Kỹ năng chơi đùa</w:t>
      </w:r>
    </w:p>
    <w:p w14:paraId="0F0F7F64" w14:textId="77777777" w:rsidR="001B4450" w:rsidRPr="001B4450" w:rsidRDefault="001B4450" w:rsidP="00C15217">
      <w:pPr>
        <w:widowControl w:val="0"/>
        <w:tabs>
          <w:tab w:val="left" w:pos="720"/>
        </w:tabs>
        <w:spacing w:before="120" w:after="60" w:line="276" w:lineRule="auto"/>
        <w:ind w:left="567"/>
        <w:jc w:val="both"/>
        <w:rPr>
          <w:sz w:val="26"/>
          <w:szCs w:val="26"/>
        </w:rPr>
      </w:pPr>
      <w:r w:rsidRPr="001B4450">
        <w:rPr>
          <w:sz w:val="26"/>
          <w:szCs w:val="26"/>
        </w:rPr>
        <w:t>Giao tiếp bằng cử chỉ, tranh ảnh</w:t>
      </w:r>
    </w:p>
    <w:p w14:paraId="6096D08E" w14:textId="77777777" w:rsidR="001B4450" w:rsidRPr="001B4450" w:rsidRDefault="001B4450" w:rsidP="00C15217">
      <w:pPr>
        <w:widowControl w:val="0"/>
        <w:tabs>
          <w:tab w:val="left" w:pos="720"/>
        </w:tabs>
        <w:spacing w:before="120" w:after="60" w:line="276" w:lineRule="auto"/>
        <w:ind w:left="567"/>
        <w:jc w:val="both"/>
        <w:rPr>
          <w:sz w:val="26"/>
          <w:szCs w:val="26"/>
        </w:rPr>
      </w:pPr>
      <w:r w:rsidRPr="001B4450">
        <w:rPr>
          <w:sz w:val="26"/>
          <w:szCs w:val="26"/>
        </w:rPr>
        <w:t>Kỹ năng xã hội</w:t>
      </w:r>
    </w:p>
    <w:p w14:paraId="14CBBE64" w14:textId="77777777" w:rsidR="001B4450" w:rsidRPr="00C15217" w:rsidRDefault="001B4450" w:rsidP="005D666D">
      <w:pPr>
        <w:pStyle w:val="Heading2"/>
        <w:widowControl w:val="0"/>
        <w:numPr>
          <w:ilvl w:val="0"/>
          <w:numId w:val="108"/>
        </w:numPr>
        <w:tabs>
          <w:tab w:val="left" w:pos="720"/>
        </w:tabs>
        <w:spacing w:after="60" w:line="276" w:lineRule="auto"/>
        <w:ind w:left="0" w:firstLine="567"/>
        <w:rPr>
          <w:rFonts w:ascii="Times New Roman" w:hAnsi="Times New Roman"/>
          <w:i/>
          <w:iCs/>
          <w:szCs w:val="26"/>
          <w:lang w:val="en-US"/>
        </w:rPr>
      </w:pPr>
      <w:r w:rsidRPr="00C15217">
        <w:rPr>
          <w:rFonts w:ascii="Times New Roman" w:hAnsi="Times New Roman"/>
          <w:i/>
          <w:iCs/>
          <w:szCs w:val="26"/>
          <w:lang w:val="en-US"/>
        </w:rPr>
        <w:t>Huấn luyện các kỹ năng về ngôn ngữ</w:t>
      </w:r>
    </w:p>
    <w:p w14:paraId="6753BDE5" w14:textId="77777777" w:rsidR="001B4450" w:rsidRPr="001B4450" w:rsidRDefault="001B4450" w:rsidP="005D666D">
      <w:pPr>
        <w:widowControl w:val="0"/>
        <w:numPr>
          <w:ilvl w:val="0"/>
          <w:numId w:val="110"/>
        </w:numPr>
        <w:tabs>
          <w:tab w:val="left" w:pos="720"/>
        </w:tabs>
        <w:spacing w:before="120" w:after="60" w:line="276" w:lineRule="auto"/>
        <w:ind w:left="0" w:firstLine="567"/>
        <w:jc w:val="both"/>
        <w:rPr>
          <w:sz w:val="26"/>
          <w:szCs w:val="26"/>
        </w:rPr>
      </w:pPr>
      <w:r w:rsidRPr="001B4450">
        <w:rPr>
          <w:sz w:val="26"/>
          <w:szCs w:val="26"/>
        </w:rPr>
        <w:t>Huấn luyện kỹ năng ngôn ngữ: bao gồm</w:t>
      </w:r>
    </w:p>
    <w:p w14:paraId="12A8E38B" w14:textId="77777777" w:rsidR="001B4450" w:rsidRPr="001B4450" w:rsidRDefault="001B4450" w:rsidP="00C15217">
      <w:pPr>
        <w:widowControl w:val="0"/>
        <w:tabs>
          <w:tab w:val="left" w:pos="720"/>
        </w:tabs>
        <w:spacing w:before="120" w:after="60" w:line="276" w:lineRule="auto"/>
        <w:ind w:left="567"/>
        <w:jc w:val="both"/>
        <w:rPr>
          <w:sz w:val="26"/>
          <w:szCs w:val="26"/>
          <w:lang w:val="pt-BR"/>
        </w:rPr>
      </w:pPr>
      <w:r w:rsidRPr="001B4450">
        <w:rPr>
          <w:sz w:val="26"/>
          <w:szCs w:val="26"/>
          <w:lang w:val="pt-BR"/>
        </w:rPr>
        <w:t>Kỹ năng hiểu ngôn ngữ</w:t>
      </w:r>
    </w:p>
    <w:p w14:paraId="742E0DCE" w14:textId="77777777" w:rsidR="001B4450" w:rsidRPr="001B4450" w:rsidRDefault="001B4450" w:rsidP="00C15217">
      <w:pPr>
        <w:widowControl w:val="0"/>
        <w:tabs>
          <w:tab w:val="left" w:pos="720"/>
        </w:tabs>
        <w:spacing w:before="120" w:after="60" w:line="276" w:lineRule="auto"/>
        <w:ind w:left="567"/>
        <w:jc w:val="both"/>
        <w:rPr>
          <w:sz w:val="26"/>
          <w:szCs w:val="26"/>
          <w:lang w:val="pt-BR"/>
        </w:rPr>
      </w:pPr>
      <w:r w:rsidRPr="001B4450">
        <w:rPr>
          <w:sz w:val="26"/>
          <w:szCs w:val="26"/>
          <w:lang w:val="pt-BR"/>
        </w:rPr>
        <w:t>Kỹ năng diễn đạt bằng ngôn ngữ</w:t>
      </w:r>
    </w:p>
    <w:p w14:paraId="25D48E86" w14:textId="77777777" w:rsidR="001B4450" w:rsidRPr="001B4450" w:rsidRDefault="001B4450" w:rsidP="005D666D">
      <w:pPr>
        <w:numPr>
          <w:ilvl w:val="0"/>
          <w:numId w:val="110"/>
        </w:numPr>
        <w:tabs>
          <w:tab w:val="left" w:pos="720"/>
        </w:tabs>
        <w:spacing w:before="120" w:after="60" w:line="276" w:lineRule="auto"/>
        <w:ind w:left="0" w:firstLine="567"/>
        <w:jc w:val="both"/>
        <w:rPr>
          <w:iCs/>
          <w:sz w:val="26"/>
          <w:szCs w:val="26"/>
          <w:lang w:val="pt-BR"/>
        </w:rPr>
      </w:pPr>
      <w:r w:rsidRPr="001B4450">
        <w:rPr>
          <w:iCs/>
          <w:sz w:val="26"/>
          <w:szCs w:val="26"/>
          <w:lang w:val="pt-BR"/>
        </w:rPr>
        <w:t>Huấn luyện trẻ Kỹ năng hiểu ngôn ngữ:</w:t>
      </w:r>
    </w:p>
    <w:p w14:paraId="666C79BA" w14:textId="77777777" w:rsidR="001B4450" w:rsidRPr="001B4450" w:rsidRDefault="001B4450" w:rsidP="005D666D">
      <w:pPr>
        <w:spacing w:before="120" w:after="60" w:line="283" w:lineRule="auto"/>
        <w:ind w:firstLine="567"/>
        <w:jc w:val="both"/>
        <w:rPr>
          <w:iCs/>
          <w:sz w:val="26"/>
          <w:szCs w:val="26"/>
          <w:lang w:val="pt-BR"/>
        </w:rPr>
      </w:pPr>
      <w:r w:rsidRPr="001B4450">
        <w:rPr>
          <w:iCs/>
          <w:sz w:val="26"/>
          <w:szCs w:val="26"/>
          <w:lang w:val="pt-BR"/>
        </w:rPr>
        <w:t xml:space="preserve">+ Nguyên tắc dạy hiểu ngôn ngữ:  </w:t>
      </w:r>
    </w:p>
    <w:p w14:paraId="6A86C69C" w14:textId="77777777" w:rsidR="001B4450" w:rsidRPr="001B4450" w:rsidRDefault="001B4450" w:rsidP="005D666D">
      <w:pPr>
        <w:numPr>
          <w:ilvl w:val="1"/>
          <w:numId w:val="107"/>
        </w:numPr>
        <w:tabs>
          <w:tab w:val="left" w:pos="840"/>
        </w:tabs>
        <w:spacing w:before="120" w:after="60" w:line="283" w:lineRule="auto"/>
        <w:ind w:left="0" w:firstLine="567"/>
        <w:jc w:val="both"/>
        <w:rPr>
          <w:sz w:val="26"/>
          <w:szCs w:val="26"/>
          <w:lang w:val="pt-BR"/>
        </w:rPr>
      </w:pPr>
      <w:r w:rsidRPr="001B4450">
        <w:rPr>
          <w:sz w:val="26"/>
          <w:szCs w:val="26"/>
          <w:lang w:val="pt-BR"/>
        </w:rPr>
        <w:t>Trẻ phải hiểu, biết ý nghĩa của âm thanh, từ và câu trước khi nói.</w:t>
      </w:r>
    </w:p>
    <w:p w14:paraId="4F7E3A0B" w14:textId="77777777" w:rsidR="001B4450" w:rsidRPr="001B4450" w:rsidRDefault="001B4450" w:rsidP="005D666D">
      <w:pPr>
        <w:numPr>
          <w:ilvl w:val="1"/>
          <w:numId w:val="107"/>
        </w:numPr>
        <w:tabs>
          <w:tab w:val="left" w:pos="840"/>
        </w:tabs>
        <w:spacing w:before="120" w:after="60" w:line="283" w:lineRule="auto"/>
        <w:ind w:left="0" w:firstLine="567"/>
        <w:jc w:val="both"/>
        <w:rPr>
          <w:sz w:val="26"/>
          <w:szCs w:val="26"/>
          <w:lang w:val="pt-BR"/>
        </w:rPr>
      </w:pPr>
      <w:r w:rsidRPr="001B4450">
        <w:rPr>
          <w:sz w:val="26"/>
          <w:szCs w:val="26"/>
          <w:lang w:val="pt-BR"/>
        </w:rPr>
        <w:t>Nói chuyện nhiều với trẻ, dùng ngôn ngữ đơn giản, nói chậm, to.</w:t>
      </w:r>
    </w:p>
    <w:p w14:paraId="38859D00" w14:textId="77777777" w:rsidR="001B4450" w:rsidRPr="001B4450" w:rsidRDefault="001B4450" w:rsidP="005D666D">
      <w:pPr>
        <w:numPr>
          <w:ilvl w:val="1"/>
          <w:numId w:val="107"/>
        </w:numPr>
        <w:tabs>
          <w:tab w:val="left" w:pos="840"/>
        </w:tabs>
        <w:spacing w:before="120" w:after="60" w:line="283" w:lineRule="auto"/>
        <w:ind w:left="0" w:firstLine="567"/>
        <w:jc w:val="both"/>
        <w:rPr>
          <w:sz w:val="26"/>
          <w:szCs w:val="26"/>
          <w:lang w:val="pt-BR"/>
        </w:rPr>
      </w:pPr>
      <w:r w:rsidRPr="001B4450">
        <w:rPr>
          <w:sz w:val="26"/>
          <w:szCs w:val="26"/>
          <w:lang w:val="pt-BR"/>
        </w:rPr>
        <w:t>Sử dụng dấu hiệu để giúp trẻ hiểu.</w:t>
      </w:r>
    </w:p>
    <w:p w14:paraId="78E4DD24" w14:textId="77777777" w:rsidR="001B4450" w:rsidRPr="001B4450" w:rsidRDefault="001B4450" w:rsidP="005D666D">
      <w:pPr>
        <w:numPr>
          <w:ilvl w:val="1"/>
          <w:numId w:val="107"/>
        </w:numPr>
        <w:tabs>
          <w:tab w:val="left" w:pos="840"/>
          <w:tab w:val="left" w:pos="2268"/>
        </w:tabs>
        <w:spacing w:before="120" w:after="60" w:line="283" w:lineRule="auto"/>
        <w:ind w:left="0" w:firstLine="567"/>
        <w:jc w:val="both"/>
        <w:rPr>
          <w:sz w:val="26"/>
          <w:szCs w:val="26"/>
          <w:lang w:val="pt-BR"/>
        </w:rPr>
      </w:pPr>
      <w:r w:rsidRPr="001B4450">
        <w:rPr>
          <w:sz w:val="26"/>
          <w:szCs w:val="26"/>
          <w:lang w:val="pt-BR"/>
        </w:rPr>
        <w:t>Chỉ sử dụng 1 vài đồ vật hoặc tranh ảnh, chỉ một người hướng dẫn</w:t>
      </w:r>
    </w:p>
    <w:p w14:paraId="7F04AD9A" w14:textId="77777777" w:rsidR="001B4450" w:rsidRPr="001B4450" w:rsidRDefault="001B4450" w:rsidP="005D666D">
      <w:pPr>
        <w:numPr>
          <w:ilvl w:val="1"/>
          <w:numId w:val="107"/>
        </w:numPr>
        <w:tabs>
          <w:tab w:val="left" w:pos="840"/>
        </w:tabs>
        <w:spacing w:before="120" w:after="60" w:line="283" w:lineRule="auto"/>
        <w:ind w:left="0" w:firstLine="567"/>
        <w:jc w:val="both"/>
        <w:rPr>
          <w:sz w:val="26"/>
          <w:szCs w:val="26"/>
          <w:lang w:val="pt-BR"/>
        </w:rPr>
      </w:pPr>
      <w:r w:rsidRPr="001B4450">
        <w:rPr>
          <w:sz w:val="26"/>
          <w:szCs w:val="26"/>
          <w:lang w:val="pt-BR"/>
        </w:rPr>
        <w:t>Động viên khen thưởng đúng lúc.</w:t>
      </w:r>
    </w:p>
    <w:p w14:paraId="7184F324" w14:textId="77777777" w:rsidR="001B4450" w:rsidRPr="001B4450" w:rsidRDefault="001B4450" w:rsidP="005D666D">
      <w:pPr>
        <w:spacing w:before="120" w:after="60" w:line="283" w:lineRule="auto"/>
        <w:ind w:firstLine="567"/>
        <w:jc w:val="both"/>
        <w:rPr>
          <w:iCs/>
          <w:sz w:val="26"/>
          <w:szCs w:val="26"/>
          <w:lang w:val="pt-BR"/>
        </w:rPr>
      </w:pPr>
      <w:r w:rsidRPr="001B4450">
        <w:rPr>
          <w:iCs/>
          <w:sz w:val="26"/>
          <w:szCs w:val="26"/>
          <w:lang w:val="pt-BR"/>
        </w:rPr>
        <w:t>+ Phương pháp huấn luyện trẻ hiểu ngôn ngữ:</w:t>
      </w:r>
    </w:p>
    <w:p w14:paraId="14709235" w14:textId="77777777" w:rsidR="001B4450" w:rsidRPr="001B4450" w:rsidRDefault="001B4450" w:rsidP="005D666D">
      <w:pPr>
        <w:numPr>
          <w:ilvl w:val="1"/>
          <w:numId w:val="159"/>
        </w:numPr>
        <w:tabs>
          <w:tab w:val="clear" w:pos="720"/>
          <w:tab w:val="left" w:pos="1080"/>
        </w:tabs>
        <w:spacing w:before="120" w:after="60" w:line="283" w:lineRule="auto"/>
        <w:ind w:left="0" w:firstLine="567"/>
        <w:jc w:val="both"/>
        <w:rPr>
          <w:b/>
          <w:bCs/>
          <w:i/>
          <w:iCs/>
          <w:sz w:val="26"/>
          <w:szCs w:val="26"/>
          <w:lang w:val="pt-BR"/>
        </w:rPr>
      </w:pPr>
      <w:r w:rsidRPr="001B4450">
        <w:rPr>
          <w:b/>
          <w:bCs/>
          <w:i/>
          <w:iCs/>
          <w:sz w:val="26"/>
          <w:szCs w:val="26"/>
          <w:lang w:val="pt-BR"/>
        </w:rPr>
        <w:t>Huấn luyện trẻ diễn đạt ngôn ngữ.</w:t>
      </w:r>
    </w:p>
    <w:p w14:paraId="3DA5C4E9"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lang w:val="pt-BR"/>
        </w:rPr>
        <w:t>+ Mục tiêu: Trẻ sẽ tự nói/làm dấu/ chỉ vào các bức tranh.</w:t>
      </w:r>
    </w:p>
    <w:p w14:paraId="1B7FE754"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lang w:val="pt-BR"/>
        </w:rPr>
        <w:t>+ Phương pháp:</w:t>
      </w:r>
    </w:p>
    <w:p w14:paraId="14DA3C56"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u w:val="single"/>
          <w:lang w:val="pt-BR"/>
        </w:rPr>
        <w:t>Bước 1</w:t>
      </w:r>
      <w:r w:rsidRPr="001B4450">
        <w:rPr>
          <w:sz w:val="26"/>
          <w:szCs w:val="26"/>
          <w:lang w:val="pt-BR"/>
        </w:rPr>
        <w:t>:Đánh giá.</w:t>
      </w:r>
    </w:p>
    <w:p w14:paraId="13497946"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u w:val="single"/>
          <w:lang w:val="pt-BR"/>
        </w:rPr>
        <w:t>Bước 2</w:t>
      </w:r>
      <w:r w:rsidRPr="001B4450">
        <w:rPr>
          <w:sz w:val="26"/>
          <w:szCs w:val="26"/>
          <w:lang w:val="pt-BR"/>
        </w:rPr>
        <w:t xml:space="preserve">: Lập chương trình huấn luyện.  </w:t>
      </w:r>
    </w:p>
    <w:p w14:paraId="04BE3798" w14:textId="77777777" w:rsidR="001B4450" w:rsidRPr="001B4450" w:rsidRDefault="001B4450" w:rsidP="005D666D">
      <w:pPr>
        <w:spacing w:before="120" w:after="60" w:line="283" w:lineRule="auto"/>
        <w:ind w:firstLine="567"/>
        <w:jc w:val="both"/>
        <w:rPr>
          <w:iCs/>
          <w:sz w:val="26"/>
          <w:szCs w:val="26"/>
          <w:lang w:val="pt-BR"/>
        </w:rPr>
      </w:pPr>
      <w:r w:rsidRPr="001B4450">
        <w:rPr>
          <w:sz w:val="26"/>
          <w:szCs w:val="26"/>
          <w:lang w:val="pt-BR"/>
        </w:rPr>
        <w:t xml:space="preserve">Chọn 1 đến 2 kỹ năng cho đợt huấn luyện </w:t>
      </w:r>
      <w:r w:rsidRPr="001B4450">
        <w:rPr>
          <w:iCs/>
          <w:sz w:val="26"/>
          <w:szCs w:val="26"/>
          <w:lang w:val="pt-BR"/>
        </w:rPr>
        <w:t>(Xem trang 126 đến trang 183 trong Tài liệu giao tiếp với trẻ em).</w:t>
      </w:r>
    </w:p>
    <w:p w14:paraId="1067686F" w14:textId="77777777" w:rsidR="001B4450" w:rsidRPr="001B4450" w:rsidRDefault="001B4450" w:rsidP="008B096B">
      <w:pPr>
        <w:spacing w:before="120" w:after="60" w:line="283" w:lineRule="auto"/>
        <w:ind w:firstLine="567"/>
        <w:rPr>
          <w:sz w:val="26"/>
          <w:szCs w:val="26"/>
          <w:lang w:val="pt-BR"/>
        </w:rPr>
      </w:pPr>
      <w:r w:rsidRPr="001B4450">
        <w:rPr>
          <w:sz w:val="26"/>
          <w:szCs w:val="26"/>
          <w:u w:val="single"/>
          <w:lang w:val="pt-BR"/>
        </w:rPr>
        <w:t>Bước 3</w:t>
      </w:r>
      <w:r w:rsidRPr="001B4450">
        <w:rPr>
          <w:sz w:val="26"/>
          <w:szCs w:val="26"/>
          <w:lang w:val="pt-BR"/>
        </w:rPr>
        <w:t>:Đánh giá kết quả, lập chương trình huấn luyện tại nhà.</w:t>
      </w:r>
    </w:p>
    <w:p w14:paraId="6A1E3639" w14:textId="77777777" w:rsidR="001B4450" w:rsidRPr="001B4450" w:rsidRDefault="005D666D" w:rsidP="005D666D">
      <w:pPr>
        <w:widowControl w:val="0"/>
        <w:numPr>
          <w:ilvl w:val="1"/>
          <w:numId w:val="159"/>
        </w:numPr>
        <w:tabs>
          <w:tab w:val="clear" w:pos="720"/>
          <w:tab w:val="num" w:pos="960"/>
        </w:tabs>
        <w:spacing w:before="120" w:after="60" w:line="283" w:lineRule="auto"/>
        <w:ind w:left="0" w:firstLine="567"/>
        <w:jc w:val="both"/>
        <w:rPr>
          <w:b/>
          <w:bCs/>
          <w:i/>
          <w:iCs/>
          <w:sz w:val="26"/>
          <w:szCs w:val="26"/>
          <w:lang w:val="pt-BR"/>
        </w:rPr>
      </w:pPr>
      <w:r>
        <w:rPr>
          <w:b/>
          <w:bCs/>
          <w:i/>
          <w:iCs/>
          <w:sz w:val="26"/>
          <w:szCs w:val="26"/>
          <w:lang w:val="pt-BR"/>
        </w:rPr>
        <w:t xml:space="preserve"> </w:t>
      </w:r>
      <w:r w:rsidR="001B4450" w:rsidRPr="001B4450">
        <w:rPr>
          <w:b/>
          <w:bCs/>
          <w:i/>
          <w:iCs/>
          <w:sz w:val="26"/>
          <w:szCs w:val="26"/>
          <w:lang w:val="pt-BR"/>
        </w:rPr>
        <w:t>Huấn luyện kỹ năng nhà trường:</w:t>
      </w:r>
    </w:p>
    <w:p w14:paraId="241328FC" w14:textId="77777777" w:rsidR="001B4450" w:rsidRPr="001B4450" w:rsidRDefault="001B4450" w:rsidP="00C15217">
      <w:pPr>
        <w:widowControl w:val="0"/>
        <w:tabs>
          <w:tab w:val="left" w:pos="720"/>
        </w:tabs>
        <w:spacing w:before="120" w:after="60" w:line="283" w:lineRule="auto"/>
        <w:ind w:left="567"/>
        <w:jc w:val="both"/>
        <w:rPr>
          <w:sz w:val="26"/>
          <w:szCs w:val="26"/>
          <w:lang w:val="pt-BR"/>
        </w:rPr>
      </w:pPr>
      <w:r w:rsidRPr="001B4450">
        <w:rPr>
          <w:sz w:val="26"/>
          <w:szCs w:val="26"/>
          <w:lang w:val="pt-BR"/>
        </w:rPr>
        <w:t>Kỹ năng trước khi đến đường</w:t>
      </w:r>
    </w:p>
    <w:p w14:paraId="0E182431" w14:textId="77777777" w:rsidR="001B4450" w:rsidRPr="00C15217" w:rsidRDefault="001B4450" w:rsidP="00C15217">
      <w:pPr>
        <w:widowControl w:val="0"/>
        <w:tabs>
          <w:tab w:val="left" w:pos="720"/>
        </w:tabs>
        <w:spacing w:before="120" w:after="60" w:line="283" w:lineRule="auto"/>
        <w:ind w:left="567"/>
        <w:jc w:val="both"/>
        <w:rPr>
          <w:sz w:val="26"/>
          <w:szCs w:val="26"/>
          <w:lang w:val="pt-BR"/>
        </w:rPr>
      </w:pPr>
      <w:r w:rsidRPr="00C15217">
        <w:rPr>
          <w:sz w:val="26"/>
          <w:szCs w:val="26"/>
          <w:lang w:val="pt-BR"/>
        </w:rPr>
        <w:t>Kỹ năng nhà trường</w:t>
      </w:r>
    </w:p>
    <w:p w14:paraId="4F311AB5" w14:textId="77777777" w:rsidR="001B4450" w:rsidRPr="00C15217" w:rsidRDefault="001B4450" w:rsidP="005D666D">
      <w:pPr>
        <w:widowControl w:val="0"/>
        <w:spacing w:before="120" w:after="60" w:line="283" w:lineRule="auto"/>
        <w:ind w:firstLine="567"/>
        <w:jc w:val="both"/>
        <w:rPr>
          <w:sz w:val="26"/>
          <w:szCs w:val="26"/>
          <w:lang w:val="pt-BR"/>
        </w:rPr>
      </w:pPr>
      <w:r w:rsidRPr="00C15217">
        <w:rPr>
          <w:b/>
          <w:bCs/>
          <w:iCs/>
          <w:sz w:val="26"/>
          <w:szCs w:val="26"/>
          <w:lang w:val="pt-BR"/>
        </w:rPr>
        <w:t>3. Hoạt động trị liệu</w:t>
      </w:r>
    </w:p>
    <w:p w14:paraId="29DA605B" w14:textId="77777777" w:rsidR="001B4450" w:rsidRPr="001B4450" w:rsidRDefault="001B4450" w:rsidP="005D666D">
      <w:pPr>
        <w:widowControl w:val="0"/>
        <w:numPr>
          <w:ilvl w:val="0"/>
          <w:numId w:val="105"/>
        </w:numPr>
        <w:tabs>
          <w:tab w:val="clear" w:pos="1440"/>
          <w:tab w:val="num" w:pos="840"/>
        </w:tabs>
        <w:spacing w:before="120" w:after="60" w:line="283" w:lineRule="auto"/>
        <w:ind w:left="0" w:firstLine="567"/>
        <w:jc w:val="both"/>
        <w:rPr>
          <w:sz w:val="26"/>
          <w:szCs w:val="26"/>
        </w:rPr>
      </w:pPr>
      <w:r w:rsidRPr="001B4450">
        <w:rPr>
          <w:sz w:val="26"/>
          <w:szCs w:val="26"/>
        </w:rPr>
        <w:t>Huấn luyện kỹ năng sử dụng hai tay sớm: Kỹ năng cầm đồ vật, Kỹ năng với cầm</w:t>
      </w:r>
    </w:p>
    <w:p w14:paraId="39AF4B4A" w14:textId="77777777" w:rsidR="001B4450" w:rsidRPr="001B4450" w:rsidRDefault="001B4450" w:rsidP="005D666D">
      <w:pPr>
        <w:widowControl w:val="0"/>
        <w:numPr>
          <w:ilvl w:val="0"/>
          <w:numId w:val="105"/>
        </w:numPr>
        <w:tabs>
          <w:tab w:val="clear" w:pos="1440"/>
          <w:tab w:val="num" w:pos="840"/>
        </w:tabs>
        <w:spacing w:before="120" w:after="60" w:line="283" w:lineRule="auto"/>
        <w:ind w:left="0" w:firstLine="567"/>
        <w:jc w:val="both"/>
        <w:rPr>
          <w:sz w:val="26"/>
          <w:szCs w:val="26"/>
        </w:rPr>
      </w:pPr>
      <w:r w:rsidRPr="001B4450">
        <w:rPr>
          <w:sz w:val="26"/>
          <w:szCs w:val="26"/>
        </w:rPr>
        <w:t>Huấn luyện kỹ năng sinh hoạt hàng ngày sớm: Kỹ năng ăn uống, Kỹ năng mặc quần áo, đi giày dép, Kỹ năng vệ sinh cá nhân, Kỹ năng tắm rửa, đánh răng, rửa mặt</w:t>
      </w:r>
    </w:p>
    <w:p w14:paraId="14E8339F" w14:textId="77777777" w:rsidR="001B4450" w:rsidRPr="001B4450" w:rsidRDefault="001B4450" w:rsidP="005D666D">
      <w:pPr>
        <w:widowControl w:val="0"/>
        <w:numPr>
          <w:ilvl w:val="0"/>
          <w:numId w:val="105"/>
        </w:numPr>
        <w:tabs>
          <w:tab w:val="clear" w:pos="1440"/>
          <w:tab w:val="num" w:pos="840"/>
        </w:tabs>
        <w:spacing w:before="120" w:after="60" w:line="283" w:lineRule="auto"/>
        <w:ind w:left="0" w:firstLine="567"/>
        <w:jc w:val="both"/>
        <w:rPr>
          <w:sz w:val="26"/>
          <w:szCs w:val="26"/>
        </w:rPr>
      </w:pPr>
      <w:r w:rsidRPr="001B4450">
        <w:rPr>
          <w:sz w:val="26"/>
          <w:szCs w:val="26"/>
        </w:rPr>
        <w:t>Huấn luyện kỹ năng nội trợ: Kỹ năng đi chợ, tiêu tiền, Kỹ năng nấu nướng</w:t>
      </w:r>
    </w:p>
    <w:p w14:paraId="2B111728" w14:textId="77777777" w:rsidR="001B4450" w:rsidRPr="001B4450" w:rsidRDefault="001B4450" w:rsidP="005D666D">
      <w:pPr>
        <w:widowControl w:val="0"/>
        <w:numPr>
          <w:ilvl w:val="0"/>
          <w:numId w:val="105"/>
        </w:numPr>
        <w:tabs>
          <w:tab w:val="clear" w:pos="1440"/>
          <w:tab w:val="num" w:pos="840"/>
        </w:tabs>
        <w:spacing w:before="120" w:after="60" w:line="283" w:lineRule="auto"/>
        <w:ind w:left="0" w:firstLine="567"/>
        <w:jc w:val="both"/>
        <w:rPr>
          <w:b/>
          <w:bCs/>
          <w:sz w:val="26"/>
          <w:szCs w:val="26"/>
        </w:rPr>
      </w:pPr>
      <w:r w:rsidRPr="001B4450">
        <w:rPr>
          <w:sz w:val="26"/>
          <w:szCs w:val="26"/>
        </w:rPr>
        <w:t>Huấn luyện kỹ năng nghề nghiệp: chọn nghề, học nghề cho phù hợp, giao thông.</w:t>
      </w:r>
    </w:p>
    <w:p w14:paraId="49B21C71" w14:textId="77777777" w:rsidR="001B4450" w:rsidRPr="001B4450" w:rsidRDefault="001B4450" w:rsidP="005D666D">
      <w:pPr>
        <w:widowControl w:val="0"/>
        <w:spacing w:before="120" w:after="60" w:line="283" w:lineRule="auto"/>
        <w:ind w:firstLine="567"/>
        <w:jc w:val="both"/>
        <w:rPr>
          <w:b/>
          <w:bCs/>
          <w:sz w:val="26"/>
          <w:szCs w:val="26"/>
        </w:rPr>
      </w:pPr>
      <w:r w:rsidRPr="001B4450">
        <w:rPr>
          <w:b/>
          <w:bCs/>
          <w:iCs/>
          <w:sz w:val="26"/>
          <w:szCs w:val="26"/>
        </w:rPr>
        <w:t xml:space="preserve">4.  Dụng cụ </w:t>
      </w:r>
    </w:p>
    <w:p w14:paraId="50F9FCC2" w14:textId="77777777" w:rsidR="001B4450" w:rsidRPr="001B4450" w:rsidRDefault="001B4450" w:rsidP="005D666D">
      <w:pPr>
        <w:numPr>
          <w:ilvl w:val="1"/>
          <w:numId w:val="91"/>
        </w:numPr>
        <w:tabs>
          <w:tab w:val="clear" w:pos="1440"/>
          <w:tab w:val="num" w:pos="426"/>
          <w:tab w:val="num" w:pos="840"/>
        </w:tabs>
        <w:spacing w:before="120" w:after="60" w:line="283" w:lineRule="auto"/>
        <w:ind w:left="0" w:firstLine="567"/>
        <w:jc w:val="both"/>
        <w:rPr>
          <w:b/>
          <w:bCs/>
          <w:i/>
          <w:sz w:val="26"/>
          <w:szCs w:val="26"/>
          <w:lang w:val="pt-BR"/>
        </w:rPr>
      </w:pPr>
      <w:r w:rsidRPr="001B4450">
        <w:rPr>
          <w:b/>
          <w:bCs/>
          <w:i/>
          <w:sz w:val="26"/>
          <w:szCs w:val="26"/>
          <w:lang w:val="pt-BR"/>
        </w:rPr>
        <w:t>Dụng cụ chỉnh hình:</w:t>
      </w:r>
    </w:p>
    <w:p w14:paraId="216272EC" w14:textId="77777777" w:rsidR="001B4450" w:rsidRPr="001B4450" w:rsidRDefault="001B4450" w:rsidP="005D666D">
      <w:pPr>
        <w:spacing w:before="120" w:after="60" w:line="283" w:lineRule="auto"/>
        <w:ind w:firstLine="567"/>
        <w:jc w:val="both"/>
        <w:rPr>
          <w:b/>
          <w:bCs/>
          <w:sz w:val="26"/>
          <w:szCs w:val="26"/>
          <w:lang w:val="pt-BR"/>
        </w:rPr>
      </w:pPr>
      <w:r w:rsidRPr="001B4450">
        <w:rPr>
          <w:b/>
          <w:bCs/>
          <w:sz w:val="26"/>
          <w:szCs w:val="26"/>
          <w:lang w:val="pt-BR"/>
        </w:rPr>
        <w:t xml:space="preserve">  Mục tiêu:</w:t>
      </w:r>
    </w:p>
    <w:p w14:paraId="58DF9668"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lang w:val="pt-BR"/>
        </w:rPr>
        <w:t>- Nắn chỉnh các biến dạng của các phần chi thể</w:t>
      </w:r>
    </w:p>
    <w:p w14:paraId="149A0959" w14:textId="77777777" w:rsidR="001B4450" w:rsidRPr="001B4450" w:rsidRDefault="001B4450" w:rsidP="005D666D">
      <w:pPr>
        <w:pStyle w:val="Footer"/>
        <w:tabs>
          <w:tab w:val="clear" w:pos="4320"/>
          <w:tab w:val="clear" w:pos="8640"/>
        </w:tabs>
        <w:spacing w:before="120" w:after="60" w:line="283" w:lineRule="auto"/>
        <w:ind w:firstLine="567"/>
        <w:jc w:val="both"/>
        <w:rPr>
          <w:sz w:val="26"/>
          <w:szCs w:val="26"/>
          <w:lang w:val="pt-BR"/>
        </w:rPr>
      </w:pPr>
      <w:r w:rsidRPr="001B4450">
        <w:rPr>
          <w:sz w:val="26"/>
          <w:szCs w:val="26"/>
          <w:lang w:val="pt-BR"/>
        </w:rPr>
        <w:t>- Ngăn ngừa các biến dạng thứ phát</w:t>
      </w:r>
    </w:p>
    <w:p w14:paraId="74654E95" w14:textId="77777777" w:rsidR="001B4450" w:rsidRPr="001B4450" w:rsidRDefault="001B4450" w:rsidP="005D666D">
      <w:pPr>
        <w:spacing w:before="120" w:after="60" w:line="283" w:lineRule="auto"/>
        <w:ind w:firstLine="567"/>
        <w:jc w:val="both"/>
        <w:rPr>
          <w:sz w:val="26"/>
          <w:szCs w:val="26"/>
          <w:lang w:val="pt-BR"/>
        </w:rPr>
      </w:pPr>
      <w:r w:rsidRPr="001B4450">
        <w:rPr>
          <w:sz w:val="26"/>
          <w:szCs w:val="26"/>
          <w:lang w:val="pt-BR"/>
        </w:rPr>
        <w:t>- Gia tăng sức mạnh của chi</w:t>
      </w:r>
    </w:p>
    <w:p w14:paraId="6D848D42" w14:textId="77777777" w:rsidR="001B4450" w:rsidRPr="001B4450" w:rsidRDefault="001B4450" w:rsidP="005D666D">
      <w:pPr>
        <w:spacing w:before="120" w:after="60" w:line="283" w:lineRule="auto"/>
        <w:ind w:firstLine="567"/>
        <w:jc w:val="both"/>
        <w:rPr>
          <w:b/>
          <w:bCs/>
          <w:sz w:val="26"/>
          <w:szCs w:val="26"/>
          <w:lang w:val="pt-BR"/>
        </w:rPr>
      </w:pPr>
      <w:r w:rsidRPr="001B4450">
        <w:rPr>
          <w:b/>
          <w:bCs/>
          <w:sz w:val="26"/>
          <w:szCs w:val="26"/>
          <w:lang w:val="pt-BR"/>
        </w:rPr>
        <w:t xml:space="preserve"> Các loại dụng cụ:</w:t>
      </w:r>
    </w:p>
    <w:p w14:paraId="112C02CF" w14:textId="77777777" w:rsidR="001B4450" w:rsidRPr="001B4450" w:rsidRDefault="001B4450" w:rsidP="005D666D">
      <w:pPr>
        <w:spacing w:before="120" w:after="60" w:line="283" w:lineRule="auto"/>
        <w:ind w:firstLine="567"/>
        <w:jc w:val="both"/>
        <w:rPr>
          <w:sz w:val="26"/>
          <w:szCs w:val="26"/>
          <w:lang w:val="pt-BR"/>
        </w:rPr>
      </w:pPr>
      <w:r w:rsidRPr="001B4450">
        <w:rPr>
          <w:b/>
          <w:bCs/>
          <w:iCs/>
          <w:sz w:val="26"/>
          <w:szCs w:val="26"/>
          <w:lang w:val="pt-BR"/>
        </w:rPr>
        <w:t>- Nẹp chỉnh hình dưới gối:</w:t>
      </w:r>
      <w:r w:rsidRPr="001B4450">
        <w:rPr>
          <w:sz w:val="26"/>
          <w:szCs w:val="26"/>
          <w:lang w:val="pt-BR"/>
        </w:rPr>
        <w:t xml:space="preserve"> Nắn chỉnh biến dạng ở phần cổ-bàn chân. Giữ cổ-bàn chân ở tư thế tốt hơn. Giúp trẻ đứng, đi vững hơn.</w:t>
      </w:r>
    </w:p>
    <w:p w14:paraId="60746CFB" w14:textId="77777777" w:rsidR="001B4450" w:rsidRPr="001B4450" w:rsidRDefault="001B4450" w:rsidP="005D666D">
      <w:pPr>
        <w:spacing w:before="120" w:after="60" w:line="283" w:lineRule="auto"/>
        <w:ind w:firstLine="567"/>
        <w:jc w:val="both"/>
        <w:rPr>
          <w:b/>
          <w:bCs/>
          <w:iCs/>
          <w:sz w:val="26"/>
          <w:szCs w:val="26"/>
          <w:lang w:val="pt-BR"/>
        </w:rPr>
      </w:pPr>
      <w:r w:rsidRPr="001B4450">
        <w:rPr>
          <w:b/>
          <w:bCs/>
          <w:iCs/>
          <w:sz w:val="26"/>
          <w:szCs w:val="26"/>
          <w:lang w:val="pt-BR"/>
        </w:rPr>
        <w:t>- Nẹp chỉnh hình trên gối:</w:t>
      </w:r>
      <w:r w:rsidRPr="001B4450">
        <w:rPr>
          <w:sz w:val="26"/>
          <w:szCs w:val="26"/>
          <w:lang w:val="pt-BR"/>
        </w:rPr>
        <w:t>Nắn chỉnh biến dạng của khớp gối</w:t>
      </w:r>
      <w:r w:rsidRPr="001B4450">
        <w:rPr>
          <w:b/>
          <w:bCs/>
          <w:iCs/>
          <w:sz w:val="26"/>
          <w:szCs w:val="26"/>
          <w:lang w:val="pt-BR"/>
        </w:rPr>
        <w:t xml:space="preserve">. </w:t>
      </w:r>
      <w:r w:rsidRPr="001B4450">
        <w:rPr>
          <w:sz w:val="26"/>
          <w:szCs w:val="26"/>
          <w:lang w:val="pt-BR"/>
        </w:rPr>
        <w:t>Nắn chỉnh co rút khớp gối</w:t>
      </w:r>
    </w:p>
    <w:p w14:paraId="6D85B259" w14:textId="77777777" w:rsidR="001B4450" w:rsidRPr="001B4450" w:rsidRDefault="001B4450" w:rsidP="005D666D">
      <w:pPr>
        <w:spacing w:before="120" w:after="60" w:line="283" w:lineRule="auto"/>
        <w:ind w:firstLine="567"/>
        <w:jc w:val="both"/>
        <w:rPr>
          <w:b/>
          <w:bCs/>
          <w:iCs/>
          <w:sz w:val="26"/>
          <w:szCs w:val="26"/>
          <w:lang w:val="pt-BR"/>
        </w:rPr>
      </w:pPr>
      <w:r w:rsidRPr="001B4450">
        <w:rPr>
          <w:b/>
          <w:bCs/>
          <w:iCs/>
          <w:sz w:val="26"/>
          <w:szCs w:val="26"/>
          <w:lang w:val="pt-BR"/>
        </w:rPr>
        <w:t xml:space="preserve">- Nẹp khớp háng: </w:t>
      </w:r>
      <w:r w:rsidRPr="001B4450">
        <w:rPr>
          <w:sz w:val="26"/>
          <w:szCs w:val="26"/>
          <w:lang w:val="pt-BR"/>
        </w:rPr>
        <w:t>Chỉnh trật khớp háng bẩm sinh</w:t>
      </w:r>
    </w:p>
    <w:p w14:paraId="3D17E004" w14:textId="77777777" w:rsidR="001B4450" w:rsidRPr="001B4450" w:rsidRDefault="001B4450" w:rsidP="005D666D">
      <w:pPr>
        <w:spacing w:before="120" w:after="60" w:line="283" w:lineRule="auto"/>
        <w:ind w:firstLine="567"/>
        <w:jc w:val="both"/>
        <w:rPr>
          <w:b/>
          <w:bCs/>
          <w:iCs/>
          <w:sz w:val="26"/>
          <w:szCs w:val="26"/>
          <w:lang w:val="pt-BR"/>
        </w:rPr>
      </w:pPr>
      <w:r w:rsidRPr="001B4450">
        <w:rPr>
          <w:b/>
          <w:bCs/>
          <w:iCs/>
          <w:sz w:val="26"/>
          <w:szCs w:val="26"/>
          <w:lang w:val="pt-BR"/>
        </w:rPr>
        <w:t xml:space="preserve">- Đai nâng cổ: </w:t>
      </w:r>
      <w:r w:rsidRPr="001B4450">
        <w:rPr>
          <w:sz w:val="26"/>
          <w:szCs w:val="26"/>
          <w:lang w:val="pt-BR"/>
        </w:rPr>
        <w:t>Giữ cổ ở tư thế trung gian</w:t>
      </w:r>
      <w:r w:rsidRPr="001B4450">
        <w:rPr>
          <w:b/>
          <w:bCs/>
          <w:iCs/>
          <w:sz w:val="26"/>
          <w:szCs w:val="26"/>
          <w:lang w:val="pt-BR"/>
        </w:rPr>
        <w:t>, g</w:t>
      </w:r>
      <w:r w:rsidRPr="001B4450">
        <w:rPr>
          <w:sz w:val="26"/>
          <w:szCs w:val="26"/>
          <w:lang w:val="pt-BR"/>
        </w:rPr>
        <w:t>iúp cho trẻ, kiểm soát đầu cổ tốt hơn</w:t>
      </w:r>
      <w:r w:rsidRPr="001B4450">
        <w:rPr>
          <w:b/>
          <w:bCs/>
          <w:iCs/>
          <w:sz w:val="26"/>
          <w:szCs w:val="26"/>
          <w:lang w:val="pt-BR"/>
        </w:rPr>
        <w:t>, c</w:t>
      </w:r>
      <w:r w:rsidRPr="001B4450">
        <w:rPr>
          <w:sz w:val="26"/>
          <w:szCs w:val="26"/>
          <w:lang w:val="pt-BR"/>
        </w:rPr>
        <w:t>ố định</w:t>
      </w:r>
    </w:p>
    <w:p w14:paraId="57F9D1A5" w14:textId="77777777" w:rsidR="001B4450" w:rsidRPr="001B4450" w:rsidRDefault="001B4450" w:rsidP="005D666D">
      <w:pPr>
        <w:spacing w:before="120" w:after="60" w:line="283" w:lineRule="auto"/>
        <w:ind w:firstLine="567"/>
        <w:jc w:val="both"/>
        <w:rPr>
          <w:b/>
          <w:bCs/>
          <w:iCs/>
          <w:sz w:val="26"/>
          <w:szCs w:val="26"/>
          <w:lang w:val="pt-BR"/>
        </w:rPr>
      </w:pPr>
      <w:r w:rsidRPr="001B4450">
        <w:rPr>
          <w:b/>
          <w:bCs/>
          <w:iCs/>
          <w:sz w:val="26"/>
          <w:szCs w:val="26"/>
          <w:lang w:val="pt-BR"/>
        </w:rPr>
        <w:t xml:space="preserve">- Nẹp tay: </w:t>
      </w:r>
      <w:r w:rsidRPr="001B4450">
        <w:rPr>
          <w:sz w:val="26"/>
          <w:szCs w:val="26"/>
          <w:lang w:val="pt-BR"/>
        </w:rPr>
        <w:t>Nắn chỉnh biến dạng ở cổ tay</w:t>
      </w:r>
      <w:r w:rsidRPr="001B4450">
        <w:rPr>
          <w:b/>
          <w:bCs/>
          <w:iCs/>
          <w:sz w:val="26"/>
          <w:szCs w:val="26"/>
          <w:lang w:val="pt-BR"/>
        </w:rPr>
        <w:t>, g</w:t>
      </w:r>
      <w:r w:rsidRPr="001B4450">
        <w:rPr>
          <w:sz w:val="26"/>
          <w:szCs w:val="26"/>
          <w:lang w:val="pt-BR"/>
        </w:rPr>
        <w:t>iữ bàn tay ở tư thế chức năng</w:t>
      </w:r>
      <w:r w:rsidRPr="001B4450">
        <w:rPr>
          <w:b/>
          <w:bCs/>
          <w:iCs/>
          <w:sz w:val="26"/>
          <w:szCs w:val="26"/>
          <w:lang w:val="pt-BR"/>
        </w:rPr>
        <w:t>, c</w:t>
      </w:r>
      <w:r w:rsidRPr="001B4450">
        <w:rPr>
          <w:sz w:val="26"/>
          <w:szCs w:val="26"/>
          <w:lang w:val="pt-BR"/>
        </w:rPr>
        <w:t xml:space="preserve">hống co rút </w:t>
      </w:r>
    </w:p>
    <w:p w14:paraId="25EC78C4" w14:textId="77777777" w:rsidR="001B4450" w:rsidRPr="001B4450" w:rsidRDefault="001B4450" w:rsidP="005D666D">
      <w:pPr>
        <w:spacing w:before="120" w:after="60" w:line="283" w:lineRule="auto"/>
        <w:ind w:firstLine="567"/>
        <w:jc w:val="both"/>
        <w:rPr>
          <w:b/>
          <w:bCs/>
          <w:iCs/>
          <w:sz w:val="26"/>
          <w:szCs w:val="26"/>
          <w:lang w:val="pt-BR"/>
        </w:rPr>
      </w:pPr>
      <w:r w:rsidRPr="001B4450">
        <w:rPr>
          <w:b/>
          <w:bCs/>
          <w:iCs/>
          <w:sz w:val="26"/>
          <w:szCs w:val="26"/>
          <w:lang w:val="pt-BR"/>
        </w:rPr>
        <w:t>- Nẹp chỉnh hình cột sống:</w:t>
      </w:r>
      <w:r w:rsidRPr="001B4450">
        <w:rPr>
          <w:sz w:val="26"/>
          <w:szCs w:val="26"/>
          <w:lang w:val="pt-BR"/>
        </w:rPr>
        <w:t>Nắn chỉnh sự cong vẹo của cột sống</w:t>
      </w:r>
      <w:r w:rsidRPr="001B4450">
        <w:rPr>
          <w:b/>
          <w:bCs/>
          <w:iCs/>
          <w:sz w:val="26"/>
          <w:szCs w:val="26"/>
          <w:lang w:val="pt-BR"/>
        </w:rPr>
        <w:t>, h</w:t>
      </w:r>
      <w:r w:rsidRPr="001B4450">
        <w:rPr>
          <w:sz w:val="26"/>
          <w:szCs w:val="26"/>
          <w:lang w:val="pt-BR"/>
        </w:rPr>
        <w:t>ạn chế sự phát triển cong vẹo cột sống</w:t>
      </w:r>
      <w:r w:rsidRPr="001B4450">
        <w:rPr>
          <w:b/>
          <w:bCs/>
          <w:iCs/>
          <w:sz w:val="26"/>
          <w:szCs w:val="26"/>
          <w:lang w:val="pt-BR"/>
        </w:rPr>
        <w:t>, c</w:t>
      </w:r>
      <w:r w:rsidRPr="001B4450">
        <w:rPr>
          <w:sz w:val="26"/>
          <w:szCs w:val="26"/>
          <w:lang w:val="pt-BR"/>
        </w:rPr>
        <w:t>ố định</w:t>
      </w:r>
    </w:p>
    <w:p w14:paraId="7BE1B82A" w14:textId="77777777" w:rsidR="001B4450" w:rsidRPr="001B4450" w:rsidRDefault="001B4450" w:rsidP="005E191A">
      <w:pPr>
        <w:spacing w:before="120" w:after="60" w:line="276" w:lineRule="auto"/>
        <w:ind w:firstLine="567"/>
        <w:jc w:val="both"/>
        <w:rPr>
          <w:sz w:val="26"/>
          <w:szCs w:val="26"/>
          <w:lang w:val="pt-BR"/>
        </w:rPr>
      </w:pPr>
      <w:r w:rsidRPr="001B4450">
        <w:rPr>
          <w:b/>
          <w:bCs/>
          <w:iCs/>
          <w:sz w:val="26"/>
          <w:szCs w:val="26"/>
          <w:lang w:val="pt-BR"/>
        </w:rPr>
        <w:t xml:space="preserve">- Nâng đế: </w:t>
      </w:r>
      <w:r w:rsidRPr="001B4450">
        <w:rPr>
          <w:sz w:val="26"/>
          <w:szCs w:val="26"/>
          <w:lang w:val="pt-BR"/>
        </w:rPr>
        <w:t>Bù chênh lệch chiều dài chân</w:t>
      </w:r>
      <w:r w:rsidRPr="001B4450">
        <w:rPr>
          <w:b/>
          <w:bCs/>
          <w:iCs/>
          <w:sz w:val="26"/>
          <w:szCs w:val="26"/>
          <w:lang w:val="pt-BR"/>
        </w:rPr>
        <w:t xml:space="preserve">, </w:t>
      </w:r>
      <w:r w:rsidRPr="001B4450">
        <w:rPr>
          <w:sz w:val="26"/>
          <w:szCs w:val="26"/>
          <w:lang w:val="pt-BR"/>
        </w:rPr>
        <w:t>Ngăn ngừa cong vẹo cột sống</w:t>
      </w:r>
    </w:p>
    <w:p w14:paraId="1D630F9B" w14:textId="77777777" w:rsidR="001B4450" w:rsidRPr="001B4450" w:rsidRDefault="001B4450" w:rsidP="005E191A">
      <w:pPr>
        <w:spacing w:before="120" w:after="60" w:line="276" w:lineRule="auto"/>
        <w:ind w:firstLine="567"/>
        <w:jc w:val="both"/>
        <w:rPr>
          <w:b/>
          <w:bCs/>
          <w:i/>
          <w:iCs/>
          <w:sz w:val="26"/>
          <w:szCs w:val="26"/>
          <w:lang w:val="pt-BR"/>
        </w:rPr>
      </w:pPr>
      <w:r w:rsidRPr="001B4450">
        <w:rPr>
          <w:b/>
          <w:bCs/>
          <w:i/>
          <w:iCs/>
          <w:sz w:val="26"/>
          <w:szCs w:val="26"/>
          <w:lang w:val="pt-BR"/>
        </w:rPr>
        <w:t xml:space="preserve">4.2. </w:t>
      </w:r>
      <w:r w:rsidRPr="001B4450">
        <w:rPr>
          <w:b/>
          <w:bCs/>
          <w:i/>
          <w:sz w:val="26"/>
          <w:szCs w:val="26"/>
          <w:lang w:val="pt-BR"/>
        </w:rPr>
        <w:t>Dụng cụ trợ giúp:</w:t>
      </w:r>
    </w:p>
    <w:p w14:paraId="7C5A79F5" w14:textId="77777777" w:rsidR="001B4450" w:rsidRPr="005D666D" w:rsidRDefault="001B4450" w:rsidP="005E191A">
      <w:pPr>
        <w:spacing w:before="120" w:after="60" w:line="276" w:lineRule="auto"/>
        <w:ind w:firstLine="567"/>
        <w:jc w:val="both"/>
        <w:rPr>
          <w:spacing w:val="6"/>
          <w:sz w:val="26"/>
          <w:szCs w:val="26"/>
          <w:lang w:val="pt-BR"/>
        </w:rPr>
      </w:pPr>
      <w:r w:rsidRPr="005D666D">
        <w:rPr>
          <w:b/>
          <w:bCs/>
          <w:spacing w:val="6"/>
          <w:sz w:val="26"/>
          <w:szCs w:val="26"/>
          <w:lang w:val="pt-BR"/>
        </w:rPr>
        <w:t xml:space="preserve">- Ghế bại não: </w:t>
      </w:r>
      <w:r w:rsidRPr="005D666D">
        <w:rPr>
          <w:spacing w:val="6"/>
          <w:sz w:val="26"/>
          <w:szCs w:val="26"/>
          <w:lang w:val="pt-BR"/>
        </w:rPr>
        <w:t>Chỉ định cho tất cả trẻ bại não ở giai đoạn tập ngồi, giúp trẻ ở tư thế ngồi đúng, hỗ trợ cho việc chăm sóc trẻ</w:t>
      </w:r>
    </w:p>
    <w:p w14:paraId="3605A53D"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 Bàn tập đứng: </w:t>
      </w:r>
      <w:r w:rsidRPr="001B4450">
        <w:rPr>
          <w:sz w:val="26"/>
          <w:szCs w:val="26"/>
          <w:lang w:val="pt-BR"/>
        </w:rPr>
        <w:t>Trẻ ở giai đoạn tập đứng. Trẻ có co rút khớp gối ở tư thế đứng</w:t>
      </w:r>
    </w:p>
    <w:p w14:paraId="11A0EB1B"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 Khung tập đi: </w:t>
      </w:r>
      <w:r w:rsidRPr="001B4450">
        <w:rPr>
          <w:sz w:val="26"/>
          <w:szCs w:val="26"/>
          <w:lang w:val="pt-BR"/>
        </w:rPr>
        <w:t>Giữ ở tư thế đứng dồn trọng lượng lên 2 chân</w:t>
      </w:r>
      <w:r w:rsidRPr="001B4450">
        <w:rPr>
          <w:b/>
          <w:bCs/>
          <w:sz w:val="26"/>
          <w:szCs w:val="26"/>
          <w:lang w:val="pt-BR"/>
        </w:rPr>
        <w:t xml:space="preserve">. </w:t>
      </w:r>
      <w:r w:rsidRPr="001B4450">
        <w:rPr>
          <w:sz w:val="26"/>
          <w:szCs w:val="26"/>
          <w:lang w:val="pt-BR"/>
        </w:rPr>
        <w:t>Giúp trẻ ở giai đoạn tập đi</w:t>
      </w:r>
    </w:p>
    <w:p w14:paraId="65682B65"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xml:space="preserve">- Xe tập đi: </w:t>
      </w:r>
      <w:r w:rsidRPr="001B4450">
        <w:rPr>
          <w:sz w:val="26"/>
          <w:szCs w:val="26"/>
          <w:lang w:val="pt-BR"/>
        </w:rPr>
        <w:t>Yếu chân</w:t>
      </w:r>
      <w:r w:rsidRPr="001B4450">
        <w:rPr>
          <w:b/>
          <w:bCs/>
          <w:sz w:val="26"/>
          <w:szCs w:val="26"/>
          <w:lang w:val="pt-BR"/>
        </w:rPr>
        <w:t xml:space="preserve">, </w:t>
      </w:r>
      <w:r w:rsidRPr="001B4450">
        <w:rPr>
          <w:sz w:val="26"/>
          <w:szCs w:val="26"/>
          <w:lang w:val="pt-BR"/>
        </w:rPr>
        <w:t xml:space="preserve">Thăng bằng kém </w:t>
      </w:r>
    </w:p>
    <w:p w14:paraId="6855B18F" w14:textId="77777777" w:rsidR="001B4450" w:rsidRPr="001B4450" w:rsidRDefault="001B4450" w:rsidP="005E191A">
      <w:pPr>
        <w:spacing w:before="120" w:after="60" w:line="276" w:lineRule="auto"/>
        <w:ind w:firstLine="567"/>
        <w:jc w:val="both"/>
        <w:rPr>
          <w:b/>
          <w:bCs/>
          <w:sz w:val="26"/>
          <w:szCs w:val="26"/>
          <w:lang w:val="pt-BR"/>
        </w:rPr>
      </w:pPr>
      <w:r w:rsidRPr="001B4450">
        <w:rPr>
          <w:b/>
          <w:bCs/>
          <w:sz w:val="26"/>
          <w:szCs w:val="26"/>
          <w:lang w:val="pt-BR"/>
        </w:rPr>
        <w:t>- Thanh song song</w:t>
      </w:r>
      <w:r w:rsidRPr="001B4450">
        <w:rPr>
          <w:b/>
          <w:bCs/>
          <w:sz w:val="26"/>
          <w:szCs w:val="26"/>
          <w:lang w:val="pt-BR"/>
        </w:rPr>
        <w:tab/>
      </w:r>
      <w:r w:rsidRPr="001B4450">
        <w:rPr>
          <w:b/>
          <w:bCs/>
          <w:sz w:val="26"/>
          <w:szCs w:val="26"/>
          <w:lang w:val="pt-BR"/>
        </w:rPr>
        <w:tab/>
      </w:r>
      <w:r w:rsidRPr="001B4450">
        <w:rPr>
          <w:b/>
          <w:bCs/>
          <w:sz w:val="26"/>
          <w:szCs w:val="26"/>
          <w:lang w:val="pt-BR"/>
        </w:rPr>
        <w:tab/>
      </w:r>
      <w:r w:rsidRPr="001B4450">
        <w:rPr>
          <w:b/>
          <w:bCs/>
          <w:sz w:val="26"/>
          <w:szCs w:val="26"/>
          <w:lang w:val="pt-BR"/>
        </w:rPr>
        <w:tab/>
      </w:r>
      <w:r w:rsidRPr="001B4450">
        <w:rPr>
          <w:b/>
          <w:bCs/>
          <w:sz w:val="26"/>
          <w:szCs w:val="26"/>
          <w:lang w:val="pt-BR"/>
        </w:rPr>
        <w:tab/>
      </w:r>
    </w:p>
    <w:p w14:paraId="3A899C0F" w14:textId="77777777" w:rsidR="001B4450" w:rsidRPr="001B4450" w:rsidRDefault="001B4450" w:rsidP="005E191A">
      <w:pPr>
        <w:tabs>
          <w:tab w:val="num" w:pos="3240"/>
        </w:tabs>
        <w:spacing w:before="120" w:after="60" w:line="276" w:lineRule="auto"/>
        <w:ind w:firstLine="567"/>
        <w:jc w:val="both"/>
        <w:rPr>
          <w:b/>
          <w:bCs/>
          <w:sz w:val="26"/>
          <w:szCs w:val="26"/>
          <w:lang w:val="pt-BR"/>
        </w:rPr>
      </w:pPr>
      <w:r w:rsidRPr="001B4450">
        <w:rPr>
          <w:b/>
          <w:bCs/>
          <w:sz w:val="26"/>
          <w:szCs w:val="26"/>
          <w:lang w:val="pt-BR"/>
        </w:rPr>
        <w:t>- Nạng, gậy</w:t>
      </w:r>
      <w:r w:rsidRPr="001B4450">
        <w:rPr>
          <w:sz w:val="26"/>
          <w:szCs w:val="26"/>
          <w:lang w:val="pt-BR"/>
        </w:rPr>
        <w:t xml:space="preserve"> </w:t>
      </w:r>
    </w:p>
    <w:p w14:paraId="4C34AE82" w14:textId="77777777" w:rsidR="001B4450" w:rsidRPr="001B4450" w:rsidRDefault="001B4450" w:rsidP="005E191A">
      <w:pPr>
        <w:widowControl w:val="0"/>
        <w:spacing w:before="120" w:after="60" w:line="276" w:lineRule="auto"/>
        <w:ind w:firstLine="567"/>
        <w:jc w:val="both"/>
        <w:rPr>
          <w:b/>
          <w:bCs/>
          <w:sz w:val="26"/>
          <w:szCs w:val="26"/>
          <w:lang w:val="pt-BR"/>
        </w:rPr>
      </w:pPr>
      <w:r w:rsidRPr="001B4450">
        <w:rPr>
          <w:b/>
          <w:bCs/>
          <w:iCs/>
          <w:sz w:val="26"/>
          <w:szCs w:val="26"/>
          <w:lang w:val="pt-BR"/>
        </w:rPr>
        <w:t>5.</w:t>
      </w:r>
      <w:r w:rsidRPr="001B4450">
        <w:rPr>
          <w:b/>
          <w:bCs/>
          <w:sz w:val="26"/>
          <w:szCs w:val="26"/>
          <w:lang w:val="pt-BR"/>
        </w:rPr>
        <w:t xml:space="preserve"> Điện trị liệu:</w:t>
      </w:r>
    </w:p>
    <w:p w14:paraId="1C17A0DF" w14:textId="77777777" w:rsidR="001B4450" w:rsidRPr="001B4450" w:rsidRDefault="001B4450" w:rsidP="005E191A">
      <w:pPr>
        <w:widowControl w:val="0"/>
        <w:spacing w:before="120" w:after="60" w:line="276" w:lineRule="auto"/>
        <w:ind w:firstLine="567"/>
        <w:jc w:val="both"/>
        <w:rPr>
          <w:b/>
          <w:bCs/>
          <w:i/>
          <w:sz w:val="26"/>
          <w:szCs w:val="26"/>
          <w:lang w:val="pt-BR"/>
        </w:rPr>
      </w:pPr>
      <w:r w:rsidRPr="001B4450">
        <w:rPr>
          <w:b/>
          <w:bCs/>
          <w:i/>
          <w:sz w:val="26"/>
          <w:szCs w:val="26"/>
          <w:lang w:val="pt-BR"/>
        </w:rPr>
        <w:t xml:space="preserve">5.1. Tử ngoại: </w:t>
      </w:r>
    </w:p>
    <w:p w14:paraId="51835737" w14:textId="77777777" w:rsidR="001B4450" w:rsidRPr="001B4450" w:rsidRDefault="001B4450" w:rsidP="005D666D">
      <w:pPr>
        <w:widowControl w:val="0"/>
        <w:numPr>
          <w:ilvl w:val="0"/>
          <w:numId w:val="102"/>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hỉ định: Bại não có còi xương –SDD, Bại não thể nhẽo</w:t>
      </w:r>
    </w:p>
    <w:p w14:paraId="36B5A868" w14:textId="77777777" w:rsidR="001B4450" w:rsidRPr="001B4450" w:rsidRDefault="001B4450" w:rsidP="005D666D">
      <w:pPr>
        <w:widowControl w:val="0"/>
        <w:numPr>
          <w:ilvl w:val="0"/>
          <w:numId w:val="103"/>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Chống chỉ định: Bại não có kèm theo Động kinh, lao phổi tiến triển, suy thận, suy gan, chàm cấp.</w:t>
      </w:r>
    </w:p>
    <w:p w14:paraId="720A65EF" w14:textId="77777777" w:rsidR="001B4450" w:rsidRPr="001B4450" w:rsidRDefault="001B4450" w:rsidP="005D666D">
      <w:pPr>
        <w:widowControl w:val="0"/>
        <w:numPr>
          <w:ilvl w:val="0"/>
          <w:numId w:val="103"/>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Phương pháp: Tử ngoại B bước sóng 280-315 nm</w:t>
      </w:r>
    </w:p>
    <w:p w14:paraId="13F57EF5" w14:textId="77777777" w:rsidR="001B4450" w:rsidRPr="001B4450" w:rsidRDefault="001B4450" w:rsidP="005D666D">
      <w:pPr>
        <w:widowControl w:val="0"/>
        <w:numPr>
          <w:ilvl w:val="0"/>
          <w:numId w:val="104"/>
        </w:numPr>
        <w:tabs>
          <w:tab w:val="clear" w:pos="1800"/>
          <w:tab w:val="num" w:pos="840"/>
        </w:tabs>
        <w:spacing w:before="120" w:after="60" w:line="276" w:lineRule="auto"/>
        <w:ind w:left="0" w:firstLine="567"/>
        <w:jc w:val="both"/>
        <w:rPr>
          <w:sz w:val="26"/>
          <w:szCs w:val="26"/>
          <w:lang w:val="pt-BR"/>
        </w:rPr>
      </w:pPr>
      <w:r w:rsidRPr="001B4450">
        <w:rPr>
          <w:sz w:val="26"/>
          <w:szCs w:val="26"/>
          <w:lang w:val="pt-BR"/>
        </w:rPr>
        <w:t>Thời gian: liều đỏ da độ 1 sau tăng dần lên (tổng liều 1-5 phút/lần) X 20-30 ngày/đợt</w:t>
      </w:r>
      <w:r w:rsidRPr="001B4450">
        <w:rPr>
          <w:sz w:val="26"/>
          <w:szCs w:val="26"/>
          <w:lang w:val="pt-BR"/>
        </w:rPr>
        <w:tab/>
      </w:r>
    </w:p>
    <w:p w14:paraId="4C143DAB" w14:textId="77777777" w:rsidR="001B4450" w:rsidRPr="00C15217" w:rsidRDefault="001B4450" w:rsidP="005E191A">
      <w:pPr>
        <w:widowControl w:val="0"/>
        <w:spacing w:before="120" w:after="60" w:line="276" w:lineRule="auto"/>
        <w:ind w:firstLine="567"/>
        <w:jc w:val="both"/>
        <w:rPr>
          <w:b/>
          <w:bCs/>
          <w:spacing w:val="-4"/>
          <w:sz w:val="26"/>
          <w:szCs w:val="26"/>
          <w:lang w:val="pt-BR"/>
        </w:rPr>
      </w:pPr>
      <w:r w:rsidRPr="00C15217">
        <w:rPr>
          <w:b/>
          <w:bCs/>
          <w:i/>
          <w:spacing w:val="-4"/>
          <w:sz w:val="26"/>
          <w:szCs w:val="26"/>
          <w:lang w:val="pt-BR"/>
        </w:rPr>
        <w:t>5.2.</w:t>
      </w:r>
      <w:r w:rsidR="005D666D" w:rsidRPr="00C15217">
        <w:rPr>
          <w:b/>
          <w:bCs/>
          <w:i/>
          <w:spacing w:val="-4"/>
          <w:sz w:val="26"/>
          <w:szCs w:val="26"/>
          <w:lang w:val="pt-BR"/>
        </w:rPr>
        <w:t xml:space="preserve"> </w:t>
      </w:r>
      <w:r w:rsidRPr="00C15217">
        <w:rPr>
          <w:b/>
          <w:bCs/>
          <w:i/>
          <w:spacing w:val="-4"/>
          <w:sz w:val="26"/>
          <w:szCs w:val="26"/>
          <w:lang w:val="pt-BR"/>
        </w:rPr>
        <w:t>Điện thấp tần:</w:t>
      </w:r>
      <w:r w:rsidRPr="00C15217">
        <w:rPr>
          <w:b/>
          <w:bCs/>
          <w:spacing w:val="-4"/>
          <w:sz w:val="26"/>
          <w:szCs w:val="26"/>
          <w:u w:val="single"/>
          <w:lang w:val="pt-BR"/>
        </w:rPr>
        <w:t xml:space="preserve"> </w:t>
      </w:r>
      <w:r w:rsidRPr="00C15217">
        <w:rPr>
          <w:spacing w:val="-4"/>
          <w:sz w:val="26"/>
          <w:szCs w:val="26"/>
          <w:lang w:val="pt-BR"/>
        </w:rPr>
        <w:t>Là dòng điện một chiều có điện thế không đổi trong thời gian điều trị</w:t>
      </w:r>
    </w:p>
    <w:p w14:paraId="3F8E999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Trẻ bại não không có Động kinh lâm sàng</w:t>
      </w:r>
    </w:p>
    <w:p w14:paraId="5CA7393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ống chỉ định: Bại não có Động kinh trên lâm sàng; BN thể co cứng nặng</w:t>
      </w:r>
    </w:p>
    <w:p w14:paraId="164A69B1"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w:t>
      </w:r>
      <w:r w:rsidRPr="001B4450">
        <w:rPr>
          <w:b/>
          <w:bCs/>
          <w:iCs/>
          <w:sz w:val="26"/>
          <w:szCs w:val="26"/>
          <w:lang w:val="pt-BR"/>
        </w:rPr>
        <w:t>Các phương pháp điện thấp tần:</w:t>
      </w:r>
    </w:p>
    <w:p w14:paraId="3FC5710F" w14:textId="77777777" w:rsidR="001B4450" w:rsidRPr="001B4450" w:rsidRDefault="001B4450" w:rsidP="005E191A">
      <w:pPr>
        <w:widowControl w:val="0"/>
        <w:spacing w:before="120" w:after="60" w:line="276" w:lineRule="auto"/>
        <w:ind w:firstLine="567"/>
        <w:jc w:val="both"/>
        <w:rPr>
          <w:sz w:val="26"/>
          <w:szCs w:val="26"/>
          <w:lang w:val="pt-BR"/>
        </w:rPr>
      </w:pPr>
      <w:r w:rsidRPr="001B4450">
        <w:rPr>
          <w:b/>
          <w:bCs/>
          <w:sz w:val="26"/>
          <w:szCs w:val="26"/>
          <w:lang w:val="pt-BR"/>
        </w:rPr>
        <w:t>+ Gavanic dẫn CaCl2 cổ</w:t>
      </w:r>
      <w:r w:rsidRPr="001B4450">
        <w:rPr>
          <w:sz w:val="26"/>
          <w:szCs w:val="26"/>
          <w:lang w:val="pt-BR"/>
        </w:rPr>
        <w:t xml:space="preserve">: </w:t>
      </w:r>
    </w:p>
    <w:p w14:paraId="148F2A6A"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Chỉ định: cho trẻ BN chưa kiểm soát được đầu cổ, chưa biết lẫy. </w:t>
      </w:r>
    </w:p>
    <w:p w14:paraId="535ACF71"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Mục đích: tăng cường cơ lực nhóm cơ nâng đầu-cổ. </w:t>
      </w:r>
    </w:p>
    <w:p w14:paraId="5DD4FEF6"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T điện cực: Cực tác dụng mang dấu (+) có tẩm dung dịch CaCl2 đặt vào vùng cổ (C</w:t>
      </w:r>
      <w:r w:rsidRPr="001B4450">
        <w:rPr>
          <w:sz w:val="26"/>
          <w:szCs w:val="26"/>
          <w:vertAlign w:val="subscript"/>
          <w:lang w:val="pt-BR"/>
        </w:rPr>
        <w:t>5-7</w:t>
      </w:r>
      <w:r w:rsidRPr="001B4450">
        <w:rPr>
          <w:sz w:val="26"/>
          <w:szCs w:val="26"/>
          <w:lang w:val="pt-BR"/>
        </w:rPr>
        <w:t>); Cực đệm mang dấu (-) đặt ở vùng thắt lưng (L</w:t>
      </w:r>
      <w:r w:rsidRPr="001B4450">
        <w:rPr>
          <w:sz w:val="26"/>
          <w:szCs w:val="26"/>
          <w:vertAlign w:val="subscript"/>
          <w:lang w:val="pt-BR"/>
        </w:rPr>
        <w:t>4-5</w:t>
      </w:r>
      <w:r w:rsidRPr="001B4450">
        <w:rPr>
          <w:sz w:val="26"/>
          <w:szCs w:val="26"/>
          <w:lang w:val="pt-BR"/>
        </w:rPr>
        <w:t xml:space="preserve">). Cường độ:03-0,5mA/cm2 điện cực. </w:t>
      </w:r>
    </w:p>
    <w:p w14:paraId="4F460632"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Thời gian điều trị: 15-30 phút/lần hàng ngày X 20-30 ngày. </w:t>
      </w:r>
    </w:p>
    <w:p w14:paraId="4C689C68" w14:textId="77777777" w:rsidR="001B4450" w:rsidRPr="001B4450" w:rsidRDefault="001B4450" w:rsidP="005E191A">
      <w:pPr>
        <w:widowControl w:val="0"/>
        <w:spacing w:before="120" w:after="60" w:line="276" w:lineRule="auto"/>
        <w:ind w:firstLine="567"/>
        <w:jc w:val="both"/>
        <w:rPr>
          <w:sz w:val="26"/>
          <w:szCs w:val="26"/>
          <w:lang w:val="pt-BR"/>
        </w:rPr>
      </w:pPr>
      <w:r w:rsidRPr="001B4450">
        <w:rPr>
          <w:b/>
          <w:bCs/>
          <w:sz w:val="26"/>
          <w:szCs w:val="26"/>
          <w:lang w:val="pt-BR"/>
        </w:rPr>
        <w:t>+ Ganvanic dẫn CaCl</w:t>
      </w:r>
      <w:r w:rsidRPr="001B4450">
        <w:rPr>
          <w:b/>
          <w:bCs/>
          <w:sz w:val="26"/>
          <w:szCs w:val="26"/>
          <w:vertAlign w:val="subscript"/>
          <w:lang w:val="pt-BR"/>
        </w:rPr>
        <w:t>2</w:t>
      </w:r>
      <w:r w:rsidRPr="001B4450">
        <w:rPr>
          <w:b/>
          <w:bCs/>
          <w:sz w:val="26"/>
          <w:szCs w:val="26"/>
          <w:lang w:val="pt-BR"/>
        </w:rPr>
        <w:t xml:space="preserve"> lưng</w:t>
      </w:r>
      <w:r w:rsidRPr="001B4450">
        <w:rPr>
          <w:sz w:val="26"/>
          <w:szCs w:val="26"/>
          <w:lang w:val="pt-BR"/>
        </w:rPr>
        <w:t xml:space="preserve"> :</w:t>
      </w:r>
    </w:p>
    <w:p w14:paraId="64451F5D" w14:textId="77777777" w:rsidR="001B4450" w:rsidRPr="005D666D" w:rsidRDefault="001B4450" w:rsidP="005E191A">
      <w:pPr>
        <w:widowControl w:val="0"/>
        <w:spacing w:before="120" w:after="60" w:line="276" w:lineRule="auto"/>
        <w:ind w:firstLine="567"/>
        <w:jc w:val="both"/>
        <w:rPr>
          <w:spacing w:val="-2"/>
          <w:sz w:val="26"/>
          <w:szCs w:val="26"/>
          <w:lang w:val="pt-BR"/>
        </w:rPr>
      </w:pPr>
      <w:r w:rsidRPr="005D666D">
        <w:rPr>
          <w:spacing w:val="-2"/>
          <w:sz w:val="26"/>
          <w:szCs w:val="26"/>
          <w:lang w:val="pt-BR"/>
        </w:rPr>
        <w:t>- Chỉ định: cho trẻ BN chưa nâng thân mình (chưa biết ngồi)</w:t>
      </w:r>
    </w:p>
    <w:p w14:paraId="4AD12DF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Mục đích : tăng cường cơ lực nhóm cơ nâng thân. </w:t>
      </w:r>
    </w:p>
    <w:p w14:paraId="55DD4E3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KT điện cực : Cực tác dụng mang dấu (+) có tẩm dung dịch CaCl2 đặt vào vùng thắt lưng (L4-5); Cực đệm mang dấu (-) đặt ở vùng.cổ (C5-7) hoặc giữa 2 bả vai. Cường độ: 03-0,5mA/cm2 điện cực. </w:t>
      </w:r>
    </w:p>
    <w:p w14:paraId="260FA7D9"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Thời gian điều trị: 15-30 phút/lần/ ngày X 20-30 ngày.</w:t>
      </w:r>
    </w:p>
    <w:p w14:paraId="41A6E4F5" w14:textId="77777777" w:rsidR="001B4450" w:rsidRPr="001B4450" w:rsidRDefault="001B4450" w:rsidP="005E191A">
      <w:pPr>
        <w:widowControl w:val="0"/>
        <w:spacing w:before="120" w:after="60" w:line="276" w:lineRule="auto"/>
        <w:ind w:firstLine="567"/>
        <w:jc w:val="both"/>
        <w:rPr>
          <w:sz w:val="26"/>
          <w:szCs w:val="26"/>
          <w:lang w:val="pt-BR"/>
        </w:rPr>
      </w:pPr>
      <w:r w:rsidRPr="001B4450">
        <w:rPr>
          <w:b/>
          <w:bCs/>
          <w:sz w:val="26"/>
          <w:szCs w:val="26"/>
          <w:lang w:val="pt-BR"/>
        </w:rPr>
        <w:t>+ Dòng Gavanic ngược toàn thân</w:t>
      </w:r>
      <w:r w:rsidRPr="001B4450">
        <w:rPr>
          <w:sz w:val="26"/>
          <w:szCs w:val="26"/>
          <w:lang w:val="pt-BR"/>
        </w:rPr>
        <w:t xml:space="preserve"> :</w:t>
      </w:r>
    </w:p>
    <w:p w14:paraId="3AAA5C87"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cho trẻ  BN thể co cứng liệt tứ chi</w:t>
      </w:r>
    </w:p>
    <w:p w14:paraId="34AC727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Mục đích: Giảm trương lực nhóm cơ gập mặt lòng khớp cổ chân nhằm đưa bàn chân về vị trí trung gian. </w:t>
      </w:r>
    </w:p>
    <w:p w14:paraId="56B1489A"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KT điện cực: 2 cực tác dụng mang dấu (-) đặt vào vùng cơ dép hai bên; Cực đệm mang dấu (+) đặt ở vùng giữa 2 bả vai hoặc thắt lưng. Cường độ:03-0,5mA/cm2 điện cực. </w:t>
      </w:r>
    </w:p>
    <w:p w14:paraId="6A3B2D4F" w14:textId="77777777" w:rsidR="001B4450" w:rsidRPr="001B4450" w:rsidRDefault="001B4450" w:rsidP="00C15217">
      <w:pPr>
        <w:widowControl w:val="0"/>
        <w:spacing w:before="120" w:after="60" w:line="276" w:lineRule="auto"/>
        <w:ind w:firstLine="567"/>
        <w:rPr>
          <w:sz w:val="26"/>
          <w:szCs w:val="26"/>
          <w:lang w:val="pt-BR"/>
        </w:rPr>
      </w:pPr>
      <w:r w:rsidRPr="001B4450">
        <w:rPr>
          <w:sz w:val="26"/>
          <w:szCs w:val="26"/>
          <w:lang w:val="pt-BR"/>
        </w:rPr>
        <w:t>- Thời gian điều trị:</w:t>
      </w:r>
      <w:r w:rsidR="00C15217">
        <w:rPr>
          <w:sz w:val="26"/>
          <w:szCs w:val="26"/>
          <w:lang w:val="pt-BR"/>
        </w:rPr>
        <w:t xml:space="preserve"> 15-30 phút/lần hàng ngày trong</w:t>
      </w:r>
      <w:r w:rsidR="00C15217">
        <w:rPr>
          <w:sz w:val="26"/>
          <w:szCs w:val="26"/>
          <w:lang w:val="vi-VN"/>
        </w:rPr>
        <w:t xml:space="preserve"> </w:t>
      </w:r>
      <w:r w:rsidRPr="001B4450">
        <w:rPr>
          <w:sz w:val="26"/>
          <w:szCs w:val="26"/>
          <w:lang w:val="pt-BR"/>
        </w:rPr>
        <w:t xml:space="preserve">20-30 ngày. </w:t>
      </w:r>
    </w:p>
    <w:p w14:paraId="7B462914" w14:textId="77777777" w:rsidR="001B4450" w:rsidRPr="001B4450" w:rsidRDefault="001B4450" w:rsidP="005E191A">
      <w:pPr>
        <w:widowControl w:val="0"/>
        <w:spacing w:before="120" w:after="60" w:line="276" w:lineRule="auto"/>
        <w:ind w:firstLine="567"/>
        <w:jc w:val="both"/>
        <w:rPr>
          <w:sz w:val="26"/>
          <w:szCs w:val="26"/>
          <w:lang w:val="pt-BR"/>
        </w:rPr>
      </w:pPr>
      <w:r w:rsidRPr="001B4450">
        <w:rPr>
          <w:b/>
          <w:bCs/>
          <w:sz w:val="26"/>
          <w:szCs w:val="26"/>
          <w:lang w:val="pt-BR"/>
        </w:rPr>
        <w:t>+ Dòng Gavanic ngược khu trú chi trên:</w:t>
      </w:r>
    </w:p>
    <w:p w14:paraId="4DA2EE5C"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 cho trẻ  BN thể co cứng liệt nủa người</w:t>
      </w:r>
    </w:p>
    <w:p w14:paraId="7E9F1044"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 Mục đích: Giảm trương lực nhóm cơ gập mặt lòng khớp cổ tay nhằm đưa bàn chân về vị trí trung gian. </w:t>
      </w:r>
    </w:p>
    <w:p w14:paraId="3740008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T điện cực: Cực tác dụng mang dấu (-) đặt vào phần dưới cẳng tay liệt</w:t>
      </w:r>
      <w:r w:rsidR="005D666D">
        <w:rPr>
          <w:sz w:val="26"/>
          <w:szCs w:val="26"/>
          <w:lang w:val="pt-BR"/>
        </w:rPr>
        <w:t xml:space="preserve"> </w:t>
      </w:r>
      <w:r w:rsidRPr="001B4450">
        <w:rPr>
          <w:sz w:val="26"/>
          <w:szCs w:val="26"/>
          <w:lang w:val="pt-BR"/>
        </w:rPr>
        <w:t xml:space="preserve">(điểm vận động các cơ gập mặt lòng khớp cổ tay); Cực đệm mang dấu (+) đặt ở vùng 1/3 giữa (cơ hai đầu) cánh tay. Cường độ:03-0,5mA/cm2 điện cực. Thời gian điều trị: 15-30 phút/lần hàng ngày trong 20-30 ngày. </w:t>
      </w:r>
    </w:p>
    <w:p w14:paraId="2D6136C0" w14:textId="77777777" w:rsidR="001B4450" w:rsidRPr="001B4450" w:rsidRDefault="001B4450" w:rsidP="005E191A">
      <w:pPr>
        <w:widowControl w:val="0"/>
        <w:spacing w:before="120" w:after="60" w:line="276" w:lineRule="auto"/>
        <w:ind w:firstLine="567"/>
        <w:jc w:val="both"/>
        <w:rPr>
          <w:sz w:val="26"/>
          <w:szCs w:val="26"/>
          <w:lang w:val="pt-BR"/>
        </w:rPr>
      </w:pPr>
      <w:r w:rsidRPr="001B4450">
        <w:rPr>
          <w:b/>
          <w:bCs/>
          <w:sz w:val="26"/>
          <w:szCs w:val="26"/>
          <w:lang w:val="pt-BR"/>
        </w:rPr>
        <w:t>+ Dòng Gavanic ngược khu trú chi dưới:</w:t>
      </w:r>
    </w:p>
    <w:p w14:paraId="057E3952"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cho trẻ  BN thể co cứng liệt nửa người</w:t>
      </w:r>
    </w:p>
    <w:p w14:paraId="5669C2E6"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Mục đích: Giảm trương lực nhóm cơ gập mặt lòng khớp cổ chân</w:t>
      </w:r>
      <w:r w:rsidR="005D666D">
        <w:rPr>
          <w:sz w:val="26"/>
          <w:szCs w:val="26"/>
          <w:lang w:val="pt-BR"/>
        </w:rPr>
        <w:t xml:space="preserve"> </w:t>
      </w:r>
      <w:r w:rsidRPr="001B4450">
        <w:rPr>
          <w:sz w:val="26"/>
          <w:szCs w:val="26"/>
          <w:lang w:val="pt-BR"/>
        </w:rPr>
        <w:t>(Cơ sinh đôi,</w:t>
      </w:r>
      <w:r w:rsidR="006F48E0">
        <w:rPr>
          <w:sz w:val="26"/>
          <w:szCs w:val="26"/>
          <w:lang w:val="pt-BR"/>
        </w:rPr>
        <w:t xml:space="preserve"> </w:t>
      </w:r>
      <w:r w:rsidRPr="001B4450">
        <w:rPr>
          <w:sz w:val="26"/>
          <w:szCs w:val="26"/>
          <w:lang w:val="pt-BR"/>
        </w:rPr>
        <w:t xml:space="preserve">dép) nhằm đưa bàn chân về vị trí trung gian. </w:t>
      </w:r>
    </w:p>
    <w:p w14:paraId="3266CFAA"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T điện cực : Cực tác dụng mang dấu (-) đặt vào vùng cơ dép bên liệt</w:t>
      </w:r>
      <w:r w:rsidR="006F48E0">
        <w:rPr>
          <w:sz w:val="26"/>
          <w:szCs w:val="26"/>
          <w:lang w:val="pt-BR"/>
        </w:rPr>
        <w:t xml:space="preserve"> </w:t>
      </w:r>
      <w:r w:rsidRPr="001B4450">
        <w:rPr>
          <w:sz w:val="26"/>
          <w:szCs w:val="26"/>
          <w:lang w:val="pt-BR"/>
        </w:rPr>
        <w:t xml:space="preserve">(bắp chân); Cực đệm mang dấu (+) đặt ở vùng giữa 2 bả vai hoặc thắt lưng. Cường độ: 03-0,5mA/cm2 điện cực. Thời gian điều trị: 15-30 phút/lần hàng ngày trong 20-30 ngày. </w:t>
      </w:r>
    </w:p>
    <w:p w14:paraId="2D398BFE" w14:textId="77777777" w:rsidR="001B4450" w:rsidRPr="001B4450" w:rsidRDefault="001B4450" w:rsidP="005E191A">
      <w:pPr>
        <w:widowControl w:val="0"/>
        <w:spacing w:before="120" w:after="60" w:line="276" w:lineRule="auto"/>
        <w:ind w:firstLine="567"/>
        <w:jc w:val="both"/>
        <w:rPr>
          <w:b/>
          <w:bCs/>
          <w:sz w:val="26"/>
          <w:szCs w:val="26"/>
          <w:lang w:val="pt-BR"/>
        </w:rPr>
      </w:pPr>
      <w:r w:rsidRPr="001B4450">
        <w:rPr>
          <w:b/>
          <w:bCs/>
          <w:sz w:val="26"/>
          <w:szCs w:val="26"/>
          <w:lang w:val="pt-BR"/>
        </w:rPr>
        <w:t>+ Dòng Gavanic ngắt quãng</w:t>
      </w:r>
      <w:r w:rsidR="005D666D">
        <w:rPr>
          <w:b/>
          <w:bCs/>
          <w:sz w:val="26"/>
          <w:szCs w:val="26"/>
          <w:lang w:val="pt-BR"/>
        </w:rPr>
        <w:t xml:space="preserve"> </w:t>
      </w:r>
      <w:r w:rsidRPr="001B4450">
        <w:rPr>
          <w:b/>
          <w:bCs/>
          <w:sz w:val="26"/>
          <w:szCs w:val="26"/>
          <w:lang w:val="pt-BR"/>
        </w:rPr>
        <w:t xml:space="preserve">(xung chữ nhật hoặc tam giác) khu trú </w:t>
      </w:r>
    </w:p>
    <w:p w14:paraId="13BC63F2"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cho trẻ  BN thể co cứng (bàn chân thuổng,bàn tay gập mu quá mức, co rút gập hình thành tại gối...)</w:t>
      </w:r>
    </w:p>
    <w:p w14:paraId="3D52F822"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xml:space="preserve">- Mục đích : Không phải kích thích lên cơ trực tiếp mà kích thích lên thần kinh bị ức chế. Phương pháp này còn gọi là thể dục trị liệu . </w:t>
      </w:r>
    </w:p>
    <w:p w14:paraId="3305F330"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KT điện cực : Cực tác dụng mang dấu (-) đặt vào điểm vận động của cơ định kích thích</w:t>
      </w:r>
      <w:r w:rsidR="005D666D">
        <w:rPr>
          <w:sz w:val="26"/>
          <w:szCs w:val="26"/>
          <w:lang w:val="pt-BR"/>
        </w:rPr>
        <w:t xml:space="preserve"> </w:t>
      </w:r>
      <w:r w:rsidRPr="001B4450">
        <w:rPr>
          <w:sz w:val="26"/>
          <w:szCs w:val="26"/>
          <w:lang w:val="pt-BR"/>
        </w:rPr>
        <w:t>(Cơ gập mu bàn ta</w:t>
      </w:r>
      <w:r w:rsidR="005D666D">
        <w:rPr>
          <w:sz w:val="26"/>
          <w:szCs w:val="26"/>
          <w:lang w:val="pt-BR"/>
        </w:rPr>
        <w:t>y,</w:t>
      </w:r>
      <w:r w:rsidR="006F48E0">
        <w:rPr>
          <w:sz w:val="26"/>
          <w:szCs w:val="26"/>
          <w:lang w:val="pt-BR"/>
        </w:rPr>
        <w:t xml:space="preserve"> </w:t>
      </w:r>
      <w:r w:rsidR="005D666D">
        <w:rPr>
          <w:sz w:val="26"/>
          <w:szCs w:val="26"/>
          <w:lang w:val="pt-BR"/>
        </w:rPr>
        <w:t>cơ chày trước,cơ tứ đầu đùi..</w:t>
      </w:r>
      <w:r w:rsidRPr="001B4450">
        <w:rPr>
          <w:sz w:val="26"/>
          <w:szCs w:val="26"/>
          <w:lang w:val="pt-BR"/>
        </w:rPr>
        <w:t>.); Cực đệm mang dấu (+) đặt ở vùng đầu gần của chi tương ứng</w:t>
      </w:r>
      <w:r w:rsidR="006F48E0">
        <w:rPr>
          <w:sz w:val="26"/>
          <w:szCs w:val="26"/>
          <w:lang w:val="pt-BR"/>
        </w:rPr>
        <w:t xml:space="preserve"> (hoặc C4-6 hoặc vùng thắt lưng</w:t>
      </w:r>
      <w:r w:rsidRPr="001B4450">
        <w:rPr>
          <w:sz w:val="26"/>
          <w:szCs w:val="26"/>
          <w:lang w:val="pt-BR"/>
        </w:rPr>
        <w:t>) Cường độ: dò cường độ và giữ lại ở liều có co cơ tối thiểu. Thời gian điều trị:15-30 phút/lần hàng ngày trong 20-30 ngày.</w:t>
      </w:r>
    </w:p>
    <w:p w14:paraId="064F532E" w14:textId="77777777" w:rsidR="001B4450" w:rsidRPr="001B4450" w:rsidRDefault="001B4450" w:rsidP="005E191A">
      <w:pPr>
        <w:widowControl w:val="0"/>
        <w:spacing w:before="120" w:after="60" w:line="276" w:lineRule="auto"/>
        <w:ind w:firstLine="567"/>
        <w:jc w:val="both"/>
        <w:rPr>
          <w:b/>
          <w:bCs/>
          <w:sz w:val="26"/>
          <w:szCs w:val="26"/>
          <w:lang w:val="pt-BR"/>
        </w:rPr>
      </w:pPr>
      <w:r w:rsidRPr="001B4450">
        <w:rPr>
          <w:b/>
          <w:bCs/>
          <w:iCs/>
          <w:sz w:val="26"/>
          <w:szCs w:val="26"/>
          <w:lang w:val="pt-BR"/>
        </w:rPr>
        <w:t>6. Thuỷ trị liệu</w:t>
      </w:r>
      <w:r w:rsidRPr="001B4450">
        <w:rPr>
          <w:b/>
          <w:bCs/>
          <w:sz w:val="26"/>
          <w:szCs w:val="26"/>
          <w:lang w:val="pt-BR"/>
        </w:rPr>
        <w:t>:</w:t>
      </w:r>
    </w:p>
    <w:p w14:paraId="2C36BDEA"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ỉ định: Trẻ bại não không có Động kinh lâm sàng</w:t>
      </w:r>
    </w:p>
    <w:p w14:paraId="4B20884F"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Chống chỉ định: Trẻ bại não có Động kinh lâm sàng</w:t>
      </w:r>
    </w:p>
    <w:p w14:paraId="3A1A116C"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Mục đích: Thư giãn, giảm trương lực cơ, tăng khả năng VĐ có ý thức</w:t>
      </w:r>
    </w:p>
    <w:p w14:paraId="151B2418"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Phương pháp: Bồn nước xoáy Hubbard, bể bơi. Nhiệt độ nước 36-38</w:t>
      </w:r>
      <w:r w:rsidRPr="001B4450">
        <w:rPr>
          <w:sz w:val="26"/>
          <w:szCs w:val="26"/>
          <w:vertAlign w:val="superscript"/>
          <w:lang w:val="pt-BR"/>
        </w:rPr>
        <w:t>o</w:t>
      </w:r>
      <w:r w:rsidRPr="001B4450">
        <w:rPr>
          <w:sz w:val="26"/>
          <w:szCs w:val="26"/>
          <w:lang w:val="pt-BR"/>
        </w:rPr>
        <w:t>C</w:t>
      </w:r>
    </w:p>
    <w:p w14:paraId="4D44679D" w14:textId="77777777" w:rsidR="001B4450" w:rsidRPr="001B4450" w:rsidRDefault="001B4450" w:rsidP="005E191A">
      <w:pPr>
        <w:widowControl w:val="0"/>
        <w:spacing w:before="120" w:after="60" w:line="276" w:lineRule="auto"/>
        <w:ind w:firstLine="567"/>
        <w:jc w:val="both"/>
        <w:rPr>
          <w:sz w:val="26"/>
          <w:szCs w:val="26"/>
          <w:lang w:val="pt-BR"/>
        </w:rPr>
      </w:pPr>
      <w:r w:rsidRPr="001B4450">
        <w:rPr>
          <w:sz w:val="26"/>
          <w:szCs w:val="26"/>
          <w:lang w:val="pt-BR"/>
        </w:rPr>
        <w:t>- Thời gian : 20-30 phút</w:t>
      </w:r>
    </w:p>
    <w:p w14:paraId="5447C308" w14:textId="77777777" w:rsidR="001B4450" w:rsidRPr="001B4450" w:rsidRDefault="001B4450" w:rsidP="005E191A">
      <w:pPr>
        <w:widowControl w:val="0"/>
        <w:spacing w:before="120" w:after="60" w:line="276" w:lineRule="auto"/>
        <w:ind w:firstLine="567"/>
        <w:jc w:val="both"/>
        <w:rPr>
          <w:b/>
          <w:bCs/>
          <w:sz w:val="26"/>
          <w:szCs w:val="26"/>
        </w:rPr>
      </w:pPr>
      <w:r w:rsidRPr="001B4450">
        <w:rPr>
          <w:b/>
          <w:bCs/>
          <w:iCs/>
          <w:sz w:val="26"/>
          <w:szCs w:val="26"/>
        </w:rPr>
        <w:t>7. Giáo dục</w:t>
      </w:r>
      <w:r w:rsidRPr="001B4450">
        <w:rPr>
          <w:b/>
          <w:bCs/>
          <w:sz w:val="26"/>
          <w:szCs w:val="26"/>
        </w:rPr>
        <w:t>:</w:t>
      </w:r>
    </w:p>
    <w:p w14:paraId="6011F14E" w14:textId="77777777" w:rsidR="001B4450" w:rsidRPr="001B4450" w:rsidRDefault="001B4450" w:rsidP="006F48E0">
      <w:pPr>
        <w:widowControl w:val="0"/>
        <w:numPr>
          <w:ilvl w:val="1"/>
          <w:numId w:val="105"/>
        </w:numPr>
        <w:tabs>
          <w:tab w:val="clear" w:pos="2160"/>
          <w:tab w:val="num" w:pos="720"/>
        </w:tabs>
        <w:spacing w:before="120" w:after="60" w:line="276" w:lineRule="auto"/>
        <w:ind w:left="0" w:firstLine="567"/>
        <w:jc w:val="both"/>
        <w:rPr>
          <w:sz w:val="26"/>
          <w:szCs w:val="26"/>
        </w:rPr>
      </w:pPr>
      <w:r w:rsidRPr="001B4450">
        <w:rPr>
          <w:sz w:val="26"/>
          <w:szCs w:val="26"/>
        </w:rPr>
        <w:t>Huấn luyện các kỹ năng giáo dục tiền học đường</w:t>
      </w:r>
    </w:p>
    <w:p w14:paraId="2B6330A7" w14:textId="77777777" w:rsidR="001B4450" w:rsidRPr="001B4450" w:rsidRDefault="001B4450" w:rsidP="006F48E0">
      <w:pPr>
        <w:widowControl w:val="0"/>
        <w:numPr>
          <w:ilvl w:val="1"/>
          <w:numId w:val="105"/>
        </w:numPr>
        <w:tabs>
          <w:tab w:val="clear" w:pos="2160"/>
          <w:tab w:val="num" w:pos="720"/>
        </w:tabs>
        <w:spacing w:before="120" w:after="60" w:line="276" w:lineRule="auto"/>
        <w:ind w:left="0" w:firstLine="567"/>
        <w:jc w:val="both"/>
        <w:rPr>
          <w:b/>
          <w:bCs/>
          <w:sz w:val="26"/>
          <w:szCs w:val="26"/>
        </w:rPr>
      </w:pPr>
      <w:r w:rsidRPr="001B4450">
        <w:rPr>
          <w:sz w:val="26"/>
          <w:szCs w:val="26"/>
        </w:rPr>
        <w:t>Huấn luyện kỹ năng giáo dục đặc biệt và giáo dục hoà nhập</w:t>
      </w:r>
    </w:p>
    <w:p w14:paraId="174E3F0D" w14:textId="77777777" w:rsidR="006F48E0" w:rsidRPr="001B4450" w:rsidRDefault="006F48E0" w:rsidP="005E191A">
      <w:pPr>
        <w:widowControl w:val="0"/>
        <w:spacing w:before="120" w:after="60" w:line="276" w:lineRule="auto"/>
        <w:ind w:firstLine="567"/>
        <w:jc w:val="both"/>
        <w:rPr>
          <w:b/>
          <w:bCs/>
          <w:sz w:val="26"/>
          <w:szCs w:val="26"/>
        </w:rPr>
      </w:pPr>
    </w:p>
    <w:p w14:paraId="2FD59B08" w14:textId="77777777" w:rsidR="001B4450" w:rsidRPr="001B4450" w:rsidRDefault="001B4450" w:rsidP="005E191A">
      <w:pPr>
        <w:widowControl w:val="0"/>
        <w:spacing w:before="120" w:after="60" w:line="276" w:lineRule="auto"/>
        <w:ind w:firstLine="567"/>
        <w:jc w:val="both"/>
        <w:rPr>
          <w:b/>
          <w:bCs/>
          <w:sz w:val="26"/>
          <w:szCs w:val="26"/>
        </w:rPr>
      </w:pPr>
      <w:r w:rsidRPr="001B4450">
        <w:rPr>
          <w:b/>
          <w:bCs/>
          <w:sz w:val="26"/>
          <w:szCs w:val="26"/>
        </w:rPr>
        <w:t>TÀI LIỆU THAM KHẢO</w:t>
      </w:r>
    </w:p>
    <w:p w14:paraId="30A95C6C" w14:textId="77777777" w:rsidR="001B4450" w:rsidRPr="001B4450" w:rsidRDefault="001B4450" w:rsidP="006F48E0">
      <w:pPr>
        <w:widowControl w:val="0"/>
        <w:numPr>
          <w:ilvl w:val="0"/>
          <w:numId w:val="111"/>
        </w:numPr>
        <w:tabs>
          <w:tab w:val="clear" w:pos="720"/>
          <w:tab w:val="num" w:pos="840"/>
        </w:tabs>
        <w:spacing w:before="120" w:after="60" w:line="276" w:lineRule="auto"/>
        <w:ind w:left="0" w:firstLine="567"/>
        <w:jc w:val="both"/>
        <w:rPr>
          <w:iCs/>
          <w:sz w:val="26"/>
          <w:szCs w:val="26"/>
        </w:rPr>
      </w:pPr>
      <w:r w:rsidRPr="001B4450">
        <w:rPr>
          <w:iCs/>
          <w:sz w:val="26"/>
          <w:szCs w:val="26"/>
        </w:rPr>
        <w:t>Giáo trình Vật lý trị liệu Phục hồi chức năng, NXB Y học, 2000.</w:t>
      </w:r>
    </w:p>
    <w:p w14:paraId="6C4B5EE4" w14:textId="77777777" w:rsidR="001B4450" w:rsidRPr="001B4450" w:rsidRDefault="001B4450" w:rsidP="006F48E0">
      <w:pPr>
        <w:widowControl w:val="0"/>
        <w:numPr>
          <w:ilvl w:val="0"/>
          <w:numId w:val="111"/>
        </w:numPr>
        <w:tabs>
          <w:tab w:val="clear" w:pos="720"/>
          <w:tab w:val="num" w:pos="840"/>
        </w:tabs>
        <w:spacing w:before="120" w:after="60" w:line="276" w:lineRule="auto"/>
        <w:ind w:left="0" w:firstLine="567"/>
        <w:jc w:val="both"/>
        <w:rPr>
          <w:iCs/>
          <w:sz w:val="26"/>
          <w:szCs w:val="26"/>
        </w:rPr>
      </w:pPr>
      <w:r w:rsidRPr="001B4450">
        <w:rPr>
          <w:iCs/>
          <w:sz w:val="26"/>
          <w:szCs w:val="26"/>
        </w:rPr>
        <w:t>Nghiên cứu một số đặc điểm dịch tễ, lâm sàng và nhu cầu PHCN của trẻ bại não, Trần Thị Thu Hà- 2002</w:t>
      </w:r>
    </w:p>
    <w:p w14:paraId="228451DB" w14:textId="77777777" w:rsidR="001B4450" w:rsidRPr="001B4450" w:rsidRDefault="001B4450" w:rsidP="006F48E0">
      <w:pPr>
        <w:widowControl w:val="0"/>
        <w:numPr>
          <w:ilvl w:val="0"/>
          <w:numId w:val="111"/>
        </w:numPr>
        <w:tabs>
          <w:tab w:val="clear" w:pos="720"/>
          <w:tab w:val="num" w:pos="840"/>
        </w:tabs>
        <w:spacing w:before="120" w:after="60" w:line="276" w:lineRule="auto"/>
        <w:ind w:left="0" w:firstLine="567"/>
        <w:jc w:val="both"/>
        <w:rPr>
          <w:iCs/>
          <w:sz w:val="26"/>
          <w:szCs w:val="26"/>
        </w:rPr>
      </w:pPr>
      <w:r w:rsidRPr="001B4450">
        <w:rPr>
          <w:iCs/>
          <w:sz w:val="26"/>
          <w:szCs w:val="26"/>
        </w:rPr>
        <w:t>Trần Thị Thu Hà- Trần Trọng Hải, 2005, “Phát hiện sớm, can thiệp sớm một số dạng tàn tật ở trẻ em Việt Nam, NXB Y học.</w:t>
      </w:r>
    </w:p>
    <w:p w14:paraId="4945104E" w14:textId="77777777" w:rsidR="001B4450" w:rsidRPr="001B4450" w:rsidRDefault="001B4450" w:rsidP="006F48E0">
      <w:pPr>
        <w:widowControl w:val="0"/>
        <w:numPr>
          <w:ilvl w:val="0"/>
          <w:numId w:val="111"/>
        </w:numPr>
        <w:tabs>
          <w:tab w:val="clear" w:pos="720"/>
          <w:tab w:val="num" w:pos="840"/>
        </w:tabs>
        <w:spacing w:before="120" w:after="60" w:line="276" w:lineRule="auto"/>
        <w:ind w:left="0" w:firstLine="567"/>
        <w:jc w:val="both"/>
        <w:rPr>
          <w:iCs/>
          <w:sz w:val="26"/>
          <w:szCs w:val="26"/>
        </w:rPr>
      </w:pPr>
      <w:r w:rsidRPr="001B4450">
        <w:rPr>
          <w:iCs/>
          <w:sz w:val="26"/>
          <w:szCs w:val="26"/>
        </w:rPr>
        <w:t>Ma. Lucia Mirasol Magallona, 2005, Manual for CBR workers an Caregivers, C and E Publishing Inc.</w:t>
      </w:r>
    </w:p>
    <w:p w14:paraId="798F60B1" w14:textId="77777777" w:rsidR="001B4450" w:rsidRPr="001B4450" w:rsidRDefault="001B4450" w:rsidP="005E191A">
      <w:pPr>
        <w:widowControl w:val="0"/>
        <w:spacing w:before="120" w:after="60" w:line="276" w:lineRule="auto"/>
        <w:ind w:firstLine="567"/>
        <w:jc w:val="both"/>
        <w:rPr>
          <w:iCs/>
          <w:sz w:val="26"/>
          <w:szCs w:val="26"/>
        </w:rPr>
      </w:pPr>
    </w:p>
    <w:p w14:paraId="0C7D56C6" w14:textId="77777777" w:rsidR="001B4450" w:rsidRPr="006F48E0" w:rsidRDefault="008B096B" w:rsidP="006F48E0">
      <w:pPr>
        <w:tabs>
          <w:tab w:val="left" w:pos="0"/>
        </w:tabs>
        <w:spacing w:before="120" w:after="60" w:line="276" w:lineRule="auto"/>
        <w:jc w:val="center"/>
        <w:rPr>
          <w:b/>
          <w:sz w:val="28"/>
          <w:szCs w:val="26"/>
        </w:rPr>
      </w:pPr>
      <w:r>
        <w:rPr>
          <w:b/>
          <w:sz w:val="28"/>
          <w:szCs w:val="26"/>
        </w:rPr>
        <w:br w:type="page"/>
      </w:r>
      <w:r w:rsidR="001B4450" w:rsidRPr="006F48E0">
        <w:rPr>
          <w:b/>
          <w:sz w:val="28"/>
          <w:szCs w:val="26"/>
        </w:rPr>
        <w:t>PHÁT HIỆN SỚM</w:t>
      </w:r>
      <w:r w:rsidR="00C15217">
        <w:rPr>
          <w:b/>
          <w:sz w:val="28"/>
          <w:szCs w:val="26"/>
          <w:lang w:val="vi-VN"/>
        </w:rPr>
        <w:t xml:space="preserve"> </w:t>
      </w:r>
      <w:r w:rsidR="001B4450" w:rsidRPr="006F48E0">
        <w:rPr>
          <w:b/>
          <w:sz w:val="28"/>
          <w:szCs w:val="26"/>
        </w:rPr>
        <w:t>- CAN THIỆP SỚM TRẺ TỰ KỶ</w:t>
      </w:r>
    </w:p>
    <w:p w14:paraId="3F768FC5" w14:textId="77777777" w:rsidR="001B4450" w:rsidRPr="001B4450" w:rsidRDefault="001B4450" w:rsidP="005E191A">
      <w:pPr>
        <w:tabs>
          <w:tab w:val="left" w:pos="0"/>
        </w:tabs>
        <w:spacing w:before="120" w:after="60" w:line="276" w:lineRule="auto"/>
        <w:ind w:firstLine="567"/>
        <w:jc w:val="both"/>
        <w:rPr>
          <w:b/>
          <w:sz w:val="26"/>
          <w:szCs w:val="26"/>
        </w:rPr>
      </w:pPr>
    </w:p>
    <w:p w14:paraId="427647FE" w14:textId="77777777" w:rsidR="001B4450" w:rsidRPr="001B4450" w:rsidRDefault="001B4450" w:rsidP="00BE7B1D">
      <w:pPr>
        <w:tabs>
          <w:tab w:val="left" w:pos="0"/>
        </w:tabs>
        <w:spacing w:before="120" w:after="60" w:line="288" w:lineRule="auto"/>
        <w:ind w:firstLine="567"/>
        <w:jc w:val="both"/>
        <w:rPr>
          <w:b/>
          <w:sz w:val="26"/>
          <w:szCs w:val="26"/>
        </w:rPr>
      </w:pPr>
      <w:r w:rsidRPr="001B4450">
        <w:rPr>
          <w:b/>
          <w:sz w:val="26"/>
          <w:szCs w:val="26"/>
        </w:rPr>
        <w:t>I. ĐẠI CƯƠNG</w:t>
      </w:r>
    </w:p>
    <w:p w14:paraId="4EB4A36E" w14:textId="77777777" w:rsidR="001B4450" w:rsidRPr="001B4450" w:rsidRDefault="001B4450" w:rsidP="00BE7B1D">
      <w:pPr>
        <w:spacing w:before="120" w:after="60" w:line="288" w:lineRule="auto"/>
        <w:ind w:firstLine="567"/>
        <w:jc w:val="both"/>
        <w:rPr>
          <w:sz w:val="26"/>
          <w:szCs w:val="26"/>
        </w:rPr>
      </w:pPr>
      <w:r w:rsidRPr="001B4450">
        <w:rPr>
          <w:sz w:val="26"/>
          <w:szCs w:val="26"/>
        </w:rPr>
        <w:t>Tự kỷ là một trong những nguyên nhân gây tàn tật ở trẻ em. Trẻ bị mắc tự kỷ không những chậm phát triển về quan hệ xã hội, ngôn ngữ, giao tiếp, học hành mà còn có những rối loạn hành vi ảnh hưởng lớn đến gia đình và xã hội.</w:t>
      </w:r>
    </w:p>
    <w:p w14:paraId="02EE89BB" w14:textId="77777777" w:rsidR="001B4450" w:rsidRPr="001B4450" w:rsidRDefault="001B4450" w:rsidP="00BE7B1D">
      <w:pPr>
        <w:numPr>
          <w:ilvl w:val="0"/>
          <w:numId w:val="160"/>
        </w:numPr>
        <w:tabs>
          <w:tab w:val="clear" w:pos="720"/>
          <w:tab w:val="num" w:pos="840"/>
        </w:tabs>
        <w:spacing w:before="120" w:after="60" w:line="288" w:lineRule="auto"/>
        <w:ind w:left="0" w:firstLine="567"/>
        <w:jc w:val="both"/>
        <w:rPr>
          <w:b/>
          <w:sz w:val="26"/>
          <w:szCs w:val="26"/>
          <w:lang w:val="pl-PL"/>
        </w:rPr>
      </w:pPr>
      <w:r w:rsidRPr="001B4450">
        <w:rPr>
          <w:b/>
          <w:sz w:val="26"/>
          <w:szCs w:val="26"/>
        </w:rPr>
        <w:t>Định nghĩa Tự kỷ:</w:t>
      </w:r>
    </w:p>
    <w:p w14:paraId="14268B73" w14:textId="77777777" w:rsidR="001B4450" w:rsidRPr="001B4450" w:rsidRDefault="001B4450" w:rsidP="00BE7B1D">
      <w:pPr>
        <w:tabs>
          <w:tab w:val="left" w:pos="0"/>
          <w:tab w:val="left" w:pos="284"/>
        </w:tabs>
        <w:spacing w:before="120" w:after="60" w:line="288" w:lineRule="auto"/>
        <w:ind w:firstLine="567"/>
        <w:jc w:val="both"/>
        <w:rPr>
          <w:b/>
          <w:sz w:val="26"/>
          <w:szCs w:val="26"/>
          <w:lang w:val="pl-PL"/>
        </w:rPr>
      </w:pPr>
      <w:r w:rsidRPr="001B4450">
        <w:rPr>
          <w:sz w:val="26"/>
          <w:szCs w:val="26"/>
          <w:lang w:val="pl-PL"/>
        </w:rPr>
        <w:t>Hội nghị toàn quốc về tự kỷ ở Mỹ (1999) đã đưa ra định nghĩa về tự kỷ như sau:</w:t>
      </w:r>
    </w:p>
    <w:p w14:paraId="25C07D51" w14:textId="77777777" w:rsidR="001B4450" w:rsidRPr="001B4450" w:rsidRDefault="00BE7B1D" w:rsidP="00BE7B1D">
      <w:pPr>
        <w:spacing w:before="120" w:after="60" w:line="288" w:lineRule="auto"/>
        <w:ind w:firstLine="567"/>
        <w:jc w:val="both"/>
        <w:rPr>
          <w:sz w:val="26"/>
          <w:szCs w:val="26"/>
          <w:lang w:val="pl-PL"/>
        </w:rPr>
      </w:pPr>
      <w:r w:rsidRPr="001B4450">
        <w:rPr>
          <w:sz w:val="26"/>
          <w:szCs w:val="26"/>
          <w:lang w:val="pt-BR"/>
        </w:rPr>
        <w:t>“</w:t>
      </w:r>
      <w:r w:rsidR="001B4450" w:rsidRPr="001B4450">
        <w:rPr>
          <w:i/>
          <w:iCs/>
          <w:sz w:val="26"/>
          <w:szCs w:val="26"/>
          <w:lang w:val="pl-PL"/>
        </w:rPr>
        <w:t>Tự kỷ là một dạng bệnh trong nhóm Rối loạn phát triển lan tỏa, ảnh hưởng đến nhiều mặt của sự phát triển nhưng ảnh hưởng nhiều nhất đến kỹ năng giao tiếp và quan hệ xã hội”</w:t>
      </w:r>
      <w:r w:rsidR="001B4450" w:rsidRPr="001B4450">
        <w:rPr>
          <w:sz w:val="26"/>
          <w:szCs w:val="26"/>
          <w:lang w:val="pl-PL"/>
        </w:rPr>
        <w:t>.</w:t>
      </w:r>
    </w:p>
    <w:p w14:paraId="6494624B" w14:textId="77777777" w:rsidR="001B4450" w:rsidRPr="001B4450" w:rsidRDefault="001B4450" w:rsidP="00BE7B1D">
      <w:pPr>
        <w:spacing w:before="120" w:after="60" w:line="288" w:lineRule="auto"/>
        <w:ind w:firstLine="567"/>
        <w:jc w:val="both"/>
        <w:rPr>
          <w:b/>
          <w:sz w:val="26"/>
          <w:szCs w:val="26"/>
          <w:lang w:val="pl-PL"/>
        </w:rPr>
      </w:pPr>
      <w:r w:rsidRPr="001B4450">
        <w:rPr>
          <w:b/>
          <w:sz w:val="26"/>
          <w:szCs w:val="26"/>
          <w:lang w:val="pl-PL"/>
        </w:rPr>
        <w:t>2. Tỷ lệ mắc tự kỷ :</w:t>
      </w:r>
    </w:p>
    <w:p w14:paraId="2B8BB73B" w14:textId="77777777" w:rsidR="001B4450" w:rsidRPr="001B4450" w:rsidRDefault="001B4450" w:rsidP="00BE7B1D">
      <w:pPr>
        <w:spacing w:before="120" w:after="60" w:line="288" w:lineRule="auto"/>
        <w:ind w:firstLine="567"/>
        <w:jc w:val="both"/>
        <w:rPr>
          <w:sz w:val="26"/>
          <w:szCs w:val="26"/>
          <w:lang w:val="pl-PL"/>
        </w:rPr>
      </w:pPr>
      <w:r w:rsidRPr="001B4450">
        <w:rPr>
          <w:sz w:val="26"/>
          <w:szCs w:val="26"/>
          <w:lang w:val="pl-PL"/>
        </w:rPr>
        <w:t xml:space="preserve">Theo số liệu của Trung tâm Kiểm soát và Phòng bệnh của Mỹ (2009) là 9,1%o (1/110 trẻ sơ sinh sống) và cứ 1 trong 4 gia đình có ít nhất 1 trẻ tự kỷ; theoYoung Shin Kim và cộng sự (2011) là 2,6% (1/38 trẻ từ 7-12 tuổi tại Hàn Quốc). </w:t>
      </w:r>
    </w:p>
    <w:p w14:paraId="2A012010" w14:textId="77777777" w:rsidR="001B4450" w:rsidRPr="001B4450" w:rsidRDefault="001B4450" w:rsidP="00BE7B1D">
      <w:pPr>
        <w:spacing w:before="120" w:after="60" w:line="288" w:lineRule="auto"/>
        <w:ind w:firstLine="567"/>
        <w:jc w:val="both"/>
        <w:rPr>
          <w:sz w:val="26"/>
          <w:szCs w:val="26"/>
          <w:lang w:val="pl-PL"/>
        </w:rPr>
      </w:pPr>
      <w:r w:rsidRPr="001B4450">
        <w:rPr>
          <w:sz w:val="26"/>
          <w:szCs w:val="26"/>
          <w:lang w:val="pl-PL"/>
        </w:rPr>
        <w:t>Việt nam chưa có số liệu chính thức về tỷ lệ mắc tự kỷ. Nghiên cứu sàng lọc từ kỷ ở trẻ 18-24 tháng tuổi tại Thái bình (N.T.H Giang Và T.T.T. Hà, 2011) cho thấy tỷ lệ mắc tự kỷ là 4,6/ 1000 trẻ sơ sinh sống.</w:t>
      </w:r>
    </w:p>
    <w:p w14:paraId="0837C02F" w14:textId="77777777" w:rsidR="001B4450" w:rsidRPr="001B4450" w:rsidRDefault="001B4450" w:rsidP="00BE7B1D">
      <w:pPr>
        <w:spacing w:before="120" w:after="60" w:line="288" w:lineRule="auto"/>
        <w:ind w:firstLine="567"/>
        <w:jc w:val="both"/>
        <w:rPr>
          <w:b/>
          <w:sz w:val="26"/>
          <w:szCs w:val="26"/>
          <w:lang w:val="pl-PL"/>
        </w:rPr>
      </w:pPr>
      <w:r w:rsidRPr="001B4450">
        <w:rPr>
          <w:sz w:val="26"/>
          <w:szCs w:val="26"/>
          <w:lang w:val="pl-PL"/>
        </w:rPr>
        <w:t>Tỷ lệ trẻ mắc tự kỷ theo giới tính: Nam/ Nữ = 4,3/ 1</w:t>
      </w:r>
    </w:p>
    <w:p w14:paraId="5DD491A8" w14:textId="77777777" w:rsidR="001B4450" w:rsidRPr="001B4450" w:rsidRDefault="001B4450" w:rsidP="00BE7B1D">
      <w:pPr>
        <w:spacing w:before="120" w:after="60" w:line="288" w:lineRule="auto"/>
        <w:ind w:firstLine="567"/>
        <w:jc w:val="both"/>
        <w:rPr>
          <w:b/>
          <w:sz w:val="26"/>
          <w:szCs w:val="26"/>
          <w:lang w:val="pl-PL"/>
        </w:rPr>
      </w:pPr>
      <w:r w:rsidRPr="001B4450">
        <w:rPr>
          <w:b/>
          <w:sz w:val="26"/>
          <w:szCs w:val="26"/>
          <w:lang w:val="pl-PL"/>
        </w:rPr>
        <w:t>3. Nguyên nhân:</w:t>
      </w:r>
    </w:p>
    <w:p w14:paraId="3EE4B7EB" w14:textId="77777777" w:rsidR="001B4450" w:rsidRPr="001B4450" w:rsidRDefault="001B4450" w:rsidP="00BE7B1D">
      <w:pPr>
        <w:spacing w:before="120" w:after="60" w:line="288" w:lineRule="auto"/>
        <w:ind w:firstLine="567"/>
        <w:jc w:val="both"/>
        <w:rPr>
          <w:sz w:val="26"/>
          <w:szCs w:val="26"/>
          <w:lang w:val="pl-PL"/>
        </w:rPr>
      </w:pPr>
      <w:r w:rsidRPr="001B4450">
        <w:rPr>
          <w:sz w:val="26"/>
          <w:szCs w:val="26"/>
          <w:lang w:val="pl-PL"/>
        </w:rPr>
        <w:t xml:space="preserve">Các nhà khoa học đã phát hiện có 3 nhóm nguyên nhân </w:t>
      </w:r>
      <w:r w:rsidR="00BE7B1D">
        <w:rPr>
          <w:sz w:val="26"/>
          <w:szCs w:val="26"/>
          <w:lang w:val="pl-PL"/>
        </w:rPr>
        <w:br/>
      </w:r>
      <w:r w:rsidRPr="001B4450">
        <w:rPr>
          <w:sz w:val="26"/>
          <w:szCs w:val="26"/>
          <w:lang w:val="pl-PL"/>
        </w:rPr>
        <w:t>gây tự kỷ: 1) Tổn thương não; 2) Yếu tố di truyền và 3) Yếu tố môi trường.</w:t>
      </w:r>
    </w:p>
    <w:p w14:paraId="67707CB3" w14:textId="77777777" w:rsidR="001B4450" w:rsidRPr="001B4450" w:rsidRDefault="001B4450" w:rsidP="005E191A">
      <w:pPr>
        <w:spacing w:before="120" w:after="60" w:line="276" w:lineRule="auto"/>
        <w:ind w:firstLine="567"/>
        <w:jc w:val="both"/>
        <w:rPr>
          <w:b/>
          <w:bCs/>
          <w:i/>
          <w:sz w:val="26"/>
          <w:szCs w:val="26"/>
          <w:lang w:val="pl-PL"/>
        </w:rPr>
      </w:pPr>
      <w:r w:rsidRPr="001B4450">
        <w:rPr>
          <w:b/>
          <w:bCs/>
          <w:i/>
          <w:sz w:val="26"/>
          <w:szCs w:val="26"/>
          <w:lang w:val="pl-PL"/>
        </w:rPr>
        <w:t>3.1. Tổn thương não</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8"/>
        <w:gridCol w:w="709"/>
        <w:gridCol w:w="3827"/>
      </w:tblGrid>
      <w:tr w:rsidR="001B4450" w:rsidRPr="001B4450" w14:paraId="36B74EAF" w14:textId="77777777" w:rsidTr="00C15217">
        <w:trPr>
          <w:trHeight w:val="2745"/>
        </w:trPr>
        <w:tc>
          <w:tcPr>
            <w:tcW w:w="5637" w:type="dxa"/>
            <w:gridSpan w:val="2"/>
            <w:tcBorders>
              <w:top w:val="nil"/>
              <w:left w:val="nil"/>
              <w:bottom w:val="nil"/>
              <w:right w:val="nil"/>
            </w:tcBorders>
            <w:shd w:val="clear" w:color="auto" w:fill="auto"/>
          </w:tcPr>
          <w:p w14:paraId="616CC00F" w14:textId="77777777" w:rsidR="001B4450" w:rsidRPr="001B4450" w:rsidRDefault="001B4450" w:rsidP="005E191A">
            <w:pPr>
              <w:numPr>
                <w:ilvl w:val="0"/>
                <w:numId w:val="112"/>
              </w:numPr>
              <w:spacing w:before="120" w:after="60" w:line="276" w:lineRule="auto"/>
              <w:ind w:left="0" w:firstLine="567"/>
              <w:jc w:val="both"/>
              <w:rPr>
                <w:sz w:val="26"/>
                <w:szCs w:val="26"/>
                <w:lang w:val="pl-PL"/>
              </w:rPr>
            </w:pPr>
            <w:r w:rsidRPr="001B4450">
              <w:rPr>
                <w:sz w:val="26"/>
                <w:szCs w:val="26"/>
                <w:lang w:val="pl-PL"/>
              </w:rPr>
              <w:t>Các tế bào xơ của hệ thống mô thần kinh ở trẻ tự kỷ không có sự kết nối với các phần riêng biệt của não, do đó các vùng này sẽ làm việc độc lập. Điều đó giải thích tại sao trẻ tự kỷ có thể đánh vần hoặc học toán rất tốt nhưng kỹ năng xã hội và thực hiện nhiều nhiệm vụ cùng một lúc rất kém.</w:t>
            </w:r>
          </w:p>
        </w:tc>
        <w:tc>
          <w:tcPr>
            <w:tcW w:w="3827" w:type="dxa"/>
            <w:tcBorders>
              <w:top w:val="nil"/>
              <w:left w:val="nil"/>
              <w:bottom w:val="nil"/>
              <w:right w:val="nil"/>
            </w:tcBorders>
            <w:shd w:val="clear" w:color="auto" w:fill="auto"/>
          </w:tcPr>
          <w:p w14:paraId="2410E1E8" w14:textId="008E0A5F" w:rsidR="001B4450" w:rsidRPr="001B4450" w:rsidRDefault="00EC0CAA" w:rsidP="00BE7B1D">
            <w:pPr>
              <w:spacing w:before="120" w:after="60" w:line="276" w:lineRule="auto"/>
              <w:jc w:val="both"/>
              <w:rPr>
                <w:rFonts w:ascii="Times" w:hAnsi="Times"/>
                <w:sz w:val="26"/>
                <w:szCs w:val="26"/>
              </w:rPr>
            </w:pPr>
            <w:r>
              <w:rPr>
                <w:rFonts w:ascii="Times" w:hAnsi="Times"/>
                <w:noProof/>
                <w:sz w:val="26"/>
                <w:szCs w:val="26"/>
              </w:rPr>
              <w:drawing>
                <wp:inline distT="0" distB="0" distL="0" distR="0" wp14:anchorId="3D2202F3" wp14:editId="19B64552">
                  <wp:extent cx="1778000" cy="1549400"/>
                  <wp:effectExtent l="50800" t="50800" r="50800" b="50800"/>
                  <wp:docPr id="14" name="Picture 14" descr="http://cf.ltkcdn.net/autism/images/std/120432-200x150-Workshe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cf.ltkcdn.net/autism/images/std/120432-200x150-Worksheets.jpg"/>
                          <pic:cNvPicPr>
                            <a:picLocks noChangeAspect="1" noChangeArrowheads="1"/>
                          </pic:cNvPicPr>
                        </pic:nvPicPr>
                        <pic:blipFill>
                          <a:blip r:embed="rId35" r:link="rId36">
                            <a:extLst>
                              <a:ext uri="{28A0092B-C50C-407E-A947-70E740481C1C}">
                                <a14:useLocalDpi xmlns:a14="http://schemas.microsoft.com/office/drawing/2010/main" val="0"/>
                              </a:ext>
                            </a:extLst>
                          </a:blip>
                          <a:srcRect/>
                          <a:stretch>
                            <a:fillRect/>
                          </a:stretch>
                        </pic:blipFill>
                        <pic:spPr bwMode="auto">
                          <a:xfrm>
                            <a:off x="0" y="0"/>
                            <a:ext cx="1778000" cy="1549400"/>
                          </a:xfrm>
                          <a:prstGeom prst="rect">
                            <a:avLst/>
                          </a:prstGeom>
                          <a:noFill/>
                          <a:ln w="38100" cmpd="sng">
                            <a:solidFill>
                              <a:srgbClr val="99FF00"/>
                            </a:solidFill>
                            <a:miter lim="800000"/>
                            <a:headEnd/>
                            <a:tailEnd/>
                          </a:ln>
                          <a:effectLst/>
                        </pic:spPr>
                      </pic:pic>
                    </a:graphicData>
                  </a:graphic>
                </wp:inline>
              </w:drawing>
            </w:r>
          </w:p>
        </w:tc>
      </w:tr>
      <w:tr w:rsidR="001B4450" w:rsidRPr="001B4450" w14:paraId="1203398D" w14:textId="77777777" w:rsidTr="00C15217">
        <w:tc>
          <w:tcPr>
            <w:tcW w:w="4928" w:type="dxa"/>
            <w:tcBorders>
              <w:top w:val="nil"/>
              <w:left w:val="nil"/>
              <w:bottom w:val="nil"/>
              <w:right w:val="nil"/>
            </w:tcBorders>
            <w:shd w:val="clear" w:color="auto" w:fill="auto"/>
          </w:tcPr>
          <w:p w14:paraId="31525B67" w14:textId="77777777" w:rsidR="001B4450" w:rsidRPr="001B4450" w:rsidRDefault="001B4450" w:rsidP="005E191A">
            <w:pPr>
              <w:numPr>
                <w:ilvl w:val="0"/>
                <w:numId w:val="112"/>
              </w:numPr>
              <w:spacing w:before="120" w:after="60" w:line="276" w:lineRule="auto"/>
              <w:ind w:left="0" w:firstLine="567"/>
              <w:jc w:val="both"/>
              <w:rPr>
                <w:sz w:val="26"/>
                <w:szCs w:val="26"/>
                <w:lang w:val="pt-BR"/>
              </w:rPr>
            </w:pPr>
            <w:r w:rsidRPr="001B4450">
              <w:rPr>
                <w:sz w:val="26"/>
                <w:szCs w:val="26"/>
                <w:lang w:val="pt-BR"/>
              </w:rPr>
              <w:t>Hoạt động bất thường của nơron thần kinh trong và xung quanh các vùng não riêng (vùng não limbic, tại trung ương bao gồm vùng cá ngựa và amygdal) gây ảnh hưởng đến hành vi xã hội và cảm xúc.</w:t>
            </w:r>
          </w:p>
        </w:tc>
        <w:tc>
          <w:tcPr>
            <w:tcW w:w="4536" w:type="dxa"/>
            <w:gridSpan w:val="2"/>
            <w:tcBorders>
              <w:top w:val="nil"/>
              <w:left w:val="nil"/>
              <w:bottom w:val="nil"/>
              <w:right w:val="nil"/>
            </w:tcBorders>
            <w:shd w:val="clear" w:color="auto" w:fill="auto"/>
          </w:tcPr>
          <w:p w14:paraId="3F89515D" w14:textId="1B658ED6" w:rsidR="001B4450" w:rsidRPr="001B4450" w:rsidRDefault="00EC0CAA" w:rsidP="00BE7B1D">
            <w:pPr>
              <w:spacing w:before="120" w:after="60" w:line="276" w:lineRule="auto"/>
              <w:jc w:val="both"/>
              <w:rPr>
                <w:rFonts w:ascii="Times" w:hAnsi="Times"/>
                <w:sz w:val="26"/>
                <w:szCs w:val="26"/>
              </w:rPr>
            </w:pPr>
            <w:r>
              <w:rPr>
                <w:rFonts w:ascii="Times" w:hAnsi="Times"/>
                <w:noProof/>
                <w:sz w:val="26"/>
                <w:szCs w:val="26"/>
              </w:rPr>
              <w:drawing>
                <wp:inline distT="0" distB="0" distL="0" distR="0" wp14:anchorId="5CD800E3" wp14:editId="688D9A4E">
                  <wp:extent cx="1879600" cy="1879600"/>
                  <wp:effectExtent l="50800" t="50800" r="50800" b="50800"/>
                  <wp:docPr id="15" name="Picture 15" descr="http://www.expertclick.com/Images/NRWUpload/9018_Autism-Expert-Cl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www.expertclick.com/Images/NRWUpload/9018_Autism-Expert-Click.jpg"/>
                          <pic:cNvPicPr>
                            <a:picLocks noChangeAspect="1" noChangeArrowheads="1"/>
                          </pic:cNvPicPr>
                        </pic:nvPicPr>
                        <pic:blipFill>
                          <a:blip r:link="rId37">
                            <a:extLst>
                              <a:ext uri="{28A0092B-C50C-407E-A947-70E740481C1C}">
                                <a14:useLocalDpi xmlns:a14="http://schemas.microsoft.com/office/drawing/2010/main" val="0"/>
                              </a:ext>
                            </a:extLst>
                          </a:blip>
                          <a:srcRect/>
                          <a:stretch>
                            <a:fillRect/>
                          </a:stretch>
                        </pic:blipFill>
                        <pic:spPr bwMode="auto">
                          <a:xfrm>
                            <a:off x="0" y="0"/>
                            <a:ext cx="1879600" cy="1879600"/>
                          </a:xfrm>
                          <a:prstGeom prst="rect">
                            <a:avLst/>
                          </a:prstGeom>
                          <a:noFill/>
                          <a:ln w="38100" cmpd="sng">
                            <a:solidFill>
                              <a:srgbClr val="99FF00"/>
                            </a:solidFill>
                            <a:miter lim="800000"/>
                            <a:headEnd/>
                            <a:tailEnd/>
                          </a:ln>
                          <a:effectLst/>
                        </pic:spPr>
                      </pic:pic>
                    </a:graphicData>
                  </a:graphic>
                </wp:inline>
              </w:drawing>
            </w:r>
          </w:p>
        </w:tc>
      </w:tr>
    </w:tbl>
    <w:p w14:paraId="20C384C1" w14:textId="77777777" w:rsidR="001B4450" w:rsidRPr="001B4450" w:rsidRDefault="001B4450" w:rsidP="005E191A">
      <w:pPr>
        <w:numPr>
          <w:ilvl w:val="0"/>
          <w:numId w:val="112"/>
        </w:numPr>
        <w:spacing w:before="120" w:after="60" w:line="276" w:lineRule="auto"/>
        <w:ind w:left="0" w:firstLine="567"/>
        <w:jc w:val="both"/>
        <w:rPr>
          <w:sz w:val="26"/>
          <w:szCs w:val="26"/>
          <w:lang w:val="pt-BR"/>
        </w:rPr>
      </w:pPr>
      <w:r w:rsidRPr="001B4450">
        <w:rPr>
          <w:sz w:val="26"/>
          <w:szCs w:val="26"/>
          <w:lang w:val="pt-BR"/>
        </w:rPr>
        <w:t>Tiểu não, vùng não limbic, tại trung ương bao gồm vùng cá ngựa và amygdal của trẻ tự kỷ nhỏ hơn và có nhiều tế bào tập trung dày đặc với đặc điểm không bình thường.</w:t>
      </w:r>
    </w:p>
    <w:p w14:paraId="07C8B23D" w14:textId="77777777" w:rsidR="001B4450" w:rsidRPr="001B4450" w:rsidRDefault="001B4450" w:rsidP="005E191A">
      <w:pPr>
        <w:numPr>
          <w:ilvl w:val="0"/>
          <w:numId w:val="112"/>
        </w:numPr>
        <w:spacing w:before="120" w:after="60" w:line="276" w:lineRule="auto"/>
        <w:ind w:left="0" w:firstLine="567"/>
        <w:jc w:val="both"/>
        <w:rPr>
          <w:sz w:val="26"/>
          <w:szCs w:val="26"/>
          <w:lang w:val="pt-BR"/>
        </w:rPr>
      </w:pPr>
      <w:r w:rsidRPr="001B4450">
        <w:rPr>
          <w:sz w:val="26"/>
          <w:szCs w:val="26"/>
          <w:lang w:val="pt-BR"/>
        </w:rPr>
        <w:t>Bất thường thể trai, thân não và thùy trán có liên quan đến tự kỷ.</w:t>
      </w:r>
    </w:p>
    <w:p w14:paraId="396A84A2" w14:textId="77777777" w:rsidR="001B4450" w:rsidRPr="001B4450" w:rsidRDefault="001B4450" w:rsidP="005E191A">
      <w:pPr>
        <w:numPr>
          <w:ilvl w:val="0"/>
          <w:numId w:val="112"/>
        </w:numPr>
        <w:spacing w:before="120" w:after="60" w:line="276" w:lineRule="auto"/>
        <w:ind w:left="0" w:firstLine="567"/>
        <w:jc w:val="both"/>
        <w:rPr>
          <w:sz w:val="26"/>
          <w:szCs w:val="26"/>
          <w:lang w:val="pt-BR"/>
        </w:rPr>
      </w:pPr>
      <w:r w:rsidRPr="001B4450">
        <w:rPr>
          <w:sz w:val="26"/>
          <w:szCs w:val="26"/>
          <w:lang w:val="pt-BR"/>
        </w:rPr>
        <w:t>Sự khác biệt trong dẫn truyền thần kinh, thông tin hóa học của hệ thần kinh: Nồng độ chất dẫn truyền thần kinh Serotonin cao hơn ở một số người tự kỷ gây ảnh hưởng đến hệ thống não và thần kinh.</w:t>
      </w:r>
    </w:p>
    <w:p w14:paraId="466F16B7"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Các tổn thương não xảy ra vào các giai đoạn trước, trong và sau sinh có thể gây tự kỷ đã được chứng minh:</w:t>
      </w:r>
    </w:p>
    <w:p w14:paraId="2EC7387B" w14:textId="77777777" w:rsidR="001B4450" w:rsidRPr="001B4450" w:rsidRDefault="001B4450" w:rsidP="005E191A">
      <w:pPr>
        <w:numPr>
          <w:ilvl w:val="0"/>
          <w:numId w:val="113"/>
        </w:numPr>
        <w:spacing w:before="120" w:after="60" w:line="276" w:lineRule="auto"/>
        <w:ind w:left="0" w:firstLine="567"/>
        <w:jc w:val="both"/>
        <w:rPr>
          <w:sz w:val="26"/>
          <w:szCs w:val="26"/>
          <w:lang w:val="pt-BR"/>
        </w:rPr>
      </w:pPr>
      <w:r w:rsidRPr="001B4450">
        <w:rPr>
          <w:b/>
          <w:i/>
          <w:sz w:val="26"/>
          <w:szCs w:val="26"/>
          <w:lang w:val="pt-BR"/>
        </w:rPr>
        <w:t>Các yếu tố nguy t</w:t>
      </w:r>
      <w:r w:rsidRPr="001B4450">
        <w:rPr>
          <w:b/>
          <w:i/>
          <w:iCs/>
          <w:sz w:val="26"/>
          <w:szCs w:val="26"/>
          <w:lang w:val="pt-BR"/>
        </w:rPr>
        <w:t>rước sinh:</w:t>
      </w:r>
      <w:r w:rsidRPr="001B4450">
        <w:rPr>
          <w:i/>
          <w:iCs/>
          <w:sz w:val="26"/>
          <w:szCs w:val="26"/>
          <w:lang w:val="pt-BR"/>
        </w:rPr>
        <w:t xml:space="preserve"> </w:t>
      </w:r>
    </w:p>
    <w:p w14:paraId="2BCEA3E5" w14:textId="77777777" w:rsidR="001B4450" w:rsidRPr="001B4450" w:rsidRDefault="001B4450" w:rsidP="005E191A">
      <w:pPr>
        <w:tabs>
          <w:tab w:val="left" w:pos="720"/>
        </w:tabs>
        <w:spacing w:before="120" w:after="60" w:line="276" w:lineRule="auto"/>
        <w:ind w:firstLine="567"/>
        <w:jc w:val="both"/>
        <w:rPr>
          <w:sz w:val="26"/>
          <w:szCs w:val="26"/>
          <w:lang w:val="pt-BR"/>
        </w:rPr>
      </w:pPr>
      <w:r w:rsidRPr="001B4450">
        <w:rPr>
          <w:sz w:val="26"/>
          <w:szCs w:val="26"/>
          <w:lang w:val="pt-BR"/>
        </w:rPr>
        <w:tab/>
        <w:t>Khi mang thai</w:t>
      </w:r>
      <w:r w:rsidRPr="001B4450">
        <w:rPr>
          <w:i/>
          <w:iCs/>
          <w:sz w:val="26"/>
          <w:szCs w:val="26"/>
          <w:lang w:val="pt-BR"/>
        </w:rPr>
        <w:t xml:space="preserve"> </w:t>
      </w:r>
      <w:r w:rsidRPr="001B4450">
        <w:rPr>
          <w:sz w:val="26"/>
          <w:szCs w:val="26"/>
          <w:lang w:val="pt-BR"/>
        </w:rPr>
        <w:t>mẹ bị các bệnh/ tình trạng sau có nguy cơ có con tự kỷ:</w:t>
      </w:r>
    </w:p>
    <w:p w14:paraId="31726088" w14:textId="77777777" w:rsidR="001B4450" w:rsidRPr="001B4450" w:rsidRDefault="001B4450" w:rsidP="00BE7B1D">
      <w:pPr>
        <w:numPr>
          <w:ilvl w:val="0"/>
          <w:numId w:val="114"/>
        </w:numPr>
        <w:tabs>
          <w:tab w:val="left" w:pos="840"/>
        </w:tabs>
        <w:spacing w:before="120" w:after="60" w:line="276" w:lineRule="auto"/>
        <w:ind w:left="0" w:firstLine="567"/>
        <w:jc w:val="both"/>
        <w:rPr>
          <w:sz w:val="26"/>
          <w:szCs w:val="26"/>
          <w:lang w:val="pt-BR"/>
        </w:rPr>
      </w:pPr>
      <w:r w:rsidRPr="001B4450">
        <w:rPr>
          <w:i/>
          <w:sz w:val="26"/>
          <w:szCs w:val="26"/>
          <w:lang w:val="pt-BR"/>
        </w:rPr>
        <w:t>Nhiễm virút</w:t>
      </w:r>
      <w:r w:rsidRPr="001B4450">
        <w:rPr>
          <w:sz w:val="26"/>
          <w:szCs w:val="26"/>
          <w:lang w:val="pt-BR"/>
        </w:rPr>
        <w:t xml:space="preserve"> như cúm, sởi, rubella; Cytomegalovirut...,</w:t>
      </w:r>
    </w:p>
    <w:p w14:paraId="0BEE212B" w14:textId="77777777" w:rsidR="001B4450" w:rsidRPr="001B4450" w:rsidRDefault="001B4450" w:rsidP="00BE7B1D">
      <w:pPr>
        <w:numPr>
          <w:ilvl w:val="0"/>
          <w:numId w:val="114"/>
        </w:numPr>
        <w:tabs>
          <w:tab w:val="left" w:pos="840"/>
        </w:tabs>
        <w:spacing w:before="120" w:after="60" w:line="276" w:lineRule="auto"/>
        <w:ind w:left="0" w:firstLine="567"/>
        <w:jc w:val="both"/>
        <w:rPr>
          <w:sz w:val="26"/>
          <w:szCs w:val="26"/>
          <w:lang w:val="pt-BR"/>
        </w:rPr>
      </w:pPr>
      <w:r w:rsidRPr="001B4450">
        <w:rPr>
          <w:i/>
          <w:sz w:val="26"/>
          <w:szCs w:val="26"/>
          <w:lang w:val="pt-BR"/>
        </w:rPr>
        <w:t>Mắc các bệnh</w:t>
      </w:r>
      <w:r w:rsidRPr="001B4450">
        <w:rPr>
          <w:sz w:val="26"/>
          <w:szCs w:val="26"/>
          <w:lang w:val="pt-BR"/>
        </w:rPr>
        <w:t>: đái tháo đường, tiền sản giật, bị suy giáp lúc mang thai, suy giáp bẩm sinh,</w:t>
      </w:r>
    </w:p>
    <w:p w14:paraId="497B2757" w14:textId="77777777" w:rsidR="001B4450" w:rsidRPr="001B4450" w:rsidRDefault="001B4450" w:rsidP="00BE7B1D">
      <w:pPr>
        <w:numPr>
          <w:ilvl w:val="0"/>
          <w:numId w:val="114"/>
        </w:numPr>
        <w:tabs>
          <w:tab w:val="left" w:pos="840"/>
        </w:tabs>
        <w:spacing w:before="120" w:after="60" w:line="276" w:lineRule="auto"/>
        <w:ind w:left="0" w:firstLine="567"/>
        <w:jc w:val="both"/>
        <w:rPr>
          <w:sz w:val="26"/>
          <w:szCs w:val="26"/>
          <w:lang w:val="pt-BR"/>
        </w:rPr>
      </w:pPr>
      <w:r w:rsidRPr="001B4450">
        <w:rPr>
          <w:i/>
          <w:sz w:val="26"/>
          <w:szCs w:val="26"/>
          <w:lang w:val="pt-BR"/>
        </w:rPr>
        <w:t>Dùng thuốc</w:t>
      </w:r>
      <w:r w:rsidRPr="001B4450">
        <w:rPr>
          <w:sz w:val="26"/>
          <w:szCs w:val="26"/>
          <w:lang w:val="pt-BR"/>
        </w:rPr>
        <w:t xml:space="preserve"> Thlidomide, axit Valproic…</w:t>
      </w:r>
    </w:p>
    <w:p w14:paraId="14A121B4" w14:textId="77777777" w:rsidR="001B4450" w:rsidRPr="005A1CF9" w:rsidRDefault="001B4450" w:rsidP="00BE7B1D">
      <w:pPr>
        <w:numPr>
          <w:ilvl w:val="0"/>
          <w:numId w:val="114"/>
        </w:numPr>
        <w:tabs>
          <w:tab w:val="left" w:pos="840"/>
        </w:tabs>
        <w:spacing w:before="120" w:after="60" w:line="276" w:lineRule="auto"/>
        <w:ind w:left="0" w:firstLine="567"/>
        <w:jc w:val="both"/>
        <w:rPr>
          <w:i/>
          <w:sz w:val="26"/>
          <w:szCs w:val="26"/>
          <w:lang w:val="pt-BR"/>
        </w:rPr>
      </w:pPr>
      <w:r w:rsidRPr="005A1CF9">
        <w:rPr>
          <w:i/>
          <w:sz w:val="26"/>
          <w:szCs w:val="26"/>
          <w:lang w:val="pt-BR"/>
        </w:rPr>
        <w:t>Nghiện cocain, rượu, thuốc lá,</w:t>
      </w:r>
    </w:p>
    <w:p w14:paraId="0496BBDA" w14:textId="77777777" w:rsidR="001B4450" w:rsidRPr="001B4450" w:rsidRDefault="001B4450" w:rsidP="00BE7B1D">
      <w:pPr>
        <w:numPr>
          <w:ilvl w:val="0"/>
          <w:numId w:val="114"/>
        </w:numPr>
        <w:tabs>
          <w:tab w:val="left" w:pos="840"/>
        </w:tabs>
        <w:spacing w:before="120" w:after="60" w:line="276" w:lineRule="auto"/>
        <w:ind w:left="0" w:firstLine="567"/>
        <w:jc w:val="both"/>
        <w:rPr>
          <w:i/>
          <w:sz w:val="26"/>
          <w:szCs w:val="26"/>
        </w:rPr>
      </w:pPr>
      <w:r w:rsidRPr="001B4450">
        <w:rPr>
          <w:i/>
          <w:sz w:val="26"/>
          <w:szCs w:val="26"/>
        </w:rPr>
        <w:t>Sang chấn tâm lý.</w:t>
      </w:r>
    </w:p>
    <w:p w14:paraId="25B15C49" w14:textId="77777777" w:rsidR="001B4450" w:rsidRPr="001B4450" w:rsidRDefault="00BE7B1D" w:rsidP="005E191A">
      <w:pPr>
        <w:numPr>
          <w:ilvl w:val="0"/>
          <w:numId w:val="115"/>
        </w:numPr>
        <w:tabs>
          <w:tab w:val="left" w:pos="720"/>
        </w:tabs>
        <w:spacing w:before="120" w:after="60" w:line="276" w:lineRule="auto"/>
        <w:ind w:left="0" w:firstLine="567"/>
        <w:jc w:val="both"/>
        <w:rPr>
          <w:sz w:val="26"/>
          <w:szCs w:val="26"/>
        </w:rPr>
      </w:pPr>
      <w:r>
        <w:rPr>
          <w:b/>
          <w:i/>
          <w:sz w:val="26"/>
          <w:szCs w:val="26"/>
        </w:rPr>
        <w:t xml:space="preserve"> </w:t>
      </w:r>
      <w:r w:rsidR="001B4450" w:rsidRPr="001B4450">
        <w:rPr>
          <w:b/>
          <w:i/>
          <w:sz w:val="26"/>
          <w:szCs w:val="26"/>
        </w:rPr>
        <w:t xml:space="preserve">Các yếu tố nguy cơ </w:t>
      </w:r>
      <w:r w:rsidR="001B4450" w:rsidRPr="001B4450">
        <w:rPr>
          <w:b/>
          <w:i/>
          <w:iCs/>
          <w:sz w:val="26"/>
          <w:szCs w:val="26"/>
        </w:rPr>
        <w:t>trong sinh</w:t>
      </w:r>
      <w:r w:rsidR="001B4450" w:rsidRPr="001B4450">
        <w:rPr>
          <w:i/>
          <w:iCs/>
          <w:sz w:val="26"/>
          <w:szCs w:val="26"/>
        </w:rPr>
        <w:t>:</w:t>
      </w:r>
    </w:p>
    <w:p w14:paraId="202E17F1" w14:textId="77777777" w:rsidR="001B4450" w:rsidRPr="001B4450" w:rsidRDefault="001B4450" w:rsidP="00BE7B1D">
      <w:pPr>
        <w:widowControl w:val="0"/>
        <w:numPr>
          <w:ilvl w:val="0"/>
          <w:numId w:val="116"/>
        </w:numPr>
        <w:tabs>
          <w:tab w:val="left" w:pos="840"/>
        </w:tabs>
        <w:spacing w:before="120" w:after="60" w:line="276" w:lineRule="auto"/>
        <w:ind w:left="0" w:firstLine="567"/>
        <w:jc w:val="both"/>
        <w:rPr>
          <w:sz w:val="26"/>
          <w:szCs w:val="26"/>
        </w:rPr>
      </w:pPr>
      <w:r w:rsidRPr="001B4450">
        <w:rPr>
          <w:i/>
          <w:sz w:val="26"/>
          <w:szCs w:val="26"/>
        </w:rPr>
        <w:t>Đẻ non:</w:t>
      </w:r>
      <w:r w:rsidRPr="001B4450">
        <w:rPr>
          <w:sz w:val="26"/>
          <w:szCs w:val="26"/>
        </w:rPr>
        <w:t xml:space="preserve"> Trẻ đẻ non có nguy cơ mắc tự kỷ cao gấp 2,2 lần </w:t>
      </w:r>
      <w:r w:rsidRPr="001B4450">
        <w:rPr>
          <w:bCs/>
          <w:iCs/>
          <w:sz w:val="26"/>
          <w:szCs w:val="26"/>
        </w:rPr>
        <w:t xml:space="preserve">(Hutman -2002; </w:t>
      </w:r>
      <w:r w:rsidRPr="001B4450">
        <w:rPr>
          <w:sz w:val="26"/>
          <w:szCs w:val="26"/>
        </w:rPr>
        <w:t xml:space="preserve">William K. -2008; </w:t>
      </w:r>
      <w:r w:rsidRPr="001B4450">
        <w:rPr>
          <w:bCs/>
          <w:iCs/>
          <w:sz w:val="26"/>
          <w:szCs w:val="26"/>
        </w:rPr>
        <w:t xml:space="preserve">Buchmayer -2009). </w:t>
      </w:r>
    </w:p>
    <w:p w14:paraId="23592D9A" w14:textId="77777777" w:rsidR="001B4450" w:rsidRPr="001B4450" w:rsidRDefault="001B4450" w:rsidP="00BE7B1D">
      <w:pPr>
        <w:widowControl w:val="0"/>
        <w:numPr>
          <w:ilvl w:val="0"/>
          <w:numId w:val="116"/>
        </w:numPr>
        <w:tabs>
          <w:tab w:val="left" w:pos="840"/>
        </w:tabs>
        <w:spacing w:before="120" w:after="60" w:line="276" w:lineRule="auto"/>
        <w:ind w:left="0" w:firstLine="567"/>
        <w:jc w:val="both"/>
        <w:rPr>
          <w:sz w:val="26"/>
          <w:szCs w:val="26"/>
        </w:rPr>
      </w:pPr>
      <w:r w:rsidRPr="001B4450">
        <w:rPr>
          <w:i/>
          <w:sz w:val="26"/>
          <w:szCs w:val="26"/>
        </w:rPr>
        <w:t>Can thiệp sản khoa</w:t>
      </w:r>
      <w:r w:rsidRPr="001B4450">
        <w:rPr>
          <w:sz w:val="26"/>
          <w:szCs w:val="26"/>
        </w:rPr>
        <w:t xml:space="preserve"> (mổ đẻ, foorcep, chấn thương sọ não) có thể gây tổn thương não nhưng cũng có thể là hậu quả thứ phát do tổn thương não thai nhi nên phải can thiệp. </w:t>
      </w:r>
      <w:r w:rsidRPr="001B4450">
        <w:rPr>
          <w:bCs/>
          <w:iCs/>
          <w:sz w:val="26"/>
          <w:szCs w:val="26"/>
        </w:rPr>
        <w:t>Trẻ đẻ mổ có nguy cơ mắc tự kỷ cao gấp 1,6 lần (Hutman C.M, 2002).</w:t>
      </w:r>
      <w:r w:rsidRPr="001B4450">
        <w:rPr>
          <w:sz w:val="26"/>
          <w:szCs w:val="26"/>
        </w:rPr>
        <w:t xml:space="preserve"> </w:t>
      </w:r>
    </w:p>
    <w:p w14:paraId="2F373780" w14:textId="77777777" w:rsidR="001B4450" w:rsidRPr="00BE7B1D" w:rsidRDefault="001B4450" w:rsidP="00BE7B1D">
      <w:pPr>
        <w:widowControl w:val="0"/>
        <w:numPr>
          <w:ilvl w:val="0"/>
          <w:numId w:val="116"/>
        </w:numPr>
        <w:tabs>
          <w:tab w:val="left" w:pos="840"/>
        </w:tabs>
        <w:spacing w:before="120" w:after="60" w:line="276" w:lineRule="auto"/>
        <w:ind w:left="0" w:firstLine="567"/>
        <w:jc w:val="both"/>
        <w:rPr>
          <w:spacing w:val="-2"/>
          <w:sz w:val="26"/>
          <w:szCs w:val="26"/>
        </w:rPr>
      </w:pPr>
      <w:r w:rsidRPr="00BE7B1D">
        <w:rPr>
          <w:i/>
          <w:spacing w:val="-2"/>
          <w:sz w:val="26"/>
          <w:szCs w:val="26"/>
        </w:rPr>
        <w:t>Ngạt sau sinh:</w:t>
      </w:r>
      <w:r w:rsidRPr="00BE7B1D">
        <w:rPr>
          <w:spacing w:val="-2"/>
          <w:sz w:val="26"/>
          <w:szCs w:val="26"/>
        </w:rPr>
        <w:t xml:space="preserve"> </w:t>
      </w:r>
      <w:r w:rsidRPr="00BE7B1D">
        <w:rPr>
          <w:bCs/>
          <w:iCs/>
          <w:spacing w:val="-2"/>
          <w:sz w:val="26"/>
          <w:szCs w:val="26"/>
        </w:rPr>
        <w:t xml:space="preserve">Trẻ đẻ ngạt có nguy cơ mắc tự kỷ cao hơn 3,2 lần </w:t>
      </w:r>
      <w:r w:rsidRPr="00BE7B1D">
        <w:rPr>
          <w:spacing w:val="-2"/>
          <w:sz w:val="26"/>
          <w:szCs w:val="26"/>
        </w:rPr>
        <w:t>(</w:t>
      </w:r>
      <w:r w:rsidRPr="00BE7B1D">
        <w:rPr>
          <w:bCs/>
          <w:iCs/>
          <w:spacing w:val="-2"/>
          <w:sz w:val="26"/>
          <w:szCs w:val="26"/>
        </w:rPr>
        <w:t>Hutman CM, Thụy Điển)</w:t>
      </w:r>
      <w:r w:rsidRPr="00BE7B1D">
        <w:rPr>
          <w:spacing w:val="-2"/>
          <w:sz w:val="26"/>
          <w:szCs w:val="26"/>
        </w:rPr>
        <w:t>; 1,89 lần (</w:t>
      </w:r>
      <w:r w:rsidRPr="00BE7B1D">
        <w:rPr>
          <w:bCs/>
          <w:iCs/>
          <w:spacing w:val="-2"/>
          <w:sz w:val="26"/>
          <w:szCs w:val="26"/>
        </w:rPr>
        <w:t xml:space="preserve">Larsson H.J, 2005). </w:t>
      </w:r>
    </w:p>
    <w:p w14:paraId="7458F912" w14:textId="77777777" w:rsidR="001B4450" w:rsidRPr="001B4450" w:rsidRDefault="001B4450" w:rsidP="00BE7B1D">
      <w:pPr>
        <w:widowControl w:val="0"/>
        <w:numPr>
          <w:ilvl w:val="0"/>
          <w:numId w:val="116"/>
        </w:numPr>
        <w:tabs>
          <w:tab w:val="left" w:pos="840"/>
        </w:tabs>
        <w:spacing w:before="120" w:after="60" w:line="276" w:lineRule="auto"/>
        <w:ind w:left="0" w:firstLine="567"/>
        <w:jc w:val="both"/>
        <w:rPr>
          <w:sz w:val="26"/>
          <w:szCs w:val="26"/>
        </w:rPr>
      </w:pPr>
      <w:r w:rsidRPr="001B4450">
        <w:rPr>
          <w:i/>
          <w:sz w:val="26"/>
          <w:szCs w:val="26"/>
        </w:rPr>
        <w:t>Cân nặng khi sinh thấp</w:t>
      </w:r>
      <w:r w:rsidRPr="001B4450">
        <w:rPr>
          <w:sz w:val="26"/>
          <w:szCs w:val="26"/>
        </w:rPr>
        <w:t xml:space="preserve"> (dưới 2.500g). </w:t>
      </w:r>
    </w:p>
    <w:p w14:paraId="145823FF" w14:textId="77777777" w:rsidR="001B4450" w:rsidRPr="005A1CF9" w:rsidRDefault="001B4450" w:rsidP="005E191A">
      <w:pPr>
        <w:numPr>
          <w:ilvl w:val="0"/>
          <w:numId w:val="115"/>
        </w:numPr>
        <w:tabs>
          <w:tab w:val="left" w:pos="720"/>
        </w:tabs>
        <w:spacing w:before="120" w:after="60" w:line="276" w:lineRule="auto"/>
        <w:ind w:left="0" w:firstLine="567"/>
        <w:jc w:val="both"/>
        <w:rPr>
          <w:sz w:val="26"/>
          <w:szCs w:val="26"/>
          <w:lang w:val="fr-FR"/>
        </w:rPr>
      </w:pPr>
      <w:r w:rsidRPr="005A1CF9">
        <w:rPr>
          <w:b/>
          <w:sz w:val="26"/>
          <w:szCs w:val="26"/>
          <w:lang w:val="fr-FR"/>
        </w:rPr>
        <w:t>C</w:t>
      </w:r>
      <w:r w:rsidRPr="005A1CF9">
        <w:rPr>
          <w:b/>
          <w:i/>
          <w:sz w:val="26"/>
          <w:szCs w:val="26"/>
          <w:lang w:val="fr-FR"/>
        </w:rPr>
        <w:t>ác yếu tố s</w:t>
      </w:r>
      <w:r w:rsidRPr="005A1CF9">
        <w:rPr>
          <w:b/>
          <w:i/>
          <w:iCs/>
          <w:sz w:val="26"/>
          <w:szCs w:val="26"/>
          <w:lang w:val="fr-FR"/>
        </w:rPr>
        <w:t>au sinh</w:t>
      </w:r>
      <w:r w:rsidRPr="005A1CF9">
        <w:rPr>
          <w:sz w:val="26"/>
          <w:szCs w:val="26"/>
          <w:lang w:val="fr-FR"/>
        </w:rPr>
        <w:t xml:space="preserve">: </w:t>
      </w:r>
    </w:p>
    <w:p w14:paraId="1469BC3D" w14:textId="77777777" w:rsidR="001B4450" w:rsidRPr="005A1CF9" w:rsidRDefault="001B4450" w:rsidP="00BE7B1D">
      <w:pPr>
        <w:numPr>
          <w:ilvl w:val="0"/>
          <w:numId w:val="119"/>
        </w:numPr>
        <w:tabs>
          <w:tab w:val="left" w:pos="840"/>
        </w:tabs>
        <w:spacing w:before="120" w:after="60" w:line="276" w:lineRule="auto"/>
        <w:ind w:left="0" w:firstLine="567"/>
        <w:jc w:val="both"/>
        <w:rPr>
          <w:sz w:val="26"/>
          <w:szCs w:val="26"/>
          <w:lang w:val="fr-FR"/>
        </w:rPr>
      </w:pPr>
      <w:r w:rsidRPr="005A1CF9">
        <w:rPr>
          <w:i/>
          <w:sz w:val="26"/>
          <w:szCs w:val="26"/>
          <w:lang w:val="fr-FR"/>
        </w:rPr>
        <w:t>Vàng da sơ sinh bất thường</w:t>
      </w:r>
      <w:r w:rsidRPr="005A1CF9">
        <w:rPr>
          <w:sz w:val="26"/>
          <w:szCs w:val="26"/>
          <w:lang w:val="fr-FR"/>
        </w:rPr>
        <w:t>: Nguy cơ mắc tự kỷ ở những trẻ vàng da sau sinh cao gấp 3,7 lần (Maimburg RD-2008).</w:t>
      </w:r>
      <w:r w:rsidRPr="005A1CF9">
        <w:rPr>
          <w:i/>
          <w:sz w:val="26"/>
          <w:szCs w:val="26"/>
          <w:lang w:val="fr-FR"/>
        </w:rPr>
        <w:t xml:space="preserve"> </w:t>
      </w:r>
    </w:p>
    <w:p w14:paraId="37673864" w14:textId="77777777" w:rsidR="001B4450" w:rsidRPr="005A1CF9" w:rsidRDefault="001B4450" w:rsidP="00BE7B1D">
      <w:pPr>
        <w:numPr>
          <w:ilvl w:val="0"/>
          <w:numId w:val="119"/>
        </w:numPr>
        <w:tabs>
          <w:tab w:val="left" w:pos="840"/>
        </w:tabs>
        <w:spacing w:before="120" w:after="60" w:line="276" w:lineRule="auto"/>
        <w:ind w:left="0" w:firstLine="567"/>
        <w:jc w:val="both"/>
        <w:rPr>
          <w:sz w:val="26"/>
          <w:szCs w:val="26"/>
          <w:lang w:val="fr-FR"/>
        </w:rPr>
      </w:pPr>
      <w:r w:rsidRPr="005A1CF9">
        <w:rPr>
          <w:i/>
          <w:sz w:val="26"/>
          <w:szCs w:val="26"/>
          <w:lang w:val="fr-FR"/>
        </w:rPr>
        <w:t>Xuất huyết não</w:t>
      </w:r>
      <w:r w:rsidRPr="005A1CF9">
        <w:rPr>
          <w:sz w:val="26"/>
          <w:szCs w:val="26"/>
          <w:lang w:val="fr-FR"/>
        </w:rPr>
        <w:t>: trẻ bị xuất huyết não, phù não, co giật trong thời kỳ sơ sinh sẽ có nguy cơ mắc tự kỷ cao hơn các trẻ bình thường khác (Buchmayer, 2008 - Thụy sĩ)</w:t>
      </w:r>
    </w:p>
    <w:p w14:paraId="0DEB3211" w14:textId="77777777" w:rsidR="001B4450" w:rsidRPr="001B4450" w:rsidRDefault="001B4450" w:rsidP="00BE7B1D">
      <w:pPr>
        <w:numPr>
          <w:ilvl w:val="0"/>
          <w:numId w:val="119"/>
        </w:numPr>
        <w:tabs>
          <w:tab w:val="left" w:pos="840"/>
        </w:tabs>
        <w:spacing w:before="120" w:after="60" w:line="276" w:lineRule="auto"/>
        <w:ind w:left="0" w:firstLine="567"/>
        <w:jc w:val="both"/>
        <w:rPr>
          <w:sz w:val="26"/>
          <w:szCs w:val="26"/>
        </w:rPr>
      </w:pPr>
      <w:r w:rsidRPr="001B4450">
        <w:rPr>
          <w:i/>
          <w:sz w:val="26"/>
          <w:szCs w:val="26"/>
        </w:rPr>
        <w:t>Thiếu ô xy não</w:t>
      </w:r>
      <w:r w:rsidRPr="001B4450">
        <w:rPr>
          <w:sz w:val="26"/>
          <w:szCs w:val="26"/>
        </w:rPr>
        <w:t>,</w:t>
      </w:r>
    </w:p>
    <w:p w14:paraId="12EC7292" w14:textId="77777777" w:rsidR="001B4450" w:rsidRPr="001B4450" w:rsidRDefault="001B4450" w:rsidP="00BE7B1D">
      <w:pPr>
        <w:widowControl w:val="0"/>
        <w:numPr>
          <w:ilvl w:val="0"/>
          <w:numId w:val="118"/>
        </w:numPr>
        <w:tabs>
          <w:tab w:val="left" w:pos="840"/>
        </w:tabs>
        <w:spacing w:before="120" w:after="60" w:line="276" w:lineRule="auto"/>
        <w:ind w:left="0" w:firstLine="567"/>
        <w:jc w:val="both"/>
        <w:rPr>
          <w:i/>
          <w:sz w:val="26"/>
          <w:szCs w:val="26"/>
        </w:rPr>
      </w:pPr>
      <w:r w:rsidRPr="001B4450">
        <w:rPr>
          <w:i/>
          <w:sz w:val="26"/>
          <w:szCs w:val="26"/>
        </w:rPr>
        <w:t xml:space="preserve">Chấn thương sọ não, </w:t>
      </w:r>
    </w:p>
    <w:p w14:paraId="13F40DF4" w14:textId="77777777" w:rsidR="001B4450" w:rsidRPr="001B4450" w:rsidRDefault="001B4450" w:rsidP="00BE7B1D">
      <w:pPr>
        <w:numPr>
          <w:ilvl w:val="0"/>
          <w:numId w:val="117"/>
        </w:numPr>
        <w:tabs>
          <w:tab w:val="left" w:pos="720"/>
          <w:tab w:val="left" w:pos="840"/>
        </w:tabs>
        <w:spacing w:before="120" w:after="60" w:line="276" w:lineRule="auto"/>
        <w:ind w:left="0" w:firstLine="567"/>
        <w:jc w:val="both"/>
        <w:rPr>
          <w:i/>
          <w:sz w:val="26"/>
          <w:szCs w:val="26"/>
          <w:lang w:val="pt-BR"/>
        </w:rPr>
      </w:pPr>
      <w:r w:rsidRPr="001B4450">
        <w:rPr>
          <w:i/>
          <w:sz w:val="26"/>
          <w:szCs w:val="26"/>
          <w:lang w:val="pt-BR"/>
        </w:rPr>
        <w:t xml:space="preserve">Viêm não, viêm màng não, </w:t>
      </w:r>
    </w:p>
    <w:p w14:paraId="14C804FD" w14:textId="77777777" w:rsidR="001B4450" w:rsidRPr="001B4450" w:rsidRDefault="001B4450" w:rsidP="00BE7B1D">
      <w:pPr>
        <w:numPr>
          <w:ilvl w:val="0"/>
          <w:numId w:val="117"/>
        </w:numPr>
        <w:tabs>
          <w:tab w:val="left" w:pos="720"/>
          <w:tab w:val="left" w:pos="840"/>
        </w:tabs>
        <w:spacing w:before="120" w:after="60" w:line="276" w:lineRule="auto"/>
        <w:ind w:left="0" w:firstLine="567"/>
        <w:jc w:val="both"/>
        <w:rPr>
          <w:i/>
          <w:sz w:val="26"/>
          <w:szCs w:val="26"/>
          <w:lang w:val="pt-BR"/>
        </w:rPr>
      </w:pPr>
      <w:r w:rsidRPr="001B4450">
        <w:rPr>
          <w:i/>
          <w:sz w:val="26"/>
          <w:szCs w:val="26"/>
          <w:lang w:val="pt-BR"/>
        </w:rPr>
        <w:t>Sốt cao co giật:</w:t>
      </w:r>
      <w:r w:rsidRPr="001B4450">
        <w:rPr>
          <w:sz w:val="26"/>
          <w:szCs w:val="26"/>
          <w:lang w:val="pt-BR"/>
        </w:rPr>
        <w:t xml:space="preserve"> 8-14% trẻ tự kỷ có liên quan đến rối loạn co giật (Smalley,1998).</w:t>
      </w:r>
    </w:p>
    <w:p w14:paraId="58740BFD" w14:textId="77777777" w:rsidR="001B4450" w:rsidRPr="001B4450" w:rsidRDefault="001B4450" w:rsidP="005E191A">
      <w:pPr>
        <w:spacing w:before="120" w:after="60" w:line="276" w:lineRule="auto"/>
        <w:ind w:firstLine="567"/>
        <w:jc w:val="both"/>
        <w:rPr>
          <w:b/>
          <w:bCs/>
          <w:i/>
          <w:iCs/>
          <w:sz w:val="26"/>
          <w:szCs w:val="26"/>
          <w:lang w:val="pt-BR"/>
        </w:rPr>
      </w:pPr>
      <w:r w:rsidRPr="001B4450">
        <w:rPr>
          <w:b/>
          <w:bCs/>
          <w:i/>
          <w:iCs/>
          <w:sz w:val="26"/>
          <w:szCs w:val="26"/>
          <w:lang w:val="pt-BR"/>
        </w:rPr>
        <w:t>3.2. Yếu tố di truyền</w:t>
      </w:r>
    </w:p>
    <w:p w14:paraId="76FCDDF2"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Hiện nay tự kỷ đã được xác định là có liên quan đến gien và tỷ lệ tự kỷ do gien chiếm khoảng 10%. Tuy nhiên, sau nhiều năm nghiên cứu về gien vẫn chưa xác định chính xác gien nào gây tự kỷ.</w:t>
      </w:r>
    </w:p>
    <w:p w14:paraId="5DDB827A" w14:textId="77777777" w:rsidR="001B4450" w:rsidRPr="001B4450" w:rsidRDefault="001B4450" w:rsidP="00C15217">
      <w:pPr>
        <w:spacing w:before="120" w:after="60" w:line="276" w:lineRule="auto"/>
        <w:ind w:firstLine="567"/>
        <w:rPr>
          <w:i/>
          <w:sz w:val="26"/>
          <w:szCs w:val="26"/>
          <w:lang w:val="pt-BR"/>
        </w:rPr>
      </w:pPr>
      <w:r w:rsidRPr="001B4450">
        <w:rPr>
          <w:i/>
          <w:sz w:val="26"/>
          <w:szCs w:val="26"/>
          <w:lang w:val="pt-BR"/>
        </w:rPr>
        <w:t>Các bằng chứng rõ ràng rằng tự kỷ có liên quan đến gien là:</w:t>
      </w:r>
    </w:p>
    <w:p w14:paraId="49295C02"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Anh chị em ruột:</w:t>
      </w:r>
      <w:r w:rsidRPr="001B4450">
        <w:rPr>
          <w:sz w:val="26"/>
          <w:szCs w:val="26"/>
          <w:lang w:val="pt-BR"/>
        </w:rPr>
        <w:t xml:space="preserve"> Tỷ lệ mắc tự kỷ ở cùng anh chị em là 2%. Tỷ lệ mắc tự kỷ ở em trai hoặc anh trai của trẻ tự kỷ cao hơn chị em gái (khoảng 14%). </w:t>
      </w:r>
    </w:p>
    <w:p w14:paraId="52BBA2D3"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 xml:space="preserve">Nhiễm sắc thể giới tính: </w:t>
      </w:r>
      <w:r w:rsidRPr="001B4450">
        <w:rPr>
          <w:sz w:val="26"/>
          <w:szCs w:val="26"/>
          <w:lang w:val="pt-BR"/>
        </w:rPr>
        <w:t>Sự vượt trội về tỷ lệ mắc tự kỷ ở nam giới cho thấy rằng nhiễm sắc thể giới tính có liên quan đến rối loạn phổ tự kỷ. Nhiễm sắc thể giới tính X, gien Neuroligin ở vị trí Xq13 liên quan đến tự kỷ.</w:t>
      </w:r>
    </w:p>
    <w:p w14:paraId="03625A4A"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Sinh đôi cùng trứng:</w:t>
      </w:r>
      <w:r w:rsidRPr="001B4450">
        <w:rPr>
          <w:sz w:val="26"/>
          <w:szCs w:val="26"/>
          <w:lang w:val="pt-BR"/>
        </w:rPr>
        <w:t xml:space="preserve"> 60% trẻ sinh đôi cùng trứng cùng mắc tự kỷ, 90% các cặp sinh đôi cùng trứng nếu một trẻ mắc tự kỷ thì trẻ kia cũng sẽ có các vấn đề về nhận thức hoặc phát triển của tự kỷ (Anthony Bailey, Anh -1995) Trong khi đó không tìm thấy cặp song sinh dị hợp tử cùng mắc tự kỷ.  </w:t>
      </w:r>
    </w:p>
    <w:p w14:paraId="6F2E6FFE"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 xml:space="preserve">Gien nhậy cảm: </w:t>
      </w:r>
      <w:r w:rsidRPr="001B4450">
        <w:rPr>
          <w:sz w:val="26"/>
          <w:szCs w:val="26"/>
          <w:lang w:val="pt-BR"/>
        </w:rPr>
        <w:t xml:space="preserve">Nghiên cứu về gien gây tự kỷ đã phát hiện ra các “gien nhạy cảm” liên quan đến tự kỷ.  </w:t>
      </w:r>
    </w:p>
    <w:p w14:paraId="638B5C6E"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Gien gây tự kỷ:</w:t>
      </w:r>
      <w:r w:rsidRPr="001B4450">
        <w:rPr>
          <w:sz w:val="26"/>
          <w:szCs w:val="26"/>
          <w:lang w:val="pt-BR"/>
        </w:rPr>
        <w:t xml:space="preserve"> có 5 hoặc 6 gien chính và khoảng 30 gien phụ có liên quan đến phát triển bệnh tự kỷ.</w:t>
      </w:r>
    </w:p>
    <w:p w14:paraId="7465DD39" w14:textId="77777777" w:rsidR="001B4450" w:rsidRPr="001B4450" w:rsidRDefault="001B4450" w:rsidP="005E191A">
      <w:pPr>
        <w:numPr>
          <w:ilvl w:val="0"/>
          <w:numId w:val="120"/>
        </w:numPr>
        <w:spacing w:before="120" w:after="60" w:line="276" w:lineRule="auto"/>
        <w:ind w:left="0" w:firstLine="567"/>
        <w:jc w:val="both"/>
        <w:rPr>
          <w:sz w:val="26"/>
          <w:szCs w:val="26"/>
          <w:lang w:val="pt-BR"/>
        </w:rPr>
      </w:pPr>
      <w:r w:rsidRPr="001B4450">
        <w:rPr>
          <w:i/>
          <w:sz w:val="26"/>
          <w:szCs w:val="26"/>
          <w:lang w:val="pt-BR"/>
        </w:rPr>
        <w:t>Bất thường về gien:</w:t>
      </w:r>
      <w:r w:rsidRPr="001B4450">
        <w:rPr>
          <w:sz w:val="26"/>
          <w:szCs w:val="26"/>
          <w:lang w:val="pt-BR"/>
        </w:rPr>
        <w:t xml:space="preserve"> 10-15% các trường hợp bị rối loạn phổ tự kỷ có liên quan đến những bất thường về gien. </w:t>
      </w:r>
    </w:p>
    <w:p w14:paraId="02E4B7D1" w14:textId="77777777" w:rsidR="001B4450" w:rsidRPr="001B4450" w:rsidRDefault="001B4450" w:rsidP="005E191A">
      <w:pPr>
        <w:spacing w:before="120" w:after="60" w:line="276" w:lineRule="auto"/>
        <w:ind w:firstLine="567"/>
        <w:jc w:val="both"/>
        <w:rPr>
          <w:sz w:val="26"/>
          <w:szCs w:val="26"/>
          <w:lang w:val="pt-BR"/>
        </w:rPr>
      </w:pPr>
      <w:r w:rsidRPr="001B4450">
        <w:rPr>
          <w:sz w:val="26"/>
          <w:szCs w:val="26"/>
          <w:lang w:val="pt-BR"/>
        </w:rPr>
        <w:t>Các bất thường về gien gồm:</w:t>
      </w:r>
    </w:p>
    <w:p w14:paraId="1B6C73D1" w14:textId="77777777" w:rsidR="001B4450" w:rsidRPr="001B4450" w:rsidRDefault="001B4450" w:rsidP="00BE7B1D">
      <w:pPr>
        <w:numPr>
          <w:ilvl w:val="0"/>
          <w:numId w:val="121"/>
        </w:numPr>
        <w:tabs>
          <w:tab w:val="left" w:pos="840"/>
        </w:tabs>
        <w:spacing w:before="120" w:after="60" w:line="276" w:lineRule="auto"/>
        <w:ind w:left="0" w:firstLine="567"/>
        <w:jc w:val="both"/>
        <w:rPr>
          <w:sz w:val="26"/>
          <w:szCs w:val="26"/>
          <w:lang w:val="pt-BR"/>
        </w:rPr>
      </w:pPr>
      <w:r w:rsidRPr="001B4450">
        <w:rPr>
          <w:sz w:val="26"/>
          <w:szCs w:val="26"/>
          <w:lang w:val="pt-BR"/>
        </w:rPr>
        <w:t xml:space="preserve"> Thay đổi thứ tự sắp xếp của nhiễm sắc thể: 3% liên quan đến chậm phát triển trí tuệ và/hoặc tự kỷ không xác định được nguyên nhân.</w:t>
      </w:r>
    </w:p>
    <w:p w14:paraId="2AA3D6D2" w14:textId="77777777" w:rsidR="001B4450" w:rsidRPr="001B4450" w:rsidRDefault="001B4450" w:rsidP="00BE7B1D">
      <w:pPr>
        <w:numPr>
          <w:ilvl w:val="0"/>
          <w:numId w:val="121"/>
        </w:numPr>
        <w:tabs>
          <w:tab w:val="left" w:pos="840"/>
        </w:tabs>
        <w:spacing w:before="120" w:after="60" w:line="276" w:lineRule="auto"/>
        <w:ind w:left="0" w:firstLine="567"/>
        <w:jc w:val="both"/>
        <w:rPr>
          <w:sz w:val="26"/>
          <w:szCs w:val="26"/>
        </w:rPr>
      </w:pPr>
      <w:r w:rsidRPr="001B4450">
        <w:rPr>
          <w:sz w:val="26"/>
          <w:szCs w:val="26"/>
          <w:lang w:val="pt-BR"/>
        </w:rPr>
        <w:t xml:space="preserve">Bất thường về nhiễm sắc thể nói chung chiếm 3-9%, trong đó 2-5% là các cá thể mắc tự kỷ. </w:t>
      </w:r>
      <w:r w:rsidRPr="001B4450">
        <w:rPr>
          <w:sz w:val="26"/>
          <w:szCs w:val="26"/>
        </w:rPr>
        <w:t>Các bất thường nhiễm sắc thể hay gặp là:</w:t>
      </w:r>
    </w:p>
    <w:p w14:paraId="6A75021D" w14:textId="77777777" w:rsidR="001B4450" w:rsidRPr="001B4450" w:rsidRDefault="001B4450" w:rsidP="005E191A">
      <w:pPr>
        <w:numPr>
          <w:ilvl w:val="0"/>
          <w:numId w:val="132"/>
        </w:numPr>
        <w:spacing w:before="120" w:after="60" w:line="276" w:lineRule="auto"/>
        <w:ind w:left="0" w:firstLine="567"/>
        <w:jc w:val="both"/>
        <w:rPr>
          <w:sz w:val="26"/>
          <w:szCs w:val="26"/>
        </w:rPr>
      </w:pPr>
      <w:r w:rsidRPr="001B4450">
        <w:rPr>
          <w:sz w:val="26"/>
          <w:szCs w:val="26"/>
        </w:rPr>
        <w:t>Mất nhiễm sắc thể số 7, bất thường NST số 7q (Badnew và Gershon, 2002)</w:t>
      </w:r>
    </w:p>
    <w:p w14:paraId="25DF0BD9" w14:textId="77777777" w:rsidR="001B4450" w:rsidRPr="001B4450" w:rsidRDefault="001B4450" w:rsidP="005E191A">
      <w:pPr>
        <w:numPr>
          <w:ilvl w:val="0"/>
          <w:numId w:val="132"/>
        </w:numPr>
        <w:spacing w:before="120" w:after="60" w:line="276" w:lineRule="auto"/>
        <w:ind w:left="0" w:firstLine="567"/>
        <w:jc w:val="both"/>
        <w:rPr>
          <w:sz w:val="26"/>
          <w:szCs w:val="26"/>
        </w:rPr>
      </w:pPr>
      <w:r w:rsidRPr="001B4450">
        <w:rPr>
          <w:sz w:val="26"/>
          <w:szCs w:val="26"/>
        </w:rPr>
        <w:t>Lặp lại một phần nhiễm sắc thế số 15; bất thường của NST số 15 (Bubaum, 2002);</w:t>
      </w:r>
    </w:p>
    <w:p w14:paraId="78D63A3A" w14:textId="77777777" w:rsidR="001B4450" w:rsidRPr="001B4450" w:rsidRDefault="001B4450" w:rsidP="005E191A">
      <w:pPr>
        <w:widowControl w:val="0"/>
        <w:numPr>
          <w:ilvl w:val="0"/>
          <w:numId w:val="132"/>
        </w:numPr>
        <w:spacing w:before="120" w:after="60" w:line="276" w:lineRule="auto"/>
        <w:ind w:left="0" w:firstLine="567"/>
        <w:jc w:val="both"/>
        <w:rPr>
          <w:sz w:val="26"/>
          <w:szCs w:val="26"/>
        </w:rPr>
      </w:pPr>
      <w:r w:rsidRPr="001B4450">
        <w:rPr>
          <w:sz w:val="26"/>
          <w:szCs w:val="26"/>
        </w:rPr>
        <w:t xml:space="preserve">Bất thường về NST 2q qua nghiên cứu di truyền phân tử (Shao, Raiford). </w:t>
      </w:r>
    </w:p>
    <w:p w14:paraId="4D84BE54" w14:textId="77777777" w:rsidR="001B4450" w:rsidRPr="001B4450" w:rsidRDefault="001B4450" w:rsidP="005E191A">
      <w:pPr>
        <w:numPr>
          <w:ilvl w:val="0"/>
          <w:numId w:val="133"/>
        </w:numPr>
        <w:spacing w:before="120" w:after="60" w:line="276" w:lineRule="auto"/>
        <w:ind w:left="0" w:firstLine="567"/>
        <w:jc w:val="both"/>
        <w:rPr>
          <w:sz w:val="26"/>
          <w:szCs w:val="26"/>
        </w:rPr>
      </w:pPr>
      <w:r w:rsidRPr="001B4450">
        <w:rPr>
          <w:i/>
          <w:sz w:val="26"/>
          <w:szCs w:val="26"/>
        </w:rPr>
        <w:t>Nhiễm sắc thể X dễ gẫy</w:t>
      </w:r>
      <w:r w:rsidRPr="001B4450">
        <w:rPr>
          <w:sz w:val="26"/>
          <w:szCs w:val="26"/>
        </w:rPr>
        <w:t xml:space="preserve"> </w:t>
      </w:r>
      <w:r w:rsidRPr="001B4450">
        <w:rPr>
          <w:i/>
          <w:sz w:val="26"/>
          <w:szCs w:val="26"/>
        </w:rPr>
        <w:t>(Fragile X):</w:t>
      </w:r>
      <w:r w:rsidRPr="001B4450">
        <w:rPr>
          <w:sz w:val="26"/>
          <w:szCs w:val="26"/>
        </w:rPr>
        <w:t xml:space="preserve"> 10% nam giới mắc tự kỷ liên quan đến NST X dễ gẫy. </w:t>
      </w:r>
    </w:p>
    <w:p w14:paraId="78866EB5" w14:textId="77777777" w:rsidR="001B4450" w:rsidRPr="001B4450" w:rsidRDefault="001B4450" w:rsidP="005E191A">
      <w:pPr>
        <w:numPr>
          <w:ilvl w:val="0"/>
          <w:numId w:val="133"/>
        </w:numPr>
        <w:spacing w:before="120" w:after="60" w:line="276" w:lineRule="auto"/>
        <w:ind w:left="0" w:firstLine="567"/>
        <w:jc w:val="both"/>
        <w:rPr>
          <w:sz w:val="26"/>
          <w:szCs w:val="26"/>
        </w:rPr>
      </w:pPr>
      <w:r w:rsidRPr="001B4450">
        <w:rPr>
          <w:i/>
          <w:sz w:val="26"/>
          <w:szCs w:val="26"/>
        </w:rPr>
        <w:t>Phối hợp nhiều gien cùng với sự tác động của môi trường</w:t>
      </w:r>
      <w:r w:rsidRPr="001B4450">
        <w:rPr>
          <w:sz w:val="26"/>
          <w:szCs w:val="26"/>
        </w:rPr>
        <w:t>: Các nghiên cứu đã xác định hơn 10 gien nằm trên các nhiễm sắc thể 1, 2, 3, 5p, 5q, 6, 7, 13q, 15, 16, 17, 19q, X cùng liên quan đến bệnh tự kỷ.</w:t>
      </w:r>
    </w:p>
    <w:p w14:paraId="58521FEC" w14:textId="77777777" w:rsidR="001B4450" w:rsidRPr="001B4450" w:rsidRDefault="001B4450" w:rsidP="005E191A">
      <w:pPr>
        <w:tabs>
          <w:tab w:val="left" w:pos="720"/>
        </w:tabs>
        <w:spacing w:before="120" w:after="60" w:line="276" w:lineRule="auto"/>
        <w:ind w:firstLine="567"/>
        <w:jc w:val="both"/>
        <w:rPr>
          <w:b/>
          <w:bCs/>
          <w:i/>
          <w:iCs/>
          <w:sz w:val="26"/>
          <w:szCs w:val="26"/>
        </w:rPr>
      </w:pPr>
      <w:r w:rsidRPr="001B4450">
        <w:rPr>
          <w:b/>
          <w:bCs/>
          <w:i/>
          <w:iCs/>
          <w:sz w:val="26"/>
          <w:szCs w:val="26"/>
        </w:rPr>
        <w:t>1.3. Yếu tố môi trường</w:t>
      </w:r>
    </w:p>
    <w:p w14:paraId="619F7879" w14:textId="77777777" w:rsidR="001B4450" w:rsidRPr="001B4450" w:rsidRDefault="001B4450" w:rsidP="005E191A">
      <w:pPr>
        <w:numPr>
          <w:ilvl w:val="0"/>
          <w:numId w:val="122"/>
        </w:numPr>
        <w:spacing w:before="120" w:after="60" w:line="276" w:lineRule="auto"/>
        <w:ind w:left="0" w:firstLine="567"/>
        <w:jc w:val="both"/>
        <w:rPr>
          <w:i/>
          <w:sz w:val="26"/>
          <w:szCs w:val="26"/>
        </w:rPr>
      </w:pPr>
      <w:r w:rsidRPr="001B4450">
        <w:rPr>
          <w:i/>
          <w:sz w:val="26"/>
          <w:szCs w:val="26"/>
        </w:rPr>
        <w:t xml:space="preserve">Cả gien và môi trường có liên quan đến sự phát triển của tự kỷ:  </w:t>
      </w:r>
    </w:p>
    <w:p w14:paraId="3DDDAEB2" w14:textId="77777777" w:rsidR="001B4450" w:rsidRPr="005A1CF9" w:rsidRDefault="001B4450" w:rsidP="00BE7B1D">
      <w:pPr>
        <w:numPr>
          <w:ilvl w:val="0"/>
          <w:numId w:val="123"/>
        </w:numPr>
        <w:tabs>
          <w:tab w:val="left" w:pos="840"/>
        </w:tabs>
        <w:spacing w:before="120" w:after="60" w:line="276" w:lineRule="auto"/>
        <w:ind w:left="0" w:firstLine="567"/>
        <w:jc w:val="both"/>
        <w:rPr>
          <w:sz w:val="26"/>
          <w:szCs w:val="26"/>
          <w:lang w:val="fr-FR"/>
        </w:rPr>
      </w:pPr>
      <w:r w:rsidRPr="005A1CF9">
        <w:rPr>
          <w:i/>
          <w:sz w:val="26"/>
          <w:szCs w:val="26"/>
          <w:lang w:val="fr-FR"/>
        </w:rPr>
        <w:t xml:space="preserve">Sang chấn tâm lý và gien </w:t>
      </w:r>
    </w:p>
    <w:p w14:paraId="7C83BC5A" w14:textId="77777777" w:rsidR="001B4450" w:rsidRPr="005A1CF9" w:rsidRDefault="001B4450" w:rsidP="00BE7B1D">
      <w:pPr>
        <w:numPr>
          <w:ilvl w:val="0"/>
          <w:numId w:val="123"/>
        </w:numPr>
        <w:tabs>
          <w:tab w:val="left" w:pos="840"/>
        </w:tabs>
        <w:spacing w:before="120" w:after="60" w:line="276" w:lineRule="auto"/>
        <w:ind w:left="0" w:firstLine="567"/>
        <w:jc w:val="both"/>
        <w:rPr>
          <w:spacing w:val="6"/>
          <w:sz w:val="26"/>
          <w:szCs w:val="26"/>
          <w:lang w:val="fr-FR"/>
        </w:rPr>
      </w:pPr>
      <w:r w:rsidRPr="005A1CF9">
        <w:rPr>
          <w:i/>
          <w:spacing w:val="6"/>
          <w:sz w:val="26"/>
          <w:szCs w:val="26"/>
          <w:lang w:val="fr-FR"/>
        </w:rPr>
        <w:t xml:space="preserve">Tự kỷ thứ phát: </w:t>
      </w:r>
      <w:r w:rsidRPr="005A1CF9">
        <w:rPr>
          <w:spacing w:val="6"/>
          <w:sz w:val="26"/>
          <w:szCs w:val="26"/>
          <w:lang w:val="fr-FR"/>
        </w:rPr>
        <w:t xml:space="preserve">Các nguyên nhân đã biết gây tự kỷ thứ phát như phơi nhiễm rubella và thuốc an thần trong lúc mang thai.  </w:t>
      </w:r>
    </w:p>
    <w:p w14:paraId="64DDB2CB" w14:textId="77777777" w:rsidR="001B4450" w:rsidRPr="001B4450" w:rsidRDefault="001B4450" w:rsidP="00BE7B1D">
      <w:pPr>
        <w:numPr>
          <w:ilvl w:val="0"/>
          <w:numId w:val="122"/>
        </w:numPr>
        <w:spacing w:before="120" w:after="60" w:line="271" w:lineRule="auto"/>
        <w:ind w:left="0" w:firstLine="567"/>
        <w:jc w:val="both"/>
        <w:rPr>
          <w:b/>
          <w:bCs/>
          <w:i/>
          <w:iCs/>
          <w:sz w:val="26"/>
          <w:szCs w:val="26"/>
        </w:rPr>
      </w:pPr>
      <w:r w:rsidRPr="001B4450">
        <w:rPr>
          <w:i/>
          <w:iCs/>
          <w:sz w:val="26"/>
          <w:szCs w:val="26"/>
        </w:rPr>
        <w:t>Ô nhiễm môi trường</w:t>
      </w:r>
      <w:r w:rsidRPr="001B4450">
        <w:rPr>
          <w:b/>
          <w:bCs/>
          <w:i/>
          <w:iCs/>
          <w:sz w:val="26"/>
          <w:szCs w:val="26"/>
        </w:rPr>
        <w:t>:</w:t>
      </w:r>
      <w:r w:rsidRPr="001B4450">
        <w:rPr>
          <w:sz w:val="26"/>
          <w:szCs w:val="26"/>
        </w:rPr>
        <w:t xml:space="preserve"> </w:t>
      </w:r>
    </w:p>
    <w:p w14:paraId="2820F761" w14:textId="77777777" w:rsidR="001B4450" w:rsidRPr="001B4450" w:rsidRDefault="001B4450" w:rsidP="00BE7B1D">
      <w:pPr>
        <w:numPr>
          <w:ilvl w:val="0"/>
          <w:numId w:val="124"/>
        </w:numPr>
        <w:tabs>
          <w:tab w:val="left" w:pos="840"/>
        </w:tabs>
        <w:spacing w:before="120" w:after="60" w:line="271" w:lineRule="auto"/>
        <w:ind w:left="0" w:firstLine="567"/>
        <w:jc w:val="both"/>
        <w:rPr>
          <w:b/>
          <w:bCs/>
          <w:i/>
          <w:iCs/>
          <w:sz w:val="26"/>
          <w:szCs w:val="26"/>
        </w:rPr>
      </w:pPr>
      <w:r w:rsidRPr="001B4450">
        <w:rPr>
          <w:i/>
          <w:sz w:val="26"/>
          <w:szCs w:val="26"/>
        </w:rPr>
        <w:t xml:space="preserve">Kim loại trong nước, máu, tóc và răng: </w:t>
      </w:r>
    </w:p>
    <w:p w14:paraId="13BF11B8" w14:textId="77777777" w:rsidR="001B4450" w:rsidRPr="001B4450" w:rsidRDefault="001B4450" w:rsidP="00BE7B1D">
      <w:pPr>
        <w:numPr>
          <w:ilvl w:val="0"/>
          <w:numId w:val="125"/>
        </w:numPr>
        <w:spacing w:before="120" w:after="60" w:line="271" w:lineRule="auto"/>
        <w:ind w:left="0" w:firstLine="567"/>
        <w:jc w:val="both"/>
        <w:rPr>
          <w:b/>
          <w:bCs/>
          <w:i/>
          <w:iCs/>
          <w:sz w:val="26"/>
          <w:szCs w:val="26"/>
        </w:rPr>
      </w:pPr>
      <w:r w:rsidRPr="001B4450">
        <w:rPr>
          <w:i/>
          <w:sz w:val="26"/>
          <w:szCs w:val="26"/>
        </w:rPr>
        <w:t xml:space="preserve">Thủy ngân trong nước </w:t>
      </w:r>
    </w:p>
    <w:p w14:paraId="24176C47" w14:textId="77777777" w:rsidR="001B4450" w:rsidRPr="001B4450" w:rsidRDefault="001B4450" w:rsidP="00BE7B1D">
      <w:pPr>
        <w:numPr>
          <w:ilvl w:val="0"/>
          <w:numId w:val="131"/>
        </w:numPr>
        <w:tabs>
          <w:tab w:val="left" w:pos="840"/>
        </w:tabs>
        <w:spacing w:before="120" w:after="60" w:line="271" w:lineRule="auto"/>
        <w:ind w:left="0" w:firstLine="567"/>
        <w:jc w:val="both"/>
        <w:rPr>
          <w:b/>
          <w:bCs/>
          <w:i/>
          <w:iCs/>
          <w:sz w:val="26"/>
          <w:szCs w:val="26"/>
        </w:rPr>
      </w:pPr>
      <w:r w:rsidRPr="001B4450">
        <w:rPr>
          <w:i/>
          <w:sz w:val="26"/>
          <w:szCs w:val="26"/>
        </w:rPr>
        <w:t>Phơi nhiễm chì</w:t>
      </w:r>
      <w:r w:rsidRPr="001B4450">
        <w:rPr>
          <w:sz w:val="26"/>
          <w:szCs w:val="26"/>
        </w:rPr>
        <w:t xml:space="preserve"> và rối loạn phổ tự kỷ </w:t>
      </w:r>
    </w:p>
    <w:p w14:paraId="31A1AE9E" w14:textId="77777777" w:rsidR="001B4450" w:rsidRPr="001B4450" w:rsidRDefault="001B4450" w:rsidP="00BE7B1D">
      <w:pPr>
        <w:numPr>
          <w:ilvl w:val="0"/>
          <w:numId w:val="126"/>
        </w:numPr>
        <w:spacing w:before="120" w:after="60" w:line="271" w:lineRule="auto"/>
        <w:ind w:left="0" w:firstLine="567"/>
        <w:jc w:val="both"/>
        <w:rPr>
          <w:sz w:val="26"/>
          <w:szCs w:val="26"/>
        </w:rPr>
      </w:pPr>
      <w:r w:rsidRPr="001B4450">
        <w:rPr>
          <w:i/>
          <w:sz w:val="26"/>
          <w:szCs w:val="26"/>
        </w:rPr>
        <w:t>Tăng nồng độ Lithi</w:t>
      </w:r>
      <w:r w:rsidRPr="001B4450">
        <w:rPr>
          <w:sz w:val="26"/>
          <w:szCs w:val="26"/>
        </w:rPr>
        <w:t xml:space="preserve">, nhưng giảm nồng độ các kim loại khác trong tóc bao gồm magiê và măng gan ở trẻ tự kỷ. </w:t>
      </w:r>
    </w:p>
    <w:p w14:paraId="22B4C089" w14:textId="77777777" w:rsidR="001B4450" w:rsidRPr="001B4450" w:rsidRDefault="001B4450" w:rsidP="00BE7B1D">
      <w:pPr>
        <w:widowControl w:val="0"/>
        <w:numPr>
          <w:ilvl w:val="0"/>
          <w:numId w:val="126"/>
        </w:numPr>
        <w:spacing w:before="120" w:after="60" w:line="271" w:lineRule="auto"/>
        <w:ind w:left="0" w:firstLine="567"/>
        <w:jc w:val="both"/>
        <w:rPr>
          <w:sz w:val="26"/>
          <w:szCs w:val="26"/>
        </w:rPr>
      </w:pPr>
      <w:r w:rsidRPr="001B4450">
        <w:rPr>
          <w:i/>
          <w:sz w:val="26"/>
          <w:szCs w:val="26"/>
        </w:rPr>
        <w:t>Nồng độ kim loại nặng</w:t>
      </w:r>
      <w:r w:rsidRPr="001B4450">
        <w:rPr>
          <w:sz w:val="26"/>
          <w:szCs w:val="26"/>
        </w:rPr>
        <w:t xml:space="preserve"> trên tóc của trẻ tự kỷ  </w:t>
      </w:r>
    </w:p>
    <w:p w14:paraId="0B4B1925" w14:textId="77777777" w:rsidR="001B4450" w:rsidRPr="001B4450" w:rsidRDefault="001B4450" w:rsidP="00BE7B1D">
      <w:pPr>
        <w:widowControl w:val="0"/>
        <w:numPr>
          <w:ilvl w:val="0"/>
          <w:numId w:val="127"/>
        </w:numPr>
        <w:tabs>
          <w:tab w:val="left" w:pos="840"/>
        </w:tabs>
        <w:spacing w:before="120" w:after="60" w:line="271" w:lineRule="auto"/>
        <w:ind w:left="0" w:firstLine="567"/>
        <w:jc w:val="both"/>
        <w:rPr>
          <w:sz w:val="26"/>
          <w:szCs w:val="26"/>
        </w:rPr>
      </w:pPr>
      <w:r w:rsidRPr="001B4450">
        <w:rPr>
          <w:i/>
          <w:sz w:val="26"/>
          <w:szCs w:val="26"/>
        </w:rPr>
        <w:t>Nồng độ thủy ngân tăng</w:t>
      </w:r>
      <w:r w:rsidRPr="001B4450">
        <w:rPr>
          <w:sz w:val="26"/>
          <w:szCs w:val="26"/>
        </w:rPr>
        <w:t xml:space="preserve"> trong hồng cầu của trẻ tự kỷ  </w:t>
      </w:r>
    </w:p>
    <w:p w14:paraId="5B105DF5" w14:textId="77777777" w:rsidR="001B4450" w:rsidRPr="001B4450" w:rsidRDefault="001B4450" w:rsidP="00BE7B1D">
      <w:pPr>
        <w:numPr>
          <w:ilvl w:val="0"/>
          <w:numId w:val="127"/>
        </w:numPr>
        <w:tabs>
          <w:tab w:val="left" w:pos="840"/>
        </w:tabs>
        <w:spacing w:before="120" w:after="60" w:line="271" w:lineRule="auto"/>
        <w:ind w:left="0" w:firstLine="567"/>
        <w:jc w:val="both"/>
        <w:rPr>
          <w:sz w:val="26"/>
          <w:szCs w:val="26"/>
        </w:rPr>
      </w:pPr>
      <w:r w:rsidRPr="001B4450">
        <w:rPr>
          <w:i/>
          <w:sz w:val="26"/>
          <w:szCs w:val="26"/>
        </w:rPr>
        <w:t>Nồng độ trung bình của chì cao hơn</w:t>
      </w:r>
      <w:r w:rsidRPr="001B4450">
        <w:rPr>
          <w:sz w:val="26"/>
          <w:szCs w:val="26"/>
        </w:rPr>
        <w:t xml:space="preserve"> trong máu trẻ tự kỷ  </w:t>
      </w:r>
    </w:p>
    <w:p w14:paraId="1DF15EB7" w14:textId="77777777" w:rsidR="001B4450" w:rsidRPr="001B4450" w:rsidRDefault="001B4450" w:rsidP="00BE7B1D">
      <w:pPr>
        <w:numPr>
          <w:ilvl w:val="0"/>
          <w:numId w:val="127"/>
        </w:numPr>
        <w:tabs>
          <w:tab w:val="left" w:pos="840"/>
        </w:tabs>
        <w:spacing w:before="120" w:after="60" w:line="271" w:lineRule="auto"/>
        <w:ind w:left="0" w:firstLine="567"/>
        <w:jc w:val="both"/>
        <w:rPr>
          <w:sz w:val="26"/>
          <w:szCs w:val="26"/>
        </w:rPr>
      </w:pPr>
      <w:r w:rsidRPr="001B4450">
        <w:rPr>
          <w:i/>
          <w:sz w:val="26"/>
          <w:szCs w:val="26"/>
        </w:rPr>
        <w:t xml:space="preserve">Mức độ phơi nhiễm quá mức đối với chì, asen và cadmium </w:t>
      </w:r>
      <w:r w:rsidRPr="001B4450">
        <w:rPr>
          <w:sz w:val="26"/>
          <w:szCs w:val="26"/>
        </w:rPr>
        <w:t>ở trẻ tự kỷ.</w:t>
      </w:r>
    </w:p>
    <w:p w14:paraId="4FCB5CBC" w14:textId="77777777" w:rsidR="001B4450" w:rsidRPr="001B4450" w:rsidRDefault="001B4450" w:rsidP="00BE7B1D">
      <w:pPr>
        <w:numPr>
          <w:ilvl w:val="0"/>
          <w:numId w:val="128"/>
        </w:numPr>
        <w:tabs>
          <w:tab w:val="left" w:pos="840"/>
        </w:tabs>
        <w:spacing w:before="120" w:after="60" w:line="271" w:lineRule="auto"/>
        <w:ind w:left="0" w:firstLine="567"/>
        <w:jc w:val="both"/>
        <w:rPr>
          <w:sz w:val="26"/>
          <w:szCs w:val="26"/>
        </w:rPr>
      </w:pPr>
      <w:r w:rsidRPr="001B4450">
        <w:rPr>
          <w:sz w:val="26"/>
          <w:szCs w:val="26"/>
        </w:rPr>
        <w:t xml:space="preserve">Sự phơi nhiễm thủy ngân ở mẫu răng của trẻ tự kỷ  </w:t>
      </w:r>
    </w:p>
    <w:p w14:paraId="47B1725C" w14:textId="77777777" w:rsidR="001B4450" w:rsidRPr="001B4450" w:rsidRDefault="001B4450" w:rsidP="00BE7B1D">
      <w:pPr>
        <w:numPr>
          <w:ilvl w:val="0"/>
          <w:numId w:val="137"/>
        </w:numPr>
        <w:tabs>
          <w:tab w:val="left" w:pos="840"/>
        </w:tabs>
        <w:spacing w:before="120" w:after="60" w:line="271" w:lineRule="auto"/>
        <w:ind w:left="0" w:firstLine="567"/>
        <w:jc w:val="both"/>
        <w:rPr>
          <w:sz w:val="26"/>
          <w:szCs w:val="26"/>
        </w:rPr>
      </w:pPr>
      <w:r w:rsidRPr="001B4450">
        <w:rPr>
          <w:i/>
          <w:iCs/>
          <w:sz w:val="26"/>
          <w:szCs w:val="26"/>
        </w:rPr>
        <w:t>Tiêm chủng</w:t>
      </w:r>
      <w:r w:rsidRPr="001B4450">
        <w:rPr>
          <w:sz w:val="26"/>
          <w:szCs w:val="26"/>
        </w:rPr>
        <w:t xml:space="preserve">: </w:t>
      </w:r>
    </w:p>
    <w:p w14:paraId="7D7D19FF" w14:textId="77777777" w:rsidR="001B4450" w:rsidRPr="001B4450" w:rsidRDefault="001B4450" w:rsidP="00BE7B1D">
      <w:pPr>
        <w:spacing w:before="120" w:after="60" w:line="271" w:lineRule="auto"/>
        <w:ind w:firstLine="567"/>
        <w:jc w:val="both"/>
        <w:rPr>
          <w:sz w:val="26"/>
          <w:szCs w:val="26"/>
        </w:rPr>
      </w:pPr>
      <w:r w:rsidRPr="001B4450">
        <w:rPr>
          <w:sz w:val="26"/>
          <w:szCs w:val="26"/>
        </w:rPr>
        <w:t xml:space="preserve">Do trẻ bị nhiễm độc kim loại nặng là thủy ngân có trong vacxin, đặc biệt là vắc xin Sởi-Quai bị-Rubella. </w:t>
      </w:r>
    </w:p>
    <w:p w14:paraId="435B3F07" w14:textId="77777777" w:rsidR="001B4450" w:rsidRPr="001B4450" w:rsidRDefault="001B4450" w:rsidP="00BE7B1D">
      <w:pPr>
        <w:spacing w:before="120" w:after="60" w:line="271" w:lineRule="auto"/>
        <w:ind w:firstLine="567"/>
        <w:jc w:val="both"/>
        <w:rPr>
          <w:sz w:val="26"/>
          <w:szCs w:val="26"/>
        </w:rPr>
      </w:pPr>
      <w:r w:rsidRPr="001B4450">
        <w:rPr>
          <w:sz w:val="26"/>
          <w:szCs w:val="26"/>
        </w:rPr>
        <w:t>Tuy nhiên nhiều nghiên cứu cho thấy:</w:t>
      </w:r>
    </w:p>
    <w:p w14:paraId="1E8DBEE5" w14:textId="77777777" w:rsidR="001B4450" w:rsidRPr="001B4450" w:rsidRDefault="001B4450" w:rsidP="00BE7B1D">
      <w:pPr>
        <w:numPr>
          <w:ilvl w:val="0"/>
          <w:numId w:val="128"/>
        </w:numPr>
        <w:tabs>
          <w:tab w:val="left" w:pos="840"/>
        </w:tabs>
        <w:spacing w:before="120" w:after="60" w:line="271" w:lineRule="auto"/>
        <w:ind w:left="0" w:firstLine="567"/>
        <w:jc w:val="both"/>
        <w:rPr>
          <w:sz w:val="26"/>
          <w:szCs w:val="26"/>
        </w:rPr>
      </w:pPr>
      <w:r w:rsidRPr="001B4450">
        <w:rPr>
          <w:i/>
          <w:sz w:val="26"/>
          <w:szCs w:val="26"/>
        </w:rPr>
        <w:t>Vắcxin Sởi-Quai bị-Rubella tăng nguy cơ gây tự kỷ</w:t>
      </w:r>
      <w:r w:rsidRPr="001B4450">
        <w:rPr>
          <w:sz w:val="26"/>
          <w:szCs w:val="26"/>
        </w:rPr>
        <w:t xml:space="preserve"> nhưng không phải là nguyên nhân gây tự kỷ vì nó chứa một hàm lượng thủy ngân không đủ để gây ngộ độc (Fombene, 2001 và Taylo, 2002). </w:t>
      </w:r>
    </w:p>
    <w:p w14:paraId="3EE11861" w14:textId="77777777" w:rsidR="001B4450" w:rsidRPr="001B4450" w:rsidRDefault="001B4450" w:rsidP="00BE7B1D">
      <w:pPr>
        <w:numPr>
          <w:ilvl w:val="0"/>
          <w:numId w:val="128"/>
        </w:numPr>
        <w:tabs>
          <w:tab w:val="left" w:pos="840"/>
        </w:tabs>
        <w:spacing w:before="120" w:after="60" w:line="271" w:lineRule="auto"/>
        <w:ind w:left="0" w:firstLine="567"/>
        <w:jc w:val="both"/>
        <w:rPr>
          <w:sz w:val="26"/>
          <w:szCs w:val="26"/>
        </w:rPr>
      </w:pPr>
      <w:r w:rsidRPr="001B4450">
        <w:rPr>
          <w:i/>
          <w:sz w:val="26"/>
          <w:szCs w:val="26"/>
        </w:rPr>
        <w:t xml:space="preserve">Không có sự liên quan giữa vắcxin và tự kỷ </w:t>
      </w:r>
      <w:r w:rsidRPr="001B4450">
        <w:rPr>
          <w:sz w:val="26"/>
          <w:szCs w:val="26"/>
        </w:rPr>
        <w:t xml:space="preserve">là kết luận của Fombone (2004) khi nghiên cứu 1.294 trẻ tự kỷ. Sau này nhiều nghiên cứu được tiến hành đã khẳng định thủy ngân chứa trong vắc xin ở trẻ em không có liên quan đến tự kỷ. </w:t>
      </w:r>
    </w:p>
    <w:p w14:paraId="5C711C20" w14:textId="77777777" w:rsidR="001B4450" w:rsidRPr="001B4450" w:rsidRDefault="001B4450" w:rsidP="00BE7B1D">
      <w:pPr>
        <w:numPr>
          <w:ilvl w:val="0"/>
          <w:numId w:val="137"/>
        </w:numPr>
        <w:tabs>
          <w:tab w:val="left" w:pos="840"/>
        </w:tabs>
        <w:spacing w:before="120" w:after="60" w:line="271" w:lineRule="auto"/>
        <w:ind w:left="0" w:firstLine="567"/>
        <w:jc w:val="both"/>
        <w:rPr>
          <w:i/>
          <w:iCs/>
          <w:sz w:val="26"/>
          <w:szCs w:val="26"/>
        </w:rPr>
      </w:pPr>
      <w:r w:rsidRPr="001B4450">
        <w:rPr>
          <w:i/>
          <w:iCs/>
          <w:sz w:val="26"/>
          <w:szCs w:val="26"/>
        </w:rPr>
        <w:t>Dinh dưỡng</w:t>
      </w:r>
      <w:r w:rsidRPr="001B4450">
        <w:rPr>
          <w:sz w:val="26"/>
          <w:szCs w:val="26"/>
        </w:rPr>
        <w:t>:</w:t>
      </w:r>
      <w:r w:rsidRPr="001B4450">
        <w:rPr>
          <w:b/>
          <w:bCs/>
          <w:sz w:val="26"/>
          <w:szCs w:val="26"/>
        </w:rPr>
        <w:t xml:space="preserve"> </w:t>
      </w:r>
    </w:p>
    <w:p w14:paraId="7A50DE20" w14:textId="77777777" w:rsidR="001B4450" w:rsidRPr="001B4450" w:rsidRDefault="001B4450" w:rsidP="005E191A">
      <w:pPr>
        <w:spacing w:before="120" w:after="60" w:line="276" w:lineRule="auto"/>
        <w:ind w:firstLine="567"/>
        <w:jc w:val="both"/>
        <w:rPr>
          <w:i/>
          <w:iCs/>
          <w:sz w:val="26"/>
          <w:szCs w:val="26"/>
        </w:rPr>
      </w:pPr>
      <w:r w:rsidRPr="001B4450">
        <w:rPr>
          <w:bCs/>
          <w:i/>
          <w:sz w:val="26"/>
          <w:szCs w:val="26"/>
        </w:rPr>
        <w:t xml:space="preserve">Sữa và tự kỷ: </w:t>
      </w:r>
      <w:r w:rsidRPr="001B4450">
        <w:rPr>
          <w:bCs/>
          <w:sz w:val="26"/>
          <w:szCs w:val="26"/>
        </w:rPr>
        <w:t>Một số</w:t>
      </w:r>
      <w:r w:rsidRPr="001B4450">
        <w:rPr>
          <w:b/>
          <w:bCs/>
          <w:sz w:val="26"/>
          <w:szCs w:val="26"/>
        </w:rPr>
        <w:t xml:space="preserve"> </w:t>
      </w:r>
      <w:r w:rsidRPr="001B4450">
        <w:rPr>
          <w:sz w:val="26"/>
          <w:szCs w:val="26"/>
        </w:rPr>
        <w:t xml:space="preserve">trẻ bị dị ứng với gluten và casein trong sữa được coi là có liên quan đến tự kỷ.  </w:t>
      </w:r>
    </w:p>
    <w:p w14:paraId="0B665E0D" w14:textId="77777777" w:rsidR="001B4450" w:rsidRPr="001B4450" w:rsidRDefault="001B4450" w:rsidP="00BE7B1D">
      <w:pPr>
        <w:numPr>
          <w:ilvl w:val="0"/>
          <w:numId w:val="137"/>
        </w:numPr>
        <w:tabs>
          <w:tab w:val="left" w:pos="840"/>
        </w:tabs>
        <w:spacing w:before="120" w:after="60" w:line="271" w:lineRule="auto"/>
        <w:ind w:left="0" w:firstLine="567"/>
        <w:jc w:val="both"/>
        <w:rPr>
          <w:sz w:val="26"/>
          <w:szCs w:val="26"/>
        </w:rPr>
      </w:pPr>
      <w:r w:rsidRPr="001B4450">
        <w:rPr>
          <w:i/>
          <w:iCs/>
          <w:sz w:val="26"/>
          <w:szCs w:val="26"/>
        </w:rPr>
        <w:t>Cách chăm sóc và giáo dục trẻ</w:t>
      </w:r>
      <w:r w:rsidRPr="001B4450">
        <w:rPr>
          <w:sz w:val="26"/>
          <w:szCs w:val="26"/>
        </w:rPr>
        <w:t xml:space="preserve"> </w:t>
      </w:r>
    </w:p>
    <w:p w14:paraId="7132C5E7" w14:textId="77777777" w:rsidR="001B4450" w:rsidRPr="001B4450" w:rsidRDefault="001B4450" w:rsidP="00BE7B1D">
      <w:pPr>
        <w:numPr>
          <w:ilvl w:val="0"/>
          <w:numId w:val="129"/>
        </w:numPr>
        <w:tabs>
          <w:tab w:val="left" w:pos="840"/>
        </w:tabs>
        <w:spacing w:before="120" w:after="60" w:line="271" w:lineRule="auto"/>
        <w:ind w:left="0" w:firstLine="567"/>
        <w:jc w:val="both"/>
        <w:rPr>
          <w:sz w:val="26"/>
          <w:szCs w:val="26"/>
        </w:rPr>
      </w:pPr>
      <w:r w:rsidRPr="001B4450">
        <w:rPr>
          <w:i/>
          <w:sz w:val="26"/>
          <w:szCs w:val="26"/>
        </w:rPr>
        <w:t>Thiếu giao tiếp giữa bố mẹ và con cái</w:t>
      </w:r>
      <w:r w:rsidRPr="001B4450">
        <w:rPr>
          <w:sz w:val="26"/>
          <w:szCs w:val="26"/>
        </w:rPr>
        <w:t xml:space="preserve"> </w:t>
      </w:r>
    </w:p>
    <w:p w14:paraId="43DF1D10" w14:textId="77777777" w:rsidR="001B4450" w:rsidRPr="001B4450" w:rsidRDefault="001B4450" w:rsidP="00BE7B1D">
      <w:pPr>
        <w:numPr>
          <w:ilvl w:val="0"/>
          <w:numId w:val="129"/>
        </w:numPr>
        <w:tabs>
          <w:tab w:val="left" w:pos="840"/>
        </w:tabs>
        <w:spacing w:before="120" w:after="60" w:line="271" w:lineRule="auto"/>
        <w:ind w:left="0" w:firstLine="567"/>
        <w:jc w:val="both"/>
        <w:rPr>
          <w:sz w:val="26"/>
          <w:szCs w:val="26"/>
        </w:rPr>
      </w:pPr>
      <w:r w:rsidRPr="001B4450">
        <w:rPr>
          <w:i/>
          <w:sz w:val="26"/>
          <w:szCs w:val="26"/>
        </w:rPr>
        <w:t xml:space="preserve">Thiếu giao tiếp xã hội </w:t>
      </w:r>
    </w:p>
    <w:p w14:paraId="616AC940" w14:textId="77777777" w:rsidR="001B4450" w:rsidRPr="00BE7B1D" w:rsidRDefault="001B4450" w:rsidP="00BE7B1D">
      <w:pPr>
        <w:widowControl w:val="0"/>
        <w:numPr>
          <w:ilvl w:val="0"/>
          <w:numId w:val="137"/>
        </w:numPr>
        <w:tabs>
          <w:tab w:val="left" w:pos="840"/>
        </w:tabs>
        <w:spacing w:before="120" w:after="60" w:line="271" w:lineRule="auto"/>
        <w:ind w:left="0" w:firstLine="567"/>
        <w:jc w:val="both"/>
        <w:rPr>
          <w:spacing w:val="-4"/>
          <w:sz w:val="26"/>
          <w:szCs w:val="26"/>
        </w:rPr>
      </w:pPr>
      <w:r w:rsidRPr="00BE7B1D">
        <w:rPr>
          <w:i/>
          <w:spacing w:val="-4"/>
          <w:sz w:val="26"/>
          <w:szCs w:val="26"/>
        </w:rPr>
        <w:t xml:space="preserve">Tuổi của bố và mẹ </w:t>
      </w:r>
      <w:r w:rsidRPr="00BE7B1D">
        <w:rPr>
          <w:spacing w:val="-4"/>
          <w:sz w:val="26"/>
          <w:szCs w:val="26"/>
        </w:rPr>
        <w:t xml:space="preserve">trên 35 tuổi nguy có con mắc tự kỷ cao  </w:t>
      </w:r>
    </w:p>
    <w:p w14:paraId="58B77F4E" w14:textId="77777777" w:rsidR="001B4450" w:rsidRPr="001B4450" w:rsidRDefault="001B4450" w:rsidP="00BE7B1D">
      <w:pPr>
        <w:numPr>
          <w:ilvl w:val="0"/>
          <w:numId w:val="137"/>
        </w:numPr>
        <w:tabs>
          <w:tab w:val="left" w:pos="840"/>
        </w:tabs>
        <w:spacing w:before="120" w:after="60" w:line="271" w:lineRule="auto"/>
        <w:ind w:left="0" w:firstLine="567"/>
        <w:jc w:val="both"/>
        <w:rPr>
          <w:i/>
          <w:sz w:val="26"/>
          <w:szCs w:val="26"/>
        </w:rPr>
      </w:pPr>
      <w:r w:rsidRPr="001B4450">
        <w:rPr>
          <w:i/>
          <w:sz w:val="26"/>
          <w:szCs w:val="26"/>
        </w:rPr>
        <w:t>Tình trạng kinh tế xã hội</w:t>
      </w:r>
    </w:p>
    <w:p w14:paraId="129BB220" w14:textId="77777777" w:rsidR="001B4450" w:rsidRPr="001B4450" w:rsidRDefault="001B4450" w:rsidP="00BE7B1D">
      <w:pPr>
        <w:numPr>
          <w:ilvl w:val="0"/>
          <w:numId w:val="130"/>
        </w:numPr>
        <w:tabs>
          <w:tab w:val="left" w:pos="840"/>
        </w:tabs>
        <w:spacing w:before="120" w:after="60" w:line="271" w:lineRule="auto"/>
        <w:ind w:left="0" w:firstLine="567"/>
        <w:jc w:val="both"/>
        <w:rPr>
          <w:sz w:val="26"/>
          <w:szCs w:val="26"/>
        </w:rPr>
      </w:pPr>
      <w:r w:rsidRPr="001B4450">
        <w:rPr>
          <w:sz w:val="26"/>
          <w:szCs w:val="26"/>
        </w:rPr>
        <w:t xml:space="preserve">Tự kỷ được tìm thấy ở tất cả các mức độ kinh tế xã hội khác nhau. </w:t>
      </w:r>
    </w:p>
    <w:p w14:paraId="7A0D207B" w14:textId="77777777" w:rsidR="001B4450" w:rsidRPr="001B4450" w:rsidRDefault="001B4450" w:rsidP="00BE7B1D">
      <w:pPr>
        <w:numPr>
          <w:ilvl w:val="0"/>
          <w:numId w:val="130"/>
        </w:numPr>
        <w:tabs>
          <w:tab w:val="left" w:pos="840"/>
        </w:tabs>
        <w:spacing w:before="120" w:after="60" w:line="271" w:lineRule="auto"/>
        <w:ind w:left="0" w:firstLine="567"/>
        <w:jc w:val="both"/>
        <w:rPr>
          <w:sz w:val="26"/>
          <w:szCs w:val="26"/>
        </w:rPr>
      </w:pPr>
      <w:r w:rsidRPr="001B4450">
        <w:rPr>
          <w:sz w:val="26"/>
          <w:szCs w:val="26"/>
        </w:rPr>
        <w:t xml:space="preserve">Tuy nhiên những nghiên cứu gần đây cho rằng tự kỷ dễ hay gặp ở những gia đình có mức độ kinh tế khá hơn.  </w:t>
      </w:r>
    </w:p>
    <w:p w14:paraId="64A40AFD" w14:textId="77777777" w:rsidR="001B4450" w:rsidRPr="001B4450" w:rsidRDefault="001B4450" w:rsidP="00BE7B1D">
      <w:pPr>
        <w:tabs>
          <w:tab w:val="left" w:pos="0"/>
        </w:tabs>
        <w:spacing w:before="120" w:after="60" w:line="271" w:lineRule="auto"/>
        <w:ind w:firstLine="567"/>
        <w:jc w:val="both"/>
        <w:rPr>
          <w:sz w:val="26"/>
          <w:szCs w:val="26"/>
        </w:rPr>
      </w:pPr>
      <w:r w:rsidRPr="001B4450">
        <w:rPr>
          <w:b/>
          <w:sz w:val="26"/>
          <w:szCs w:val="26"/>
        </w:rPr>
        <w:t>II.</w:t>
      </w:r>
      <w:r w:rsidRPr="001B4450">
        <w:rPr>
          <w:sz w:val="26"/>
          <w:szCs w:val="26"/>
        </w:rPr>
        <w:t xml:space="preserve"> </w:t>
      </w:r>
      <w:r w:rsidRPr="001B4450">
        <w:rPr>
          <w:b/>
          <w:sz w:val="26"/>
          <w:szCs w:val="26"/>
        </w:rPr>
        <w:t>PHÁT HIỆN SỚM</w:t>
      </w:r>
    </w:p>
    <w:p w14:paraId="044672F1" w14:textId="77777777" w:rsidR="001B4450" w:rsidRPr="001B4450" w:rsidRDefault="001B4450" w:rsidP="00BE7B1D">
      <w:pPr>
        <w:tabs>
          <w:tab w:val="left" w:pos="0"/>
        </w:tabs>
        <w:spacing w:before="120" w:after="60" w:line="271" w:lineRule="auto"/>
        <w:ind w:firstLine="567"/>
        <w:jc w:val="both"/>
        <w:rPr>
          <w:b/>
          <w:sz w:val="26"/>
          <w:szCs w:val="26"/>
        </w:rPr>
      </w:pPr>
      <w:r w:rsidRPr="001B4450">
        <w:rPr>
          <w:b/>
          <w:sz w:val="26"/>
          <w:szCs w:val="26"/>
        </w:rPr>
        <w:t xml:space="preserve">1. Lâm sàng </w:t>
      </w:r>
    </w:p>
    <w:p w14:paraId="1DB431AA" w14:textId="77777777" w:rsidR="001B4450" w:rsidRPr="001B4450" w:rsidRDefault="001B4450" w:rsidP="00BE7B1D">
      <w:pPr>
        <w:tabs>
          <w:tab w:val="left" w:pos="720"/>
        </w:tabs>
        <w:spacing w:before="120" w:after="60" w:line="271" w:lineRule="auto"/>
        <w:ind w:firstLine="567"/>
        <w:jc w:val="both"/>
        <w:rPr>
          <w:b/>
          <w:i/>
          <w:iCs/>
          <w:sz w:val="26"/>
          <w:szCs w:val="26"/>
          <w:lang w:val="vi-VN"/>
        </w:rPr>
      </w:pPr>
      <w:r w:rsidRPr="001B4450">
        <w:rPr>
          <w:b/>
          <w:i/>
          <w:iCs/>
          <w:sz w:val="26"/>
          <w:szCs w:val="26"/>
        </w:rPr>
        <w:t>1</w:t>
      </w:r>
      <w:r w:rsidRPr="001B4450">
        <w:rPr>
          <w:b/>
          <w:i/>
          <w:iCs/>
          <w:sz w:val="26"/>
          <w:szCs w:val="26"/>
          <w:lang w:val="vi-VN"/>
        </w:rPr>
        <w:t>.1</w:t>
      </w:r>
      <w:r w:rsidRPr="001B4450">
        <w:rPr>
          <w:b/>
          <w:i/>
          <w:iCs/>
          <w:sz w:val="26"/>
          <w:szCs w:val="26"/>
        </w:rPr>
        <w:t>.</w:t>
      </w:r>
      <w:r w:rsidRPr="001B4450">
        <w:rPr>
          <w:b/>
          <w:i/>
          <w:iCs/>
          <w:sz w:val="26"/>
          <w:szCs w:val="26"/>
          <w:lang w:val="vi-VN"/>
        </w:rPr>
        <w:t xml:space="preserve"> Dấu hiệu nhận biết sớm:</w:t>
      </w:r>
    </w:p>
    <w:p w14:paraId="24E1FD62" w14:textId="77777777" w:rsidR="001B4450" w:rsidRPr="001B4450" w:rsidRDefault="001B4450" w:rsidP="00BE7B1D">
      <w:pPr>
        <w:tabs>
          <w:tab w:val="left" w:pos="720"/>
        </w:tabs>
        <w:spacing w:before="120" w:after="60" w:line="271" w:lineRule="auto"/>
        <w:ind w:firstLine="567"/>
        <w:jc w:val="both"/>
        <w:rPr>
          <w:b/>
          <w:bCs/>
          <w:iCs/>
          <w:sz w:val="26"/>
          <w:szCs w:val="26"/>
          <w:u w:val="single"/>
          <w:lang w:val="vi-VN"/>
        </w:rPr>
      </w:pPr>
      <w:r w:rsidRPr="001B4450">
        <w:rPr>
          <w:b/>
          <w:bCs/>
          <w:i/>
          <w:iCs/>
          <w:sz w:val="26"/>
          <w:szCs w:val="26"/>
          <w:u w:val="single"/>
          <w:lang w:val="vi-VN"/>
        </w:rPr>
        <w:t>(1) Dấu hiệu nhận biết sớm tự kỷ</w:t>
      </w:r>
      <w:r w:rsidRPr="001B4450">
        <w:rPr>
          <w:b/>
          <w:bCs/>
          <w:iCs/>
          <w:sz w:val="26"/>
          <w:szCs w:val="26"/>
          <w:u w:val="single"/>
          <w:lang w:val="vi-VN"/>
        </w:rPr>
        <w:t xml:space="preserve"> </w:t>
      </w:r>
      <w:r w:rsidRPr="001B4450">
        <w:rPr>
          <w:b/>
          <w:bCs/>
          <w:i/>
          <w:iCs/>
          <w:sz w:val="26"/>
          <w:szCs w:val="26"/>
          <w:u w:val="single"/>
          <w:lang w:val="vi-VN"/>
        </w:rPr>
        <w:t>ở trẻ</w:t>
      </w:r>
      <w:r w:rsidRPr="001B4450">
        <w:rPr>
          <w:b/>
          <w:i/>
          <w:iCs/>
          <w:sz w:val="26"/>
          <w:szCs w:val="26"/>
          <w:u w:val="single"/>
          <w:lang w:val="vi-VN"/>
        </w:rPr>
        <w:t xml:space="preserve"> 0-6 tháng</w:t>
      </w:r>
    </w:p>
    <w:p w14:paraId="0CC25C0A" w14:textId="77777777" w:rsidR="001B4450" w:rsidRPr="001B4450" w:rsidRDefault="001B4450" w:rsidP="00BE7B1D">
      <w:pPr>
        <w:numPr>
          <w:ilvl w:val="0"/>
          <w:numId w:val="134"/>
        </w:numPr>
        <w:spacing w:before="120" w:after="60" w:line="271" w:lineRule="auto"/>
        <w:ind w:left="0" w:firstLine="567"/>
        <w:jc w:val="both"/>
        <w:rPr>
          <w:sz w:val="26"/>
          <w:szCs w:val="26"/>
          <w:lang w:val="vi-VN"/>
        </w:rPr>
      </w:pPr>
      <w:r w:rsidRPr="001B4450">
        <w:rPr>
          <w:iCs/>
          <w:sz w:val="26"/>
          <w:szCs w:val="26"/>
          <w:lang w:val="vi-VN"/>
        </w:rPr>
        <w:t>Thờ ơ với âm thanh (cảm giác như trẻ bị điếc)</w:t>
      </w:r>
    </w:p>
    <w:p w14:paraId="1751B165" w14:textId="77777777" w:rsidR="001B4450" w:rsidRPr="001B4450" w:rsidRDefault="001B4450" w:rsidP="00BE7B1D">
      <w:pPr>
        <w:numPr>
          <w:ilvl w:val="0"/>
          <w:numId w:val="134"/>
        </w:numPr>
        <w:spacing w:before="120" w:after="60" w:line="271" w:lineRule="auto"/>
        <w:ind w:left="0" w:firstLine="567"/>
        <w:jc w:val="both"/>
        <w:rPr>
          <w:sz w:val="26"/>
          <w:szCs w:val="26"/>
          <w:lang w:val="vi-VN"/>
        </w:rPr>
      </w:pPr>
      <w:r w:rsidRPr="001B4450">
        <w:rPr>
          <w:sz w:val="26"/>
          <w:szCs w:val="26"/>
          <w:lang w:val="vi-VN"/>
        </w:rPr>
        <w:t>Hành vi bất thường: Tăng động (Kích động khó ngủ, khóc nhiều, khó dỗ dành, hay bị cơn đau quặn bụng do đầy hơi, khó chịu không lý do) hoặc trẻ thờ ơ, yên lặng, dường như thích ở một mình, ít đòi hỏi cha mẹ chăm sóc.</w:t>
      </w:r>
    </w:p>
    <w:p w14:paraId="340F274A" w14:textId="77777777" w:rsidR="001B4450" w:rsidRPr="001B4450" w:rsidRDefault="001B4450" w:rsidP="00BE7B1D">
      <w:pPr>
        <w:numPr>
          <w:ilvl w:val="0"/>
          <w:numId w:val="134"/>
        </w:numPr>
        <w:spacing w:before="120" w:after="60" w:line="271" w:lineRule="auto"/>
        <w:ind w:left="0" w:firstLine="567"/>
        <w:jc w:val="both"/>
        <w:rPr>
          <w:sz w:val="26"/>
          <w:szCs w:val="26"/>
          <w:lang w:val="vi-VN"/>
        </w:rPr>
      </w:pPr>
      <w:r w:rsidRPr="001B4450">
        <w:rPr>
          <w:sz w:val="26"/>
          <w:szCs w:val="26"/>
          <w:lang w:val="vi-VN"/>
        </w:rPr>
        <w:t>Khả năng tập trung kém: không chú ý hoặc tập trung như các trẻ cùng tuổi khác. Ít hoặc không nhìn vào mặt người đang nói chuyện.</w:t>
      </w:r>
    </w:p>
    <w:p w14:paraId="4463132E" w14:textId="77777777" w:rsidR="001B4450" w:rsidRPr="001B4450" w:rsidRDefault="001B4450" w:rsidP="00BE7B1D">
      <w:pPr>
        <w:numPr>
          <w:ilvl w:val="0"/>
          <w:numId w:val="134"/>
        </w:numPr>
        <w:spacing w:before="120" w:after="60" w:line="271" w:lineRule="auto"/>
        <w:ind w:left="0" w:firstLine="567"/>
        <w:jc w:val="both"/>
        <w:rPr>
          <w:sz w:val="26"/>
          <w:szCs w:val="26"/>
          <w:lang w:val="vi-VN"/>
        </w:rPr>
      </w:pPr>
      <w:r w:rsidRPr="001B4450">
        <w:rPr>
          <w:sz w:val="26"/>
          <w:szCs w:val="26"/>
          <w:lang w:val="vi-VN"/>
        </w:rPr>
        <w:t>Bất thường về vận động và trương lực: Tăng trương lực, giảm hoạt động, tư thế bất thường không thích hợp khi được bế</w:t>
      </w:r>
    </w:p>
    <w:p w14:paraId="27E3A8A0" w14:textId="77777777" w:rsidR="001B4450" w:rsidRPr="001B4450" w:rsidRDefault="001B4450" w:rsidP="00BE7B1D">
      <w:pPr>
        <w:widowControl w:val="0"/>
        <w:spacing w:before="120" w:after="60" w:line="271" w:lineRule="auto"/>
        <w:ind w:firstLine="567"/>
        <w:jc w:val="both"/>
        <w:rPr>
          <w:b/>
          <w:i/>
          <w:iCs/>
          <w:sz w:val="26"/>
          <w:szCs w:val="26"/>
          <w:u w:val="single"/>
          <w:lang w:val="vi-VN"/>
        </w:rPr>
      </w:pPr>
      <w:r w:rsidRPr="001B4450">
        <w:rPr>
          <w:b/>
          <w:i/>
          <w:iCs/>
          <w:sz w:val="26"/>
          <w:szCs w:val="26"/>
          <w:u w:val="single"/>
          <w:lang w:val="vi-VN"/>
        </w:rPr>
        <w:t xml:space="preserve">(2) </w:t>
      </w:r>
      <w:r w:rsidRPr="001B4450">
        <w:rPr>
          <w:b/>
          <w:bCs/>
          <w:i/>
          <w:iCs/>
          <w:sz w:val="26"/>
          <w:szCs w:val="26"/>
          <w:u w:val="single"/>
          <w:lang w:val="vi-VN"/>
        </w:rPr>
        <w:t>Dấu hiệu nhận biết sớm tự kỷ</w:t>
      </w:r>
      <w:r w:rsidRPr="001B4450">
        <w:rPr>
          <w:b/>
          <w:i/>
          <w:iCs/>
          <w:sz w:val="26"/>
          <w:szCs w:val="26"/>
          <w:u w:val="single"/>
          <w:lang w:val="vi-VN"/>
        </w:rPr>
        <w:t xml:space="preserve"> ở trẻ 6-12 tháng</w:t>
      </w:r>
    </w:p>
    <w:p w14:paraId="63C8BE97" w14:textId="77777777" w:rsidR="001B4450" w:rsidRPr="001B4450" w:rsidRDefault="001B4450" w:rsidP="00BE7B1D">
      <w:pPr>
        <w:widowControl w:val="0"/>
        <w:numPr>
          <w:ilvl w:val="0"/>
          <w:numId w:val="135"/>
        </w:numPr>
        <w:spacing w:before="120" w:after="60" w:line="271" w:lineRule="auto"/>
        <w:ind w:left="0" w:firstLine="567"/>
        <w:jc w:val="both"/>
        <w:rPr>
          <w:iCs/>
          <w:sz w:val="26"/>
          <w:szCs w:val="26"/>
          <w:lang w:val="vi-VN"/>
        </w:rPr>
      </w:pPr>
      <w:r w:rsidRPr="001B4450">
        <w:rPr>
          <w:iCs/>
          <w:sz w:val="26"/>
          <w:szCs w:val="26"/>
          <w:lang w:val="vi-VN"/>
        </w:rPr>
        <w:t>Phát triển các hành vi bất thường: chơi một mình, chơi với các ngón tay và bàn tay ở trước mặt, sử dụng đồ vật một cách bất thường như gãi, cào hay cọ xát…</w:t>
      </w:r>
    </w:p>
    <w:p w14:paraId="2744971A" w14:textId="77777777" w:rsidR="001B4450" w:rsidRPr="001B4450" w:rsidRDefault="001B4450" w:rsidP="005E191A">
      <w:pPr>
        <w:numPr>
          <w:ilvl w:val="0"/>
          <w:numId w:val="135"/>
        </w:numPr>
        <w:spacing w:before="120" w:after="60" w:line="276" w:lineRule="auto"/>
        <w:ind w:left="0" w:firstLine="567"/>
        <w:jc w:val="both"/>
        <w:rPr>
          <w:iCs/>
          <w:sz w:val="26"/>
          <w:szCs w:val="26"/>
          <w:lang w:val="vi-VN"/>
        </w:rPr>
      </w:pPr>
      <w:r w:rsidRPr="001B4450">
        <w:rPr>
          <w:iCs/>
          <w:sz w:val="26"/>
          <w:szCs w:val="26"/>
          <w:lang w:val="vi-VN"/>
        </w:rPr>
        <w:t>Không chú ý đến người khác</w:t>
      </w:r>
    </w:p>
    <w:p w14:paraId="0D6577AC" w14:textId="77777777" w:rsidR="001B4450" w:rsidRPr="001B4450" w:rsidRDefault="001B4450" w:rsidP="005E191A">
      <w:pPr>
        <w:numPr>
          <w:ilvl w:val="0"/>
          <w:numId w:val="135"/>
        </w:numPr>
        <w:spacing w:before="120" w:after="60" w:line="276" w:lineRule="auto"/>
        <w:ind w:left="0" w:firstLine="567"/>
        <w:jc w:val="both"/>
        <w:rPr>
          <w:iCs/>
          <w:sz w:val="26"/>
          <w:szCs w:val="26"/>
          <w:lang w:val="vi-VN"/>
        </w:rPr>
      </w:pPr>
      <w:r w:rsidRPr="001B4450">
        <w:rPr>
          <w:iCs/>
          <w:sz w:val="26"/>
          <w:szCs w:val="26"/>
          <w:lang w:val="vi-VN"/>
        </w:rPr>
        <w:t>Không phát âm hoặc rất ít</w:t>
      </w:r>
    </w:p>
    <w:p w14:paraId="08ACAFF2" w14:textId="77777777" w:rsidR="001B4450" w:rsidRPr="001B4450" w:rsidRDefault="001B4450" w:rsidP="005E191A">
      <w:pPr>
        <w:numPr>
          <w:ilvl w:val="0"/>
          <w:numId w:val="135"/>
        </w:numPr>
        <w:spacing w:before="120" w:after="60" w:line="276" w:lineRule="auto"/>
        <w:ind w:left="0" w:firstLine="567"/>
        <w:jc w:val="both"/>
        <w:rPr>
          <w:iCs/>
          <w:sz w:val="26"/>
          <w:szCs w:val="26"/>
          <w:lang w:val="vi-VN"/>
        </w:rPr>
      </w:pPr>
      <w:r w:rsidRPr="001B4450">
        <w:rPr>
          <w:iCs/>
          <w:sz w:val="26"/>
          <w:szCs w:val="26"/>
          <w:lang w:val="vi-VN"/>
        </w:rPr>
        <w:t>Bất thường về vận động: cơn giảm hoặc tăng trương lực, giảm hoạt động hoặc hoạt động quá mức</w:t>
      </w:r>
    </w:p>
    <w:p w14:paraId="63E67BB4" w14:textId="77777777" w:rsidR="001B4450" w:rsidRPr="001B4450" w:rsidRDefault="001B4450" w:rsidP="005E191A">
      <w:pPr>
        <w:numPr>
          <w:ilvl w:val="0"/>
          <w:numId w:val="135"/>
        </w:numPr>
        <w:spacing w:before="120" w:after="60" w:line="276" w:lineRule="auto"/>
        <w:ind w:left="0" w:firstLine="567"/>
        <w:jc w:val="both"/>
        <w:rPr>
          <w:iCs/>
          <w:sz w:val="26"/>
          <w:szCs w:val="26"/>
          <w:lang w:val="vi-VN"/>
        </w:rPr>
      </w:pPr>
      <w:r w:rsidRPr="001B4450">
        <w:rPr>
          <w:iCs/>
          <w:sz w:val="26"/>
          <w:szCs w:val="26"/>
          <w:lang w:val="vi-VN"/>
        </w:rPr>
        <w:t>Ít hoặc không sử dụng kỹ năng giao tiếp không lời (vẫy tay chào/ tạm biệt, chỉ tay…)</w:t>
      </w:r>
    </w:p>
    <w:p w14:paraId="1C24895A" w14:textId="77777777" w:rsidR="001B4450" w:rsidRPr="001B4450" w:rsidRDefault="001B4450" w:rsidP="005E191A">
      <w:pPr>
        <w:spacing w:before="120" w:after="60" w:line="276" w:lineRule="auto"/>
        <w:ind w:firstLine="567"/>
        <w:jc w:val="both"/>
        <w:rPr>
          <w:i/>
          <w:iCs/>
          <w:sz w:val="26"/>
          <w:szCs w:val="26"/>
          <w:u w:val="single"/>
          <w:lang w:val="vi-VN"/>
        </w:rPr>
      </w:pPr>
      <w:r w:rsidRPr="001B4450">
        <w:rPr>
          <w:b/>
          <w:bCs/>
          <w:i/>
          <w:iCs/>
          <w:sz w:val="26"/>
          <w:szCs w:val="26"/>
          <w:u w:val="single"/>
          <w:lang w:val="vi-VN"/>
        </w:rPr>
        <w:t xml:space="preserve">(3) </w:t>
      </w:r>
      <w:r w:rsidRPr="001B4450">
        <w:rPr>
          <w:b/>
          <w:i/>
          <w:iCs/>
          <w:sz w:val="26"/>
          <w:szCs w:val="26"/>
          <w:u w:val="single"/>
          <w:lang w:val="vi-VN"/>
        </w:rPr>
        <w:t>Dấu hiệu nhận biết sớm tự kỷ ở trẻ trên 12 tháng</w:t>
      </w:r>
      <w:r w:rsidRPr="001B4450">
        <w:rPr>
          <w:i/>
          <w:iCs/>
          <w:sz w:val="26"/>
          <w:szCs w:val="26"/>
          <w:u w:val="single"/>
          <w:lang w:val="vi-VN"/>
        </w:rPr>
        <w:t xml:space="preserve"> </w:t>
      </w:r>
    </w:p>
    <w:p w14:paraId="40B5F6D2" w14:textId="77777777" w:rsidR="001B4450" w:rsidRPr="001B4450" w:rsidRDefault="001B4450" w:rsidP="005E191A">
      <w:pPr>
        <w:spacing w:before="120" w:after="60" w:line="276" w:lineRule="auto"/>
        <w:ind w:firstLine="567"/>
        <w:jc w:val="both"/>
        <w:rPr>
          <w:iCs/>
          <w:sz w:val="26"/>
          <w:szCs w:val="26"/>
          <w:lang w:val="vi-VN"/>
        </w:rPr>
      </w:pPr>
      <w:r w:rsidRPr="001B4450">
        <w:rPr>
          <w:iCs/>
          <w:sz w:val="26"/>
          <w:szCs w:val="26"/>
          <w:lang w:val="vi-VN"/>
        </w:rPr>
        <w:t>Khiếm khuyết về các kỹ năng giao tiếp và xã hội:</w:t>
      </w:r>
    </w:p>
    <w:p w14:paraId="1FCAA7D0" w14:textId="77777777" w:rsidR="001B4450" w:rsidRPr="001B4450" w:rsidRDefault="001B4450" w:rsidP="005E191A">
      <w:pPr>
        <w:numPr>
          <w:ilvl w:val="0"/>
          <w:numId w:val="136"/>
        </w:numPr>
        <w:spacing w:before="120" w:after="60" w:line="276" w:lineRule="auto"/>
        <w:ind w:left="0" w:firstLine="567"/>
        <w:jc w:val="both"/>
        <w:rPr>
          <w:sz w:val="26"/>
          <w:szCs w:val="26"/>
          <w:lang w:val="vi-VN"/>
        </w:rPr>
      </w:pPr>
      <w:r w:rsidRPr="001B4450">
        <w:rPr>
          <w:i/>
          <w:sz w:val="26"/>
          <w:szCs w:val="26"/>
          <w:lang w:val="vi-VN"/>
        </w:rPr>
        <w:t xml:space="preserve">Đáp ứng với âm thanh: </w:t>
      </w:r>
      <w:r w:rsidRPr="001B4450">
        <w:rPr>
          <w:sz w:val="26"/>
          <w:szCs w:val="26"/>
          <w:lang w:val="vi-VN"/>
        </w:rPr>
        <w:t xml:space="preserve">Mất/ không đáp ứng với âm thanh (giả vờ điếc, giống điếc); </w:t>
      </w:r>
    </w:p>
    <w:tbl>
      <w:tblPr>
        <w:tblW w:w="935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536"/>
      </w:tblGrid>
      <w:tr w:rsidR="001B4450" w:rsidRPr="001B4450" w14:paraId="6E8DFEAE" w14:textId="77777777" w:rsidTr="00C15217">
        <w:tc>
          <w:tcPr>
            <w:tcW w:w="4820" w:type="dxa"/>
            <w:tcBorders>
              <w:top w:val="nil"/>
              <w:left w:val="nil"/>
              <w:bottom w:val="nil"/>
              <w:right w:val="nil"/>
            </w:tcBorders>
            <w:shd w:val="clear" w:color="auto" w:fill="auto"/>
          </w:tcPr>
          <w:p w14:paraId="3C94A204" w14:textId="77777777" w:rsidR="001B4450" w:rsidRPr="001B4450" w:rsidRDefault="001B4450" w:rsidP="005E191A">
            <w:pPr>
              <w:numPr>
                <w:ilvl w:val="0"/>
                <w:numId w:val="112"/>
              </w:numPr>
              <w:spacing w:before="120" w:after="60" w:line="276" w:lineRule="auto"/>
              <w:ind w:left="0" w:firstLine="567"/>
              <w:jc w:val="both"/>
              <w:rPr>
                <w:sz w:val="26"/>
                <w:szCs w:val="26"/>
                <w:lang w:val="vi-VN"/>
              </w:rPr>
            </w:pPr>
            <w:r w:rsidRPr="001B4450">
              <w:rPr>
                <w:i/>
                <w:sz w:val="26"/>
                <w:szCs w:val="26"/>
                <w:lang w:val="vi-VN"/>
              </w:rPr>
              <w:t>Giao tiếp không lời</w:t>
            </w:r>
            <w:r w:rsidRPr="001B4450">
              <w:rPr>
                <w:sz w:val="26"/>
                <w:szCs w:val="26"/>
                <w:lang w:val="vi-VN"/>
              </w:rPr>
              <w:t>: Không có/ giảm kỹ năng giao tiếp không lời (Giao tiếp bằng mắt, cử chỉ tay chân, biểu lộ nét mặt khi vui buồn, gật lắc đầu..). Giao tiếp bằng mắt bất thường (có thể quay đi, tránh không nhìn chăm chăm, ánh mắt đờ đẫn trống vắng hoặc tránh không nhìn khi giao tiếp)</w:t>
            </w:r>
          </w:p>
        </w:tc>
        <w:tc>
          <w:tcPr>
            <w:tcW w:w="4536" w:type="dxa"/>
            <w:tcBorders>
              <w:top w:val="nil"/>
              <w:left w:val="nil"/>
              <w:bottom w:val="nil"/>
              <w:right w:val="nil"/>
            </w:tcBorders>
            <w:shd w:val="clear" w:color="auto" w:fill="auto"/>
          </w:tcPr>
          <w:p w14:paraId="2D1849EC" w14:textId="6390537D" w:rsidR="001B4450" w:rsidRPr="001B4450" w:rsidRDefault="00EC0CAA" w:rsidP="00BE7B1D">
            <w:pPr>
              <w:tabs>
                <w:tab w:val="left" w:pos="4408"/>
              </w:tabs>
              <w:spacing w:before="120" w:after="60" w:line="276" w:lineRule="auto"/>
              <w:jc w:val="both"/>
              <w:rPr>
                <w:rFonts w:ascii="Times" w:hAnsi="Times"/>
                <w:sz w:val="26"/>
                <w:szCs w:val="26"/>
              </w:rPr>
            </w:pPr>
            <w:r>
              <w:rPr>
                <w:rFonts w:ascii="Times" w:hAnsi="Times"/>
                <w:noProof/>
                <w:sz w:val="26"/>
                <w:szCs w:val="26"/>
              </w:rPr>
              <w:drawing>
                <wp:inline distT="0" distB="0" distL="0" distR="0" wp14:anchorId="3844270E" wp14:editId="45A199A6">
                  <wp:extent cx="2222500" cy="1536700"/>
                  <wp:effectExtent l="50800" t="50800" r="63500" b="63500"/>
                  <wp:docPr id="16" name="Picture 16" descr=" man reaches out to his autistic 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 man reaches out to his autistic son"/>
                          <pic:cNvPicPr>
                            <a:picLocks noChangeAspect="1" noChangeArrowheads="1"/>
                          </pic:cNvPicPr>
                        </pic:nvPicPr>
                        <pic:blipFill>
                          <a:blip>
                            <a:extLst>
                              <a:ext uri="{28A0092B-C50C-407E-A947-70E740481C1C}">
                                <a14:useLocalDpi xmlns:a14="http://schemas.microsoft.com/office/drawing/2010/main" val="0"/>
                              </a:ext>
                            </a:extLst>
                          </a:blip>
                          <a:srcRect/>
                          <a:stretch>
                            <a:fillRect/>
                          </a:stretch>
                        </pic:blipFill>
                        <pic:spPr bwMode="auto">
                          <a:xfrm>
                            <a:off x="0" y="0"/>
                            <a:ext cx="2222500" cy="1536700"/>
                          </a:xfrm>
                          <a:prstGeom prst="rect">
                            <a:avLst/>
                          </a:prstGeom>
                          <a:noFill/>
                          <a:ln w="38100" cmpd="sng">
                            <a:solidFill>
                              <a:srgbClr val="3366FF"/>
                            </a:solidFill>
                            <a:miter lim="800000"/>
                            <a:headEnd/>
                            <a:tailEnd/>
                          </a:ln>
                          <a:effectLst/>
                        </pic:spPr>
                      </pic:pic>
                    </a:graphicData>
                  </a:graphic>
                </wp:inline>
              </w:drawing>
            </w:r>
          </w:p>
          <w:p w14:paraId="17D8ADBE" w14:textId="77777777" w:rsidR="001B4450" w:rsidRPr="001B4450" w:rsidRDefault="001B4450" w:rsidP="005E191A">
            <w:pPr>
              <w:spacing w:before="120" w:after="60" w:line="276" w:lineRule="auto"/>
              <w:ind w:firstLine="567"/>
              <w:jc w:val="both"/>
              <w:rPr>
                <w:rFonts w:ascii="Times" w:hAnsi="Times"/>
                <w:sz w:val="26"/>
                <w:szCs w:val="26"/>
              </w:rPr>
            </w:pPr>
          </w:p>
        </w:tc>
      </w:tr>
    </w:tbl>
    <w:p w14:paraId="58703CF0" w14:textId="77777777" w:rsidR="001B4450" w:rsidRPr="001B4450" w:rsidRDefault="001B4450" w:rsidP="005E191A">
      <w:pPr>
        <w:numPr>
          <w:ilvl w:val="0"/>
          <w:numId w:val="136"/>
        </w:numPr>
        <w:spacing w:before="120" w:after="60" w:line="276" w:lineRule="auto"/>
        <w:ind w:left="0" w:firstLine="567"/>
        <w:jc w:val="both"/>
        <w:rPr>
          <w:sz w:val="26"/>
          <w:szCs w:val="26"/>
          <w:lang w:val="pt-BR"/>
        </w:rPr>
      </w:pPr>
      <w:r w:rsidRPr="001B4450">
        <w:rPr>
          <w:i/>
          <w:sz w:val="26"/>
          <w:szCs w:val="26"/>
          <w:lang w:val="pt-BR"/>
        </w:rPr>
        <w:t>Giao tiếp bằng lời nói</w:t>
      </w:r>
      <w:r w:rsidRPr="001B4450">
        <w:rPr>
          <w:sz w:val="26"/>
          <w:szCs w:val="26"/>
          <w:lang w:val="pt-BR"/>
        </w:rPr>
        <w:t>: Không hoặc ít phát ra âm thanh, không cười thành tiếng. Không nói, chậm nói, nói kém, nói sõi nhưng ít khởi xướng nói, gặp người lạ không nói…</w:t>
      </w:r>
    </w:p>
    <w:p w14:paraId="64DEBA66" w14:textId="77777777" w:rsidR="001B4450" w:rsidRPr="001B4450" w:rsidRDefault="001B4450" w:rsidP="005E191A">
      <w:pPr>
        <w:numPr>
          <w:ilvl w:val="0"/>
          <w:numId w:val="136"/>
        </w:numPr>
        <w:spacing w:before="120" w:after="60" w:line="276" w:lineRule="auto"/>
        <w:ind w:left="0" w:firstLine="567"/>
        <w:jc w:val="both"/>
        <w:rPr>
          <w:sz w:val="26"/>
          <w:szCs w:val="26"/>
          <w:lang w:val="pt-BR"/>
        </w:rPr>
      </w:pPr>
      <w:r w:rsidRPr="001B4450">
        <w:rPr>
          <w:i/>
          <w:sz w:val="26"/>
          <w:szCs w:val="26"/>
          <w:lang w:val="pt-BR"/>
        </w:rPr>
        <w:t>Xã hội và chơi</w:t>
      </w:r>
      <w:r w:rsidRPr="001B4450">
        <w:rPr>
          <w:sz w:val="26"/>
          <w:szCs w:val="26"/>
          <w:lang w:val="pt-BR"/>
        </w:rPr>
        <w:t>: Hoạt động theo nhóm giảm; Khó tham gia vào các trò chơi; Kỹ năng chơi nghèo nàn, rập khuôn, thờ ơ. Trẻ mê say một số đồ chơi, một số hoạt động khác thường (lánh sáng đèn quảng cáo, âm thanh của chương trình quảng cáo trên TV và âm nhạc).</w:t>
      </w:r>
    </w:p>
    <w:p w14:paraId="4FA1B485" w14:textId="77777777" w:rsidR="001B4450" w:rsidRPr="001B4450" w:rsidRDefault="001B4450" w:rsidP="005E191A">
      <w:pPr>
        <w:numPr>
          <w:ilvl w:val="0"/>
          <w:numId w:val="136"/>
        </w:numPr>
        <w:spacing w:before="120" w:after="60" w:line="276" w:lineRule="auto"/>
        <w:ind w:left="0" w:firstLine="567"/>
        <w:jc w:val="both"/>
        <w:rPr>
          <w:sz w:val="26"/>
          <w:szCs w:val="26"/>
          <w:lang w:val="pt-BR"/>
        </w:rPr>
      </w:pPr>
      <w:r w:rsidRPr="001B4450">
        <w:rPr>
          <w:i/>
          <w:sz w:val="26"/>
          <w:szCs w:val="26"/>
          <w:lang w:val="pt-BR"/>
        </w:rPr>
        <w:t xml:space="preserve">Hành vi bất thường: </w:t>
      </w:r>
      <w:r w:rsidRPr="001B4450">
        <w:rPr>
          <w:sz w:val="26"/>
          <w:szCs w:val="26"/>
          <w:lang w:val="pt-BR"/>
        </w:rPr>
        <w:t>Tự đánh mình, đánh người khác, cử động khác thường tay chân (vẫy tay, vê xoắn tay, khi đi kiễng chân,…), tự kích thích mình (hét lên, vẩy tay, chạy vòng tròn, sờ bộ phận sinh dục,…)</w:t>
      </w:r>
    </w:p>
    <w:tbl>
      <w:tblPr>
        <w:tblW w:w="0" w:type="auto"/>
        <w:tblInd w:w="153" w:type="dxa"/>
        <w:tblLook w:val="04A0" w:firstRow="1" w:lastRow="0" w:firstColumn="1" w:lastColumn="0" w:noHBand="0" w:noVBand="1"/>
      </w:tblPr>
      <w:tblGrid>
        <w:gridCol w:w="3777"/>
        <w:gridCol w:w="4976"/>
      </w:tblGrid>
      <w:tr w:rsidR="001B4450" w:rsidRPr="001B4450" w14:paraId="058F4AA1" w14:textId="77777777">
        <w:tc>
          <w:tcPr>
            <w:tcW w:w="3777" w:type="dxa"/>
            <w:shd w:val="clear" w:color="auto" w:fill="auto"/>
          </w:tcPr>
          <w:p w14:paraId="09972783" w14:textId="6A564E8B" w:rsidR="001B4450" w:rsidRPr="001B4450" w:rsidRDefault="00EC0CAA" w:rsidP="00BE7B1D">
            <w:pPr>
              <w:spacing w:before="120" w:after="60" w:line="276" w:lineRule="auto"/>
              <w:jc w:val="both"/>
              <w:rPr>
                <w:rFonts w:ascii="Times" w:hAnsi="Times"/>
                <w:sz w:val="26"/>
                <w:szCs w:val="26"/>
              </w:rPr>
            </w:pPr>
            <w:r>
              <w:rPr>
                <w:rFonts w:ascii="Times" w:hAnsi="Times"/>
                <w:noProof/>
                <w:sz w:val="26"/>
                <w:szCs w:val="26"/>
              </w:rPr>
              <w:drawing>
                <wp:inline distT="0" distB="0" distL="0" distR="0" wp14:anchorId="299B2379" wp14:editId="61A74D88">
                  <wp:extent cx="1727200" cy="1955800"/>
                  <wp:effectExtent l="50800" t="50800" r="50800" b="50800"/>
                  <wp:docPr id="17" name="Picture 17" descr="http://t2.gstatic.com/images?q=tbn:ANd9GcRbxPmVVSrsJnrTRF3WMoZ4nnOSKptodkZKbthILNKva2RiRpUO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t2.gstatic.com/images?q=tbn:ANd9GcRbxPmVVSrsJnrTRF3WMoZ4nnOSKptodkZKbthILNKva2RiRpUOpQ"/>
                          <pic:cNvPicPr>
                            <a:picLocks noChangeAspect="1" noChangeArrowheads="1"/>
                          </pic:cNvPicPr>
                        </pic:nvPicPr>
                        <pic:blipFill>
                          <a:blip r:embed="rId38" r:link="rId39">
                            <a:extLst>
                              <a:ext uri="{28A0092B-C50C-407E-A947-70E740481C1C}">
                                <a14:useLocalDpi xmlns:a14="http://schemas.microsoft.com/office/drawing/2010/main" val="0"/>
                              </a:ext>
                            </a:extLst>
                          </a:blip>
                          <a:srcRect/>
                          <a:stretch>
                            <a:fillRect/>
                          </a:stretch>
                        </pic:blipFill>
                        <pic:spPr bwMode="auto">
                          <a:xfrm>
                            <a:off x="0" y="0"/>
                            <a:ext cx="1727200" cy="1955800"/>
                          </a:xfrm>
                          <a:prstGeom prst="rect">
                            <a:avLst/>
                          </a:prstGeom>
                          <a:noFill/>
                          <a:ln w="38100" cmpd="sng">
                            <a:solidFill>
                              <a:srgbClr val="99FF00"/>
                            </a:solidFill>
                            <a:miter lim="800000"/>
                            <a:headEnd/>
                            <a:tailEnd/>
                          </a:ln>
                          <a:effectLst/>
                        </pic:spPr>
                      </pic:pic>
                    </a:graphicData>
                  </a:graphic>
                </wp:inline>
              </w:drawing>
            </w:r>
          </w:p>
          <w:p w14:paraId="06D3943A" w14:textId="77777777" w:rsidR="001B4450" w:rsidRPr="001B4450" w:rsidRDefault="001B4450" w:rsidP="00BE7B1D">
            <w:pPr>
              <w:spacing w:before="120" w:after="60" w:line="276" w:lineRule="auto"/>
              <w:jc w:val="both"/>
              <w:rPr>
                <w:rFonts w:ascii="Times" w:hAnsi="Times"/>
                <w:sz w:val="26"/>
                <w:szCs w:val="26"/>
              </w:rPr>
            </w:pPr>
            <w:r w:rsidRPr="001B4450">
              <w:rPr>
                <w:bCs/>
                <w:i/>
                <w:sz w:val="26"/>
                <w:szCs w:val="26"/>
              </w:rPr>
              <w:t>Ảnh.</w:t>
            </w:r>
            <w:r w:rsidR="00BE7B1D">
              <w:rPr>
                <w:bCs/>
                <w:i/>
                <w:sz w:val="26"/>
                <w:szCs w:val="26"/>
              </w:rPr>
              <w:t xml:space="preserve"> </w:t>
            </w:r>
            <w:r w:rsidRPr="001B4450">
              <w:rPr>
                <w:bCs/>
                <w:i/>
                <w:sz w:val="26"/>
                <w:szCs w:val="26"/>
              </w:rPr>
              <w:t>Trẻ tự kỷ tự đập đầu mình.</w:t>
            </w:r>
          </w:p>
        </w:tc>
        <w:tc>
          <w:tcPr>
            <w:tcW w:w="4967" w:type="dxa"/>
            <w:shd w:val="clear" w:color="auto" w:fill="auto"/>
          </w:tcPr>
          <w:p w14:paraId="7DEA1B0E" w14:textId="4F6B6708" w:rsidR="001B4450" w:rsidRPr="001B4450" w:rsidRDefault="00EC0CAA" w:rsidP="00BE7B1D">
            <w:pPr>
              <w:spacing w:before="120" w:after="60" w:line="276" w:lineRule="auto"/>
              <w:jc w:val="both"/>
              <w:rPr>
                <w:rFonts w:ascii="Times" w:hAnsi="Times"/>
                <w:sz w:val="26"/>
                <w:szCs w:val="26"/>
              </w:rPr>
            </w:pPr>
            <w:r>
              <w:rPr>
                <w:rFonts w:ascii="Times" w:hAnsi="Times"/>
                <w:noProof/>
                <w:sz w:val="26"/>
                <w:szCs w:val="26"/>
              </w:rPr>
              <w:drawing>
                <wp:inline distT="0" distB="0" distL="0" distR="0" wp14:anchorId="3FAC9533" wp14:editId="0B1212E4">
                  <wp:extent cx="2908300" cy="1955800"/>
                  <wp:effectExtent l="50800" t="50800" r="63500" b="50800"/>
                  <wp:docPr id="18" name="Picture 18" descr="http://t3.gstatic.com/images?q=tbn:ANd9GcRz2M6_oUjyi9_1qubqnWnYJKEDm5GTRLxE2b9qrYil2I8LpAK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t3.gstatic.com/images?q=tbn:ANd9GcRz2M6_oUjyi9_1qubqnWnYJKEDm5GTRLxE2b9qrYil2I8LpAKB"/>
                          <pic:cNvPicPr>
                            <a:picLocks noChangeAspect="1" noChangeArrowheads="1"/>
                          </pic:cNvPicPr>
                        </pic:nvPicPr>
                        <pic:blipFill>
                          <a:blip r:embed="rId40" r:link="rId41">
                            <a:extLst>
                              <a:ext uri="{28A0092B-C50C-407E-A947-70E740481C1C}">
                                <a14:useLocalDpi xmlns:a14="http://schemas.microsoft.com/office/drawing/2010/main" val="0"/>
                              </a:ext>
                            </a:extLst>
                          </a:blip>
                          <a:srcRect/>
                          <a:stretch>
                            <a:fillRect/>
                          </a:stretch>
                        </pic:blipFill>
                        <pic:spPr bwMode="auto">
                          <a:xfrm>
                            <a:off x="0" y="0"/>
                            <a:ext cx="2908300" cy="1955800"/>
                          </a:xfrm>
                          <a:prstGeom prst="rect">
                            <a:avLst/>
                          </a:prstGeom>
                          <a:noFill/>
                          <a:ln w="38100" cmpd="sng">
                            <a:solidFill>
                              <a:srgbClr val="99FF00"/>
                            </a:solidFill>
                            <a:miter lim="800000"/>
                            <a:headEnd/>
                            <a:tailEnd/>
                          </a:ln>
                          <a:effectLst/>
                        </pic:spPr>
                      </pic:pic>
                    </a:graphicData>
                  </a:graphic>
                </wp:inline>
              </w:drawing>
            </w:r>
          </w:p>
          <w:p w14:paraId="191CEBD0" w14:textId="77777777" w:rsidR="001B4450" w:rsidRPr="001B4450" w:rsidRDefault="00C15217" w:rsidP="00C15217">
            <w:pPr>
              <w:spacing w:before="120" w:after="60" w:line="276" w:lineRule="auto"/>
              <w:jc w:val="both"/>
              <w:rPr>
                <w:bCs/>
                <w:i/>
                <w:sz w:val="26"/>
                <w:szCs w:val="26"/>
              </w:rPr>
            </w:pPr>
            <w:r>
              <w:rPr>
                <w:bCs/>
                <w:i/>
                <w:sz w:val="26"/>
                <w:szCs w:val="26"/>
              </w:rPr>
              <w:t xml:space="preserve"> Ảnh. Trẻ tự kỷ không giao tiếp</w:t>
            </w:r>
            <w:r w:rsidR="001B4450" w:rsidRPr="001B4450">
              <w:rPr>
                <w:bCs/>
                <w:i/>
                <w:sz w:val="26"/>
                <w:szCs w:val="26"/>
              </w:rPr>
              <w:t xml:space="preserve"> mắt, chơi tay một mình</w:t>
            </w:r>
          </w:p>
        </w:tc>
      </w:tr>
    </w:tbl>
    <w:p w14:paraId="652EC193" w14:textId="77777777" w:rsidR="001B4450" w:rsidRPr="001B4450" w:rsidRDefault="001B4450" w:rsidP="005E191A">
      <w:pPr>
        <w:spacing w:before="120" w:after="60" w:line="276" w:lineRule="auto"/>
        <w:ind w:firstLine="567"/>
        <w:jc w:val="both"/>
        <w:rPr>
          <w:b/>
          <w:sz w:val="26"/>
          <w:szCs w:val="26"/>
          <w:u w:val="single"/>
        </w:rPr>
      </w:pPr>
      <w:r w:rsidRPr="001B4450">
        <w:rPr>
          <w:b/>
          <w:i/>
          <w:iCs/>
          <w:sz w:val="26"/>
          <w:szCs w:val="26"/>
          <w:u w:val="single"/>
        </w:rPr>
        <w:t>(4) Năm dấu hiệu cờ đỏ phát hiện sớm tự kỷ (Mỹ)</w:t>
      </w:r>
      <w:r w:rsidRPr="001B4450">
        <w:rPr>
          <w:b/>
          <w:sz w:val="26"/>
          <w:szCs w:val="26"/>
          <w:u w:val="single"/>
        </w:rPr>
        <w:t xml:space="preserve"> </w:t>
      </w:r>
    </w:p>
    <w:p w14:paraId="4DC5225B"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Viện Hàn lâm thần kinh học của Mỹ và Hướng dẫn thực hành của Hiệp hội Thần kinh Trẻ em về sàng lọc và chẩn đoán tự kỷ (Filipek PA, 2000) đã khuyến cáo và đưa ra </w:t>
      </w:r>
      <w:r w:rsidRPr="001B4450">
        <w:rPr>
          <w:b/>
          <w:bCs/>
          <w:i/>
          <w:iCs/>
          <w:sz w:val="26"/>
          <w:szCs w:val="26"/>
        </w:rPr>
        <w:t>các dấu hiệu cờ đỏ báo động</w:t>
      </w:r>
      <w:r w:rsidRPr="001B4450">
        <w:rPr>
          <w:sz w:val="26"/>
          <w:szCs w:val="26"/>
        </w:rPr>
        <w:t xml:space="preserve"> tự kỷ như sau:</w:t>
      </w:r>
    </w:p>
    <w:p w14:paraId="1EC3E3DD"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sz w:val="26"/>
          <w:szCs w:val="26"/>
        </w:rPr>
        <w:tab/>
        <w:t>Không bi bô, không biết dùng cử chỉ, ra dấu vào khoảng 12 tháng,</w:t>
      </w:r>
    </w:p>
    <w:p w14:paraId="5C0950DA"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sz w:val="26"/>
          <w:szCs w:val="26"/>
        </w:rPr>
        <w:tab/>
        <w:t>Không biết nói từ đơn khi 16 tháng,</w:t>
      </w:r>
    </w:p>
    <w:p w14:paraId="6C6FA48B"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sz w:val="26"/>
          <w:szCs w:val="26"/>
        </w:rPr>
        <w:tab/>
        <w:t>Không biết đáp lại khi được gọi tên,</w:t>
      </w:r>
    </w:p>
    <w:p w14:paraId="1208512D"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sz w:val="26"/>
          <w:szCs w:val="26"/>
        </w:rPr>
        <w:tab/>
        <w:t>Không tự nói được câu có 2 từ khi 24 tháng,</w:t>
      </w:r>
    </w:p>
    <w:p w14:paraId="641ED561"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sz w:val="26"/>
          <w:szCs w:val="26"/>
        </w:rPr>
        <w:tab/>
        <w:t>Mất kỹ năng ngôn ngữ hoặc xã hội ở bất kỳ độ tuổi nào.</w:t>
      </w:r>
    </w:p>
    <w:p w14:paraId="0DECE69F" w14:textId="77777777" w:rsidR="001B4450" w:rsidRPr="001B4450" w:rsidRDefault="001B4450" w:rsidP="005E191A">
      <w:pPr>
        <w:spacing w:before="120" w:after="60" w:line="276" w:lineRule="auto"/>
        <w:ind w:firstLine="567"/>
        <w:jc w:val="both"/>
        <w:rPr>
          <w:i/>
          <w:sz w:val="26"/>
          <w:szCs w:val="26"/>
        </w:rPr>
      </w:pPr>
      <w:r w:rsidRPr="001B4450">
        <w:rPr>
          <w:b/>
          <w:bCs/>
          <w:i/>
          <w:iCs/>
          <w:sz w:val="26"/>
          <w:szCs w:val="26"/>
        </w:rPr>
        <w:t>1.2.  Sàng lọc tự kỷ ở trẻ 18 tháng đến 30 tháng</w:t>
      </w:r>
    </w:p>
    <w:p w14:paraId="54582951" w14:textId="77777777" w:rsidR="001B4450" w:rsidRPr="001B4450" w:rsidRDefault="001B4450" w:rsidP="005E191A">
      <w:pPr>
        <w:spacing w:before="120" w:after="60" w:line="276" w:lineRule="auto"/>
        <w:ind w:firstLine="567"/>
        <w:jc w:val="both"/>
        <w:rPr>
          <w:bCs/>
          <w:i/>
          <w:iCs/>
          <w:sz w:val="26"/>
          <w:szCs w:val="26"/>
          <w:u w:val="single"/>
        </w:rPr>
      </w:pPr>
      <w:r w:rsidRPr="001B4450">
        <w:rPr>
          <w:b/>
          <w:bCs/>
          <w:i/>
          <w:iCs/>
          <w:sz w:val="26"/>
          <w:szCs w:val="26"/>
          <w:u w:val="single"/>
        </w:rPr>
        <w:t>(1) Bảng kiểm sàng lọc tự kỷ trẻ nhỏ M-CHAT 23 có chỉnh sửa</w:t>
      </w:r>
      <w:r w:rsidRPr="001B4450">
        <w:rPr>
          <w:bCs/>
          <w:i/>
          <w:iCs/>
          <w:sz w:val="26"/>
          <w:szCs w:val="26"/>
          <w:u w:val="single"/>
        </w:rPr>
        <w:t xml:space="preserve"> </w:t>
      </w:r>
    </w:p>
    <w:p w14:paraId="5535F42C" w14:textId="77777777" w:rsidR="001B4450" w:rsidRPr="001B4450" w:rsidRDefault="001B4450" w:rsidP="005E191A">
      <w:pPr>
        <w:spacing w:before="120" w:after="60" w:line="276" w:lineRule="auto"/>
        <w:ind w:firstLine="567"/>
        <w:jc w:val="both"/>
        <w:rPr>
          <w:bCs/>
          <w:i/>
          <w:iCs/>
          <w:sz w:val="26"/>
          <w:szCs w:val="26"/>
          <w:u w:val="single"/>
        </w:rPr>
      </w:pPr>
      <w:r w:rsidRPr="001B4450">
        <w:rPr>
          <w:bCs/>
          <w:i/>
          <w:iCs/>
          <w:sz w:val="26"/>
          <w:szCs w:val="26"/>
        </w:rPr>
        <w:t>(</w:t>
      </w:r>
      <w:r w:rsidRPr="001B4450">
        <w:rPr>
          <w:bCs/>
          <w:sz w:val="26"/>
          <w:szCs w:val="26"/>
        </w:rPr>
        <w:t>Modifier Check-list Autism in Toddle  M-CHAT 23</w:t>
      </w:r>
      <w:r w:rsidRPr="001B4450">
        <w:rPr>
          <w:sz w:val="26"/>
          <w:szCs w:val="26"/>
        </w:rPr>
        <w:t>)</w:t>
      </w:r>
    </w:p>
    <w:p w14:paraId="11E51D78" w14:textId="77777777" w:rsidR="001B4450" w:rsidRPr="001B4450" w:rsidRDefault="001B4450" w:rsidP="005E191A">
      <w:pPr>
        <w:spacing w:before="120" w:after="60" w:line="276" w:lineRule="auto"/>
        <w:ind w:firstLine="567"/>
        <w:jc w:val="both"/>
        <w:rPr>
          <w:sz w:val="26"/>
          <w:szCs w:val="26"/>
        </w:rPr>
      </w:pPr>
      <w:r w:rsidRPr="001B4450">
        <w:rPr>
          <w:iCs/>
          <w:sz w:val="26"/>
          <w:szCs w:val="26"/>
        </w:rPr>
        <w:t xml:space="preserve">Bảng kiểm sàng lọc tự kỷ ở trẻ nhỏ </w:t>
      </w:r>
      <w:r w:rsidRPr="001B4450">
        <w:rPr>
          <w:sz w:val="26"/>
          <w:szCs w:val="26"/>
        </w:rPr>
        <w:t>M-CHAT 23 có chỉnh sửa được dùng để sàng lọc trẻ tự kỷ trong độ tuổi 18 - 30 tháng. Bảng kiểm này được thiết kế đơn giản với 23 câu hỏi, chỉ mất 5 đến 10 phút để phỏng vấn cha mẹ và đã được sử dụng ở nhiều nước trên thế giới.đổi</w:t>
      </w:r>
    </w:p>
    <w:p w14:paraId="1DA84423" w14:textId="77777777" w:rsidR="001B4450" w:rsidRPr="001B4450" w:rsidRDefault="001B4450" w:rsidP="005E191A">
      <w:pPr>
        <w:spacing w:before="120" w:after="60" w:line="276" w:lineRule="auto"/>
        <w:ind w:firstLine="567"/>
        <w:jc w:val="both"/>
        <w:rPr>
          <w:b/>
          <w:bCs/>
          <w:sz w:val="26"/>
          <w:szCs w:val="26"/>
          <w:lang w:val="de-DE"/>
        </w:rPr>
      </w:pPr>
      <w:r w:rsidRPr="001B4450">
        <w:rPr>
          <w:b/>
          <w:bCs/>
          <w:sz w:val="26"/>
          <w:szCs w:val="26"/>
          <w:lang w:val="de-DE"/>
        </w:rPr>
        <w:t>Đánh giá</w:t>
      </w:r>
    </w:p>
    <w:p w14:paraId="5B4AA763" w14:textId="77777777" w:rsidR="001B4450" w:rsidRPr="001B4450" w:rsidRDefault="001B4450" w:rsidP="00C15217">
      <w:pPr>
        <w:numPr>
          <w:ilvl w:val="0"/>
          <w:numId w:val="24"/>
        </w:numPr>
        <w:tabs>
          <w:tab w:val="clear" w:pos="1440"/>
          <w:tab w:val="num" w:pos="720"/>
        </w:tabs>
        <w:spacing w:before="120" w:after="60" w:line="276" w:lineRule="auto"/>
        <w:ind w:left="0" w:firstLine="567"/>
        <w:rPr>
          <w:bCs/>
          <w:i/>
          <w:iCs/>
          <w:sz w:val="26"/>
          <w:szCs w:val="26"/>
          <w:lang w:val="de-DE"/>
        </w:rPr>
      </w:pPr>
      <w:r w:rsidRPr="001B4450">
        <w:rPr>
          <w:bCs/>
          <w:i/>
          <w:sz w:val="26"/>
          <w:szCs w:val="26"/>
          <w:lang w:val="de-DE"/>
        </w:rPr>
        <w:t>Trẻ bình thường</w:t>
      </w:r>
      <w:r w:rsidRPr="001B4450">
        <w:rPr>
          <w:bCs/>
          <w:i/>
          <w:iCs/>
          <w:sz w:val="26"/>
          <w:szCs w:val="26"/>
          <w:lang w:val="de-DE"/>
        </w:rPr>
        <w:t xml:space="preserve">: </w:t>
      </w:r>
      <w:r w:rsidRPr="001B4450">
        <w:rPr>
          <w:sz w:val="26"/>
          <w:szCs w:val="26"/>
          <w:lang w:val="de-DE"/>
        </w:rPr>
        <w:t>Nếu tất cả các câu trả lời của trẻ đều ở ô Trắng.</w:t>
      </w:r>
    </w:p>
    <w:p w14:paraId="5A047567" w14:textId="77777777" w:rsidR="001B4450" w:rsidRPr="001B4450" w:rsidRDefault="001B4450" w:rsidP="005E191A">
      <w:pPr>
        <w:numPr>
          <w:ilvl w:val="0"/>
          <w:numId w:val="24"/>
        </w:numPr>
        <w:tabs>
          <w:tab w:val="clear" w:pos="1440"/>
          <w:tab w:val="num" w:pos="720"/>
        </w:tabs>
        <w:spacing w:before="120" w:after="60" w:line="276" w:lineRule="auto"/>
        <w:ind w:left="0" w:firstLine="567"/>
        <w:jc w:val="both"/>
        <w:rPr>
          <w:sz w:val="26"/>
          <w:szCs w:val="26"/>
          <w:lang w:val="de-DE"/>
        </w:rPr>
      </w:pPr>
      <w:r w:rsidRPr="001B4450">
        <w:rPr>
          <w:bCs/>
          <w:i/>
          <w:sz w:val="26"/>
          <w:szCs w:val="26"/>
          <w:lang w:val="de-DE"/>
        </w:rPr>
        <w:t>Trẻ nghi ngờ Tự kỷ</w:t>
      </w:r>
      <w:r w:rsidRPr="001B4450">
        <w:rPr>
          <w:sz w:val="26"/>
          <w:szCs w:val="26"/>
          <w:lang w:val="de-DE"/>
        </w:rPr>
        <w:t xml:space="preserve">: Nếu có ≥ </w:t>
      </w:r>
      <w:r w:rsidRPr="001B4450">
        <w:rPr>
          <w:bCs/>
          <w:sz w:val="26"/>
          <w:szCs w:val="26"/>
          <w:lang w:val="de-DE"/>
        </w:rPr>
        <w:t>3 câu trả lời</w:t>
      </w:r>
      <w:r w:rsidRPr="001B4450">
        <w:rPr>
          <w:sz w:val="26"/>
          <w:szCs w:val="26"/>
          <w:lang w:val="de-DE"/>
        </w:rPr>
        <w:t xml:space="preserve"> rơi vào </w:t>
      </w:r>
      <w:r w:rsidRPr="001B4450">
        <w:rPr>
          <w:bCs/>
          <w:sz w:val="26"/>
          <w:szCs w:val="26"/>
          <w:lang w:val="de-DE"/>
        </w:rPr>
        <w:t>ô bôi đen</w:t>
      </w:r>
      <w:r w:rsidRPr="001B4450">
        <w:rPr>
          <w:sz w:val="26"/>
          <w:szCs w:val="26"/>
          <w:lang w:val="de-DE"/>
        </w:rPr>
        <w:t xml:space="preserve"> bất kỳ hoặc có ≥ </w:t>
      </w:r>
      <w:r w:rsidRPr="001B4450">
        <w:rPr>
          <w:bCs/>
          <w:sz w:val="26"/>
          <w:szCs w:val="26"/>
          <w:lang w:val="de-DE"/>
        </w:rPr>
        <w:t>2 câu trả lời</w:t>
      </w:r>
      <w:r w:rsidRPr="001B4450">
        <w:rPr>
          <w:sz w:val="26"/>
          <w:szCs w:val="26"/>
          <w:lang w:val="de-DE"/>
        </w:rPr>
        <w:t xml:space="preserve"> rơi vào </w:t>
      </w:r>
      <w:r w:rsidRPr="001B4450">
        <w:rPr>
          <w:bCs/>
          <w:sz w:val="26"/>
          <w:szCs w:val="26"/>
          <w:lang w:val="de-DE"/>
        </w:rPr>
        <w:t>ô bôi đen</w:t>
      </w:r>
      <w:r w:rsidRPr="001B4450">
        <w:rPr>
          <w:sz w:val="26"/>
          <w:szCs w:val="26"/>
          <w:lang w:val="de-DE"/>
        </w:rPr>
        <w:t xml:space="preserve"> thuộc các câu hỏi chủ chốt (</w:t>
      </w:r>
      <w:r w:rsidRPr="001B4450">
        <w:rPr>
          <w:bCs/>
          <w:i/>
          <w:sz w:val="26"/>
          <w:szCs w:val="26"/>
          <w:lang w:val="de-DE"/>
        </w:rPr>
        <w:t>Các câu hỏi in đậm: Câu 2, 7, 9, 13, 14.15</w:t>
      </w:r>
      <w:r w:rsidRPr="001B4450">
        <w:rPr>
          <w:sz w:val="26"/>
          <w:szCs w:val="26"/>
          <w:lang w:val="de-DE"/>
        </w:rPr>
        <w:t>). Các trẻ này cần khám đánh giá tiếp.</w:t>
      </w:r>
    </w:p>
    <w:p w14:paraId="7818D498" w14:textId="77777777" w:rsidR="001B4450" w:rsidRPr="001B4450" w:rsidRDefault="001B4450" w:rsidP="005E191A">
      <w:pPr>
        <w:spacing w:before="120" w:after="60" w:line="276" w:lineRule="auto"/>
        <w:ind w:firstLine="567"/>
        <w:jc w:val="both"/>
        <w:rPr>
          <w:sz w:val="26"/>
          <w:szCs w:val="26"/>
          <w:lang w:val="de-DE"/>
        </w:rPr>
      </w:pPr>
      <w:r w:rsidRPr="001B4450">
        <w:rPr>
          <w:b/>
          <w:sz w:val="26"/>
          <w:szCs w:val="26"/>
          <w:lang w:val="de-DE"/>
        </w:rPr>
        <w:t xml:space="preserve">Bảng kiểm sàng lọc tự kỷ ở trẻ nhỏ M-CHAT 23 có chỉnh sửa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2"/>
        <w:gridCol w:w="6825"/>
        <w:gridCol w:w="984"/>
        <w:gridCol w:w="1241"/>
      </w:tblGrid>
      <w:tr w:rsidR="001B4450" w:rsidRPr="00BE7B1D" w14:paraId="711A2715"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BA0C5CD" w14:textId="77777777" w:rsidR="001B4450" w:rsidRPr="00BE7B1D" w:rsidRDefault="001B4450" w:rsidP="004D6474">
            <w:pPr>
              <w:spacing w:before="60" w:after="60"/>
              <w:jc w:val="both"/>
            </w:pPr>
            <w:r w:rsidRPr="00BE7B1D">
              <w:t>1</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11D1299C" w14:textId="77777777" w:rsidR="001B4450" w:rsidRPr="00BE7B1D" w:rsidRDefault="001B4450" w:rsidP="004D6474">
            <w:pPr>
              <w:spacing w:before="60" w:after="60"/>
              <w:jc w:val="both"/>
            </w:pPr>
            <w:r w:rsidRPr="00BE7B1D">
              <w:t>Trẻ có thích được đung đưa, nhún nhảy trên chân của bạn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2035FAF3" w14:textId="77777777" w:rsidR="001B4450" w:rsidRPr="00BE7B1D" w:rsidRDefault="001B4450" w:rsidP="004D6474">
            <w:pPr>
              <w:spacing w:before="6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51E8F55F" w14:textId="77777777" w:rsidR="001B4450" w:rsidRPr="00BE7B1D" w:rsidRDefault="001B4450" w:rsidP="004D6474">
            <w:pPr>
              <w:spacing w:before="60" w:after="60"/>
              <w:jc w:val="both"/>
            </w:pPr>
            <w:r w:rsidRPr="00BE7B1D">
              <w:t>Không</w:t>
            </w:r>
          </w:p>
        </w:tc>
      </w:tr>
      <w:tr w:rsidR="001B4450" w:rsidRPr="00BE7B1D" w14:paraId="58B88DAD"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135A4E36" w14:textId="77777777" w:rsidR="001B4450" w:rsidRPr="00BE7B1D" w:rsidRDefault="001B4450" w:rsidP="004D6474">
            <w:pPr>
              <w:spacing w:before="60" w:after="60"/>
              <w:jc w:val="both"/>
              <w:rPr>
                <w:b/>
              </w:rPr>
            </w:pPr>
            <w:r w:rsidRPr="00BE7B1D">
              <w:rPr>
                <w:b/>
              </w:rPr>
              <w:t>2</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0A773195" w14:textId="77777777" w:rsidR="001B4450" w:rsidRPr="00BE7B1D" w:rsidRDefault="001B4450" w:rsidP="004D6474">
            <w:pPr>
              <w:spacing w:before="60" w:after="60"/>
              <w:jc w:val="both"/>
              <w:rPr>
                <w:b/>
              </w:rPr>
            </w:pPr>
            <w:r w:rsidRPr="00BE7B1D">
              <w:rPr>
                <w:b/>
              </w:rPr>
              <w:t>Trẻ có quan tâm đến các trẻ khác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9B5CAF1" w14:textId="77777777" w:rsidR="001B4450" w:rsidRPr="00BE7B1D" w:rsidRDefault="001B4450" w:rsidP="004D6474">
            <w:pPr>
              <w:spacing w:before="6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6E3740A9" w14:textId="77777777" w:rsidR="001B4450" w:rsidRPr="00BE7B1D" w:rsidRDefault="001B4450" w:rsidP="004D6474">
            <w:pPr>
              <w:spacing w:before="60" w:after="60"/>
              <w:jc w:val="both"/>
              <w:rPr>
                <w:b/>
              </w:rPr>
            </w:pPr>
            <w:r w:rsidRPr="00BE7B1D">
              <w:rPr>
                <w:b/>
              </w:rPr>
              <w:t>Không</w:t>
            </w:r>
          </w:p>
        </w:tc>
      </w:tr>
      <w:tr w:rsidR="001B4450" w:rsidRPr="00BE7B1D" w14:paraId="6010500A"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3B201079" w14:textId="77777777" w:rsidR="001B4450" w:rsidRPr="00BE7B1D" w:rsidRDefault="001B4450" w:rsidP="004D6474">
            <w:pPr>
              <w:spacing w:before="60" w:after="60"/>
              <w:jc w:val="both"/>
            </w:pPr>
            <w:r w:rsidRPr="00BE7B1D">
              <w:t>3</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5824B7A4" w14:textId="77777777" w:rsidR="001B4450" w:rsidRPr="00BE7B1D" w:rsidRDefault="001B4450" w:rsidP="004D6474">
            <w:pPr>
              <w:spacing w:before="60" w:after="60"/>
              <w:jc w:val="both"/>
            </w:pPr>
            <w:r w:rsidRPr="00BE7B1D">
              <w:t>Trẻ có thích trèo lên đồ vật, cầu thang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3A5E593" w14:textId="77777777" w:rsidR="001B4450" w:rsidRPr="00BE7B1D" w:rsidRDefault="001B4450" w:rsidP="004D6474">
            <w:pPr>
              <w:spacing w:before="6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5E64E775" w14:textId="77777777" w:rsidR="001B4450" w:rsidRPr="00BE7B1D" w:rsidRDefault="001B4450" w:rsidP="004D6474">
            <w:pPr>
              <w:spacing w:before="60" w:after="60"/>
              <w:jc w:val="both"/>
            </w:pPr>
            <w:r w:rsidRPr="00BE7B1D">
              <w:t>Không</w:t>
            </w:r>
          </w:p>
        </w:tc>
      </w:tr>
      <w:tr w:rsidR="001B4450" w:rsidRPr="00BE7B1D" w14:paraId="4BB801F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CDB75FC" w14:textId="77777777" w:rsidR="001B4450" w:rsidRPr="00BE7B1D" w:rsidRDefault="001B4450" w:rsidP="004D6474">
            <w:pPr>
              <w:spacing w:before="60" w:after="60"/>
              <w:jc w:val="both"/>
            </w:pPr>
            <w:r w:rsidRPr="00BE7B1D">
              <w:t>4</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3A4A2308" w14:textId="77777777" w:rsidR="001B4450" w:rsidRPr="00BE7B1D" w:rsidRDefault="001B4450" w:rsidP="004D6474">
            <w:pPr>
              <w:spacing w:before="60" w:after="60"/>
              <w:jc w:val="both"/>
            </w:pPr>
            <w:r w:rsidRPr="00BE7B1D">
              <w:t>Trẻ có thích chơi ú òa, trốn tìm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492EC5B1" w14:textId="77777777" w:rsidR="001B4450" w:rsidRPr="00BE7B1D" w:rsidRDefault="001B4450" w:rsidP="004D6474">
            <w:pPr>
              <w:spacing w:before="6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226304B3" w14:textId="77777777" w:rsidR="001B4450" w:rsidRPr="00BE7B1D" w:rsidRDefault="001B4450" w:rsidP="004D6474">
            <w:pPr>
              <w:spacing w:before="60" w:after="60"/>
              <w:jc w:val="both"/>
            </w:pPr>
            <w:r w:rsidRPr="00BE7B1D">
              <w:t>Không</w:t>
            </w:r>
          </w:p>
        </w:tc>
      </w:tr>
      <w:tr w:rsidR="001B4450" w:rsidRPr="00BE7B1D" w14:paraId="4D8C26F7"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D316B9A" w14:textId="77777777" w:rsidR="001B4450" w:rsidRPr="00BE7B1D" w:rsidRDefault="001B4450" w:rsidP="004D6474">
            <w:pPr>
              <w:spacing w:before="60" w:after="60"/>
              <w:jc w:val="both"/>
            </w:pPr>
            <w:r w:rsidRPr="00BE7B1D">
              <w:t>5</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1BF9D63A" w14:textId="77777777" w:rsidR="001B4450" w:rsidRPr="00BE7B1D" w:rsidRDefault="001B4450" w:rsidP="004D6474">
            <w:pPr>
              <w:spacing w:before="60" w:after="60"/>
              <w:jc w:val="both"/>
            </w:pPr>
            <w:r w:rsidRPr="00BE7B1D">
              <w:t>Trẻ có biết bắt chước chơi giả vờ không? (VD. nói điện thoại, chăm sóc búp bê, hoặc chơi giả vờ với các đồ vật khác.)</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5A9C3C78" w14:textId="77777777" w:rsidR="001B4450" w:rsidRPr="00BE7B1D" w:rsidRDefault="001B4450" w:rsidP="004D6474">
            <w:pPr>
              <w:spacing w:before="6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36C8B9C9" w14:textId="77777777" w:rsidR="001B4450" w:rsidRPr="00BE7B1D" w:rsidRDefault="001B4450" w:rsidP="004D6474">
            <w:pPr>
              <w:spacing w:before="60" w:after="60"/>
              <w:jc w:val="both"/>
            </w:pPr>
            <w:r w:rsidRPr="00BE7B1D">
              <w:t>Không</w:t>
            </w:r>
          </w:p>
        </w:tc>
      </w:tr>
      <w:tr w:rsidR="001B4450" w:rsidRPr="00BE7B1D" w14:paraId="1C97EE49"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14BFAE7F" w14:textId="77777777" w:rsidR="001B4450" w:rsidRPr="00BE7B1D" w:rsidRDefault="001B4450" w:rsidP="004D6474">
            <w:pPr>
              <w:spacing w:before="60" w:after="60"/>
              <w:jc w:val="both"/>
            </w:pPr>
            <w:r w:rsidRPr="00BE7B1D">
              <w:t>6</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1895ECAC" w14:textId="77777777" w:rsidR="001B4450" w:rsidRPr="00BE7B1D" w:rsidRDefault="001B4450" w:rsidP="004D6474">
            <w:pPr>
              <w:spacing w:before="60" w:after="60"/>
              <w:jc w:val="both"/>
            </w:pPr>
            <w:r w:rsidRPr="00BE7B1D">
              <w:t>Trẻ có biết dùng ngón tay trỏ để chỉ  hoặc để yêu cầu cái gì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4AA52E3E" w14:textId="77777777" w:rsidR="001B4450" w:rsidRPr="00BE7B1D" w:rsidRDefault="001B4450" w:rsidP="004D6474">
            <w:pPr>
              <w:spacing w:before="6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3DEBDD5C" w14:textId="77777777" w:rsidR="001B4450" w:rsidRPr="00BE7B1D" w:rsidRDefault="001B4450" w:rsidP="004D6474">
            <w:pPr>
              <w:spacing w:before="60" w:after="60"/>
              <w:jc w:val="both"/>
            </w:pPr>
            <w:r w:rsidRPr="00BE7B1D">
              <w:t>Không</w:t>
            </w:r>
          </w:p>
        </w:tc>
      </w:tr>
      <w:tr w:rsidR="001B4450" w:rsidRPr="00BE7B1D" w14:paraId="22D5F182"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0B9D3486" w14:textId="77777777" w:rsidR="001B4450" w:rsidRPr="00BE7B1D" w:rsidRDefault="001B4450" w:rsidP="004D6474">
            <w:pPr>
              <w:spacing w:before="40" w:after="60"/>
              <w:jc w:val="both"/>
              <w:rPr>
                <w:b/>
              </w:rPr>
            </w:pPr>
            <w:r w:rsidRPr="00BE7B1D">
              <w:rPr>
                <w:b/>
              </w:rPr>
              <w:t>7</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28F4AF87" w14:textId="77777777" w:rsidR="001B4450" w:rsidRPr="00BE7B1D" w:rsidRDefault="001B4450" w:rsidP="004D6474">
            <w:pPr>
              <w:spacing w:before="40" w:after="60"/>
              <w:jc w:val="both"/>
              <w:rPr>
                <w:b/>
              </w:rPr>
            </w:pPr>
            <w:r w:rsidRPr="00BE7B1D">
              <w:rPr>
                <w:b/>
              </w:rPr>
              <w:t>Trẻ đã bao giờ dùng ngón trỏ của mình để chỉ, để thể hiện sự quan tâm đến các thứ xung quanh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4DFEA662" w14:textId="77777777" w:rsidR="001B4450" w:rsidRPr="00BE7B1D" w:rsidRDefault="001B4450" w:rsidP="004D6474">
            <w:pPr>
              <w:spacing w:before="4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3D41DD5C" w14:textId="77777777" w:rsidR="001B4450" w:rsidRPr="00BE7B1D" w:rsidRDefault="001B4450" w:rsidP="004D6474">
            <w:pPr>
              <w:spacing w:before="40" w:after="60"/>
              <w:jc w:val="both"/>
              <w:rPr>
                <w:b/>
              </w:rPr>
            </w:pPr>
            <w:r w:rsidRPr="00BE7B1D">
              <w:rPr>
                <w:b/>
              </w:rPr>
              <w:t>Không</w:t>
            </w:r>
          </w:p>
        </w:tc>
      </w:tr>
      <w:tr w:rsidR="001B4450" w:rsidRPr="00BE7B1D" w14:paraId="1B692E8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049ECEF6" w14:textId="77777777" w:rsidR="001B4450" w:rsidRPr="00BE7B1D" w:rsidRDefault="001B4450" w:rsidP="004D6474">
            <w:pPr>
              <w:spacing w:before="40" w:after="60"/>
              <w:jc w:val="both"/>
            </w:pPr>
            <w:r w:rsidRPr="00BE7B1D">
              <w:t>8</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5B7678D3" w14:textId="77777777" w:rsidR="001B4450" w:rsidRPr="00BE7B1D" w:rsidRDefault="001B4450" w:rsidP="004D6474">
            <w:pPr>
              <w:spacing w:before="40" w:after="60"/>
              <w:jc w:val="both"/>
            </w:pPr>
            <w:r w:rsidRPr="00BE7B1D">
              <w:t>Trẻ có biết chơi một cách phù hợp với đồ chơi nhỏ (xe hơi, khối gỗ, nhựa) mà không bỏ vào miệng hoặc ném đi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6B061F1A"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64E40A3A" w14:textId="77777777" w:rsidR="001B4450" w:rsidRPr="00BE7B1D" w:rsidRDefault="001B4450" w:rsidP="004D6474">
            <w:pPr>
              <w:spacing w:before="40" w:after="60"/>
              <w:jc w:val="both"/>
            </w:pPr>
            <w:r w:rsidRPr="00BE7B1D">
              <w:t>Không</w:t>
            </w:r>
          </w:p>
        </w:tc>
      </w:tr>
      <w:tr w:rsidR="001B4450" w:rsidRPr="00BE7B1D" w14:paraId="62DD64A7"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2D2BF579" w14:textId="77777777" w:rsidR="001B4450" w:rsidRPr="00BE7B1D" w:rsidRDefault="001B4450" w:rsidP="004D6474">
            <w:pPr>
              <w:spacing w:before="40" w:after="60"/>
              <w:jc w:val="both"/>
              <w:rPr>
                <w:b/>
              </w:rPr>
            </w:pPr>
            <w:r w:rsidRPr="00BE7B1D">
              <w:rPr>
                <w:b/>
              </w:rPr>
              <w:t>9</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0A74EE6A" w14:textId="77777777" w:rsidR="001B4450" w:rsidRPr="00BE7B1D" w:rsidRDefault="001B4450" w:rsidP="004D6474">
            <w:pPr>
              <w:spacing w:before="40" w:after="60"/>
              <w:jc w:val="both"/>
              <w:rPr>
                <w:b/>
              </w:rPr>
            </w:pPr>
            <w:r w:rsidRPr="00BE7B1D">
              <w:rPr>
                <w:b/>
              </w:rPr>
              <w:t>Trẻ có biết khoe đồ chơi hoặc những thứ khác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42EB089D" w14:textId="77777777" w:rsidR="001B4450" w:rsidRPr="00BE7B1D" w:rsidRDefault="001B4450" w:rsidP="004D6474">
            <w:pPr>
              <w:spacing w:before="4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4DB63A0A" w14:textId="77777777" w:rsidR="001B4450" w:rsidRPr="00BE7B1D" w:rsidRDefault="001B4450" w:rsidP="004D6474">
            <w:pPr>
              <w:spacing w:before="40" w:after="60"/>
              <w:jc w:val="both"/>
              <w:rPr>
                <w:b/>
              </w:rPr>
            </w:pPr>
            <w:r w:rsidRPr="00BE7B1D">
              <w:rPr>
                <w:b/>
              </w:rPr>
              <w:t>Không</w:t>
            </w:r>
          </w:p>
        </w:tc>
      </w:tr>
      <w:tr w:rsidR="001B4450" w:rsidRPr="00BE7B1D" w14:paraId="0829878B"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26B3E65" w14:textId="77777777" w:rsidR="001B4450" w:rsidRPr="00BE7B1D" w:rsidRDefault="001B4450" w:rsidP="004D6474">
            <w:pPr>
              <w:spacing w:before="40" w:after="60"/>
              <w:jc w:val="both"/>
            </w:pPr>
            <w:r w:rsidRPr="00BE7B1D">
              <w:t>10</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47459FD4" w14:textId="77777777" w:rsidR="001B4450" w:rsidRPr="00BE7B1D" w:rsidRDefault="001B4450" w:rsidP="004D6474">
            <w:pPr>
              <w:spacing w:before="40" w:after="60"/>
              <w:jc w:val="both"/>
            </w:pPr>
            <w:r w:rsidRPr="00BE7B1D">
              <w:t>Trẻ có nhìn vào mắt bạn một hoặc hai giây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55115A83"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15CA2CE8" w14:textId="77777777" w:rsidR="001B4450" w:rsidRPr="00BE7B1D" w:rsidRDefault="001B4450" w:rsidP="004D6474">
            <w:pPr>
              <w:spacing w:before="40" w:after="60"/>
              <w:jc w:val="both"/>
            </w:pPr>
            <w:r w:rsidRPr="00BE7B1D">
              <w:t>Không</w:t>
            </w:r>
          </w:p>
        </w:tc>
      </w:tr>
      <w:tr w:rsidR="001B4450" w:rsidRPr="00BE7B1D" w14:paraId="760F96E7"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3C418902" w14:textId="77777777" w:rsidR="001B4450" w:rsidRPr="00BE7B1D" w:rsidRDefault="001B4450" w:rsidP="004D6474">
            <w:pPr>
              <w:spacing w:before="40" w:after="60"/>
              <w:jc w:val="both"/>
            </w:pPr>
            <w:r w:rsidRPr="00BE7B1D">
              <w:t>11</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3931DD54" w14:textId="77777777" w:rsidR="001B4450" w:rsidRPr="00BE7B1D" w:rsidRDefault="001B4450" w:rsidP="004D6474">
            <w:pPr>
              <w:spacing w:before="40" w:after="60"/>
              <w:jc w:val="both"/>
            </w:pPr>
            <w:r w:rsidRPr="00BE7B1D">
              <w:t>Trẻ có bao giờ quá nhạy cảm với tiếng động không? (VD. Bịt hai tai)</w:t>
            </w:r>
          </w:p>
        </w:tc>
        <w:tc>
          <w:tcPr>
            <w:tcW w:w="514" w:type="pct"/>
            <w:tcBorders>
              <w:top w:val="single" w:sz="4" w:space="0" w:color="auto"/>
              <w:left w:val="single" w:sz="4" w:space="0" w:color="auto"/>
              <w:bottom w:val="single" w:sz="4" w:space="0" w:color="auto"/>
              <w:right w:val="single" w:sz="4" w:space="0" w:color="auto"/>
            </w:tcBorders>
            <w:shd w:val="clear" w:color="auto" w:fill="B3B3B3"/>
          </w:tcPr>
          <w:p w14:paraId="4904C3EB"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auto"/>
          </w:tcPr>
          <w:p w14:paraId="56DCF77F" w14:textId="77777777" w:rsidR="001B4450" w:rsidRPr="00BE7B1D" w:rsidRDefault="001B4450" w:rsidP="004D6474">
            <w:pPr>
              <w:spacing w:before="40" w:after="60"/>
              <w:jc w:val="both"/>
            </w:pPr>
            <w:r w:rsidRPr="00BE7B1D">
              <w:t>Không</w:t>
            </w:r>
          </w:p>
        </w:tc>
      </w:tr>
      <w:tr w:rsidR="001B4450" w:rsidRPr="00BE7B1D" w14:paraId="67F5053B"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4F1D1EF8" w14:textId="77777777" w:rsidR="001B4450" w:rsidRPr="00BE7B1D" w:rsidRDefault="001B4450" w:rsidP="004D6474">
            <w:pPr>
              <w:spacing w:before="40" w:after="60"/>
              <w:jc w:val="both"/>
            </w:pPr>
            <w:r w:rsidRPr="00BE7B1D">
              <w:t>12</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2B39DE18" w14:textId="77777777" w:rsidR="001B4450" w:rsidRPr="00BE7B1D" w:rsidRDefault="001B4450" w:rsidP="004D6474">
            <w:pPr>
              <w:spacing w:before="40" w:after="60"/>
              <w:jc w:val="both"/>
            </w:pPr>
            <w:r w:rsidRPr="00BE7B1D">
              <w:t xml:space="preserve">Trẻ có cười khi nhìn thấy bạn hoặc thấy bạn cười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660A1BED"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2CDE51CE" w14:textId="77777777" w:rsidR="001B4450" w:rsidRPr="00BE7B1D" w:rsidRDefault="001B4450" w:rsidP="004D6474">
            <w:pPr>
              <w:spacing w:before="40" w:after="60"/>
              <w:jc w:val="both"/>
            </w:pPr>
            <w:r w:rsidRPr="00BE7B1D">
              <w:t>Không</w:t>
            </w:r>
          </w:p>
        </w:tc>
      </w:tr>
      <w:tr w:rsidR="001B4450" w:rsidRPr="00BE7B1D" w14:paraId="3699B7D4"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3DD68785" w14:textId="77777777" w:rsidR="001B4450" w:rsidRPr="00BE7B1D" w:rsidRDefault="001B4450" w:rsidP="004D6474">
            <w:pPr>
              <w:spacing w:before="40" w:after="60"/>
              <w:jc w:val="both"/>
              <w:rPr>
                <w:b/>
              </w:rPr>
            </w:pPr>
            <w:r w:rsidRPr="00BE7B1D">
              <w:rPr>
                <w:b/>
              </w:rPr>
              <w:t>13</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6A19C00C" w14:textId="77777777" w:rsidR="001B4450" w:rsidRPr="00BE7B1D" w:rsidRDefault="001B4450" w:rsidP="004D6474">
            <w:pPr>
              <w:spacing w:before="40" w:after="60"/>
              <w:jc w:val="both"/>
              <w:rPr>
                <w:b/>
              </w:rPr>
            </w:pPr>
            <w:r w:rsidRPr="00BE7B1D">
              <w:rPr>
                <w:b/>
              </w:rPr>
              <w:t>Trẻ có bắt chước bạn không? (VD. Khi bạn làm điệu bộ trên nét mặt trẻ có bắt chước bạn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78E9782E" w14:textId="77777777" w:rsidR="001B4450" w:rsidRPr="00BE7B1D" w:rsidRDefault="001B4450" w:rsidP="004D6474">
            <w:pPr>
              <w:spacing w:before="4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2FB4652A" w14:textId="77777777" w:rsidR="001B4450" w:rsidRPr="00BE7B1D" w:rsidRDefault="001B4450" w:rsidP="004D6474">
            <w:pPr>
              <w:spacing w:before="40" w:after="60"/>
              <w:jc w:val="both"/>
              <w:rPr>
                <w:b/>
              </w:rPr>
            </w:pPr>
            <w:r w:rsidRPr="00BE7B1D">
              <w:rPr>
                <w:b/>
              </w:rPr>
              <w:t>Không</w:t>
            </w:r>
          </w:p>
        </w:tc>
      </w:tr>
      <w:tr w:rsidR="001B4450" w:rsidRPr="00BE7B1D" w14:paraId="7F9DEFF2"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422E0300" w14:textId="77777777" w:rsidR="001B4450" w:rsidRPr="00BE7B1D" w:rsidRDefault="001B4450" w:rsidP="004D6474">
            <w:pPr>
              <w:spacing w:before="40" w:after="60"/>
              <w:jc w:val="both"/>
              <w:rPr>
                <w:b/>
              </w:rPr>
            </w:pPr>
            <w:r w:rsidRPr="00BE7B1D">
              <w:rPr>
                <w:b/>
              </w:rPr>
              <w:t>14</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A35FFAC" w14:textId="77777777" w:rsidR="001B4450" w:rsidRPr="00BE7B1D" w:rsidRDefault="001B4450" w:rsidP="004D6474">
            <w:pPr>
              <w:spacing w:before="40" w:after="60"/>
              <w:jc w:val="both"/>
              <w:rPr>
                <w:b/>
              </w:rPr>
            </w:pPr>
            <w:r w:rsidRPr="00BE7B1D">
              <w:rPr>
                <w:b/>
              </w:rPr>
              <w:t xml:space="preserve">Trẻ có đáp ứng khi gọi tên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049E602D" w14:textId="77777777" w:rsidR="001B4450" w:rsidRPr="00BE7B1D" w:rsidRDefault="001B4450" w:rsidP="004D6474">
            <w:pPr>
              <w:spacing w:before="4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4ADC4709" w14:textId="77777777" w:rsidR="001B4450" w:rsidRPr="00BE7B1D" w:rsidRDefault="001B4450" w:rsidP="004D6474">
            <w:pPr>
              <w:spacing w:before="40" w:after="60"/>
              <w:jc w:val="both"/>
              <w:rPr>
                <w:b/>
              </w:rPr>
            </w:pPr>
            <w:r w:rsidRPr="00BE7B1D">
              <w:rPr>
                <w:b/>
              </w:rPr>
              <w:t>Không</w:t>
            </w:r>
          </w:p>
        </w:tc>
      </w:tr>
      <w:tr w:rsidR="001B4450" w:rsidRPr="00BE7B1D" w14:paraId="6C11AFC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90B0249" w14:textId="77777777" w:rsidR="001B4450" w:rsidRPr="00BE7B1D" w:rsidRDefault="001B4450" w:rsidP="004D6474">
            <w:pPr>
              <w:spacing w:before="40" w:after="60"/>
              <w:jc w:val="both"/>
              <w:rPr>
                <w:b/>
              </w:rPr>
            </w:pPr>
            <w:r w:rsidRPr="00BE7B1D">
              <w:rPr>
                <w:b/>
              </w:rPr>
              <w:t>15</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66638F99" w14:textId="77777777" w:rsidR="001B4450" w:rsidRPr="00BE7B1D" w:rsidRDefault="001B4450" w:rsidP="004D6474">
            <w:pPr>
              <w:spacing w:before="40" w:after="60"/>
              <w:jc w:val="both"/>
              <w:rPr>
                <w:b/>
              </w:rPr>
            </w:pPr>
            <w:r w:rsidRPr="00BE7B1D">
              <w:rPr>
                <w:b/>
              </w:rPr>
              <w:t xml:space="preserve">Nếu bạn chỉ tay vào một đồ chơi ở vị trí khác trong phòng trẻ có nhìn vào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488BBB3" w14:textId="77777777" w:rsidR="001B4450" w:rsidRPr="00BE7B1D" w:rsidRDefault="001B4450" w:rsidP="004D6474">
            <w:pPr>
              <w:spacing w:before="40" w:after="60"/>
              <w:jc w:val="both"/>
              <w:rPr>
                <w:b/>
              </w:rPr>
            </w:pPr>
            <w:r w:rsidRPr="00BE7B1D">
              <w:rPr>
                <w:b/>
              </w:rPr>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5C9570B5" w14:textId="77777777" w:rsidR="001B4450" w:rsidRPr="00BE7B1D" w:rsidRDefault="001B4450" w:rsidP="004D6474">
            <w:pPr>
              <w:spacing w:before="40" w:after="60"/>
              <w:jc w:val="both"/>
              <w:rPr>
                <w:b/>
              </w:rPr>
            </w:pPr>
            <w:r w:rsidRPr="00BE7B1D">
              <w:rPr>
                <w:b/>
              </w:rPr>
              <w:t>Không</w:t>
            </w:r>
          </w:p>
        </w:tc>
      </w:tr>
      <w:tr w:rsidR="001B4450" w:rsidRPr="00BE7B1D" w14:paraId="2A4EE1EC"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7D929327" w14:textId="77777777" w:rsidR="001B4450" w:rsidRPr="00BE7B1D" w:rsidRDefault="001B4450" w:rsidP="004D6474">
            <w:pPr>
              <w:spacing w:before="40" w:after="60"/>
              <w:jc w:val="both"/>
            </w:pPr>
            <w:r w:rsidRPr="00BE7B1D">
              <w:t>16</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B244237" w14:textId="77777777" w:rsidR="001B4450" w:rsidRPr="00BE7B1D" w:rsidRDefault="001B4450" w:rsidP="004D6474">
            <w:pPr>
              <w:spacing w:before="40" w:after="60"/>
              <w:jc w:val="both"/>
            </w:pPr>
            <w:r w:rsidRPr="00BE7B1D">
              <w:t xml:space="preserve">Trẻ có biết đi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390D2C58"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496B0941" w14:textId="77777777" w:rsidR="001B4450" w:rsidRPr="00BE7B1D" w:rsidRDefault="001B4450" w:rsidP="004D6474">
            <w:pPr>
              <w:spacing w:before="40" w:after="60"/>
              <w:jc w:val="both"/>
            </w:pPr>
            <w:r w:rsidRPr="00BE7B1D">
              <w:t>Không</w:t>
            </w:r>
          </w:p>
        </w:tc>
      </w:tr>
      <w:tr w:rsidR="001B4450" w:rsidRPr="00BE7B1D" w14:paraId="6247306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2F3DF65F" w14:textId="77777777" w:rsidR="001B4450" w:rsidRPr="00BE7B1D" w:rsidRDefault="001B4450" w:rsidP="004D6474">
            <w:pPr>
              <w:spacing w:before="40" w:after="60"/>
              <w:jc w:val="both"/>
            </w:pPr>
            <w:r w:rsidRPr="00BE7B1D">
              <w:t>17</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72179F8" w14:textId="77777777" w:rsidR="001B4450" w:rsidRPr="00BE7B1D" w:rsidRDefault="001B4450" w:rsidP="004D6474">
            <w:pPr>
              <w:spacing w:before="40" w:after="60"/>
              <w:jc w:val="both"/>
            </w:pPr>
            <w:r w:rsidRPr="00BE7B1D">
              <w:t xml:space="preserve">Trẻ có nhìn vào những vật mà bạn đang nhìn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5A5108AB"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71C65F69" w14:textId="77777777" w:rsidR="001B4450" w:rsidRPr="00BE7B1D" w:rsidRDefault="001B4450" w:rsidP="004D6474">
            <w:pPr>
              <w:spacing w:before="40" w:after="60"/>
              <w:jc w:val="both"/>
            </w:pPr>
            <w:r w:rsidRPr="00BE7B1D">
              <w:t>Không</w:t>
            </w:r>
          </w:p>
        </w:tc>
      </w:tr>
      <w:tr w:rsidR="001B4450" w:rsidRPr="00BE7B1D" w14:paraId="0BD6F405"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01A04BD" w14:textId="77777777" w:rsidR="001B4450" w:rsidRPr="00BE7B1D" w:rsidRDefault="001B4450" w:rsidP="004D6474">
            <w:pPr>
              <w:spacing w:before="40" w:after="60"/>
              <w:jc w:val="both"/>
            </w:pPr>
            <w:r w:rsidRPr="00BE7B1D">
              <w:t>18</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6134AE82" w14:textId="77777777" w:rsidR="001B4450" w:rsidRPr="00BE7B1D" w:rsidRDefault="001B4450" w:rsidP="004D6474">
            <w:pPr>
              <w:spacing w:before="40" w:after="60"/>
              <w:jc w:val="both"/>
            </w:pPr>
            <w:r w:rsidRPr="00BE7B1D">
              <w:t xml:space="preserve">Trẻ có làm những cử động ngón tay bất thường ở gần mặt không? </w:t>
            </w:r>
          </w:p>
        </w:tc>
        <w:tc>
          <w:tcPr>
            <w:tcW w:w="514" w:type="pct"/>
            <w:tcBorders>
              <w:top w:val="single" w:sz="4" w:space="0" w:color="auto"/>
              <w:left w:val="single" w:sz="4" w:space="0" w:color="auto"/>
              <w:bottom w:val="single" w:sz="4" w:space="0" w:color="auto"/>
              <w:right w:val="single" w:sz="4" w:space="0" w:color="auto"/>
            </w:tcBorders>
            <w:shd w:val="clear" w:color="auto" w:fill="B3B3B3"/>
          </w:tcPr>
          <w:p w14:paraId="3D17A7FD"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auto"/>
          </w:tcPr>
          <w:p w14:paraId="4F946AED" w14:textId="77777777" w:rsidR="001B4450" w:rsidRPr="00BE7B1D" w:rsidRDefault="001B4450" w:rsidP="004D6474">
            <w:pPr>
              <w:spacing w:before="40" w:after="60"/>
              <w:jc w:val="both"/>
            </w:pPr>
            <w:r w:rsidRPr="00BE7B1D">
              <w:t>Không</w:t>
            </w:r>
          </w:p>
        </w:tc>
      </w:tr>
      <w:tr w:rsidR="001B4450" w:rsidRPr="00BE7B1D" w14:paraId="0FEB911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505C2933" w14:textId="77777777" w:rsidR="001B4450" w:rsidRPr="00BE7B1D" w:rsidRDefault="001B4450" w:rsidP="004D6474">
            <w:pPr>
              <w:spacing w:before="40" w:after="60"/>
              <w:jc w:val="both"/>
            </w:pPr>
            <w:r w:rsidRPr="00BE7B1D">
              <w:t>19</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AA56B01" w14:textId="77777777" w:rsidR="001B4450" w:rsidRPr="00BE7B1D" w:rsidRDefault="001B4450" w:rsidP="004D6474">
            <w:pPr>
              <w:spacing w:before="40" w:after="60"/>
              <w:jc w:val="both"/>
            </w:pPr>
            <w:r w:rsidRPr="00BE7B1D">
              <w:t xml:space="preserve">Trẻ có cố gắng làm bạn chú ý đến những hoạt động của trẻ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370711A1"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253C2887" w14:textId="77777777" w:rsidR="001B4450" w:rsidRPr="00BE7B1D" w:rsidRDefault="001B4450" w:rsidP="004D6474">
            <w:pPr>
              <w:spacing w:before="40" w:after="60"/>
              <w:jc w:val="both"/>
            </w:pPr>
            <w:r w:rsidRPr="00BE7B1D">
              <w:t>Không</w:t>
            </w:r>
          </w:p>
        </w:tc>
      </w:tr>
      <w:tr w:rsidR="001B4450" w:rsidRPr="00BE7B1D" w14:paraId="3E9721EC"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5B2B1014" w14:textId="77777777" w:rsidR="001B4450" w:rsidRPr="00BE7B1D" w:rsidRDefault="001B4450" w:rsidP="004D6474">
            <w:pPr>
              <w:spacing w:before="40" w:after="60"/>
              <w:jc w:val="both"/>
            </w:pPr>
            <w:r w:rsidRPr="00BE7B1D">
              <w:t>20</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1E14A37D" w14:textId="77777777" w:rsidR="001B4450" w:rsidRPr="00BE7B1D" w:rsidRDefault="001B4450" w:rsidP="004D6474">
            <w:pPr>
              <w:spacing w:before="40" w:after="60"/>
              <w:jc w:val="both"/>
            </w:pPr>
            <w:r w:rsidRPr="00BE7B1D">
              <w:t xml:space="preserve">Bạn có bao giờ nghi ngờ trẻ bị điếc không? </w:t>
            </w:r>
          </w:p>
        </w:tc>
        <w:tc>
          <w:tcPr>
            <w:tcW w:w="514" w:type="pct"/>
            <w:tcBorders>
              <w:top w:val="single" w:sz="4" w:space="0" w:color="auto"/>
              <w:left w:val="single" w:sz="4" w:space="0" w:color="auto"/>
              <w:bottom w:val="single" w:sz="4" w:space="0" w:color="auto"/>
              <w:right w:val="single" w:sz="4" w:space="0" w:color="auto"/>
            </w:tcBorders>
            <w:shd w:val="clear" w:color="auto" w:fill="B3B3B3"/>
          </w:tcPr>
          <w:p w14:paraId="18D0AC2F"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auto"/>
          </w:tcPr>
          <w:p w14:paraId="186A3C47" w14:textId="77777777" w:rsidR="001B4450" w:rsidRPr="00BE7B1D" w:rsidRDefault="001B4450" w:rsidP="004D6474">
            <w:pPr>
              <w:spacing w:before="40" w:after="60"/>
              <w:jc w:val="both"/>
            </w:pPr>
            <w:r w:rsidRPr="00BE7B1D">
              <w:t>Không</w:t>
            </w:r>
          </w:p>
        </w:tc>
      </w:tr>
      <w:tr w:rsidR="001B4450" w:rsidRPr="00BE7B1D" w14:paraId="33E9534F"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46FD2211" w14:textId="77777777" w:rsidR="001B4450" w:rsidRPr="00BE7B1D" w:rsidRDefault="001B4450" w:rsidP="004D6474">
            <w:pPr>
              <w:spacing w:before="40" w:after="60"/>
              <w:jc w:val="both"/>
            </w:pPr>
            <w:r w:rsidRPr="00BE7B1D">
              <w:t>21</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810BD04" w14:textId="77777777" w:rsidR="001B4450" w:rsidRPr="00BE7B1D" w:rsidRDefault="001B4450" w:rsidP="004D6474">
            <w:pPr>
              <w:spacing w:before="40" w:after="60"/>
              <w:jc w:val="both"/>
            </w:pPr>
            <w:r w:rsidRPr="00BE7B1D">
              <w:t>Trẻ có hiểu điều người khác nói không?</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3530304D"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14B9B88A" w14:textId="77777777" w:rsidR="001B4450" w:rsidRPr="00BE7B1D" w:rsidRDefault="001B4450" w:rsidP="004D6474">
            <w:pPr>
              <w:spacing w:before="40" w:after="60"/>
              <w:jc w:val="both"/>
            </w:pPr>
            <w:r w:rsidRPr="00BE7B1D">
              <w:t>Không</w:t>
            </w:r>
          </w:p>
        </w:tc>
      </w:tr>
      <w:tr w:rsidR="001B4450" w:rsidRPr="00BE7B1D" w14:paraId="77A07F55"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192DDAFD" w14:textId="77777777" w:rsidR="001B4450" w:rsidRPr="00BE7B1D" w:rsidRDefault="001B4450" w:rsidP="004D6474">
            <w:pPr>
              <w:spacing w:before="40" w:after="60"/>
              <w:jc w:val="both"/>
            </w:pPr>
            <w:r w:rsidRPr="00BE7B1D">
              <w:t>22</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0F36D4DC" w14:textId="77777777" w:rsidR="001B4450" w:rsidRPr="00BE7B1D" w:rsidRDefault="001B4450" w:rsidP="004D6474">
            <w:pPr>
              <w:spacing w:before="40" w:after="60"/>
              <w:jc w:val="both"/>
            </w:pPr>
            <w:r w:rsidRPr="00BE7B1D">
              <w:t xml:space="preserve">Thỉnh thoảng trẻ có nhìn một cách vô cảm hay đi thơ thẩn không có mục đích không? </w:t>
            </w:r>
          </w:p>
        </w:tc>
        <w:tc>
          <w:tcPr>
            <w:tcW w:w="514" w:type="pct"/>
            <w:tcBorders>
              <w:top w:val="single" w:sz="4" w:space="0" w:color="auto"/>
              <w:left w:val="single" w:sz="4" w:space="0" w:color="auto"/>
              <w:bottom w:val="single" w:sz="4" w:space="0" w:color="auto"/>
              <w:right w:val="single" w:sz="4" w:space="0" w:color="auto"/>
            </w:tcBorders>
            <w:shd w:val="clear" w:color="auto" w:fill="B3B3B3"/>
          </w:tcPr>
          <w:p w14:paraId="4590B132"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auto"/>
          </w:tcPr>
          <w:p w14:paraId="5AEAAA9F" w14:textId="77777777" w:rsidR="001B4450" w:rsidRPr="00BE7B1D" w:rsidRDefault="001B4450" w:rsidP="004D6474">
            <w:pPr>
              <w:spacing w:before="40" w:after="60"/>
              <w:jc w:val="both"/>
            </w:pPr>
            <w:r w:rsidRPr="00BE7B1D">
              <w:t>Không</w:t>
            </w:r>
          </w:p>
        </w:tc>
      </w:tr>
      <w:tr w:rsidR="001B4450" w:rsidRPr="00BE7B1D" w14:paraId="476D00BE" w14:textId="77777777" w:rsidTr="00C15217">
        <w:trPr>
          <w:jc w:val="center"/>
        </w:trPr>
        <w:tc>
          <w:tcPr>
            <w:tcW w:w="273" w:type="pct"/>
            <w:tcBorders>
              <w:top w:val="single" w:sz="4" w:space="0" w:color="auto"/>
              <w:left w:val="single" w:sz="4" w:space="0" w:color="auto"/>
              <w:bottom w:val="single" w:sz="4" w:space="0" w:color="auto"/>
              <w:right w:val="single" w:sz="4" w:space="0" w:color="auto"/>
            </w:tcBorders>
            <w:shd w:val="clear" w:color="auto" w:fill="auto"/>
          </w:tcPr>
          <w:p w14:paraId="6341DD75" w14:textId="77777777" w:rsidR="001B4450" w:rsidRPr="00BE7B1D" w:rsidRDefault="001B4450" w:rsidP="004D6474">
            <w:pPr>
              <w:spacing w:before="40" w:after="60"/>
              <w:jc w:val="both"/>
            </w:pPr>
            <w:r w:rsidRPr="00BE7B1D">
              <w:t>23</w:t>
            </w:r>
          </w:p>
        </w:tc>
        <w:tc>
          <w:tcPr>
            <w:tcW w:w="3565" w:type="pct"/>
            <w:tcBorders>
              <w:top w:val="single" w:sz="4" w:space="0" w:color="auto"/>
              <w:left w:val="single" w:sz="4" w:space="0" w:color="auto"/>
              <w:bottom w:val="single" w:sz="4" w:space="0" w:color="auto"/>
              <w:right w:val="single" w:sz="4" w:space="0" w:color="auto"/>
            </w:tcBorders>
            <w:shd w:val="clear" w:color="auto" w:fill="auto"/>
          </w:tcPr>
          <w:p w14:paraId="70D9BBD3" w14:textId="77777777" w:rsidR="001B4450" w:rsidRPr="00BE7B1D" w:rsidRDefault="001B4450" w:rsidP="004D6474">
            <w:pPr>
              <w:spacing w:before="40" w:after="60"/>
              <w:jc w:val="both"/>
            </w:pPr>
            <w:r w:rsidRPr="00BE7B1D">
              <w:t xml:space="preserve">Khi đối mặt với những điều lạ trẻ có nhìn vào mặt bạn để xem phản ứng của bạn không? </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6C078430" w14:textId="77777777" w:rsidR="001B4450" w:rsidRPr="00BE7B1D" w:rsidRDefault="001B4450" w:rsidP="004D6474">
            <w:pPr>
              <w:spacing w:before="40" w:after="60"/>
              <w:jc w:val="both"/>
            </w:pPr>
            <w:r w:rsidRPr="00BE7B1D">
              <w:t>Có</w:t>
            </w:r>
          </w:p>
        </w:tc>
        <w:tc>
          <w:tcPr>
            <w:tcW w:w="649" w:type="pct"/>
            <w:tcBorders>
              <w:top w:val="single" w:sz="4" w:space="0" w:color="auto"/>
              <w:left w:val="single" w:sz="4" w:space="0" w:color="auto"/>
              <w:bottom w:val="single" w:sz="4" w:space="0" w:color="auto"/>
              <w:right w:val="single" w:sz="4" w:space="0" w:color="auto"/>
            </w:tcBorders>
            <w:shd w:val="clear" w:color="auto" w:fill="B3B3B3"/>
          </w:tcPr>
          <w:p w14:paraId="77670D0F" w14:textId="77777777" w:rsidR="001B4450" w:rsidRPr="00BE7B1D" w:rsidRDefault="001B4450" w:rsidP="004D6474">
            <w:pPr>
              <w:spacing w:before="40" w:after="60"/>
              <w:jc w:val="both"/>
            </w:pPr>
            <w:r w:rsidRPr="00BE7B1D">
              <w:t>Không</w:t>
            </w:r>
          </w:p>
        </w:tc>
      </w:tr>
    </w:tbl>
    <w:p w14:paraId="3BC26273"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hẩn đoán</w:t>
      </w:r>
    </w:p>
    <w:p w14:paraId="2B479F0F" w14:textId="77777777" w:rsidR="001B4450" w:rsidRPr="001B4450" w:rsidRDefault="001B4450" w:rsidP="005E191A">
      <w:pPr>
        <w:spacing w:before="120" w:after="60" w:line="276" w:lineRule="auto"/>
        <w:ind w:firstLine="567"/>
        <w:jc w:val="both"/>
        <w:rPr>
          <w:sz w:val="26"/>
          <w:szCs w:val="26"/>
        </w:rPr>
      </w:pPr>
      <w:r w:rsidRPr="001B4450">
        <w:rPr>
          <w:b/>
          <w:bCs/>
          <w:iCs/>
          <w:sz w:val="26"/>
          <w:szCs w:val="26"/>
          <w:u w:val="single"/>
        </w:rPr>
        <w:t>Chẩn đoán lâm sàng tự kỷ theo Sổ tay Thống kê chẩn đoán các rối loạn tâm thần (DSM-IV)</w:t>
      </w:r>
      <w:r w:rsidRPr="001B4450">
        <w:rPr>
          <w:sz w:val="26"/>
          <w:szCs w:val="26"/>
        </w:rPr>
        <w:t xml:space="preserve"> </w:t>
      </w:r>
      <w:r w:rsidRPr="001B4450">
        <w:rPr>
          <w:sz w:val="26"/>
          <w:szCs w:val="26"/>
          <w:lang w:val="de-DE"/>
        </w:rPr>
        <w:fldChar w:fldCharType="begin"/>
      </w:r>
      <w:r w:rsidRPr="001B4450">
        <w:rPr>
          <w:sz w:val="26"/>
          <w:szCs w:val="26"/>
        </w:rPr>
        <w:instrText xml:space="preserve"> ADDIN EN.CITE &lt;EndNote&gt;&lt;Cite&gt;&lt;Author&gt;American Psychiatric Association&lt;/Author&gt;&lt;Year&gt;1994&lt;/Year&gt;&lt;RecNum&gt;12&lt;/RecNum&gt;&lt;record&gt;&lt;rec-number&gt;12&lt;/rec-number&gt;&lt;ref-type name="Book"&gt;6&lt;/ref-type&gt;&lt;contributors&gt;&lt;authors&gt;&lt;author&gt;American Psychiatric Association,&lt;/author&gt;&lt;/authors&gt;&lt;/contributors&gt;&lt;titles&gt;&lt;title&gt;&lt;style face="italic" font="default" size="100%"&gt;Diagnostic and Statistical Manual of Mental Disorders. 4th Eds&lt;/style&gt;&lt;/title&gt;&lt;/titles&gt;&lt;pages&gt;66 - 71&lt;/pages&gt;&lt;edition&gt;4th&lt;/edition&gt;&lt;dates&gt;&lt;year&gt;1994&lt;/year&gt;&lt;/dates&gt;&lt;publisher&gt;Washington D.C&lt;/publisher&gt;&lt;urls&gt;&lt;/urls&gt;&lt;language&gt;Eng&lt;/language&gt;&lt;/record&gt;&lt;/Cite&gt;&lt;Cite&gt;&lt;Author&gt;American Psychiatric Association&lt;/Author&gt;&lt;Year&gt;2000&lt;/Year&gt;&lt;RecNum&gt;81&lt;/RecNum&gt;&lt;record&gt;&lt;rec-number&gt;81&lt;/rec-number&gt;&lt;ref-type name="Book"&gt;6&lt;/ref-type&gt;&lt;contributors&gt;&lt;authors&gt;&lt;author&gt;American Psychiatric Association, &lt;/author&gt;&lt;/authors&gt;&lt;/contributors&gt;&lt;titles&gt;&lt;title&gt;&lt;style face="italic" font="default" size="100%"&gt;Diagnostic and statistical manual of mental disorders: DSM-IV-TR&lt;/style&gt;&lt;style face="normal" font="default" size="100%"&gt;. &lt;/style&gt;&lt;/title&gt;&lt;/titles&gt;&lt;dates&gt;&lt;year&gt;2000&lt;/year&gt;&lt;/dates&gt;&lt;pub-location&gt;Washington D.C&lt;/pub-location&gt;&lt;publisher&gt;American Psychiatric Pub.&lt;/publisher&gt;&lt;urls&gt;&lt;/urls&gt;&lt;language&gt;Eng&lt;/language&gt;&lt;/record&gt;&lt;/Cite&gt;&lt;Cite&gt;&lt;Author&gt;Nguyễn Lệ Thu&lt;/Author&gt;&lt;Year&gt;2003&lt;/Year&gt;&lt;RecNum&gt;47&lt;/RecNum&gt;&lt;record&gt;&lt;rec-number&gt;47&lt;/rec-number&gt;&lt;ref-type name="Book"&gt;6&lt;/ref-type&gt;&lt;contributors&gt;&lt;authors&gt;&lt;author&gt;Nguyễn Lệ Thu,&lt;/author&gt;&lt;/authors&gt;&lt;/contributors&gt;&lt;titles&gt;&lt;title&gt;Đại cương giáo dục đặc biệt cho trẻ chậm phát triển trí tuệ&lt;/title&gt;&lt;/titles&gt;&lt;pages&gt;60 - 65, 240 - 243&lt;/pages&gt;&lt;dates&gt;&lt;year&gt;2003&lt;/year&gt;&lt;/dates&gt;&lt;pub-location&gt;Hà nội&lt;/pub-location&gt;&lt;publisher&gt;Nhà xuất bản đại học quốc gia&lt;/publisher&gt;&lt;urls&gt;&lt;/urls&gt;&lt;custom1&gt;Thu&lt;/custom1&gt;&lt;/record&gt;&lt;/Cite&gt;&lt;/EndNote&gt;</w:instrText>
      </w:r>
      <w:r w:rsidRPr="001B4450">
        <w:rPr>
          <w:sz w:val="26"/>
          <w:szCs w:val="26"/>
          <w:lang w:val="de-DE"/>
        </w:rPr>
        <w:fldChar w:fldCharType="separate"/>
      </w:r>
      <w:r w:rsidRPr="001B4450">
        <w:rPr>
          <w:sz w:val="26"/>
          <w:szCs w:val="26"/>
        </w:rPr>
        <w:t>[12],[16],[17]</w:t>
      </w:r>
      <w:r w:rsidRPr="001B4450">
        <w:rPr>
          <w:sz w:val="26"/>
          <w:szCs w:val="26"/>
          <w:lang w:val="de-DE"/>
        </w:rPr>
        <w:fldChar w:fldCharType="end"/>
      </w:r>
    </w:p>
    <w:p w14:paraId="75ADCEA6" w14:textId="77777777" w:rsidR="001B4450" w:rsidRPr="001B4450" w:rsidRDefault="001B4450" w:rsidP="005E191A">
      <w:pPr>
        <w:spacing w:before="120" w:after="60" w:line="276" w:lineRule="auto"/>
        <w:ind w:firstLine="567"/>
        <w:jc w:val="both"/>
        <w:rPr>
          <w:b/>
          <w:bCs/>
          <w:i/>
          <w:iCs/>
          <w:sz w:val="26"/>
          <w:szCs w:val="26"/>
        </w:rPr>
      </w:pPr>
      <w:r w:rsidRPr="001B4450">
        <w:rPr>
          <w:b/>
          <w:bCs/>
          <w:sz w:val="26"/>
          <w:szCs w:val="26"/>
        </w:rPr>
        <w:t xml:space="preserve">Tiêu chuẩn 1: </w:t>
      </w:r>
      <w:r w:rsidRPr="001B4450">
        <w:rPr>
          <w:sz w:val="26"/>
          <w:szCs w:val="26"/>
        </w:rPr>
        <w:t>Có ít nhất 6 dấu hiệu từ các mục (1), (2), (3) trong đó ít nhất có 2 dấu hiệu từ mục (1); 1 dấu hiệu từ mục (2) và 1 dấu hiệu từ mục (3).</w:t>
      </w:r>
    </w:p>
    <w:p w14:paraId="27DDAC18"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 xml:space="preserve"> (1) Khiếm khuyết về chất lượng quan hệ xã hội: có ít nhất 2 dấu hiệu</w:t>
      </w:r>
    </w:p>
    <w:p w14:paraId="7E1FDCDF"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a. Khiếm khuyết sử dụng hành vi không lời</w:t>
      </w:r>
    </w:p>
    <w:p w14:paraId="27695425"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b. Kém phát triển mối quan hệ bạn hữu tương ứng với lứa tuổi</w:t>
      </w:r>
    </w:p>
    <w:p w14:paraId="0ECDD01C"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c. Thiếu chia sẻ quan tâm thích thú</w:t>
      </w:r>
    </w:p>
    <w:p w14:paraId="08B56C49"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d. Thiếu quan hệ xã hội hoặc thể hiện tình cảm</w:t>
      </w:r>
    </w:p>
    <w:p w14:paraId="3307E325" w14:textId="77777777" w:rsidR="001B4450" w:rsidRPr="004D6474" w:rsidRDefault="001B4450" w:rsidP="005E191A">
      <w:pPr>
        <w:spacing w:before="120" w:after="60" w:line="276" w:lineRule="auto"/>
        <w:ind w:firstLine="567"/>
        <w:jc w:val="both"/>
        <w:rPr>
          <w:b/>
          <w:bCs/>
          <w:i/>
          <w:iCs/>
          <w:spacing w:val="-6"/>
          <w:sz w:val="26"/>
          <w:szCs w:val="26"/>
          <w:lang w:val="de-DE"/>
        </w:rPr>
      </w:pPr>
      <w:r w:rsidRPr="004D6474">
        <w:rPr>
          <w:b/>
          <w:bCs/>
          <w:i/>
          <w:iCs/>
          <w:spacing w:val="-6"/>
          <w:sz w:val="26"/>
          <w:szCs w:val="26"/>
          <w:lang w:val="de-DE"/>
        </w:rPr>
        <w:t xml:space="preserve"> (2) Khiếm khuyết chất lượng giao tiếp: có ít nhất 1 dấu hiệu</w:t>
      </w:r>
    </w:p>
    <w:p w14:paraId="50A1C5E0"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a. Chậm/ không phát triển về kỹ năng nói so với tuổi.</w:t>
      </w:r>
    </w:p>
    <w:p w14:paraId="69310E7F"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b. Nếu trẻ nói được thì có khiếm khuyết về tự khởi xướng và duy trì hội thoại.</w:t>
      </w:r>
    </w:p>
    <w:p w14:paraId="1A05FC19"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c. Sử dụng ngôn ngữ trùng lặp, rập khuôn hoặc ngôn ngữ lập dị.</w:t>
      </w:r>
    </w:p>
    <w:p w14:paraId="72A51C60"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d. Thiếu kỹ năng chơi đa dạng, giả vờ, bắt chước mang tính xã hội phù hợp với tuổi.</w:t>
      </w:r>
    </w:p>
    <w:p w14:paraId="433E9226" w14:textId="77777777" w:rsidR="001B4450" w:rsidRPr="001B4450" w:rsidRDefault="001B4450" w:rsidP="005E191A">
      <w:pPr>
        <w:spacing w:before="120" w:after="60" w:line="276" w:lineRule="auto"/>
        <w:ind w:firstLine="567"/>
        <w:jc w:val="both"/>
        <w:rPr>
          <w:b/>
          <w:bCs/>
          <w:i/>
          <w:iCs/>
          <w:sz w:val="26"/>
          <w:szCs w:val="26"/>
          <w:lang w:val="de-DE"/>
        </w:rPr>
      </w:pPr>
      <w:r w:rsidRPr="001B4450">
        <w:rPr>
          <w:b/>
          <w:bCs/>
          <w:i/>
          <w:iCs/>
          <w:sz w:val="26"/>
          <w:szCs w:val="26"/>
          <w:lang w:val="de-DE"/>
        </w:rPr>
        <w:t xml:space="preserve"> (3) Mối quan tâm gò bó, định hình, trùng lặp và hành vi bất thường: Có ít nhất 1 dấu hiệu</w:t>
      </w:r>
    </w:p>
    <w:p w14:paraId="52799EA2"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a. Bận tâm bao trùm, thích thú mang tính định hình bất thường cả về cường độ và độ tập trung</w:t>
      </w:r>
    </w:p>
    <w:p w14:paraId="1EC79D19"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b. Bị cuốn hút không cưỡng lại được bằng các cử động, nghi thức</w:t>
      </w:r>
    </w:p>
    <w:p w14:paraId="6AE27F4D" w14:textId="77777777" w:rsidR="001B4450" w:rsidRPr="001B4450" w:rsidRDefault="001B4450" w:rsidP="005E191A">
      <w:pPr>
        <w:spacing w:before="120" w:after="60" w:line="276" w:lineRule="auto"/>
        <w:ind w:firstLine="567"/>
        <w:jc w:val="both"/>
        <w:rPr>
          <w:sz w:val="26"/>
          <w:szCs w:val="26"/>
          <w:lang w:val="de-DE"/>
        </w:rPr>
      </w:pPr>
      <w:r w:rsidRPr="001B4450">
        <w:rPr>
          <w:sz w:val="26"/>
          <w:szCs w:val="26"/>
          <w:lang w:val="de-DE"/>
        </w:rPr>
        <w:t>c. Cử động chân tay lặp lại hoặc rập khuôn</w:t>
      </w:r>
    </w:p>
    <w:p w14:paraId="0E3AA828" w14:textId="77777777" w:rsidR="001B4450" w:rsidRPr="001B4450" w:rsidRDefault="001B4450" w:rsidP="004D6474">
      <w:pPr>
        <w:numPr>
          <w:ilvl w:val="0"/>
          <w:numId w:val="162"/>
        </w:numPr>
        <w:tabs>
          <w:tab w:val="clear" w:pos="720"/>
          <w:tab w:val="num" w:pos="840"/>
        </w:tabs>
        <w:spacing w:before="120" w:after="60" w:line="276" w:lineRule="auto"/>
        <w:ind w:left="0" w:firstLine="567"/>
        <w:jc w:val="both"/>
        <w:rPr>
          <w:sz w:val="26"/>
          <w:szCs w:val="26"/>
          <w:lang w:val="de-DE"/>
        </w:rPr>
      </w:pPr>
      <w:r w:rsidRPr="001B4450">
        <w:rPr>
          <w:sz w:val="26"/>
          <w:szCs w:val="26"/>
          <w:lang w:val="de-DE"/>
        </w:rPr>
        <w:t>Bận tâm dai dẳng với những chi tiết của vật</w:t>
      </w:r>
    </w:p>
    <w:p w14:paraId="7B51D1AE" w14:textId="77777777" w:rsidR="001B4450" w:rsidRPr="001B4450" w:rsidRDefault="001B4450" w:rsidP="005E191A">
      <w:pPr>
        <w:spacing w:before="120" w:after="60" w:line="276" w:lineRule="auto"/>
        <w:ind w:firstLine="567"/>
        <w:jc w:val="both"/>
        <w:rPr>
          <w:sz w:val="26"/>
          <w:szCs w:val="26"/>
          <w:lang w:val="de-DE"/>
        </w:rPr>
      </w:pPr>
      <w:r w:rsidRPr="001B4450">
        <w:rPr>
          <w:b/>
          <w:bCs/>
          <w:sz w:val="26"/>
          <w:szCs w:val="26"/>
          <w:lang w:val="de-DE"/>
        </w:rPr>
        <w:t xml:space="preserve">Tiêu chuẩn 2: </w:t>
      </w:r>
      <w:r w:rsidRPr="001B4450">
        <w:rPr>
          <w:sz w:val="26"/>
          <w:szCs w:val="26"/>
          <w:lang w:val="de-DE"/>
        </w:rPr>
        <w:t>Chậm hoặc có rối loạn ở 1 trong các lĩnh vực sau trước 3 tuổi:</w:t>
      </w:r>
    </w:p>
    <w:p w14:paraId="0CE60789" w14:textId="77777777" w:rsidR="001B4450" w:rsidRPr="001B4450" w:rsidRDefault="001B4450" w:rsidP="004D6474">
      <w:pPr>
        <w:numPr>
          <w:ilvl w:val="0"/>
          <w:numId w:val="161"/>
        </w:numPr>
        <w:tabs>
          <w:tab w:val="num" w:pos="840"/>
        </w:tabs>
        <w:spacing w:before="120" w:after="60" w:line="276" w:lineRule="auto"/>
        <w:ind w:left="0" w:firstLine="567"/>
        <w:jc w:val="both"/>
        <w:rPr>
          <w:sz w:val="26"/>
          <w:szCs w:val="26"/>
        </w:rPr>
      </w:pPr>
      <w:r w:rsidRPr="001B4450">
        <w:rPr>
          <w:sz w:val="26"/>
          <w:szCs w:val="26"/>
        </w:rPr>
        <w:t>Quan hệ xã hội</w:t>
      </w:r>
    </w:p>
    <w:p w14:paraId="6FBBC80A" w14:textId="77777777" w:rsidR="001B4450" w:rsidRPr="001B4450" w:rsidRDefault="001B4450" w:rsidP="004D6474">
      <w:pPr>
        <w:numPr>
          <w:ilvl w:val="0"/>
          <w:numId w:val="161"/>
        </w:numPr>
        <w:tabs>
          <w:tab w:val="num" w:pos="840"/>
        </w:tabs>
        <w:spacing w:before="120" w:after="60" w:line="276" w:lineRule="auto"/>
        <w:ind w:left="0" w:firstLine="567"/>
        <w:jc w:val="both"/>
        <w:rPr>
          <w:sz w:val="26"/>
          <w:szCs w:val="26"/>
        </w:rPr>
      </w:pPr>
      <w:r w:rsidRPr="001B4450">
        <w:rPr>
          <w:sz w:val="26"/>
          <w:szCs w:val="26"/>
        </w:rPr>
        <w:t>Ngôn ngữ sử dụng trong giao tiếp xã hội</w:t>
      </w:r>
    </w:p>
    <w:p w14:paraId="11F62D75" w14:textId="77777777" w:rsidR="001B4450" w:rsidRPr="001B4450" w:rsidRDefault="001B4450" w:rsidP="004D6474">
      <w:pPr>
        <w:numPr>
          <w:ilvl w:val="0"/>
          <w:numId w:val="161"/>
        </w:numPr>
        <w:tabs>
          <w:tab w:val="num" w:pos="840"/>
        </w:tabs>
        <w:spacing w:before="120" w:after="60" w:line="276" w:lineRule="auto"/>
        <w:ind w:left="0" w:firstLine="567"/>
        <w:jc w:val="both"/>
        <w:rPr>
          <w:sz w:val="26"/>
          <w:szCs w:val="26"/>
        </w:rPr>
      </w:pPr>
      <w:r w:rsidRPr="001B4450">
        <w:rPr>
          <w:sz w:val="26"/>
          <w:szCs w:val="26"/>
        </w:rPr>
        <w:t>Chơi mang tính biểu tượng hoặc tưởng tượng</w:t>
      </w:r>
    </w:p>
    <w:p w14:paraId="2C3AA4DE" w14:textId="77777777" w:rsidR="001B4450" w:rsidRPr="001B4450" w:rsidRDefault="001B4450" w:rsidP="005E191A">
      <w:pPr>
        <w:spacing w:before="120" w:after="60" w:line="276" w:lineRule="auto"/>
        <w:ind w:firstLine="567"/>
        <w:jc w:val="both"/>
        <w:rPr>
          <w:sz w:val="26"/>
          <w:szCs w:val="26"/>
        </w:rPr>
      </w:pPr>
      <w:r w:rsidRPr="001B4450">
        <w:rPr>
          <w:b/>
          <w:sz w:val="26"/>
          <w:szCs w:val="26"/>
        </w:rPr>
        <w:t xml:space="preserve">3. Chẩn đoán mức độ tự kỷ: Dựa theo </w:t>
      </w:r>
      <w:r w:rsidRPr="001B4450">
        <w:rPr>
          <w:bCs/>
          <w:i/>
          <w:iCs/>
          <w:sz w:val="26"/>
          <w:szCs w:val="26"/>
        </w:rPr>
        <w:t xml:space="preserve">Thang chấm điểm tự kỷ ở trẻ em ( CARS) </w:t>
      </w:r>
    </w:p>
    <w:p w14:paraId="60D39770"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ARS là một công cụ kết hợp bởi báo cáo của cha mẹ và quan sát trực tiếp của các chuyên gia trong khoảng 30-45 phút về 15 lĩnh vực: </w:t>
      </w:r>
    </w:p>
    <w:p w14:paraId="306585C5" w14:textId="77777777" w:rsidR="001B4450" w:rsidRPr="001B4450" w:rsidRDefault="001B4450" w:rsidP="005E191A">
      <w:pPr>
        <w:widowControl w:val="0"/>
        <w:tabs>
          <w:tab w:val="left" w:pos="0"/>
        </w:tabs>
        <w:spacing w:before="120" w:after="60" w:line="276" w:lineRule="auto"/>
        <w:ind w:firstLine="567"/>
        <w:jc w:val="both"/>
        <w:outlineLvl w:val="0"/>
        <w:rPr>
          <w:b/>
          <w:i/>
          <w:sz w:val="26"/>
          <w:szCs w:val="26"/>
          <w:lang w:val="vi-VN"/>
        </w:rPr>
      </w:pPr>
      <w:r w:rsidRPr="001B4450">
        <w:rPr>
          <w:b/>
          <w:i/>
          <w:sz w:val="26"/>
          <w:szCs w:val="26"/>
          <w:lang w:val="vi-VN"/>
        </w:rPr>
        <w:t>Kết quả đánh giá:</w:t>
      </w:r>
    </w:p>
    <w:p w14:paraId="41C9A77D" w14:textId="77777777" w:rsidR="001B4450" w:rsidRPr="001B4450" w:rsidRDefault="001B4450" w:rsidP="005E191A">
      <w:pPr>
        <w:widowControl w:val="0"/>
        <w:tabs>
          <w:tab w:val="left" w:pos="0"/>
        </w:tabs>
        <w:spacing w:before="120" w:after="60" w:line="276" w:lineRule="auto"/>
        <w:ind w:firstLine="567"/>
        <w:jc w:val="both"/>
        <w:outlineLvl w:val="0"/>
        <w:rPr>
          <w:i/>
          <w:sz w:val="26"/>
          <w:szCs w:val="26"/>
          <w:lang w:val="vi-VN"/>
        </w:rPr>
      </w:pPr>
      <w:r w:rsidRPr="001B4450">
        <w:rPr>
          <w:i/>
          <w:sz w:val="26"/>
          <w:szCs w:val="26"/>
          <w:lang w:val="vi-VN"/>
        </w:rPr>
        <w:t>Mức độ tự kỷ được tính theo tổng số điểm của 15 lĩnh vực nói trên:</w:t>
      </w:r>
    </w:p>
    <w:p w14:paraId="702B46D7" w14:textId="77777777" w:rsidR="001B4450" w:rsidRPr="001B4450" w:rsidRDefault="001B4450" w:rsidP="004D6474">
      <w:pPr>
        <w:widowControl w:val="0"/>
        <w:numPr>
          <w:ilvl w:val="0"/>
          <w:numId w:val="163"/>
        </w:numPr>
        <w:tabs>
          <w:tab w:val="left" w:pos="840"/>
        </w:tabs>
        <w:spacing w:before="120" w:after="60" w:line="276" w:lineRule="auto"/>
        <w:ind w:left="0" w:firstLine="567"/>
        <w:jc w:val="both"/>
        <w:rPr>
          <w:sz w:val="26"/>
          <w:szCs w:val="26"/>
          <w:lang w:val="vi-VN"/>
        </w:rPr>
      </w:pPr>
      <w:r w:rsidRPr="001B4450">
        <w:rPr>
          <w:sz w:val="26"/>
          <w:szCs w:val="26"/>
          <w:lang w:val="vi-VN"/>
        </w:rPr>
        <w:t>Từ 15 đến 30 điểm: Không tự kỷ.</w:t>
      </w:r>
    </w:p>
    <w:p w14:paraId="47499D8B" w14:textId="77777777" w:rsidR="001B4450" w:rsidRPr="001B4450" w:rsidRDefault="001B4450" w:rsidP="004D6474">
      <w:pPr>
        <w:widowControl w:val="0"/>
        <w:numPr>
          <w:ilvl w:val="0"/>
          <w:numId w:val="163"/>
        </w:numPr>
        <w:tabs>
          <w:tab w:val="left" w:pos="840"/>
        </w:tabs>
        <w:spacing w:before="120" w:after="60" w:line="276" w:lineRule="auto"/>
        <w:ind w:left="0" w:firstLine="567"/>
        <w:jc w:val="both"/>
        <w:rPr>
          <w:sz w:val="26"/>
          <w:szCs w:val="26"/>
          <w:lang w:val="vi-VN"/>
        </w:rPr>
      </w:pPr>
      <w:r w:rsidRPr="001B4450">
        <w:rPr>
          <w:sz w:val="26"/>
          <w:szCs w:val="26"/>
          <w:lang w:val="vi-VN"/>
        </w:rPr>
        <w:t>Từ 31 đến 36 điểm: Tự kỷ nhẹ và vừa.</w:t>
      </w:r>
    </w:p>
    <w:p w14:paraId="6E2DA5A6" w14:textId="77777777" w:rsidR="001B4450" w:rsidRPr="001B4450" w:rsidRDefault="001B4450" w:rsidP="004D6474">
      <w:pPr>
        <w:widowControl w:val="0"/>
        <w:numPr>
          <w:ilvl w:val="0"/>
          <w:numId w:val="163"/>
        </w:numPr>
        <w:tabs>
          <w:tab w:val="left" w:pos="840"/>
        </w:tabs>
        <w:spacing w:before="120" w:after="60" w:line="276" w:lineRule="auto"/>
        <w:ind w:left="0" w:firstLine="567"/>
        <w:jc w:val="both"/>
        <w:rPr>
          <w:sz w:val="26"/>
          <w:szCs w:val="26"/>
          <w:lang w:val="vi-VN"/>
        </w:rPr>
      </w:pPr>
      <w:r w:rsidRPr="001B4450">
        <w:rPr>
          <w:sz w:val="26"/>
          <w:szCs w:val="26"/>
          <w:lang w:val="vi-VN"/>
        </w:rPr>
        <w:t>Từ 37 đến 60 điểm: Tự kỷ nặng</w:t>
      </w:r>
    </w:p>
    <w:p w14:paraId="6838CE6F" w14:textId="77777777" w:rsidR="001B4450" w:rsidRPr="001B4450" w:rsidRDefault="001B4450" w:rsidP="005E191A">
      <w:pPr>
        <w:tabs>
          <w:tab w:val="left" w:pos="0"/>
        </w:tabs>
        <w:spacing w:before="120" w:after="60" w:line="276" w:lineRule="auto"/>
        <w:ind w:firstLine="567"/>
        <w:jc w:val="both"/>
        <w:rPr>
          <w:b/>
          <w:sz w:val="26"/>
          <w:szCs w:val="26"/>
          <w:lang w:val="vi-VN"/>
        </w:rPr>
      </w:pPr>
      <w:r w:rsidRPr="001B4450">
        <w:rPr>
          <w:b/>
          <w:sz w:val="26"/>
          <w:szCs w:val="26"/>
          <w:lang w:val="vi-VN"/>
        </w:rPr>
        <w:t>III. CAN THIỆP SỚM</w:t>
      </w:r>
    </w:p>
    <w:p w14:paraId="66545F59" w14:textId="77777777" w:rsidR="001B4450" w:rsidRPr="001B4450" w:rsidRDefault="001B4450" w:rsidP="005E191A">
      <w:pPr>
        <w:tabs>
          <w:tab w:val="left" w:pos="0"/>
        </w:tabs>
        <w:spacing w:before="120" w:after="60" w:line="276" w:lineRule="auto"/>
        <w:ind w:firstLine="567"/>
        <w:jc w:val="both"/>
        <w:rPr>
          <w:b/>
          <w:sz w:val="26"/>
          <w:szCs w:val="26"/>
          <w:lang w:val="vi-VN"/>
        </w:rPr>
      </w:pPr>
      <w:r w:rsidRPr="001B4450">
        <w:rPr>
          <w:b/>
          <w:sz w:val="26"/>
          <w:szCs w:val="26"/>
          <w:lang w:val="vi-VN"/>
        </w:rPr>
        <w:t>1. Nguyên tắc</w:t>
      </w:r>
    </w:p>
    <w:p w14:paraId="4DDAD02B" w14:textId="77777777" w:rsidR="001B4450" w:rsidRPr="005A1CF9" w:rsidRDefault="001B4450" w:rsidP="005E191A">
      <w:pPr>
        <w:numPr>
          <w:ilvl w:val="0"/>
          <w:numId w:val="164"/>
        </w:numPr>
        <w:spacing w:before="120" w:after="60" w:line="276" w:lineRule="auto"/>
        <w:ind w:left="0" w:firstLine="567"/>
        <w:jc w:val="both"/>
        <w:rPr>
          <w:spacing w:val="6"/>
          <w:sz w:val="26"/>
          <w:szCs w:val="26"/>
          <w:lang w:val="vi-VN"/>
        </w:rPr>
      </w:pPr>
      <w:r w:rsidRPr="005A1CF9">
        <w:rPr>
          <w:spacing w:val="6"/>
          <w:sz w:val="26"/>
          <w:szCs w:val="26"/>
          <w:lang w:val="vi-VN"/>
        </w:rPr>
        <w:t>Can thiệp ngay sau khi phát hiện và chẩn đoán tự kỷ (không nên chờ đợi đủ tiêu chuẩn chẩn đoán tự kỷ rồi mới can thiệp).</w:t>
      </w:r>
    </w:p>
    <w:p w14:paraId="5E70DE9B" w14:textId="77777777" w:rsidR="001B4450" w:rsidRPr="005A1CF9" w:rsidRDefault="001B4450" w:rsidP="005E191A">
      <w:pPr>
        <w:numPr>
          <w:ilvl w:val="0"/>
          <w:numId w:val="164"/>
        </w:numPr>
        <w:spacing w:before="120" w:after="60" w:line="276" w:lineRule="auto"/>
        <w:ind w:left="0" w:firstLine="567"/>
        <w:jc w:val="both"/>
        <w:rPr>
          <w:spacing w:val="4"/>
          <w:sz w:val="26"/>
          <w:szCs w:val="26"/>
          <w:lang w:val="vi-VN"/>
        </w:rPr>
      </w:pPr>
      <w:r w:rsidRPr="005A1CF9">
        <w:rPr>
          <w:spacing w:val="4"/>
          <w:sz w:val="26"/>
          <w:szCs w:val="26"/>
          <w:lang w:val="vi-VN"/>
        </w:rPr>
        <w:t>Can thiệp sớm toàn diện về phục hồi chức năng, giáo dục và hội nhập xã hội. Nhóm can thiệp gồm: bác sỹ PHCN Nhi khoa, bác sỹ tâm thần, cán bộ tâm lý, kỹ thuật viên ngôn ngữ trị liệu, kỹ thuật viên hoạt động trị liệu, giáo viên mầm non, gia đình (cha mẹ đóng vai trò rất quan trọng trong nhóm can thiệp)…</w:t>
      </w:r>
    </w:p>
    <w:p w14:paraId="2B18CA1C" w14:textId="77777777" w:rsidR="001B4450" w:rsidRPr="005A1CF9" w:rsidRDefault="001B4450" w:rsidP="005E191A">
      <w:pPr>
        <w:numPr>
          <w:ilvl w:val="0"/>
          <w:numId w:val="164"/>
        </w:numPr>
        <w:spacing w:before="120" w:after="60" w:line="276" w:lineRule="auto"/>
        <w:ind w:left="0" w:firstLine="567"/>
        <w:jc w:val="both"/>
        <w:rPr>
          <w:sz w:val="26"/>
          <w:szCs w:val="26"/>
          <w:lang w:val="vi-VN"/>
        </w:rPr>
      </w:pPr>
      <w:r w:rsidRPr="005A1CF9">
        <w:rPr>
          <w:sz w:val="26"/>
          <w:szCs w:val="26"/>
          <w:lang w:val="vi-VN"/>
        </w:rPr>
        <w:t>Chương trình can thiệp được viết cho từng trẻ dựa vào kết quả đánh giá toàn diện sự phát triển của trẻ.</w:t>
      </w:r>
    </w:p>
    <w:p w14:paraId="710E59ED" w14:textId="77777777" w:rsidR="001B4450" w:rsidRPr="005A1CF9" w:rsidRDefault="001B4450" w:rsidP="005E191A">
      <w:pPr>
        <w:numPr>
          <w:ilvl w:val="0"/>
          <w:numId w:val="164"/>
        </w:numPr>
        <w:spacing w:before="120" w:after="60" w:line="276" w:lineRule="auto"/>
        <w:ind w:left="0" w:firstLine="567"/>
        <w:jc w:val="both"/>
        <w:rPr>
          <w:sz w:val="26"/>
          <w:szCs w:val="26"/>
          <w:lang w:val="vi-VN"/>
        </w:rPr>
      </w:pPr>
      <w:r w:rsidRPr="005A1CF9">
        <w:rPr>
          <w:sz w:val="26"/>
          <w:szCs w:val="26"/>
          <w:lang w:val="vi-VN"/>
        </w:rPr>
        <w:t>Thời gian can thiệp: chương trình 1 năm, 2 năm và lâu hơn trong vài năm liên tục, tích cực.</w:t>
      </w:r>
    </w:p>
    <w:p w14:paraId="4E9CDD6C" w14:textId="77777777" w:rsidR="001B4450" w:rsidRPr="001B4450" w:rsidRDefault="001B4450" w:rsidP="005E191A">
      <w:pPr>
        <w:numPr>
          <w:ilvl w:val="0"/>
          <w:numId w:val="164"/>
        </w:numPr>
        <w:spacing w:before="120" w:after="60" w:line="276" w:lineRule="auto"/>
        <w:ind w:left="0" w:firstLine="567"/>
        <w:jc w:val="both"/>
        <w:rPr>
          <w:sz w:val="26"/>
          <w:szCs w:val="26"/>
        </w:rPr>
      </w:pPr>
      <w:r w:rsidRPr="005A1CF9">
        <w:rPr>
          <w:sz w:val="26"/>
          <w:szCs w:val="26"/>
          <w:lang w:val="vi-VN"/>
        </w:rPr>
        <w:t xml:space="preserve">Can thiệp tại các trung tâm (Khoa PHCN, Khoa Tâm lý/ Tâm thần, Trung tâm can thiệp sớm thuộc nhà nước và không thuộc hệ thống nhà nước..) </w:t>
      </w:r>
      <w:r w:rsidRPr="001B4450">
        <w:rPr>
          <w:sz w:val="26"/>
          <w:szCs w:val="26"/>
        </w:rPr>
        <w:t>phối hợp với chương trình can thiệp tại nhà.</w:t>
      </w:r>
    </w:p>
    <w:p w14:paraId="72E749AE" w14:textId="77777777" w:rsidR="001B4450" w:rsidRPr="001B4450" w:rsidRDefault="001B4450" w:rsidP="005E191A">
      <w:pPr>
        <w:tabs>
          <w:tab w:val="left" w:pos="0"/>
        </w:tabs>
        <w:spacing w:before="120" w:after="60" w:line="276" w:lineRule="auto"/>
        <w:ind w:firstLine="567"/>
        <w:jc w:val="both"/>
        <w:rPr>
          <w:b/>
          <w:sz w:val="26"/>
          <w:szCs w:val="26"/>
        </w:rPr>
      </w:pPr>
      <w:r w:rsidRPr="001B4450">
        <w:rPr>
          <w:b/>
          <w:sz w:val="26"/>
          <w:szCs w:val="26"/>
        </w:rPr>
        <w:t>2. Các kỹ thuật can thiệp sớm</w:t>
      </w:r>
    </w:p>
    <w:p w14:paraId="2E02830F" w14:textId="77777777" w:rsidR="001B4450" w:rsidRPr="001B4450" w:rsidRDefault="001B4450" w:rsidP="005E191A">
      <w:pPr>
        <w:tabs>
          <w:tab w:val="left" w:pos="0"/>
        </w:tabs>
        <w:spacing w:before="120" w:after="60" w:line="276" w:lineRule="auto"/>
        <w:ind w:firstLine="567"/>
        <w:jc w:val="both"/>
        <w:rPr>
          <w:b/>
          <w:i/>
          <w:sz w:val="26"/>
          <w:szCs w:val="26"/>
        </w:rPr>
      </w:pPr>
      <w:r w:rsidRPr="001B4450">
        <w:rPr>
          <w:b/>
          <w:i/>
          <w:sz w:val="26"/>
          <w:szCs w:val="26"/>
        </w:rPr>
        <w:t>2.1. Can thiệp hành vi</w:t>
      </w:r>
    </w:p>
    <w:p w14:paraId="316AB130" w14:textId="77777777" w:rsidR="001B4450" w:rsidRPr="001B4450" w:rsidRDefault="001B4450" w:rsidP="005E191A">
      <w:pPr>
        <w:spacing w:before="120" w:after="60" w:line="276" w:lineRule="auto"/>
        <w:ind w:firstLine="567"/>
        <w:jc w:val="both"/>
        <w:rPr>
          <w:b/>
          <w:sz w:val="26"/>
          <w:szCs w:val="26"/>
        </w:rPr>
      </w:pPr>
      <w:r w:rsidRPr="001B4450">
        <w:rPr>
          <w:b/>
          <w:sz w:val="26"/>
          <w:szCs w:val="26"/>
        </w:rPr>
        <w:t>Phân tích hành vi ứng dụng (ABA)</w:t>
      </w:r>
    </w:p>
    <w:p w14:paraId="651C5700" w14:textId="77777777" w:rsidR="001B4450" w:rsidRPr="001B4450" w:rsidRDefault="004D6474" w:rsidP="005E191A">
      <w:pPr>
        <w:spacing w:before="120" w:after="60" w:line="276" w:lineRule="auto"/>
        <w:ind w:firstLine="567"/>
        <w:jc w:val="both"/>
        <w:rPr>
          <w:sz w:val="26"/>
          <w:szCs w:val="26"/>
        </w:rPr>
      </w:pPr>
      <w:r w:rsidRPr="001B4450">
        <w:rPr>
          <w:sz w:val="26"/>
          <w:szCs w:val="26"/>
          <w:lang w:val="pt-BR"/>
        </w:rPr>
        <w:t>“</w:t>
      </w:r>
      <w:r w:rsidR="001B4450" w:rsidRPr="001B4450">
        <w:rPr>
          <w:i/>
          <w:sz w:val="26"/>
          <w:szCs w:val="26"/>
        </w:rPr>
        <w:t>Phân tích hành vi ứng dụng”</w:t>
      </w:r>
      <w:r w:rsidR="001B4450" w:rsidRPr="001B4450">
        <w:rPr>
          <w:sz w:val="26"/>
          <w:szCs w:val="26"/>
        </w:rPr>
        <w:t xml:space="preserve"> là một quá trình nghiên cứu và chỉnh sửa một hành vi được coi là không thích hợp hoặc bất thường để có kế hoạch can thiệp hành vi: (1) Thay đổi môi trường, hoàn cảnh xuất hiện hành vi; (2) Theo dõi và giám sát các đáp ứng cần phải thay đổi của trẻ và kết quả là (3) Hành vi bất thường được thay thế bằng hành vi mới thích hợp hơn. Đó chính là quá trình học các kỹ năng sống của trẻ.</w:t>
      </w:r>
    </w:p>
    <w:p w14:paraId="0B428FAB" w14:textId="77777777" w:rsidR="001B4450" w:rsidRPr="001B4450" w:rsidRDefault="004D6474" w:rsidP="005E191A">
      <w:pPr>
        <w:spacing w:before="120" w:after="60" w:line="276" w:lineRule="auto"/>
        <w:ind w:firstLine="567"/>
        <w:jc w:val="both"/>
        <w:rPr>
          <w:b/>
          <w:sz w:val="26"/>
          <w:szCs w:val="26"/>
        </w:rPr>
      </w:pPr>
      <w:r w:rsidRPr="004D6474">
        <w:rPr>
          <w:b/>
          <w:sz w:val="26"/>
          <w:szCs w:val="26"/>
          <w:lang w:val="pt-BR"/>
        </w:rPr>
        <w:t>“</w:t>
      </w:r>
      <w:r w:rsidR="001B4450" w:rsidRPr="001B4450">
        <w:rPr>
          <w:b/>
          <w:i/>
          <w:sz w:val="26"/>
          <w:szCs w:val="26"/>
        </w:rPr>
        <w:t xml:space="preserve">Phân tích hành vi ứng dụng” </w:t>
      </w:r>
      <w:r w:rsidR="001B4450" w:rsidRPr="001B4450">
        <w:rPr>
          <w:sz w:val="26"/>
          <w:szCs w:val="26"/>
        </w:rPr>
        <w:t>bao gồm:</w:t>
      </w:r>
    </w:p>
    <w:p w14:paraId="138E3F7B" w14:textId="77777777" w:rsidR="001B4450" w:rsidRPr="001B4450" w:rsidRDefault="001B4450" w:rsidP="005E191A">
      <w:pPr>
        <w:numPr>
          <w:ilvl w:val="0"/>
          <w:numId w:val="165"/>
        </w:numPr>
        <w:spacing w:before="120" w:after="60" w:line="276" w:lineRule="auto"/>
        <w:ind w:left="0" w:firstLine="567"/>
        <w:jc w:val="both"/>
        <w:rPr>
          <w:sz w:val="26"/>
          <w:szCs w:val="26"/>
        </w:rPr>
      </w:pPr>
      <w:r w:rsidRPr="001B4450">
        <w:rPr>
          <w:sz w:val="26"/>
          <w:szCs w:val="26"/>
        </w:rPr>
        <w:t>Quan sát trực tiếp hành vi của trẻ,</w:t>
      </w:r>
    </w:p>
    <w:p w14:paraId="5326198A" w14:textId="77777777" w:rsidR="001B4450" w:rsidRPr="001B4450" w:rsidRDefault="001B4450" w:rsidP="005E191A">
      <w:pPr>
        <w:numPr>
          <w:ilvl w:val="0"/>
          <w:numId w:val="165"/>
        </w:numPr>
        <w:spacing w:before="120" w:after="60" w:line="276" w:lineRule="auto"/>
        <w:ind w:left="0" w:firstLine="567"/>
        <w:jc w:val="both"/>
        <w:rPr>
          <w:sz w:val="26"/>
          <w:szCs w:val="26"/>
        </w:rPr>
      </w:pPr>
      <w:r w:rsidRPr="001B4450">
        <w:rPr>
          <w:sz w:val="26"/>
          <w:szCs w:val="26"/>
        </w:rPr>
        <w:t>Sử dụng các kích thích vào tiền hành vi và hậu hành vi,</w:t>
      </w:r>
    </w:p>
    <w:p w14:paraId="77AEA463" w14:textId="77777777" w:rsidR="001B4450" w:rsidRPr="001B4450" w:rsidRDefault="001B4450" w:rsidP="005E191A">
      <w:pPr>
        <w:numPr>
          <w:ilvl w:val="0"/>
          <w:numId w:val="165"/>
        </w:numPr>
        <w:spacing w:before="120" w:after="60" w:line="276" w:lineRule="auto"/>
        <w:ind w:left="0" w:firstLine="567"/>
        <w:jc w:val="both"/>
        <w:rPr>
          <w:sz w:val="26"/>
          <w:szCs w:val="26"/>
        </w:rPr>
      </w:pPr>
      <w:r w:rsidRPr="001B4450">
        <w:rPr>
          <w:sz w:val="26"/>
          <w:szCs w:val="26"/>
        </w:rPr>
        <w:t>Đo lường hành vi bất thường (tần xuất, thời gian, mức độ, địa điểm,..)</w:t>
      </w:r>
    </w:p>
    <w:p w14:paraId="01E56154" w14:textId="77777777" w:rsidR="001B4450" w:rsidRPr="004D6474" w:rsidRDefault="001B4450" w:rsidP="005E191A">
      <w:pPr>
        <w:numPr>
          <w:ilvl w:val="0"/>
          <w:numId w:val="165"/>
        </w:numPr>
        <w:spacing w:before="120" w:after="60" w:line="276" w:lineRule="auto"/>
        <w:ind w:left="0" w:firstLine="567"/>
        <w:jc w:val="both"/>
        <w:rPr>
          <w:spacing w:val="-4"/>
          <w:sz w:val="26"/>
          <w:szCs w:val="26"/>
        </w:rPr>
      </w:pPr>
      <w:r w:rsidRPr="004D6474">
        <w:rPr>
          <w:spacing w:val="-4"/>
          <w:sz w:val="26"/>
          <w:szCs w:val="26"/>
        </w:rPr>
        <w:t>Phân tích chức năng mối liên hệ giữa môi trường và hành vi</w:t>
      </w:r>
    </w:p>
    <w:p w14:paraId="57D394A1" w14:textId="77777777" w:rsidR="001B4450" w:rsidRPr="001B4450" w:rsidRDefault="001B4450" w:rsidP="005E191A">
      <w:pPr>
        <w:numPr>
          <w:ilvl w:val="0"/>
          <w:numId w:val="165"/>
        </w:numPr>
        <w:spacing w:before="120" w:after="60" w:line="276" w:lineRule="auto"/>
        <w:ind w:left="0" w:firstLine="567"/>
        <w:jc w:val="both"/>
        <w:rPr>
          <w:sz w:val="26"/>
          <w:szCs w:val="26"/>
        </w:rPr>
      </w:pPr>
      <w:r w:rsidRPr="001B4450">
        <w:rPr>
          <w:sz w:val="26"/>
          <w:szCs w:val="26"/>
        </w:rPr>
        <w:t>Dựa vào các kết quả mô tả và phân tích chức năng của hành vi để thiết lập thực hành về thay đổi hành vi.</w:t>
      </w:r>
    </w:p>
    <w:p w14:paraId="6AF9B868" w14:textId="77777777" w:rsidR="001B4450" w:rsidRPr="001B4450" w:rsidRDefault="001B4450" w:rsidP="005E191A">
      <w:pPr>
        <w:spacing w:before="120" w:after="60" w:line="276" w:lineRule="auto"/>
        <w:ind w:firstLine="567"/>
        <w:jc w:val="both"/>
        <w:rPr>
          <w:sz w:val="26"/>
          <w:szCs w:val="26"/>
        </w:rPr>
      </w:pPr>
      <w:r w:rsidRPr="001B4450">
        <w:rPr>
          <w:b/>
          <w:sz w:val="26"/>
          <w:szCs w:val="26"/>
        </w:rPr>
        <w:t>Mô hình ABC</w:t>
      </w:r>
      <w:r w:rsidRPr="001B4450">
        <w:rPr>
          <w:sz w:val="26"/>
          <w:szCs w:val="26"/>
        </w:rPr>
        <w:t xml:space="preserve"> - Là cơ sở của phương pháp </w:t>
      </w:r>
      <w:r w:rsidR="004D6474" w:rsidRPr="001B4450">
        <w:rPr>
          <w:sz w:val="26"/>
          <w:szCs w:val="26"/>
          <w:lang w:val="pt-BR"/>
        </w:rPr>
        <w:t>“</w:t>
      </w:r>
      <w:r w:rsidRPr="001B4450">
        <w:rPr>
          <w:i/>
          <w:sz w:val="26"/>
          <w:szCs w:val="26"/>
        </w:rPr>
        <w:t>Phân tích hành vi ứng dụng”</w:t>
      </w:r>
      <w:r w:rsidRPr="001B4450">
        <w:rPr>
          <w:sz w:val="26"/>
          <w:szCs w:val="26"/>
        </w:rPr>
        <w:t xml:space="preserve">  </w:t>
      </w:r>
    </w:p>
    <w:p w14:paraId="09246F69" w14:textId="77777777" w:rsidR="001B4450" w:rsidRPr="001B4450" w:rsidRDefault="001B4450" w:rsidP="005E191A">
      <w:pPr>
        <w:spacing w:before="120" w:after="60" w:line="276" w:lineRule="auto"/>
        <w:ind w:firstLine="567"/>
        <w:jc w:val="both"/>
        <w:rPr>
          <w:i/>
          <w:sz w:val="26"/>
          <w:szCs w:val="26"/>
        </w:rPr>
      </w:pPr>
      <w:r w:rsidRPr="001B4450">
        <w:rPr>
          <w:sz w:val="26"/>
          <w:szCs w:val="26"/>
        </w:rPr>
        <w:t xml:space="preserve">Bước đầu tiên của </w:t>
      </w:r>
      <w:r w:rsidR="004D6474" w:rsidRPr="001B4450">
        <w:rPr>
          <w:sz w:val="26"/>
          <w:szCs w:val="26"/>
          <w:lang w:val="pt-BR"/>
        </w:rPr>
        <w:t>“</w:t>
      </w:r>
      <w:r w:rsidRPr="001B4450">
        <w:rPr>
          <w:sz w:val="26"/>
          <w:szCs w:val="26"/>
        </w:rPr>
        <w:t xml:space="preserve">Phân tích hành vi ứng dụng” là phân tích hành vi bằng sử dụng </w:t>
      </w:r>
      <w:r w:rsidRPr="001B4450">
        <w:rPr>
          <w:i/>
          <w:sz w:val="26"/>
          <w:szCs w:val="26"/>
        </w:rPr>
        <w:t>Mô hình ABC gồm:</w:t>
      </w:r>
    </w:p>
    <w:p w14:paraId="55D2CBE9" w14:textId="77777777" w:rsidR="001B4450" w:rsidRPr="001B4450" w:rsidRDefault="001B4450" w:rsidP="005E191A">
      <w:pPr>
        <w:spacing w:before="120" w:after="60" w:line="276" w:lineRule="auto"/>
        <w:ind w:firstLine="567"/>
        <w:jc w:val="both"/>
        <w:rPr>
          <w:sz w:val="26"/>
          <w:szCs w:val="26"/>
        </w:rPr>
      </w:pPr>
      <w:r w:rsidRPr="001B4450">
        <w:rPr>
          <w:sz w:val="26"/>
          <w:szCs w:val="26"/>
        </w:rPr>
        <w:t>A - Tiền hành vi (Antecedent: là một hướng dẫn hoặc một yêu cầu trẻ thực hiện một hành động.</w:t>
      </w:r>
    </w:p>
    <w:p w14:paraId="12E58F66" w14:textId="77777777" w:rsidR="001B4450" w:rsidRPr="001B4450" w:rsidRDefault="001B4450" w:rsidP="005E191A">
      <w:pPr>
        <w:spacing w:before="120" w:after="60" w:line="276" w:lineRule="auto"/>
        <w:ind w:firstLine="567"/>
        <w:jc w:val="both"/>
        <w:rPr>
          <w:sz w:val="26"/>
          <w:szCs w:val="26"/>
        </w:rPr>
      </w:pPr>
      <w:r w:rsidRPr="001B4450">
        <w:rPr>
          <w:sz w:val="26"/>
          <w:szCs w:val="26"/>
        </w:rPr>
        <w:t>B – Hành vi (Behavior): là hành vi hoặc đáp ứng của trẻ (thực hiện đúng, không thực hiện đúng hoặc không làm gì).</w:t>
      </w:r>
    </w:p>
    <w:p w14:paraId="0BBB0929"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 – Hậu hành vi (Consequence): là đáp ứng của người chăm sóc/ trị liệu trẻ có thể dao động từ các củng cố hành vi dương tính (VD. Cử chỉ đặc biệt như bế ẵm/ sờ vào người, bằng lời nói </w:t>
      </w:r>
      <w:r w:rsidR="004C5D07" w:rsidRPr="001B4450">
        <w:rPr>
          <w:sz w:val="26"/>
          <w:szCs w:val="26"/>
          <w:lang w:val="pt-BR"/>
        </w:rPr>
        <w:t>“</w:t>
      </w:r>
      <w:r w:rsidRPr="001B4450">
        <w:rPr>
          <w:sz w:val="26"/>
          <w:szCs w:val="26"/>
        </w:rPr>
        <w:t xml:space="preserve">mẹ yêu con, đừng khóc”) đến sự đáp ứng mạnh mẽ </w:t>
      </w:r>
      <w:r w:rsidR="004C5D07" w:rsidRPr="001B4450">
        <w:rPr>
          <w:sz w:val="26"/>
          <w:szCs w:val="26"/>
          <w:lang w:val="pt-BR"/>
        </w:rPr>
        <w:t>“</w:t>
      </w:r>
      <w:r w:rsidRPr="001B4450">
        <w:rPr>
          <w:sz w:val="26"/>
          <w:szCs w:val="26"/>
        </w:rPr>
        <w:t xml:space="preserve">Không được” và đến chấp nhận hành vi bất thường của trẻ (đáp ứng theo ý muốn của trẻ). </w:t>
      </w:r>
    </w:p>
    <w:p w14:paraId="215B19DA" w14:textId="77777777" w:rsidR="001B4450" w:rsidRPr="001B4450" w:rsidRDefault="001B4450" w:rsidP="005532EB">
      <w:pPr>
        <w:spacing w:before="120" w:after="240" w:line="276" w:lineRule="auto"/>
        <w:ind w:firstLine="567"/>
        <w:jc w:val="both"/>
        <w:rPr>
          <w:sz w:val="26"/>
          <w:szCs w:val="26"/>
        </w:rPr>
      </w:pPr>
      <w:r w:rsidRPr="001B4450">
        <w:rPr>
          <w:sz w:val="26"/>
          <w:szCs w:val="26"/>
        </w:rPr>
        <w:t>Sau đây là ví dụ bảng phân tích hành vi ABC của gia đình trẻ tự kỷ:</w:t>
      </w:r>
    </w:p>
    <w:tbl>
      <w:tblPr>
        <w:tblW w:w="935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3260"/>
        <w:gridCol w:w="3119"/>
      </w:tblGrid>
      <w:tr w:rsidR="001B4450" w:rsidRPr="005532EB" w14:paraId="531927F6" w14:textId="77777777" w:rsidTr="00CA6B49">
        <w:tc>
          <w:tcPr>
            <w:tcW w:w="2977" w:type="dxa"/>
            <w:shd w:val="clear" w:color="auto" w:fill="auto"/>
          </w:tcPr>
          <w:p w14:paraId="3EFB7D43" w14:textId="77777777" w:rsidR="001B4450" w:rsidRPr="005532EB" w:rsidRDefault="001B4450" w:rsidP="005532EB">
            <w:pPr>
              <w:spacing w:before="120" w:after="60"/>
              <w:jc w:val="center"/>
              <w:rPr>
                <w:b/>
                <w:lang w:val="pl-PL"/>
              </w:rPr>
            </w:pPr>
            <w:r w:rsidRPr="005532EB">
              <w:rPr>
                <w:b/>
                <w:lang w:val="pl-PL"/>
              </w:rPr>
              <w:t>Tiền hành vi</w:t>
            </w:r>
          </w:p>
          <w:p w14:paraId="51014E9A" w14:textId="77777777" w:rsidR="001B4450" w:rsidRPr="005532EB" w:rsidRDefault="001B4450" w:rsidP="005532EB">
            <w:pPr>
              <w:spacing w:before="120" w:after="60"/>
              <w:jc w:val="center"/>
              <w:rPr>
                <w:b/>
                <w:lang w:val="pl-PL"/>
              </w:rPr>
            </w:pPr>
            <w:r w:rsidRPr="005532EB">
              <w:rPr>
                <w:b/>
                <w:lang w:val="pl-PL"/>
              </w:rPr>
              <w:t>A</w:t>
            </w:r>
          </w:p>
        </w:tc>
        <w:tc>
          <w:tcPr>
            <w:tcW w:w="3260" w:type="dxa"/>
            <w:shd w:val="clear" w:color="auto" w:fill="auto"/>
          </w:tcPr>
          <w:p w14:paraId="3A314CED" w14:textId="77777777" w:rsidR="001B4450" w:rsidRPr="005532EB" w:rsidRDefault="001B4450" w:rsidP="005532EB">
            <w:pPr>
              <w:spacing w:before="120" w:after="60"/>
              <w:jc w:val="center"/>
              <w:rPr>
                <w:b/>
                <w:lang w:val="pl-PL"/>
              </w:rPr>
            </w:pPr>
            <w:r w:rsidRPr="005532EB">
              <w:rPr>
                <w:b/>
                <w:lang w:val="pl-PL"/>
              </w:rPr>
              <w:t>Hành vi</w:t>
            </w:r>
          </w:p>
          <w:p w14:paraId="1060F7EB" w14:textId="77777777" w:rsidR="001B4450" w:rsidRPr="005532EB" w:rsidRDefault="001B4450" w:rsidP="005532EB">
            <w:pPr>
              <w:spacing w:before="120" w:after="60"/>
              <w:jc w:val="center"/>
              <w:rPr>
                <w:b/>
                <w:lang w:val="pl-PL"/>
              </w:rPr>
            </w:pPr>
            <w:r w:rsidRPr="005532EB">
              <w:rPr>
                <w:b/>
                <w:lang w:val="pl-PL"/>
              </w:rPr>
              <w:t>B</w:t>
            </w:r>
          </w:p>
        </w:tc>
        <w:tc>
          <w:tcPr>
            <w:tcW w:w="3119" w:type="dxa"/>
            <w:shd w:val="clear" w:color="auto" w:fill="auto"/>
          </w:tcPr>
          <w:p w14:paraId="7313A159" w14:textId="77777777" w:rsidR="001B4450" w:rsidRPr="005532EB" w:rsidRDefault="001B4450" w:rsidP="005532EB">
            <w:pPr>
              <w:spacing w:before="120" w:after="60"/>
              <w:jc w:val="center"/>
              <w:rPr>
                <w:b/>
                <w:lang w:val="pl-PL"/>
              </w:rPr>
            </w:pPr>
            <w:r w:rsidRPr="005532EB">
              <w:rPr>
                <w:b/>
                <w:lang w:val="pl-PL"/>
              </w:rPr>
              <w:t>Hậu hành vi</w:t>
            </w:r>
          </w:p>
          <w:p w14:paraId="5321CF43" w14:textId="77777777" w:rsidR="001B4450" w:rsidRPr="005532EB" w:rsidRDefault="001B4450" w:rsidP="005532EB">
            <w:pPr>
              <w:spacing w:before="120" w:after="60"/>
              <w:jc w:val="center"/>
              <w:rPr>
                <w:b/>
                <w:lang w:val="pl-PL"/>
              </w:rPr>
            </w:pPr>
            <w:r w:rsidRPr="005532EB">
              <w:rPr>
                <w:b/>
                <w:lang w:val="pl-PL"/>
              </w:rPr>
              <w:t>C</w:t>
            </w:r>
          </w:p>
        </w:tc>
      </w:tr>
      <w:tr w:rsidR="001B4450" w:rsidRPr="005532EB" w14:paraId="29A02FE9" w14:textId="77777777" w:rsidTr="00CA6B49">
        <w:tc>
          <w:tcPr>
            <w:tcW w:w="2977" w:type="dxa"/>
            <w:shd w:val="clear" w:color="auto" w:fill="auto"/>
          </w:tcPr>
          <w:p w14:paraId="071EF46B" w14:textId="77777777" w:rsidR="001B4450" w:rsidRPr="005532EB" w:rsidRDefault="001B4450" w:rsidP="005532EB">
            <w:pPr>
              <w:spacing w:before="120" w:after="60"/>
              <w:jc w:val="both"/>
              <w:rPr>
                <w:i/>
                <w:lang w:val="pl-PL"/>
              </w:rPr>
            </w:pPr>
            <w:r w:rsidRPr="005532EB">
              <w:rPr>
                <w:i/>
                <w:lang w:val="pl-PL"/>
              </w:rPr>
              <w:t>Hoàn cảnh, môi trường trước khi hành vi xuất hiện</w:t>
            </w:r>
          </w:p>
        </w:tc>
        <w:tc>
          <w:tcPr>
            <w:tcW w:w="3260" w:type="dxa"/>
            <w:shd w:val="clear" w:color="auto" w:fill="auto"/>
          </w:tcPr>
          <w:p w14:paraId="49935D80" w14:textId="77777777" w:rsidR="001B4450" w:rsidRPr="005532EB" w:rsidRDefault="001B4450" w:rsidP="005532EB">
            <w:pPr>
              <w:spacing w:before="120" w:after="60"/>
              <w:jc w:val="both"/>
              <w:rPr>
                <w:i/>
                <w:spacing w:val="-2"/>
                <w:lang w:val="pl-PL"/>
              </w:rPr>
            </w:pPr>
            <w:r w:rsidRPr="005532EB">
              <w:rPr>
                <w:i/>
                <w:spacing w:val="-2"/>
                <w:lang w:val="pl-PL"/>
              </w:rPr>
              <w:t>Mô tả hành vi bất thường, tần xuất và địa điểm xảy ra hành vi</w:t>
            </w:r>
          </w:p>
        </w:tc>
        <w:tc>
          <w:tcPr>
            <w:tcW w:w="3119" w:type="dxa"/>
            <w:shd w:val="clear" w:color="auto" w:fill="auto"/>
          </w:tcPr>
          <w:p w14:paraId="3576CCEB" w14:textId="77777777" w:rsidR="001B4450" w:rsidRPr="005532EB" w:rsidRDefault="001B4450" w:rsidP="005532EB">
            <w:pPr>
              <w:spacing w:before="120" w:after="60"/>
              <w:jc w:val="both"/>
              <w:rPr>
                <w:i/>
                <w:lang w:val="pl-PL"/>
              </w:rPr>
            </w:pPr>
            <w:r w:rsidRPr="005532EB">
              <w:rPr>
                <w:i/>
                <w:lang w:val="pl-PL"/>
              </w:rPr>
              <w:t>Đáp ứng của người chăm sóc lên  hành vi của trẻ</w:t>
            </w:r>
          </w:p>
        </w:tc>
      </w:tr>
      <w:tr w:rsidR="001B4450" w:rsidRPr="005532EB" w14:paraId="2E922F32" w14:textId="77777777" w:rsidTr="00CA6B49">
        <w:tc>
          <w:tcPr>
            <w:tcW w:w="2977" w:type="dxa"/>
            <w:shd w:val="clear" w:color="auto" w:fill="auto"/>
          </w:tcPr>
          <w:p w14:paraId="015ABDA3" w14:textId="77777777" w:rsidR="001B4450" w:rsidRPr="005532EB" w:rsidRDefault="001B4450" w:rsidP="005532EB">
            <w:pPr>
              <w:spacing w:before="120" w:after="60"/>
              <w:jc w:val="both"/>
              <w:rPr>
                <w:lang w:val="pl-PL"/>
              </w:rPr>
            </w:pPr>
            <w:r w:rsidRPr="005532EB">
              <w:rPr>
                <w:lang w:val="pl-PL"/>
              </w:rPr>
              <w:t>Trẻ muốn làm một hành động (bật kênh tivi của mình) nhưng không được đáp ứng.</w:t>
            </w:r>
          </w:p>
          <w:p w14:paraId="1129CE57" w14:textId="77777777" w:rsidR="001B4450" w:rsidRPr="005532EB" w:rsidRDefault="001B4450" w:rsidP="005532EB">
            <w:pPr>
              <w:spacing w:before="120" w:after="60"/>
              <w:jc w:val="both"/>
              <w:rPr>
                <w:lang w:val="pl-PL"/>
              </w:rPr>
            </w:pPr>
            <w:r w:rsidRPr="005532EB">
              <w:rPr>
                <w:lang w:val="pl-PL"/>
              </w:rPr>
              <w:t>Trẻ muốn một đồ vật (cái ô tô, quyển sách…) nhưng không được đáp ứng.</w:t>
            </w:r>
          </w:p>
        </w:tc>
        <w:tc>
          <w:tcPr>
            <w:tcW w:w="3260" w:type="dxa"/>
            <w:shd w:val="clear" w:color="auto" w:fill="auto"/>
          </w:tcPr>
          <w:p w14:paraId="0BDD94F6" w14:textId="77777777" w:rsidR="001B4450" w:rsidRPr="005532EB" w:rsidRDefault="001B4450" w:rsidP="005532EB">
            <w:pPr>
              <w:spacing w:before="120" w:after="60"/>
              <w:jc w:val="both"/>
              <w:rPr>
                <w:lang w:val="pl-PL"/>
              </w:rPr>
            </w:pPr>
            <w:r w:rsidRPr="005532EB">
              <w:rPr>
                <w:lang w:val="pl-PL"/>
              </w:rPr>
              <w:t>- Trẻ đập đầu xuống đất, gào thét, ném đồ vật, đánh người.</w:t>
            </w:r>
          </w:p>
          <w:p w14:paraId="4EA84692" w14:textId="77777777" w:rsidR="001B4450" w:rsidRPr="005532EB" w:rsidRDefault="001B4450" w:rsidP="005532EB">
            <w:pPr>
              <w:spacing w:before="120" w:after="60"/>
              <w:jc w:val="both"/>
              <w:rPr>
                <w:lang w:val="pl-PL"/>
              </w:rPr>
            </w:pPr>
            <w:r w:rsidRPr="005532EB">
              <w:rPr>
                <w:lang w:val="pl-PL"/>
              </w:rPr>
              <w:t xml:space="preserve">- Nhiều lần (&gt;10 lần/ngày) </w:t>
            </w:r>
          </w:p>
          <w:p w14:paraId="28A81CC7" w14:textId="77777777" w:rsidR="001B4450" w:rsidRPr="005532EB" w:rsidRDefault="001B4450" w:rsidP="005532EB">
            <w:pPr>
              <w:spacing w:before="120" w:after="60"/>
              <w:jc w:val="both"/>
              <w:rPr>
                <w:lang w:val="pl-PL"/>
              </w:rPr>
            </w:pPr>
            <w:r w:rsidRPr="005532EB">
              <w:rPr>
                <w:lang w:val="pl-PL"/>
              </w:rPr>
              <w:t>- Ở phòng khách, phòng ăn, phòng ngủ, ngoài đường, ở lớp mẫu giáo…</w:t>
            </w:r>
          </w:p>
        </w:tc>
        <w:tc>
          <w:tcPr>
            <w:tcW w:w="3119" w:type="dxa"/>
            <w:shd w:val="clear" w:color="auto" w:fill="auto"/>
          </w:tcPr>
          <w:p w14:paraId="5464D642" w14:textId="77777777" w:rsidR="001B4450" w:rsidRPr="005532EB" w:rsidRDefault="001B4450" w:rsidP="005532EB">
            <w:pPr>
              <w:spacing w:before="120" w:after="60"/>
              <w:jc w:val="both"/>
              <w:rPr>
                <w:lang w:val="pl-PL"/>
              </w:rPr>
            </w:pPr>
            <w:r w:rsidRPr="005532EB">
              <w:rPr>
                <w:lang w:val="pl-PL"/>
              </w:rPr>
              <w:t>Mẹ bế trẻ lên dỗ và đáp ứng hành động/ đồ vật mà trẻ muốn.</w:t>
            </w:r>
          </w:p>
          <w:p w14:paraId="3B7C8542" w14:textId="77777777" w:rsidR="001B4450" w:rsidRPr="005532EB" w:rsidRDefault="001B4450" w:rsidP="005532EB">
            <w:pPr>
              <w:spacing w:before="120" w:after="60"/>
              <w:jc w:val="both"/>
              <w:rPr>
                <w:lang w:val="pl-PL"/>
              </w:rPr>
            </w:pPr>
            <w:r w:rsidRPr="005532EB">
              <w:rPr>
                <w:lang w:val="pl-PL"/>
              </w:rPr>
              <w:t>Bố lúc quát không đáp ứng, lúc lại dỗ và đáp ứng.</w:t>
            </w:r>
          </w:p>
          <w:p w14:paraId="3311024E" w14:textId="77777777" w:rsidR="001B4450" w:rsidRPr="005532EB" w:rsidRDefault="001B4450" w:rsidP="005532EB">
            <w:pPr>
              <w:spacing w:before="120" w:after="60"/>
              <w:jc w:val="both"/>
              <w:rPr>
                <w:lang w:val="pl-PL"/>
              </w:rPr>
            </w:pPr>
            <w:r w:rsidRPr="005532EB">
              <w:rPr>
                <w:lang w:val="pl-PL"/>
              </w:rPr>
              <w:t xml:space="preserve">Cô giáo </w:t>
            </w:r>
            <w:r w:rsidR="005532EB" w:rsidRPr="001B4450">
              <w:rPr>
                <w:sz w:val="26"/>
                <w:szCs w:val="26"/>
                <w:lang w:val="pt-BR"/>
              </w:rPr>
              <w:t>“</w:t>
            </w:r>
            <w:r w:rsidRPr="005532EB">
              <w:rPr>
                <w:lang w:val="pl-PL"/>
              </w:rPr>
              <w:t>Không được” và phạt bắt quay mặt vào tường.</w:t>
            </w:r>
          </w:p>
        </w:tc>
      </w:tr>
    </w:tbl>
    <w:p w14:paraId="3929683B" w14:textId="77777777" w:rsidR="001B4450" w:rsidRPr="001B4450" w:rsidRDefault="001B4450" w:rsidP="005E191A">
      <w:pPr>
        <w:spacing w:before="120" w:after="60" w:line="276" w:lineRule="auto"/>
        <w:ind w:firstLine="567"/>
        <w:jc w:val="both"/>
        <w:rPr>
          <w:sz w:val="26"/>
          <w:szCs w:val="26"/>
          <w:lang w:val="pl-PL"/>
        </w:rPr>
      </w:pPr>
      <w:r w:rsidRPr="001B4450">
        <w:rPr>
          <w:sz w:val="26"/>
          <w:szCs w:val="26"/>
          <w:lang w:val="pl-PL"/>
        </w:rPr>
        <w:t>Dựa vào kết quả Phân tich hành vi ABC người can thiệp tiến hành thực hiện các kỹ thuật can thiệp ABA cho trẻ tự kỷ:</w:t>
      </w:r>
    </w:p>
    <w:p w14:paraId="04907BD3"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b/>
          <w:sz w:val="26"/>
          <w:szCs w:val="26"/>
        </w:rPr>
      </w:pPr>
      <w:r w:rsidRPr="001B4450">
        <w:rPr>
          <w:rFonts w:ascii="Times New Roman" w:hAnsi="Times New Roman"/>
          <w:b/>
          <w:sz w:val="26"/>
          <w:szCs w:val="26"/>
        </w:rPr>
        <w:t>Kỹ thuật can thiệp ABA bao gồm:</w:t>
      </w:r>
    </w:p>
    <w:p w14:paraId="35EAFFB5"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lang w:val="pl-PL"/>
        </w:rPr>
        <w:t>Phân tích nhiệm vụ</w:t>
      </w:r>
    </w:p>
    <w:p w14:paraId="1360831F" w14:textId="77777777" w:rsidR="001B4450" w:rsidRPr="001B4450" w:rsidRDefault="001B4450" w:rsidP="005E191A">
      <w:pPr>
        <w:pStyle w:val="bodycopy"/>
        <w:spacing w:before="120" w:beforeAutospacing="0" w:after="60" w:afterAutospacing="0" w:line="276" w:lineRule="auto"/>
        <w:ind w:firstLine="567"/>
        <w:jc w:val="both"/>
        <w:rPr>
          <w:rFonts w:ascii="Arial" w:hAnsi="Arial" w:cs="Arial"/>
          <w:color w:val="000000"/>
          <w:sz w:val="26"/>
          <w:szCs w:val="26"/>
        </w:rPr>
      </w:pPr>
      <w:r w:rsidRPr="001B4450">
        <w:rPr>
          <w:rFonts w:ascii="Times New Roman" w:hAnsi="Times New Roman"/>
          <w:sz w:val="26"/>
          <w:szCs w:val="26"/>
        </w:rPr>
        <w:t xml:space="preserve">Là quá trình chia nhỏ nhiệm vụ ra thành các bước nhỏ có thể dạy trẻ theo chuỗi hoạt động: chuỗi từ đầu đến cuối, chuỗi từ cuối ngược về đầu và trình diễn tổng hợp các hoạt động. </w:t>
      </w:r>
    </w:p>
    <w:p w14:paraId="7892F0DC"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rPr>
        <w:t>Lập chuỗi các kỹ năng phải học</w:t>
      </w:r>
    </w:p>
    <w:p w14:paraId="382F1565"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 xml:space="preserve">Các kỹ năng phải học lại được chia thành các kỹ năng nhỏ nhất để trẻ dễ học. </w:t>
      </w:r>
    </w:p>
    <w:p w14:paraId="015485B5"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Ví dụ: dạy trẻ đánh răng thì bắt đầu bằng dạy mở nắp tuýp thuốc đánh răng; khi trẻ đã làm được thì dạy trẻ bóp tuýp để lấy thuốc đánh răng; và tiếp tục làm như vậy cho đến khi trẻ biết đánh răng.</w:t>
      </w:r>
    </w:p>
    <w:p w14:paraId="229A2535"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lang w:val="pl-PL"/>
        </w:rPr>
        <w:t>Gợi ý</w:t>
      </w:r>
    </w:p>
    <w:p w14:paraId="0E921B6E"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 xml:space="preserve">Bố mẹ hoặc người can thiệp hỗ trợ để trẻ thực hiện hành vi mong muốn. Mục tiêu là đưa ra gợi ý ít nhất để trẻ vẫn thực hiện được hành vi mong muốn. </w:t>
      </w:r>
    </w:p>
    <w:p w14:paraId="1632FA48"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Ví dụ: Các gợi ý có thể là</w:t>
      </w:r>
    </w:p>
    <w:p w14:paraId="3CB8578A" w14:textId="77777777" w:rsidR="001B4450" w:rsidRPr="001B4450" w:rsidRDefault="001B4450" w:rsidP="005532EB">
      <w:pPr>
        <w:pStyle w:val="bodycopy"/>
        <w:numPr>
          <w:ilvl w:val="0"/>
          <w:numId w:val="167"/>
        </w:numPr>
        <w:tabs>
          <w:tab w:val="left" w:pos="840"/>
        </w:tabs>
        <w:spacing w:before="120" w:beforeAutospacing="0" w:after="60" w:afterAutospacing="0" w:line="276" w:lineRule="auto"/>
        <w:ind w:left="0" w:firstLine="567"/>
        <w:jc w:val="both"/>
        <w:rPr>
          <w:rFonts w:ascii="Arial" w:hAnsi="Arial" w:cs="Arial"/>
          <w:color w:val="000000"/>
          <w:sz w:val="26"/>
          <w:szCs w:val="26"/>
        </w:rPr>
      </w:pPr>
      <w:r w:rsidRPr="001B4450">
        <w:rPr>
          <w:rFonts w:ascii="Times New Roman" w:hAnsi="Times New Roman"/>
          <w:sz w:val="26"/>
          <w:szCs w:val="26"/>
        </w:rPr>
        <w:t xml:space="preserve">Gợi ý bằng lời </w:t>
      </w:r>
      <w:r w:rsidR="004C5D07" w:rsidRPr="001B4450">
        <w:rPr>
          <w:sz w:val="26"/>
          <w:szCs w:val="26"/>
          <w:lang w:val="pt-BR"/>
        </w:rPr>
        <w:t>“</w:t>
      </w:r>
      <w:r w:rsidRPr="001B4450">
        <w:rPr>
          <w:rFonts w:ascii="Times New Roman" w:hAnsi="Times New Roman"/>
          <w:sz w:val="26"/>
          <w:szCs w:val="26"/>
        </w:rPr>
        <w:t>Con mở nắp ra”</w:t>
      </w:r>
    </w:p>
    <w:p w14:paraId="07030DE2" w14:textId="77777777" w:rsidR="001B4450" w:rsidRPr="005532EB" w:rsidRDefault="001B4450" w:rsidP="005532EB">
      <w:pPr>
        <w:pStyle w:val="bodycopy"/>
        <w:numPr>
          <w:ilvl w:val="0"/>
          <w:numId w:val="167"/>
        </w:numPr>
        <w:tabs>
          <w:tab w:val="left" w:pos="840"/>
        </w:tabs>
        <w:spacing w:before="120" w:beforeAutospacing="0" w:after="60" w:afterAutospacing="0" w:line="276" w:lineRule="auto"/>
        <w:ind w:left="0" w:firstLine="567"/>
        <w:jc w:val="both"/>
        <w:rPr>
          <w:rFonts w:ascii="Arial" w:hAnsi="Arial" w:cs="Arial"/>
          <w:color w:val="000000"/>
          <w:spacing w:val="-4"/>
          <w:sz w:val="26"/>
          <w:szCs w:val="26"/>
        </w:rPr>
      </w:pPr>
      <w:r w:rsidRPr="005532EB">
        <w:rPr>
          <w:rFonts w:ascii="Times New Roman" w:hAnsi="Times New Roman"/>
          <w:spacing w:val="-4"/>
          <w:sz w:val="26"/>
          <w:szCs w:val="26"/>
        </w:rPr>
        <w:t>Gợi ý bằng nhìn như chỉ tay vào nắp tuýp thuốc đánh răng,</w:t>
      </w:r>
    </w:p>
    <w:p w14:paraId="1B385080" w14:textId="77777777" w:rsidR="001B4450" w:rsidRPr="001B4450" w:rsidRDefault="001B4450" w:rsidP="005532EB">
      <w:pPr>
        <w:pStyle w:val="bodycopy"/>
        <w:numPr>
          <w:ilvl w:val="0"/>
          <w:numId w:val="167"/>
        </w:numPr>
        <w:tabs>
          <w:tab w:val="left" w:pos="840"/>
        </w:tabs>
        <w:spacing w:before="120" w:beforeAutospacing="0" w:after="60" w:afterAutospacing="0" w:line="276" w:lineRule="auto"/>
        <w:ind w:left="0" w:firstLine="567"/>
        <w:jc w:val="both"/>
        <w:rPr>
          <w:rFonts w:ascii="Arial" w:hAnsi="Arial" w:cs="Arial"/>
          <w:color w:val="000000"/>
          <w:sz w:val="26"/>
          <w:szCs w:val="26"/>
        </w:rPr>
      </w:pPr>
      <w:r w:rsidRPr="001B4450">
        <w:rPr>
          <w:rFonts w:ascii="Times New Roman" w:hAnsi="Times New Roman"/>
          <w:sz w:val="26"/>
          <w:szCs w:val="26"/>
        </w:rPr>
        <w:t>Hướng dẫn bằng hành động như cầm tay trẻ để mở nắp tuýp thuốc,</w:t>
      </w:r>
    </w:p>
    <w:p w14:paraId="5A74F738" w14:textId="77777777" w:rsidR="001B4450" w:rsidRPr="001B4450" w:rsidRDefault="001B4450" w:rsidP="005532EB">
      <w:pPr>
        <w:pStyle w:val="bodycopy"/>
        <w:numPr>
          <w:ilvl w:val="0"/>
          <w:numId w:val="167"/>
        </w:numPr>
        <w:tabs>
          <w:tab w:val="left" w:pos="840"/>
        </w:tabs>
        <w:spacing w:before="120" w:beforeAutospacing="0" w:after="60" w:afterAutospacing="0" w:line="276" w:lineRule="auto"/>
        <w:ind w:left="0" w:firstLine="567"/>
        <w:jc w:val="both"/>
        <w:rPr>
          <w:rFonts w:ascii="Arial" w:hAnsi="Arial" w:cs="Arial"/>
          <w:color w:val="000000"/>
          <w:sz w:val="26"/>
          <w:szCs w:val="26"/>
        </w:rPr>
      </w:pPr>
      <w:r w:rsidRPr="001B4450">
        <w:rPr>
          <w:rFonts w:ascii="Times New Roman" w:hAnsi="Times New Roman"/>
          <w:sz w:val="26"/>
          <w:szCs w:val="26"/>
        </w:rPr>
        <w:t>Trình diễn cách mở nắp tuýp thuốc cho trẻ nhìn.</w:t>
      </w:r>
    </w:p>
    <w:p w14:paraId="543D0C70"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lang w:val="pl-PL"/>
        </w:rPr>
        <w:t>Giảm dần hỗ trợ</w:t>
      </w:r>
    </w:p>
    <w:p w14:paraId="45131082"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Mục tiêu cuối cùng là trẻ tự thực hiện nhiệm vụ được mà không cần gợi ý. Vì thế sự gợi ý là tối thiểu để trẻ không bị phụ thuộc vào người dạy khi học một hành vi mới/ kỹ năng mới. Sự gợi ý phải giảm dần một khi trẻ đã học được kỹ năng mới đó.</w:t>
      </w:r>
    </w:p>
    <w:p w14:paraId="076D33AE"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Ví dụ: Việc học cách mở nắp tuýp thuốc đánh răng có thể bắt đầu bằng cầm tay trẻ mở sau đó chỉ tay vào nắp và cuối cùng chỉ là yêu cầu bằng lời.</w:t>
      </w:r>
    </w:p>
    <w:p w14:paraId="036455A2"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lang w:val="pl-PL"/>
        </w:rPr>
        <w:t>Hình thành hành vi mới</w:t>
      </w:r>
    </w:p>
    <w:p w14:paraId="3B35DCE7"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Sự hình thành hành vi là việc sửa đổi dần hành vi bất thường hiện có của trẻ sang một hành vi mới mong muốn.</w:t>
      </w:r>
    </w:p>
    <w:p w14:paraId="1C685479" w14:textId="77777777" w:rsidR="001B4450" w:rsidRPr="001B4450" w:rsidRDefault="001B4450" w:rsidP="005E191A">
      <w:pPr>
        <w:pStyle w:val="bodycopy"/>
        <w:spacing w:before="120" w:beforeAutospacing="0" w:after="60" w:afterAutospacing="0" w:line="276" w:lineRule="auto"/>
        <w:ind w:firstLine="567"/>
        <w:jc w:val="both"/>
        <w:rPr>
          <w:rFonts w:ascii="Arial" w:hAnsi="Arial" w:cs="Arial"/>
          <w:i/>
          <w:color w:val="000000"/>
          <w:sz w:val="26"/>
          <w:szCs w:val="26"/>
        </w:rPr>
      </w:pPr>
      <w:r w:rsidRPr="001B4450">
        <w:rPr>
          <w:rFonts w:ascii="Times New Roman" w:hAnsi="Times New Roman"/>
          <w:sz w:val="26"/>
          <w:szCs w:val="26"/>
        </w:rPr>
        <w:t xml:space="preserve">Ví dụ: Trẻ chơi với con mèo bông bằng cách đập đầu nó xuống bàn. Dạy trẻ dần bằng cách mỗi khi trẻ chơi với con mèo bông ta cầm tay trẻ vuốt ve, rung rung con mèo và nói </w:t>
      </w:r>
      <w:r w:rsidR="004C5D07" w:rsidRPr="001B4450">
        <w:rPr>
          <w:sz w:val="26"/>
          <w:szCs w:val="26"/>
          <w:lang w:val="pt-BR"/>
        </w:rPr>
        <w:t>“</w:t>
      </w:r>
      <w:r w:rsidRPr="001B4450">
        <w:rPr>
          <w:rFonts w:ascii="Times New Roman" w:hAnsi="Times New Roman"/>
          <w:sz w:val="26"/>
          <w:szCs w:val="26"/>
        </w:rPr>
        <w:t xml:space="preserve">Mình vuốt nhẹ nhàng vào đầu con mèo nhé. Ngoan lắm”. Ngay sau đó phải thực hiện một hoạt động tỏ ý khen ngợi như xoa lên đầu trẻ/ vỗ nhẹ vào người trẻ. </w:t>
      </w:r>
    </w:p>
    <w:p w14:paraId="697D7587" w14:textId="77777777" w:rsidR="001B4450" w:rsidRPr="001B4450" w:rsidRDefault="001B4450" w:rsidP="005532EB">
      <w:pPr>
        <w:pStyle w:val="bodycopy"/>
        <w:numPr>
          <w:ilvl w:val="0"/>
          <w:numId w:val="166"/>
        </w:numPr>
        <w:tabs>
          <w:tab w:val="left" w:pos="840"/>
        </w:tabs>
        <w:spacing w:before="120" w:beforeAutospacing="0" w:after="60" w:afterAutospacing="0" w:line="276" w:lineRule="auto"/>
        <w:ind w:left="0" w:firstLine="567"/>
        <w:jc w:val="both"/>
        <w:rPr>
          <w:rFonts w:ascii="Arial" w:hAnsi="Arial" w:cs="Arial"/>
          <w:i/>
          <w:color w:val="000000"/>
          <w:sz w:val="26"/>
          <w:szCs w:val="26"/>
        </w:rPr>
      </w:pPr>
      <w:r w:rsidRPr="001B4450">
        <w:rPr>
          <w:rFonts w:ascii="Times New Roman" w:hAnsi="Times New Roman"/>
          <w:i/>
          <w:sz w:val="26"/>
          <w:szCs w:val="26"/>
          <w:lang w:val="pl-PL"/>
        </w:rPr>
        <w:t>Củng cố khác nhau</w:t>
      </w:r>
    </w:p>
    <w:p w14:paraId="0D12B881"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 xml:space="preserve">Củng cố là một đáp ứng lên hành vi của trẻ khiến hành vi đó tăng lên. Củng cố khác với nịnh ở chỗ củng cố được đưa ra sau khi yêu cầu được thực hiện, còn nịnh được đưa ra trước khi yêu cầu được thực hiện. </w:t>
      </w:r>
    </w:p>
    <w:p w14:paraId="223CD507"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Củng cố mang tính khác nhau vì mức độ của củng cố thay đổi phụ thuộc vào đáp ứng của trẻ. Các nhiệm vụ khó có thể phải củng cố mạnh mẽ trong khi các nhiệm vụ dễ dàng có thể phải củng cố nhẹ hơn. Ta nên thay đổi một cách có hệ thống cách củng cố của ta sao cho trẻ cuối cùng sẽ đáp ứng phù hợp theo một trình tự tự nhiên của củng cố (mang tính tình cờ) với thể loại củng cố tự nhiên (mang tính xã hội).</w:t>
      </w:r>
    </w:p>
    <w:p w14:paraId="12C52ECF"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sz w:val="26"/>
          <w:szCs w:val="26"/>
        </w:rPr>
        <w:t xml:space="preserve">Củng cố bao gồm củng cố dương tính (khen bằng lời nói hoặc một hoạt động ưa thích) và củng cố âm tính (nhấn mạnh </w:t>
      </w:r>
      <w:r w:rsidR="004C5D07" w:rsidRPr="001B4450">
        <w:rPr>
          <w:sz w:val="26"/>
          <w:szCs w:val="26"/>
          <w:lang w:val="pt-BR"/>
        </w:rPr>
        <w:t>“</w:t>
      </w:r>
      <w:r w:rsidRPr="001B4450">
        <w:rPr>
          <w:rFonts w:ascii="Times New Roman" w:hAnsi="Times New Roman"/>
          <w:sz w:val="26"/>
          <w:szCs w:val="26"/>
        </w:rPr>
        <w:t>không được”.</w:t>
      </w:r>
    </w:p>
    <w:p w14:paraId="31A176B2"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rPr>
      </w:pPr>
      <w:r w:rsidRPr="001B4450">
        <w:rPr>
          <w:rFonts w:ascii="Times New Roman" w:hAnsi="Times New Roman"/>
          <w:i/>
          <w:sz w:val="26"/>
          <w:szCs w:val="26"/>
        </w:rPr>
        <w:t>Củng cố dương tính</w:t>
      </w:r>
      <w:r w:rsidRPr="001B4450">
        <w:rPr>
          <w:rFonts w:ascii="Times New Roman" w:hAnsi="Times New Roman"/>
          <w:sz w:val="26"/>
          <w:szCs w:val="26"/>
        </w:rPr>
        <w:t xml:space="preserve"> là một sự khích lệ thúc đẩy trẻ thực hiện vài yêu cầu để thay đổi hành vi với mục tiêu tăng cơ hội để trẻ sẽ đáp ứng với các hành vi đã thay đổi. Củng cố dương tính được đưa ra ngay lập tức sau khi hành vi mong muốn xảy ra để hình thành mẫu hành vi mới trong tương lai.</w:t>
      </w:r>
    </w:p>
    <w:p w14:paraId="1A5346AF"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rPr>
      </w:pPr>
      <w:r w:rsidRPr="001B4450">
        <w:rPr>
          <w:rFonts w:ascii="Times New Roman" w:hAnsi="Times New Roman"/>
          <w:i/>
          <w:sz w:val="26"/>
          <w:szCs w:val="26"/>
        </w:rPr>
        <w:t>Chọn các củng cố dương tính:</w:t>
      </w:r>
    </w:p>
    <w:p w14:paraId="07CB6E03" w14:textId="77777777" w:rsidR="001B4450" w:rsidRPr="001B4450" w:rsidRDefault="001B4450" w:rsidP="005E191A">
      <w:pPr>
        <w:pStyle w:val="bodycopy"/>
        <w:numPr>
          <w:ilvl w:val="0"/>
          <w:numId w:val="169"/>
        </w:numPr>
        <w:spacing w:before="120" w:beforeAutospacing="0" w:after="60" w:afterAutospacing="0" w:line="276" w:lineRule="auto"/>
        <w:ind w:left="0" w:firstLine="567"/>
        <w:jc w:val="both"/>
        <w:rPr>
          <w:rFonts w:ascii="Times New Roman" w:hAnsi="Times New Roman"/>
          <w:sz w:val="26"/>
          <w:szCs w:val="26"/>
        </w:rPr>
      </w:pPr>
      <w:r w:rsidRPr="001B4450">
        <w:rPr>
          <w:rFonts w:ascii="Times New Roman" w:hAnsi="Times New Roman"/>
          <w:sz w:val="26"/>
          <w:szCs w:val="26"/>
        </w:rPr>
        <w:t>Xem lại cái gì kích thích trẻ trong quá khứ.</w:t>
      </w:r>
    </w:p>
    <w:p w14:paraId="224812AD" w14:textId="77777777" w:rsidR="001B4450" w:rsidRPr="001B4450" w:rsidRDefault="001B4450" w:rsidP="005E191A">
      <w:pPr>
        <w:pStyle w:val="bodycopy"/>
        <w:numPr>
          <w:ilvl w:val="0"/>
          <w:numId w:val="169"/>
        </w:numPr>
        <w:spacing w:before="120" w:beforeAutospacing="0" w:after="60" w:afterAutospacing="0" w:line="276" w:lineRule="auto"/>
        <w:ind w:left="0" w:firstLine="567"/>
        <w:jc w:val="both"/>
        <w:rPr>
          <w:rFonts w:ascii="Times New Roman" w:hAnsi="Times New Roman"/>
          <w:sz w:val="26"/>
          <w:szCs w:val="26"/>
        </w:rPr>
      </w:pPr>
      <w:r w:rsidRPr="001B4450">
        <w:rPr>
          <w:rFonts w:ascii="Times New Roman" w:hAnsi="Times New Roman"/>
          <w:sz w:val="26"/>
          <w:szCs w:val="26"/>
        </w:rPr>
        <w:t>Hỏi xem trẻ thích gì và không thích gì</w:t>
      </w:r>
    </w:p>
    <w:p w14:paraId="4201496B" w14:textId="77777777" w:rsidR="001B4450" w:rsidRPr="001B4450" w:rsidRDefault="001B4450" w:rsidP="005E191A">
      <w:pPr>
        <w:pStyle w:val="bodycopy"/>
        <w:numPr>
          <w:ilvl w:val="0"/>
          <w:numId w:val="169"/>
        </w:numPr>
        <w:spacing w:before="120" w:beforeAutospacing="0" w:after="60" w:afterAutospacing="0" w:line="276" w:lineRule="auto"/>
        <w:ind w:left="0" w:firstLine="567"/>
        <w:jc w:val="both"/>
        <w:rPr>
          <w:rFonts w:ascii="Times New Roman" w:hAnsi="Times New Roman"/>
          <w:sz w:val="26"/>
          <w:szCs w:val="26"/>
        </w:rPr>
      </w:pPr>
      <w:r w:rsidRPr="001B4450">
        <w:rPr>
          <w:rFonts w:ascii="Times New Roman" w:hAnsi="Times New Roman"/>
          <w:sz w:val="26"/>
          <w:szCs w:val="26"/>
        </w:rPr>
        <w:t>Xem xét trạng thái khi trẻ bị tước đoạt-Cái gì trẻ muốn mà khó mới có được,</w:t>
      </w:r>
    </w:p>
    <w:p w14:paraId="466A6E27" w14:textId="77777777" w:rsidR="001B4450" w:rsidRPr="001B4450" w:rsidRDefault="001B4450" w:rsidP="005E191A">
      <w:pPr>
        <w:pStyle w:val="bodycopy"/>
        <w:numPr>
          <w:ilvl w:val="0"/>
          <w:numId w:val="169"/>
        </w:numPr>
        <w:spacing w:before="120" w:beforeAutospacing="0" w:after="60" w:afterAutospacing="0" w:line="276" w:lineRule="auto"/>
        <w:ind w:left="0" w:firstLine="567"/>
        <w:jc w:val="both"/>
        <w:rPr>
          <w:rFonts w:ascii="Times New Roman" w:hAnsi="Times New Roman"/>
          <w:sz w:val="26"/>
          <w:szCs w:val="26"/>
        </w:rPr>
      </w:pPr>
      <w:r w:rsidRPr="001B4450">
        <w:rPr>
          <w:rFonts w:ascii="Times New Roman" w:hAnsi="Times New Roman"/>
          <w:sz w:val="26"/>
          <w:szCs w:val="26"/>
        </w:rPr>
        <w:t>Thử xem và chắc chắn rằng củng cố mang tính thực hành, đạo đức và có giá trị với hành vi mục tiêu cân thay đổi.</w:t>
      </w:r>
    </w:p>
    <w:p w14:paraId="7C10B7AA"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rPr>
      </w:pPr>
      <w:r w:rsidRPr="001B4450">
        <w:rPr>
          <w:rFonts w:ascii="Times New Roman" w:hAnsi="Times New Roman"/>
          <w:i/>
          <w:sz w:val="26"/>
          <w:szCs w:val="26"/>
        </w:rPr>
        <w:t>Ví dụ về củng cố dương tính:</w:t>
      </w:r>
    </w:p>
    <w:p w14:paraId="2862EB5F"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rPr>
      </w:pPr>
      <w:r w:rsidRPr="001B4450">
        <w:rPr>
          <w:rFonts w:ascii="Times New Roman" w:hAnsi="Times New Roman"/>
          <w:sz w:val="26"/>
          <w:szCs w:val="26"/>
        </w:rPr>
        <w:t>Các hoạt động ưa thích (công việc đặc biệt; uống cà phê với bạn; hòa nhạc; sự kiện thể thao)</w:t>
      </w:r>
    </w:p>
    <w:p w14:paraId="75EC63AA"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Thời gian nghỉ ngơi.</w:t>
      </w:r>
    </w:p>
    <w:p w14:paraId="08B86DE4"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Khen ngợi bằng lời nói,</w:t>
      </w:r>
    </w:p>
    <w:p w14:paraId="265C847E"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Các hoạt động liên quan đến đồ ăn (đối sử đặc biệt-không được lấy thức ăn mà trẻ muốn)</w:t>
      </w:r>
    </w:p>
    <w:p w14:paraId="4653A63F"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Đồ vật mong muốn (nếu có đủ khả năng)</w:t>
      </w:r>
    </w:p>
    <w:p w14:paraId="121D9BE0"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Đặc quyền (Trưởng nhóm trong ngày/ tuần; chứng chỉ; huy hiệu; lựa chọn bên ngoài)</w:t>
      </w:r>
    </w:p>
    <w:p w14:paraId="14F1A3D0" w14:textId="77777777" w:rsidR="001B4450" w:rsidRPr="001B4450" w:rsidRDefault="001B4450" w:rsidP="005E191A">
      <w:pPr>
        <w:pStyle w:val="bodycopy"/>
        <w:numPr>
          <w:ilvl w:val="0"/>
          <w:numId w:val="168"/>
        </w:numPr>
        <w:spacing w:before="120" w:beforeAutospacing="0" w:after="60" w:afterAutospacing="0" w:line="276" w:lineRule="auto"/>
        <w:ind w:left="0" w:firstLine="567"/>
        <w:jc w:val="both"/>
        <w:rPr>
          <w:rFonts w:ascii="Times New Roman" w:hAnsi="Times New Roman"/>
          <w:sz w:val="26"/>
          <w:szCs w:val="26"/>
          <w:lang w:val="pl-PL"/>
        </w:rPr>
      </w:pPr>
      <w:r w:rsidRPr="001B4450">
        <w:rPr>
          <w:rFonts w:ascii="Times New Roman" w:hAnsi="Times New Roman"/>
          <w:sz w:val="26"/>
          <w:szCs w:val="26"/>
          <w:lang w:val="pl-PL"/>
        </w:rPr>
        <w:t>Quà tặng (chuyên đi chơi đặc biệt nếu trẻ được tặng những ngôi sao vàng trên tủ lạnh).</w:t>
      </w:r>
    </w:p>
    <w:p w14:paraId="15262853"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lang w:val="pl-PL"/>
        </w:rPr>
      </w:pPr>
      <w:r w:rsidRPr="001B4450">
        <w:rPr>
          <w:rFonts w:ascii="Times New Roman" w:hAnsi="Times New Roman"/>
          <w:i/>
          <w:sz w:val="26"/>
          <w:szCs w:val="26"/>
          <w:lang w:val="pl-PL"/>
        </w:rPr>
        <w:t>Nguyên tắc sử dụng củng cố dương tính:</w:t>
      </w:r>
    </w:p>
    <w:p w14:paraId="73E5AFBF" w14:textId="77777777" w:rsidR="001B4450" w:rsidRPr="001B4450"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z w:val="26"/>
          <w:szCs w:val="26"/>
          <w:lang w:val="pl-PL"/>
        </w:rPr>
      </w:pPr>
      <w:r w:rsidRPr="001B4450">
        <w:rPr>
          <w:rFonts w:ascii="Times New Roman" w:hAnsi="Times New Roman"/>
          <w:sz w:val="26"/>
          <w:szCs w:val="26"/>
          <w:lang w:val="pl-PL"/>
        </w:rPr>
        <w:t>Khi đã bắt đầu can thiệp hành vi bạn nên khen ngợi cho từng hành vi mục tiêu (hành vi cần thay đổi) của trẻ xảy ra.</w:t>
      </w:r>
    </w:p>
    <w:p w14:paraId="4D942A0C" w14:textId="77777777" w:rsidR="001B4450" w:rsidRPr="005532EB"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pacing w:val="-4"/>
          <w:sz w:val="26"/>
          <w:szCs w:val="26"/>
          <w:lang w:val="pl-PL"/>
        </w:rPr>
      </w:pPr>
      <w:r w:rsidRPr="005532EB">
        <w:rPr>
          <w:rFonts w:ascii="Times New Roman" w:hAnsi="Times New Roman"/>
          <w:spacing w:val="-4"/>
          <w:sz w:val="26"/>
          <w:szCs w:val="26"/>
          <w:lang w:val="pl-PL"/>
        </w:rPr>
        <w:t>Giảm dần củng cố khi hành vi mong muốn được hình thành.</w:t>
      </w:r>
    </w:p>
    <w:p w14:paraId="481DEB58" w14:textId="77777777" w:rsidR="001B4450" w:rsidRPr="001B4450"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z w:val="26"/>
          <w:szCs w:val="26"/>
          <w:lang w:val="pl-PL"/>
        </w:rPr>
      </w:pPr>
      <w:r w:rsidRPr="001B4450">
        <w:rPr>
          <w:rFonts w:ascii="Times New Roman" w:hAnsi="Times New Roman"/>
          <w:sz w:val="26"/>
          <w:szCs w:val="26"/>
          <w:lang w:val="pl-PL"/>
        </w:rPr>
        <w:t>Luôn sử dụng cặp củng cố: đồ ăn và cử chỉ xã hội; đồ chơi và khen ngợi bằng lời nói.</w:t>
      </w:r>
    </w:p>
    <w:p w14:paraId="3EDA78C5" w14:textId="77777777" w:rsidR="001B4450" w:rsidRPr="001B4450"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z w:val="26"/>
          <w:szCs w:val="26"/>
          <w:lang w:val="pl-PL"/>
        </w:rPr>
      </w:pPr>
      <w:r w:rsidRPr="001B4450">
        <w:rPr>
          <w:rFonts w:ascii="Times New Roman" w:hAnsi="Times New Roman"/>
          <w:sz w:val="26"/>
          <w:szCs w:val="26"/>
          <w:lang w:val="pl-PL"/>
        </w:rPr>
        <w:t>Cuối cùng bạn sẽ chỉ khen ngợi bằng lời nói và trẻ sẽ hiểu được rằng niềm vui của bạn chính là củng cố.</w:t>
      </w:r>
    </w:p>
    <w:p w14:paraId="5E57E353" w14:textId="77777777" w:rsidR="001B4450" w:rsidRPr="001B4450"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z w:val="26"/>
          <w:szCs w:val="26"/>
          <w:lang w:val="pl-PL"/>
        </w:rPr>
      </w:pPr>
      <w:r w:rsidRPr="001B4450">
        <w:rPr>
          <w:rFonts w:ascii="Times New Roman" w:hAnsi="Times New Roman"/>
          <w:sz w:val="26"/>
          <w:szCs w:val="26"/>
          <w:lang w:val="pl-PL"/>
        </w:rPr>
        <w:t>Phải chắc chắn rằng bạn làm mẫu các hành vi mong muốn cho trẻ nhìn.</w:t>
      </w:r>
    </w:p>
    <w:p w14:paraId="6CB8C51C" w14:textId="77777777" w:rsidR="001B4450" w:rsidRPr="001B4450" w:rsidRDefault="001B4450" w:rsidP="005E191A">
      <w:pPr>
        <w:pStyle w:val="bodycopy"/>
        <w:numPr>
          <w:ilvl w:val="0"/>
          <w:numId w:val="170"/>
        </w:numPr>
        <w:spacing w:before="120" w:beforeAutospacing="0" w:after="60" w:afterAutospacing="0" w:line="276" w:lineRule="auto"/>
        <w:ind w:left="0" w:firstLine="567"/>
        <w:jc w:val="both"/>
        <w:rPr>
          <w:rFonts w:ascii="Times New Roman" w:hAnsi="Times New Roman"/>
          <w:i/>
          <w:sz w:val="26"/>
          <w:szCs w:val="26"/>
          <w:lang w:val="pl-PL"/>
        </w:rPr>
      </w:pPr>
      <w:r w:rsidRPr="001B4450">
        <w:rPr>
          <w:rFonts w:ascii="Times New Roman" w:hAnsi="Times New Roman"/>
          <w:sz w:val="26"/>
          <w:szCs w:val="26"/>
          <w:lang w:val="pl-PL"/>
        </w:rPr>
        <w:t>Hãy yêu cầu các hành vi mong muốn một cách liên tục và rõ ràng.</w:t>
      </w:r>
    </w:p>
    <w:p w14:paraId="076EBAD6"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lang w:val="pl-PL"/>
        </w:rPr>
      </w:pPr>
      <w:r w:rsidRPr="001B4450">
        <w:rPr>
          <w:rFonts w:ascii="Times New Roman" w:hAnsi="Times New Roman"/>
          <w:i/>
          <w:sz w:val="26"/>
          <w:szCs w:val="26"/>
          <w:lang w:val="pl-PL"/>
        </w:rPr>
        <w:t>7) Tổng quát hóa</w:t>
      </w:r>
    </w:p>
    <w:p w14:paraId="3E025A5E"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lang w:val="pl-PL"/>
        </w:rPr>
      </w:pPr>
      <w:r w:rsidRPr="001B4450">
        <w:rPr>
          <w:rFonts w:ascii="Times New Roman" w:hAnsi="Times New Roman"/>
          <w:sz w:val="26"/>
          <w:szCs w:val="26"/>
          <w:lang w:val="pl-PL"/>
        </w:rPr>
        <w:t xml:space="preserve">Khi trẻ đã học được 1 kỹ năng trong một môi trường có kiểm soát (trên bàn học) ta phải dạy trẻ kỹ năng đó trong môi trường tự nhiên. </w:t>
      </w:r>
    </w:p>
    <w:p w14:paraId="7B518B95"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lang w:val="pl-PL"/>
        </w:rPr>
      </w:pPr>
      <w:r w:rsidRPr="001B4450">
        <w:rPr>
          <w:rFonts w:ascii="Times New Roman" w:hAnsi="Times New Roman"/>
          <w:sz w:val="26"/>
          <w:szCs w:val="26"/>
          <w:lang w:val="pl-PL"/>
        </w:rPr>
        <w:t xml:space="preserve">Ví dụ, trẻ đã học được màu sắc trên bàn học, cô giáo có thể đưa trẻ đi xung quanh nhà/ trường học và dạy lại màu sắc ở môi trường tự nhiên hơn. Sau một thời gian can thiệp trẻ sẽ học được cách tổng quát hóa các kỹ năng. </w:t>
      </w:r>
    </w:p>
    <w:p w14:paraId="0264BF41"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i/>
          <w:sz w:val="26"/>
          <w:szCs w:val="26"/>
          <w:lang w:val="pl-PL"/>
        </w:rPr>
      </w:pPr>
      <w:r w:rsidRPr="001B4450">
        <w:rPr>
          <w:rFonts w:ascii="Times New Roman" w:hAnsi="Times New Roman"/>
          <w:i/>
          <w:sz w:val="26"/>
          <w:szCs w:val="26"/>
          <w:lang w:val="pl-PL"/>
        </w:rPr>
        <w:t>8) Quay video mô hình mẫu</w:t>
      </w:r>
    </w:p>
    <w:p w14:paraId="6E09D848" w14:textId="77777777" w:rsidR="001B4450" w:rsidRPr="001B4450" w:rsidRDefault="001B4450" w:rsidP="005E191A">
      <w:pPr>
        <w:pStyle w:val="bodycopy"/>
        <w:spacing w:before="120" w:beforeAutospacing="0" w:after="60" w:afterAutospacing="0" w:line="276" w:lineRule="auto"/>
        <w:ind w:firstLine="567"/>
        <w:jc w:val="both"/>
        <w:rPr>
          <w:rFonts w:ascii="Times New Roman" w:hAnsi="Times New Roman"/>
          <w:sz w:val="26"/>
          <w:szCs w:val="26"/>
          <w:lang w:val="pl-PL"/>
        </w:rPr>
      </w:pPr>
      <w:r w:rsidRPr="001B4450">
        <w:rPr>
          <w:rFonts w:ascii="Times New Roman" w:hAnsi="Times New Roman"/>
          <w:sz w:val="26"/>
          <w:szCs w:val="26"/>
          <w:lang w:val="pl-PL"/>
        </w:rPr>
        <w:t>Khi thấy một kỹ thuật dạy trẻ có hiệu quả nên quay mẫu kỹ thuật đó. Điều này giúp người can thiệp sử dụng tiếp để dạy trẻ các đáp ứng bằng lời nói và cử chỉ hành động và xây dựng thành chuỗi hành vi.</w:t>
      </w:r>
    </w:p>
    <w:p w14:paraId="0ABB40CA" w14:textId="77777777" w:rsidR="001B4450" w:rsidRPr="001B4450" w:rsidRDefault="001B4450" w:rsidP="005E191A">
      <w:pPr>
        <w:spacing w:before="120" w:after="60" w:line="276" w:lineRule="auto"/>
        <w:ind w:firstLine="567"/>
        <w:jc w:val="both"/>
        <w:rPr>
          <w:b/>
          <w:bCs/>
          <w:i/>
          <w:iCs/>
          <w:sz w:val="26"/>
          <w:szCs w:val="26"/>
          <w:lang w:val="pl-PL"/>
        </w:rPr>
      </w:pPr>
      <w:r w:rsidRPr="001B4450">
        <w:rPr>
          <w:b/>
          <w:bCs/>
          <w:i/>
          <w:iCs/>
          <w:sz w:val="26"/>
          <w:szCs w:val="26"/>
          <w:lang w:val="pl-PL"/>
        </w:rPr>
        <w:t xml:space="preserve">2.2. Trị  liệu ngôn ngữ và giao tiếp </w:t>
      </w:r>
    </w:p>
    <w:p w14:paraId="4CB14EE3" w14:textId="77777777" w:rsidR="001B4450" w:rsidRPr="001B4450" w:rsidRDefault="001B4450" w:rsidP="005E191A">
      <w:pPr>
        <w:spacing w:before="120" w:after="60" w:line="276" w:lineRule="auto"/>
        <w:ind w:firstLine="567"/>
        <w:jc w:val="both"/>
        <w:rPr>
          <w:bCs/>
          <w:iCs/>
          <w:sz w:val="26"/>
          <w:szCs w:val="26"/>
          <w:lang w:val="pl-PL"/>
        </w:rPr>
      </w:pPr>
      <w:r w:rsidRPr="001B4450">
        <w:rPr>
          <w:bCs/>
          <w:iCs/>
          <w:sz w:val="26"/>
          <w:szCs w:val="26"/>
          <w:lang w:val="pl-PL"/>
        </w:rPr>
        <w:t>Đa số trẻ TK có vấn đề nghiêm trọng trong phát triển giao tiếp và ngôn ngữ, do đó trị liệu về giao tiếp và ngôn ngữ là hết sức quan trọng.</w:t>
      </w:r>
    </w:p>
    <w:p w14:paraId="492C3B92" w14:textId="77777777" w:rsidR="001B4450" w:rsidRPr="001B4450" w:rsidRDefault="001B4450" w:rsidP="005E191A">
      <w:pPr>
        <w:widowControl w:val="0"/>
        <w:tabs>
          <w:tab w:val="left" w:pos="851"/>
        </w:tabs>
        <w:spacing w:before="120" w:after="60" w:line="276" w:lineRule="auto"/>
        <w:ind w:firstLine="567"/>
        <w:jc w:val="both"/>
        <w:rPr>
          <w:i/>
          <w:iCs/>
          <w:sz w:val="26"/>
          <w:szCs w:val="26"/>
          <w:lang w:val="pl-PL"/>
        </w:rPr>
      </w:pPr>
      <w:r w:rsidRPr="001B4450">
        <w:rPr>
          <w:i/>
          <w:iCs/>
          <w:sz w:val="26"/>
          <w:szCs w:val="26"/>
          <w:lang w:val="pl-PL"/>
        </w:rPr>
        <w:t>2.2.1. Huấn luyện về giao tiếp sớm bao gồm huấn luyện các kỹ năng sau:</w:t>
      </w:r>
    </w:p>
    <w:p w14:paraId="40F63977" w14:textId="77777777" w:rsidR="001B4450" w:rsidRPr="005A1CF9" w:rsidRDefault="001B4450" w:rsidP="005E191A">
      <w:pPr>
        <w:widowControl w:val="0"/>
        <w:spacing w:before="120" w:after="60" w:line="276" w:lineRule="auto"/>
        <w:ind w:firstLine="567"/>
        <w:jc w:val="both"/>
        <w:rPr>
          <w:sz w:val="26"/>
          <w:szCs w:val="26"/>
          <w:lang w:val="pl-PL"/>
        </w:rPr>
      </w:pPr>
      <w:r w:rsidRPr="005A1CF9">
        <w:rPr>
          <w:sz w:val="26"/>
          <w:szCs w:val="26"/>
          <w:lang w:val="pl-PL"/>
        </w:rPr>
        <w:t>-</w:t>
      </w:r>
      <w:r w:rsidRPr="005A1CF9">
        <w:rPr>
          <w:sz w:val="26"/>
          <w:szCs w:val="26"/>
          <w:lang w:val="pl-PL"/>
        </w:rPr>
        <w:tab/>
        <w:t>Kỹ năng tập trung.</w:t>
      </w:r>
    </w:p>
    <w:p w14:paraId="41075383" w14:textId="77777777" w:rsidR="001B4450" w:rsidRPr="005A1CF9" w:rsidRDefault="001B4450" w:rsidP="005E191A">
      <w:pPr>
        <w:widowControl w:val="0"/>
        <w:spacing w:before="120" w:after="60" w:line="276" w:lineRule="auto"/>
        <w:ind w:firstLine="567"/>
        <w:jc w:val="both"/>
        <w:rPr>
          <w:sz w:val="26"/>
          <w:szCs w:val="26"/>
          <w:lang w:val="pl-PL"/>
        </w:rPr>
      </w:pPr>
      <w:r w:rsidRPr="005A1CF9">
        <w:rPr>
          <w:sz w:val="26"/>
          <w:szCs w:val="26"/>
          <w:lang w:val="pl-PL"/>
        </w:rPr>
        <w:t>-</w:t>
      </w:r>
      <w:r w:rsidRPr="005A1CF9">
        <w:rPr>
          <w:sz w:val="26"/>
          <w:szCs w:val="26"/>
          <w:lang w:val="pl-PL"/>
        </w:rPr>
        <w:tab/>
        <w:t>Kỹ năng bắt chước.</w:t>
      </w:r>
    </w:p>
    <w:p w14:paraId="511B94CB" w14:textId="77777777" w:rsidR="001B4450" w:rsidRPr="005A1CF9" w:rsidRDefault="001B4450" w:rsidP="005E191A">
      <w:pPr>
        <w:widowControl w:val="0"/>
        <w:spacing w:before="120" w:after="60" w:line="276" w:lineRule="auto"/>
        <w:ind w:firstLine="567"/>
        <w:jc w:val="both"/>
        <w:rPr>
          <w:sz w:val="26"/>
          <w:szCs w:val="26"/>
          <w:lang w:val="pl-PL"/>
        </w:rPr>
      </w:pPr>
      <w:r w:rsidRPr="005A1CF9">
        <w:rPr>
          <w:sz w:val="26"/>
          <w:szCs w:val="26"/>
          <w:lang w:val="pl-PL"/>
        </w:rPr>
        <w:t>-</w:t>
      </w:r>
      <w:r w:rsidRPr="005A1CF9">
        <w:rPr>
          <w:sz w:val="26"/>
          <w:szCs w:val="26"/>
          <w:lang w:val="pl-PL"/>
        </w:rPr>
        <w:tab/>
        <w:t>Kỹ năng chơi đùa.</w:t>
      </w:r>
    </w:p>
    <w:p w14:paraId="2A27FF2C" w14:textId="77777777" w:rsidR="001B4450" w:rsidRPr="005A1CF9" w:rsidRDefault="001B4450" w:rsidP="005E191A">
      <w:pPr>
        <w:widowControl w:val="0"/>
        <w:spacing w:before="120" w:after="60" w:line="276" w:lineRule="auto"/>
        <w:ind w:firstLine="567"/>
        <w:jc w:val="both"/>
        <w:rPr>
          <w:sz w:val="26"/>
          <w:szCs w:val="26"/>
          <w:lang w:val="pl-PL"/>
        </w:rPr>
      </w:pPr>
      <w:r w:rsidRPr="005A1CF9">
        <w:rPr>
          <w:sz w:val="26"/>
          <w:szCs w:val="26"/>
          <w:lang w:val="pl-PL"/>
        </w:rPr>
        <w:t>-</w:t>
      </w:r>
      <w:r w:rsidRPr="005A1CF9">
        <w:rPr>
          <w:sz w:val="26"/>
          <w:szCs w:val="26"/>
          <w:lang w:val="pl-PL"/>
        </w:rPr>
        <w:tab/>
        <w:t>Giao tiếp bằng cử chỉ, tranh ảnh.</w:t>
      </w:r>
    </w:p>
    <w:p w14:paraId="5B750324"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w:t>
      </w:r>
      <w:r w:rsidRPr="001B4450">
        <w:rPr>
          <w:sz w:val="26"/>
          <w:szCs w:val="26"/>
        </w:rPr>
        <w:tab/>
        <w:t>Kỹ năng xã hội.</w:t>
      </w:r>
    </w:p>
    <w:p w14:paraId="330652D9" w14:textId="77777777" w:rsidR="001B4450" w:rsidRPr="001B4450" w:rsidRDefault="001B4450" w:rsidP="005E191A">
      <w:pPr>
        <w:numPr>
          <w:ilvl w:val="0"/>
          <w:numId w:val="11"/>
        </w:numPr>
        <w:tabs>
          <w:tab w:val="clear" w:pos="644"/>
          <w:tab w:val="left" w:pos="567"/>
        </w:tabs>
        <w:spacing w:before="120" w:after="60" w:line="276" w:lineRule="auto"/>
        <w:ind w:left="0" w:firstLine="567"/>
        <w:jc w:val="both"/>
        <w:rPr>
          <w:i/>
          <w:iCs/>
          <w:sz w:val="26"/>
          <w:szCs w:val="26"/>
        </w:rPr>
      </w:pPr>
      <w:r w:rsidRPr="001B4450">
        <w:rPr>
          <w:i/>
          <w:iCs/>
          <w:sz w:val="26"/>
          <w:szCs w:val="26"/>
        </w:rPr>
        <w:t>Phương pháp huấn luyện trẻ giao tiếp</w:t>
      </w:r>
    </w:p>
    <w:p w14:paraId="14A50F59"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1</w:t>
      </w:r>
      <w:r w:rsidRPr="001B4450">
        <w:rPr>
          <w:i/>
          <w:iCs/>
          <w:sz w:val="26"/>
          <w:szCs w:val="26"/>
        </w:rPr>
        <w:t xml:space="preserve">:  </w:t>
      </w:r>
      <w:r w:rsidRPr="001B4450">
        <w:rPr>
          <w:sz w:val="26"/>
          <w:szCs w:val="26"/>
        </w:rPr>
        <w:t xml:space="preserve">Đánh giá kỹ năng giao tiếp sớm </w:t>
      </w:r>
    </w:p>
    <w:p w14:paraId="1B4A8BDF" w14:textId="77777777" w:rsidR="001B4450" w:rsidRPr="001B4450" w:rsidRDefault="001B4450" w:rsidP="005E191A">
      <w:pPr>
        <w:widowControl w:val="0"/>
        <w:tabs>
          <w:tab w:val="left" w:pos="567"/>
        </w:tabs>
        <w:spacing w:before="120" w:after="60" w:line="276" w:lineRule="auto"/>
        <w:ind w:firstLine="567"/>
        <w:jc w:val="both"/>
        <w:rPr>
          <w:i/>
          <w:iCs/>
          <w:sz w:val="26"/>
          <w:szCs w:val="26"/>
        </w:rPr>
      </w:pPr>
      <w:r w:rsidRPr="001B4450">
        <w:rPr>
          <w:i/>
          <w:iCs/>
          <w:sz w:val="26"/>
          <w:szCs w:val="26"/>
        </w:rPr>
        <w:t xml:space="preserve">- Đánh giá khả năng tập trung bao gồm:  </w:t>
      </w:r>
    </w:p>
    <w:p w14:paraId="15E4A8E1" w14:textId="77777777" w:rsidR="001B4450" w:rsidRPr="001B4450" w:rsidRDefault="001B4450" w:rsidP="005E191A">
      <w:pPr>
        <w:widowControl w:val="0"/>
        <w:tabs>
          <w:tab w:val="left" w:pos="2340"/>
        </w:tabs>
        <w:spacing w:before="120" w:after="60" w:line="276" w:lineRule="auto"/>
        <w:ind w:firstLine="567"/>
        <w:jc w:val="both"/>
        <w:rPr>
          <w:sz w:val="26"/>
          <w:szCs w:val="26"/>
        </w:rPr>
      </w:pPr>
      <w:r w:rsidRPr="001B4450">
        <w:rPr>
          <w:sz w:val="26"/>
          <w:szCs w:val="26"/>
        </w:rPr>
        <w:t>+</w:t>
      </w:r>
      <w:r w:rsidR="005532EB">
        <w:rPr>
          <w:sz w:val="26"/>
          <w:szCs w:val="26"/>
        </w:rPr>
        <w:t xml:space="preserve"> </w:t>
      </w:r>
      <w:r w:rsidRPr="001B4450">
        <w:rPr>
          <w:sz w:val="26"/>
          <w:szCs w:val="26"/>
        </w:rPr>
        <w:t>Nhìn.</w:t>
      </w:r>
    </w:p>
    <w:p w14:paraId="002F826E" w14:textId="77777777" w:rsidR="001B4450" w:rsidRPr="001B4450" w:rsidRDefault="001B4450" w:rsidP="005E191A">
      <w:pPr>
        <w:widowControl w:val="0"/>
        <w:tabs>
          <w:tab w:val="left" w:pos="2340"/>
        </w:tabs>
        <w:spacing w:before="120" w:after="60" w:line="276" w:lineRule="auto"/>
        <w:ind w:firstLine="567"/>
        <w:jc w:val="both"/>
        <w:rPr>
          <w:sz w:val="26"/>
          <w:szCs w:val="26"/>
        </w:rPr>
      </w:pPr>
      <w:r w:rsidRPr="001B4450">
        <w:rPr>
          <w:sz w:val="26"/>
          <w:szCs w:val="26"/>
        </w:rPr>
        <w:t>+</w:t>
      </w:r>
      <w:r w:rsidR="005532EB">
        <w:rPr>
          <w:sz w:val="26"/>
          <w:szCs w:val="26"/>
        </w:rPr>
        <w:t xml:space="preserve"> </w:t>
      </w:r>
      <w:r w:rsidRPr="001B4450">
        <w:rPr>
          <w:sz w:val="26"/>
          <w:szCs w:val="26"/>
        </w:rPr>
        <w:t>Lắng nghe</w:t>
      </w:r>
    </w:p>
    <w:p w14:paraId="39AB5C66" w14:textId="77777777" w:rsidR="001B4450" w:rsidRPr="001B4450" w:rsidRDefault="001B4450" w:rsidP="005E191A">
      <w:pPr>
        <w:widowControl w:val="0"/>
        <w:tabs>
          <w:tab w:val="left" w:pos="2340"/>
        </w:tabs>
        <w:spacing w:before="120" w:after="60" w:line="276" w:lineRule="auto"/>
        <w:ind w:firstLine="567"/>
        <w:jc w:val="both"/>
        <w:rPr>
          <w:sz w:val="26"/>
          <w:szCs w:val="26"/>
        </w:rPr>
      </w:pPr>
      <w:r w:rsidRPr="001B4450">
        <w:rPr>
          <w:sz w:val="26"/>
          <w:szCs w:val="26"/>
        </w:rPr>
        <w:t>+</w:t>
      </w:r>
      <w:r w:rsidR="005532EB">
        <w:rPr>
          <w:sz w:val="26"/>
          <w:szCs w:val="26"/>
        </w:rPr>
        <w:t xml:space="preserve"> </w:t>
      </w:r>
      <w:r w:rsidRPr="001B4450">
        <w:rPr>
          <w:sz w:val="26"/>
          <w:szCs w:val="26"/>
        </w:rPr>
        <w:t>Thời gian</w:t>
      </w:r>
    </w:p>
    <w:p w14:paraId="7E0495DC" w14:textId="77777777" w:rsidR="001B4450" w:rsidRPr="001B4450" w:rsidRDefault="001B4450" w:rsidP="005E191A">
      <w:pPr>
        <w:widowControl w:val="0"/>
        <w:tabs>
          <w:tab w:val="left" w:pos="2340"/>
        </w:tabs>
        <w:spacing w:before="120" w:after="60" w:line="276" w:lineRule="auto"/>
        <w:ind w:firstLine="567"/>
        <w:jc w:val="both"/>
        <w:rPr>
          <w:sz w:val="26"/>
          <w:szCs w:val="26"/>
        </w:rPr>
      </w:pPr>
      <w:r w:rsidRPr="001B4450">
        <w:rPr>
          <w:sz w:val="26"/>
          <w:szCs w:val="26"/>
        </w:rPr>
        <w:t>+</w:t>
      </w:r>
      <w:r w:rsidR="005532EB">
        <w:rPr>
          <w:sz w:val="26"/>
          <w:szCs w:val="26"/>
        </w:rPr>
        <w:t xml:space="preserve"> </w:t>
      </w:r>
      <w:r w:rsidRPr="001B4450">
        <w:rPr>
          <w:sz w:val="26"/>
          <w:szCs w:val="26"/>
        </w:rPr>
        <w:t>Suy nghĩ.</w:t>
      </w:r>
    </w:p>
    <w:p w14:paraId="10F61B3A" w14:textId="77777777" w:rsidR="001B4450" w:rsidRPr="001B4450" w:rsidRDefault="001B4450" w:rsidP="005E191A">
      <w:pPr>
        <w:widowControl w:val="0"/>
        <w:tabs>
          <w:tab w:val="left" w:pos="567"/>
        </w:tabs>
        <w:spacing w:before="120" w:after="60" w:line="276" w:lineRule="auto"/>
        <w:ind w:firstLine="567"/>
        <w:jc w:val="both"/>
        <w:rPr>
          <w:i/>
          <w:iCs/>
          <w:sz w:val="26"/>
          <w:szCs w:val="26"/>
        </w:rPr>
      </w:pPr>
      <w:r w:rsidRPr="001B4450">
        <w:rPr>
          <w:i/>
          <w:iCs/>
          <w:sz w:val="26"/>
          <w:szCs w:val="26"/>
        </w:rPr>
        <w:t xml:space="preserve">- Khả năng bắt chước và lần lượt:  </w:t>
      </w:r>
    </w:p>
    <w:p w14:paraId="4C7F2EC0"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Những cử động trên nét mặt.  </w:t>
      </w:r>
    </w:p>
    <w:p w14:paraId="46315BCF"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Các hoạt động.  </w:t>
      </w:r>
    </w:p>
    <w:p w14:paraId="6E9BE8CA"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Các hoạt động với đồ chơi.  </w:t>
      </w:r>
    </w:p>
    <w:p w14:paraId="6E3E905B"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Âm thanh.  </w:t>
      </w:r>
    </w:p>
    <w:p w14:paraId="7134E060"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Từ.</w:t>
      </w:r>
    </w:p>
    <w:p w14:paraId="1490C3AE" w14:textId="77777777" w:rsidR="001B4450" w:rsidRPr="001B4450" w:rsidRDefault="001B4450" w:rsidP="005E191A">
      <w:pPr>
        <w:widowControl w:val="0"/>
        <w:tabs>
          <w:tab w:val="left" w:pos="567"/>
        </w:tabs>
        <w:spacing w:before="120" w:after="60" w:line="276" w:lineRule="auto"/>
        <w:ind w:firstLine="567"/>
        <w:jc w:val="both"/>
        <w:rPr>
          <w:i/>
          <w:iCs/>
          <w:sz w:val="26"/>
          <w:szCs w:val="26"/>
        </w:rPr>
      </w:pPr>
      <w:r w:rsidRPr="001B4450">
        <w:rPr>
          <w:i/>
          <w:iCs/>
          <w:sz w:val="26"/>
          <w:szCs w:val="26"/>
        </w:rPr>
        <w:t xml:space="preserve">- Khả năng chơi: </w:t>
      </w:r>
      <w:r w:rsidRPr="001B4450">
        <w:rPr>
          <w:sz w:val="26"/>
          <w:szCs w:val="26"/>
        </w:rPr>
        <w:t>Là cách trẻ học, tìm hiểu môi trường xung quanh bao gồm chơi có luật và chơi tưởng tượng.</w:t>
      </w:r>
    </w:p>
    <w:p w14:paraId="10AFA6FB" w14:textId="77777777" w:rsidR="001B4450" w:rsidRPr="001B4450" w:rsidRDefault="001B4450" w:rsidP="005E191A">
      <w:pPr>
        <w:widowControl w:val="0"/>
        <w:tabs>
          <w:tab w:val="left" w:pos="567"/>
        </w:tabs>
        <w:spacing w:before="120" w:after="60" w:line="276" w:lineRule="auto"/>
        <w:ind w:firstLine="567"/>
        <w:jc w:val="both"/>
        <w:rPr>
          <w:i/>
          <w:iCs/>
          <w:sz w:val="26"/>
          <w:szCs w:val="26"/>
        </w:rPr>
      </w:pPr>
      <w:r w:rsidRPr="001B4450">
        <w:rPr>
          <w:i/>
          <w:iCs/>
          <w:sz w:val="26"/>
          <w:szCs w:val="26"/>
        </w:rPr>
        <w:t xml:space="preserve">- Đánh giá về ngôn ngữ cử chỉ:  </w:t>
      </w:r>
      <w:r w:rsidRPr="001B4450">
        <w:rPr>
          <w:sz w:val="26"/>
          <w:szCs w:val="26"/>
        </w:rPr>
        <w:t>Cử chỉ là vận động chủ ý của cơ thể được nhắc lại nhiều lần có mục đích.</w:t>
      </w:r>
    </w:p>
    <w:p w14:paraId="3DA5AA93" w14:textId="77777777" w:rsidR="001B4450" w:rsidRPr="001B4450" w:rsidRDefault="001B4450" w:rsidP="005E191A">
      <w:pPr>
        <w:widowControl w:val="0"/>
        <w:tabs>
          <w:tab w:val="left" w:pos="567"/>
        </w:tabs>
        <w:spacing w:before="120" w:after="60" w:line="276" w:lineRule="auto"/>
        <w:ind w:firstLine="567"/>
        <w:jc w:val="both"/>
        <w:rPr>
          <w:i/>
          <w:iCs/>
          <w:sz w:val="26"/>
          <w:szCs w:val="26"/>
        </w:rPr>
      </w:pPr>
      <w:r w:rsidRPr="001B4450">
        <w:rPr>
          <w:i/>
          <w:iCs/>
          <w:sz w:val="26"/>
          <w:szCs w:val="26"/>
        </w:rPr>
        <w:t xml:space="preserve">- Đánh giá về kỹ năng xã hội và sử dụng ngôn ngữ:  </w:t>
      </w:r>
      <w:r w:rsidRPr="001B4450">
        <w:rPr>
          <w:sz w:val="26"/>
          <w:szCs w:val="26"/>
        </w:rPr>
        <w:t xml:space="preserve">Đây là kỹ năng để trẻ xây dựng mối quan hệ với mọi người. Những kỹ năng này bao gồm:  </w:t>
      </w:r>
    </w:p>
    <w:p w14:paraId="178D9682"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Lần lượt, đáp ứng.  </w:t>
      </w:r>
    </w:p>
    <w:p w14:paraId="2DD3A92F"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Chú ý và chia sẻ sự chú ý.  </w:t>
      </w:r>
    </w:p>
    <w:p w14:paraId="2C0E2D24"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Sử dụng giao tiếp một cách có ý nghĩa.  </w:t>
      </w:r>
    </w:p>
    <w:p w14:paraId="36E69957"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Giao tiếp rõ ràng.  </w:t>
      </w:r>
    </w:p>
    <w:p w14:paraId="47958196"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Pr="001B4450">
        <w:rPr>
          <w:sz w:val="26"/>
          <w:szCs w:val="26"/>
        </w:rPr>
        <w:tab/>
        <w:t xml:space="preserve">Có đối đáp.  </w:t>
      </w:r>
    </w:p>
    <w:p w14:paraId="4D992F4F" w14:textId="77777777" w:rsidR="001B4450" w:rsidRPr="001B4450" w:rsidRDefault="001B4450" w:rsidP="005E191A">
      <w:pPr>
        <w:widowControl w:val="0"/>
        <w:tabs>
          <w:tab w:val="left" w:pos="851"/>
        </w:tabs>
        <w:spacing w:before="120" w:after="60" w:line="276" w:lineRule="auto"/>
        <w:ind w:firstLine="567"/>
        <w:jc w:val="both"/>
        <w:rPr>
          <w:sz w:val="26"/>
          <w:szCs w:val="26"/>
        </w:rPr>
      </w:pPr>
      <w:r w:rsidRPr="001B4450">
        <w:rPr>
          <w:sz w:val="26"/>
          <w:szCs w:val="26"/>
        </w:rPr>
        <w:t>+</w:t>
      </w:r>
      <w:r w:rsidR="005532EB">
        <w:rPr>
          <w:sz w:val="26"/>
          <w:szCs w:val="26"/>
        </w:rPr>
        <w:t xml:space="preserve"> </w:t>
      </w:r>
      <w:r w:rsidRPr="001B4450">
        <w:rPr>
          <w:sz w:val="26"/>
          <w:szCs w:val="26"/>
        </w:rPr>
        <w:t>Là thành viên của nhóm.</w:t>
      </w:r>
    </w:p>
    <w:p w14:paraId="08B8BF0C"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Tất cả các kỹ năng này đều lần lượt được đánh giá qua năm giai đoạn phát triển. Sau đó chuyển sang bước hai.</w:t>
      </w:r>
    </w:p>
    <w:p w14:paraId="3285DE91"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2</w:t>
      </w:r>
      <w:r w:rsidRPr="001B4450">
        <w:rPr>
          <w:i/>
          <w:iCs/>
          <w:sz w:val="26"/>
          <w:szCs w:val="26"/>
        </w:rPr>
        <w:t>:</w:t>
      </w:r>
      <w:r w:rsidRPr="001B4450">
        <w:rPr>
          <w:sz w:val="26"/>
          <w:szCs w:val="26"/>
        </w:rPr>
        <w:t xml:space="preserve"> Lập chương trình huấn luyện cho trẻ</w:t>
      </w:r>
    </w:p>
    <w:p w14:paraId="54B824C9" w14:textId="77777777" w:rsidR="001B4450" w:rsidRPr="001B4450" w:rsidRDefault="001B4450" w:rsidP="005E191A">
      <w:pPr>
        <w:widowControl w:val="0"/>
        <w:spacing w:before="120" w:after="60" w:line="276" w:lineRule="auto"/>
        <w:ind w:firstLine="567"/>
        <w:jc w:val="both"/>
        <w:rPr>
          <w:sz w:val="26"/>
          <w:szCs w:val="26"/>
        </w:rPr>
      </w:pPr>
      <w:r w:rsidRPr="001B4450">
        <w:rPr>
          <w:sz w:val="26"/>
          <w:szCs w:val="26"/>
        </w:rPr>
        <w:t>Dựa vào bước đánh giá, chọn 1 đến 2 kỹ năng cho từng đợt điều trị</w:t>
      </w:r>
    </w:p>
    <w:p w14:paraId="37681121"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3</w:t>
      </w:r>
      <w:r w:rsidRPr="001B4450">
        <w:rPr>
          <w:i/>
          <w:iCs/>
          <w:sz w:val="26"/>
          <w:szCs w:val="26"/>
        </w:rPr>
        <w:t>:</w:t>
      </w:r>
      <w:r w:rsidRPr="001B4450">
        <w:rPr>
          <w:sz w:val="26"/>
          <w:szCs w:val="26"/>
        </w:rPr>
        <w:t xml:space="preserve"> Đánh giá kết quả đợt huấn luyện và lập chương trình tại nhà</w:t>
      </w:r>
    </w:p>
    <w:p w14:paraId="2E65FE39" w14:textId="77777777" w:rsidR="001B4450" w:rsidRPr="001B4450" w:rsidRDefault="001B4450" w:rsidP="005E191A">
      <w:pPr>
        <w:widowControl w:val="0"/>
        <w:autoSpaceDE w:val="0"/>
        <w:autoSpaceDN w:val="0"/>
        <w:adjustRightInd w:val="0"/>
        <w:spacing w:before="120" w:after="60" w:line="276" w:lineRule="auto"/>
        <w:ind w:firstLine="567"/>
        <w:jc w:val="both"/>
        <w:rPr>
          <w:bCs/>
          <w:i/>
          <w:noProof/>
          <w:sz w:val="26"/>
          <w:szCs w:val="26"/>
        </w:rPr>
      </w:pPr>
      <w:r w:rsidRPr="001B4450">
        <w:rPr>
          <w:bCs/>
          <w:i/>
          <w:noProof/>
          <w:sz w:val="26"/>
          <w:szCs w:val="26"/>
        </w:rPr>
        <w:t>2.2.2.</w:t>
      </w:r>
      <w:r w:rsidR="005532EB">
        <w:rPr>
          <w:bCs/>
          <w:i/>
          <w:noProof/>
          <w:sz w:val="26"/>
          <w:szCs w:val="26"/>
        </w:rPr>
        <w:t xml:space="preserve"> </w:t>
      </w:r>
      <w:r w:rsidRPr="001B4450">
        <w:rPr>
          <w:bCs/>
          <w:i/>
          <w:noProof/>
          <w:sz w:val="26"/>
          <w:szCs w:val="26"/>
        </w:rPr>
        <w:t>Huấn luyện các kỹ năng ngôn ngữ</w:t>
      </w:r>
    </w:p>
    <w:p w14:paraId="19D6A561" w14:textId="77777777" w:rsidR="001B4450" w:rsidRPr="001B4450" w:rsidRDefault="001B4450" w:rsidP="005E191A">
      <w:pPr>
        <w:widowControl w:val="0"/>
        <w:spacing w:before="120" w:after="60" w:line="276" w:lineRule="auto"/>
        <w:ind w:firstLine="567"/>
        <w:jc w:val="both"/>
        <w:rPr>
          <w:sz w:val="26"/>
          <w:szCs w:val="26"/>
        </w:rPr>
      </w:pPr>
      <w:r w:rsidRPr="001B4450">
        <w:rPr>
          <w:iCs/>
          <w:sz w:val="26"/>
          <w:szCs w:val="26"/>
        </w:rPr>
        <w:t xml:space="preserve">Kỹ năng ngôn ngữ bao gồm: </w:t>
      </w:r>
      <w:r w:rsidRPr="001B4450">
        <w:rPr>
          <w:sz w:val="26"/>
          <w:szCs w:val="26"/>
        </w:rPr>
        <w:t>Kỹ năng hiểu ngôn ngữ và kỹ năng diễn đạt bằng ngôn ngữ.</w:t>
      </w:r>
    </w:p>
    <w:p w14:paraId="5A933774" w14:textId="77777777" w:rsidR="001B4450" w:rsidRPr="001B4450" w:rsidRDefault="001B4450" w:rsidP="005E191A">
      <w:pPr>
        <w:widowControl w:val="0"/>
        <w:numPr>
          <w:ilvl w:val="0"/>
          <w:numId w:val="173"/>
        </w:numPr>
        <w:tabs>
          <w:tab w:val="clear" w:pos="927"/>
          <w:tab w:val="num" w:pos="360"/>
        </w:tabs>
        <w:spacing w:before="120" w:after="60" w:line="276" w:lineRule="auto"/>
        <w:ind w:left="0" w:firstLine="567"/>
        <w:jc w:val="both"/>
        <w:rPr>
          <w:i/>
          <w:iCs/>
          <w:sz w:val="26"/>
          <w:szCs w:val="26"/>
        </w:rPr>
      </w:pPr>
      <w:r w:rsidRPr="001B4450">
        <w:rPr>
          <w:i/>
          <w:iCs/>
          <w:sz w:val="26"/>
          <w:szCs w:val="26"/>
        </w:rPr>
        <w:t>Huấn luyện trẻ kỹ năng hiểu ngôn ngữ.</w:t>
      </w:r>
    </w:p>
    <w:p w14:paraId="5CC34657" w14:textId="77777777" w:rsidR="001B4450" w:rsidRPr="001B4450" w:rsidRDefault="001B4450" w:rsidP="005E191A">
      <w:pPr>
        <w:tabs>
          <w:tab w:val="left" w:pos="720"/>
        </w:tabs>
        <w:spacing w:before="120" w:after="60" w:line="276" w:lineRule="auto"/>
        <w:ind w:firstLine="567"/>
        <w:jc w:val="both"/>
        <w:rPr>
          <w:sz w:val="26"/>
          <w:szCs w:val="26"/>
        </w:rPr>
      </w:pPr>
      <w:r w:rsidRPr="001B4450">
        <w:rPr>
          <w:sz w:val="26"/>
          <w:szCs w:val="26"/>
        </w:rPr>
        <w:t>-</w:t>
      </w:r>
      <w:r w:rsidRPr="001B4450">
        <w:rPr>
          <w:sz w:val="26"/>
          <w:szCs w:val="26"/>
        </w:rPr>
        <w:tab/>
        <w:t xml:space="preserve">Nguyên tắc dạy hiểu ngôn ngữ:  </w:t>
      </w:r>
    </w:p>
    <w:p w14:paraId="4A6E5258" w14:textId="77777777" w:rsidR="001B4450" w:rsidRPr="001B4450" w:rsidRDefault="001B4450" w:rsidP="005532EB">
      <w:pPr>
        <w:widowControl w:val="0"/>
        <w:numPr>
          <w:ilvl w:val="0"/>
          <w:numId w:val="7"/>
        </w:numPr>
        <w:tabs>
          <w:tab w:val="clear" w:pos="927"/>
          <w:tab w:val="left" w:pos="840"/>
        </w:tabs>
        <w:spacing w:before="120" w:after="60" w:line="276" w:lineRule="auto"/>
        <w:ind w:left="0" w:firstLine="567"/>
        <w:jc w:val="both"/>
        <w:rPr>
          <w:sz w:val="26"/>
          <w:szCs w:val="26"/>
        </w:rPr>
      </w:pPr>
      <w:r w:rsidRPr="001B4450">
        <w:rPr>
          <w:sz w:val="26"/>
          <w:szCs w:val="26"/>
        </w:rPr>
        <w:t>Trẻ phải hiểu, biết ý nghĩa của âm thanh, từ và câu trước khi nói.</w:t>
      </w:r>
    </w:p>
    <w:p w14:paraId="0559D28A" w14:textId="77777777" w:rsidR="001B4450" w:rsidRPr="001B4450" w:rsidRDefault="001B4450" w:rsidP="005532EB">
      <w:pPr>
        <w:widowControl w:val="0"/>
        <w:numPr>
          <w:ilvl w:val="0"/>
          <w:numId w:val="7"/>
        </w:numPr>
        <w:tabs>
          <w:tab w:val="clear" w:pos="927"/>
          <w:tab w:val="left" w:pos="840"/>
        </w:tabs>
        <w:spacing w:before="120" w:after="60" w:line="276" w:lineRule="auto"/>
        <w:ind w:left="0" w:firstLine="567"/>
        <w:jc w:val="both"/>
        <w:rPr>
          <w:sz w:val="26"/>
          <w:szCs w:val="26"/>
        </w:rPr>
      </w:pPr>
      <w:r w:rsidRPr="001B4450">
        <w:rPr>
          <w:sz w:val="26"/>
          <w:szCs w:val="26"/>
        </w:rPr>
        <w:t>Nói chuyện nhiều với trẻ, dùng ngôn ngữ đơn giản, nói chậm, to.</w:t>
      </w:r>
    </w:p>
    <w:p w14:paraId="61EEA011" w14:textId="77777777" w:rsidR="001B4450" w:rsidRPr="001B4450" w:rsidRDefault="001B4450" w:rsidP="005532EB">
      <w:pPr>
        <w:widowControl w:val="0"/>
        <w:numPr>
          <w:ilvl w:val="0"/>
          <w:numId w:val="7"/>
        </w:numPr>
        <w:tabs>
          <w:tab w:val="clear" w:pos="927"/>
          <w:tab w:val="left" w:pos="840"/>
        </w:tabs>
        <w:spacing w:before="120" w:after="60" w:line="276" w:lineRule="auto"/>
        <w:ind w:left="0" w:firstLine="567"/>
        <w:jc w:val="both"/>
        <w:rPr>
          <w:sz w:val="26"/>
          <w:szCs w:val="26"/>
        </w:rPr>
      </w:pPr>
      <w:r w:rsidRPr="001B4450">
        <w:rPr>
          <w:sz w:val="26"/>
          <w:szCs w:val="26"/>
        </w:rPr>
        <w:t>Sử dụng dấu hiệu để giúp trẻ hiểu.</w:t>
      </w:r>
    </w:p>
    <w:p w14:paraId="1A7FA543" w14:textId="77777777" w:rsidR="001B4450" w:rsidRPr="001B4450" w:rsidRDefault="001B4450" w:rsidP="005532EB">
      <w:pPr>
        <w:widowControl w:val="0"/>
        <w:numPr>
          <w:ilvl w:val="0"/>
          <w:numId w:val="7"/>
        </w:numPr>
        <w:tabs>
          <w:tab w:val="clear" w:pos="927"/>
          <w:tab w:val="left" w:pos="840"/>
        </w:tabs>
        <w:spacing w:before="120" w:after="60" w:line="276" w:lineRule="auto"/>
        <w:ind w:left="0" w:firstLine="567"/>
        <w:jc w:val="both"/>
        <w:rPr>
          <w:sz w:val="26"/>
          <w:szCs w:val="26"/>
        </w:rPr>
      </w:pPr>
      <w:r w:rsidRPr="001B4450">
        <w:rPr>
          <w:sz w:val="26"/>
          <w:szCs w:val="26"/>
        </w:rPr>
        <w:t>Chỉ sử dụng một vài đồ vật hoặc tranh ảnh, chỉ một người hướng dẫn.</w:t>
      </w:r>
    </w:p>
    <w:p w14:paraId="2DF3C333" w14:textId="77777777" w:rsidR="001B4450" w:rsidRPr="001B4450" w:rsidRDefault="001B4450" w:rsidP="005532EB">
      <w:pPr>
        <w:widowControl w:val="0"/>
        <w:numPr>
          <w:ilvl w:val="0"/>
          <w:numId w:val="7"/>
        </w:numPr>
        <w:tabs>
          <w:tab w:val="clear" w:pos="927"/>
          <w:tab w:val="left" w:pos="840"/>
        </w:tabs>
        <w:spacing w:before="120" w:after="60" w:line="276" w:lineRule="auto"/>
        <w:ind w:left="0" w:firstLine="567"/>
        <w:jc w:val="both"/>
        <w:rPr>
          <w:sz w:val="26"/>
          <w:szCs w:val="26"/>
        </w:rPr>
      </w:pPr>
      <w:r w:rsidRPr="001B4450">
        <w:rPr>
          <w:sz w:val="26"/>
          <w:szCs w:val="26"/>
        </w:rPr>
        <w:t>Động viên khen thưởng đúng lúc.</w:t>
      </w:r>
    </w:p>
    <w:p w14:paraId="7B94366B" w14:textId="77777777" w:rsidR="001B4450" w:rsidRPr="001B4450" w:rsidRDefault="001B4450" w:rsidP="005E191A">
      <w:pPr>
        <w:numPr>
          <w:ilvl w:val="0"/>
          <w:numId w:val="18"/>
        </w:numPr>
        <w:tabs>
          <w:tab w:val="clear" w:pos="1080"/>
          <w:tab w:val="left" w:pos="720"/>
        </w:tabs>
        <w:spacing w:before="120" w:after="60" w:line="276" w:lineRule="auto"/>
        <w:ind w:left="0" w:firstLine="567"/>
        <w:jc w:val="both"/>
        <w:rPr>
          <w:sz w:val="26"/>
          <w:szCs w:val="26"/>
        </w:rPr>
      </w:pPr>
      <w:r w:rsidRPr="001B4450">
        <w:rPr>
          <w:sz w:val="26"/>
          <w:szCs w:val="26"/>
        </w:rPr>
        <w:t>Phương pháp huấn luyện trẻ hiểu ngôn ngữ</w:t>
      </w:r>
    </w:p>
    <w:p w14:paraId="7FF89E3A"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1</w:t>
      </w:r>
      <w:r w:rsidRPr="001B4450">
        <w:rPr>
          <w:i/>
          <w:iCs/>
          <w:sz w:val="26"/>
          <w:szCs w:val="26"/>
        </w:rPr>
        <w:t>:</w:t>
      </w:r>
      <w:r w:rsidRPr="001B4450">
        <w:rPr>
          <w:sz w:val="26"/>
          <w:szCs w:val="26"/>
        </w:rPr>
        <w:t xml:space="preserve"> Đánh giá các kỹ năng hiểu ngôn ngữ</w:t>
      </w:r>
    </w:p>
    <w:p w14:paraId="7FDB24E8" w14:textId="77777777" w:rsidR="001B4450" w:rsidRPr="001B4450" w:rsidRDefault="001B4450" w:rsidP="005E191A">
      <w:pPr>
        <w:widowControl w:val="0"/>
        <w:spacing w:before="120" w:after="60" w:line="276" w:lineRule="auto"/>
        <w:ind w:firstLine="567"/>
        <w:jc w:val="both"/>
        <w:rPr>
          <w:i/>
          <w:iCs/>
          <w:sz w:val="26"/>
          <w:szCs w:val="26"/>
        </w:rPr>
      </w:pPr>
      <w:r w:rsidRPr="001B4450">
        <w:rPr>
          <w:i/>
          <w:iCs/>
          <w:sz w:val="26"/>
          <w:szCs w:val="26"/>
          <w:u w:val="single"/>
        </w:rPr>
        <w:t>Bước 2</w:t>
      </w:r>
      <w:r w:rsidRPr="001B4450">
        <w:rPr>
          <w:i/>
          <w:iCs/>
          <w:sz w:val="26"/>
          <w:szCs w:val="26"/>
        </w:rPr>
        <w:t>:</w:t>
      </w:r>
      <w:r w:rsidRPr="001B4450">
        <w:rPr>
          <w:sz w:val="26"/>
          <w:szCs w:val="26"/>
        </w:rPr>
        <w:t xml:space="preserve"> Lập chương trình huấn luyện </w:t>
      </w:r>
    </w:p>
    <w:p w14:paraId="1523D2A4" w14:textId="77777777" w:rsidR="001B4450" w:rsidRPr="005532EB" w:rsidRDefault="001B4450" w:rsidP="005E191A">
      <w:pPr>
        <w:widowControl w:val="0"/>
        <w:spacing w:before="120" w:after="60" w:line="276" w:lineRule="auto"/>
        <w:ind w:firstLine="567"/>
        <w:jc w:val="both"/>
        <w:rPr>
          <w:spacing w:val="-4"/>
          <w:sz w:val="26"/>
          <w:szCs w:val="26"/>
        </w:rPr>
      </w:pPr>
      <w:r w:rsidRPr="005532EB">
        <w:rPr>
          <w:i/>
          <w:iCs/>
          <w:spacing w:val="-4"/>
          <w:sz w:val="26"/>
          <w:szCs w:val="26"/>
          <w:u w:val="single"/>
        </w:rPr>
        <w:t>Bước 3</w:t>
      </w:r>
      <w:r w:rsidRPr="005532EB">
        <w:rPr>
          <w:i/>
          <w:iCs/>
          <w:spacing w:val="-4"/>
          <w:sz w:val="26"/>
          <w:szCs w:val="26"/>
        </w:rPr>
        <w:t>:</w:t>
      </w:r>
      <w:r w:rsidRPr="005532EB">
        <w:rPr>
          <w:spacing w:val="-4"/>
          <w:sz w:val="26"/>
          <w:szCs w:val="26"/>
        </w:rPr>
        <w:t xml:space="preserve"> Đánh giá kết quả can thiệp, lập chương trình tại nhà.</w:t>
      </w:r>
    </w:p>
    <w:p w14:paraId="1A54A8E2" w14:textId="77777777" w:rsidR="001B4450" w:rsidRPr="001B4450" w:rsidRDefault="001B4450" w:rsidP="005E191A">
      <w:pPr>
        <w:widowControl w:val="0"/>
        <w:numPr>
          <w:ilvl w:val="0"/>
          <w:numId w:val="11"/>
        </w:numPr>
        <w:tabs>
          <w:tab w:val="clear" w:pos="644"/>
          <w:tab w:val="left" w:pos="360"/>
        </w:tabs>
        <w:spacing w:before="120" w:after="60" w:line="276" w:lineRule="auto"/>
        <w:ind w:left="0" w:firstLine="567"/>
        <w:jc w:val="both"/>
        <w:rPr>
          <w:i/>
          <w:iCs/>
          <w:sz w:val="26"/>
          <w:szCs w:val="26"/>
        </w:rPr>
      </w:pPr>
      <w:r w:rsidRPr="001B4450">
        <w:rPr>
          <w:i/>
          <w:iCs/>
          <w:sz w:val="26"/>
          <w:szCs w:val="26"/>
        </w:rPr>
        <w:t>Huấn luyện trẻ diễn đạt ngôn ngữ.</w:t>
      </w:r>
    </w:p>
    <w:p w14:paraId="3CDFAEA2" w14:textId="77777777" w:rsidR="001B4450" w:rsidRPr="001B4450" w:rsidRDefault="001B4450" w:rsidP="005E191A">
      <w:pPr>
        <w:widowControl w:val="0"/>
        <w:numPr>
          <w:ilvl w:val="0"/>
          <w:numId w:val="18"/>
        </w:numPr>
        <w:tabs>
          <w:tab w:val="clear" w:pos="1080"/>
          <w:tab w:val="num" w:pos="720"/>
        </w:tabs>
        <w:spacing w:before="120" w:after="60" w:line="276" w:lineRule="auto"/>
        <w:ind w:left="0" w:firstLine="567"/>
        <w:jc w:val="both"/>
        <w:rPr>
          <w:sz w:val="26"/>
          <w:szCs w:val="26"/>
        </w:rPr>
      </w:pPr>
      <w:r w:rsidRPr="001B4450">
        <w:rPr>
          <w:sz w:val="26"/>
          <w:szCs w:val="26"/>
        </w:rPr>
        <w:t>Mục tiêu: Trẻ sẽ tự nói/làm dấu/ chỉ vào các bức tranh.</w:t>
      </w:r>
    </w:p>
    <w:p w14:paraId="6C3B5018" w14:textId="77777777" w:rsidR="001B4450" w:rsidRPr="001B4450" w:rsidRDefault="001B4450" w:rsidP="005E191A">
      <w:pPr>
        <w:numPr>
          <w:ilvl w:val="0"/>
          <w:numId w:val="18"/>
        </w:numPr>
        <w:tabs>
          <w:tab w:val="clear" w:pos="1080"/>
          <w:tab w:val="num" w:pos="720"/>
        </w:tabs>
        <w:spacing w:before="120" w:after="60" w:line="276" w:lineRule="auto"/>
        <w:ind w:left="0" w:firstLine="567"/>
        <w:jc w:val="both"/>
        <w:rPr>
          <w:sz w:val="26"/>
          <w:szCs w:val="26"/>
        </w:rPr>
      </w:pPr>
      <w:r w:rsidRPr="001B4450">
        <w:rPr>
          <w:sz w:val="26"/>
          <w:szCs w:val="26"/>
        </w:rPr>
        <w:t>Phương pháp huấn luyện trẻ diễn đạt ngôn ngữ</w:t>
      </w:r>
    </w:p>
    <w:p w14:paraId="3A7CA15B"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1</w:t>
      </w:r>
      <w:r w:rsidRPr="001B4450">
        <w:rPr>
          <w:i/>
          <w:iCs/>
          <w:sz w:val="26"/>
          <w:szCs w:val="26"/>
        </w:rPr>
        <w:t>:</w:t>
      </w:r>
      <w:r w:rsidRPr="001B4450">
        <w:rPr>
          <w:i/>
          <w:iCs/>
          <w:sz w:val="26"/>
          <w:szCs w:val="26"/>
        </w:rPr>
        <w:tab/>
      </w:r>
      <w:r w:rsidRPr="001B4450">
        <w:rPr>
          <w:sz w:val="26"/>
          <w:szCs w:val="26"/>
        </w:rPr>
        <w:t>Đánh giá.</w:t>
      </w:r>
    </w:p>
    <w:p w14:paraId="5A46E49E" w14:textId="77777777" w:rsidR="001B4450" w:rsidRPr="001B4450" w:rsidRDefault="001B4450" w:rsidP="005E191A">
      <w:pPr>
        <w:widowControl w:val="0"/>
        <w:spacing w:before="120" w:after="60" w:line="276" w:lineRule="auto"/>
        <w:ind w:firstLine="567"/>
        <w:jc w:val="both"/>
        <w:rPr>
          <w:sz w:val="26"/>
          <w:szCs w:val="26"/>
        </w:rPr>
      </w:pPr>
      <w:r w:rsidRPr="001B4450">
        <w:rPr>
          <w:i/>
          <w:iCs/>
          <w:sz w:val="26"/>
          <w:szCs w:val="26"/>
          <w:u w:val="single"/>
        </w:rPr>
        <w:t>Bước 2</w:t>
      </w:r>
      <w:r w:rsidRPr="001B4450">
        <w:rPr>
          <w:i/>
          <w:iCs/>
          <w:sz w:val="26"/>
          <w:szCs w:val="26"/>
        </w:rPr>
        <w:t>:</w:t>
      </w:r>
      <w:r w:rsidRPr="001B4450">
        <w:rPr>
          <w:sz w:val="26"/>
          <w:szCs w:val="26"/>
        </w:rPr>
        <w:t xml:space="preserve"> Lập chương trình huấn luyện: Chọn 1 đến 2 kỹ năng cho đợt huấn luyện </w:t>
      </w:r>
    </w:p>
    <w:p w14:paraId="6CBD62F4" w14:textId="77777777" w:rsidR="001B4450" w:rsidRPr="001B4450" w:rsidRDefault="001B4450" w:rsidP="008B096B">
      <w:pPr>
        <w:widowControl w:val="0"/>
        <w:spacing w:before="120" w:after="60" w:line="276" w:lineRule="auto"/>
        <w:ind w:firstLine="567"/>
        <w:rPr>
          <w:sz w:val="26"/>
          <w:szCs w:val="26"/>
        </w:rPr>
      </w:pPr>
      <w:r w:rsidRPr="001B4450">
        <w:rPr>
          <w:i/>
          <w:iCs/>
          <w:sz w:val="26"/>
          <w:szCs w:val="26"/>
          <w:u w:val="single"/>
        </w:rPr>
        <w:t>Bước 3</w:t>
      </w:r>
      <w:r w:rsidRPr="001B4450">
        <w:rPr>
          <w:i/>
          <w:iCs/>
          <w:sz w:val="26"/>
          <w:szCs w:val="26"/>
        </w:rPr>
        <w:t>:</w:t>
      </w:r>
      <w:r w:rsidRPr="001B4450">
        <w:rPr>
          <w:sz w:val="26"/>
          <w:szCs w:val="26"/>
        </w:rPr>
        <w:t xml:space="preserve"> Đánh giá kết quả, lập chương trình huấn luyện tại nhà.</w:t>
      </w:r>
    </w:p>
    <w:p w14:paraId="388A1783" w14:textId="77777777" w:rsidR="001B4450" w:rsidRPr="001B4450" w:rsidRDefault="001B4450" w:rsidP="005E191A">
      <w:pPr>
        <w:widowControl w:val="0"/>
        <w:tabs>
          <w:tab w:val="left" w:pos="360"/>
        </w:tabs>
        <w:spacing w:before="120" w:after="60" w:line="276" w:lineRule="auto"/>
        <w:ind w:firstLine="567"/>
        <w:jc w:val="both"/>
        <w:rPr>
          <w:i/>
          <w:sz w:val="26"/>
          <w:szCs w:val="26"/>
        </w:rPr>
      </w:pPr>
      <w:r w:rsidRPr="001B4450">
        <w:rPr>
          <w:sz w:val="26"/>
          <w:szCs w:val="26"/>
        </w:rPr>
        <w:t>•</w:t>
      </w:r>
      <w:r w:rsidRPr="001B4450">
        <w:rPr>
          <w:sz w:val="26"/>
          <w:szCs w:val="26"/>
        </w:rPr>
        <w:tab/>
      </w:r>
      <w:r w:rsidRPr="001B4450">
        <w:rPr>
          <w:i/>
          <w:sz w:val="26"/>
          <w:szCs w:val="26"/>
        </w:rPr>
        <w:t>Huấn luyện kỹ năng nhà trường:</w:t>
      </w:r>
    </w:p>
    <w:p w14:paraId="24B4D395" w14:textId="77777777" w:rsidR="001B4450" w:rsidRPr="001B4450" w:rsidRDefault="001B4450" w:rsidP="005532EB">
      <w:pPr>
        <w:widowControl w:val="0"/>
        <w:tabs>
          <w:tab w:val="left" w:pos="720"/>
        </w:tabs>
        <w:spacing w:before="120" w:after="60" w:line="276" w:lineRule="auto"/>
        <w:ind w:firstLine="567"/>
        <w:jc w:val="both"/>
        <w:rPr>
          <w:sz w:val="26"/>
          <w:szCs w:val="26"/>
        </w:rPr>
      </w:pPr>
      <w:r w:rsidRPr="001B4450">
        <w:rPr>
          <w:sz w:val="26"/>
          <w:szCs w:val="26"/>
        </w:rPr>
        <w:t xml:space="preserve">- </w:t>
      </w:r>
      <w:r w:rsidRPr="001B4450">
        <w:rPr>
          <w:sz w:val="26"/>
          <w:szCs w:val="26"/>
        </w:rPr>
        <w:tab/>
        <w:t>Kỹ năng trước khi đến đường</w:t>
      </w:r>
    </w:p>
    <w:p w14:paraId="4825D08C" w14:textId="77777777" w:rsidR="001B4450" w:rsidRPr="001B4450" w:rsidRDefault="001B4450" w:rsidP="005532EB">
      <w:pPr>
        <w:widowControl w:val="0"/>
        <w:tabs>
          <w:tab w:val="left" w:pos="720"/>
        </w:tabs>
        <w:spacing w:before="120" w:after="60" w:line="276" w:lineRule="auto"/>
        <w:ind w:firstLine="567"/>
        <w:jc w:val="both"/>
        <w:rPr>
          <w:sz w:val="26"/>
          <w:szCs w:val="26"/>
        </w:rPr>
      </w:pPr>
      <w:r w:rsidRPr="001B4450">
        <w:rPr>
          <w:sz w:val="26"/>
          <w:szCs w:val="26"/>
        </w:rPr>
        <w:t xml:space="preserve">- </w:t>
      </w:r>
      <w:r w:rsidRPr="001B4450">
        <w:rPr>
          <w:sz w:val="26"/>
          <w:szCs w:val="26"/>
        </w:rPr>
        <w:tab/>
        <w:t>Kỹ năng nhà trường.</w:t>
      </w:r>
    </w:p>
    <w:p w14:paraId="6DBE6765" w14:textId="77777777" w:rsidR="001B4450" w:rsidRPr="001B4450" w:rsidRDefault="001B4450" w:rsidP="005E191A">
      <w:pPr>
        <w:tabs>
          <w:tab w:val="left" w:pos="360"/>
        </w:tabs>
        <w:spacing w:before="120" w:after="60" w:line="276" w:lineRule="auto"/>
        <w:ind w:firstLine="567"/>
        <w:jc w:val="both"/>
        <w:rPr>
          <w:i/>
          <w:iCs/>
          <w:sz w:val="26"/>
          <w:szCs w:val="26"/>
        </w:rPr>
      </w:pPr>
      <w:r w:rsidRPr="001B4450">
        <w:rPr>
          <w:i/>
          <w:iCs/>
          <w:sz w:val="26"/>
          <w:szCs w:val="26"/>
        </w:rPr>
        <w:t xml:space="preserve">2.2.3. Chương trình huấn luyện theo mức độ: </w:t>
      </w:r>
      <w:r w:rsidRPr="001B4450">
        <w:rPr>
          <w:iCs/>
          <w:sz w:val="26"/>
          <w:szCs w:val="26"/>
        </w:rPr>
        <w:t>Chương trình can thiệp Giao tiếp và Ngôn ngữ cho trẻ Tự kỷ được thiết kế theo 3 mức độ</w:t>
      </w:r>
      <w:r w:rsidRPr="001B4450">
        <w:rPr>
          <w:i/>
          <w:iCs/>
          <w:sz w:val="26"/>
          <w:szCs w:val="26"/>
        </w:rPr>
        <w:t>:</w:t>
      </w:r>
    </w:p>
    <w:p w14:paraId="3C91740B" w14:textId="77777777" w:rsidR="001B4450" w:rsidRPr="001B4450" w:rsidRDefault="001B4450" w:rsidP="005E191A">
      <w:pPr>
        <w:spacing w:before="120" w:after="60" w:line="276" w:lineRule="auto"/>
        <w:ind w:firstLine="567"/>
        <w:jc w:val="both"/>
        <w:rPr>
          <w:sz w:val="26"/>
          <w:szCs w:val="26"/>
        </w:rPr>
      </w:pPr>
      <w:r w:rsidRPr="001B4450">
        <w:rPr>
          <w:sz w:val="26"/>
          <w:szCs w:val="26"/>
        </w:rPr>
        <w:t>•</w:t>
      </w:r>
      <w:r w:rsidRPr="001B4450">
        <w:rPr>
          <w:sz w:val="26"/>
          <w:szCs w:val="26"/>
        </w:rPr>
        <w:tab/>
        <w:t>Chương trình huấn luyện mức độ ban đầu về các kỹ năng</w:t>
      </w:r>
    </w:p>
    <w:p w14:paraId="331DA8A2" w14:textId="77777777" w:rsidR="001B4450" w:rsidRPr="001B4450" w:rsidRDefault="001B4450" w:rsidP="00CA6B49">
      <w:pPr>
        <w:spacing w:before="120" w:after="60" w:line="276" w:lineRule="auto"/>
        <w:ind w:left="567"/>
        <w:jc w:val="both"/>
        <w:rPr>
          <w:sz w:val="26"/>
          <w:szCs w:val="26"/>
        </w:rPr>
      </w:pPr>
      <w:r w:rsidRPr="001B4450">
        <w:rPr>
          <w:sz w:val="26"/>
          <w:szCs w:val="26"/>
        </w:rPr>
        <w:t>Kỹ năng chú ý</w:t>
      </w:r>
    </w:p>
    <w:p w14:paraId="13DB1224" w14:textId="77777777" w:rsidR="001B4450" w:rsidRPr="001B4450" w:rsidRDefault="001B4450" w:rsidP="00CA6B49">
      <w:pPr>
        <w:spacing w:before="120" w:after="60" w:line="276" w:lineRule="auto"/>
        <w:ind w:left="567"/>
        <w:jc w:val="both"/>
        <w:rPr>
          <w:sz w:val="26"/>
          <w:szCs w:val="26"/>
        </w:rPr>
      </w:pPr>
      <w:r w:rsidRPr="001B4450">
        <w:rPr>
          <w:sz w:val="26"/>
          <w:szCs w:val="26"/>
          <w:lang w:val="de-DE"/>
        </w:rPr>
        <w:t>Kỹ năng bắt chước</w:t>
      </w:r>
    </w:p>
    <w:p w14:paraId="5653A6E6" w14:textId="77777777" w:rsidR="001B4450" w:rsidRPr="001B4450" w:rsidRDefault="001B4450" w:rsidP="00CA6B49">
      <w:pPr>
        <w:spacing w:before="120" w:after="60" w:line="276" w:lineRule="auto"/>
        <w:ind w:left="567"/>
        <w:jc w:val="both"/>
        <w:rPr>
          <w:sz w:val="26"/>
          <w:szCs w:val="26"/>
        </w:rPr>
      </w:pPr>
      <w:r w:rsidRPr="001B4450">
        <w:rPr>
          <w:sz w:val="26"/>
          <w:szCs w:val="26"/>
        </w:rPr>
        <w:t>Kỹ năng tiếp nhận ngôn ngữ</w:t>
      </w:r>
    </w:p>
    <w:p w14:paraId="6236ABC1" w14:textId="77777777" w:rsidR="001B4450" w:rsidRPr="001B4450" w:rsidRDefault="001B4450" w:rsidP="00CA6B49">
      <w:pPr>
        <w:spacing w:before="120" w:after="60" w:line="276" w:lineRule="auto"/>
        <w:ind w:left="567"/>
        <w:jc w:val="both"/>
        <w:rPr>
          <w:sz w:val="26"/>
          <w:szCs w:val="26"/>
        </w:rPr>
      </w:pPr>
      <w:r w:rsidRPr="001B4450">
        <w:rPr>
          <w:sz w:val="26"/>
          <w:szCs w:val="26"/>
        </w:rPr>
        <w:t>Kỹ năng thể hiện ngôn ngữ</w:t>
      </w:r>
    </w:p>
    <w:p w14:paraId="66680206" w14:textId="77777777" w:rsidR="001B4450" w:rsidRPr="001B4450" w:rsidRDefault="001B4450" w:rsidP="00CA6B49">
      <w:pPr>
        <w:spacing w:before="120" w:after="60" w:line="276" w:lineRule="auto"/>
        <w:ind w:left="567"/>
        <w:jc w:val="both"/>
        <w:rPr>
          <w:sz w:val="26"/>
          <w:szCs w:val="26"/>
        </w:rPr>
      </w:pPr>
      <w:r w:rsidRPr="001B4450">
        <w:rPr>
          <w:sz w:val="26"/>
          <w:szCs w:val="26"/>
        </w:rPr>
        <w:t>Kỹ năng trước khi đến trường</w:t>
      </w:r>
    </w:p>
    <w:p w14:paraId="3F228422" w14:textId="77777777" w:rsidR="001B4450" w:rsidRPr="001B4450" w:rsidRDefault="001B4450" w:rsidP="00CA6B49">
      <w:pPr>
        <w:spacing w:before="120" w:after="60" w:line="276" w:lineRule="auto"/>
        <w:ind w:left="567"/>
        <w:jc w:val="both"/>
        <w:rPr>
          <w:sz w:val="26"/>
          <w:szCs w:val="26"/>
        </w:rPr>
      </w:pPr>
      <w:r w:rsidRPr="001B4450">
        <w:rPr>
          <w:sz w:val="26"/>
          <w:szCs w:val="26"/>
          <w:lang w:val="de-DE"/>
        </w:rPr>
        <w:t>Kỹ năng tự chăm sóc</w:t>
      </w:r>
    </w:p>
    <w:p w14:paraId="2A33F208" w14:textId="77777777" w:rsidR="001B4450" w:rsidRPr="001B4450" w:rsidRDefault="001B4450" w:rsidP="005E191A">
      <w:pPr>
        <w:spacing w:before="120" w:after="60" w:line="276" w:lineRule="auto"/>
        <w:ind w:firstLine="567"/>
        <w:jc w:val="both"/>
        <w:rPr>
          <w:sz w:val="26"/>
          <w:szCs w:val="26"/>
        </w:rPr>
      </w:pPr>
      <w:r w:rsidRPr="001B4450">
        <w:rPr>
          <w:sz w:val="26"/>
          <w:szCs w:val="26"/>
        </w:rPr>
        <w:t>•</w:t>
      </w:r>
      <w:r w:rsidRPr="001B4450">
        <w:rPr>
          <w:sz w:val="26"/>
          <w:szCs w:val="26"/>
        </w:rPr>
        <w:tab/>
        <w:t>Chương trình huấn luyện mức độ vừa về các kỹ năng: các kỹ năng như trên ở mức độ cao hơn</w:t>
      </w:r>
    </w:p>
    <w:p w14:paraId="25D8E30B" w14:textId="77777777" w:rsidR="001B4450" w:rsidRPr="001B4450" w:rsidRDefault="001B4450" w:rsidP="005E191A">
      <w:pPr>
        <w:spacing w:before="120" w:after="60" w:line="276" w:lineRule="auto"/>
        <w:ind w:firstLine="567"/>
        <w:jc w:val="both"/>
        <w:rPr>
          <w:sz w:val="26"/>
          <w:szCs w:val="26"/>
        </w:rPr>
      </w:pPr>
      <w:r w:rsidRPr="001B4450">
        <w:rPr>
          <w:sz w:val="26"/>
          <w:szCs w:val="26"/>
        </w:rPr>
        <w:t>•</w:t>
      </w:r>
      <w:r w:rsidRPr="001B4450">
        <w:rPr>
          <w:sz w:val="26"/>
          <w:szCs w:val="26"/>
        </w:rPr>
        <w:tab/>
        <w:t>Chương trình huấn luyện mức độ cao về các kỹ năng như trên và thêm:</w:t>
      </w:r>
    </w:p>
    <w:p w14:paraId="0C8AD113" w14:textId="77777777" w:rsidR="001B4450" w:rsidRPr="001B4450" w:rsidRDefault="001B4450" w:rsidP="00CA6B49">
      <w:pPr>
        <w:spacing w:before="120" w:after="60" w:line="276" w:lineRule="auto"/>
        <w:ind w:left="567"/>
        <w:jc w:val="both"/>
        <w:rPr>
          <w:sz w:val="26"/>
          <w:szCs w:val="26"/>
        </w:rPr>
      </w:pPr>
      <w:r w:rsidRPr="001B4450">
        <w:rPr>
          <w:sz w:val="26"/>
          <w:szCs w:val="26"/>
        </w:rPr>
        <w:t>Ngôn ngữ trừu tượng</w:t>
      </w:r>
    </w:p>
    <w:p w14:paraId="44838298" w14:textId="77777777" w:rsidR="001B4450" w:rsidRPr="001B4450" w:rsidRDefault="001B4450" w:rsidP="00CA6B49">
      <w:pPr>
        <w:spacing w:before="120" w:after="60" w:line="276" w:lineRule="auto"/>
        <w:ind w:left="567"/>
        <w:jc w:val="both"/>
        <w:rPr>
          <w:sz w:val="26"/>
          <w:szCs w:val="26"/>
        </w:rPr>
      </w:pPr>
      <w:r w:rsidRPr="001B4450">
        <w:rPr>
          <w:sz w:val="26"/>
          <w:szCs w:val="26"/>
        </w:rPr>
        <w:t>Kỹ năng trường học</w:t>
      </w:r>
    </w:p>
    <w:p w14:paraId="0435E002" w14:textId="77777777" w:rsidR="001B4450" w:rsidRPr="001B4450" w:rsidRDefault="001B4450" w:rsidP="00CA6B49">
      <w:pPr>
        <w:spacing w:before="120" w:after="60" w:line="276" w:lineRule="auto"/>
        <w:ind w:left="567"/>
        <w:jc w:val="both"/>
        <w:rPr>
          <w:sz w:val="26"/>
          <w:szCs w:val="26"/>
        </w:rPr>
      </w:pPr>
      <w:r w:rsidRPr="001B4450">
        <w:rPr>
          <w:sz w:val="26"/>
          <w:szCs w:val="26"/>
        </w:rPr>
        <w:t>Kỹ năng xã hội</w:t>
      </w:r>
    </w:p>
    <w:p w14:paraId="21DF5796"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 xml:space="preserve">2.3. Hoạt động trị liệu </w:t>
      </w:r>
    </w:p>
    <w:p w14:paraId="102FEB70" w14:textId="77777777" w:rsidR="001B4450" w:rsidRPr="001B4450" w:rsidRDefault="001B4450" w:rsidP="005E191A">
      <w:pPr>
        <w:spacing w:before="120" w:after="60" w:line="276" w:lineRule="auto"/>
        <w:ind w:firstLine="567"/>
        <w:jc w:val="both"/>
        <w:rPr>
          <w:sz w:val="26"/>
          <w:szCs w:val="26"/>
        </w:rPr>
      </w:pPr>
      <w:r w:rsidRPr="001B4450">
        <w:rPr>
          <w:sz w:val="26"/>
          <w:szCs w:val="26"/>
        </w:rPr>
        <w:t>Hoạt động trị liệu (HĐTL) là kỹ năng vận động tinh liên quan đến các cử động nhỏ của bàn tay, cổ tay, ngón tay, ngón chân, môi và lưỡi.</w:t>
      </w:r>
    </w:p>
    <w:p w14:paraId="1967E847" w14:textId="77777777" w:rsidR="001B4450" w:rsidRPr="001B4450" w:rsidRDefault="001B4450" w:rsidP="005E191A">
      <w:pPr>
        <w:spacing w:before="120" w:after="60" w:line="276" w:lineRule="auto"/>
        <w:ind w:firstLine="567"/>
        <w:jc w:val="both"/>
        <w:rPr>
          <w:sz w:val="26"/>
          <w:szCs w:val="26"/>
        </w:rPr>
      </w:pPr>
      <w:r w:rsidRPr="001B4450">
        <w:rPr>
          <w:sz w:val="26"/>
          <w:szCs w:val="26"/>
        </w:rPr>
        <w:t>Nhiệm vụ của kỹ thuật viên HĐTL là hướng dẫn:</w:t>
      </w:r>
    </w:p>
    <w:p w14:paraId="4246B54C" w14:textId="77777777" w:rsidR="001B4450" w:rsidRPr="001B4450" w:rsidRDefault="001B4450" w:rsidP="005E191A">
      <w:pPr>
        <w:spacing w:before="120" w:after="60" w:line="276" w:lineRule="auto"/>
        <w:ind w:firstLine="567"/>
        <w:jc w:val="both"/>
        <w:rPr>
          <w:sz w:val="26"/>
          <w:szCs w:val="26"/>
        </w:rPr>
      </w:pPr>
      <w:r w:rsidRPr="001B4450">
        <w:rPr>
          <w:sz w:val="26"/>
          <w:szCs w:val="26"/>
        </w:rPr>
        <w:t>- Kỹ năng sinh hoạt hàng ngày: kỹ năng ăn uống (dùng dao, dĩa, thìa, uống nước bằng cốc), tắm rửa, mặc quần áo, đi giầy và tất, đi vệ sinh</w:t>
      </w:r>
    </w:p>
    <w:p w14:paraId="2DA605B8" w14:textId="77777777" w:rsidR="001B4450" w:rsidRPr="00CA6B49" w:rsidRDefault="001B4450" w:rsidP="00CA6B49">
      <w:pPr>
        <w:spacing w:before="120" w:after="60" w:line="276" w:lineRule="auto"/>
        <w:ind w:firstLine="567"/>
        <w:jc w:val="both"/>
        <w:rPr>
          <w:sz w:val="26"/>
          <w:szCs w:val="26"/>
          <w:lang w:val="vi-VN"/>
        </w:rPr>
      </w:pPr>
      <w:r w:rsidRPr="00CA6B49">
        <w:rPr>
          <w:sz w:val="26"/>
          <w:szCs w:val="26"/>
          <w:lang w:val="vi-VN"/>
        </w:rPr>
        <w:t xml:space="preserve">Kỹ năng của bàn tay: Cầm vật nhỏ, viết, vẽ, dùng kéo </w:t>
      </w:r>
      <w:r w:rsidR="005532EB" w:rsidRPr="00CA6B49">
        <w:rPr>
          <w:sz w:val="26"/>
          <w:szCs w:val="26"/>
          <w:lang w:val="vi-VN"/>
        </w:rPr>
        <w:br/>
      </w:r>
      <w:r w:rsidRPr="00CA6B49">
        <w:rPr>
          <w:sz w:val="26"/>
          <w:szCs w:val="26"/>
          <w:lang w:val="vi-VN"/>
        </w:rPr>
        <w:t>cắt dán</w:t>
      </w:r>
    </w:p>
    <w:p w14:paraId="553626E7" w14:textId="77777777" w:rsidR="001B4450" w:rsidRPr="001B4450" w:rsidRDefault="001B4450" w:rsidP="005E191A">
      <w:pPr>
        <w:spacing w:before="120" w:after="60" w:line="276" w:lineRule="auto"/>
        <w:ind w:firstLine="567"/>
        <w:jc w:val="both"/>
        <w:rPr>
          <w:sz w:val="26"/>
          <w:szCs w:val="26"/>
        </w:rPr>
      </w:pPr>
      <w:r w:rsidRPr="001B4450">
        <w:rPr>
          <w:i/>
          <w:sz w:val="26"/>
          <w:szCs w:val="26"/>
          <w:u w:val="single"/>
        </w:rPr>
        <w:t>Bước 1</w:t>
      </w:r>
      <w:r w:rsidRPr="001B4450">
        <w:rPr>
          <w:sz w:val="26"/>
          <w:szCs w:val="26"/>
        </w:rPr>
        <w:t>: Đánh giá lúc bắt đầu can thiệp theo mẫu phiếu</w:t>
      </w:r>
    </w:p>
    <w:p w14:paraId="197F5B90" w14:textId="77777777" w:rsidR="001B4450" w:rsidRPr="001B4450" w:rsidRDefault="001B4450" w:rsidP="005E191A">
      <w:pPr>
        <w:spacing w:before="120" w:after="60" w:line="276" w:lineRule="auto"/>
        <w:ind w:firstLine="567"/>
        <w:jc w:val="both"/>
        <w:rPr>
          <w:sz w:val="26"/>
          <w:szCs w:val="26"/>
        </w:rPr>
      </w:pPr>
      <w:r w:rsidRPr="001B4450">
        <w:rPr>
          <w:i/>
          <w:sz w:val="26"/>
          <w:szCs w:val="26"/>
          <w:u w:val="single"/>
        </w:rPr>
        <w:t>Bước 2</w:t>
      </w:r>
      <w:r w:rsidRPr="001B4450">
        <w:rPr>
          <w:sz w:val="26"/>
          <w:szCs w:val="26"/>
        </w:rPr>
        <w:t>: Lựa chọn kỹ năng can thiệp từng đợt</w:t>
      </w:r>
    </w:p>
    <w:p w14:paraId="45E86F84" w14:textId="77777777" w:rsidR="001B4450" w:rsidRPr="001B4450" w:rsidRDefault="001B4450" w:rsidP="005E191A">
      <w:pPr>
        <w:spacing w:before="120" w:after="60" w:line="276" w:lineRule="auto"/>
        <w:ind w:firstLine="567"/>
        <w:jc w:val="both"/>
        <w:rPr>
          <w:sz w:val="26"/>
          <w:szCs w:val="26"/>
        </w:rPr>
      </w:pPr>
      <w:r w:rsidRPr="001B4450">
        <w:rPr>
          <w:i/>
          <w:sz w:val="26"/>
          <w:szCs w:val="26"/>
          <w:u w:val="single"/>
        </w:rPr>
        <w:t>Bước 3</w:t>
      </w:r>
      <w:r w:rsidRPr="001B4450">
        <w:rPr>
          <w:sz w:val="26"/>
          <w:szCs w:val="26"/>
        </w:rPr>
        <w:t>: Đánh giá sau can thiệp</w:t>
      </w:r>
      <w:r w:rsidRPr="001B4450">
        <w:rPr>
          <w:b/>
          <w:bCs/>
          <w:i/>
          <w:iCs/>
          <w:sz w:val="26"/>
          <w:szCs w:val="26"/>
        </w:rPr>
        <w:t xml:space="preserve"> </w:t>
      </w:r>
    </w:p>
    <w:p w14:paraId="010AEA62" w14:textId="77777777" w:rsidR="001B4450" w:rsidRPr="001B4450" w:rsidRDefault="001B4450" w:rsidP="005E191A">
      <w:pPr>
        <w:tabs>
          <w:tab w:val="left" w:pos="6096"/>
        </w:tabs>
        <w:spacing w:before="120" w:after="60" w:line="276" w:lineRule="auto"/>
        <w:ind w:firstLine="567"/>
        <w:jc w:val="both"/>
        <w:rPr>
          <w:b/>
          <w:bCs/>
          <w:i/>
          <w:iCs/>
          <w:sz w:val="26"/>
          <w:szCs w:val="26"/>
        </w:rPr>
      </w:pPr>
      <w:r w:rsidRPr="001B4450">
        <w:rPr>
          <w:b/>
          <w:bCs/>
          <w:i/>
          <w:iCs/>
          <w:sz w:val="26"/>
          <w:szCs w:val="26"/>
        </w:rPr>
        <w:t>2.4. Trị liệu tâm lý</w:t>
      </w:r>
    </w:p>
    <w:p w14:paraId="1ACE5366" w14:textId="77777777" w:rsidR="001B4450" w:rsidRPr="001B4450" w:rsidRDefault="001B4450" w:rsidP="005E191A">
      <w:pPr>
        <w:tabs>
          <w:tab w:val="left" w:pos="6096"/>
        </w:tabs>
        <w:spacing w:before="120" w:after="60" w:line="276" w:lineRule="auto"/>
        <w:ind w:firstLine="567"/>
        <w:jc w:val="both"/>
        <w:rPr>
          <w:bCs/>
          <w:iCs/>
          <w:sz w:val="26"/>
          <w:szCs w:val="26"/>
        </w:rPr>
      </w:pPr>
      <w:r w:rsidRPr="001B4450">
        <w:rPr>
          <w:bCs/>
          <w:iCs/>
          <w:sz w:val="26"/>
          <w:szCs w:val="26"/>
        </w:rPr>
        <w:t>Hầu hết trẻ TK đều có ít nhiều cảm giác lo sợ vì trẻ không hiểu nhiều về thế giới xung quanh, đặc biệt là với những đồ vật mới hoặc những hoàn cảnh mới lạ. Những lo sợ này càng khiến trẻ xa lánh mọi người và thế giới xung quanh, thu mình vào thế giới của riêng chúng. Do vậy trị liệu tâm lý là rất cần thiết cho trẻ TK. Qua hoạt động này giúp trẻ tiếp cận với thế giới đồ vật và đồ chơi một cách an toàn, đồng thời giúp trẻ khám phá thế giới quanh mình một cách tự tin. Trẻ sẽ làm việc với chuyên gia tâm lý 1 đến 2 lần/ tuần, mỗi lần 45 phút.</w:t>
      </w:r>
    </w:p>
    <w:p w14:paraId="78622075" w14:textId="77777777" w:rsidR="001B4450" w:rsidRPr="001B4450" w:rsidRDefault="001B4450" w:rsidP="005E191A">
      <w:pPr>
        <w:tabs>
          <w:tab w:val="left" w:pos="6096"/>
        </w:tabs>
        <w:spacing w:before="120" w:after="60" w:line="276" w:lineRule="auto"/>
        <w:ind w:firstLine="567"/>
        <w:jc w:val="both"/>
        <w:rPr>
          <w:i/>
          <w:sz w:val="26"/>
          <w:szCs w:val="26"/>
        </w:rPr>
      </w:pPr>
      <w:r w:rsidRPr="001B4450">
        <w:rPr>
          <w:b/>
          <w:i/>
          <w:sz w:val="26"/>
          <w:szCs w:val="26"/>
        </w:rPr>
        <w:t xml:space="preserve">2.4. Các câu chuyện xã hội </w:t>
      </w:r>
    </w:p>
    <w:p w14:paraId="67841AE1" w14:textId="77777777" w:rsidR="001B4450" w:rsidRPr="001B4450" w:rsidRDefault="001B4450" w:rsidP="005E191A">
      <w:pPr>
        <w:tabs>
          <w:tab w:val="left" w:pos="720"/>
          <w:tab w:val="left" w:pos="6096"/>
        </w:tabs>
        <w:spacing w:before="120" w:after="60" w:line="276" w:lineRule="auto"/>
        <w:ind w:firstLine="567"/>
        <w:jc w:val="both"/>
        <w:rPr>
          <w:sz w:val="26"/>
          <w:szCs w:val="26"/>
        </w:rPr>
      </w:pPr>
      <w:r w:rsidRPr="001B4450">
        <w:rPr>
          <w:sz w:val="26"/>
          <w:szCs w:val="26"/>
        </w:rPr>
        <w:t>“Các câu chuyện xã hội” (CCCXH) là một cách tiếp cận cung cấp cấu trúc sắp xếp hình ảnh để dạy các kỹ năng xã hội và làm giảm hành vi bất thường. Cách tiếp cận này đã được phát triển trong thập kỷ vừa qua và trong những năm gần đây các nghiên cứu đã cung cấp một số hỗ trợ mục tiêu cho việc sử dụng nó với các trẻ TK chức năng cao. Lợi thế tiềm năng của CCCXH, bao gồm việc học các kỹ năng xã hội để tạo ra các kỹ năng mới.</w:t>
      </w:r>
    </w:p>
    <w:p w14:paraId="52082166" w14:textId="77777777" w:rsidR="001B4450" w:rsidRPr="001B4450" w:rsidRDefault="001B4450" w:rsidP="005E191A">
      <w:pPr>
        <w:tabs>
          <w:tab w:val="left" w:pos="6096"/>
        </w:tabs>
        <w:spacing w:before="120" w:after="60" w:line="276" w:lineRule="auto"/>
        <w:ind w:firstLine="567"/>
        <w:jc w:val="both"/>
        <w:rPr>
          <w:b/>
          <w:i/>
          <w:sz w:val="26"/>
          <w:szCs w:val="26"/>
        </w:rPr>
      </w:pPr>
      <w:r w:rsidRPr="001B4450">
        <w:rPr>
          <w:b/>
          <w:i/>
          <w:sz w:val="26"/>
          <w:szCs w:val="26"/>
        </w:rPr>
        <w:t>2.5. Thủy trị liệu</w:t>
      </w:r>
    </w:p>
    <w:p w14:paraId="1CF622F8" w14:textId="77777777" w:rsidR="001B4450" w:rsidRPr="001B4450" w:rsidRDefault="001B4450" w:rsidP="005E191A">
      <w:pPr>
        <w:tabs>
          <w:tab w:val="left" w:pos="720"/>
          <w:tab w:val="left" w:pos="6096"/>
        </w:tabs>
        <w:spacing w:before="120" w:after="60" w:line="276" w:lineRule="auto"/>
        <w:ind w:firstLine="567"/>
        <w:jc w:val="both"/>
        <w:rPr>
          <w:sz w:val="26"/>
          <w:szCs w:val="26"/>
        </w:rPr>
      </w:pPr>
      <w:r w:rsidRPr="001B4450">
        <w:rPr>
          <w:sz w:val="26"/>
          <w:szCs w:val="26"/>
        </w:rPr>
        <w:t>Trị liệu nước: là một trị liệu có ý nghĩa hỗ trợ rất tích cực cho trẻ TK. Trị liệu nước giúp trẻ TK giảm căng thẳng, giảm bớt những hành vi không mong muốn, tăng khả năng tương tác và giao tiếp. Nước có tác động tích cực đến giác quan của trẻ TK, tạo ra một môi trường an toàn cho trẻ.</w:t>
      </w:r>
    </w:p>
    <w:p w14:paraId="29A84090" w14:textId="77777777" w:rsidR="001B4450" w:rsidRPr="001B4450" w:rsidRDefault="001B4450" w:rsidP="005E191A">
      <w:pPr>
        <w:tabs>
          <w:tab w:val="left" w:pos="720"/>
          <w:tab w:val="left" w:pos="6096"/>
        </w:tabs>
        <w:spacing w:before="120" w:after="60" w:line="276" w:lineRule="auto"/>
        <w:ind w:firstLine="567"/>
        <w:jc w:val="both"/>
        <w:rPr>
          <w:sz w:val="26"/>
          <w:szCs w:val="26"/>
        </w:rPr>
      </w:pPr>
      <w:r w:rsidRPr="001B4450">
        <w:rPr>
          <w:sz w:val="26"/>
          <w:szCs w:val="26"/>
        </w:rPr>
        <w:t>Thủy trị liệu có thể được thực hiện 2 tuần/lần, mỗi lần 30 phút (cần lưu ý: sử dụng nước ấm vào mùa đông).</w:t>
      </w:r>
    </w:p>
    <w:p w14:paraId="36C19E31" w14:textId="77777777" w:rsidR="001B4450" w:rsidRPr="001B4450" w:rsidRDefault="001B4450" w:rsidP="005E191A">
      <w:pPr>
        <w:tabs>
          <w:tab w:val="left" w:pos="6096"/>
        </w:tabs>
        <w:spacing w:before="120" w:after="60" w:line="276" w:lineRule="auto"/>
        <w:ind w:firstLine="567"/>
        <w:jc w:val="both"/>
        <w:rPr>
          <w:b/>
          <w:i/>
          <w:sz w:val="26"/>
          <w:szCs w:val="26"/>
        </w:rPr>
      </w:pPr>
      <w:r w:rsidRPr="001B4450">
        <w:rPr>
          <w:b/>
          <w:i/>
          <w:sz w:val="26"/>
          <w:szCs w:val="26"/>
        </w:rPr>
        <w:t>2.6. Âm nhạc trị liệu</w:t>
      </w:r>
    </w:p>
    <w:p w14:paraId="3CDE9B63" w14:textId="77777777" w:rsidR="001B4450" w:rsidRPr="001B4450" w:rsidRDefault="001B4450" w:rsidP="005E191A">
      <w:pPr>
        <w:widowControl w:val="0"/>
        <w:tabs>
          <w:tab w:val="left" w:pos="720"/>
          <w:tab w:val="left" w:pos="6096"/>
        </w:tabs>
        <w:spacing w:before="120" w:after="60" w:line="276" w:lineRule="auto"/>
        <w:ind w:firstLine="567"/>
        <w:jc w:val="both"/>
        <w:rPr>
          <w:sz w:val="26"/>
          <w:szCs w:val="26"/>
        </w:rPr>
      </w:pPr>
      <w:r w:rsidRPr="001B4450">
        <w:rPr>
          <w:sz w:val="26"/>
          <w:szCs w:val="26"/>
        </w:rPr>
        <w:t>Mục đích của sự tương tác âm nhạc là gắn kết đứa trẻ vào quá trình tương tác, xây dựng sự mong muốn giao tiếp với người khác. Huấn luyện hội nhập về âm thanh cho trẻ bị quá mẫn về âm thanh hoặc tăng nhạy cảm với âm thanh. Trong khi dạy trẻ có thể phối hợp các bài hát trẻ em và điệu bộ của giáo viên liên quan đến bài tập ta đang dạy để kích thích trẻ tăng cường tập trung, hứng thú học hơn. Âm nhạc có thể được lồng ghép trong các hoạt động chơi.</w:t>
      </w:r>
    </w:p>
    <w:p w14:paraId="42FBF9C9" w14:textId="77777777" w:rsidR="001B4450" w:rsidRPr="001B4450" w:rsidRDefault="001B4450" w:rsidP="005E191A">
      <w:pPr>
        <w:widowControl w:val="0"/>
        <w:tabs>
          <w:tab w:val="left" w:pos="720"/>
          <w:tab w:val="left" w:pos="6096"/>
        </w:tabs>
        <w:spacing w:before="120" w:after="60" w:line="276" w:lineRule="auto"/>
        <w:ind w:firstLine="567"/>
        <w:jc w:val="both"/>
        <w:rPr>
          <w:sz w:val="26"/>
          <w:szCs w:val="26"/>
        </w:rPr>
      </w:pPr>
      <w:r w:rsidRPr="001B4450">
        <w:rPr>
          <w:sz w:val="26"/>
          <w:szCs w:val="26"/>
        </w:rPr>
        <w:t>Âm nhạc trị liệu thường được áp dụng trong mô hình trị liệu nhóm. Mỗi buổi trị liệu nhóm, trẻ được nghe 2 đến 3 bài hát liên quan đến nội dung học hoặc các hoạt động chơi. Phương pháp này có thể thực hiện 2 đến 3 lần/ tuần.</w:t>
      </w:r>
    </w:p>
    <w:p w14:paraId="57AA5F2C" w14:textId="77777777" w:rsidR="001B4450" w:rsidRPr="001B4450" w:rsidRDefault="001B4450" w:rsidP="005E191A">
      <w:pPr>
        <w:widowControl w:val="0"/>
        <w:tabs>
          <w:tab w:val="left" w:pos="720"/>
          <w:tab w:val="left" w:pos="6096"/>
        </w:tabs>
        <w:spacing w:before="120" w:after="60" w:line="276" w:lineRule="auto"/>
        <w:ind w:firstLine="567"/>
        <w:jc w:val="both"/>
        <w:rPr>
          <w:b/>
          <w:i/>
          <w:sz w:val="26"/>
          <w:szCs w:val="26"/>
        </w:rPr>
      </w:pPr>
      <w:r w:rsidRPr="001B4450">
        <w:rPr>
          <w:b/>
          <w:i/>
          <w:sz w:val="26"/>
          <w:szCs w:val="26"/>
        </w:rPr>
        <w:t>2.7. Điều hòa cảm giác</w:t>
      </w:r>
    </w:p>
    <w:p w14:paraId="3E11FBF1" w14:textId="77777777" w:rsidR="001B4450" w:rsidRPr="001B4450" w:rsidRDefault="001B4450" w:rsidP="005E191A">
      <w:pPr>
        <w:widowControl w:val="0"/>
        <w:tabs>
          <w:tab w:val="left" w:pos="720"/>
          <w:tab w:val="left" w:pos="6096"/>
        </w:tabs>
        <w:spacing w:before="120" w:after="60" w:line="276" w:lineRule="auto"/>
        <w:ind w:firstLine="567"/>
        <w:jc w:val="both"/>
        <w:rPr>
          <w:sz w:val="26"/>
          <w:szCs w:val="26"/>
        </w:rPr>
      </w:pPr>
      <w:r w:rsidRPr="001B4450">
        <w:rPr>
          <w:sz w:val="26"/>
          <w:szCs w:val="26"/>
        </w:rPr>
        <w:t xml:space="preserve">Các giác quan đưa cho chúng ta thông tin mà ta cần nhận thức thế giới. Các giác quan lấy thông tin từ các hiện tượng cả ngoài và trong cơ thể chúng ta: Nghe, nhìn, nếm, ngửi, sờ, phản ứng với các hiện tượng đến từ bên ngoài cơ thể. Trị liệu điều hòa cảm giác là một công cụ có giá trị để dạy trẻ TK làm thế nào tương tác với môi trường xung quanh. Một trong những khó khăn chính của trẻ TK là cách chúng hiểu về môi trường. Trẻ TK đôi khi không thể hiểu bản thân cơ thể mình nên đôi khi có các hành vi không bình thường để “cảm nhận” mọi việc [35]. </w:t>
      </w:r>
    </w:p>
    <w:p w14:paraId="52FB280A" w14:textId="77777777" w:rsidR="001B4450" w:rsidRPr="001B4450" w:rsidRDefault="001B4450" w:rsidP="005E191A">
      <w:pPr>
        <w:widowControl w:val="0"/>
        <w:tabs>
          <w:tab w:val="left" w:pos="720"/>
          <w:tab w:val="left" w:pos="6096"/>
        </w:tabs>
        <w:spacing w:before="120" w:after="60" w:line="276" w:lineRule="auto"/>
        <w:ind w:firstLine="567"/>
        <w:jc w:val="both"/>
        <w:rPr>
          <w:sz w:val="26"/>
          <w:szCs w:val="26"/>
        </w:rPr>
      </w:pPr>
      <w:r w:rsidRPr="001B4450">
        <w:rPr>
          <w:sz w:val="26"/>
          <w:szCs w:val="26"/>
        </w:rPr>
        <w:t>Ví dụ: Một số trẻ đập đầu vào tường hoặc quay tròn. Một số khác tự làm đau mình hoặc lao vào đồ vật. Những hành vi này là kết quả của những khiếm khuyết hòa hợp giác quan. Môi trường giác quan là giúp cung cấp cho cá nhân những cơ hội để minh họa, phát triển hoặc cân bằng hệ thống giác quan của họ.</w:t>
      </w:r>
    </w:p>
    <w:p w14:paraId="083BD929" w14:textId="77777777" w:rsidR="001B4450" w:rsidRPr="001B4450" w:rsidRDefault="001B4450" w:rsidP="005E191A">
      <w:pPr>
        <w:tabs>
          <w:tab w:val="left" w:pos="6096"/>
        </w:tabs>
        <w:spacing w:before="120" w:after="60" w:line="276" w:lineRule="auto"/>
        <w:ind w:firstLine="567"/>
        <w:jc w:val="both"/>
        <w:rPr>
          <w:sz w:val="26"/>
          <w:szCs w:val="26"/>
        </w:rPr>
      </w:pPr>
      <w:r w:rsidRPr="001B4450">
        <w:rPr>
          <w:sz w:val="26"/>
          <w:szCs w:val="26"/>
        </w:rPr>
        <w:t xml:space="preserve">Điều hoà cảm giác là một phương pháp điều trị trẻ bị rối loạn cảm giác xúc giác, thị giác, thính giác, mùi vị, sờ, thăng bằng. Kỹ thuật này dùng để tăng hoặc giảm đáp ứng của trẻ với các kích thích khác nhau với mục đích là điều chỉnh các hành vi bất thường ở trẻ TK. </w:t>
      </w:r>
    </w:p>
    <w:p w14:paraId="7B069EFB" w14:textId="77777777" w:rsidR="001B4450" w:rsidRPr="005532EB" w:rsidRDefault="001B4450" w:rsidP="005E191A">
      <w:pPr>
        <w:tabs>
          <w:tab w:val="left" w:pos="6096"/>
        </w:tabs>
        <w:spacing w:before="120" w:after="60" w:line="276" w:lineRule="auto"/>
        <w:ind w:firstLine="567"/>
        <w:jc w:val="both"/>
        <w:rPr>
          <w:spacing w:val="2"/>
          <w:sz w:val="26"/>
          <w:szCs w:val="26"/>
        </w:rPr>
      </w:pPr>
      <w:r w:rsidRPr="005532EB">
        <w:rPr>
          <w:spacing w:val="2"/>
          <w:sz w:val="26"/>
          <w:szCs w:val="26"/>
        </w:rPr>
        <w:t>Do vậy trị liệu điều hòa cảm giác đóng một vai trò rất quan trọng, giúp trẻ TK đáp ứng thích hợp với những thông tin cảm giác, điều hợp, định hướng tạo cho trẻ cảm giác thích thú và thư giãn.</w:t>
      </w:r>
    </w:p>
    <w:p w14:paraId="480E0004" w14:textId="77777777" w:rsidR="001B4450" w:rsidRPr="001B4450" w:rsidRDefault="001B4450" w:rsidP="005E191A">
      <w:pPr>
        <w:widowControl w:val="0"/>
        <w:tabs>
          <w:tab w:val="left" w:pos="720"/>
          <w:tab w:val="left" w:pos="6096"/>
        </w:tabs>
        <w:spacing w:before="120" w:after="60" w:line="276" w:lineRule="auto"/>
        <w:ind w:firstLine="567"/>
        <w:jc w:val="both"/>
        <w:rPr>
          <w:sz w:val="26"/>
          <w:szCs w:val="26"/>
        </w:rPr>
      </w:pPr>
      <w:r w:rsidRPr="001B4450">
        <w:rPr>
          <w:sz w:val="26"/>
          <w:szCs w:val="26"/>
        </w:rPr>
        <w:t>Phòng để trị liệu phát triển các giác quan có thể có nhiều dạng. Ví dụ: có thể tối hoặc sáng, có nhạc nhẹ hoặc không với mục đích là tập trung chữa trị, giáo dục và thư giãn. Tất cả nằm trong mối liên quan đến sự phát triển. Các thiết bị được dùng trong phòng này thay đổi tùy theo loại, chức năng và nhu cầu của cá nhân sử dụng chúng nó. Ví dụ như các thiết bị âm nhạc nhẹ nhàng, bóng, gương, ống cao su, đệm nước, ánh sáng nhẹ nhàng….</w:t>
      </w:r>
    </w:p>
    <w:p w14:paraId="5C23649B" w14:textId="77777777" w:rsidR="001B4450" w:rsidRPr="001B4450" w:rsidRDefault="001B4450" w:rsidP="005E191A">
      <w:pPr>
        <w:widowControl w:val="0"/>
        <w:tabs>
          <w:tab w:val="left" w:pos="851"/>
          <w:tab w:val="left" w:pos="6096"/>
        </w:tabs>
        <w:spacing w:before="120" w:after="60" w:line="276" w:lineRule="auto"/>
        <w:ind w:firstLine="567"/>
        <w:jc w:val="both"/>
        <w:rPr>
          <w:sz w:val="26"/>
          <w:szCs w:val="26"/>
        </w:rPr>
      </w:pPr>
      <w:r w:rsidRPr="001B4450">
        <w:rPr>
          <w:sz w:val="26"/>
          <w:szCs w:val="26"/>
        </w:rPr>
        <w:t xml:space="preserve">- </w:t>
      </w:r>
      <w:r w:rsidRPr="001B4450">
        <w:rPr>
          <w:sz w:val="26"/>
          <w:szCs w:val="26"/>
        </w:rPr>
        <w:tab/>
        <w:t xml:space="preserve">Chương trình điều hòa </w:t>
      </w:r>
      <w:r w:rsidRPr="001B4450">
        <w:rPr>
          <w:b/>
          <w:i/>
          <w:sz w:val="26"/>
          <w:szCs w:val="26"/>
        </w:rPr>
        <w:t>thị giác</w:t>
      </w:r>
      <w:r w:rsidRPr="001B4450">
        <w:rPr>
          <w:sz w:val="26"/>
          <w:szCs w:val="26"/>
        </w:rPr>
        <w:t>: Trẻ TK hạn chế giao tiếp bằng mắt nên bài tập giao tiếp bằng mắt được liên tục thực hiện trong quá trình dạy trẻ. Có thể cho trẻ đeo kính màu đặc biệt, kỹ thuật đặc biệt hạn chế việc nhìn không bình thường (liếc mắt), giúp trẻ tập trung nhìn vào vật ta đang dạy.</w:t>
      </w:r>
    </w:p>
    <w:p w14:paraId="54D76F44" w14:textId="77777777" w:rsidR="001B4450" w:rsidRPr="001B4450" w:rsidRDefault="001B4450" w:rsidP="005E191A">
      <w:pPr>
        <w:tabs>
          <w:tab w:val="left" w:pos="6096"/>
        </w:tabs>
        <w:spacing w:before="120" w:after="60" w:line="276" w:lineRule="auto"/>
        <w:ind w:firstLine="567"/>
        <w:jc w:val="both"/>
        <w:rPr>
          <w:sz w:val="26"/>
          <w:szCs w:val="26"/>
        </w:rPr>
      </w:pPr>
      <w:r w:rsidRPr="001B4450">
        <w:rPr>
          <w:sz w:val="26"/>
          <w:szCs w:val="26"/>
        </w:rPr>
        <w:t xml:space="preserve">- Chương trình điều hòa </w:t>
      </w:r>
      <w:r w:rsidRPr="001B4450">
        <w:rPr>
          <w:b/>
          <w:i/>
          <w:sz w:val="26"/>
          <w:szCs w:val="26"/>
        </w:rPr>
        <w:t>thính giác</w:t>
      </w:r>
      <w:r w:rsidRPr="001B4450">
        <w:rPr>
          <w:sz w:val="26"/>
          <w:szCs w:val="26"/>
        </w:rPr>
        <w:t>: Giúp trẻ TK giảm độ nhậy với các âm thanh bất thường. Mục đích: Tăng cường độ tập trung. Mỗi trẻ sẽ được nhận một liệu trình điều trị là 30phút/ngày trong 10 ngày. Trong quá trình học trẻ được đeo một tai nghe đặc biệt để nghe nhạc.</w:t>
      </w:r>
    </w:p>
    <w:p w14:paraId="67D45F30" w14:textId="77777777" w:rsidR="001B4450" w:rsidRPr="001B4450" w:rsidRDefault="001B4450" w:rsidP="005E191A">
      <w:pPr>
        <w:tabs>
          <w:tab w:val="left" w:pos="6096"/>
        </w:tabs>
        <w:spacing w:before="120" w:after="60" w:line="276" w:lineRule="auto"/>
        <w:ind w:firstLine="567"/>
        <w:jc w:val="both"/>
        <w:rPr>
          <w:b/>
          <w:i/>
          <w:sz w:val="26"/>
          <w:szCs w:val="26"/>
        </w:rPr>
      </w:pPr>
      <w:r w:rsidRPr="001B4450">
        <w:rPr>
          <w:b/>
          <w:i/>
          <w:sz w:val="26"/>
          <w:szCs w:val="26"/>
        </w:rPr>
        <w:t>2.8. Máy tính và trò chơi</w:t>
      </w:r>
    </w:p>
    <w:p w14:paraId="5954AC52" w14:textId="77777777" w:rsidR="001B4450" w:rsidRPr="001B4450" w:rsidRDefault="001B4450" w:rsidP="005E191A">
      <w:pPr>
        <w:tabs>
          <w:tab w:val="left" w:pos="6096"/>
        </w:tabs>
        <w:spacing w:before="120" w:after="60" w:line="276" w:lineRule="auto"/>
        <w:ind w:firstLine="567"/>
        <w:jc w:val="both"/>
        <w:rPr>
          <w:sz w:val="26"/>
          <w:szCs w:val="26"/>
        </w:rPr>
      </w:pPr>
      <w:r w:rsidRPr="001B4450">
        <w:rPr>
          <w:sz w:val="26"/>
          <w:szCs w:val="26"/>
        </w:rPr>
        <w:t>Hầu hết các trẻ TK đều rất thích máy vi tính và có khả năng học trên máy vi tính. Cần cho trẻ làm quen với máy tính để phát hiện khả năng tiềm tàng của trẻ. Ngoài ra một số trẻ có khó khăn về ngôn ngữ sẽ tăng khả năng giao tiếp thông qua sử dụng máy tính. Trong giờ học giáo viên sẽ lựa chọn cho trẻ những phần mềm thích hợp với khả năng phát triển trí tuệ. Khuyến khích gia đình nên có máy vi tính và các phần mềm hỗ trợ học tập. Chương trình này nên được thực hiện vào buổi tối sau khi đã thực hiện các hoạt động trị liệu khác và người hướng dẫn là trẻ mẹ trẻ. Thời gian học trên máy vi tính là khoảng 30 phút đến 45 phút/ ngày.</w:t>
      </w:r>
    </w:p>
    <w:p w14:paraId="2063B79B" w14:textId="77777777" w:rsidR="001B4450" w:rsidRPr="001B4450" w:rsidRDefault="001B4450" w:rsidP="005E191A">
      <w:pPr>
        <w:tabs>
          <w:tab w:val="left" w:pos="6096"/>
        </w:tabs>
        <w:spacing w:before="120" w:after="60" w:line="276" w:lineRule="auto"/>
        <w:ind w:firstLine="567"/>
        <w:jc w:val="both"/>
        <w:rPr>
          <w:b/>
          <w:bCs/>
          <w:i/>
          <w:iCs/>
          <w:sz w:val="26"/>
          <w:szCs w:val="26"/>
        </w:rPr>
      </w:pPr>
      <w:r w:rsidRPr="001B4450">
        <w:rPr>
          <w:b/>
          <w:bCs/>
          <w:i/>
          <w:iCs/>
          <w:sz w:val="26"/>
          <w:szCs w:val="26"/>
        </w:rPr>
        <w:t>2.9. Phương pháp chơi trị liệu</w:t>
      </w:r>
    </w:p>
    <w:p w14:paraId="2C878BC7" w14:textId="77777777" w:rsidR="001B4450" w:rsidRPr="001B4450" w:rsidRDefault="001B4450" w:rsidP="005E191A">
      <w:pPr>
        <w:tabs>
          <w:tab w:val="left" w:pos="720"/>
          <w:tab w:val="left" w:pos="1327"/>
          <w:tab w:val="left" w:pos="6096"/>
        </w:tabs>
        <w:spacing w:before="120" w:after="60" w:line="276" w:lineRule="auto"/>
        <w:ind w:firstLine="567"/>
        <w:jc w:val="both"/>
        <w:rPr>
          <w:sz w:val="26"/>
          <w:szCs w:val="26"/>
        </w:rPr>
      </w:pPr>
      <w:r w:rsidRPr="001B4450">
        <w:rPr>
          <w:sz w:val="26"/>
          <w:szCs w:val="26"/>
        </w:rPr>
        <w:t>Thiếu các kỹ năng chơi phù hợp với lứa tuổi là một đặc điểm thường thấy ở trẻ TK. Với trẻ nhỏ, chơi cũng là phương tiện chủ yếu để dạy các kỹ năng xã hội và nhiều trị liệu khác. Các hoạt động trong vui chơi thường nhằm cải thiện động cơ hoặc ngôn ngữ hoặc các kỹ năng nhận thức.</w:t>
      </w:r>
    </w:p>
    <w:p w14:paraId="670A1C4B" w14:textId="77777777" w:rsidR="001B4450" w:rsidRPr="001B4450" w:rsidRDefault="001B4450" w:rsidP="005532EB">
      <w:pPr>
        <w:tabs>
          <w:tab w:val="left" w:pos="720"/>
          <w:tab w:val="left" w:pos="1327"/>
          <w:tab w:val="left" w:pos="6096"/>
        </w:tabs>
        <w:spacing w:before="120" w:after="60" w:line="264" w:lineRule="auto"/>
        <w:ind w:firstLine="567"/>
        <w:jc w:val="both"/>
        <w:rPr>
          <w:sz w:val="26"/>
          <w:szCs w:val="26"/>
        </w:rPr>
      </w:pPr>
      <w:r w:rsidRPr="001B4450">
        <w:rPr>
          <w:sz w:val="26"/>
          <w:szCs w:val="26"/>
        </w:rPr>
        <w:t xml:space="preserve">Hiện nay có nhiều loại hình chơi được áp dụng cho trẻ TK: </w:t>
      </w:r>
    </w:p>
    <w:p w14:paraId="09EC62A2" w14:textId="77777777" w:rsidR="001B4450" w:rsidRPr="001B4450" w:rsidRDefault="001B4450" w:rsidP="005532EB">
      <w:pPr>
        <w:widowControl w:val="0"/>
        <w:numPr>
          <w:ilvl w:val="0"/>
          <w:numId w:val="172"/>
        </w:numPr>
        <w:tabs>
          <w:tab w:val="clear" w:pos="1260"/>
          <w:tab w:val="left" w:pos="720"/>
          <w:tab w:val="num" w:pos="900"/>
          <w:tab w:val="left" w:pos="6096"/>
        </w:tabs>
        <w:spacing w:before="120" w:after="60" w:line="264" w:lineRule="auto"/>
        <w:ind w:left="0" w:firstLine="567"/>
        <w:jc w:val="both"/>
        <w:rPr>
          <w:sz w:val="26"/>
          <w:szCs w:val="26"/>
        </w:rPr>
      </w:pPr>
      <w:r w:rsidRPr="001B4450">
        <w:rPr>
          <w:sz w:val="26"/>
          <w:szCs w:val="26"/>
        </w:rPr>
        <w:t>Chơi tập thể nhóm nhỏ: trẻ TK bị hạn chế kỹ năng chơi tập thể, chính vì vậy việc cho trẻ chơi trong một nhóm khoảng 5 đến 6 bạn theo một chủ đề nào đó (gia đình, bác sĩ, xây dựng, nấu nướng…) với sự hướng dẫn của giáo viên giúp trẻ hoà nhập với bạn bè.</w:t>
      </w:r>
    </w:p>
    <w:p w14:paraId="4C909E38" w14:textId="77777777" w:rsidR="001B4450" w:rsidRPr="001B4450" w:rsidRDefault="001B4450" w:rsidP="005532EB">
      <w:pPr>
        <w:widowControl w:val="0"/>
        <w:numPr>
          <w:ilvl w:val="0"/>
          <w:numId w:val="172"/>
        </w:numPr>
        <w:tabs>
          <w:tab w:val="clear" w:pos="1260"/>
          <w:tab w:val="left" w:pos="720"/>
          <w:tab w:val="num" w:pos="900"/>
          <w:tab w:val="left" w:pos="6096"/>
        </w:tabs>
        <w:spacing w:before="120" w:after="60" w:line="264" w:lineRule="auto"/>
        <w:ind w:left="0" w:firstLine="567"/>
        <w:jc w:val="both"/>
        <w:rPr>
          <w:sz w:val="26"/>
          <w:szCs w:val="26"/>
        </w:rPr>
      </w:pPr>
      <w:r w:rsidRPr="001B4450">
        <w:rPr>
          <w:sz w:val="26"/>
          <w:szCs w:val="26"/>
        </w:rPr>
        <w:t xml:space="preserve">Chơi tập thể nhóm lớn hơn: giúp trẻ TK hiểu được các luật lệ của trò chơi, luật lệ giao tiếp xã hội, phát triển kỹ năng cá nhân - xã hội tốt hơn. </w:t>
      </w:r>
    </w:p>
    <w:p w14:paraId="63129B1D" w14:textId="77777777" w:rsidR="001B4450" w:rsidRPr="001B4450" w:rsidRDefault="001B4450" w:rsidP="005532EB">
      <w:pPr>
        <w:widowControl w:val="0"/>
        <w:numPr>
          <w:ilvl w:val="0"/>
          <w:numId w:val="172"/>
        </w:numPr>
        <w:tabs>
          <w:tab w:val="clear" w:pos="1260"/>
          <w:tab w:val="left" w:pos="720"/>
          <w:tab w:val="num" w:pos="900"/>
          <w:tab w:val="left" w:pos="6096"/>
        </w:tabs>
        <w:spacing w:before="120" w:after="60" w:line="264" w:lineRule="auto"/>
        <w:ind w:left="0" w:firstLine="567"/>
        <w:jc w:val="both"/>
        <w:rPr>
          <w:sz w:val="26"/>
          <w:szCs w:val="26"/>
        </w:rPr>
      </w:pPr>
      <w:r w:rsidRPr="001B4450">
        <w:rPr>
          <w:sz w:val="26"/>
          <w:szCs w:val="26"/>
        </w:rPr>
        <w:t>Trong các bài học của trẻ TK nên dùng các đồ chơi trẻ em quen thuộc giúp trẻ hiểu bài tốt hơn.</w:t>
      </w:r>
    </w:p>
    <w:p w14:paraId="5BD5A065" w14:textId="77777777" w:rsidR="001B4450" w:rsidRPr="001B4450" w:rsidRDefault="001B4450" w:rsidP="005532EB">
      <w:pPr>
        <w:numPr>
          <w:ilvl w:val="0"/>
          <w:numId w:val="172"/>
        </w:numPr>
        <w:tabs>
          <w:tab w:val="clear" w:pos="1260"/>
          <w:tab w:val="left" w:pos="720"/>
          <w:tab w:val="num" w:pos="900"/>
          <w:tab w:val="left" w:pos="6096"/>
        </w:tabs>
        <w:spacing w:before="120" w:after="60" w:line="264" w:lineRule="auto"/>
        <w:ind w:left="0" w:firstLine="567"/>
        <w:jc w:val="both"/>
        <w:rPr>
          <w:sz w:val="26"/>
          <w:szCs w:val="26"/>
        </w:rPr>
      </w:pPr>
      <w:r w:rsidRPr="001B4450">
        <w:rPr>
          <w:sz w:val="26"/>
          <w:szCs w:val="26"/>
        </w:rPr>
        <w:t>Tổ chức</w:t>
      </w:r>
      <w:r w:rsidRPr="001B4450">
        <w:rPr>
          <w:i/>
          <w:iCs/>
          <w:sz w:val="26"/>
          <w:szCs w:val="26"/>
        </w:rPr>
        <w:t xml:space="preserve"> </w:t>
      </w:r>
      <w:r w:rsidRPr="001B4450">
        <w:rPr>
          <w:sz w:val="26"/>
          <w:szCs w:val="26"/>
        </w:rPr>
        <w:t>các phòng chơi hoặc khu vui chơi tập thể giúp trẻ phát  triển kỹ năng chơi, kỹ năng lần lượt. Giúp trẻ giải tỏa tâm lý, thể hiện bản thân, đồng thời giúp trẻ nhận thức thế giới xung quanh, tăng khả năng tưởng tượng, tư duy và sáng tạo.</w:t>
      </w:r>
    </w:p>
    <w:p w14:paraId="2D771C02" w14:textId="77777777" w:rsidR="001B4450" w:rsidRPr="001B4450" w:rsidRDefault="001B4450" w:rsidP="005532EB">
      <w:pPr>
        <w:widowControl w:val="0"/>
        <w:spacing w:before="120" w:after="60" w:line="264" w:lineRule="auto"/>
        <w:ind w:firstLine="567"/>
        <w:jc w:val="both"/>
        <w:rPr>
          <w:b/>
          <w:bCs/>
          <w:noProof/>
          <w:sz w:val="26"/>
          <w:szCs w:val="26"/>
        </w:rPr>
      </w:pPr>
      <w:r w:rsidRPr="001B4450">
        <w:rPr>
          <w:b/>
          <w:bCs/>
          <w:noProof/>
          <w:sz w:val="26"/>
          <w:szCs w:val="26"/>
        </w:rPr>
        <w:t>3. Điều trị bằng thuốc</w:t>
      </w:r>
    </w:p>
    <w:p w14:paraId="4D7A3FFC" w14:textId="77777777" w:rsidR="001B4450" w:rsidRPr="001B4450" w:rsidRDefault="001B4450" w:rsidP="005532EB">
      <w:pPr>
        <w:widowControl w:val="0"/>
        <w:spacing w:before="120" w:after="60" w:line="264" w:lineRule="auto"/>
        <w:ind w:firstLine="567"/>
        <w:jc w:val="both"/>
        <w:rPr>
          <w:sz w:val="26"/>
          <w:szCs w:val="26"/>
        </w:rPr>
      </w:pPr>
      <w:r w:rsidRPr="001B4450">
        <w:rPr>
          <w:sz w:val="26"/>
          <w:szCs w:val="26"/>
        </w:rPr>
        <w:t>Không có thuốc điều trị tự kỷ nhưng có thể dùng một số thuốc để giảm những biểu hiện đặc trưng như: hung hãn, co giật, tăng động, hành vi bị ám ảnh, lo lắng...</w:t>
      </w:r>
    </w:p>
    <w:p w14:paraId="65F5766B"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Thuốc giảm tăng động (Clonidin 0,5 mg: 1/2 đến 1 viên/ngày).</w:t>
      </w:r>
    </w:p>
    <w:p w14:paraId="14CCD8D7"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Thuốc giảm hung tính (Haloperidol 1,5 mg: do liều).</w:t>
      </w:r>
    </w:p>
    <w:p w14:paraId="11A76E26"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Thuốc điều chỉnh cảm xúc (Tegretol 200 mg: 10mg/kg).</w:t>
      </w:r>
    </w:p>
    <w:p w14:paraId="5F396A90"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Điều trị kém tập trung (Fluoxetine, Setroline).</w:t>
      </w:r>
    </w:p>
    <w:p w14:paraId="38BA1072"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Động tác lặp lại định hình (Zoloft).</w:t>
      </w:r>
    </w:p>
    <w:p w14:paraId="5515C219"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rPr>
      </w:pPr>
      <w:r w:rsidRPr="001B4450">
        <w:rPr>
          <w:sz w:val="26"/>
          <w:szCs w:val="26"/>
        </w:rPr>
        <w:t>Cebrolysin: 0,2 mg / kg/24h X 20 ngày.</w:t>
      </w:r>
    </w:p>
    <w:p w14:paraId="3EC42D5F" w14:textId="77777777" w:rsidR="001B4450" w:rsidRPr="001B4450" w:rsidRDefault="001B4450" w:rsidP="005532EB">
      <w:pPr>
        <w:widowControl w:val="0"/>
        <w:numPr>
          <w:ilvl w:val="0"/>
          <w:numId w:val="18"/>
        </w:numPr>
        <w:tabs>
          <w:tab w:val="left" w:pos="851"/>
        </w:tabs>
        <w:spacing w:before="120" w:after="60" w:line="264" w:lineRule="auto"/>
        <w:ind w:left="0" w:firstLine="567"/>
        <w:jc w:val="both"/>
        <w:rPr>
          <w:sz w:val="26"/>
          <w:szCs w:val="26"/>
          <w:lang w:val="fr-FR"/>
        </w:rPr>
      </w:pPr>
      <w:r w:rsidRPr="001B4450">
        <w:rPr>
          <w:sz w:val="26"/>
          <w:szCs w:val="26"/>
          <w:lang w:val="fr-FR"/>
        </w:rPr>
        <w:t>Marinplus, Pho-L: 1 viên/ngày.</w:t>
      </w:r>
    </w:p>
    <w:p w14:paraId="070D6BC2" w14:textId="77777777" w:rsidR="001B4450" w:rsidRPr="005532EB" w:rsidRDefault="001B4450" w:rsidP="005532EB">
      <w:pPr>
        <w:widowControl w:val="0"/>
        <w:numPr>
          <w:ilvl w:val="0"/>
          <w:numId w:val="18"/>
        </w:numPr>
        <w:tabs>
          <w:tab w:val="left" w:pos="851"/>
        </w:tabs>
        <w:spacing w:before="120" w:after="60" w:line="264" w:lineRule="auto"/>
        <w:ind w:left="0" w:firstLine="567"/>
        <w:jc w:val="both"/>
        <w:rPr>
          <w:spacing w:val="-4"/>
          <w:sz w:val="26"/>
          <w:szCs w:val="26"/>
          <w:lang w:val="fr-FR"/>
        </w:rPr>
      </w:pPr>
      <w:r w:rsidRPr="005532EB">
        <w:rPr>
          <w:spacing w:val="-4"/>
          <w:sz w:val="26"/>
          <w:szCs w:val="26"/>
          <w:lang w:val="fr-FR"/>
        </w:rPr>
        <w:t>Thuốc tăng cường tuần hoàn não (Nootropin, Lucidrin... ).</w:t>
      </w:r>
    </w:p>
    <w:p w14:paraId="28EBA794" w14:textId="77777777" w:rsidR="001B4450" w:rsidRPr="005532EB" w:rsidRDefault="008B096B" w:rsidP="005532EB">
      <w:pPr>
        <w:spacing w:before="120" w:after="60" w:line="276" w:lineRule="auto"/>
        <w:jc w:val="center"/>
        <w:rPr>
          <w:b/>
          <w:bCs/>
          <w:sz w:val="28"/>
          <w:szCs w:val="26"/>
        </w:rPr>
      </w:pPr>
      <w:r>
        <w:rPr>
          <w:b/>
          <w:bCs/>
          <w:sz w:val="28"/>
          <w:szCs w:val="26"/>
        </w:rPr>
        <w:br w:type="page"/>
      </w:r>
      <w:r w:rsidR="001B4450" w:rsidRPr="005532EB">
        <w:rPr>
          <w:b/>
          <w:bCs/>
          <w:sz w:val="28"/>
          <w:szCs w:val="26"/>
        </w:rPr>
        <w:t>PHÁT HIỆN SỚM VÀ CAN THIỆP SỚM</w:t>
      </w:r>
    </w:p>
    <w:p w14:paraId="738891C9" w14:textId="77777777" w:rsidR="001B4450" w:rsidRPr="005532EB" w:rsidRDefault="001B4450" w:rsidP="005532EB">
      <w:pPr>
        <w:spacing w:before="120" w:after="60" w:line="276" w:lineRule="auto"/>
        <w:jc w:val="center"/>
        <w:rPr>
          <w:b/>
          <w:bCs/>
          <w:sz w:val="28"/>
          <w:szCs w:val="26"/>
        </w:rPr>
      </w:pPr>
      <w:r w:rsidRPr="005532EB">
        <w:rPr>
          <w:b/>
          <w:bCs/>
          <w:sz w:val="28"/>
          <w:szCs w:val="26"/>
        </w:rPr>
        <w:t>RỐI LOẠN TĂNG ĐỘNG – GIẢM CHÚ Ý</w:t>
      </w:r>
    </w:p>
    <w:p w14:paraId="594DAEA0" w14:textId="77777777" w:rsidR="001B4450" w:rsidRPr="001B4450" w:rsidRDefault="001B4450" w:rsidP="005E191A">
      <w:pPr>
        <w:spacing w:before="120" w:after="60" w:line="276" w:lineRule="auto"/>
        <w:ind w:firstLine="567"/>
        <w:jc w:val="both"/>
        <w:rPr>
          <w:sz w:val="26"/>
          <w:szCs w:val="26"/>
        </w:rPr>
      </w:pPr>
    </w:p>
    <w:p w14:paraId="14310B77"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I. ĐẠI CƯƠNG</w:t>
      </w:r>
    </w:p>
    <w:p w14:paraId="389197D1"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 Định nghĩa về rối loạn tăng động giảm chú ý</w:t>
      </w:r>
    </w:p>
    <w:p w14:paraId="447A009F" w14:textId="77777777" w:rsidR="001B4450" w:rsidRPr="001B4450" w:rsidRDefault="001B4450" w:rsidP="005532EB">
      <w:pPr>
        <w:tabs>
          <w:tab w:val="left" w:pos="720"/>
        </w:tabs>
        <w:spacing w:before="120" w:after="60" w:line="276" w:lineRule="auto"/>
        <w:ind w:firstLine="567"/>
        <w:jc w:val="both"/>
        <w:rPr>
          <w:sz w:val="26"/>
          <w:szCs w:val="26"/>
        </w:rPr>
      </w:pPr>
      <w:r w:rsidRPr="001B4450">
        <w:rPr>
          <w:b/>
          <w:bCs/>
          <w:sz w:val="26"/>
          <w:szCs w:val="26"/>
        </w:rPr>
        <w:t>- RLTĐTCY (</w:t>
      </w:r>
      <w:r w:rsidRPr="001B4450">
        <w:rPr>
          <w:sz w:val="26"/>
          <w:szCs w:val="26"/>
        </w:rPr>
        <w:t>Attention-dificit/hyperactivity disorder- ADHD): Là một hội chứng xuất hiện trước 5 tuổi, bao gồm các hành vi hoặc hoạt động quá mức, khó kiềm chế với sự thiếu tập trung rõ rệt và thiếu kiên trì trong công việc. Các biểu hiện trên có thể kéo dài trong nhiều năm (ICD-10 và DSM-IV)</w:t>
      </w:r>
    </w:p>
    <w:p w14:paraId="1776A97C" w14:textId="77777777" w:rsidR="001B4450" w:rsidRPr="001B4450" w:rsidRDefault="001B4450" w:rsidP="005E191A">
      <w:pPr>
        <w:numPr>
          <w:ilvl w:val="0"/>
          <w:numId w:val="138"/>
        </w:numPr>
        <w:spacing w:before="120" w:after="60" w:line="276" w:lineRule="auto"/>
        <w:ind w:left="0" w:firstLine="567"/>
        <w:jc w:val="both"/>
        <w:rPr>
          <w:sz w:val="26"/>
          <w:szCs w:val="26"/>
        </w:rPr>
      </w:pPr>
      <w:r w:rsidRPr="001B4450">
        <w:rPr>
          <w:sz w:val="26"/>
          <w:szCs w:val="26"/>
        </w:rPr>
        <w:t xml:space="preserve">Tỷ lệ mắc bệnh khá cao, chiếm từ 3-5% các lứa tuổi, ở lứa tuổi tiểu học gặp 17% ở trẻ trai và 8% ở trẻ gái; tuổi vị thành niên trẻ trai là 11% và trẻ gái là 6%. </w:t>
      </w:r>
    </w:p>
    <w:p w14:paraId="3E50A5BB"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2. Một số nguyên nhân :</w:t>
      </w:r>
    </w:p>
    <w:p w14:paraId="36F2CCCD" w14:textId="77777777" w:rsidR="001B4450" w:rsidRPr="001B4450" w:rsidRDefault="001B4450" w:rsidP="005E191A">
      <w:pPr>
        <w:spacing w:before="120" w:after="60" w:line="276" w:lineRule="auto"/>
        <w:ind w:firstLine="567"/>
        <w:jc w:val="both"/>
        <w:rPr>
          <w:sz w:val="26"/>
          <w:szCs w:val="26"/>
        </w:rPr>
      </w:pPr>
      <w:r w:rsidRPr="001B4450">
        <w:rPr>
          <w:i/>
          <w:iCs/>
          <w:sz w:val="26"/>
          <w:szCs w:val="26"/>
        </w:rPr>
        <w:t>2.1. Các yếu tố di truyền (gen ):</w:t>
      </w:r>
      <w:r w:rsidRPr="001B4450">
        <w:rPr>
          <w:sz w:val="26"/>
          <w:szCs w:val="26"/>
        </w:rPr>
        <w:t xml:space="preserve"> Một số nghiên cứu đã tìm thấy bằng chứng có sự liên hệ giữa rối nhiễu ADHD và các yếu tố di truyền. </w:t>
      </w:r>
    </w:p>
    <w:p w14:paraId="1BA7B47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Gặp nhiều ở cá cặp song sinh: 51% cặp song sinh cùng trứng và 33% ở các cặp song sinh khác trứng. </w:t>
      </w:r>
    </w:p>
    <w:p w14:paraId="0BC2BA22"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Một số sự khác biệt trong chức năng của não: quá trình trao đổi ở não thấp hơn mức bình thường ở trẻ mắc ADHD. </w:t>
      </w:r>
    </w:p>
    <w:p w14:paraId="486B64B8" w14:textId="77777777" w:rsidR="001B4450" w:rsidRPr="001B4450" w:rsidRDefault="001B4450" w:rsidP="005E191A">
      <w:pPr>
        <w:spacing w:before="120" w:after="60" w:line="276" w:lineRule="auto"/>
        <w:ind w:firstLine="567"/>
        <w:jc w:val="both"/>
        <w:rPr>
          <w:sz w:val="26"/>
          <w:szCs w:val="26"/>
        </w:rPr>
      </w:pPr>
      <w:r w:rsidRPr="001B4450">
        <w:rPr>
          <w:sz w:val="26"/>
          <w:szCs w:val="26"/>
        </w:rPr>
        <w:t>- Phát hiện thấy trẻ nam mắc ADHD có thuỳ trán nhỏ hơn đáng kể</w:t>
      </w:r>
    </w:p>
    <w:p w14:paraId="5B03D3CA" w14:textId="77777777" w:rsidR="001B4450" w:rsidRPr="001B4450" w:rsidRDefault="001B4450" w:rsidP="005E191A">
      <w:pPr>
        <w:spacing w:before="120" w:after="60" w:line="276" w:lineRule="auto"/>
        <w:ind w:firstLine="567"/>
        <w:jc w:val="both"/>
        <w:rPr>
          <w:sz w:val="26"/>
          <w:szCs w:val="26"/>
        </w:rPr>
      </w:pPr>
      <w:r w:rsidRPr="001B4450">
        <w:rPr>
          <w:i/>
          <w:iCs/>
          <w:sz w:val="26"/>
          <w:szCs w:val="26"/>
        </w:rPr>
        <w:t xml:space="preserve"> 2.2. Ảnh hưởng của các chất độc hại từ môi trường</w:t>
      </w:r>
      <w:r w:rsidRPr="001B4450">
        <w:rPr>
          <w:sz w:val="26"/>
          <w:szCs w:val="26"/>
        </w:rPr>
        <w:t>: Nhiễm chất độc nicotine có thể liên quan đến chứng ADHD.</w:t>
      </w:r>
    </w:p>
    <w:p w14:paraId="3CE0CA45" w14:textId="77777777" w:rsidR="001B4450" w:rsidRPr="001B4450" w:rsidRDefault="001B4450" w:rsidP="005E191A">
      <w:pPr>
        <w:spacing w:before="120" w:after="60" w:line="276" w:lineRule="auto"/>
        <w:ind w:firstLine="567"/>
        <w:jc w:val="both"/>
        <w:rPr>
          <w:i/>
          <w:iCs/>
          <w:sz w:val="26"/>
          <w:szCs w:val="26"/>
        </w:rPr>
      </w:pPr>
      <w:r w:rsidRPr="001B4450">
        <w:rPr>
          <w:i/>
          <w:iCs/>
          <w:sz w:val="26"/>
          <w:szCs w:val="26"/>
        </w:rPr>
        <w:t xml:space="preserve"> 2.3. Các nhân tố tâm lý: </w:t>
      </w:r>
    </w:p>
    <w:p w14:paraId="16BC8366" w14:textId="77777777" w:rsidR="001B4450" w:rsidRPr="001B4450" w:rsidRDefault="001B4450" w:rsidP="005E191A">
      <w:pPr>
        <w:spacing w:before="120" w:after="60" w:line="276" w:lineRule="auto"/>
        <w:ind w:firstLine="567"/>
        <w:jc w:val="both"/>
        <w:rPr>
          <w:sz w:val="26"/>
          <w:szCs w:val="26"/>
        </w:rPr>
      </w:pPr>
      <w:r w:rsidRPr="001B4450">
        <w:rPr>
          <w:sz w:val="26"/>
          <w:szCs w:val="26"/>
        </w:rPr>
        <w:t>- Mẹ kém kiên trì</w:t>
      </w:r>
    </w:p>
    <w:p w14:paraId="59099AB9" w14:textId="77777777" w:rsidR="001B4450" w:rsidRPr="001B4450" w:rsidRDefault="001B4450" w:rsidP="005E191A">
      <w:pPr>
        <w:spacing w:before="120" w:after="60" w:line="276" w:lineRule="auto"/>
        <w:ind w:firstLine="567"/>
        <w:jc w:val="both"/>
        <w:rPr>
          <w:sz w:val="26"/>
          <w:szCs w:val="26"/>
        </w:rPr>
      </w:pPr>
      <w:r w:rsidRPr="001B4450">
        <w:rPr>
          <w:sz w:val="26"/>
          <w:szCs w:val="26"/>
        </w:rPr>
        <w:t>- Trẻ tăng hoạt động để tăng sự chú ý của người khác</w:t>
      </w:r>
    </w:p>
    <w:p w14:paraId="60818DA9"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II. PHÁT HIỆN SỚM ADHD: </w:t>
      </w:r>
    </w:p>
    <w:p w14:paraId="65248028"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1. Có 3 đặc trưng chính:</w:t>
      </w:r>
    </w:p>
    <w:p w14:paraId="445570B9"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Tật chứng về sự chú ý : biểu hiện sự ngừng trước giới hạn các việc đang làm và bỏ dở các hành động trong khi chưa hoàn thành. Các trẻ thường chuyển từ hành động này sang hành động khác, không chú ý công việc đang làm vì bị hấp dẫn bởi một công việc khác và không hoàn thành một công việc xuất sắc.</w:t>
      </w:r>
    </w:p>
    <w:p w14:paraId="1CD23C28"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 xml:space="preserve">Tăng hành động: bao gồm một sự hành động quá mức, đặc biệt trong những hoàn cảnh đòi hỏi một sự yên tĩnh nào đó.Trẻ có thể chạy và nhảy liên tục hoặc đứng dậy khỏi chỗ trong khi  được yêu cầu ngồi yên, nói rất nhiều, liên tục tạo tiếng ồn hoặc cựa quậy không ngừng trong khi ngồi. </w:t>
      </w:r>
    </w:p>
    <w:p w14:paraId="485A80EE" w14:textId="77777777" w:rsidR="001B4450" w:rsidRPr="005532EB" w:rsidRDefault="005532EB" w:rsidP="005E191A">
      <w:pPr>
        <w:numPr>
          <w:ilvl w:val="0"/>
          <w:numId w:val="139"/>
        </w:numPr>
        <w:spacing w:before="120" w:after="60" w:line="276" w:lineRule="auto"/>
        <w:ind w:left="0" w:firstLine="567"/>
        <w:jc w:val="both"/>
        <w:rPr>
          <w:spacing w:val="-2"/>
          <w:sz w:val="26"/>
          <w:szCs w:val="26"/>
        </w:rPr>
      </w:pPr>
      <w:r w:rsidRPr="005532EB">
        <w:rPr>
          <w:spacing w:val="-2"/>
          <w:sz w:val="26"/>
          <w:szCs w:val="26"/>
        </w:rPr>
        <w:t xml:space="preserve"> </w:t>
      </w:r>
      <w:r w:rsidR="001B4450" w:rsidRPr="005532EB">
        <w:rPr>
          <w:spacing w:val="-2"/>
          <w:sz w:val="26"/>
          <w:szCs w:val="26"/>
        </w:rPr>
        <w:t>Thiếu kiềm chế: trong các mối quan hệ xã hội, dại dột trong những hoàn cảnh nguy hiểm, coi thường các quy tắc xã hội.</w:t>
      </w:r>
    </w:p>
    <w:p w14:paraId="5310FF5B"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2. Tiêu chuẩn phân loại:</w:t>
      </w:r>
    </w:p>
    <w:p w14:paraId="4E21182E" w14:textId="77777777" w:rsidR="001B4450" w:rsidRPr="001B4450" w:rsidRDefault="001B4450" w:rsidP="005E191A">
      <w:pPr>
        <w:spacing w:before="120" w:after="60" w:line="276" w:lineRule="auto"/>
        <w:ind w:firstLine="567"/>
        <w:jc w:val="both"/>
        <w:rPr>
          <w:sz w:val="26"/>
          <w:szCs w:val="26"/>
        </w:rPr>
      </w:pPr>
      <w:r w:rsidRPr="001B4450">
        <w:rPr>
          <w:sz w:val="26"/>
          <w:szCs w:val="26"/>
        </w:rPr>
        <w:t>DSM – IV chia ADHD thành 3 nhóm: nhóm rối nhiễu ADHD thể giảm chú ý chiếm ưu thế; nhóm rối nhiễu ADHD thể tăng động chiếm ưu thế; nhóm rối nhiễu ADHD thể hỗn hợp.</w:t>
      </w:r>
    </w:p>
    <w:p w14:paraId="66A9798C" w14:textId="77777777" w:rsidR="001B4450" w:rsidRPr="001B4450" w:rsidRDefault="001B4450" w:rsidP="005E191A">
      <w:pPr>
        <w:tabs>
          <w:tab w:val="left" w:pos="3686"/>
        </w:tabs>
        <w:spacing w:before="120" w:after="60" w:line="276" w:lineRule="auto"/>
        <w:ind w:firstLine="567"/>
        <w:jc w:val="both"/>
        <w:rPr>
          <w:b/>
          <w:bCs/>
          <w:i/>
          <w:iCs/>
          <w:sz w:val="26"/>
          <w:szCs w:val="26"/>
        </w:rPr>
      </w:pPr>
      <w:r w:rsidRPr="001B4450">
        <w:rPr>
          <w:b/>
          <w:bCs/>
          <w:i/>
          <w:iCs/>
          <w:sz w:val="26"/>
          <w:szCs w:val="26"/>
        </w:rPr>
        <w:t>2.1. Các tiêu chuẩn chẩn đoán ADHD thể tăng động chiếm ưu thế:</w:t>
      </w:r>
    </w:p>
    <w:p w14:paraId="0EA8CBBA" w14:textId="77777777" w:rsidR="001B4450" w:rsidRPr="001B4450" w:rsidRDefault="001B4450" w:rsidP="005E191A">
      <w:pPr>
        <w:spacing w:before="120" w:after="60" w:line="276" w:lineRule="auto"/>
        <w:ind w:firstLine="567"/>
        <w:jc w:val="both"/>
        <w:rPr>
          <w:sz w:val="26"/>
          <w:szCs w:val="26"/>
        </w:rPr>
      </w:pPr>
      <w:r w:rsidRPr="001B4450">
        <w:rPr>
          <w:sz w:val="26"/>
          <w:szCs w:val="26"/>
        </w:rPr>
        <w:t>Theo DSM – IV phải có ít nhất 6 triệu chứng sau đây kéo dài trong ít nhất 6 tháng ở mức độ không phù hợp với đặc điểm phát triển lứa tuổi :</w:t>
      </w:r>
    </w:p>
    <w:p w14:paraId="7C9C4634" w14:textId="77777777" w:rsidR="001B4450" w:rsidRPr="005532EB" w:rsidRDefault="001B4450" w:rsidP="005E191A">
      <w:pPr>
        <w:numPr>
          <w:ilvl w:val="0"/>
          <w:numId w:val="139"/>
        </w:numPr>
        <w:spacing w:before="120" w:after="60" w:line="276" w:lineRule="auto"/>
        <w:ind w:left="0" w:firstLine="567"/>
        <w:jc w:val="both"/>
        <w:rPr>
          <w:spacing w:val="-4"/>
          <w:sz w:val="26"/>
          <w:szCs w:val="26"/>
        </w:rPr>
      </w:pPr>
      <w:r w:rsidRPr="005532EB">
        <w:rPr>
          <w:spacing w:val="-4"/>
          <w:sz w:val="26"/>
          <w:szCs w:val="26"/>
        </w:rPr>
        <w:t>Thường ngọ nguậy chân tay hoặc vặn vẹo khó ngồi trên ghế (luôn tay vớ các đồ vật, vỗ tay; đung đưa bàn chân hoặc cả chân ).</w:t>
      </w:r>
    </w:p>
    <w:p w14:paraId="123E3C78"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Thường rời khỏi chỗ ngồi trong lớp học, hoặc trong các tình huống yêu cầu phải ngồi cố định một chỗ (ví dụ khi nghe kể chuyện).</w:t>
      </w:r>
    </w:p>
    <w:p w14:paraId="78A27991"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Hay leo chèo chạy nhảy thái quá so với đặc điểm lứa tuổi ở những nơi không thích hợp. Ví dụ : Trong lớp học, trường học –  những nơi đòi hỏi phải trật tự.</w:t>
      </w:r>
    </w:p>
    <w:p w14:paraId="0C1EB5CD"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ó khăn khi chơi hoặc khó tham gia một cách bình tĩnh vào các hoạt động giải trí.</w:t>
      </w:r>
    </w:p>
    <w:p w14:paraId="11313259" w14:textId="77777777" w:rsidR="001B4450" w:rsidRPr="001B4450" w:rsidRDefault="005532EB" w:rsidP="00CA6B49">
      <w:pPr>
        <w:numPr>
          <w:ilvl w:val="0"/>
          <w:numId w:val="139"/>
        </w:numPr>
        <w:spacing w:before="120" w:after="60" w:line="276" w:lineRule="auto"/>
        <w:ind w:left="0" w:firstLine="567"/>
        <w:rPr>
          <w:sz w:val="26"/>
          <w:szCs w:val="26"/>
        </w:rPr>
      </w:pPr>
      <w:r>
        <w:rPr>
          <w:sz w:val="26"/>
          <w:szCs w:val="26"/>
        </w:rPr>
        <w:t xml:space="preserve"> </w:t>
      </w:r>
      <w:r w:rsidR="001B4450" w:rsidRPr="001B4450">
        <w:rPr>
          <w:sz w:val="26"/>
          <w:szCs w:val="26"/>
        </w:rPr>
        <w:t>Luôn chân luôn tay và hành động như thể “được gắn động cơ ”.</w:t>
      </w:r>
    </w:p>
    <w:p w14:paraId="27652EA4"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Nói quá nhiều hoặc gây ồn ào trong những hoạt động cần im lặng.</w:t>
      </w:r>
    </w:p>
    <w:p w14:paraId="6FBB06CB"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ông kiên nhẫn, khó kiềm chế. Phản ứng hoặc trả lời trước khi người khác nói hết câu hỏi.</w:t>
      </w:r>
    </w:p>
    <w:p w14:paraId="750082F1"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Gặp khó khăn trong các tình huống, nhiệm vụ đòi hỏi phải đến lượt mình.</w:t>
      </w:r>
    </w:p>
    <w:p w14:paraId="2FAC58A7"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Thường ngắt hoặc nói leo người khác (ví dụ: chen vào cuộc nói chuyện hoặc trò chuyện, lấy đồ vật của người khác, động vào những thứ không được phép động vào, đi lung tung xung quanh). Trạng thái dễ bị kích thích có thể dẫn đến tai nạn (ví dụ: vấp vào đồ vật, đụng vào người khác hay chạm vào chảo nóng) và có thể khiến trẻ theo đuổi những hành động gây nguy hiểm mà không cân nhắc hậu quả có thể xảy ra (ví dụ: trò ném gạch đá ).</w:t>
      </w:r>
    </w:p>
    <w:p w14:paraId="01D1D750"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2.2. Các tiêu chuẩn chẩn đoán ADHD thể giảm chú ý chiếm ưu thế.</w:t>
      </w:r>
    </w:p>
    <w:p w14:paraId="6A3DC6F7" w14:textId="77777777" w:rsidR="001B4450" w:rsidRPr="001B4450" w:rsidRDefault="001B4450" w:rsidP="005E191A">
      <w:pPr>
        <w:spacing w:before="120" w:after="60" w:line="276" w:lineRule="auto"/>
        <w:ind w:firstLine="567"/>
        <w:jc w:val="both"/>
        <w:rPr>
          <w:sz w:val="26"/>
          <w:szCs w:val="26"/>
        </w:rPr>
      </w:pPr>
      <w:r w:rsidRPr="001B4450">
        <w:rPr>
          <w:sz w:val="26"/>
          <w:szCs w:val="26"/>
        </w:rPr>
        <w:t>Cũng theo DSM – IV phải có ít nhất 6 triệu chứng sau đây kéo dài trong ít nhất 6 tháng ở mức độ không phù hợp, không đáp ứng với các đặc điểm phát triển lứa tuổi:</w:t>
      </w:r>
    </w:p>
    <w:p w14:paraId="5F06E6B2"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ông chú ý đến các chi tiết một cách cẩn thận, hay gặp sai xót trong học tập ở trường, trong công việc và trong các hoạt động khác.</w:t>
      </w:r>
    </w:p>
    <w:p w14:paraId="26CD19E6"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Hay có khó khăn trong việc duy trì chú ý trong việc cũng như trong trò chơi và thường thất bại trong các nhiệm vụ đòi hỏi phải tập trung chú ý.</w:t>
      </w:r>
    </w:p>
    <w:p w14:paraId="2567613A"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ông chú ý lắng nghe khi người khác nói.</w:t>
      </w:r>
    </w:p>
    <w:p w14:paraId="0A09AB4A"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ông tuân thủ những chỉ dẫn, quy định ở trường hoặc ở nhà (không phải là hành vi chống đối hay không hiểu được những lời chỉ dẫn ).</w:t>
      </w:r>
    </w:p>
    <w:p w14:paraId="2FFCF8B8"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Khó khăn trong việc tổ chức thực hiện các nhiệm vụ và hoạt động.</w:t>
      </w:r>
    </w:p>
    <w:p w14:paraId="16DE8596" w14:textId="77777777" w:rsidR="001B4450" w:rsidRPr="001B4450" w:rsidRDefault="001B4450" w:rsidP="005E191A">
      <w:pPr>
        <w:numPr>
          <w:ilvl w:val="0"/>
          <w:numId w:val="139"/>
        </w:numPr>
        <w:spacing w:before="120" w:after="60" w:line="276" w:lineRule="auto"/>
        <w:ind w:left="0" w:firstLine="567"/>
        <w:jc w:val="both"/>
        <w:rPr>
          <w:sz w:val="26"/>
          <w:szCs w:val="26"/>
        </w:rPr>
      </w:pPr>
      <w:r w:rsidRPr="001B4450">
        <w:rPr>
          <w:sz w:val="26"/>
          <w:szCs w:val="26"/>
        </w:rPr>
        <w:t>Tránh né, không thích hoặc miễn cưỡng làm những công việc đòi hỏi phải cố gắng về tâm trí (ví dụ như làm các bài tập, ở trường, ở nhà ).</w:t>
      </w:r>
    </w:p>
    <w:p w14:paraId="71B77DB1"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Quên những thứ quan trọng cho nhiệm vụ hoặc hoạt động ( ví dụ như đồ chơi, bài tập được giao về nhà, bút chì, bút hay dụng cụ học tập ).</w:t>
      </w:r>
    </w:p>
    <w:p w14:paraId="275DE3F7"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Sao nhãng bởi kích thích bên ngoài.</w:t>
      </w:r>
    </w:p>
    <w:p w14:paraId="57FF4D86" w14:textId="77777777" w:rsidR="001B4450" w:rsidRPr="001B4450" w:rsidRDefault="005532EB" w:rsidP="005E191A">
      <w:pPr>
        <w:numPr>
          <w:ilvl w:val="0"/>
          <w:numId w:val="139"/>
        </w:numPr>
        <w:spacing w:before="120" w:after="60" w:line="276" w:lineRule="auto"/>
        <w:ind w:left="0" w:firstLine="567"/>
        <w:jc w:val="both"/>
        <w:rPr>
          <w:sz w:val="26"/>
          <w:szCs w:val="26"/>
        </w:rPr>
      </w:pPr>
      <w:r>
        <w:rPr>
          <w:sz w:val="26"/>
          <w:szCs w:val="26"/>
        </w:rPr>
        <w:t xml:space="preserve"> </w:t>
      </w:r>
      <w:r w:rsidR="001B4450" w:rsidRPr="001B4450">
        <w:rPr>
          <w:sz w:val="26"/>
          <w:szCs w:val="26"/>
        </w:rPr>
        <w:t>Hay quên trong các hoạt động sinh hoạt hàng ngày.</w:t>
      </w:r>
    </w:p>
    <w:p w14:paraId="784E02DD"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2.3. Các tiêu chuẩn chẩn đoán ADHD thể hỗn hợp.</w:t>
      </w:r>
    </w:p>
    <w:p w14:paraId="63D0DBC8" w14:textId="77777777" w:rsidR="001B4450" w:rsidRPr="001B4450" w:rsidRDefault="001B4450" w:rsidP="005E191A">
      <w:pPr>
        <w:spacing w:before="120" w:after="60" w:line="276" w:lineRule="auto"/>
        <w:ind w:firstLine="567"/>
        <w:jc w:val="both"/>
        <w:rPr>
          <w:sz w:val="26"/>
          <w:szCs w:val="26"/>
        </w:rPr>
      </w:pPr>
      <w:r w:rsidRPr="001B4450">
        <w:rPr>
          <w:sz w:val="26"/>
          <w:szCs w:val="26"/>
        </w:rPr>
        <w:t>Đó là sự kết hợp đan xen cả hai tiêu chí của thể tăng độn chiếm ưu và giảm chú ý chiếm ưu thế.</w:t>
      </w:r>
    </w:p>
    <w:p w14:paraId="5E8C7F77" w14:textId="77777777" w:rsidR="001B4450" w:rsidRPr="001B4450" w:rsidRDefault="001B4450" w:rsidP="005E191A">
      <w:pPr>
        <w:spacing w:before="120" w:after="60" w:line="276" w:lineRule="auto"/>
        <w:ind w:firstLine="567"/>
        <w:jc w:val="both"/>
        <w:rPr>
          <w:b/>
          <w:sz w:val="26"/>
          <w:szCs w:val="26"/>
        </w:rPr>
      </w:pPr>
      <w:r w:rsidRPr="001B4450">
        <w:rPr>
          <w:b/>
          <w:sz w:val="26"/>
          <w:szCs w:val="26"/>
        </w:rPr>
        <w:t>III</w:t>
      </w:r>
      <w:r w:rsidRPr="001B4450">
        <w:rPr>
          <w:b/>
          <w:bCs/>
          <w:sz w:val="26"/>
          <w:szCs w:val="26"/>
        </w:rPr>
        <w:t>. CAN THIỆP SỚM ADHD</w:t>
      </w:r>
    </w:p>
    <w:p w14:paraId="4F02E314"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 Kỹ thuật can thiệp hành vi hiệu quả</w:t>
      </w:r>
    </w:p>
    <w:p w14:paraId="3CCE50DB" w14:textId="77777777" w:rsidR="001B4450" w:rsidRPr="001B4450" w:rsidRDefault="001B4450" w:rsidP="005E191A">
      <w:pPr>
        <w:spacing w:before="120" w:after="60" w:line="276" w:lineRule="auto"/>
        <w:ind w:firstLine="567"/>
        <w:jc w:val="both"/>
        <w:rPr>
          <w:bCs/>
          <w:i/>
          <w:sz w:val="26"/>
          <w:szCs w:val="26"/>
        </w:rPr>
      </w:pPr>
      <w:r w:rsidRPr="001B4450">
        <w:rPr>
          <w:bCs/>
          <w:i/>
          <w:sz w:val="26"/>
          <w:szCs w:val="26"/>
        </w:rPr>
        <w:t>-  Hãy chỉ rõ hành vi thích hợp khi đưa ra lời khen.</w:t>
      </w:r>
    </w:p>
    <w:p w14:paraId="5200AC30" w14:textId="77777777" w:rsidR="001B4450" w:rsidRPr="001B4450" w:rsidRDefault="001B4450" w:rsidP="005E191A">
      <w:pPr>
        <w:spacing w:before="120" w:after="60" w:line="276" w:lineRule="auto"/>
        <w:ind w:firstLine="567"/>
        <w:jc w:val="both"/>
        <w:rPr>
          <w:sz w:val="26"/>
          <w:szCs w:val="26"/>
        </w:rPr>
      </w:pPr>
      <w:r w:rsidRPr="001B4450">
        <w:rPr>
          <w:sz w:val="26"/>
          <w:szCs w:val="26"/>
        </w:rPr>
        <w:t>Ví dụ: Khen trẻ khi chúng không gây ồn trong lớp hoặc đã hoàn thành một bài tập toán một cách yên lặng và đúng giờ.</w:t>
      </w:r>
    </w:p>
    <w:p w14:paraId="7EDA83FA" w14:textId="77777777" w:rsidR="001B4450" w:rsidRPr="005532EB" w:rsidRDefault="001B4450" w:rsidP="005E191A">
      <w:pPr>
        <w:spacing w:before="120" w:after="60" w:line="276" w:lineRule="auto"/>
        <w:ind w:firstLine="567"/>
        <w:jc w:val="both"/>
        <w:rPr>
          <w:b/>
          <w:bCs/>
          <w:spacing w:val="4"/>
          <w:sz w:val="26"/>
          <w:szCs w:val="26"/>
        </w:rPr>
      </w:pPr>
      <w:r w:rsidRPr="005532EB">
        <w:rPr>
          <w:b/>
          <w:bCs/>
          <w:spacing w:val="4"/>
          <w:sz w:val="26"/>
          <w:szCs w:val="26"/>
        </w:rPr>
        <w:t xml:space="preserve">-  </w:t>
      </w:r>
      <w:r w:rsidRPr="005532EB">
        <w:rPr>
          <w:bCs/>
          <w:i/>
          <w:spacing w:val="4"/>
          <w:sz w:val="26"/>
          <w:szCs w:val="26"/>
        </w:rPr>
        <w:t>Đưa ra lời khen ngay lập tức</w:t>
      </w:r>
      <w:r w:rsidRPr="005532EB">
        <w:rPr>
          <w:b/>
          <w:bCs/>
          <w:spacing w:val="4"/>
          <w:sz w:val="26"/>
          <w:szCs w:val="26"/>
        </w:rPr>
        <w:t xml:space="preserve">: </w:t>
      </w:r>
      <w:r w:rsidRPr="005532EB">
        <w:rPr>
          <w:spacing w:val="4"/>
          <w:sz w:val="26"/>
          <w:szCs w:val="26"/>
        </w:rPr>
        <w:t>Khen thưởng một hành vi thích hợp càng sớm, khả năng học sinh lặp lại hành vi sẽ càng cao.</w:t>
      </w:r>
    </w:p>
    <w:p w14:paraId="20060628"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 </w:t>
      </w:r>
      <w:r w:rsidRPr="001B4450">
        <w:rPr>
          <w:bCs/>
          <w:i/>
          <w:sz w:val="26"/>
          <w:szCs w:val="26"/>
        </w:rPr>
        <w:t>Thay đổi cách diễn đạt lời khen</w:t>
      </w:r>
      <w:r w:rsidRPr="001B4450">
        <w:rPr>
          <w:b/>
          <w:bCs/>
          <w:sz w:val="26"/>
          <w:szCs w:val="26"/>
        </w:rPr>
        <w:t>.</w:t>
      </w:r>
    </w:p>
    <w:p w14:paraId="2226FB95"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  </w:t>
      </w:r>
      <w:r w:rsidRPr="001B4450">
        <w:rPr>
          <w:bCs/>
          <w:i/>
          <w:sz w:val="26"/>
          <w:szCs w:val="26"/>
        </w:rPr>
        <w:t>Lời khen cần nhất quán và trung thực</w:t>
      </w:r>
      <w:r w:rsidRPr="001B4450">
        <w:rPr>
          <w:b/>
          <w:bCs/>
          <w:sz w:val="26"/>
          <w:szCs w:val="26"/>
        </w:rPr>
        <w:t>:</w:t>
      </w:r>
      <w:r w:rsidRPr="001B4450">
        <w:rPr>
          <w:sz w:val="26"/>
          <w:szCs w:val="26"/>
        </w:rPr>
        <w:t xml:space="preserve"> Tập trung chiến lược can thiệp hành vi vào </w:t>
      </w:r>
      <w:r w:rsidRPr="001B4450">
        <w:rPr>
          <w:i/>
          <w:iCs/>
          <w:sz w:val="26"/>
          <w:szCs w:val="26"/>
        </w:rPr>
        <w:t>lời khen</w:t>
      </w:r>
      <w:r w:rsidRPr="001B4450">
        <w:rPr>
          <w:sz w:val="26"/>
          <w:szCs w:val="26"/>
        </w:rPr>
        <w:t xml:space="preserve"> thường hơn là </w:t>
      </w:r>
      <w:r w:rsidRPr="001B4450">
        <w:rPr>
          <w:i/>
          <w:iCs/>
          <w:sz w:val="26"/>
          <w:szCs w:val="26"/>
        </w:rPr>
        <w:t>trừng phạt</w:t>
      </w:r>
      <w:r w:rsidRPr="001B4450">
        <w:rPr>
          <w:sz w:val="26"/>
          <w:szCs w:val="26"/>
        </w:rPr>
        <w:t xml:space="preserve">.  </w:t>
      </w:r>
    </w:p>
    <w:p w14:paraId="4C8E4ECE" w14:textId="77777777" w:rsidR="001B4450" w:rsidRPr="001B4450" w:rsidRDefault="001B4450" w:rsidP="005E191A">
      <w:pPr>
        <w:spacing w:before="120" w:after="60" w:line="276" w:lineRule="auto"/>
        <w:ind w:firstLine="567"/>
        <w:jc w:val="both"/>
        <w:rPr>
          <w:bCs/>
          <w:i/>
          <w:sz w:val="26"/>
          <w:szCs w:val="26"/>
        </w:rPr>
      </w:pPr>
      <w:r w:rsidRPr="001B4450">
        <w:rPr>
          <w:b/>
          <w:bCs/>
          <w:sz w:val="26"/>
          <w:szCs w:val="26"/>
        </w:rPr>
        <w:t xml:space="preserve">-  </w:t>
      </w:r>
      <w:r w:rsidRPr="001B4450">
        <w:rPr>
          <w:bCs/>
          <w:i/>
          <w:sz w:val="26"/>
          <w:szCs w:val="26"/>
        </w:rPr>
        <w:t>Lờ đi hành vi không thích hợp một cách có lựa chọn.</w:t>
      </w:r>
    </w:p>
    <w:p w14:paraId="0A722036" w14:textId="77777777" w:rsidR="001B4450" w:rsidRPr="001B4450" w:rsidRDefault="001B4450" w:rsidP="005E191A">
      <w:pPr>
        <w:spacing w:before="120" w:after="60" w:line="276" w:lineRule="auto"/>
        <w:ind w:firstLine="567"/>
        <w:jc w:val="both"/>
        <w:rPr>
          <w:bCs/>
          <w:i/>
          <w:sz w:val="26"/>
          <w:szCs w:val="26"/>
        </w:rPr>
      </w:pPr>
      <w:r w:rsidRPr="001B4450">
        <w:rPr>
          <w:bCs/>
          <w:i/>
          <w:sz w:val="26"/>
          <w:szCs w:val="26"/>
        </w:rPr>
        <w:t>-  Cất những vật gây mất tập trung</w:t>
      </w:r>
    </w:p>
    <w:p w14:paraId="574A7642" w14:textId="77777777" w:rsidR="001B4450" w:rsidRPr="001B4450" w:rsidRDefault="001B4450" w:rsidP="005E191A">
      <w:pPr>
        <w:spacing w:before="120" w:after="60" w:line="276" w:lineRule="auto"/>
        <w:ind w:firstLine="567"/>
        <w:jc w:val="both"/>
        <w:rPr>
          <w:bCs/>
          <w:i/>
          <w:sz w:val="26"/>
          <w:szCs w:val="26"/>
        </w:rPr>
      </w:pPr>
      <w:r w:rsidRPr="001B4450">
        <w:rPr>
          <w:bCs/>
          <w:i/>
          <w:sz w:val="26"/>
          <w:szCs w:val="26"/>
        </w:rPr>
        <w:t>-  Hãy mang đến sự lôi cuốn trong im lặng.</w:t>
      </w:r>
    </w:p>
    <w:p w14:paraId="5EA7961F" w14:textId="77777777" w:rsidR="001B4450" w:rsidRPr="001B4450" w:rsidRDefault="001B4450" w:rsidP="005E191A">
      <w:pPr>
        <w:spacing w:before="120" w:after="60" w:line="276" w:lineRule="auto"/>
        <w:ind w:firstLine="567"/>
        <w:jc w:val="both"/>
        <w:rPr>
          <w:sz w:val="26"/>
          <w:szCs w:val="26"/>
        </w:rPr>
      </w:pPr>
      <w:r w:rsidRPr="001B4450">
        <w:rPr>
          <w:bCs/>
          <w:i/>
          <w:sz w:val="26"/>
          <w:szCs w:val="26"/>
        </w:rPr>
        <w:t xml:space="preserve">-  Cho phép chỗ thoát ra của </w:t>
      </w:r>
      <w:r w:rsidRPr="001B4450">
        <w:rPr>
          <w:i/>
          <w:sz w:val="26"/>
          <w:szCs w:val="26"/>
        </w:rPr>
        <w:t>“</w:t>
      </w:r>
      <w:r w:rsidRPr="001B4450">
        <w:rPr>
          <w:bCs/>
          <w:i/>
          <w:sz w:val="26"/>
          <w:szCs w:val="26"/>
        </w:rPr>
        <w:t>van thoát hơi</w:t>
      </w:r>
      <w:r w:rsidRPr="001B4450">
        <w:rPr>
          <w:sz w:val="26"/>
          <w:szCs w:val="26"/>
        </w:rPr>
        <w:t>”</w:t>
      </w:r>
    </w:p>
    <w:p w14:paraId="5E36FC6D" w14:textId="77777777" w:rsidR="001B4450" w:rsidRPr="001B4450" w:rsidRDefault="001B4450" w:rsidP="005E191A">
      <w:pPr>
        <w:spacing w:before="120" w:after="60" w:line="276" w:lineRule="auto"/>
        <w:ind w:firstLine="567"/>
        <w:jc w:val="both"/>
        <w:rPr>
          <w:sz w:val="26"/>
          <w:szCs w:val="26"/>
        </w:rPr>
      </w:pPr>
      <w:r w:rsidRPr="001B4450">
        <w:rPr>
          <w:sz w:val="26"/>
          <w:szCs w:val="26"/>
        </w:rPr>
        <w:t>Cho phép trẻ mắc ADHD rời khỏi lớp học một lúc, có thể để làm một việc vặt nào đó (như mang sách trả thư viện), có thể là một cách tốt để trẻ lắng dịu xuống và cho phép trẻ quay về phòng học để sẵn sàng tập trung trở lại.</w:t>
      </w:r>
    </w:p>
    <w:p w14:paraId="7E7EC147"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  </w:t>
      </w:r>
      <w:r w:rsidRPr="001B4450">
        <w:rPr>
          <w:bCs/>
          <w:i/>
          <w:sz w:val="26"/>
          <w:szCs w:val="26"/>
        </w:rPr>
        <w:t>Củng cố hoạt động</w:t>
      </w:r>
      <w:r w:rsidRPr="001B4450">
        <w:rPr>
          <w:b/>
          <w:bCs/>
          <w:sz w:val="26"/>
          <w:szCs w:val="26"/>
        </w:rPr>
        <w:t xml:space="preserve">: </w:t>
      </w:r>
      <w:r w:rsidRPr="001B4450">
        <w:rPr>
          <w:sz w:val="26"/>
          <w:szCs w:val="26"/>
        </w:rPr>
        <w:t>Học sinh cần được củng cố hoạt động khi chúng được khuyến khích để thực hiện một hành vi kém thích hợp trước đó thành một hành vi thích hợp hơn.</w:t>
      </w:r>
    </w:p>
    <w:p w14:paraId="5FC9BF45" w14:textId="77777777" w:rsidR="001B4450" w:rsidRPr="001B4450" w:rsidRDefault="001B4450" w:rsidP="005E191A">
      <w:pPr>
        <w:spacing w:before="120" w:after="60" w:line="276" w:lineRule="auto"/>
        <w:ind w:firstLine="567"/>
        <w:jc w:val="both"/>
        <w:rPr>
          <w:bCs/>
          <w:i/>
          <w:sz w:val="26"/>
          <w:szCs w:val="26"/>
        </w:rPr>
      </w:pPr>
      <w:r w:rsidRPr="001B4450">
        <w:rPr>
          <w:bCs/>
          <w:i/>
          <w:sz w:val="26"/>
          <w:szCs w:val="26"/>
        </w:rPr>
        <w:t xml:space="preserve">-  Giúp đỡ vượt rào: </w:t>
      </w:r>
      <w:r w:rsidRPr="001B4450">
        <w:rPr>
          <w:sz w:val="26"/>
          <w:szCs w:val="26"/>
        </w:rPr>
        <w:t>Khuyến khích, đề nghị và trợ giúp để trẻ không trở nên nản lòng với công việc được giao. Giúp đỡ có thể dưới nhiều hình thức, từ việc lập nên một danh sách các bạn giúp đỡ để có thêm sự hỗ trợ tận tay hoặc là thông tin (hiểu biết/kiến thức).</w:t>
      </w:r>
    </w:p>
    <w:p w14:paraId="59BBAB48"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 </w:t>
      </w:r>
      <w:r w:rsidRPr="001B4450">
        <w:rPr>
          <w:bCs/>
          <w:i/>
          <w:sz w:val="26"/>
          <w:szCs w:val="26"/>
        </w:rPr>
        <w:t>Trao đổi với phụ huynh</w:t>
      </w:r>
      <w:r w:rsidRPr="001B4450">
        <w:rPr>
          <w:b/>
          <w:bCs/>
          <w:sz w:val="26"/>
          <w:szCs w:val="26"/>
        </w:rPr>
        <w:t xml:space="preserve"> : </w:t>
      </w:r>
      <w:r w:rsidRPr="001B4450">
        <w:rPr>
          <w:bCs/>
          <w:sz w:val="26"/>
          <w:szCs w:val="26"/>
        </w:rPr>
        <w:t>Duy</w:t>
      </w:r>
      <w:r w:rsidRPr="001B4450">
        <w:rPr>
          <w:b/>
          <w:bCs/>
          <w:sz w:val="26"/>
          <w:szCs w:val="26"/>
        </w:rPr>
        <w:t xml:space="preserve"> </w:t>
      </w:r>
      <w:r w:rsidRPr="001B4450">
        <w:rPr>
          <w:sz w:val="26"/>
          <w:szCs w:val="26"/>
        </w:rPr>
        <w:t>trì những cuộc đối thoại thường xuyên giữa phụ huynh và giáo viên, cộng tác để giám sát tiến trình của trẻ.</w:t>
      </w:r>
    </w:p>
    <w:p w14:paraId="0FA6D49B"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 xml:space="preserve">-  </w:t>
      </w:r>
      <w:r w:rsidRPr="001B4450">
        <w:rPr>
          <w:bCs/>
          <w:i/>
          <w:sz w:val="26"/>
          <w:szCs w:val="26"/>
        </w:rPr>
        <w:t>Giàn xếp với bạn bè cùng lớp</w:t>
      </w:r>
      <w:r w:rsidRPr="001B4450">
        <w:rPr>
          <w:b/>
          <w:bCs/>
          <w:sz w:val="26"/>
          <w:szCs w:val="26"/>
        </w:rPr>
        <w:t xml:space="preserve"> : </w:t>
      </w:r>
      <w:r w:rsidRPr="001B4450">
        <w:rPr>
          <w:sz w:val="26"/>
          <w:szCs w:val="26"/>
        </w:rPr>
        <w:t>Nhờ sự tác động của 1 số bạn bè</w:t>
      </w:r>
    </w:p>
    <w:p w14:paraId="0E3703EC"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  </w:t>
      </w:r>
      <w:r w:rsidRPr="001B4450">
        <w:rPr>
          <w:bCs/>
          <w:i/>
          <w:sz w:val="26"/>
          <w:szCs w:val="26"/>
        </w:rPr>
        <w:t xml:space="preserve">Kỹ năng xã hội trong lớp học: </w:t>
      </w:r>
      <w:r w:rsidRPr="001B4450">
        <w:rPr>
          <w:sz w:val="26"/>
          <w:szCs w:val="26"/>
        </w:rPr>
        <w:t xml:space="preserve">Dạy trẻ ADHD học những kỹ năng xã hội sử dụng cấu trúc lớp học. Ví dụ, bạn có thể yêu cầu trẻ chơi trò chơi đóng vai và có các cách giải quyết khác nhau cho các vấn đề xã hội thông thường.  </w:t>
      </w:r>
    </w:p>
    <w:p w14:paraId="6F9E1E64" w14:textId="77777777" w:rsidR="001B4450" w:rsidRPr="001B4450" w:rsidRDefault="001B4450" w:rsidP="005E191A">
      <w:pPr>
        <w:spacing w:before="120" w:after="60" w:line="276" w:lineRule="auto"/>
        <w:ind w:firstLine="567"/>
        <w:jc w:val="both"/>
        <w:rPr>
          <w:bCs/>
          <w:i/>
          <w:sz w:val="26"/>
          <w:szCs w:val="26"/>
        </w:rPr>
      </w:pPr>
      <w:r w:rsidRPr="001B4450">
        <w:rPr>
          <w:i/>
          <w:sz w:val="26"/>
          <w:szCs w:val="26"/>
        </w:rPr>
        <w:t>-  H</w:t>
      </w:r>
      <w:r w:rsidRPr="001B4450">
        <w:rPr>
          <w:bCs/>
          <w:i/>
          <w:sz w:val="26"/>
          <w:szCs w:val="26"/>
        </w:rPr>
        <w:t xml:space="preserve">ọc kỹ năng giải quyết vấn đề: </w:t>
      </w:r>
      <w:r w:rsidRPr="001B4450">
        <w:rPr>
          <w:sz w:val="26"/>
          <w:szCs w:val="26"/>
        </w:rPr>
        <w:t>Trao đổi để giải quyết những xung đột/mâu thuẫn xã hội. Những buổi thảo luận (không chuẩn bị trước) về hành vi với một học sinh hay một nhóm nhỏ học sinh tại nơi mà xung đột nảy sinh.</w:t>
      </w:r>
    </w:p>
    <w:p w14:paraId="2000E23C" w14:textId="77777777" w:rsidR="001B4450" w:rsidRPr="001B4450" w:rsidRDefault="001B4450" w:rsidP="005E191A">
      <w:pPr>
        <w:spacing w:before="120" w:after="60" w:line="276" w:lineRule="auto"/>
        <w:ind w:firstLine="567"/>
        <w:jc w:val="both"/>
        <w:rPr>
          <w:bCs/>
          <w:i/>
          <w:sz w:val="26"/>
          <w:szCs w:val="26"/>
        </w:rPr>
      </w:pPr>
      <w:r w:rsidRPr="001B4450">
        <w:rPr>
          <w:bCs/>
          <w:i/>
          <w:sz w:val="26"/>
          <w:szCs w:val="26"/>
        </w:rPr>
        <w:t>-  Đánh giá hành vi chức năng (Functional Behavioral Assessment - FBA)</w:t>
      </w:r>
    </w:p>
    <w:p w14:paraId="5CF3CDAB" w14:textId="77777777" w:rsidR="001B4450" w:rsidRPr="001B4450" w:rsidRDefault="001B4450" w:rsidP="005E191A">
      <w:pPr>
        <w:spacing w:before="120" w:after="60" w:line="276" w:lineRule="auto"/>
        <w:ind w:firstLine="567"/>
        <w:jc w:val="both"/>
        <w:rPr>
          <w:sz w:val="26"/>
          <w:szCs w:val="26"/>
        </w:rPr>
      </w:pPr>
      <w:r w:rsidRPr="001B4450">
        <w:rPr>
          <w:sz w:val="26"/>
          <w:szCs w:val="26"/>
        </w:rPr>
        <w:t>+ Quan sát hành vi và nhận diện những đặc điểm khó hiểu</w:t>
      </w:r>
    </w:p>
    <w:p w14:paraId="102609F7" w14:textId="77777777" w:rsidR="001B4450" w:rsidRPr="001B4450" w:rsidRDefault="001B4450" w:rsidP="005E191A">
      <w:pPr>
        <w:spacing w:before="120" w:after="60" w:line="276" w:lineRule="auto"/>
        <w:ind w:firstLine="567"/>
        <w:jc w:val="both"/>
        <w:rPr>
          <w:sz w:val="26"/>
          <w:szCs w:val="26"/>
        </w:rPr>
      </w:pPr>
      <w:r w:rsidRPr="001B4450">
        <w:rPr>
          <w:sz w:val="26"/>
          <w:szCs w:val="26"/>
        </w:rPr>
        <w:t>+ Nhận diện những hoạt động hay sự kiện gì có trước và theo sau hành vi</w:t>
      </w:r>
    </w:p>
    <w:p w14:paraId="1E591157"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Xác định mức độ thường xuyên xuất hiện của hành vi.  </w:t>
      </w:r>
    </w:p>
    <w:p w14:paraId="59FAEA74"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2. Thuốc</w:t>
      </w:r>
    </w:p>
    <w:p w14:paraId="0A0158A8" w14:textId="77777777" w:rsidR="001B4450" w:rsidRPr="001B4450" w:rsidRDefault="001B4450" w:rsidP="005E191A">
      <w:pPr>
        <w:spacing w:before="120" w:after="60" w:line="276" w:lineRule="auto"/>
        <w:ind w:firstLine="567"/>
        <w:jc w:val="both"/>
        <w:rPr>
          <w:sz w:val="26"/>
          <w:szCs w:val="26"/>
        </w:rPr>
      </w:pPr>
      <w:r w:rsidRPr="001B4450">
        <w:rPr>
          <w:sz w:val="26"/>
          <w:szCs w:val="26"/>
        </w:rPr>
        <w:t>* Methylphenidate hoặcdextroamphetamine</w:t>
      </w:r>
    </w:p>
    <w:p w14:paraId="70B2E9D0" w14:textId="77777777" w:rsidR="001B4450" w:rsidRPr="001B4450" w:rsidRDefault="001B4450" w:rsidP="005E191A">
      <w:pPr>
        <w:spacing w:before="120" w:after="60" w:line="276" w:lineRule="auto"/>
        <w:ind w:firstLine="567"/>
        <w:jc w:val="both"/>
        <w:rPr>
          <w:sz w:val="26"/>
          <w:szCs w:val="26"/>
        </w:rPr>
      </w:pPr>
      <w:r w:rsidRPr="001B4450">
        <w:rPr>
          <w:sz w:val="26"/>
          <w:szCs w:val="26"/>
        </w:rPr>
        <w:t>+ Đây là liệu pháp số một và chắc chắn là liệu pháp hiệu quả nhất.</w:t>
      </w:r>
    </w:p>
    <w:p w14:paraId="1AC0C707" w14:textId="77777777" w:rsidR="001B4450" w:rsidRPr="001B4450" w:rsidRDefault="001B4450" w:rsidP="005E191A">
      <w:pPr>
        <w:spacing w:before="120" w:after="60" w:line="276" w:lineRule="auto"/>
        <w:ind w:firstLine="567"/>
        <w:jc w:val="both"/>
        <w:rPr>
          <w:sz w:val="26"/>
          <w:szCs w:val="26"/>
        </w:rPr>
      </w:pPr>
      <w:r w:rsidRPr="001B4450">
        <w:rPr>
          <w:sz w:val="26"/>
          <w:szCs w:val="26"/>
        </w:rPr>
        <w:t>+ Chỉ định: giảm tập trung, khó hoàn thành bài tập, tăng hoạt động và thiếu chú ý.</w:t>
      </w:r>
    </w:p>
    <w:p w14:paraId="70A011C2" w14:textId="77777777" w:rsidR="001B4450" w:rsidRPr="001B4450" w:rsidRDefault="001B4450" w:rsidP="005E191A">
      <w:pPr>
        <w:spacing w:before="120" w:after="60" w:line="276" w:lineRule="auto"/>
        <w:ind w:firstLine="567"/>
        <w:jc w:val="both"/>
        <w:rPr>
          <w:sz w:val="26"/>
          <w:szCs w:val="26"/>
        </w:rPr>
      </w:pPr>
      <w:r w:rsidRPr="001B4450">
        <w:rPr>
          <w:sz w:val="26"/>
          <w:szCs w:val="26"/>
        </w:rPr>
        <w:t>+ Một số thuốc được duy trì liên tục, có thể tăng liều lượng hàng ngày. Cách khác, mỗi lần uống nên cách nhau từ 4-6 giờ.</w:t>
      </w:r>
    </w:p>
    <w:p w14:paraId="47D644D9" w14:textId="77777777" w:rsidR="001B4450" w:rsidRPr="001B4450" w:rsidRDefault="001B4450" w:rsidP="005E191A">
      <w:pPr>
        <w:spacing w:before="120" w:after="60" w:line="276" w:lineRule="auto"/>
        <w:ind w:firstLine="567"/>
        <w:jc w:val="both"/>
        <w:rPr>
          <w:sz w:val="26"/>
          <w:szCs w:val="26"/>
        </w:rPr>
      </w:pPr>
      <w:r w:rsidRPr="001B4450">
        <w:rPr>
          <w:sz w:val="26"/>
          <w:szCs w:val="26"/>
        </w:rPr>
        <w:t>+ Cần lưu ý không uống thuốc quá gần lúc đi ngủ bởi thuốc có thể gây mất ngủ.</w:t>
      </w:r>
    </w:p>
    <w:p w14:paraId="021C1EF7" w14:textId="77777777" w:rsidR="001B4450" w:rsidRPr="001B4450" w:rsidRDefault="001B4450" w:rsidP="005E191A">
      <w:pPr>
        <w:spacing w:before="120" w:after="60" w:line="276" w:lineRule="auto"/>
        <w:ind w:firstLine="567"/>
        <w:jc w:val="both"/>
        <w:rPr>
          <w:sz w:val="26"/>
          <w:szCs w:val="26"/>
        </w:rPr>
      </w:pPr>
      <w:r w:rsidRPr="001B4450">
        <w:rPr>
          <w:sz w:val="26"/>
          <w:szCs w:val="26"/>
        </w:rPr>
        <w:t>+ Những tác dụng phụ khác của thuốc bao gồm mất ngon miệng và giảm cân, nhức đầu, và ảnh hưởng khí sắc (trầm cảm, dễ bị kích thích).</w:t>
      </w:r>
    </w:p>
    <w:p w14:paraId="0BDC8CF3" w14:textId="77777777" w:rsidR="001B4450" w:rsidRPr="001B4450" w:rsidRDefault="001B4450" w:rsidP="00CA6B49">
      <w:pPr>
        <w:spacing w:before="120" w:after="60" w:line="276" w:lineRule="auto"/>
        <w:ind w:firstLine="567"/>
        <w:rPr>
          <w:sz w:val="26"/>
          <w:szCs w:val="26"/>
        </w:rPr>
      </w:pPr>
      <w:r w:rsidRPr="001B4450">
        <w:rPr>
          <w:sz w:val="26"/>
          <w:szCs w:val="26"/>
        </w:rPr>
        <w:t>+ Thuốc có thể làm tăng tíc ở trẻ em vốn đã mắc rối loạn tíc.</w:t>
      </w:r>
    </w:p>
    <w:p w14:paraId="271807FE" w14:textId="77777777" w:rsidR="001B4450" w:rsidRPr="001B4450" w:rsidRDefault="001B4450" w:rsidP="00CA6B49">
      <w:pPr>
        <w:spacing w:before="120" w:after="60" w:line="276" w:lineRule="auto"/>
        <w:ind w:firstLine="567"/>
        <w:rPr>
          <w:sz w:val="26"/>
          <w:szCs w:val="26"/>
        </w:rPr>
      </w:pPr>
      <w:r w:rsidRPr="001B4450">
        <w:rPr>
          <w:sz w:val="26"/>
          <w:szCs w:val="26"/>
        </w:rPr>
        <w:t>* Magiê pemolin: Tác dụng phụ có thể gây tổn thương cho gan</w:t>
      </w:r>
    </w:p>
    <w:p w14:paraId="5FF77135" w14:textId="77777777" w:rsidR="001B4450" w:rsidRPr="001B4450" w:rsidRDefault="001B4450" w:rsidP="005E191A">
      <w:pPr>
        <w:spacing w:before="120" w:after="60" w:line="276" w:lineRule="auto"/>
        <w:ind w:firstLine="567"/>
        <w:jc w:val="both"/>
        <w:rPr>
          <w:sz w:val="26"/>
          <w:szCs w:val="26"/>
        </w:rPr>
      </w:pPr>
      <w:r w:rsidRPr="001B4450">
        <w:rPr>
          <w:sz w:val="26"/>
          <w:szCs w:val="26"/>
        </w:rPr>
        <w:t>* Pupropion hay Venlafaxine có thể có hiệu quả. Liều lượng tương đương như dành cho liều trầm cảm.</w:t>
      </w:r>
    </w:p>
    <w:p w14:paraId="32BED5F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Thuốc chống suy nhược ba vòng (Imipramine, Desipramine, Nortriptyline) được sử dụng cho trẻ ADHD. Nếu những thuốc này được dùng, cần đo ECG bởi những thuốc này có thể ảnh hưởng đến tim. </w:t>
      </w:r>
    </w:p>
    <w:p w14:paraId="5E22F61D"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Clonidine và Guanfacine được sử dụng với những báo cáo tổng hợp về hiệu quả.  </w:t>
      </w:r>
    </w:p>
    <w:p w14:paraId="7E4895C4"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3. Các biện pháp khác</w:t>
      </w:r>
    </w:p>
    <w:p w14:paraId="41A67B3C"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3.1. Liệu pháp thư giãn:</w:t>
      </w:r>
    </w:p>
    <w:p w14:paraId="2AD29087" w14:textId="77777777" w:rsidR="001B4450" w:rsidRPr="001B4450" w:rsidRDefault="001B4450" w:rsidP="005E191A">
      <w:pPr>
        <w:spacing w:before="120" w:after="60" w:line="276" w:lineRule="auto"/>
        <w:ind w:firstLine="567"/>
        <w:jc w:val="both"/>
        <w:rPr>
          <w:sz w:val="26"/>
          <w:szCs w:val="26"/>
        </w:rPr>
      </w:pPr>
      <w:r w:rsidRPr="001B4450">
        <w:rPr>
          <w:sz w:val="26"/>
          <w:szCs w:val="26"/>
        </w:rPr>
        <w:t>Đó là quá trình làm giãn mềm cơ bắp, giúp cho thần kinh, tâm trí được thư thái, qua đó làm giảm những cảm xúc tiêu. Gồm 2 loại: Thư giãn động, căng - chùng cơ và Thư giãn tĩnh - dựa vào tưởng tượng.</w:t>
      </w:r>
    </w:p>
    <w:p w14:paraId="6AFF5BD0" w14:textId="77777777" w:rsidR="001B4450" w:rsidRPr="001B4450" w:rsidRDefault="001B4450" w:rsidP="005E191A">
      <w:pPr>
        <w:spacing w:before="120" w:after="60" w:line="276" w:lineRule="auto"/>
        <w:ind w:firstLine="567"/>
        <w:jc w:val="both"/>
        <w:rPr>
          <w:i/>
          <w:sz w:val="26"/>
          <w:szCs w:val="26"/>
        </w:rPr>
      </w:pPr>
      <w:r w:rsidRPr="001B4450">
        <w:rPr>
          <w:i/>
          <w:sz w:val="26"/>
          <w:szCs w:val="26"/>
        </w:rPr>
        <w:t xml:space="preserve">- Thư giãn động, căng - chùng cơ: </w:t>
      </w:r>
      <w:r w:rsidRPr="001B4450">
        <w:rPr>
          <w:iCs/>
          <w:sz w:val="26"/>
          <w:szCs w:val="26"/>
        </w:rPr>
        <w:t>là một phương pháp hành vi có chủ tâm nhằm kiểm soát và thay đổi mối quan hệ giữa 2 pha hưng phấn và ức chế của hệ thần kinh tự chủ</w:t>
      </w:r>
      <w:r w:rsidRPr="001B4450">
        <w:rPr>
          <w:sz w:val="26"/>
          <w:szCs w:val="26"/>
        </w:rPr>
        <w:t>.</w:t>
      </w:r>
      <w:r w:rsidRPr="001B4450">
        <w:rPr>
          <w:i/>
          <w:sz w:val="26"/>
          <w:szCs w:val="26"/>
        </w:rPr>
        <w:t xml:space="preserve"> </w:t>
      </w:r>
      <w:r w:rsidRPr="001B4450">
        <w:rPr>
          <w:sz w:val="26"/>
          <w:szCs w:val="26"/>
        </w:rPr>
        <w:t xml:space="preserve">Trẻ em từ 6 tuổi trở nên có thể tập thư giãn động được, tuy nhiên bác sĩ trị liệu cần biết cách “chế biến” các động tác thành các trò chơi. Ví dụ như thi uốn dẻo, tập đi cầu thăng bằng, tập đứng một chân, tập chui qua đường hầm </w:t>
      </w:r>
    </w:p>
    <w:p w14:paraId="6172336C" w14:textId="77777777" w:rsidR="001B4450" w:rsidRPr="001B4450" w:rsidRDefault="001B4450" w:rsidP="005E191A">
      <w:pPr>
        <w:spacing w:before="120" w:after="60" w:line="276" w:lineRule="auto"/>
        <w:ind w:firstLine="567"/>
        <w:jc w:val="both"/>
        <w:rPr>
          <w:color w:val="800000"/>
          <w:sz w:val="26"/>
          <w:szCs w:val="26"/>
        </w:rPr>
      </w:pPr>
      <w:r w:rsidRPr="001B4450">
        <w:rPr>
          <w:sz w:val="26"/>
          <w:szCs w:val="26"/>
        </w:rPr>
        <w:t>- Thư giãn tĩnh - dựa vào tưởng tượng (Autogenies imagery based relaxation) do Johannes Schultz (1932), bác sĩ tâm thần người Đức đề xướng. Phương pháp này chỉ thích hợp với trẻ lớn trên 10 tuổi.</w:t>
      </w:r>
      <w:r w:rsidRPr="001B4450">
        <w:rPr>
          <w:color w:val="800000"/>
          <w:sz w:val="26"/>
          <w:szCs w:val="26"/>
        </w:rPr>
        <w:tab/>
        <w:t xml:space="preserve"> </w:t>
      </w:r>
    </w:p>
    <w:p w14:paraId="752B8F9F"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3.2. Liệu pháp trò chơi.</w:t>
      </w:r>
      <w:r w:rsidRPr="001B4450">
        <w:rPr>
          <w:b/>
          <w:bCs/>
          <w:i/>
          <w:iCs/>
          <w:color w:val="800000"/>
          <w:sz w:val="26"/>
          <w:szCs w:val="26"/>
        </w:rPr>
        <w:t xml:space="preserve"> </w:t>
      </w:r>
    </w:p>
    <w:p w14:paraId="2331BB5A"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Trò chơi như là công cụ chẩn đoán và trị liệu</w:t>
      </w:r>
    </w:p>
    <w:p w14:paraId="45ED3773" w14:textId="77777777" w:rsidR="001B4450" w:rsidRPr="001B4450" w:rsidRDefault="001B4450" w:rsidP="005E191A">
      <w:pPr>
        <w:spacing w:before="120" w:after="60" w:line="276" w:lineRule="auto"/>
        <w:ind w:firstLine="567"/>
        <w:jc w:val="both"/>
        <w:rPr>
          <w:sz w:val="26"/>
          <w:szCs w:val="26"/>
        </w:rPr>
      </w:pPr>
      <w:r w:rsidRPr="001B4450">
        <w:rPr>
          <w:sz w:val="26"/>
          <w:szCs w:val="26"/>
        </w:rPr>
        <w:t>- Lựa chọn chủ đề chơi phù hợp với mục đích trị liệu của bác sĩ và hứng thú của người bệnh.</w:t>
      </w:r>
    </w:p>
    <w:p w14:paraId="387502C1" w14:textId="77777777" w:rsidR="001B4450" w:rsidRPr="001B4450" w:rsidRDefault="001B4450" w:rsidP="005E191A">
      <w:pPr>
        <w:spacing w:before="120" w:after="60" w:line="276" w:lineRule="auto"/>
        <w:ind w:firstLine="567"/>
        <w:jc w:val="both"/>
        <w:rPr>
          <w:sz w:val="26"/>
          <w:szCs w:val="26"/>
        </w:rPr>
      </w:pPr>
      <w:r w:rsidRPr="001B4450">
        <w:rPr>
          <w:sz w:val="26"/>
          <w:szCs w:val="26"/>
        </w:rPr>
        <w:t>- Trò chơi phải thúc đẩy tính chủ động, học tập và sáng tạo của trẻ, sắp xếp trò chơi phù hợp với từng cá nhân, hướng vào việc học các kỹ năng giải quyết vấn đề, khôi phục lại các mối quan hệ đã mất.</w:t>
      </w:r>
    </w:p>
    <w:p w14:paraId="7BF786FE" w14:textId="77777777" w:rsidR="001B4450" w:rsidRPr="001B4450" w:rsidRDefault="001B4450" w:rsidP="005E191A">
      <w:pPr>
        <w:spacing w:before="120" w:after="60" w:line="276" w:lineRule="auto"/>
        <w:ind w:firstLine="567"/>
        <w:jc w:val="both"/>
        <w:rPr>
          <w:sz w:val="26"/>
          <w:szCs w:val="26"/>
        </w:rPr>
      </w:pPr>
      <w:r w:rsidRPr="001B4450">
        <w:rPr>
          <w:sz w:val="26"/>
          <w:szCs w:val="26"/>
        </w:rPr>
        <w:t>- Những trò chơi tự phát và có hướng dẫn (của bác sĩ tâm lý) là hai giai đoạn bổ xung cho nhau của cùng một quá trình chơi thống nhất.</w:t>
      </w:r>
    </w:p>
    <w:p w14:paraId="6202B927" w14:textId="77777777" w:rsidR="001B4450" w:rsidRPr="001B4450" w:rsidRDefault="001B4450" w:rsidP="005E191A">
      <w:pPr>
        <w:spacing w:before="120" w:after="60" w:line="276" w:lineRule="auto"/>
        <w:ind w:firstLine="567"/>
        <w:jc w:val="both"/>
        <w:rPr>
          <w:sz w:val="26"/>
          <w:szCs w:val="26"/>
        </w:rPr>
      </w:pPr>
      <w:r w:rsidRPr="001B4450">
        <w:rPr>
          <w:sz w:val="26"/>
          <w:szCs w:val="26"/>
        </w:rPr>
        <w:t>- Tỷ lệ tương quan giữa thành phần tự phát và có hướng dẫn phụ thuộc không chỉ vào lứa tuổi mà cả những đặc điểm lâm sàng và tính cách của trẻ.</w:t>
      </w:r>
    </w:p>
    <w:p w14:paraId="1D86092D" w14:textId="77777777" w:rsidR="001B4450" w:rsidRPr="001B4450" w:rsidRDefault="001B4450" w:rsidP="005E191A">
      <w:pPr>
        <w:spacing w:before="120" w:after="60" w:line="276" w:lineRule="auto"/>
        <w:ind w:firstLine="567"/>
        <w:jc w:val="both"/>
        <w:rPr>
          <w:sz w:val="26"/>
          <w:szCs w:val="26"/>
        </w:rPr>
      </w:pPr>
      <w:r w:rsidRPr="001B4450">
        <w:rPr>
          <w:sz w:val="26"/>
          <w:szCs w:val="26"/>
        </w:rPr>
        <w:t>- Trò chơi phải cuốn hút được xúc cảm, phải có tính ngẫu hứng, do đó đòi hỏi tính linh hoạt và khả năng làm phong phú trò chơi (bao gồm cả việc cùng chơi hết mình) của bác sĩ điều trị tâm lý.</w:t>
      </w:r>
    </w:p>
    <w:p w14:paraId="3A1ACE6D" w14:textId="77777777" w:rsidR="001B4450" w:rsidRPr="001B4450" w:rsidRDefault="001B4450" w:rsidP="005E191A">
      <w:pPr>
        <w:spacing w:before="120" w:after="60" w:line="276" w:lineRule="auto"/>
        <w:ind w:firstLine="567"/>
        <w:jc w:val="both"/>
        <w:rPr>
          <w:sz w:val="26"/>
          <w:szCs w:val="26"/>
        </w:rPr>
      </w:pPr>
      <w:r w:rsidRPr="001B4450">
        <w:rPr>
          <w:sz w:val="26"/>
          <w:szCs w:val="26"/>
        </w:rPr>
        <w:t>- Bác sĩ tâm lý không bình luận trò chơi (giúp trẻ tự tin và nâng cao khả năng tự ra quyết định).</w:t>
      </w:r>
    </w:p>
    <w:p w14:paraId="316E0596" w14:textId="77777777" w:rsidR="001B4450" w:rsidRPr="001B4450" w:rsidRDefault="001B4450" w:rsidP="005E191A">
      <w:pPr>
        <w:spacing w:before="120" w:after="60" w:line="276" w:lineRule="auto"/>
        <w:ind w:firstLine="567"/>
        <w:jc w:val="both"/>
        <w:rPr>
          <w:sz w:val="26"/>
          <w:szCs w:val="26"/>
        </w:rPr>
      </w:pPr>
      <w:r w:rsidRPr="001B4450">
        <w:rPr>
          <w:sz w:val="26"/>
          <w:szCs w:val="26"/>
        </w:rPr>
        <w:t>- Tác động hướng dẫn người bệnh thực hiện chủ yếu thông qua tính cách của nhân vật do người bệnh và bác sĩ tái tạo đối với từng hòan cảnh chơi đã được mô hình hóa trên cơ sở ý đồ, mục tiêu trị liệu.</w:t>
      </w:r>
    </w:p>
    <w:p w14:paraId="64D92B19"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3.3 Liệu pháp củng cố</w:t>
      </w:r>
    </w:p>
    <w:p w14:paraId="7A575597"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Liệu pháp củng cố có cái gì đó gần giống với sự khen thưởng động viên.  </w:t>
      </w:r>
    </w:p>
    <w:p w14:paraId="037B7732" w14:textId="77777777" w:rsidR="001B4450" w:rsidRPr="001B4450" w:rsidRDefault="001B4450" w:rsidP="005E191A">
      <w:pPr>
        <w:spacing w:before="120" w:after="60" w:line="276" w:lineRule="auto"/>
        <w:ind w:firstLine="567"/>
        <w:jc w:val="both"/>
        <w:rPr>
          <w:sz w:val="26"/>
          <w:szCs w:val="26"/>
        </w:rPr>
      </w:pPr>
      <w:r w:rsidRPr="001B4450">
        <w:rPr>
          <w:i/>
          <w:sz w:val="26"/>
          <w:szCs w:val="26"/>
        </w:rPr>
        <w:t>- Củng cố tích cực</w:t>
      </w:r>
      <w:r w:rsidRPr="001B4450">
        <w:rPr>
          <w:sz w:val="26"/>
          <w:szCs w:val="26"/>
        </w:rPr>
        <w:t>: Xảy ra khi một điều gì đó (thường là cái thân chủ mong muốn) bổ sung vào làm tăng khả năng xuất hiện lại của hành vi.</w:t>
      </w:r>
    </w:p>
    <w:p w14:paraId="32987E06"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w:t>
      </w:r>
      <w:r w:rsidRPr="001B4450">
        <w:rPr>
          <w:i/>
          <w:sz w:val="26"/>
          <w:szCs w:val="26"/>
        </w:rPr>
        <w:t>Củng cố tiêu cực</w:t>
      </w:r>
      <w:r w:rsidRPr="001B4450">
        <w:rPr>
          <w:sz w:val="26"/>
          <w:szCs w:val="26"/>
        </w:rPr>
        <w:t>: Xảy ra khi một cái gì đó (thường là cái thân chủ mong muốn) được dỡ bỏ hoặc lảng tránh, nhờ đó làm tăng khả năng xuất hiện lại của hành vi.</w:t>
      </w:r>
    </w:p>
    <w:p w14:paraId="1F278340" w14:textId="77777777" w:rsidR="001B4450" w:rsidRPr="001B4450" w:rsidRDefault="001B4450" w:rsidP="003A193B">
      <w:pPr>
        <w:spacing w:before="120" w:after="60" w:line="288" w:lineRule="auto"/>
        <w:ind w:firstLine="567"/>
        <w:jc w:val="both"/>
        <w:rPr>
          <w:sz w:val="26"/>
          <w:szCs w:val="26"/>
        </w:rPr>
      </w:pPr>
      <w:r w:rsidRPr="001B4450">
        <w:rPr>
          <w:sz w:val="26"/>
          <w:szCs w:val="26"/>
        </w:rPr>
        <w:t>Tuy nhiên, củng cố tiêu cực hiếm khi được dùng như là một biện pháp điều trị. Ngược lại, người ta hay dùng liệu pháp củng cố tích cực như là một trong những liệu pháp chính làm giảm hành vi rối nhiễu.</w:t>
      </w:r>
    </w:p>
    <w:p w14:paraId="49E2E446" w14:textId="77777777" w:rsidR="001B4450" w:rsidRPr="001B4450" w:rsidRDefault="001B4450" w:rsidP="003A193B">
      <w:pPr>
        <w:spacing w:before="120" w:after="60" w:line="288" w:lineRule="auto"/>
        <w:ind w:firstLine="567"/>
        <w:jc w:val="both"/>
        <w:rPr>
          <w:i/>
          <w:iCs/>
          <w:sz w:val="26"/>
          <w:szCs w:val="26"/>
        </w:rPr>
      </w:pPr>
      <w:r w:rsidRPr="001B4450">
        <w:rPr>
          <w:i/>
          <w:iCs/>
          <w:sz w:val="26"/>
          <w:szCs w:val="26"/>
        </w:rPr>
        <w:t>Các bước tiến hành.</w:t>
      </w:r>
    </w:p>
    <w:p w14:paraId="205C29D9" w14:textId="77777777" w:rsidR="001B4450" w:rsidRPr="001B4450" w:rsidRDefault="001B4450" w:rsidP="003A193B">
      <w:pPr>
        <w:spacing w:before="120" w:after="60" w:line="288" w:lineRule="auto"/>
        <w:ind w:firstLine="567"/>
        <w:jc w:val="both"/>
        <w:rPr>
          <w:sz w:val="26"/>
          <w:szCs w:val="26"/>
        </w:rPr>
      </w:pPr>
      <w:r w:rsidRPr="001B4450">
        <w:rPr>
          <w:sz w:val="26"/>
          <w:szCs w:val="26"/>
        </w:rPr>
        <w:t>- Nhận diện “cái củng cố”</w:t>
      </w:r>
    </w:p>
    <w:p w14:paraId="0ABE2A33" w14:textId="77777777" w:rsidR="001B4450" w:rsidRPr="001B4450" w:rsidRDefault="001B4450" w:rsidP="003A193B">
      <w:pPr>
        <w:spacing w:before="120" w:after="60" w:line="288" w:lineRule="auto"/>
        <w:ind w:firstLine="567"/>
        <w:jc w:val="both"/>
        <w:rPr>
          <w:sz w:val="26"/>
          <w:szCs w:val="26"/>
        </w:rPr>
      </w:pPr>
      <w:r w:rsidRPr="001B4450">
        <w:rPr>
          <w:sz w:val="26"/>
          <w:szCs w:val="26"/>
        </w:rPr>
        <w:t>- Sử dụng “cái củng cố” để duy trì và tăng cường một hành vi được chọn là mục tiêu trị liệu.</w:t>
      </w:r>
    </w:p>
    <w:p w14:paraId="3C659B21" w14:textId="77777777" w:rsidR="001B4450" w:rsidRPr="001B4450" w:rsidRDefault="001B4450" w:rsidP="003A193B">
      <w:pPr>
        <w:spacing w:before="120" w:after="60" w:line="288" w:lineRule="auto"/>
        <w:ind w:firstLine="567"/>
        <w:jc w:val="both"/>
        <w:rPr>
          <w:sz w:val="26"/>
          <w:szCs w:val="26"/>
        </w:rPr>
      </w:pPr>
      <w:r w:rsidRPr="001B4450">
        <w:rPr>
          <w:sz w:val="26"/>
          <w:szCs w:val="26"/>
        </w:rPr>
        <w:t>- Tăng cường hành vi thích nghi để làm giảm một hành vi kém thích nghi.</w:t>
      </w:r>
    </w:p>
    <w:p w14:paraId="20FD0819" w14:textId="77777777" w:rsidR="001B4450" w:rsidRPr="001B4450" w:rsidRDefault="001B4450" w:rsidP="003A193B">
      <w:pPr>
        <w:spacing w:before="120" w:after="60" w:line="288" w:lineRule="auto"/>
        <w:ind w:firstLine="567"/>
        <w:jc w:val="both"/>
        <w:rPr>
          <w:b/>
          <w:bCs/>
          <w:i/>
          <w:iCs/>
          <w:sz w:val="26"/>
          <w:szCs w:val="26"/>
        </w:rPr>
      </w:pPr>
      <w:r w:rsidRPr="001B4450">
        <w:rPr>
          <w:b/>
          <w:bCs/>
          <w:i/>
          <w:iCs/>
          <w:sz w:val="26"/>
          <w:szCs w:val="26"/>
        </w:rPr>
        <w:t>3.4. Liệu pháp nhóm</w:t>
      </w:r>
    </w:p>
    <w:p w14:paraId="262C6905" w14:textId="77777777" w:rsidR="001B4450" w:rsidRPr="001B4450" w:rsidRDefault="001B4450" w:rsidP="003A193B">
      <w:pPr>
        <w:spacing w:before="120" w:after="60" w:line="288" w:lineRule="auto"/>
        <w:ind w:firstLine="567"/>
        <w:jc w:val="both"/>
        <w:rPr>
          <w:sz w:val="26"/>
          <w:szCs w:val="26"/>
        </w:rPr>
      </w:pPr>
      <w:r w:rsidRPr="001B4450">
        <w:rPr>
          <w:sz w:val="26"/>
          <w:szCs w:val="26"/>
        </w:rPr>
        <w:t>Liệu pháp tâm lý nhóm là quá trình gồm 4 giai đoạn</w:t>
      </w:r>
    </w:p>
    <w:p w14:paraId="10C5B8AA" w14:textId="77777777" w:rsidR="001B4450" w:rsidRPr="001B4450" w:rsidRDefault="001B4450" w:rsidP="003A193B">
      <w:pPr>
        <w:spacing w:before="120" w:after="60" w:line="288" w:lineRule="auto"/>
        <w:ind w:firstLine="567"/>
        <w:jc w:val="both"/>
        <w:rPr>
          <w:sz w:val="26"/>
          <w:szCs w:val="26"/>
        </w:rPr>
      </w:pPr>
      <w:r w:rsidRPr="001B4450">
        <w:rPr>
          <w:sz w:val="26"/>
          <w:szCs w:val="26"/>
        </w:rPr>
        <w:t xml:space="preserve">- Tập hợp trẻ thành nhóm, bắt đầu bằng các hoạt động cùng  </w:t>
      </w:r>
    </w:p>
    <w:p w14:paraId="0C4A0F0D" w14:textId="77777777" w:rsidR="001B4450" w:rsidRPr="001B4450" w:rsidRDefault="001B4450" w:rsidP="003A193B">
      <w:pPr>
        <w:spacing w:before="120" w:after="60" w:line="288" w:lineRule="auto"/>
        <w:ind w:firstLine="567"/>
        <w:jc w:val="both"/>
        <w:rPr>
          <w:sz w:val="26"/>
          <w:szCs w:val="26"/>
        </w:rPr>
      </w:pPr>
      <w:r w:rsidRPr="001B4450">
        <w:rPr>
          <w:sz w:val="26"/>
          <w:szCs w:val="26"/>
        </w:rPr>
        <w:t>- Tổ chức trẻ vào cùng một nhóm và tiến hành trò chơi để điều chỉnh.</w:t>
      </w:r>
    </w:p>
    <w:p w14:paraId="10302F88" w14:textId="77777777" w:rsidR="001B4450" w:rsidRPr="001B4450" w:rsidRDefault="001B4450" w:rsidP="003A193B">
      <w:pPr>
        <w:spacing w:before="120" w:after="60" w:line="288" w:lineRule="auto"/>
        <w:ind w:firstLine="567"/>
        <w:jc w:val="both"/>
        <w:rPr>
          <w:sz w:val="26"/>
          <w:szCs w:val="26"/>
        </w:rPr>
      </w:pPr>
      <w:r w:rsidRPr="001B4450">
        <w:rPr>
          <w:sz w:val="26"/>
          <w:szCs w:val="26"/>
        </w:rPr>
        <w:t xml:space="preserve">- Giai đoạn tiếp theo là kể chuyện, những chuyện kể được chuẩn bị trước và từng người lần lượt kể.  </w:t>
      </w:r>
    </w:p>
    <w:p w14:paraId="239C24AA" w14:textId="77777777" w:rsidR="001B4450" w:rsidRPr="001B4450" w:rsidRDefault="001B4450" w:rsidP="003A193B">
      <w:pPr>
        <w:spacing w:before="120" w:after="60" w:line="288" w:lineRule="auto"/>
        <w:ind w:firstLine="567"/>
        <w:jc w:val="both"/>
        <w:rPr>
          <w:sz w:val="26"/>
          <w:szCs w:val="26"/>
        </w:rPr>
      </w:pPr>
      <w:r w:rsidRPr="001B4450">
        <w:rPr>
          <w:sz w:val="26"/>
          <w:szCs w:val="26"/>
        </w:rPr>
        <w:t xml:space="preserve">- Giai đoạn cuối cùng là thảo luận nhóm để mở rộng tầm nhìn và phát triển tự ý thức của trẻ.  </w:t>
      </w:r>
    </w:p>
    <w:p w14:paraId="38374056" w14:textId="77777777" w:rsidR="001B4450" w:rsidRPr="001B4450" w:rsidRDefault="001B4450" w:rsidP="003A193B">
      <w:pPr>
        <w:spacing w:before="120" w:after="60" w:line="288" w:lineRule="auto"/>
        <w:ind w:firstLine="567"/>
        <w:jc w:val="both"/>
        <w:rPr>
          <w:b/>
          <w:bCs/>
          <w:i/>
          <w:iCs/>
          <w:sz w:val="26"/>
          <w:szCs w:val="26"/>
        </w:rPr>
      </w:pPr>
      <w:r w:rsidRPr="001B4450">
        <w:rPr>
          <w:b/>
          <w:bCs/>
          <w:i/>
          <w:iCs/>
          <w:sz w:val="26"/>
          <w:szCs w:val="26"/>
        </w:rPr>
        <w:t>3.5. Liệu pháp tâm lý gia đình</w:t>
      </w:r>
    </w:p>
    <w:p w14:paraId="3AABEE05" w14:textId="77777777" w:rsidR="001B4450" w:rsidRPr="001B4450" w:rsidRDefault="001B4450" w:rsidP="003A193B">
      <w:pPr>
        <w:spacing w:before="120" w:after="60" w:line="288" w:lineRule="auto"/>
        <w:ind w:firstLine="567"/>
        <w:jc w:val="both"/>
        <w:rPr>
          <w:sz w:val="26"/>
          <w:szCs w:val="26"/>
        </w:rPr>
      </w:pPr>
      <w:r w:rsidRPr="001B4450">
        <w:rPr>
          <w:sz w:val="26"/>
          <w:szCs w:val="26"/>
        </w:rPr>
        <w:t xml:space="preserve">Trị liệu gia đình hay liệu pháp gia đình (family therapy) thực chất là một kiểu đặc biệt của liệu pháp nhóm. Trị liệu gia đình đòi hỏi không chỉ bản thân trẻ (bị rối nhiễu) được trị liệu mà các thành viên khác của gia đình, đặc biệt là bố mẹ cũng phải được trị liệu.  </w:t>
      </w:r>
    </w:p>
    <w:p w14:paraId="70D71A4B" w14:textId="77777777" w:rsidR="001B4450" w:rsidRPr="001B4450" w:rsidRDefault="001B4450" w:rsidP="003A193B">
      <w:pPr>
        <w:spacing w:before="120" w:after="60" w:line="288" w:lineRule="auto"/>
        <w:ind w:firstLine="567"/>
        <w:jc w:val="both"/>
        <w:rPr>
          <w:sz w:val="26"/>
          <w:szCs w:val="26"/>
        </w:rPr>
      </w:pPr>
      <w:r w:rsidRPr="001B4450">
        <w:rPr>
          <w:sz w:val="26"/>
          <w:szCs w:val="26"/>
        </w:rPr>
        <w:t>Điều chỉnh các mối quan hệ không thuận lợi trong gia đình thường bao gồm những phần việc sau đây:</w:t>
      </w:r>
    </w:p>
    <w:p w14:paraId="07189F58" w14:textId="77777777" w:rsidR="001B4450" w:rsidRPr="001B4450" w:rsidRDefault="001B4450" w:rsidP="005E191A">
      <w:pPr>
        <w:spacing w:before="120" w:after="60" w:line="276" w:lineRule="auto"/>
        <w:ind w:firstLine="567"/>
        <w:jc w:val="both"/>
        <w:rPr>
          <w:sz w:val="26"/>
          <w:szCs w:val="26"/>
        </w:rPr>
      </w:pPr>
      <w:r w:rsidRPr="001B4450">
        <w:rPr>
          <w:sz w:val="26"/>
          <w:szCs w:val="26"/>
        </w:rPr>
        <w:t>Giúp bố mẹ ý thức được những nguyên nhân, trạng thái rối nhiễu tâm trí của con trẻ, cải thiện các trạng thái tâm lý tiêu cực của họ và xây dựng lại các mối quan hệ đồng cảm, yêu thương trong gia đình. Điều này có ý nghĩ đặc biệt quan trọng, giúp loại trừ nguồn gốc thường xuyên gây chấn thương tâm lý cho trẻ (do những xung đột tâm lý trong gia đình và phương pháp giáo dục sai lạc).</w:t>
      </w:r>
    </w:p>
    <w:p w14:paraId="56A59C41" w14:textId="77777777" w:rsidR="001B4450" w:rsidRPr="001B4450" w:rsidRDefault="001B4450" w:rsidP="005E191A">
      <w:pPr>
        <w:spacing w:before="120" w:after="60" w:line="276" w:lineRule="auto"/>
        <w:ind w:firstLine="567"/>
        <w:jc w:val="both"/>
        <w:rPr>
          <w:sz w:val="26"/>
          <w:szCs w:val="26"/>
        </w:rPr>
      </w:pPr>
      <w:r w:rsidRPr="001B4450">
        <w:rPr>
          <w:sz w:val="26"/>
          <w:szCs w:val="26"/>
        </w:rPr>
        <w:t>Liệu pháp tâm lý gia đình bao gồm các giai đoạn sau đây:</w:t>
      </w:r>
    </w:p>
    <w:p w14:paraId="2A6846AD" w14:textId="77777777" w:rsidR="001B4450" w:rsidRPr="001B4450" w:rsidRDefault="001B4450" w:rsidP="005E191A">
      <w:pPr>
        <w:spacing w:before="120" w:after="60" w:line="276" w:lineRule="auto"/>
        <w:ind w:firstLine="567"/>
        <w:jc w:val="both"/>
        <w:rPr>
          <w:sz w:val="26"/>
          <w:szCs w:val="26"/>
        </w:rPr>
      </w:pPr>
      <w:r w:rsidRPr="001B4450">
        <w:rPr>
          <w:sz w:val="26"/>
          <w:szCs w:val="26"/>
        </w:rPr>
        <w:t>* Tìm hiểu gia đình</w:t>
      </w:r>
    </w:p>
    <w:p w14:paraId="7D6C253F" w14:textId="77777777" w:rsidR="001B4450" w:rsidRPr="001B4450" w:rsidRDefault="001B4450" w:rsidP="005E191A">
      <w:pPr>
        <w:spacing w:before="120" w:after="60" w:line="276" w:lineRule="auto"/>
        <w:ind w:firstLine="567"/>
        <w:jc w:val="both"/>
        <w:rPr>
          <w:sz w:val="26"/>
          <w:szCs w:val="26"/>
        </w:rPr>
      </w:pPr>
      <w:r w:rsidRPr="001B4450">
        <w:rPr>
          <w:sz w:val="26"/>
          <w:szCs w:val="26"/>
        </w:rPr>
        <w:t>+ Bố mẹ không hiểu những đặc điểm phát triển nhân cách của trẻ, thường kìm hãm các nhu cầu của trẻ</w:t>
      </w:r>
    </w:p>
    <w:p w14:paraId="38DDF040" w14:textId="77777777" w:rsidR="001B4450" w:rsidRPr="001B4450" w:rsidRDefault="001B4450" w:rsidP="005E191A">
      <w:pPr>
        <w:spacing w:before="120" w:after="60" w:line="276" w:lineRule="auto"/>
        <w:ind w:firstLine="567"/>
        <w:jc w:val="both"/>
        <w:rPr>
          <w:sz w:val="26"/>
          <w:szCs w:val="26"/>
        </w:rPr>
      </w:pPr>
      <w:r w:rsidRPr="001B4450">
        <w:rPr>
          <w:sz w:val="26"/>
          <w:szCs w:val="26"/>
        </w:rPr>
        <w:t>+ Mặc cảm ở trẻ: trẻ cảm thấy bị đối xử không công bằng hoặc cảm nhận bị mọi người trong gia đình, đặc biệt bố mẹ ruồng bỏ, hắt hủi.</w:t>
      </w:r>
    </w:p>
    <w:p w14:paraId="3556A596" w14:textId="77777777" w:rsidR="001B4450" w:rsidRPr="001B4450" w:rsidRDefault="001B4450" w:rsidP="005E191A">
      <w:pPr>
        <w:spacing w:before="120" w:after="60" w:line="276" w:lineRule="auto"/>
        <w:ind w:firstLine="567"/>
        <w:jc w:val="both"/>
        <w:rPr>
          <w:sz w:val="26"/>
          <w:szCs w:val="26"/>
        </w:rPr>
      </w:pPr>
      <w:r w:rsidRPr="001B4450">
        <w:rPr>
          <w:sz w:val="26"/>
          <w:szCs w:val="26"/>
        </w:rPr>
        <w:t>+ Bố mẹ không tiếp nhận tính cách cá nhân của trẻ, không tin vào kinh nghiệm của trẻ, xúc phạm lòng tự trọng của con.</w:t>
      </w:r>
    </w:p>
    <w:p w14:paraId="581B3944" w14:textId="77777777" w:rsidR="001B4450" w:rsidRPr="001B4450" w:rsidRDefault="001B4450" w:rsidP="005E191A">
      <w:pPr>
        <w:spacing w:before="120" w:after="60" w:line="276" w:lineRule="auto"/>
        <w:ind w:firstLine="567"/>
        <w:jc w:val="both"/>
        <w:rPr>
          <w:sz w:val="26"/>
          <w:szCs w:val="26"/>
        </w:rPr>
      </w:pPr>
      <w:r w:rsidRPr="001B4450">
        <w:rPr>
          <w:sz w:val="26"/>
          <w:szCs w:val="26"/>
        </w:rPr>
        <w:t>+  Những yêu cầu và mong muốn của bố mẹ không tương xứng với nhu cầu và khả năng của con.</w:t>
      </w:r>
    </w:p>
    <w:p w14:paraId="2770D460" w14:textId="77777777" w:rsidR="001B4450" w:rsidRPr="001B4450" w:rsidRDefault="001B4450" w:rsidP="005E191A">
      <w:pPr>
        <w:spacing w:before="120" w:after="60" w:line="276" w:lineRule="auto"/>
        <w:ind w:firstLine="567"/>
        <w:jc w:val="both"/>
        <w:rPr>
          <w:sz w:val="26"/>
          <w:szCs w:val="26"/>
        </w:rPr>
      </w:pPr>
      <w:r w:rsidRPr="001B4450">
        <w:rPr>
          <w:sz w:val="26"/>
          <w:szCs w:val="26"/>
        </w:rPr>
        <w:t>+Thái độ quá nghiêm khắc hay quá nuông chiều con (sự bảo hộ quá đáng), sự đối xử không nhất quán với trẻ hay sự không thống nhất trong công tác giáo dục trẻ.</w:t>
      </w:r>
    </w:p>
    <w:p w14:paraId="2E902537" w14:textId="77777777" w:rsidR="001B4450" w:rsidRPr="001B4450" w:rsidRDefault="001B4450" w:rsidP="005E191A">
      <w:pPr>
        <w:spacing w:before="120" w:after="60" w:line="276" w:lineRule="auto"/>
        <w:ind w:firstLine="567"/>
        <w:jc w:val="both"/>
        <w:rPr>
          <w:sz w:val="26"/>
          <w:szCs w:val="26"/>
        </w:rPr>
      </w:pPr>
      <w:r w:rsidRPr="001B4450">
        <w:rPr>
          <w:sz w:val="26"/>
          <w:szCs w:val="26"/>
        </w:rPr>
        <w:t>+ Tính xúc cảm cao, thái độ lo lắng thái “quyến luyến” thái quá (tạo ra sự phụ thuộc tình cảm của trẻ đối với bố mẹ).</w:t>
      </w:r>
    </w:p>
    <w:p w14:paraId="6AF08D9D"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Hiệu quả của trị liệu phụ thuộc đáng kể vào sự hợp tác chặt chẽ của bố mẹ với bác sĩ trị liệu. Việc họ </w:t>
      </w:r>
      <w:r w:rsidRPr="001B4450">
        <w:rPr>
          <w:i/>
          <w:iCs/>
          <w:sz w:val="26"/>
          <w:szCs w:val="26"/>
        </w:rPr>
        <w:t>tự nguyện thay đổi một số thái độ, cách ứng xử, nếp sinh hoạt là những nhân tố quan trọng giúp quá trình trị liệu hiệu quả</w:t>
      </w:r>
      <w:r w:rsidRPr="001B4450">
        <w:rPr>
          <w:sz w:val="26"/>
          <w:szCs w:val="26"/>
        </w:rPr>
        <w:t>.</w:t>
      </w:r>
    </w:p>
    <w:p w14:paraId="2975A9B0" w14:textId="77777777" w:rsidR="001B4450" w:rsidRPr="001B4450" w:rsidRDefault="001B4450" w:rsidP="005E191A">
      <w:pPr>
        <w:spacing w:before="120" w:after="60" w:line="276" w:lineRule="auto"/>
        <w:ind w:firstLine="567"/>
        <w:jc w:val="both"/>
        <w:rPr>
          <w:sz w:val="26"/>
          <w:szCs w:val="26"/>
        </w:rPr>
      </w:pPr>
      <w:r w:rsidRPr="001B4450">
        <w:rPr>
          <w:sz w:val="26"/>
          <w:szCs w:val="26"/>
        </w:rPr>
        <w:t>* Thảo luận với bố mẹ hoặc thành viên khác trong gia đình về kết quả thăm khám</w:t>
      </w:r>
    </w:p>
    <w:p w14:paraId="21FB7CE9" w14:textId="77777777" w:rsidR="001B4450" w:rsidRPr="001B4450" w:rsidRDefault="001B4450" w:rsidP="00CA6B49">
      <w:pPr>
        <w:spacing w:before="120" w:after="60" w:line="276" w:lineRule="auto"/>
        <w:ind w:firstLine="567"/>
        <w:rPr>
          <w:sz w:val="26"/>
          <w:szCs w:val="26"/>
        </w:rPr>
      </w:pPr>
      <w:r w:rsidRPr="001B4450">
        <w:rPr>
          <w:sz w:val="26"/>
          <w:szCs w:val="26"/>
        </w:rPr>
        <w:t>*  Tiến hành đồng thời các liệu pháp tâm lý với trẻ và bố mẹ.</w:t>
      </w:r>
    </w:p>
    <w:p w14:paraId="47F3C46C"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Bác sĩ tâm lý nên đưa ra một pháp đồ điều trị cho trẻ gồm một nhóm các liệu pháp tâm lý thích hợp. Đồng thời giúp bố mẹ tìm kiếm cách giải quyết hợp lý những mâu thuẫn trong gia đình.  </w:t>
      </w:r>
    </w:p>
    <w:p w14:paraId="6DC32B8A" w14:textId="77777777" w:rsidR="001B4450" w:rsidRDefault="001B4450" w:rsidP="005E191A">
      <w:pPr>
        <w:spacing w:before="120" w:after="60" w:line="276" w:lineRule="auto"/>
        <w:ind w:firstLine="567"/>
        <w:jc w:val="both"/>
        <w:rPr>
          <w:sz w:val="26"/>
          <w:szCs w:val="26"/>
        </w:rPr>
      </w:pPr>
    </w:p>
    <w:p w14:paraId="736A31D5" w14:textId="77777777" w:rsidR="003A193B" w:rsidRDefault="003A193B" w:rsidP="005E191A">
      <w:pPr>
        <w:spacing w:before="120" w:after="60" w:line="276" w:lineRule="auto"/>
        <w:ind w:firstLine="567"/>
        <w:jc w:val="both"/>
        <w:rPr>
          <w:sz w:val="26"/>
          <w:szCs w:val="26"/>
        </w:rPr>
      </w:pPr>
    </w:p>
    <w:p w14:paraId="4C06BD60" w14:textId="77777777" w:rsidR="001B4450" w:rsidRPr="003A193B" w:rsidRDefault="008B096B" w:rsidP="003A193B">
      <w:pPr>
        <w:pStyle w:val="Heading1"/>
        <w:spacing w:before="120" w:line="276" w:lineRule="auto"/>
        <w:jc w:val="center"/>
        <w:rPr>
          <w:rFonts w:ascii="Times New Roman" w:hAnsi="Times New Roman"/>
          <w:sz w:val="28"/>
          <w:szCs w:val="26"/>
        </w:rPr>
      </w:pPr>
      <w:r>
        <w:rPr>
          <w:rFonts w:ascii="Times New Roman" w:hAnsi="Times New Roman"/>
          <w:sz w:val="28"/>
          <w:szCs w:val="26"/>
        </w:rPr>
        <w:br w:type="page"/>
      </w:r>
      <w:r w:rsidR="001B4450" w:rsidRPr="003A193B">
        <w:rPr>
          <w:rFonts w:ascii="Times New Roman" w:hAnsi="Times New Roman"/>
          <w:sz w:val="28"/>
          <w:szCs w:val="26"/>
        </w:rPr>
        <w:t>PHÁT HIỆN SỚM</w:t>
      </w:r>
      <w:r w:rsidR="003A193B">
        <w:rPr>
          <w:rFonts w:ascii="Times New Roman" w:hAnsi="Times New Roman"/>
          <w:sz w:val="28"/>
          <w:szCs w:val="26"/>
        </w:rPr>
        <w:t xml:space="preserve"> </w:t>
      </w:r>
      <w:r w:rsidR="001B4450" w:rsidRPr="003A193B">
        <w:rPr>
          <w:rFonts w:ascii="Times New Roman" w:hAnsi="Times New Roman"/>
          <w:sz w:val="28"/>
          <w:szCs w:val="26"/>
        </w:rPr>
        <w:t>- CAN THIỆP SỚM</w:t>
      </w:r>
    </w:p>
    <w:p w14:paraId="399BF599" w14:textId="77777777" w:rsidR="001B4450" w:rsidRPr="003A193B" w:rsidRDefault="001B4450" w:rsidP="003A193B">
      <w:pPr>
        <w:pStyle w:val="Heading1"/>
        <w:spacing w:before="120" w:line="276" w:lineRule="auto"/>
        <w:jc w:val="center"/>
        <w:rPr>
          <w:rFonts w:ascii="Times New Roman" w:hAnsi="Times New Roman"/>
          <w:sz w:val="28"/>
          <w:szCs w:val="26"/>
        </w:rPr>
      </w:pPr>
      <w:r w:rsidRPr="003A193B">
        <w:rPr>
          <w:rFonts w:ascii="Times New Roman" w:hAnsi="Times New Roman"/>
          <w:sz w:val="28"/>
          <w:szCs w:val="26"/>
        </w:rPr>
        <w:t>TRẺ CHẬM PHÁT TRIỂN TRÍ TUỆ</w:t>
      </w:r>
    </w:p>
    <w:p w14:paraId="2F29D3BD" w14:textId="77777777" w:rsidR="001B4450" w:rsidRPr="001B4450" w:rsidRDefault="001B4450" w:rsidP="005E191A">
      <w:pPr>
        <w:spacing w:before="120" w:after="60" w:line="276" w:lineRule="auto"/>
        <w:ind w:firstLine="567"/>
        <w:jc w:val="both"/>
        <w:rPr>
          <w:sz w:val="26"/>
          <w:szCs w:val="26"/>
        </w:rPr>
      </w:pPr>
    </w:p>
    <w:p w14:paraId="72ACB560"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I. ĐẠI CƯƠNG</w:t>
      </w:r>
    </w:p>
    <w:p w14:paraId="66B71B29"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1. Định nghĩa:  </w:t>
      </w:r>
    </w:p>
    <w:p w14:paraId="1999D454"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hậm PTTT là một nhóm các rối loạn về sự phát triển tinh thần của trẻ (ảnh hưởng đến khả năng học các kỹ năng so với các trẻ khác cùng tuổi) do các nguyên nhân xảy ra trước khi sinh, trong khi sinh và sau khi sinh. </w:t>
      </w:r>
    </w:p>
    <w:p w14:paraId="3D736B97"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Trẻ chậm PTTT có thể bị từ loại nhẹ, trung bình, nặng và rất nặng. </w:t>
      </w:r>
    </w:p>
    <w:p w14:paraId="0FF347DD"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 xml:space="preserve">2. Nguyên nhân: </w:t>
      </w:r>
    </w:p>
    <w:p w14:paraId="0318B21F" w14:textId="77777777" w:rsidR="001B4450" w:rsidRPr="001B4450" w:rsidRDefault="001B4450" w:rsidP="005E191A">
      <w:pPr>
        <w:spacing w:before="120" w:after="60" w:line="276" w:lineRule="auto"/>
        <w:ind w:firstLine="567"/>
        <w:jc w:val="both"/>
        <w:rPr>
          <w:i/>
          <w:iCs/>
          <w:sz w:val="26"/>
          <w:szCs w:val="26"/>
        </w:rPr>
      </w:pPr>
      <w:r w:rsidRPr="001B4450">
        <w:rPr>
          <w:b/>
          <w:bCs/>
          <w:i/>
          <w:iCs/>
          <w:sz w:val="26"/>
          <w:szCs w:val="26"/>
        </w:rPr>
        <w:t>2.1 Trước sinh</w:t>
      </w:r>
      <w:r w:rsidRPr="001B4450">
        <w:rPr>
          <w:i/>
          <w:iCs/>
          <w:sz w:val="26"/>
          <w:szCs w:val="26"/>
        </w:rPr>
        <w:t xml:space="preserve"> : </w:t>
      </w:r>
    </w:p>
    <w:p w14:paraId="6575F1A7" w14:textId="77777777" w:rsidR="001B4450" w:rsidRPr="001B4450" w:rsidRDefault="001B4450" w:rsidP="005E191A">
      <w:pPr>
        <w:spacing w:before="120" w:after="60" w:line="276" w:lineRule="auto"/>
        <w:ind w:firstLine="567"/>
        <w:jc w:val="both"/>
        <w:rPr>
          <w:sz w:val="26"/>
          <w:szCs w:val="26"/>
        </w:rPr>
      </w:pPr>
      <w:r w:rsidRPr="001B4450">
        <w:rPr>
          <w:sz w:val="26"/>
          <w:szCs w:val="26"/>
        </w:rPr>
        <w:t>Mẹ bị nhiễm virus (rubeon, cytomegalo virus, toxoplasma,</w:t>
      </w:r>
      <w:r w:rsidR="003A193B">
        <w:rPr>
          <w:sz w:val="26"/>
          <w:szCs w:val="26"/>
        </w:rPr>
        <w:t xml:space="preserve"> </w:t>
      </w:r>
      <w:r w:rsidRPr="001B4450">
        <w:rPr>
          <w:sz w:val="26"/>
          <w:szCs w:val="26"/>
        </w:rPr>
        <w:t xml:space="preserve">herpes... ), dùng thuốc (hoá chất, nội tiết tố), nhiễm độc (chì, thuỷ ngân, thạch tín...) chế độ ăn thiếu chất (Iod) trong thời kỳ mang thai </w:t>
      </w:r>
    </w:p>
    <w:p w14:paraId="78C47BD1" w14:textId="77777777" w:rsidR="001B4450" w:rsidRPr="001B4450" w:rsidRDefault="001B4450" w:rsidP="005E191A">
      <w:pPr>
        <w:spacing w:before="120" w:after="60" w:line="276" w:lineRule="auto"/>
        <w:ind w:firstLine="567"/>
        <w:jc w:val="both"/>
        <w:rPr>
          <w:b/>
          <w:bCs/>
          <w:sz w:val="26"/>
          <w:szCs w:val="26"/>
        </w:rPr>
      </w:pPr>
      <w:r w:rsidRPr="001B4450">
        <w:rPr>
          <w:sz w:val="26"/>
          <w:szCs w:val="26"/>
        </w:rPr>
        <w:t xml:space="preserve">Đột biến NST ở bào thai do nhiều nguyên nhân khác nhau. </w:t>
      </w:r>
    </w:p>
    <w:p w14:paraId="24CF0434" w14:textId="77777777" w:rsidR="001B4450" w:rsidRPr="001B4450" w:rsidRDefault="001B4450" w:rsidP="005E191A">
      <w:pPr>
        <w:pStyle w:val="BodyText"/>
        <w:spacing w:before="120" w:after="60" w:line="276" w:lineRule="auto"/>
        <w:ind w:firstLine="567"/>
        <w:jc w:val="both"/>
        <w:rPr>
          <w:rFonts w:ascii="Times New Roman" w:hAnsi="Times New Roman"/>
          <w:b/>
          <w:bCs/>
          <w:sz w:val="26"/>
          <w:szCs w:val="26"/>
        </w:rPr>
      </w:pPr>
      <w:r w:rsidRPr="001B4450">
        <w:rPr>
          <w:rFonts w:ascii="Times New Roman" w:hAnsi="Times New Roman"/>
          <w:b/>
          <w:bCs/>
          <w:i/>
          <w:iCs/>
          <w:sz w:val="26"/>
          <w:szCs w:val="26"/>
        </w:rPr>
        <w:t>2.2.Trong sinh</w:t>
      </w:r>
      <w:r w:rsidRPr="001B4450">
        <w:rPr>
          <w:rFonts w:ascii="Times New Roman" w:hAnsi="Times New Roman"/>
          <w:sz w:val="26"/>
          <w:szCs w:val="26"/>
        </w:rPr>
        <w:t xml:space="preserve"> : đẻ non, ngạt , can thiệp sản khoa.</w:t>
      </w:r>
    </w:p>
    <w:p w14:paraId="34E0FB5C"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2.3  Sau sinh</w:t>
      </w:r>
      <w:r w:rsidRPr="001B4450">
        <w:rPr>
          <w:sz w:val="26"/>
          <w:szCs w:val="26"/>
        </w:rPr>
        <w:t>:</w:t>
      </w:r>
    </w:p>
    <w:p w14:paraId="3617C24D" w14:textId="77777777" w:rsidR="001B4450" w:rsidRPr="001B4450" w:rsidRDefault="001B4450" w:rsidP="005E191A">
      <w:pPr>
        <w:spacing w:before="120" w:after="60" w:line="276" w:lineRule="auto"/>
        <w:ind w:firstLine="567"/>
        <w:jc w:val="both"/>
        <w:rPr>
          <w:sz w:val="26"/>
          <w:szCs w:val="26"/>
        </w:rPr>
      </w:pPr>
      <w:r w:rsidRPr="001B4450">
        <w:rPr>
          <w:sz w:val="26"/>
          <w:szCs w:val="26"/>
        </w:rPr>
        <w:t>Trẻ bị các bệnh như xuất huyết não-màng não, viêm màng não, viêm não, chấn thương.</w:t>
      </w:r>
    </w:p>
    <w:p w14:paraId="4885E18F"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 xml:space="preserve">2.4. Không rõ nguyên nhân. </w:t>
      </w:r>
    </w:p>
    <w:p w14:paraId="532AFFC4"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II. Phát hiện sớm</w:t>
      </w:r>
    </w:p>
    <w:p w14:paraId="33A2F3B8"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 Tiêu chuẩn chẩn đoán chậm phát triển tinh thần chung:</w:t>
      </w:r>
    </w:p>
    <w:p w14:paraId="0D6CBACE"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1 Tiêu chuẩn lâm sàng</w:t>
      </w:r>
    </w:p>
    <w:p w14:paraId="1F4725F6"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 xml:space="preserve">1. </w:t>
      </w:r>
      <w:r w:rsidRPr="001B4450">
        <w:rPr>
          <w:sz w:val="26"/>
          <w:szCs w:val="26"/>
        </w:rPr>
        <w:tab/>
        <w:t>Khả năng đáp ứng chậm chạp hoặc không đáp ứng với điều người khác  nói, với mọi việc diễn ra xung quanh.</w:t>
      </w:r>
    </w:p>
    <w:p w14:paraId="07881FE5"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 xml:space="preserve">2. </w:t>
      </w:r>
      <w:r w:rsidRPr="001B4450">
        <w:rPr>
          <w:sz w:val="26"/>
          <w:szCs w:val="26"/>
        </w:rPr>
        <w:tab/>
        <w:t>Khả năng diễn đạt không rõ ràng:Các suy nghĩ, tình cảm, nhu cầu bản thân.</w:t>
      </w:r>
    </w:p>
    <w:p w14:paraId="0C3C3949"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3.</w:t>
      </w:r>
      <w:r w:rsidRPr="001B4450">
        <w:rPr>
          <w:sz w:val="26"/>
          <w:szCs w:val="26"/>
        </w:rPr>
        <w:tab/>
        <w:t>Khả năng tiếp thu chậm:về ngôn ngữ lời nói và ngôn ngữ không lời.</w:t>
      </w:r>
    </w:p>
    <w:p w14:paraId="7D6E559F"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4.</w:t>
      </w:r>
      <w:r w:rsidRPr="001B4450">
        <w:rPr>
          <w:sz w:val="26"/>
          <w:szCs w:val="26"/>
        </w:rPr>
        <w:tab/>
        <w:t xml:space="preserve">Khả năng hiểu chậm : về những điều họ nghe, sờ, nhìn. </w:t>
      </w:r>
    </w:p>
    <w:p w14:paraId="0CD7A622"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5.</w:t>
      </w:r>
      <w:r w:rsidRPr="001B4450">
        <w:rPr>
          <w:sz w:val="26"/>
          <w:szCs w:val="26"/>
        </w:rPr>
        <w:tab/>
        <w:t>Khả năng ra quyết định chậm  kể cả việc đơn giản.</w:t>
      </w:r>
    </w:p>
    <w:p w14:paraId="480D1315"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 xml:space="preserve">6. </w:t>
      </w:r>
      <w:r w:rsidRPr="001B4450">
        <w:rPr>
          <w:sz w:val="26"/>
          <w:szCs w:val="26"/>
        </w:rPr>
        <w:tab/>
        <w:t xml:space="preserve">Khả năng tập trung kém trong mọi hoạt động.  </w:t>
      </w:r>
    </w:p>
    <w:p w14:paraId="38A1F754"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 xml:space="preserve">7. </w:t>
      </w:r>
      <w:r w:rsidRPr="001B4450">
        <w:rPr>
          <w:sz w:val="26"/>
          <w:szCs w:val="26"/>
        </w:rPr>
        <w:tab/>
        <w:t>Khả năng nhớ hạn chế: Trí nhớ ngắn hạn bị ảnh hưởng nhiều, trí nhớ dài hạn ít bị ảnh hưởng hơn.</w:t>
      </w:r>
    </w:p>
    <w:p w14:paraId="389A1E2B"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 xml:space="preserve">8. </w:t>
      </w:r>
      <w:r w:rsidRPr="001B4450">
        <w:rPr>
          <w:sz w:val="26"/>
          <w:szCs w:val="26"/>
        </w:rPr>
        <w:tab/>
        <w:t>Kém điều hợp vận động toàn thân  hoặc các vận động khác khó khăn (mút, nhai, ăn, sử dụng bàn tay).</w:t>
      </w:r>
    </w:p>
    <w:p w14:paraId="0B842A7F" w14:textId="77777777" w:rsidR="001B4450" w:rsidRPr="001B4450" w:rsidRDefault="001B4450" w:rsidP="003A193B">
      <w:pPr>
        <w:tabs>
          <w:tab w:val="left" w:pos="840"/>
        </w:tabs>
        <w:spacing w:before="120" w:after="60" w:line="276" w:lineRule="auto"/>
        <w:ind w:firstLine="567"/>
        <w:jc w:val="both"/>
        <w:rPr>
          <w:sz w:val="26"/>
          <w:szCs w:val="26"/>
        </w:rPr>
      </w:pPr>
      <w:r w:rsidRPr="001B4450">
        <w:rPr>
          <w:sz w:val="26"/>
          <w:szCs w:val="26"/>
        </w:rPr>
        <w:t>9.  Chậm phát triển - Vận động thô (lẫy, ngồi, bò, đứng, đi).</w:t>
      </w:r>
    </w:p>
    <w:p w14:paraId="685EF990" w14:textId="77777777" w:rsidR="001B4450" w:rsidRPr="001B4450" w:rsidRDefault="001B4450" w:rsidP="005E191A">
      <w:pPr>
        <w:spacing w:before="120" w:after="60" w:line="276" w:lineRule="auto"/>
        <w:ind w:firstLine="567"/>
        <w:jc w:val="both"/>
        <w:rPr>
          <w:sz w:val="26"/>
          <w:szCs w:val="26"/>
        </w:rPr>
      </w:pPr>
      <w:r w:rsidRPr="001B4450">
        <w:rPr>
          <w:sz w:val="26"/>
          <w:szCs w:val="26"/>
        </w:rPr>
        <w:t>- Vận động tinh  (sử dụng bàn tay)</w:t>
      </w:r>
    </w:p>
    <w:p w14:paraId="1E9908B1" w14:textId="77777777" w:rsidR="001B4450" w:rsidRPr="001B4450" w:rsidRDefault="001B4450" w:rsidP="003A193B">
      <w:pPr>
        <w:tabs>
          <w:tab w:val="left" w:pos="960"/>
        </w:tabs>
        <w:spacing w:before="120" w:after="60" w:line="276" w:lineRule="auto"/>
        <w:ind w:firstLine="567"/>
        <w:jc w:val="both"/>
        <w:rPr>
          <w:sz w:val="26"/>
          <w:szCs w:val="26"/>
        </w:rPr>
      </w:pPr>
      <w:r w:rsidRPr="001B4450">
        <w:rPr>
          <w:sz w:val="26"/>
          <w:szCs w:val="26"/>
        </w:rPr>
        <w:t xml:space="preserve">10. </w:t>
      </w:r>
      <w:r w:rsidRPr="001B4450">
        <w:rPr>
          <w:sz w:val="26"/>
          <w:szCs w:val="26"/>
        </w:rPr>
        <w:tab/>
        <w:t>Rối loạn hành vi : đập phá,đập đầu vào vật...</w:t>
      </w:r>
    </w:p>
    <w:p w14:paraId="6FEF400C" w14:textId="77777777" w:rsidR="001B4450" w:rsidRPr="001B4450" w:rsidRDefault="001B4450" w:rsidP="003A193B">
      <w:pPr>
        <w:tabs>
          <w:tab w:val="left" w:pos="960"/>
        </w:tabs>
        <w:spacing w:before="120" w:after="60" w:line="276" w:lineRule="auto"/>
        <w:ind w:firstLine="567"/>
        <w:jc w:val="both"/>
        <w:rPr>
          <w:sz w:val="26"/>
          <w:szCs w:val="26"/>
        </w:rPr>
      </w:pPr>
      <w:r w:rsidRPr="001B4450">
        <w:rPr>
          <w:sz w:val="26"/>
          <w:szCs w:val="26"/>
        </w:rPr>
        <w:t xml:space="preserve">11. </w:t>
      </w:r>
      <w:r w:rsidRPr="001B4450">
        <w:rPr>
          <w:sz w:val="26"/>
          <w:szCs w:val="26"/>
        </w:rPr>
        <w:tab/>
        <w:t xml:space="preserve">Khám thần kinh : </w:t>
      </w:r>
    </w:p>
    <w:p w14:paraId="4878ECB8" w14:textId="77777777" w:rsidR="001B4450" w:rsidRPr="001B4450" w:rsidRDefault="001B4450" w:rsidP="005E191A">
      <w:pPr>
        <w:spacing w:before="120" w:after="60" w:line="276" w:lineRule="auto"/>
        <w:ind w:firstLine="567"/>
        <w:jc w:val="both"/>
        <w:rPr>
          <w:sz w:val="26"/>
          <w:szCs w:val="26"/>
        </w:rPr>
      </w:pPr>
      <w:r w:rsidRPr="001B4450">
        <w:rPr>
          <w:sz w:val="26"/>
          <w:szCs w:val="26"/>
        </w:rPr>
        <w:t>- Trương lực cơ : bình thường hoặc giảm nhẹ toàn thân.</w:t>
      </w:r>
    </w:p>
    <w:p w14:paraId="621E1919" w14:textId="77777777" w:rsidR="001B4450" w:rsidRPr="001B4450" w:rsidRDefault="001B4450" w:rsidP="005E191A">
      <w:pPr>
        <w:spacing w:before="120" w:after="60" w:line="276" w:lineRule="auto"/>
        <w:ind w:firstLine="567"/>
        <w:jc w:val="both"/>
        <w:rPr>
          <w:sz w:val="26"/>
          <w:szCs w:val="26"/>
        </w:rPr>
      </w:pPr>
      <w:r w:rsidRPr="001B4450">
        <w:rPr>
          <w:sz w:val="26"/>
          <w:szCs w:val="26"/>
        </w:rPr>
        <w:t>- Tình trạng cơ : bình thường, Không có liệt.</w:t>
      </w:r>
    </w:p>
    <w:p w14:paraId="37B5AE26" w14:textId="77777777" w:rsidR="001B4450" w:rsidRPr="001B4450" w:rsidRDefault="001B4450" w:rsidP="005E191A">
      <w:pPr>
        <w:spacing w:before="120" w:after="60" w:line="276" w:lineRule="auto"/>
        <w:ind w:firstLine="567"/>
        <w:jc w:val="both"/>
        <w:rPr>
          <w:sz w:val="26"/>
          <w:szCs w:val="26"/>
        </w:rPr>
      </w:pPr>
      <w:r w:rsidRPr="001B4450">
        <w:rPr>
          <w:sz w:val="26"/>
          <w:szCs w:val="26"/>
        </w:rPr>
        <w:t>- Phản xạ : PX gân xương bình thường hoặc giảm nhẹ.</w:t>
      </w:r>
    </w:p>
    <w:p w14:paraId="4FE6A805" w14:textId="77777777" w:rsidR="001B4450" w:rsidRPr="001B4450" w:rsidRDefault="001B4450" w:rsidP="005E191A">
      <w:pPr>
        <w:spacing w:before="120" w:after="60" w:line="276" w:lineRule="auto"/>
        <w:ind w:firstLine="567"/>
        <w:jc w:val="both"/>
        <w:rPr>
          <w:sz w:val="26"/>
          <w:szCs w:val="26"/>
        </w:rPr>
      </w:pPr>
      <w:r w:rsidRPr="001B4450">
        <w:rPr>
          <w:sz w:val="26"/>
          <w:szCs w:val="26"/>
        </w:rPr>
        <w:tab/>
      </w:r>
      <w:r w:rsidRPr="001B4450">
        <w:rPr>
          <w:sz w:val="26"/>
          <w:szCs w:val="26"/>
        </w:rPr>
        <w:tab/>
        <w:t>Babinsky :   âm tính</w:t>
      </w:r>
    </w:p>
    <w:p w14:paraId="5EC894D7" w14:textId="77777777" w:rsidR="001B4450" w:rsidRPr="001B4450" w:rsidRDefault="001B4450" w:rsidP="005E191A">
      <w:pPr>
        <w:spacing w:before="120" w:after="60" w:line="276" w:lineRule="auto"/>
        <w:ind w:firstLine="567"/>
        <w:jc w:val="both"/>
        <w:rPr>
          <w:sz w:val="26"/>
          <w:szCs w:val="26"/>
        </w:rPr>
      </w:pPr>
      <w:r w:rsidRPr="001B4450">
        <w:rPr>
          <w:sz w:val="26"/>
          <w:szCs w:val="26"/>
        </w:rPr>
        <w:tab/>
      </w:r>
      <w:r w:rsidRPr="001B4450">
        <w:rPr>
          <w:sz w:val="26"/>
          <w:szCs w:val="26"/>
        </w:rPr>
        <w:tab/>
        <w:t>Các phản xạ nguyên thuỷ âm tính.</w:t>
      </w:r>
    </w:p>
    <w:p w14:paraId="5002F1D1" w14:textId="77777777" w:rsidR="001B4450" w:rsidRPr="001B4450" w:rsidRDefault="001B4450" w:rsidP="005E191A">
      <w:pPr>
        <w:spacing w:before="120" w:after="60" w:line="276" w:lineRule="auto"/>
        <w:ind w:firstLine="567"/>
        <w:jc w:val="both"/>
        <w:rPr>
          <w:sz w:val="26"/>
          <w:szCs w:val="26"/>
        </w:rPr>
      </w:pPr>
      <w:r w:rsidRPr="001B4450">
        <w:rPr>
          <w:sz w:val="26"/>
          <w:szCs w:val="26"/>
        </w:rPr>
        <w:t>- Các dây thần kinh sọ não : ít khi bị ảnh hưởng</w:t>
      </w:r>
    </w:p>
    <w:p w14:paraId="1C03C67B" w14:textId="77777777" w:rsidR="001B4450" w:rsidRPr="001B4450" w:rsidRDefault="001B4450" w:rsidP="005E191A">
      <w:pPr>
        <w:spacing w:before="120" w:after="60" w:line="276" w:lineRule="auto"/>
        <w:ind w:firstLine="567"/>
        <w:jc w:val="both"/>
        <w:rPr>
          <w:sz w:val="26"/>
          <w:szCs w:val="26"/>
        </w:rPr>
      </w:pPr>
      <w:r w:rsidRPr="001B4450">
        <w:rPr>
          <w:sz w:val="26"/>
          <w:szCs w:val="26"/>
        </w:rPr>
        <w:t>- Các hội chứng : Tháp, ngoại tháp, tiểu não âm tính</w:t>
      </w:r>
    </w:p>
    <w:p w14:paraId="57E21135"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1.2. Đánh giá chỉ số IQ</w:t>
      </w:r>
      <w:r w:rsidRPr="001B4450">
        <w:rPr>
          <w:sz w:val="26"/>
          <w:szCs w:val="26"/>
        </w:rPr>
        <w:t xml:space="preserve"> : Trẻ chậm PTTT có chỉ số IQ &lt; 70 %</w:t>
      </w:r>
    </w:p>
    <w:p w14:paraId="16BB04C2"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1. Tets Denver : </w:t>
      </w:r>
    </w:p>
    <w:p w14:paraId="1FB24C89"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Đánh giá 4 lĩnh vực: cá nhân - xã hội, vận động tinh , ngôn ngữ, VĐ thô </w:t>
      </w:r>
    </w:p>
    <w:p w14:paraId="162EF73E" w14:textId="77777777" w:rsidR="001B4450" w:rsidRPr="001B4450" w:rsidRDefault="001B4450" w:rsidP="005E191A">
      <w:pPr>
        <w:spacing w:before="120" w:after="60" w:line="276" w:lineRule="auto"/>
        <w:ind w:firstLine="567"/>
        <w:jc w:val="both"/>
        <w:rPr>
          <w:sz w:val="26"/>
          <w:szCs w:val="26"/>
        </w:rPr>
      </w:pPr>
      <w:r w:rsidRPr="001B4450">
        <w:rPr>
          <w:sz w:val="26"/>
          <w:szCs w:val="26"/>
        </w:rPr>
        <w:t>2. Đánh giá chỉ số IQ : chưa được triển khai tại Việt nam</w:t>
      </w:r>
    </w:p>
    <w:p w14:paraId="22CFC657" w14:textId="77777777" w:rsidR="001B4450" w:rsidRPr="001B4450" w:rsidRDefault="001B4450" w:rsidP="005E191A">
      <w:pPr>
        <w:spacing w:before="120" w:after="60" w:line="276" w:lineRule="auto"/>
        <w:ind w:firstLine="567"/>
        <w:jc w:val="both"/>
        <w:rPr>
          <w:sz w:val="26"/>
          <w:szCs w:val="26"/>
        </w:rPr>
      </w:pPr>
      <w:r w:rsidRPr="001B4450">
        <w:rPr>
          <w:sz w:val="26"/>
          <w:szCs w:val="26"/>
        </w:rPr>
        <w:t>3. Chẩn đoán mức độ CPTTT: theo ICD 10 của WHO</w:t>
      </w:r>
    </w:p>
    <w:p w14:paraId="17F8AFA8" w14:textId="77777777" w:rsidR="001B4450" w:rsidRPr="001B4450" w:rsidRDefault="001B4450" w:rsidP="005E191A">
      <w:pPr>
        <w:spacing w:before="120" w:after="60" w:line="276" w:lineRule="auto"/>
        <w:ind w:firstLine="567"/>
        <w:jc w:val="both"/>
        <w:rPr>
          <w:sz w:val="26"/>
          <w:szCs w:val="26"/>
        </w:rPr>
      </w:pPr>
      <w:r w:rsidRPr="001B4450">
        <w:rPr>
          <w:sz w:val="26"/>
          <w:szCs w:val="26"/>
        </w:rPr>
        <w:t>- Mức độ 1 (Nhẹ) : IQ từ  55 -  70 %, giáo dục hoà nhập.</w:t>
      </w:r>
    </w:p>
    <w:p w14:paraId="3A776E6A" w14:textId="77777777" w:rsidR="001B4450" w:rsidRPr="001B4450" w:rsidRDefault="001B4450" w:rsidP="005E191A">
      <w:pPr>
        <w:spacing w:before="120" w:after="60" w:line="276" w:lineRule="auto"/>
        <w:ind w:firstLine="567"/>
        <w:jc w:val="both"/>
        <w:rPr>
          <w:sz w:val="26"/>
          <w:szCs w:val="26"/>
        </w:rPr>
      </w:pPr>
      <w:r w:rsidRPr="001B4450">
        <w:rPr>
          <w:sz w:val="26"/>
          <w:szCs w:val="26"/>
        </w:rPr>
        <w:t>- Mức độ 2 (Trung bình): IQ từ 40 -  54 %, có thể hoà nhập.</w:t>
      </w:r>
    </w:p>
    <w:p w14:paraId="12D39CB2" w14:textId="77777777" w:rsidR="001B4450" w:rsidRPr="001B4450" w:rsidRDefault="001B4450" w:rsidP="005E191A">
      <w:pPr>
        <w:spacing w:before="120" w:after="60" w:line="276" w:lineRule="auto"/>
        <w:ind w:firstLine="567"/>
        <w:jc w:val="both"/>
        <w:rPr>
          <w:sz w:val="26"/>
          <w:szCs w:val="26"/>
        </w:rPr>
      </w:pPr>
      <w:r w:rsidRPr="001B4450">
        <w:rPr>
          <w:sz w:val="26"/>
          <w:szCs w:val="26"/>
        </w:rPr>
        <w:t>- Mức độ 3 ( Nặng ) : IQ từ 20 -  39 %, cần trợ giúp.</w:t>
      </w:r>
    </w:p>
    <w:p w14:paraId="5B2F1761" w14:textId="77777777" w:rsidR="001B4450" w:rsidRPr="001B4450" w:rsidRDefault="001B4450" w:rsidP="005E191A">
      <w:pPr>
        <w:spacing w:before="120" w:after="60" w:line="276" w:lineRule="auto"/>
        <w:ind w:firstLine="567"/>
        <w:jc w:val="both"/>
        <w:rPr>
          <w:sz w:val="26"/>
          <w:szCs w:val="26"/>
        </w:rPr>
      </w:pPr>
      <w:r w:rsidRPr="001B4450">
        <w:rPr>
          <w:sz w:val="26"/>
          <w:szCs w:val="26"/>
        </w:rPr>
        <w:t>- Mức độ 4 ( Rất nặng ) : IQ &lt; 20%, cần chăm sóc đặc biệt.</w:t>
      </w:r>
    </w:p>
    <w:p w14:paraId="38A0BF5A"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4. Xét nghiệm khác : </w:t>
      </w:r>
    </w:p>
    <w:p w14:paraId="09D9B4BE" w14:textId="77777777" w:rsidR="001B4450" w:rsidRPr="001B4450" w:rsidRDefault="001B4450" w:rsidP="005E191A">
      <w:pPr>
        <w:spacing w:before="120" w:after="60" w:line="276" w:lineRule="auto"/>
        <w:ind w:firstLine="567"/>
        <w:jc w:val="both"/>
        <w:rPr>
          <w:sz w:val="26"/>
          <w:szCs w:val="26"/>
        </w:rPr>
      </w:pPr>
      <w:r w:rsidRPr="001B4450">
        <w:rPr>
          <w:sz w:val="26"/>
          <w:szCs w:val="26"/>
        </w:rPr>
        <w:t>- CT Scaner sọ não : tìm các tổ thương thực thể tại não</w:t>
      </w:r>
    </w:p>
    <w:p w14:paraId="7FF796B7" w14:textId="77777777" w:rsidR="001B4450" w:rsidRPr="001B4450" w:rsidRDefault="001B4450" w:rsidP="005E191A">
      <w:pPr>
        <w:spacing w:before="120" w:after="60" w:line="276" w:lineRule="auto"/>
        <w:ind w:firstLine="567"/>
        <w:jc w:val="both"/>
        <w:rPr>
          <w:sz w:val="26"/>
          <w:szCs w:val="26"/>
        </w:rPr>
      </w:pPr>
      <w:r w:rsidRPr="001B4450">
        <w:rPr>
          <w:sz w:val="26"/>
          <w:szCs w:val="26"/>
        </w:rPr>
        <w:t>- Điện não đồ : tìm hiểu các hoạt động điện của tế bào não.</w:t>
      </w:r>
    </w:p>
    <w:p w14:paraId="585DE570" w14:textId="77777777" w:rsidR="001B4450" w:rsidRPr="001B4450" w:rsidRDefault="001B4450" w:rsidP="005E191A">
      <w:pPr>
        <w:spacing w:before="120" w:after="60" w:line="276" w:lineRule="auto"/>
        <w:ind w:firstLine="567"/>
        <w:jc w:val="both"/>
        <w:rPr>
          <w:sz w:val="26"/>
          <w:szCs w:val="26"/>
        </w:rPr>
      </w:pPr>
      <w:r w:rsidRPr="001B4450">
        <w:rPr>
          <w:sz w:val="26"/>
          <w:szCs w:val="26"/>
        </w:rPr>
        <w:t>- Nhiễm sắc thể : Xác định dạng chậm phát triển tinh thần.</w:t>
      </w:r>
    </w:p>
    <w:p w14:paraId="2537D660"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 Định lượng hormon : T3, T4, TSH</w:t>
      </w:r>
    </w:p>
    <w:p w14:paraId="6A27EECC" w14:textId="77777777" w:rsidR="001B4450" w:rsidRPr="001B4450" w:rsidRDefault="001B4450" w:rsidP="005E191A">
      <w:pPr>
        <w:spacing w:before="120" w:after="60" w:line="276" w:lineRule="auto"/>
        <w:ind w:firstLine="567"/>
        <w:jc w:val="both"/>
        <w:rPr>
          <w:b/>
          <w:bCs/>
          <w:sz w:val="26"/>
          <w:szCs w:val="26"/>
          <w:lang w:val="fr-FR"/>
        </w:rPr>
      </w:pPr>
      <w:r w:rsidRPr="001B4450">
        <w:rPr>
          <w:b/>
          <w:bCs/>
          <w:sz w:val="26"/>
          <w:szCs w:val="26"/>
          <w:lang w:val="fr-FR"/>
        </w:rPr>
        <w:t xml:space="preserve">2. Chẩn đoán Các dạng CPTTT thường gặp: </w:t>
      </w:r>
    </w:p>
    <w:p w14:paraId="190104B8" w14:textId="77777777" w:rsidR="001B4450" w:rsidRPr="001B4450" w:rsidRDefault="001B4450" w:rsidP="005E191A">
      <w:pPr>
        <w:spacing w:before="120" w:after="60" w:line="276" w:lineRule="auto"/>
        <w:ind w:firstLine="567"/>
        <w:jc w:val="both"/>
        <w:rPr>
          <w:i/>
          <w:iCs/>
          <w:sz w:val="26"/>
          <w:szCs w:val="26"/>
          <w:lang w:val="fr-FR"/>
        </w:rPr>
      </w:pPr>
      <w:r w:rsidRPr="001B4450">
        <w:rPr>
          <w:b/>
          <w:bCs/>
          <w:i/>
          <w:iCs/>
          <w:sz w:val="26"/>
          <w:szCs w:val="26"/>
          <w:lang w:val="fr-FR"/>
        </w:rPr>
        <w:t>2.1. Hội chứng Down</w:t>
      </w:r>
      <w:r w:rsidRPr="001B4450">
        <w:rPr>
          <w:i/>
          <w:iCs/>
          <w:sz w:val="26"/>
          <w:szCs w:val="26"/>
          <w:lang w:val="fr-FR"/>
        </w:rPr>
        <w:t xml:space="preserve"> : </w:t>
      </w:r>
    </w:p>
    <w:p w14:paraId="571EBCF1" w14:textId="77777777" w:rsidR="001B4450" w:rsidRPr="001B4450" w:rsidRDefault="001B4450" w:rsidP="005E191A">
      <w:pPr>
        <w:spacing w:before="120" w:after="60" w:line="276" w:lineRule="auto"/>
        <w:ind w:firstLine="567"/>
        <w:jc w:val="both"/>
        <w:rPr>
          <w:sz w:val="26"/>
          <w:szCs w:val="26"/>
          <w:lang w:val="fr-FR"/>
        </w:rPr>
      </w:pPr>
      <w:r w:rsidRPr="001B4450">
        <w:rPr>
          <w:b/>
          <w:bCs/>
          <w:i/>
          <w:iCs/>
          <w:sz w:val="26"/>
          <w:szCs w:val="26"/>
          <w:u w:val="single"/>
          <w:lang w:val="fr-FR"/>
        </w:rPr>
        <w:t>1. Định nghĩa</w:t>
      </w:r>
      <w:r w:rsidRPr="001B4450">
        <w:rPr>
          <w:b/>
          <w:bCs/>
          <w:sz w:val="26"/>
          <w:szCs w:val="26"/>
          <w:lang w:val="fr-FR"/>
        </w:rPr>
        <w:t xml:space="preserve"> :</w:t>
      </w:r>
      <w:r w:rsidRPr="001B4450">
        <w:rPr>
          <w:sz w:val="26"/>
          <w:szCs w:val="26"/>
          <w:lang w:val="fr-FR"/>
        </w:rPr>
        <w:t xml:space="preserve"> Là 1 bệnh gây nên bởi rối loạn nhiễm sắc thể (thừa NST 21) ở giai đoạn phân chia NST khi thụ thai.</w:t>
      </w:r>
    </w:p>
    <w:p w14:paraId="514348EF"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Hay gặp ở mẹ trên 35 tuổi</w:t>
      </w:r>
    </w:p>
    <w:p w14:paraId="1D51DB6F" w14:textId="77777777" w:rsidR="001B4450" w:rsidRPr="001B4450" w:rsidRDefault="001B4450" w:rsidP="005E191A">
      <w:pPr>
        <w:spacing w:before="120" w:after="60" w:line="276" w:lineRule="auto"/>
        <w:ind w:firstLine="567"/>
        <w:jc w:val="both"/>
        <w:rPr>
          <w:b/>
          <w:bCs/>
          <w:sz w:val="26"/>
          <w:szCs w:val="26"/>
          <w:lang w:val="fr-FR"/>
        </w:rPr>
      </w:pPr>
      <w:r w:rsidRPr="001B4450">
        <w:rPr>
          <w:b/>
          <w:bCs/>
          <w:i/>
          <w:iCs/>
          <w:sz w:val="26"/>
          <w:szCs w:val="26"/>
          <w:u w:val="single"/>
          <w:lang w:val="fr-FR"/>
        </w:rPr>
        <w:t>2. Dấu hiệu lâm sàng</w:t>
      </w:r>
      <w:r w:rsidRPr="001B4450">
        <w:rPr>
          <w:b/>
          <w:bCs/>
          <w:sz w:val="26"/>
          <w:szCs w:val="26"/>
          <w:lang w:val="fr-FR"/>
        </w:rPr>
        <w:t xml:space="preserve"> : </w:t>
      </w:r>
    </w:p>
    <w:p w14:paraId="685BE64C"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 Dấu hiêụ sớm: ngay sau sinh trẻ mềm nhẽo, ít khóc, lưỡi hay thè ra ngoài. Khi hạ xuống đột ngột trẻ không có phản xạ bảo vệ</w:t>
      </w:r>
      <w:r w:rsidR="003A193B">
        <w:rPr>
          <w:sz w:val="26"/>
          <w:szCs w:val="26"/>
          <w:lang w:val="fr-FR"/>
        </w:rPr>
        <w:t>.</w:t>
      </w:r>
    </w:p>
    <w:p w14:paraId="289EDB8F"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w:t>
      </w:r>
      <w:r w:rsidR="003A193B">
        <w:rPr>
          <w:sz w:val="26"/>
          <w:szCs w:val="26"/>
          <w:lang w:val="fr-FR"/>
        </w:rPr>
        <w:t xml:space="preserve"> </w:t>
      </w:r>
      <w:r w:rsidRPr="001B4450">
        <w:rPr>
          <w:sz w:val="26"/>
          <w:szCs w:val="26"/>
          <w:lang w:val="fr-FR"/>
        </w:rPr>
        <w:t xml:space="preserve">Bộ mặt đặc biệt: Mắt xếch, mí mắt lộn lên đôi khi bị lác, tai thấp. </w:t>
      </w:r>
    </w:p>
    <w:p w14:paraId="7159D0A4"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Miệng trễ và luôn há, vòm miệng cao, hẹp.</w:t>
      </w:r>
    </w:p>
    <w:p w14:paraId="1DA61FA9"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Trong lòng đen có nhiều chấm trắng nhỏ như cát và  thường mất đi sau 12 tháng tuổi.</w:t>
      </w:r>
    </w:p>
    <w:p w14:paraId="09196872"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 Các dấu hiệu khác: Đầu nhỏ, ngắn, gáy phẳng, cổ ngắn, vai tròn.</w:t>
      </w:r>
    </w:p>
    <w:p w14:paraId="2EC88CEC"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Bàn tay ngắn, to, các ngón tay ngắn, ngón út thường khoèo.</w:t>
      </w:r>
    </w:p>
    <w:p w14:paraId="5ED2F35A"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 xml:space="preserve">Có 1 đường vân sâu nằm ngang đường bàn tay. </w:t>
      </w:r>
    </w:p>
    <w:p w14:paraId="5DCEB7AF"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Đôi khi trẻ bình thường cũng có như vậy.</w:t>
      </w:r>
    </w:p>
    <w:p w14:paraId="5E69954E"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Bàn chân phẳng, ngón chân chim, ngón chân cái toè.</w:t>
      </w:r>
    </w:p>
    <w:p w14:paraId="1391BE49"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Khớp háng, cổ chân, khuỷu lỏng lẻo.</w:t>
      </w:r>
    </w:p>
    <w:p w14:paraId="593DAE0A"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Cứ 3 trẻ có 1 trẻ mắc bệnh tim.</w:t>
      </w:r>
    </w:p>
    <w:p w14:paraId="2E4AA654"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Cứ 10 trẻ Down có 1 trẻ bị tổn thương đốt sống cổ gây</w:t>
      </w:r>
    </w:p>
    <w:p w14:paraId="00DB9F30" w14:textId="77777777" w:rsidR="001B4450" w:rsidRPr="001B4450" w:rsidRDefault="001B4450" w:rsidP="005E191A">
      <w:pPr>
        <w:spacing w:before="120" w:after="60" w:line="276" w:lineRule="auto"/>
        <w:ind w:firstLine="567"/>
        <w:jc w:val="both"/>
        <w:rPr>
          <w:sz w:val="26"/>
          <w:szCs w:val="26"/>
          <w:lang w:val="fr-FR"/>
        </w:rPr>
      </w:pPr>
      <w:r w:rsidRPr="001B4450">
        <w:rPr>
          <w:sz w:val="26"/>
          <w:szCs w:val="26"/>
          <w:lang w:val="fr-FR"/>
        </w:rPr>
        <w:t>nên tổn thương tuỷ sống và bị liệt.</w:t>
      </w:r>
    </w:p>
    <w:p w14:paraId="0476B089" w14:textId="77777777" w:rsidR="001B4450" w:rsidRPr="001B4450" w:rsidRDefault="001B4450" w:rsidP="005E191A">
      <w:pPr>
        <w:spacing w:before="120" w:after="60" w:line="276" w:lineRule="auto"/>
        <w:ind w:firstLine="567"/>
        <w:jc w:val="both"/>
        <w:rPr>
          <w:b/>
          <w:bCs/>
          <w:sz w:val="26"/>
          <w:szCs w:val="26"/>
          <w:lang w:val="fr-FR"/>
        </w:rPr>
      </w:pPr>
      <w:r w:rsidRPr="001B4450">
        <w:rPr>
          <w:b/>
          <w:bCs/>
          <w:sz w:val="26"/>
          <w:szCs w:val="26"/>
          <w:lang w:val="fr-FR"/>
        </w:rPr>
        <w:t>3</w:t>
      </w:r>
      <w:r w:rsidRPr="001B4450">
        <w:rPr>
          <w:b/>
          <w:bCs/>
          <w:i/>
          <w:iCs/>
          <w:sz w:val="26"/>
          <w:szCs w:val="26"/>
          <w:u w:val="single"/>
          <w:lang w:val="fr-FR"/>
        </w:rPr>
        <w:t>.Tiêu chuẩn chung của Chậm PTTT</w:t>
      </w:r>
      <w:r w:rsidRPr="001B4450">
        <w:rPr>
          <w:b/>
          <w:bCs/>
          <w:sz w:val="26"/>
          <w:szCs w:val="26"/>
          <w:lang w:val="fr-FR"/>
        </w:rPr>
        <w:t xml:space="preserve"> : </w:t>
      </w:r>
    </w:p>
    <w:p w14:paraId="585F1ECF" w14:textId="77777777" w:rsidR="001B4450" w:rsidRPr="001B4450" w:rsidRDefault="001B4450" w:rsidP="005E191A">
      <w:pPr>
        <w:spacing w:before="120" w:after="60" w:line="276" w:lineRule="auto"/>
        <w:ind w:firstLine="567"/>
        <w:jc w:val="both"/>
        <w:rPr>
          <w:b/>
          <w:bCs/>
          <w:i/>
          <w:iCs/>
          <w:sz w:val="26"/>
          <w:szCs w:val="26"/>
          <w:lang w:val="fr-FR"/>
        </w:rPr>
      </w:pPr>
      <w:r w:rsidRPr="001B4450">
        <w:rPr>
          <w:b/>
          <w:bCs/>
          <w:i/>
          <w:iCs/>
          <w:sz w:val="26"/>
          <w:szCs w:val="26"/>
          <w:lang w:val="fr-FR"/>
        </w:rPr>
        <w:t xml:space="preserve">2.2. Bệnh suy giáp : </w:t>
      </w:r>
    </w:p>
    <w:p w14:paraId="542DC286" w14:textId="77777777" w:rsidR="001B4450" w:rsidRPr="001B4450" w:rsidRDefault="001B4450" w:rsidP="005E191A">
      <w:pPr>
        <w:spacing w:before="120" w:after="60" w:line="276" w:lineRule="auto"/>
        <w:ind w:firstLine="567"/>
        <w:jc w:val="both"/>
        <w:rPr>
          <w:i/>
          <w:iCs/>
          <w:sz w:val="26"/>
          <w:szCs w:val="26"/>
          <w:u w:val="single"/>
          <w:lang w:val="fr-FR"/>
        </w:rPr>
      </w:pPr>
      <w:r w:rsidRPr="001B4450">
        <w:rPr>
          <w:b/>
          <w:bCs/>
          <w:i/>
          <w:iCs/>
          <w:sz w:val="26"/>
          <w:szCs w:val="26"/>
          <w:u w:val="single"/>
          <w:lang w:val="fr-FR"/>
        </w:rPr>
        <w:t>1.</w:t>
      </w:r>
      <w:r w:rsidR="003A193B">
        <w:rPr>
          <w:b/>
          <w:bCs/>
          <w:i/>
          <w:iCs/>
          <w:sz w:val="26"/>
          <w:szCs w:val="26"/>
          <w:u w:val="single"/>
          <w:lang w:val="fr-FR"/>
        </w:rPr>
        <w:t xml:space="preserve"> </w:t>
      </w:r>
      <w:r w:rsidRPr="001B4450">
        <w:rPr>
          <w:b/>
          <w:bCs/>
          <w:i/>
          <w:iCs/>
          <w:sz w:val="26"/>
          <w:szCs w:val="26"/>
          <w:u w:val="single"/>
          <w:lang w:val="fr-FR"/>
        </w:rPr>
        <w:t>Định nghĩa</w:t>
      </w:r>
      <w:r w:rsidRPr="001B4450">
        <w:rPr>
          <w:sz w:val="26"/>
          <w:szCs w:val="26"/>
          <w:lang w:val="fr-FR"/>
        </w:rPr>
        <w:t xml:space="preserve"> : Là CPTTT do thiếu hormon phát triển-Thyroid tuyến giáp</w:t>
      </w:r>
      <w:r w:rsidRPr="001B4450">
        <w:rPr>
          <w:i/>
          <w:iCs/>
          <w:sz w:val="26"/>
          <w:szCs w:val="26"/>
          <w:u w:val="single"/>
          <w:lang w:val="fr-FR"/>
        </w:rPr>
        <w:t xml:space="preserve">  </w:t>
      </w:r>
    </w:p>
    <w:p w14:paraId="7A8C68AA" w14:textId="77777777" w:rsidR="001B4450" w:rsidRPr="001B4450" w:rsidRDefault="001B4450" w:rsidP="005E191A">
      <w:pPr>
        <w:spacing w:before="120" w:after="60" w:line="276" w:lineRule="auto"/>
        <w:ind w:firstLine="567"/>
        <w:jc w:val="both"/>
        <w:rPr>
          <w:b/>
          <w:bCs/>
          <w:i/>
          <w:iCs/>
          <w:sz w:val="26"/>
          <w:szCs w:val="26"/>
          <w:u w:val="single"/>
          <w:lang w:val="pt-BR"/>
        </w:rPr>
      </w:pPr>
      <w:r w:rsidRPr="001B4450">
        <w:rPr>
          <w:b/>
          <w:bCs/>
          <w:i/>
          <w:iCs/>
          <w:sz w:val="26"/>
          <w:szCs w:val="26"/>
          <w:u w:val="single"/>
          <w:lang w:val="pt-BR"/>
        </w:rPr>
        <w:t xml:space="preserve">2. Tiêu chuẩn lâm sàng : </w:t>
      </w:r>
    </w:p>
    <w:tbl>
      <w:tblPr>
        <w:tblW w:w="8222"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87"/>
        <w:gridCol w:w="2835"/>
      </w:tblGrid>
      <w:tr w:rsidR="001B4450" w:rsidRPr="001B4450" w14:paraId="54CACEAD" w14:textId="77777777" w:rsidTr="008B096B">
        <w:tc>
          <w:tcPr>
            <w:tcW w:w="5387" w:type="dxa"/>
            <w:tcBorders>
              <w:top w:val="single" w:sz="4" w:space="0" w:color="auto"/>
              <w:left w:val="single" w:sz="4" w:space="0" w:color="auto"/>
              <w:bottom w:val="single" w:sz="4" w:space="0" w:color="auto"/>
              <w:right w:val="single" w:sz="4" w:space="0" w:color="auto"/>
            </w:tcBorders>
          </w:tcPr>
          <w:p w14:paraId="779847BA" w14:textId="77777777" w:rsidR="001B4450" w:rsidRPr="001B4450" w:rsidRDefault="001B4450" w:rsidP="003A193B">
            <w:pPr>
              <w:pStyle w:val="chubang"/>
              <w:widowControl w:val="0"/>
              <w:tabs>
                <w:tab w:val="clear" w:pos="360"/>
                <w:tab w:val="left" w:pos="372"/>
              </w:tabs>
              <w:spacing w:before="120" w:after="60" w:line="276" w:lineRule="auto"/>
              <w:rPr>
                <w:rFonts w:ascii="Times New Roman" w:hAnsi="Times New Roman" w:cs="Times New Roman"/>
                <w:b/>
                <w:bCs/>
                <w:sz w:val="26"/>
                <w:szCs w:val="26"/>
                <w:lang w:val="pt-BR"/>
              </w:rPr>
            </w:pPr>
            <w:r w:rsidRPr="001B4450">
              <w:rPr>
                <w:rFonts w:ascii="Times New Roman" w:hAnsi="Times New Roman" w:cs="Times New Roman"/>
                <w:b/>
                <w:bCs/>
                <w:sz w:val="26"/>
                <w:szCs w:val="26"/>
                <w:lang w:val="pt-BR"/>
              </w:rPr>
              <w:t>Dấu hiệu lâm sàng và yếu tố nguy cơ</w:t>
            </w:r>
          </w:p>
        </w:tc>
        <w:tc>
          <w:tcPr>
            <w:tcW w:w="2835" w:type="dxa"/>
            <w:tcBorders>
              <w:top w:val="single" w:sz="4" w:space="0" w:color="auto"/>
              <w:left w:val="single" w:sz="4" w:space="0" w:color="auto"/>
              <w:bottom w:val="single" w:sz="4" w:space="0" w:color="auto"/>
              <w:right w:val="single" w:sz="4" w:space="0" w:color="auto"/>
            </w:tcBorders>
          </w:tcPr>
          <w:p w14:paraId="2804A215" w14:textId="77777777" w:rsidR="001B4450" w:rsidRPr="001B4450" w:rsidRDefault="001B4450" w:rsidP="00CA6B49">
            <w:pPr>
              <w:pStyle w:val="chubang"/>
              <w:widowControl w:val="0"/>
              <w:tabs>
                <w:tab w:val="left" w:pos="252"/>
              </w:tabs>
              <w:spacing w:before="120" w:after="60" w:line="276" w:lineRule="auto"/>
              <w:jc w:val="center"/>
              <w:rPr>
                <w:rFonts w:ascii="Times New Roman" w:hAnsi="Times New Roman" w:cs="Times New Roman"/>
                <w:b/>
                <w:bCs/>
                <w:sz w:val="26"/>
                <w:szCs w:val="26"/>
              </w:rPr>
            </w:pPr>
            <w:r w:rsidRPr="001B4450">
              <w:rPr>
                <w:rFonts w:ascii="Times New Roman" w:hAnsi="Times New Roman" w:cs="Times New Roman"/>
                <w:b/>
                <w:bCs/>
                <w:sz w:val="26"/>
                <w:szCs w:val="26"/>
              </w:rPr>
              <w:t>Điểm</w:t>
            </w:r>
          </w:p>
        </w:tc>
      </w:tr>
      <w:tr w:rsidR="001B4450" w:rsidRPr="001B4450" w14:paraId="0FDAF043" w14:textId="77777777" w:rsidTr="008B096B">
        <w:tc>
          <w:tcPr>
            <w:tcW w:w="5387" w:type="dxa"/>
            <w:tcBorders>
              <w:top w:val="single" w:sz="4" w:space="0" w:color="auto"/>
              <w:left w:val="single" w:sz="4" w:space="0" w:color="auto"/>
              <w:bottom w:val="single" w:sz="4" w:space="0" w:color="auto"/>
              <w:right w:val="single" w:sz="4" w:space="0" w:color="auto"/>
            </w:tcBorders>
          </w:tcPr>
          <w:p w14:paraId="0367B4E4"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1. Phù niêm (Bộ mặt đặc biệt)</w:t>
            </w:r>
          </w:p>
          <w:p w14:paraId="3C9353D6"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2. Da nổi vân tím.</w:t>
            </w:r>
          </w:p>
          <w:p w14:paraId="7B041DBE"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3. Thoát vị rốn.</w:t>
            </w:r>
          </w:p>
          <w:p w14:paraId="67F5FC87"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4. Thóp sau rộng &gt; 0,5 cm.</w:t>
            </w:r>
          </w:p>
          <w:p w14:paraId="62E5C6A5"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5. Chậm lớn.</w:t>
            </w:r>
          </w:p>
          <w:p w14:paraId="24028E98"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6. Chậm phát triển trí tuệ- vận động.</w:t>
            </w:r>
          </w:p>
          <w:p w14:paraId="11253137"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7. Táo bón trên 3 ngày.</w:t>
            </w:r>
          </w:p>
          <w:p w14:paraId="5ADDD635"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8. Vàng da sinh lý trên 30 ngày.</w:t>
            </w:r>
          </w:p>
          <w:p w14:paraId="0B6F972F"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lang w:val="it-IT"/>
              </w:rPr>
            </w:pPr>
            <w:r w:rsidRPr="001B4450">
              <w:rPr>
                <w:rFonts w:ascii="Times New Roman" w:hAnsi="Times New Roman" w:cs="Times New Roman"/>
                <w:sz w:val="26"/>
                <w:szCs w:val="26"/>
                <w:lang w:val="it-IT"/>
              </w:rPr>
              <w:t>9. Thai già tháng trên 40 tuần.</w:t>
            </w:r>
          </w:p>
          <w:p w14:paraId="53079714"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10. Cân lúc đẻ &gt; 3,5 kg</w:t>
            </w:r>
          </w:p>
        </w:tc>
        <w:tc>
          <w:tcPr>
            <w:tcW w:w="2835" w:type="dxa"/>
            <w:tcBorders>
              <w:top w:val="single" w:sz="4" w:space="0" w:color="auto"/>
              <w:left w:val="single" w:sz="4" w:space="0" w:color="auto"/>
              <w:bottom w:val="single" w:sz="4" w:space="0" w:color="auto"/>
              <w:right w:val="single" w:sz="4" w:space="0" w:color="auto"/>
            </w:tcBorders>
          </w:tcPr>
          <w:p w14:paraId="653BAC29"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2</w:t>
            </w:r>
          </w:p>
          <w:p w14:paraId="3D488F31"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23AA0CAA"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4DB4A2A2"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25D008A1"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38E7D1EB"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306CFE83"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2</w:t>
            </w:r>
          </w:p>
          <w:p w14:paraId="606CAEC5"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4479AAD6"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p w14:paraId="0A9BA378"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w:t>
            </w:r>
          </w:p>
        </w:tc>
      </w:tr>
      <w:tr w:rsidR="001B4450" w:rsidRPr="001B4450" w14:paraId="62926587" w14:textId="77777777" w:rsidTr="00CA6B49">
        <w:tc>
          <w:tcPr>
            <w:tcW w:w="5387" w:type="dxa"/>
            <w:tcBorders>
              <w:top w:val="single" w:sz="4" w:space="0" w:color="auto"/>
              <w:left w:val="single" w:sz="4" w:space="0" w:color="auto"/>
              <w:bottom w:val="single" w:sz="4" w:space="0" w:color="auto"/>
              <w:right w:val="single" w:sz="4" w:space="0" w:color="auto"/>
            </w:tcBorders>
          </w:tcPr>
          <w:p w14:paraId="5D40009F"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sz w:val="26"/>
                <w:szCs w:val="26"/>
              </w:rPr>
            </w:pPr>
            <w:r w:rsidRPr="001B4450">
              <w:rPr>
                <w:rFonts w:ascii="Times New Roman" w:hAnsi="Times New Roman" w:cs="Times New Roman"/>
                <w:sz w:val="26"/>
                <w:szCs w:val="26"/>
              </w:rPr>
              <w:t>Tổng</w:t>
            </w:r>
          </w:p>
        </w:tc>
        <w:tc>
          <w:tcPr>
            <w:tcW w:w="2835" w:type="dxa"/>
            <w:tcBorders>
              <w:top w:val="single" w:sz="4" w:space="0" w:color="auto"/>
              <w:left w:val="single" w:sz="4" w:space="0" w:color="auto"/>
              <w:bottom w:val="single" w:sz="4" w:space="0" w:color="auto"/>
              <w:right w:val="single" w:sz="4" w:space="0" w:color="auto"/>
            </w:tcBorders>
          </w:tcPr>
          <w:p w14:paraId="7B64BC22"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sz w:val="26"/>
                <w:szCs w:val="26"/>
              </w:rPr>
            </w:pPr>
            <w:r w:rsidRPr="001B4450">
              <w:rPr>
                <w:rFonts w:ascii="Times New Roman" w:hAnsi="Times New Roman" w:cs="Times New Roman"/>
                <w:sz w:val="26"/>
                <w:szCs w:val="26"/>
              </w:rPr>
              <w:t>12</w:t>
            </w:r>
          </w:p>
        </w:tc>
      </w:tr>
      <w:tr w:rsidR="001B4450" w:rsidRPr="001B4450" w14:paraId="55823502" w14:textId="77777777" w:rsidTr="00CA6B49">
        <w:tc>
          <w:tcPr>
            <w:tcW w:w="5387" w:type="dxa"/>
            <w:tcBorders>
              <w:top w:val="single" w:sz="4" w:space="0" w:color="auto"/>
              <w:left w:val="single" w:sz="4" w:space="0" w:color="auto"/>
              <w:bottom w:val="single" w:sz="4" w:space="0" w:color="auto"/>
              <w:right w:val="single" w:sz="4" w:space="0" w:color="auto"/>
            </w:tcBorders>
          </w:tcPr>
          <w:p w14:paraId="254DCB94" w14:textId="77777777" w:rsidR="001B4450" w:rsidRPr="001B4450" w:rsidRDefault="001B4450" w:rsidP="00CA6B49">
            <w:pPr>
              <w:pStyle w:val="chubang"/>
              <w:widowControl w:val="0"/>
              <w:tabs>
                <w:tab w:val="clear" w:pos="360"/>
                <w:tab w:val="left" w:pos="372"/>
              </w:tabs>
              <w:spacing w:before="120" w:after="0"/>
              <w:rPr>
                <w:rFonts w:ascii="Times New Roman" w:hAnsi="Times New Roman" w:cs="Times New Roman"/>
                <w:b/>
                <w:bCs/>
                <w:sz w:val="26"/>
                <w:szCs w:val="26"/>
                <w:lang w:val="it-IT"/>
              </w:rPr>
            </w:pPr>
            <w:r w:rsidRPr="001B4450">
              <w:rPr>
                <w:rFonts w:ascii="Times New Roman" w:hAnsi="Times New Roman" w:cs="Times New Roman"/>
                <w:b/>
                <w:bCs/>
                <w:sz w:val="26"/>
                <w:szCs w:val="26"/>
                <w:lang w:val="it-IT"/>
              </w:rPr>
              <w:t xml:space="preserve">Nghi ngờ suy giáp </w:t>
            </w:r>
          </w:p>
        </w:tc>
        <w:tc>
          <w:tcPr>
            <w:tcW w:w="2835" w:type="dxa"/>
            <w:tcBorders>
              <w:top w:val="single" w:sz="4" w:space="0" w:color="auto"/>
              <w:left w:val="single" w:sz="4" w:space="0" w:color="auto"/>
              <w:bottom w:val="single" w:sz="4" w:space="0" w:color="auto"/>
              <w:right w:val="single" w:sz="4" w:space="0" w:color="auto"/>
            </w:tcBorders>
          </w:tcPr>
          <w:p w14:paraId="3487B6F2" w14:textId="77777777" w:rsidR="001B4450" w:rsidRPr="001B4450" w:rsidRDefault="001B4450" w:rsidP="00CA6B49">
            <w:pPr>
              <w:pStyle w:val="chubang"/>
              <w:widowControl w:val="0"/>
              <w:tabs>
                <w:tab w:val="left" w:pos="252"/>
              </w:tabs>
              <w:spacing w:before="120" w:after="0"/>
              <w:jc w:val="center"/>
              <w:rPr>
                <w:rFonts w:ascii="Times New Roman" w:hAnsi="Times New Roman" w:cs="Times New Roman"/>
                <w:b/>
                <w:bCs/>
                <w:sz w:val="26"/>
                <w:szCs w:val="26"/>
              </w:rPr>
            </w:pPr>
            <w:r w:rsidRPr="001B4450">
              <w:rPr>
                <w:rFonts w:ascii="Times New Roman" w:hAnsi="Times New Roman" w:cs="Times New Roman"/>
                <w:b/>
                <w:bCs/>
                <w:sz w:val="26"/>
                <w:szCs w:val="26"/>
              </w:rPr>
              <w:t>&gt; 4</w:t>
            </w:r>
          </w:p>
        </w:tc>
      </w:tr>
    </w:tbl>
    <w:p w14:paraId="7F38786C" w14:textId="77777777" w:rsidR="001B4450" w:rsidRPr="001B4450" w:rsidRDefault="001B4450" w:rsidP="003A193B">
      <w:pPr>
        <w:numPr>
          <w:ilvl w:val="0"/>
          <w:numId w:val="159"/>
        </w:numPr>
        <w:tabs>
          <w:tab w:val="left" w:pos="840"/>
        </w:tabs>
        <w:spacing w:before="120" w:after="60" w:line="276" w:lineRule="auto"/>
        <w:ind w:left="0" w:firstLine="567"/>
        <w:jc w:val="both"/>
        <w:rPr>
          <w:sz w:val="26"/>
          <w:szCs w:val="26"/>
          <w:lang w:val="pt-BR"/>
        </w:rPr>
      </w:pPr>
      <w:r w:rsidRPr="001B4450">
        <w:rPr>
          <w:b/>
          <w:bCs/>
          <w:i/>
          <w:iCs/>
          <w:sz w:val="26"/>
          <w:szCs w:val="26"/>
          <w:u w:val="single"/>
          <w:lang w:val="pt-BR"/>
        </w:rPr>
        <w:t xml:space="preserve">Xét nghiệm: </w:t>
      </w:r>
      <w:r w:rsidRPr="003A193B">
        <w:rPr>
          <w:b/>
          <w:bCs/>
          <w:iCs/>
          <w:sz w:val="26"/>
          <w:szCs w:val="26"/>
          <w:lang w:val="pt-BR"/>
        </w:rPr>
        <w:t xml:space="preserve"> </w:t>
      </w:r>
      <w:r w:rsidRPr="001B4450">
        <w:rPr>
          <w:sz w:val="26"/>
          <w:szCs w:val="26"/>
          <w:lang w:val="pt-BR"/>
        </w:rPr>
        <w:t xml:space="preserve">Định lượng nồng độ hormon </w:t>
      </w:r>
    </w:p>
    <w:p w14:paraId="3470BA40" w14:textId="77777777" w:rsidR="001B4450" w:rsidRPr="005A1CF9" w:rsidRDefault="001B4450" w:rsidP="005E191A">
      <w:pPr>
        <w:spacing w:before="120" w:after="60" w:line="276" w:lineRule="auto"/>
        <w:ind w:firstLine="567"/>
        <w:jc w:val="both"/>
        <w:rPr>
          <w:b/>
          <w:bCs/>
          <w:i/>
          <w:iCs/>
          <w:sz w:val="26"/>
          <w:szCs w:val="26"/>
          <w:u w:val="single"/>
          <w:lang w:val="pt-BR"/>
        </w:rPr>
      </w:pPr>
      <w:r w:rsidRPr="005A1CF9">
        <w:rPr>
          <w:sz w:val="26"/>
          <w:szCs w:val="26"/>
          <w:lang w:val="pt-BR"/>
        </w:rPr>
        <w:t>T3 giảm ( Bình thường 1,2 - 2,7nmol/l )</w:t>
      </w:r>
    </w:p>
    <w:p w14:paraId="63A5FC32"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ab/>
      </w:r>
      <w:r w:rsidRPr="005A1CF9">
        <w:rPr>
          <w:sz w:val="26"/>
          <w:szCs w:val="26"/>
          <w:lang w:val="pt-BR"/>
        </w:rPr>
        <w:tab/>
      </w:r>
      <w:r w:rsidRPr="005A1CF9">
        <w:rPr>
          <w:sz w:val="26"/>
          <w:szCs w:val="26"/>
          <w:lang w:val="pt-BR"/>
        </w:rPr>
        <w:tab/>
        <w:t>T4 giảm (Bình thường 64,4 - 148 nmol/l)</w:t>
      </w:r>
    </w:p>
    <w:p w14:paraId="71C8E6EC"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ab/>
      </w:r>
      <w:r w:rsidRPr="005A1CF9">
        <w:rPr>
          <w:sz w:val="26"/>
          <w:szCs w:val="26"/>
          <w:lang w:val="pt-BR"/>
        </w:rPr>
        <w:tab/>
      </w:r>
      <w:r w:rsidRPr="005A1CF9">
        <w:rPr>
          <w:sz w:val="26"/>
          <w:szCs w:val="26"/>
          <w:lang w:val="pt-BR"/>
        </w:rPr>
        <w:tab/>
        <w:t>TSH tăng (Bình thường 0,23 - 4 nmol/l)</w:t>
      </w:r>
    </w:p>
    <w:p w14:paraId="434FE6FE" w14:textId="77777777" w:rsidR="001B4450" w:rsidRPr="005A1CF9" w:rsidRDefault="001B4450" w:rsidP="005E191A">
      <w:pPr>
        <w:spacing w:before="120" w:after="60" w:line="276" w:lineRule="auto"/>
        <w:ind w:firstLine="567"/>
        <w:jc w:val="both"/>
        <w:rPr>
          <w:b/>
          <w:bCs/>
          <w:sz w:val="26"/>
          <w:szCs w:val="26"/>
          <w:lang w:val="pt-BR"/>
        </w:rPr>
      </w:pPr>
      <w:r w:rsidRPr="005A1CF9">
        <w:rPr>
          <w:b/>
          <w:bCs/>
          <w:i/>
          <w:iCs/>
          <w:sz w:val="26"/>
          <w:szCs w:val="26"/>
          <w:u w:val="single"/>
          <w:lang w:val="pt-BR"/>
        </w:rPr>
        <w:t>4. Tiêu chuẩn chung của Chậm PTTT</w:t>
      </w:r>
      <w:r w:rsidRPr="005A1CF9">
        <w:rPr>
          <w:b/>
          <w:bCs/>
          <w:sz w:val="26"/>
          <w:szCs w:val="26"/>
          <w:lang w:val="pt-BR"/>
        </w:rPr>
        <w:t xml:space="preserve"> : </w:t>
      </w:r>
    </w:p>
    <w:p w14:paraId="6B5D7078" w14:textId="77777777" w:rsidR="001B4450" w:rsidRPr="005A1CF9" w:rsidRDefault="001B4450" w:rsidP="005E191A">
      <w:pPr>
        <w:spacing w:before="120" w:after="60" w:line="276" w:lineRule="auto"/>
        <w:ind w:firstLine="567"/>
        <w:jc w:val="both"/>
        <w:rPr>
          <w:b/>
          <w:bCs/>
          <w:sz w:val="26"/>
          <w:szCs w:val="26"/>
          <w:lang w:val="pt-BR"/>
        </w:rPr>
      </w:pPr>
      <w:r w:rsidRPr="005A1CF9">
        <w:rPr>
          <w:b/>
          <w:bCs/>
          <w:i/>
          <w:iCs/>
          <w:sz w:val="26"/>
          <w:szCs w:val="26"/>
          <w:lang w:val="pt-BR"/>
        </w:rPr>
        <w:t>2.3. Động kinh</w:t>
      </w:r>
      <w:r w:rsidRPr="005A1CF9">
        <w:rPr>
          <w:b/>
          <w:bCs/>
          <w:sz w:val="26"/>
          <w:szCs w:val="26"/>
          <w:lang w:val="pt-BR"/>
        </w:rPr>
        <w:t xml:space="preserve"> : </w:t>
      </w:r>
    </w:p>
    <w:p w14:paraId="7AB08F65" w14:textId="77777777" w:rsidR="001B4450" w:rsidRPr="005A1CF9" w:rsidRDefault="001B4450" w:rsidP="005E191A">
      <w:pPr>
        <w:spacing w:before="120" w:after="60" w:line="276" w:lineRule="auto"/>
        <w:ind w:firstLine="567"/>
        <w:jc w:val="both"/>
        <w:rPr>
          <w:sz w:val="26"/>
          <w:szCs w:val="26"/>
          <w:lang w:val="pt-BR"/>
        </w:rPr>
      </w:pPr>
      <w:r w:rsidRPr="005A1CF9">
        <w:rPr>
          <w:b/>
          <w:bCs/>
          <w:i/>
          <w:iCs/>
          <w:sz w:val="26"/>
          <w:szCs w:val="26"/>
          <w:u w:val="single"/>
          <w:lang w:val="pt-BR"/>
        </w:rPr>
        <w:t xml:space="preserve">1. Định nghĩa </w:t>
      </w:r>
      <w:r w:rsidRPr="005A1CF9">
        <w:rPr>
          <w:b/>
          <w:bCs/>
          <w:sz w:val="26"/>
          <w:szCs w:val="26"/>
          <w:lang w:val="pt-BR"/>
        </w:rPr>
        <w:t>:</w:t>
      </w:r>
      <w:r w:rsidRPr="005A1CF9">
        <w:rPr>
          <w:sz w:val="26"/>
          <w:szCs w:val="26"/>
          <w:lang w:val="pt-BR"/>
        </w:rPr>
        <w:t xml:space="preserve"> Động kinh là tổn thương não mãn tính với nhiều nguyên nhân khác nhau, được đặc trưng bằng sự lặp đi lặp lại những phóng lực kịch phát thành nhịp của tế bào não (WHO). </w:t>
      </w:r>
    </w:p>
    <w:p w14:paraId="627A13CB" w14:textId="77777777" w:rsidR="001B4450" w:rsidRPr="005A1CF9" w:rsidRDefault="001B4450" w:rsidP="005E191A">
      <w:pPr>
        <w:spacing w:before="120" w:after="60" w:line="276" w:lineRule="auto"/>
        <w:ind w:firstLine="567"/>
        <w:jc w:val="both"/>
        <w:rPr>
          <w:b/>
          <w:bCs/>
          <w:sz w:val="26"/>
          <w:szCs w:val="26"/>
          <w:lang w:val="pt-BR"/>
        </w:rPr>
      </w:pPr>
      <w:r w:rsidRPr="005A1CF9">
        <w:rPr>
          <w:b/>
          <w:bCs/>
          <w:i/>
          <w:iCs/>
          <w:sz w:val="26"/>
          <w:szCs w:val="26"/>
          <w:u w:val="single"/>
          <w:lang w:val="pt-BR"/>
        </w:rPr>
        <w:t>2. Phân loại</w:t>
      </w:r>
      <w:r w:rsidRPr="005A1CF9">
        <w:rPr>
          <w:b/>
          <w:bCs/>
          <w:i/>
          <w:iCs/>
          <w:sz w:val="26"/>
          <w:szCs w:val="26"/>
          <w:lang w:val="pt-BR"/>
        </w:rPr>
        <w:t xml:space="preserve"> </w:t>
      </w:r>
      <w:r w:rsidRPr="005A1CF9">
        <w:rPr>
          <w:b/>
          <w:bCs/>
          <w:sz w:val="26"/>
          <w:szCs w:val="26"/>
          <w:lang w:val="pt-BR"/>
        </w:rPr>
        <w:t xml:space="preserve">: </w:t>
      </w:r>
    </w:p>
    <w:p w14:paraId="0056479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Cơn cục bộ : </w:t>
      </w:r>
    </w:p>
    <w:p w14:paraId="0904199C"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Cơn cục bộ đơn thuần ( Vận động, cảm giác ), </w:t>
      </w:r>
    </w:p>
    <w:p w14:paraId="7D573549"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Cơn cục bộ phức tạp.</w:t>
      </w:r>
    </w:p>
    <w:p w14:paraId="15A421E8"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Cơn cục bộ chuyển thành toàn bộ hoá.</w:t>
      </w:r>
    </w:p>
    <w:p w14:paraId="54B5774E"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 xml:space="preserve">- Cơn toàn thể : </w:t>
      </w:r>
    </w:p>
    <w:p w14:paraId="50AEC3C0" w14:textId="77777777" w:rsidR="001B4450" w:rsidRPr="005A1CF9" w:rsidRDefault="001B4450" w:rsidP="005E191A">
      <w:pPr>
        <w:spacing w:before="120" w:after="60" w:line="276" w:lineRule="auto"/>
        <w:ind w:firstLine="567"/>
        <w:jc w:val="both"/>
        <w:rPr>
          <w:sz w:val="26"/>
          <w:szCs w:val="26"/>
          <w:lang w:val="pt-BR"/>
        </w:rPr>
      </w:pPr>
      <w:r w:rsidRPr="005A1CF9">
        <w:rPr>
          <w:sz w:val="26"/>
          <w:szCs w:val="26"/>
          <w:lang w:val="pt-BR"/>
        </w:rPr>
        <w:t>Cơn vắng ý thức điển hình, không điển hình</w:t>
      </w:r>
    </w:p>
    <w:p w14:paraId="5B98837A" w14:textId="77777777" w:rsidR="001B4450" w:rsidRPr="001B4450" w:rsidRDefault="001B4450" w:rsidP="005E191A">
      <w:pPr>
        <w:spacing w:before="120" w:after="60" w:line="276" w:lineRule="auto"/>
        <w:ind w:firstLine="567"/>
        <w:jc w:val="both"/>
        <w:rPr>
          <w:sz w:val="26"/>
          <w:szCs w:val="26"/>
        </w:rPr>
      </w:pPr>
      <w:r w:rsidRPr="001B4450">
        <w:rPr>
          <w:sz w:val="26"/>
          <w:szCs w:val="26"/>
        </w:rPr>
        <w:t>Cơn co cứng cơ.</w:t>
      </w:r>
    </w:p>
    <w:p w14:paraId="04F8BA4A"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ơn giật cơ, </w:t>
      </w:r>
    </w:p>
    <w:p w14:paraId="550F49A0" w14:textId="77777777" w:rsidR="001B4450" w:rsidRPr="001B4450" w:rsidRDefault="001B4450" w:rsidP="005E191A">
      <w:pPr>
        <w:spacing w:before="120" w:after="60" w:line="276" w:lineRule="auto"/>
        <w:ind w:firstLine="567"/>
        <w:jc w:val="both"/>
        <w:rPr>
          <w:sz w:val="26"/>
          <w:szCs w:val="26"/>
        </w:rPr>
      </w:pPr>
      <w:r w:rsidRPr="001B4450">
        <w:rPr>
          <w:sz w:val="26"/>
          <w:szCs w:val="26"/>
        </w:rPr>
        <w:t>Cơn mất trương lực.</w:t>
      </w:r>
    </w:p>
    <w:p w14:paraId="4688676D" w14:textId="77777777" w:rsidR="001B4450" w:rsidRPr="001B4450" w:rsidRDefault="001B4450" w:rsidP="005E191A">
      <w:pPr>
        <w:spacing w:before="120" w:after="60" w:line="276" w:lineRule="auto"/>
        <w:ind w:firstLine="567"/>
        <w:jc w:val="both"/>
        <w:rPr>
          <w:sz w:val="26"/>
          <w:szCs w:val="26"/>
        </w:rPr>
      </w:pPr>
      <w:r w:rsidRPr="001B4450">
        <w:rPr>
          <w:sz w:val="26"/>
          <w:szCs w:val="26"/>
        </w:rPr>
        <w:t>Cơn cứng giật cơ.</w:t>
      </w:r>
    </w:p>
    <w:p w14:paraId="79F49470"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Cơn bổ xung : </w:t>
      </w:r>
    </w:p>
    <w:p w14:paraId="36EF96B5" w14:textId="77777777" w:rsidR="001B4450" w:rsidRPr="001B4450" w:rsidRDefault="001B4450" w:rsidP="005E191A">
      <w:pPr>
        <w:spacing w:before="120" w:after="60" w:line="276" w:lineRule="auto"/>
        <w:ind w:firstLine="567"/>
        <w:jc w:val="both"/>
        <w:rPr>
          <w:sz w:val="26"/>
          <w:szCs w:val="26"/>
        </w:rPr>
      </w:pPr>
      <w:r w:rsidRPr="001B4450">
        <w:rPr>
          <w:sz w:val="26"/>
          <w:szCs w:val="26"/>
        </w:rPr>
        <w:t>Động kinh liên tục.</w:t>
      </w:r>
    </w:p>
    <w:p w14:paraId="207567B6" w14:textId="77777777" w:rsidR="001B4450" w:rsidRPr="001B4450" w:rsidRDefault="001B4450" w:rsidP="005E191A">
      <w:pPr>
        <w:spacing w:before="120" w:after="60" w:line="276" w:lineRule="auto"/>
        <w:ind w:firstLine="567"/>
        <w:jc w:val="both"/>
        <w:rPr>
          <w:sz w:val="26"/>
          <w:szCs w:val="26"/>
        </w:rPr>
      </w:pPr>
      <w:r w:rsidRPr="001B4450">
        <w:rPr>
          <w:sz w:val="26"/>
          <w:szCs w:val="26"/>
        </w:rPr>
        <w:t>Trạng thái động kinh.</w:t>
      </w:r>
    </w:p>
    <w:p w14:paraId="53186F4F" w14:textId="77777777" w:rsidR="001B4450" w:rsidRPr="001B4450" w:rsidRDefault="001B4450" w:rsidP="005E191A">
      <w:pPr>
        <w:spacing w:before="120" w:after="60" w:line="276" w:lineRule="auto"/>
        <w:ind w:firstLine="567"/>
        <w:jc w:val="both"/>
        <w:rPr>
          <w:sz w:val="26"/>
          <w:szCs w:val="26"/>
        </w:rPr>
      </w:pPr>
      <w:r w:rsidRPr="001B4450">
        <w:rPr>
          <w:sz w:val="26"/>
          <w:szCs w:val="26"/>
        </w:rPr>
        <w:t>Cơn không xếp loại.</w:t>
      </w:r>
    </w:p>
    <w:p w14:paraId="6B72FA65" w14:textId="77777777" w:rsidR="001B4450" w:rsidRPr="001B4450" w:rsidRDefault="001B4450" w:rsidP="005E191A">
      <w:pPr>
        <w:spacing w:before="120" w:after="60" w:line="276" w:lineRule="auto"/>
        <w:ind w:firstLine="567"/>
        <w:jc w:val="both"/>
        <w:rPr>
          <w:sz w:val="26"/>
          <w:szCs w:val="26"/>
        </w:rPr>
      </w:pPr>
      <w:r w:rsidRPr="001B4450">
        <w:rPr>
          <w:sz w:val="26"/>
          <w:szCs w:val="26"/>
        </w:rPr>
        <w:t>- Hội chứng West : Cơn co thắt, chậm phát triển tinh thần, ĐNĐ có rối loạn nhịp cao điện thế.</w:t>
      </w:r>
    </w:p>
    <w:p w14:paraId="34FCE695" w14:textId="77777777" w:rsidR="001B4450" w:rsidRPr="001B4450" w:rsidRDefault="001B4450" w:rsidP="005E191A">
      <w:pPr>
        <w:spacing w:before="120" w:after="60" w:line="276" w:lineRule="auto"/>
        <w:ind w:firstLine="567"/>
        <w:jc w:val="both"/>
        <w:rPr>
          <w:b/>
          <w:bCs/>
          <w:sz w:val="26"/>
          <w:szCs w:val="26"/>
        </w:rPr>
      </w:pPr>
      <w:r w:rsidRPr="001B4450">
        <w:rPr>
          <w:b/>
          <w:bCs/>
          <w:i/>
          <w:iCs/>
          <w:sz w:val="26"/>
          <w:szCs w:val="26"/>
          <w:u w:val="single"/>
        </w:rPr>
        <w:t>3. Tiêu chuẩn chẩn đoán</w:t>
      </w:r>
      <w:r w:rsidRPr="001B4450">
        <w:rPr>
          <w:b/>
          <w:bCs/>
          <w:sz w:val="26"/>
          <w:szCs w:val="26"/>
        </w:rPr>
        <w:t xml:space="preserve"> : </w:t>
      </w:r>
    </w:p>
    <w:p w14:paraId="6526BF90"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Tiêu chuẩn xác định cơn lâm sàng : </w:t>
      </w:r>
    </w:p>
    <w:p w14:paraId="1A8FE490" w14:textId="77777777" w:rsidR="001B4450" w:rsidRPr="001B4450" w:rsidRDefault="001B4450" w:rsidP="005E191A">
      <w:pPr>
        <w:spacing w:before="120" w:after="60" w:line="276" w:lineRule="auto"/>
        <w:ind w:firstLine="567"/>
        <w:jc w:val="both"/>
        <w:rPr>
          <w:sz w:val="26"/>
          <w:szCs w:val="26"/>
        </w:rPr>
      </w:pPr>
      <w:r w:rsidRPr="001B4450">
        <w:rPr>
          <w:sz w:val="26"/>
          <w:szCs w:val="26"/>
        </w:rPr>
        <w:t>- Xuất hiện đột ngột.</w:t>
      </w:r>
    </w:p>
    <w:p w14:paraId="1D401559" w14:textId="77777777" w:rsidR="001B4450" w:rsidRPr="001B4450" w:rsidRDefault="001B4450" w:rsidP="005E191A">
      <w:pPr>
        <w:spacing w:before="120" w:after="60" w:line="276" w:lineRule="auto"/>
        <w:ind w:firstLine="567"/>
        <w:jc w:val="both"/>
        <w:rPr>
          <w:sz w:val="26"/>
          <w:szCs w:val="26"/>
        </w:rPr>
      </w:pPr>
      <w:r w:rsidRPr="001B4450">
        <w:rPr>
          <w:sz w:val="26"/>
          <w:szCs w:val="26"/>
        </w:rPr>
        <w:t>- Cơn có tính chất định hình</w:t>
      </w:r>
    </w:p>
    <w:p w14:paraId="3E7FB12D" w14:textId="77777777" w:rsidR="001B4450" w:rsidRPr="001B4450" w:rsidRDefault="001B4450" w:rsidP="005E191A">
      <w:pPr>
        <w:spacing w:before="120" w:after="60" w:line="276" w:lineRule="auto"/>
        <w:ind w:firstLine="567"/>
        <w:jc w:val="both"/>
        <w:rPr>
          <w:sz w:val="26"/>
          <w:szCs w:val="26"/>
        </w:rPr>
      </w:pPr>
      <w:r w:rsidRPr="001B4450">
        <w:rPr>
          <w:sz w:val="26"/>
          <w:szCs w:val="26"/>
        </w:rPr>
        <w:t>- Cơn xảy ra ngắn chỉ vài giây đến vài phút.</w:t>
      </w:r>
    </w:p>
    <w:p w14:paraId="43BCEDE1" w14:textId="77777777" w:rsidR="001B4450" w:rsidRPr="001B4450" w:rsidRDefault="001B4450" w:rsidP="005E191A">
      <w:pPr>
        <w:spacing w:before="120" w:after="60" w:line="276" w:lineRule="auto"/>
        <w:ind w:firstLine="567"/>
        <w:jc w:val="both"/>
        <w:rPr>
          <w:sz w:val="26"/>
          <w:szCs w:val="26"/>
        </w:rPr>
      </w:pPr>
      <w:r w:rsidRPr="001B4450">
        <w:rPr>
          <w:sz w:val="26"/>
          <w:szCs w:val="26"/>
        </w:rPr>
        <w:t>- Rối loạn chức năng thần kinh trong cơn ( trừ 1 số cơn cục bộ đơn giản )</w:t>
      </w:r>
    </w:p>
    <w:p w14:paraId="41FEA51C" w14:textId="77777777" w:rsidR="001B4450" w:rsidRPr="001B4450" w:rsidRDefault="001B4450" w:rsidP="005E191A">
      <w:pPr>
        <w:spacing w:before="120" w:after="60" w:line="276" w:lineRule="auto"/>
        <w:ind w:firstLine="567"/>
        <w:jc w:val="both"/>
        <w:rPr>
          <w:sz w:val="26"/>
          <w:szCs w:val="26"/>
        </w:rPr>
      </w:pPr>
      <w:r w:rsidRPr="001B4450">
        <w:rPr>
          <w:sz w:val="26"/>
          <w:szCs w:val="26"/>
        </w:rPr>
        <w:t>- Hồi phục nhanh</w:t>
      </w:r>
    </w:p>
    <w:p w14:paraId="6110EAE0" w14:textId="77777777" w:rsidR="001B4450" w:rsidRPr="001B4450" w:rsidRDefault="001B4450" w:rsidP="005E191A">
      <w:pPr>
        <w:spacing w:before="120" w:after="60" w:line="276" w:lineRule="auto"/>
        <w:ind w:firstLine="567"/>
        <w:jc w:val="both"/>
        <w:rPr>
          <w:sz w:val="26"/>
          <w:szCs w:val="26"/>
        </w:rPr>
      </w:pPr>
      <w:r w:rsidRPr="001B4450">
        <w:rPr>
          <w:sz w:val="26"/>
          <w:szCs w:val="26"/>
        </w:rPr>
        <w:t>* Tiêu chuẩn xác định điện não : Điện não có hình ảnh các dạng phóng điện kịch phát của động kinh.</w:t>
      </w:r>
    </w:p>
    <w:p w14:paraId="610F8D0F" w14:textId="77777777" w:rsidR="001B4450" w:rsidRPr="001B4450" w:rsidRDefault="001B4450" w:rsidP="005E191A">
      <w:pPr>
        <w:spacing w:before="120" w:after="60" w:line="276" w:lineRule="auto"/>
        <w:ind w:firstLine="567"/>
        <w:jc w:val="both"/>
        <w:rPr>
          <w:b/>
          <w:bCs/>
          <w:sz w:val="26"/>
          <w:szCs w:val="26"/>
        </w:rPr>
      </w:pPr>
      <w:r w:rsidRPr="001B4450">
        <w:rPr>
          <w:b/>
          <w:bCs/>
          <w:i/>
          <w:iCs/>
          <w:sz w:val="26"/>
          <w:szCs w:val="26"/>
          <w:u w:val="single"/>
        </w:rPr>
        <w:t>4. Tiêu chuẩn chung của Chậm PTTT</w:t>
      </w:r>
      <w:r w:rsidRPr="001B4450">
        <w:rPr>
          <w:b/>
          <w:bCs/>
          <w:sz w:val="26"/>
          <w:szCs w:val="26"/>
        </w:rPr>
        <w:t xml:space="preserve"> : </w:t>
      </w:r>
    </w:p>
    <w:p w14:paraId="2CA351B1"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2.4. Hội chứng Fragile X</w:t>
      </w:r>
      <w:r w:rsidRPr="001B4450">
        <w:rPr>
          <w:sz w:val="26"/>
          <w:szCs w:val="26"/>
        </w:rPr>
        <w:t xml:space="preserve"> (Hội chứng nhiễm sắc thể X giòn, dễ gẫy)</w:t>
      </w:r>
    </w:p>
    <w:p w14:paraId="1081B398" w14:textId="77777777" w:rsidR="001B4450" w:rsidRPr="001B4450" w:rsidRDefault="001B4450" w:rsidP="005E191A">
      <w:pPr>
        <w:spacing w:before="120" w:after="60" w:line="276" w:lineRule="auto"/>
        <w:ind w:firstLine="567"/>
        <w:jc w:val="both"/>
        <w:rPr>
          <w:i/>
          <w:iCs/>
          <w:sz w:val="26"/>
          <w:szCs w:val="26"/>
          <w:u w:val="single"/>
        </w:rPr>
      </w:pPr>
      <w:r w:rsidRPr="001B4450">
        <w:rPr>
          <w:b/>
          <w:bCs/>
          <w:i/>
          <w:iCs/>
          <w:sz w:val="26"/>
          <w:szCs w:val="26"/>
          <w:u w:val="single"/>
        </w:rPr>
        <w:t>1.</w:t>
      </w:r>
      <w:r w:rsidR="003A193B">
        <w:rPr>
          <w:b/>
          <w:bCs/>
          <w:i/>
          <w:iCs/>
          <w:sz w:val="26"/>
          <w:szCs w:val="26"/>
          <w:u w:val="single"/>
        </w:rPr>
        <w:t xml:space="preserve"> </w:t>
      </w:r>
      <w:r w:rsidRPr="001B4450">
        <w:rPr>
          <w:b/>
          <w:bCs/>
          <w:i/>
          <w:iCs/>
          <w:sz w:val="26"/>
          <w:szCs w:val="26"/>
          <w:u w:val="single"/>
        </w:rPr>
        <w:t>Định nghĩa:</w:t>
      </w:r>
      <w:r w:rsidRPr="001B4450">
        <w:rPr>
          <w:sz w:val="26"/>
          <w:szCs w:val="26"/>
        </w:rPr>
        <w:t xml:space="preserve"> Tật di truyền do nhiễm sắc thể X không bình thường.</w:t>
      </w:r>
    </w:p>
    <w:p w14:paraId="5AD37BD9" w14:textId="77777777" w:rsidR="001B4450" w:rsidRPr="001B4450" w:rsidRDefault="001B4450" w:rsidP="005E191A">
      <w:pPr>
        <w:spacing w:before="120" w:after="60" w:line="276" w:lineRule="auto"/>
        <w:ind w:firstLine="567"/>
        <w:jc w:val="both"/>
        <w:rPr>
          <w:b/>
          <w:bCs/>
          <w:sz w:val="26"/>
          <w:szCs w:val="26"/>
        </w:rPr>
      </w:pPr>
      <w:r w:rsidRPr="001B4450">
        <w:rPr>
          <w:b/>
          <w:bCs/>
          <w:i/>
          <w:iCs/>
          <w:sz w:val="26"/>
          <w:szCs w:val="26"/>
          <w:u w:val="single"/>
        </w:rPr>
        <w:t>2.</w:t>
      </w:r>
      <w:r w:rsidR="003A193B">
        <w:rPr>
          <w:b/>
          <w:bCs/>
          <w:i/>
          <w:iCs/>
          <w:sz w:val="26"/>
          <w:szCs w:val="26"/>
          <w:u w:val="single"/>
        </w:rPr>
        <w:t xml:space="preserve"> </w:t>
      </w:r>
      <w:r w:rsidRPr="001B4450">
        <w:rPr>
          <w:b/>
          <w:bCs/>
          <w:i/>
          <w:iCs/>
          <w:sz w:val="26"/>
          <w:szCs w:val="26"/>
          <w:u w:val="single"/>
        </w:rPr>
        <w:t>Tiêu chuẩn chẩn đoán bệnh :</w:t>
      </w:r>
    </w:p>
    <w:p w14:paraId="7E43256B" w14:textId="77777777" w:rsidR="001B4450" w:rsidRPr="001B4450" w:rsidRDefault="001B4450" w:rsidP="005E191A">
      <w:pPr>
        <w:pStyle w:val="BodyTextIndent2"/>
        <w:spacing w:before="120" w:after="60" w:line="276" w:lineRule="auto"/>
        <w:ind w:left="0" w:firstLine="567"/>
        <w:jc w:val="both"/>
        <w:rPr>
          <w:rFonts w:ascii="Times New Roman" w:hAnsi="Times New Roman"/>
          <w:sz w:val="26"/>
          <w:szCs w:val="26"/>
        </w:rPr>
      </w:pPr>
      <w:r w:rsidRPr="001B4450">
        <w:rPr>
          <w:rFonts w:ascii="Times New Roman" w:hAnsi="Times New Roman"/>
          <w:sz w:val="26"/>
          <w:szCs w:val="26"/>
        </w:rPr>
        <w:t>- Tai to, mặt dài thể hiện ở những mức độ nặng nhẹ khác nhau</w:t>
      </w:r>
    </w:p>
    <w:p w14:paraId="70FF8828" w14:textId="77777777" w:rsidR="001B4450" w:rsidRPr="001B4450" w:rsidRDefault="001B4450" w:rsidP="005E191A">
      <w:pPr>
        <w:spacing w:before="120" w:after="60" w:line="276" w:lineRule="auto"/>
        <w:ind w:firstLine="567"/>
        <w:jc w:val="both"/>
        <w:rPr>
          <w:sz w:val="26"/>
          <w:szCs w:val="26"/>
        </w:rPr>
      </w:pPr>
      <w:r w:rsidRPr="001B4450">
        <w:rPr>
          <w:sz w:val="26"/>
          <w:szCs w:val="26"/>
        </w:rPr>
        <w:t>- Khó khăn về học ở các mức độ khác nhau.</w:t>
      </w:r>
    </w:p>
    <w:p w14:paraId="16176457" w14:textId="77777777" w:rsidR="001B4450" w:rsidRPr="001B4450" w:rsidRDefault="001B4450" w:rsidP="005E191A">
      <w:pPr>
        <w:spacing w:before="120" w:after="60" w:line="276" w:lineRule="auto"/>
        <w:ind w:firstLine="567"/>
        <w:jc w:val="both"/>
        <w:rPr>
          <w:sz w:val="26"/>
          <w:szCs w:val="26"/>
        </w:rPr>
      </w:pPr>
      <w:r w:rsidRPr="001B4450">
        <w:rPr>
          <w:sz w:val="26"/>
          <w:szCs w:val="26"/>
        </w:rPr>
        <w:t>- Lặp lại hành động</w:t>
      </w:r>
      <w:r w:rsidRPr="001B4450">
        <w:rPr>
          <w:sz w:val="26"/>
          <w:szCs w:val="26"/>
        </w:rPr>
        <w:tab/>
      </w:r>
    </w:p>
    <w:p w14:paraId="1A71102F" w14:textId="77777777" w:rsidR="001B4450" w:rsidRPr="001B4450" w:rsidRDefault="001B4450" w:rsidP="005E191A">
      <w:pPr>
        <w:spacing w:before="120" w:after="60" w:line="276" w:lineRule="auto"/>
        <w:ind w:firstLine="567"/>
        <w:jc w:val="both"/>
        <w:rPr>
          <w:b/>
          <w:bCs/>
          <w:sz w:val="26"/>
          <w:szCs w:val="26"/>
        </w:rPr>
      </w:pPr>
      <w:r w:rsidRPr="003A193B">
        <w:rPr>
          <w:b/>
          <w:bCs/>
          <w:sz w:val="26"/>
          <w:szCs w:val="26"/>
          <w:u w:val="single"/>
        </w:rPr>
        <w:t>3</w:t>
      </w:r>
      <w:r w:rsidRPr="001B4450">
        <w:rPr>
          <w:b/>
          <w:bCs/>
          <w:i/>
          <w:iCs/>
          <w:sz w:val="26"/>
          <w:szCs w:val="26"/>
          <w:u w:val="single"/>
        </w:rPr>
        <w:t>.</w:t>
      </w:r>
      <w:r w:rsidR="003A193B">
        <w:rPr>
          <w:b/>
          <w:bCs/>
          <w:i/>
          <w:iCs/>
          <w:sz w:val="26"/>
          <w:szCs w:val="26"/>
          <w:u w:val="single"/>
        </w:rPr>
        <w:t xml:space="preserve"> </w:t>
      </w:r>
      <w:r w:rsidRPr="001B4450">
        <w:rPr>
          <w:b/>
          <w:bCs/>
          <w:i/>
          <w:iCs/>
          <w:sz w:val="26"/>
          <w:szCs w:val="26"/>
          <w:u w:val="single"/>
        </w:rPr>
        <w:t>Tiêu chuẩn chung của Chậm PTTT</w:t>
      </w:r>
      <w:r w:rsidRPr="001B4450">
        <w:rPr>
          <w:b/>
          <w:bCs/>
          <w:sz w:val="26"/>
          <w:szCs w:val="26"/>
        </w:rPr>
        <w:t xml:space="preserve">: </w:t>
      </w:r>
    </w:p>
    <w:p w14:paraId="7E86A5D9"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III. Can thiệp sớm</w:t>
      </w:r>
    </w:p>
    <w:p w14:paraId="0E9580AD"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  Phục hồi chức năng</w:t>
      </w:r>
    </w:p>
    <w:p w14:paraId="187636A8" w14:textId="77777777" w:rsidR="001B4450" w:rsidRPr="001B4450" w:rsidRDefault="001B4450" w:rsidP="005E191A">
      <w:pPr>
        <w:pStyle w:val="BodyText"/>
        <w:spacing w:before="120" w:after="60" w:line="276" w:lineRule="auto"/>
        <w:ind w:firstLine="567"/>
        <w:jc w:val="both"/>
        <w:rPr>
          <w:rFonts w:ascii="Times New Roman" w:hAnsi="Times New Roman"/>
          <w:sz w:val="26"/>
          <w:szCs w:val="26"/>
        </w:rPr>
      </w:pPr>
      <w:r w:rsidRPr="001B4450">
        <w:rPr>
          <w:rFonts w:ascii="Times New Roman" w:hAnsi="Times New Roman"/>
          <w:b/>
          <w:bCs/>
          <w:i/>
          <w:iCs/>
          <w:sz w:val="26"/>
          <w:szCs w:val="26"/>
        </w:rPr>
        <w:t>1.1. Nguyên tắc</w:t>
      </w:r>
      <w:r w:rsidRPr="001B4450">
        <w:rPr>
          <w:rFonts w:ascii="Times New Roman" w:hAnsi="Times New Roman"/>
          <w:sz w:val="26"/>
          <w:szCs w:val="26"/>
        </w:rPr>
        <w:t>: PHCN sớm, đều đặn, toàn diện, phối hợp với chương trình PHCN tại nhà và PHCN dựa vào cộng đồng.</w:t>
      </w:r>
    </w:p>
    <w:p w14:paraId="0A1B7B4A" w14:textId="77777777" w:rsidR="004E645A" w:rsidRDefault="001B4450" w:rsidP="005E191A">
      <w:pPr>
        <w:spacing w:before="120" w:after="60" w:line="276" w:lineRule="auto"/>
        <w:ind w:firstLine="567"/>
        <w:jc w:val="both"/>
        <w:rPr>
          <w:sz w:val="26"/>
          <w:szCs w:val="26"/>
        </w:rPr>
      </w:pPr>
      <w:r w:rsidRPr="001B4450">
        <w:rPr>
          <w:b/>
          <w:bCs/>
          <w:i/>
          <w:iCs/>
          <w:sz w:val="26"/>
          <w:szCs w:val="26"/>
        </w:rPr>
        <w:t>1.2 Mục tiêu</w:t>
      </w:r>
      <w:r w:rsidRPr="001B4450">
        <w:rPr>
          <w:sz w:val="26"/>
          <w:szCs w:val="26"/>
        </w:rPr>
        <w:t xml:space="preserve">: </w:t>
      </w:r>
    </w:p>
    <w:p w14:paraId="5B557875" w14:textId="77777777" w:rsidR="001B4450" w:rsidRPr="001B4450" w:rsidRDefault="001B4450" w:rsidP="005E191A">
      <w:pPr>
        <w:spacing w:before="120" w:after="60" w:line="276" w:lineRule="auto"/>
        <w:ind w:firstLine="567"/>
        <w:jc w:val="both"/>
        <w:rPr>
          <w:sz w:val="26"/>
          <w:szCs w:val="26"/>
        </w:rPr>
      </w:pPr>
      <w:r w:rsidRPr="001B4450">
        <w:rPr>
          <w:sz w:val="26"/>
          <w:szCs w:val="26"/>
        </w:rPr>
        <w:t>- Kích thích vận động thô (lẫy, bò, ngồi, đứng, đi )</w:t>
      </w:r>
    </w:p>
    <w:p w14:paraId="78FB11A4" w14:textId="77777777" w:rsidR="001B4450" w:rsidRPr="001B4450" w:rsidRDefault="001B4450" w:rsidP="005E191A">
      <w:pPr>
        <w:spacing w:before="120" w:after="60" w:line="276" w:lineRule="auto"/>
        <w:ind w:firstLine="567"/>
        <w:jc w:val="both"/>
        <w:rPr>
          <w:sz w:val="26"/>
          <w:szCs w:val="26"/>
        </w:rPr>
      </w:pPr>
      <w:r w:rsidRPr="001B4450">
        <w:rPr>
          <w:sz w:val="26"/>
          <w:szCs w:val="26"/>
        </w:rPr>
        <w:t>- Kích thích kỹ năng giao tiếp và ngôn ngữ</w:t>
      </w:r>
    </w:p>
    <w:p w14:paraId="52E0CB6B" w14:textId="77777777" w:rsidR="001B4450" w:rsidRPr="001B4450" w:rsidRDefault="001B4450" w:rsidP="005E191A">
      <w:pPr>
        <w:spacing w:before="120" w:after="60" w:line="276" w:lineRule="auto"/>
        <w:ind w:firstLine="567"/>
        <w:jc w:val="both"/>
        <w:rPr>
          <w:i/>
          <w:iCs/>
          <w:sz w:val="26"/>
          <w:szCs w:val="26"/>
          <w:u w:val="single"/>
        </w:rPr>
      </w:pPr>
      <w:r w:rsidRPr="001B4450">
        <w:rPr>
          <w:sz w:val="26"/>
          <w:szCs w:val="26"/>
        </w:rPr>
        <w:t>- Phòng ngừa biến dạng, co rút.</w:t>
      </w:r>
    </w:p>
    <w:p w14:paraId="14E8B80B"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1.3 Phương pháp</w:t>
      </w:r>
      <w:r w:rsidRPr="001B4450">
        <w:rPr>
          <w:sz w:val="26"/>
          <w:szCs w:val="26"/>
        </w:rPr>
        <w:t xml:space="preserve">: </w:t>
      </w:r>
    </w:p>
    <w:p w14:paraId="3EE92E40" w14:textId="77777777" w:rsidR="001B4450" w:rsidRPr="001B4450" w:rsidRDefault="001B4450" w:rsidP="005E191A">
      <w:pPr>
        <w:spacing w:before="120" w:after="60" w:line="276" w:lineRule="auto"/>
        <w:ind w:firstLine="567"/>
        <w:jc w:val="both"/>
        <w:rPr>
          <w:sz w:val="26"/>
          <w:szCs w:val="26"/>
        </w:rPr>
      </w:pPr>
      <w:r w:rsidRPr="001B4450">
        <w:rPr>
          <w:sz w:val="26"/>
          <w:szCs w:val="26"/>
        </w:rPr>
        <w:t>1- Điện trị liệu: điện thấp tần,ánh sáng</w:t>
      </w:r>
    </w:p>
    <w:p w14:paraId="12A02631" w14:textId="77777777" w:rsidR="001B4450" w:rsidRPr="001B4450" w:rsidRDefault="001B4450" w:rsidP="005E191A">
      <w:pPr>
        <w:spacing w:before="120" w:after="60" w:line="276" w:lineRule="auto"/>
        <w:ind w:firstLine="567"/>
        <w:jc w:val="both"/>
        <w:rPr>
          <w:sz w:val="26"/>
          <w:szCs w:val="26"/>
        </w:rPr>
      </w:pPr>
      <w:r w:rsidRPr="001B4450">
        <w:rPr>
          <w:sz w:val="26"/>
          <w:szCs w:val="26"/>
        </w:rPr>
        <w:t>2- Vận động:</w:t>
      </w:r>
    </w:p>
    <w:p w14:paraId="24E5F09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Xoa bóp  </w:t>
      </w:r>
    </w:p>
    <w:p w14:paraId="244B423F" w14:textId="77777777" w:rsidR="001B4450" w:rsidRPr="001B4450" w:rsidRDefault="001B4450" w:rsidP="005E191A">
      <w:pPr>
        <w:spacing w:before="120" w:after="60" w:line="276" w:lineRule="auto"/>
        <w:ind w:firstLine="567"/>
        <w:jc w:val="both"/>
        <w:rPr>
          <w:sz w:val="26"/>
          <w:szCs w:val="26"/>
        </w:rPr>
      </w:pPr>
      <w:r w:rsidRPr="001B4450">
        <w:rPr>
          <w:sz w:val="26"/>
          <w:szCs w:val="26"/>
        </w:rPr>
        <w:t>- Các kỹ thuật tạo thuận lẫy,ngồi, bò, đứng đi</w:t>
      </w:r>
    </w:p>
    <w:p w14:paraId="7639349D" w14:textId="77777777" w:rsidR="001B4450" w:rsidRPr="001B4450" w:rsidRDefault="001B4450" w:rsidP="005E191A">
      <w:pPr>
        <w:spacing w:before="120" w:after="60" w:line="276" w:lineRule="auto"/>
        <w:ind w:firstLine="567"/>
        <w:jc w:val="both"/>
        <w:rPr>
          <w:sz w:val="26"/>
          <w:szCs w:val="26"/>
        </w:rPr>
      </w:pPr>
      <w:r w:rsidRPr="001B4450">
        <w:rPr>
          <w:sz w:val="26"/>
          <w:szCs w:val="26"/>
        </w:rPr>
        <w:t>3- Ngôn ngữ trị liệu:</w:t>
      </w:r>
    </w:p>
    <w:p w14:paraId="0BA4610D" w14:textId="77777777" w:rsidR="001B4450" w:rsidRPr="001B4450" w:rsidRDefault="001B4450" w:rsidP="005E191A">
      <w:pPr>
        <w:spacing w:before="120" w:after="60" w:line="276" w:lineRule="auto"/>
        <w:ind w:firstLine="567"/>
        <w:jc w:val="both"/>
        <w:rPr>
          <w:sz w:val="26"/>
          <w:szCs w:val="26"/>
        </w:rPr>
      </w:pPr>
      <w:r w:rsidRPr="001B4450">
        <w:rPr>
          <w:sz w:val="26"/>
          <w:szCs w:val="26"/>
        </w:rPr>
        <w:t>- Kích thích kỹ năng giao tiếp sớm</w:t>
      </w:r>
    </w:p>
    <w:p w14:paraId="3C2BE67F" w14:textId="77777777" w:rsidR="001B4450" w:rsidRPr="001B4450" w:rsidRDefault="001B4450" w:rsidP="005E191A">
      <w:pPr>
        <w:spacing w:before="120" w:after="60" w:line="276" w:lineRule="auto"/>
        <w:ind w:firstLine="567"/>
        <w:jc w:val="both"/>
        <w:rPr>
          <w:sz w:val="26"/>
          <w:szCs w:val="26"/>
        </w:rPr>
      </w:pPr>
      <w:r w:rsidRPr="001B4450">
        <w:rPr>
          <w:sz w:val="26"/>
          <w:szCs w:val="26"/>
        </w:rPr>
        <w:t>- Huấn luyện kỹ năng hiểu và diễn đạt ngôn ngữ.</w:t>
      </w:r>
    </w:p>
    <w:p w14:paraId="7B366781" w14:textId="77777777" w:rsidR="001B4450" w:rsidRPr="001B4450" w:rsidRDefault="001B4450" w:rsidP="005E191A">
      <w:pPr>
        <w:spacing w:before="120" w:after="60" w:line="276" w:lineRule="auto"/>
        <w:ind w:firstLine="567"/>
        <w:jc w:val="both"/>
        <w:rPr>
          <w:sz w:val="26"/>
          <w:szCs w:val="26"/>
        </w:rPr>
      </w:pPr>
      <w:r w:rsidRPr="001B4450">
        <w:rPr>
          <w:sz w:val="26"/>
          <w:szCs w:val="26"/>
        </w:rPr>
        <w:t>4- Hoạt động trị liệu:</w:t>
      </w:r>
    </w:p>
    <w:p w14:paraId="712DCA1A" w14:textId="77777777" w:rsidR="001B4450" w:rsidRPr="001B4450" w:rsidRDefault="001B4450" w:rsidP="005E191A">
      <w:pPr>
        <w:spacing w:before="120" w:after="60" w:line="276" w:lineRule="auto"/>
        <w:ind w:firstLine="567"/>
        <w:jc w:val="both"/>
        <w:rPr>
          <w:sz w:val="26"/>
          <w:szCs w:val="26"/>
        </w:rPr>
      </w:pPr>
      <w:r w:rsidRPr="001B4450">
        <w:rPr>
          <w:sz w:val="26"/>
          <w:szCs w:val="26"/>
        </w:rPr>
        <w:t>- Huấn luyện kỹ năng vận động tinh bàn tay</w:t>
      </w:r>
    </w:p>
    <w:p w14:paraId="04AF4C99" w14:textId="77777777" w:rsidR="001B4450" w:rsidRPr="001B4450" w:rsidRDefault="001B4450" w:rsidP="005E191A">
      <w:pPr>
        <w:spacing w:before="120" w:after="60" w:line="276" w:lineRule="auto"/>
        <w:ind w:firstLine="567"/>
        <w:jc w:val="both"/>
        <w:rPr>
          <w:sz w:val="26"/>
          <w:szCs w:val="26"/>
        </w:rPr>
      </w:pPr>
      <w:r w:rsidRPr="001B4450">
        <w:rPr>
          <w:sz w:val="26"/>
          <w:szCs w:val="26"/>
        </w:rPr>
        <w:t>- Huấn luyện kỹ năng sinh hoạt hàng ngày</w:t>
      </w:r>
    </w:p>
    <w:p w14:paraId="541A3484" w14:textId="77777777" w:rsidR="001B4450" w:rsidRPr="001B4450" w:rsidRDefault="001B4450" w:rsidP="005E191A">
      <w:pPr>
        <w:spacing w:before="120" w:after="60" w:line="276" w:lineRule="auto"/>
        <w:ind w:firstLine="567"/>
        <w:jc w:val="both"/>
        <w:rPr>
          <w:sz w:val="26"/>
          <w:szCs w:val="26"/>
        </w:rPr>
      </w:pPr>
      <w:r w:rsidRPr="001B4450">
        <w:rPr>
          <w:sz w:val="26"/>
          <w:szCs w:val="26"/>
        </w:rPr>
        <w:t>5- Thuốc: Động kinh, Hormon giáp trạng, cerebrolysin, điều trị còi xương nếu có</w:t>
      </w:r>
    </w:p>
    <w:p w14:paraId="0C5D88DE" w14:textId="77777777" w:rsidR="001B4450" w:rsidRPr="001B4450" w:rsidRDefault="001B4450" w:rsidP="005E191A">
      <w:pPr>
        <w:spacing w:before="120" w:after="60" w:line="276" w:lineRule="auto"/>
        <w:ind w:firstLine="567"/>
        <w:jc w:val="both"/>
        <w:rPr>
          <w:sz w:val="26"/>
          <w:szCs w:val="26"/>
        </w:rPr>
      </w:pPr>
      <w:r w:rsidRPr="001B4450">
        <w:rPr>
          <w:sz w:val="26"/>
          <w:szCs w:val="26"/>
        </w:rPr>
        <w:t>6 - Dụng cụ trợ giúp: Nẹp chỉnh hình</w:t>
      </w:r>
    </w:p>
    <w:p w14:paraId="7B58691D" w14:textId="77777777" w:rsidR="001B4450" w:rsidRDefault="001B4450" w:rsidP="005E191A">
      <w:pPr>
        <w:spacing w:before="120" w:after="60" w:line="276" w:lineRule="auto"/>
        <w:ind w:firstLine="567"/>
        <w:jc w:val="both"/>
        <w:rPr>
          <w:sz w:val="26"/>
          <w:szCs w:val="26"/>
        </w:rPr>
      </w:pPr>
      <w:r w:rsidRPr="001B4450">
        <w:rPr>
          <w:b/>
          <w:bCs/>
          <w:sz w:val="26"/>
          <w:szCs w:val="26"/>
        </w:rPr>
        <w:t>1.3.1.</w:t>
      </w:r>
      <w:r w:rsidRPr="001B4450">
        <w:rPr>
          <w:sz w:val="26"/>
          <w:szCs w:val="26"/>
        </w:rPr>
        <w:t xml:space="preserve"> </w:t>
      </w:r>
      <w:r w:rsidRPr="001B4450">
        <w:rPr>
          <w:b/>
          <w:bCs/>
          <w:i/>
          <w:iCs/>
          <w:sz w:val="26"/>
          <w:szCs w:val="26"/>
        </w:rPr>
        <w:t>Điện và vận động trị liệu</w:t>
      </w:r>
      <w:r w:rsidRPr="001B4450">
        <w:rPr>
          <w:sz w:val="26"/>
          <w:szCs w:val="26"/>
        </w:rPr>
        <w:t>: Dựa vào khám và đánh giá mốc vận động của trẻ</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86"/>
        <w:gridCol w:w="3714"/>
        <w:gridCol w:w="4572"/>
      </w:tblGrid>
      <w:tr w:rsidR="004E645A" w:rsidRPr="004E645A" w14:paraId="6E197108" w14:textId="77777777">
        <w:tc>
          <w:tcPr>
            <w:tcW w:w="672" w:type="pct"/>
            <w:tcBorders>
              <w:top w:val="single" w:sz="4" w:space="0" w:color="auto"/>
              <w:left w:val="single" w:sz="4" w:space="0" w:color="auto"/>
              <w:bottom w:val="single" w:sz="4" w:space="0" w:color="auto"/>
              <w:right w:val="single" w:sz="4" w:space="0" w:color="auto"/>
            </w:tcBorders>
          </w:tcPr>
          <w:p w14:paraId="09C56DC8" w14:textId="77777777" w:rsidR="004E645A" w:rsidRPr="00CA6B49" w:rsidRDefault="004E645A" w:rsidP="00CA6B49">
            <w:pPr>
              <w:pStyle w:val="Heading3"/>
              <w:spacing w:before="60" w:after="0" w:line="240" w:lineRule="auto"/>
              <w:jc w:val="center"/>
              <w:rPr>
                <w:i w:val="0"/>
                <w:szCs w:val="26"/>
              </w:rPr>
            </w:pPr>
            <w:r w:rsidRPr="00CA6B49">
              <w:rPr>
                <w:i w:val="0"/>
                <w:szCs w:val="26"/>
              </w:rPr>
              <w:t>Mốc VĐ</w:t>
            </w:r>
          </w:p>
        </w:tc>
        <w:tc>
          <w:tcPr>
            <w:tcW w:w="1940" w:type="pct"/>
            <w:tcBorders>
              <w:top w:val="single" w:sz="4" w:space="0" w:color="auto"/>
              <w:left w:val="single" w:sz="4" w:space="0" w:color="auto"/>
              <w:bottom w:val="single" w:sz="4" w:space="0" w:color="auto"/>
              <w:right w:val="single" w:sz="4" w:space="0" w:color="auto"/>
            </w:tcBorders>
          </w:tcPr>
          <w:p w14:paraId="76114906" w14:textId="77777777" w:rsidR="004E645A" w:rsidRPr="00CA6B49" w:rsidRDefault="004E645A" w:rsidP="00CA6B49">
            <w:pPr>
              <w:spacing w:before="60"/>
              <w:jc w:val="center"/>
              <w:rPr>
                <w:b/>
                <w:sz w:val="26"/>
                <w:szCs w:val="26"/>
              </w:rPr>
            </w:pPr>
            <w:r w:rsidRPr="00CA6B49">
              <w:rPr>
                <w:b/>
                <w:sz w:val="26"/>
                <w:szCs w:val="26"/>
              </w:rPr>
              <w:t>Điện trị liệu</w:t>
            </w:r>
          </w:p>
        </w:tc>
        <w:tc>
          <w:tcPr>
            <w:tcW w:w="2388" w:type="pct"/>
            <w:tcBorders>
              <w:top w:val="single" w:sz="4" w:space="0" w:color="auto"/>
              <w:left w:val="single" w:sz="4" w:space="0" w:color="auto"/>
              <w:bottom w:val="single" w:sz="4" w:space="0" w:color="auto"/>
              <w:right w:val="single" w:sz="4" w:space="0" w:color="auto"/>
            </w:tcBorders>
          </w:tcPr>
          <w:p w14:paraId="102B744D" w14:textId="77777777" w:rsidR="004E645A" w:rsidRPr="00CA6B49" w:rsidRDefault="004E645A" w:rsidP="00CA6B49">
            <w:pPr>
              <w:spacing w:before="60"/>
              <w:jc w:val="center"/>
              <w:rPr>
                <w:b/>
                <w:iCs/>
                <w:sz w:val="26"/>
                <w:szCs w:val="26"/>
              </w:rPr>
            </w:pPr>
            <w:r w:rsidRPr="00CA6B49">
              <w:rPr>
                <w:b/>
                <w:iCs/>
                <w:sz w:val="26"/>
                <w:szCs w:val="26"/>
              </w:rPr>
              <w:t>Vận động trị liệu</w:t>
            </w:r>
          </w:p>
        </w:tc>
      </w:tr>
      <w:tr w:rsidR="004E645A" w:rsidRPr="003A193B" w14:paraId="51B9C939" w14:textId="77777777">
        <w:tc>
          <w:tcPr>
            <w:tcW w:w="672" w:type="pct"/>
            <w:tcBorders>
              <w:top w:val="single" w:sz="4" w:space="0" w:color="auto"/>
              <w:left w:val="single" w:sz="4" w:space="0" w:color="auto"/>
              <w:bottom w:val="single" w:sz="4" w:space="0" w:color="auto"/>
              <w:right w:val="single" w:sz="4" w:space="0" w:color="auto"/>
            </w:tcBorders>
          </w:tcPr>
          <w:p w14:paraId="61122F8C" w14:textId="77777777" w:rsidR="004E645A" w:rsidRPr="00CA6B49" w:rsidRDefault="004E645A" w:rsidP="00CA6B49">
            <w:pPr>
              <w:pStyle w:val="Heading3"/>
              <w:spacing w:before="60" w:after="0" w:line="240" w:lineRule="auto"/>
              <w:rPr>
                <w:szCs w:val="26"/>
              </w:rPr>
            </w:pPr>
            <w:r w:rsidRPr="00CA6B49">
              <w:rPr>
                <w:szCs w:val="26"/>
              </w:rPr>
              <w:t>Lẫy, lật</w:t>
            </w:r>
          </w:p>
        </w:tc>
        <w:tc>
          <w:tcPr>
            <w:tcW w:w="1940" w:type="pct"/>
            <w:tcBorders>
              <w:top w:val="single" w:sz="4" w:space="0" w:color="auto"/>
              <w:left w:val="single" w:sz="4" w:space="0" w:color="auto"/>
              <w:bottom w:val="single" w:sz="4" w:space="0" w:color="auto"/>
              <w:right w:val="single" w:sz="4" w:space="0" w:color="auto"/>
            </w:tcBorders>
          </w:tcPr>
          <w:p w14:paraId="11B70094" w14:textId="77777777" w:rsidR="004E645A" w:rsidRPr="00CA6B49" w:rsidRDefault="004E645A" w:rsidP="00CA6B49">
            <w:pPr>
              <w:spacing w:before="60"/>
              <w:jc w:val="both"/>
              <w:rPr>
                <w:sz w:val="26"/>
                <w:szCs w:val="26"/>
              </w:rPr>
            </w:pPr>
            <w:r w:rsidRPr="00CA6B49">
              <w:rPr>
                <w:sz w:val="26"/>
                <w:szCs w:val="26"/>
              </w:rPr>
              <w:t>1. Tử ngoại ngắn 60 giây, tăng 5"/ lần</w:t>
            </w:r>
          </w:p>
          <w:p w14:paraId="349DE4C4" w14:textId="77777777" w:rsidR="004E645A" w:rsidRPr="00CA6B49" w:rsidRDefault="004E645A" w:rsidP="00CA6B49">
            <w:pPr>
              <w:spacing w:before="60"/>
              <w:jc w:val="both"/>
              <w:rPr>
                <w:sz w:val="26"/>
                <w:szCs w:val="26"/>
              </w:rPr>
            </w:pPr>
            <w:r w:rsidRPr="00CA6B49">
              <w:rPr>
                <w:sz w:val="26"/>
                <w:szCs w:val="26"/>
              </w:rPr>
              <w:t>2. Galvanic dẫn CaCl2 qua cổ</w:t>
            </w:r>
          </w:p>
          <w:p w14:paraId="285DF31E" w14:textId="77777777" w:rsidR="004E645A" w:rsidRPr="00CA6B49" w:rsidRDefault="004E645A" w:rsidP="00CA6B49">
            <w:pPr>
              <w:spacing w:before="60"/>
              <w:jc w:val="both"/>
              <w:rPr>
                <w:sz w:val="26"/>
                <w:szCs w:val="26"/>
              </w:rPr>
            </w:pPr>
            <w:r w:rsidRPr="00CA6B49">
              <w:rPr>
                <w:sz w:val="26"/>
                <w:szCs w:val="26"/>
              </w:rPr>
              <w:t>Cực tác dụng (+) CaCl2 ở C3 - C7</w:t>
            </w:r>
          </w:p>
          <w:p w14:paraId="37449D6A" w14:textId="77777777" w:rsidR="004E645A" w:rsidRPr="00CA6B49" w:rsidRDefault="004E645A" w:rsidP="00CA6B49">
            <w:pPr>
              <w:spacing w:before="60"/>
              <w:jc w:val="both"/>
              <w:rPr>
                <w:sz w:val="26"/>
                <w:szCs w:val="26"/>
              </w:rPr>
            </w:pPr>
            <w:r w:rsidRPr="00CA6B49">
              <w:rPr>
                <w:sz w:val="26"/>
                <w:szCs w:val="26"/>
              </w:rPr>
              <w:t>Cực đệm (-) ở L 4 - L 5</w:t>
            </w:r>
          </w:p>
          <w:p w14:paraId="5E57CB57" w14:textId="77777777" w:rsidR="004E645A" w:rsidRPr="00CA6B49" w:rsidRDefault="004E645A" w:rsidP="00CA6B49">
            <w:pPr>
              <w:spacing w:before="60"/>
              <w:jc w:val="both"/>
              <w:rPr>
                <w:sz w:val="26"/>
                <w:szCs w:val="26"/>
              </w:rPr>
            </w:pPr>
            <w:r w:rsidRPr="00CA6B49">
              <w:rPr>
                <w:sz w:val="26"/>
                <w:szCs w:val="26"/>
              </w:rPr>
              <w:t>Cường độ : 0,1 đến 0,5 mA/cm</w:t>
            </w:r>
            <w:r w:rsidRPr="00CA6B49">
              <w:rPr>
                <w:sz w:val="26"/>
                <w:szCs w:val="26"/>
                <w:vertAlign w:val="superscript"/>
              </w:rPr>
              <w:t>2</w:t>
            </w:r>
            <w:r w:rsidRPr="00CA6B49">
              <w:rPr>
                <w:sz w:val="26"/>
                <w:szCs w:val="26"/>
              </w:rPr>
              <w:t xml:space="preserve"> </w:t>
            </w:r>
          </w:p>
          <w:p w14:paraId="6920AEA8" w14:textId="77777777" w:rsidR="004E645A" w:rsidRPr="00CA6B49" w:rsidRDefault="004E645A" w:rsidP="00CA6B49">
            <w:pPr>
              <w:spacing w:before="60"/>
              <w:jc w:val="both"/>
              <w:rPr>
                <w:sz w:val="26"/>
                <w:szCs w:val="26"/>
              </w:rPr>
            </w:pPr>
            <w:r w:rsidRPr="00CA6B49">
              <w:rPr>
                <w:sz w:val="26"/>
                <w:szCs w:val="26"/>
              </w:rPr>
              <w:t>Thời gian: 15 - 30phút/lần x 20 lần/đợt</w:t>
            </w:r>
          </w:p>
        </w:tc>
        <w:tc>
          <w:tcPr>
            <w:tcW w:w="2388" w:type="pct"/>
            <w:tcBorders>
              <w:top w:val="single" w:sz="4" w:space="0" w:color="auto"/>
              <w:left w:val="single" w:sz="4" w:space="0" w:color="auto"/>
              <w:bottom w:val="single" w:sz="4" w:space="0" w:color="auto"/>
              <w:right w:val="single" w:sz="4" w:space="0" w:color="auto"/>
            </w:tcBorders>
          </w:tcPr>
          <w:p w14:paraId="25D94C02" w14:textId="77777777" w:rsidR="004E645A" w:rsidRPr="00CA6B49" w:rsidRDefault="004E645A" w:rsidP="00CA6B49">
            <w:pPr>
              <w:spacing w:before="60"/>
              <w:jc w:val="both"/>
              <w:rPr>
                <w:i/>
                <w:iCs/>
                <w:sz w:val="26"/>
                <w:szCs w:val="26"/>
              </w:rPr>
            </w:pPr>
            <w:r w:rsidRPr="00CA6B49">
              <w:rPr>
                <w:i/>
                <w:iCs/>
                <w:sz w:val="26"/>
                <w:szCs w:val="26"/>
              </w:rPr>
              <w:t>1. Xoa bóp cơ chân, tay, lưng</w:t>
            </w:r>
          </w:p>
          <w:p w14:paraId="1C45AE90" w14:textId="77777777" w:rsidR="004E645A" w:rsidRPr="00CA6B49" w:rsidRDefault="004E645A" w:rsidP="00CA6B49">
            <w:pPr>
              <w:spacing w:before="60"/>
              <w:jc w:val="both"/>
              <w:rPr>
                <w:i/>
                <w:iCs/>
                <w:sz w:val="26"/>
                <w:szCs w:val="26"/>
              </w:rPr>
            </w:pPr>
            <w:r w:rsidRPr="00CA6B49">
              <w:rPr>
                <w:i/>
                <w:iCs/>
                <w:sz w:val="26"/>
                <w:szCs w:val="26"/>
              </w:rPr>
              <w:t xml:space="preserve">2. Kỹ thuật tạo thuận thăng bằng đầu cổ : </w:t>
            </w:r>
          </w:p>
          <w:p w14:paraId="384688E1" w14:textId="77777777" w:rsidR="004E645A" w:rsidRPr="00CA6B49" w:rsidRDefault="004E645A" w:rsidP="00CA6B49">
            <w:pPr>
              <w:spacing w:before="60"/>
              <w:jc w:val="both"/>
              <w:rPr>
                <w:sz w:val="26"/>
                <w:szCs w:val="26"/>
              </w:rPr>
            </w:pPr>
            <w:r w:rsidRPr="00CA6B49">
              <w:rPr>
                <w:sz w:val="26"/>
                <w:szCs w:val="26"/>
              </w:rPr>
              <w:t>- Tạo thuận nâng đầu bằng tay</w:t>
            </w:r>
          </w:p>
          <w:p w14:paraId="04FDECEB" w14:textId="77777777" w:rsidR="004E645A" w:rsidRPr="00CA6B49" w:rsidRDefault="004E645A" w:rsidP="00CA6B49">
            <w:pPr>
              <w:pStyle w:val="BodyText"/>
              <w:spacing w:before="60" w:after="0"/>
              <w:jc w:val="both"/>
              <w:rPr>
                <w:rFonts w:ascii="Times New Roman" w:eastAsia="Times New Roman" w:hAnsi="Times New Roman"/>
                <w:sz w:val="26"/>
                <w:szCs w:val="26"/>
              </w:rPr>
            </w:pPr>
            <w:r w:rsidRPr="00CA6B49">
              <w:rPr>
                <w:rFonts w:ascii="Times New Roman" w:eastAsia="Times New Roman" w:hAnsi="Times New Roman"/>
                <w:sz w:val="26"/>
                <w:szCs w:val="26"/>
              </w:rPr>
              <w:t>- Tạo thuận nâng đầu ở tư thế nằm sấp trên bóng</w:t>
            </w:r>
          </w:p>
          <w:p w14:paraId="1C76AA4C" w14:textId="77777777" w:rsidR="004E645A" w:rsidRPr="00CA6B49" w:rsidRDefault="004E645A" w:rsidP="00CA6B49">
            <w:pPr>
              <w:spacing w:before="60"/>
              <w:jc w:val="both"/>
              <w:rPr>
                <w:sz w:val="26"/>
                <w:szCs w:val="26"/>
              </w:rPr>
            </w:pPr>
            <w:r w:rsidRPr="00CA6B49">
              <w:rPr>
                <w:sz w:val="26"/>
                <w:szCs w:val="26"/>
              </w:rPr>
              <w:t>- Tạo thuận nâng đầu ở tư thế nằm sấp dồn trọng lượng lên tay trên gối tròn.</w:t>
            </w:r>
          </w:p>
          <w:p w14:paraId="0F6FDE8F" w14:textId="77777777" w:rsidR="004E645A" w:rsidRPr="00CA6B49" w:rsidRDefault="004E645A" w:rsidP="00CA6B49">
            <w:pPr>
              <w:spacing w:before="60"/>
              <w:jc w:val="both"/>
              <w:rPr>
                <w:i/>
                <w:iCs/>
                <w:sz w:val="26"/>
                <w:szCs w:val="26"/>
                <w:lang w:val="fr-FR"/>
              </w:rPr>
            </w:pPr>
            <w:r w:rsidRPr="00CA6B49">
              <w:rPr>
                <w:i/>
                <w:iCs/>
                <w:sz w:val="26"/>
                <w:szCs w:val="26"/>
                <w:lang w:val="fr-FR"/>
              </w:rPr>
              <w:t>3. Tạo thuận lẫy lật</w:t>
            </w:r>
          </w:p>
        </w:tc>
      </w:tr>
      <w:tr w:rsidR="004E645A" w:rsidRPr="003A193B" w14:paraId="2AC2E5C0" w14:textId="77777777">
        <w:tc>
          <w:tcPr>
            <w:tcW w:w="672" w:type="pct"/>
            <w:tcBorders>
              <w:top w:val="single" w:sz="4" w:space="0" w:color="auto"/>
              <w:left w:val="single" w:sz="4" w:space="0" w:color="auto"/>
              <w:bottom w:val="single" w:sz="4" w:space="0" w:color="auto"/>
              <w:right w:val="single" w:sz="4" w:space="0" w:color="auto"/>
            </w:tcBorders>
          </w:tcPr>
          <w:p w14:paraId="5F696F2A" w14:textId="77777777" w:rsidR="004E645A" w:rsidRPr="00CA6B49" w:rsidRDefault="004E645A" w:rsidP="00CA6B49">
            <w:pPr>
              <w:pStyle w:val="Heading3"/>
              <w:spacing w:before="60" w:after="0" w:line="240" w:lineRule="auto"/>
              <w:rPr>
                <w:szCs w:val="26"/>
              </w:rPr>
            </w:pPr>
            <w:r w:rsidRPr="00CA6B49">
              <w:rPr>
                <w:szCs w:val="26"/>
              </w:rPr>
              <w:t>Ngồi, bò</w:t>
            </w:r>
          </w:p>
        </w:tc>
        <w:tc>
          <w:tcPr>
            <w:tcW w:w="1940" w:type="pct"/>
            <w:tcBorders>
              <w:top w:val="single" w:sz="4" w:space="0" w:color="auto"/>
              <w:left w:val="single" w:sz="4" w:space="0" w:color="auto"/>
              <w:bottom w:val="single" w:sz="4" w:space="0" w:color="auto"/>
              <w:right w:val="single" w:sz="4" w:space="0" w:color="auto"/>
            </w:tcBorders>
          </w:tcPr>
          <w:p w14:paraId="6ADA87D4" w14:textId="77777777" w:rsidR="004E645A" w:rsidRPr="00CA6B49" w:rsidRDefault="004E645A" w:rsidP="00CA6B49">
            <w:pPr>
              <w:spacing w:before="60"/>
              <w:jc w:val="both"/>
              <w:rPr>
                <w:sz w:val="26"/>
                <w:szCs w:val="26"/>
              </w:rPr>
            </w:pPr>
            <w:r w:rsidRPr="00CA6B49">
              <w:rPr>
                <w:sz w:val="26"/>
                <w:szCs w:val="26"/>
              </w:rPr>
              <w:t>1. Tử ngoại ngắn 60 giây, tăng 5"/ lần</w:t>
            </w:r>
          </w:p>
          <w:p w14:paraId="5C99CD98" w14:textId="77777777" w:rsidR="004E645A" w:rsidRPr="00CA6B49" w:rsidRDefault="004E645A" w:rsidP="00CA6B49">
            <w:pPr>
              <w:spacing w:before="60"/>
              <w:jc w:val="both"/>
              <w:rPr>
                <w:sz w:val="26"/>
                <w:szCs w:val="26"/>
              </w:rPr>
            </w:pPr>
            <w:r w:rsidRPr="00CA6B49">
              <w:rPr>
                <w:sz w:val="26"/>
                <w:szCs w:val="26"/>
              </w:rPr>
              <w:t>2. Galvanic dẫn CaCl2 qua lưng</w:t>
            </w:r>
          </w:p>
          <w:p w14:paraId="13712A8C" w14:textId="77777777" w:rsidR="004E645A" w:rsidRPr="00CA6B49" w:rsidRDefault="004E645A" w:rsidP="00CA6B49">
            <w:pPr>
              <w:spacing w:before="60"/>
              <w:jc w:val="both"/>
              <w:rPr>
                <w:sz w:val="26"/>
                <w:szCs w:val="26"/>
              </w:rPr>
            </w:pPr>
            <w:r w:rsidRPr="00CA6B49">
              <w:rPr>
                <w:sz w:val="26"/>
                <w:szCs w:val="26"/>
              </w:rPr>
              <w:t>Cực tác dụng (+) CaCl2 ở L4- L6</w:t>
            </w:r>
          </w:p>
          <w:p w14:paraId="7779E6AB" w14:textId="77777777" w:rsidR="004E645A" w:rsidRPr="00CA6B49" w:rsidRDefault="004E645A" w:rsidP="00CA6B49">
            <w:pPr>
              <w:spacing w:before="60"/>
              <w:jc w:val="both"/>
              <w:rPr>
                <w:sz w:val="26"/>
                <w:szCs w:val="26"/>
              </w:rPr>
            </w:pPr>
            <w:r w:rsidRPr="00CA6B49">
              <w:rPr>
                <w:sz w:val="26"/>
                <w:szCs w:val="26"/>
              </w:rPr>
              <w:t>Cực đệm (-) ở giữa 2 bả vai</w:t>
            </w:r>
          </w:p>
          <w:p w14:paraId="1A93159A" w14:textId="77777777" w:rsidR="004E645A" w:rsidRPr="00CA6B49" w:rsidRDefault="004E645A" w:rsidP="00CA6B49">
            <w:pPr>
              <w:spacing w:before="60"/>
              <w:jc w:val="both"/>
              <w:rPr>
                <w:sz w:val="26"/>
                <w:szCs w:val="26"/>
              </w:rPr>
            </w:pPr>
            <w:r w:rsidRPr="00CA6B49">
              <w:rPr>
                <w:sz w:val="26"/>
                <w:szCs w:val="26"/>
              </w:rPr>
              <w:t>Cường độ : 0,1 đến 0,5 mA/cm</w:t>
            </w:r>
            <w:r w:rsidRPr="00CA6B49">
              <w:rPr>
                <w:sz w:val="26"/>
                <w:szCs w:val="26"/>
                <w:vertAlign w:val="superscript"/>
              </w:rPr>
              <w:t>2</w:t>
            </w:r>
            <w:r w:rsidRPr="00CA6B49">
              <w:rPr>
                <w:sz w:val="26"/>
                <w:szCs w:val="26"/>
              </w:rPr>
              <w:t xml:space="preserve"> </w:t>
            </w:r>
          </w:p>
          <w:p w14:paraId="17B06294" w14:textId="77777777" w:rsidR="004E645A" w:rsidRPr="00CA6B49" w:rsidRDefault="004E645A" w:rsidP="00CA6B49">
            <w:pPr>
              <w:spacing w:before="60"/>
              <w:jc w:val="both"/>
              <w:rPr>
                <w:sz w:val="26"/>
                <w:szCs w:val="26"/>
              </w:rPr>
            </w:pPr>
            <w:r w:rsidRPr="00CA6B49">
              <w:rPr>
                <w:sz w:val="26"/>
                <w:szCs w:val="26"/>
              </w:rPr>
              <w:t>Thời gian: 15 - 30phút/lần x 20 lần/đợt</w:t>
            </w:r>
          </w:p>
          <w:p w14:paraId="64C292FE" w14:textId="77777777" w:rsidR="004E645A" w:rsidRPr="00CA6B49" w:rsidRDefault="004E645A" w:rsidP="00CA6B49">
            <w:pPr>
              <w:spacing w:before="60"/>
              <w:jc w:val="both"/>
              <w:rPr>
                <w:sz w:val="26"/>
                <w:szCs w:val="26"/>
              </w:rPr>
            </w:pPr>
          </w:p>
        </w:tc>
        <w:tc>
          <w:tcPr>
            <w:tcW w:w="2388" w:type="pct"/>
            <w:tcBorders>
              <w:top w:val="single" w:sz="4" w:space="0" w:color="auto"/>
              <w:left w:val="single" w:sz="4" w:space="0" w:color="auto"/>
              <w:bottom w:val="single" w:sz="4" w:space="0" w:color="auto"/>
              <w:right w:val="single" w:sz="4" w:space="0" w:color="auto"/>
            </w:tcBorders>
          </w:tcPr>
          <w:p w14:paraId="178E0234" w14:textId="77777777" w:rsidR="004E645A" w:rsidRPr="00CA6B49" w:rsidRDefault="004E645A" w:rsidP="00CA6B49">
            <w:pPr>
              <w:spacing w:before="60"/>
              <w:jc w:val="both"/>
              <w:rPr>
                <w:i/>
                <w:iCs/>
                <w:sz w:val="26"/>
                <w:szCs w:val="26"/>
              </w:rPr>
            </w:pPr>
            <w:r w:rsidRPr="00CA6B49">
              <w:rPr>
                <w:i/>
                <w:iCs/>
                <w:sz w:val="26"/>
                <w:szCs w:val="26"/>
              </w:rPr>
              <w:t>1. Xoa bóp cơ chân, tay, lưng</w:t>
            </w:r>
          </w:p>
          <w:p w14:paraId="3DF735E5" w14:textId="77777777" w:rsidR="004E645A" w:rsidRPr="00CA6B49" w:rsidRDefault="004E645A" w:rsidP="00CA6B49">
            <w:pPr>
              <w:spacing w:before="60"/>
              <w:jc w:val="both"/>
              <w:rPr>
                <w:i/>
                <w:iCs/>
                <w:sz w:val="26"/>
                <w:szCs w:val="26"/>
              </w:rPr>
            </w:pPr>
            <w:r w:rsidRPr="00CA6B49">
              <w:rPr>
                <w:i/>
                <w:iCs/>
                <w:sz w:val="26"/>
                <w:szCs w:val="26"/>
              </w:rPr>
              <w:t xml:space="preserve">2. Tạo thuận ngồi và thăng bằng ngồi : </w:t>
            </w:r>
          </w:p>
          <w:p w14:paraId="4FDB6416" w14:textId="77777777" w:rsidR="004E645A" w:rsidRPr="00CA6B49" w:rsidRDefault="004E645A" w:rsidP="00CA6B49">
            <w:pPr>
              <w:pStyle w:val="BodyText"/>
              <w:spacing w:before="60" w:after="0"/>
              <w:jc w:val="both"/>
              <w:rPr>
                <w:rFonts w:ascii="Times New Roman" w:eastAsia="Times New Roman" w:hAnsi="Times New Roman"/>
                <w:sz w:val="26"/>
                <w:szCs w:val="26"/>
              </w:rPr>
            </w:pPr>
            <w:r w:rsidRPr="00CA6B49">
              <w:rPr>
                <w:rFonts w:ascii="Times New Roman" w:eastAsia="Times New Roman" w:hAnsi="Times New Roman"/>
                <w:sz w:val="26"/>
                <w:szCs w:val="26"/>
              </w:rPr>
              <w:t>- Tạo thuận ngồi dậy ở tư thế nằm sấp trên sàn</w:t>
            </w:r>
          </w:p>
          <w:p w14:paraId="2E9B8E4A" w14:textId="77777777" w:rsidR="004E645A" w:rsidRPr="00CA6B49" w:rsidRDefault="004E645A" w:rsidP="00CA6B49">
            <w:pPr>
              <w:spacing w:before="60"/>
              <w:jc w:val="both"/>
              <w:rPr>
                <w:sz w:val="26"/>
                <w:szCs w:val="26"/>
              </w:rPr>
            </w:pPr>
            <w:r w:rsidRPr="00CA6B49">
              <w:rPr>
                <w:sz w:val="26"/>
                <w:szCs w:val="26"/>
              </w:rPr>
              <w:t>- Tạo thuận ngồi dậy ở tư thế nằm nghiêng</w:t>
            </w:r>
          </w:p>
          <w:p w14:paraId="20AE6EBF" w14:textId="77777777" w:rsidR="004E645A" w:rsidRPr="00CA6B49" w:rsidRDefault="004E645A" w:rsidP="00CA6B49">
            <w:pPr>
              <w:spacing w:before="60"/>
              <w:jc w:val="both"/>
              <w:rPr>
                <w:sz w:val="26"/>
                <w:szCs w:val="26"/>
              </w:rPr>
            </w:pPr>
            <w:r w:rsidRPr="00CA6B49">
              <w:rPr>
                <w:sz w:val="26"/>
                <w:szCs w:val="26"/>
              </w:rPr>
              <w:t>- Thăng băng ngồi ở tư thế ngồi trên sàn hoặc trên ghế.</w:t>
            </w:r>
          </w:p>
          <w:p w14:paraId="5EDB6243" w14:textId="77777777" w:rsidR="004E645A" w:rsidRPr="00CA6B49" w:rsidRDefault="004E645A" w:rsidP="00CA6B49">
            <w:pPr>
              <w:spacing w:before="60"/>
              <w:jc w:val="both"/>
              <w:rPr>
                <w:sz w:val="26"/>
                <w:szCs w:val="26"/>
              </w:rPr>
            </w:pPr>
            <w:r w:rsidRPr="00CA6B49">
              <w:rPr>
                <w:sz w:val="26"/>
                <w:szCs w:val="26"/>
              </w:rPr>
              <w:t>- Thăng băng ngồi ở tư thế ngồi trên bóng tập.</w:t>
            </w:r>
          </w:p>
          <w:p w14:paraId="21558C1E" w14:textId="77777777" w:rsidR="004E645A" w:rsidRPr="00CA6B49" w:rsidRDefault="004E645A" w:rsidP="00CA6B49">
            <w:pPr>
              <w:spacing w:before="60"/>
              <w:jc w:val="both"/>
              <w:rPr>
                <w:sz w:val="26"/>
                <w:szCs w:val="26"/>
              </w:rPr>
            </w:pPr>
            <w:r w:rsidRPr="00CA6B49">
              <w:rPr>
                <w:sz w:val="26"/>
                <w:szCs w:val="26"/>
              </w:rPr>
              <w:t>- Thăng băng ngồi ở tư thế ngồi trên bàn nghiêng.</w:t>
            </w:r>
          </w:p>
          <w:p w14:paraId="69ED2453" w14:textId="77777777" w:rsidR="004E645A" w:rsidRPr="00CA6B49" w:rsidRDefault="004E645A" w:rsidP="00CA6B49">
            <w:pPr>
              <w:pStyle w:val="BodyText2"/>
              <w:spacing w:before="60" w:after="0"/>
              <w:jc w:val="both"/>
              <w:rPr>
                <w:szCs w:val="26"/>
              </w:rPr>
            </w:pPr>
            <w:r w:rsidRPr="00CA6B49">
              <w:rPr>
                <w:szCs w:val="26"/>
              </w:rPr>
              <w:t xml:space="preserve">3.Tạo thuận quỳ, bò và thăng bằng   quì, bò: </w:t>
            </w:r>
          </w:p>
          <w:p w14:paraId="499784A7" w14:textId="77777777" w:rsidR="004E645A" w:rsidRPr="00CA6B49" w:rsidRDefault="004E645A" w:rsidP="00CA6B49">
            <w:pPr>
              <w:spacing w:before="60"/>
              <w:jc w:val="both"/>
              <w:rPr>
                <w:sz w:val="26"/>
                <w:szCs w:val="26"/>
              </w:rPr>
            </w:pPr>
            <w:r w:rsidRPr="00CA6B49">
              <w:rPr>
                <w:sz w:val="26"/>
                <w:szCs w:val="26"/>
              </w:rPr>
              <w:t>- Tạo thuận  bò bằng tay hoặc khăn đỡ.</w:t>
            </w:r>
          </w:p>
          <w:p w14:paraId="54C8E836" w14:textId="77777777" w:rsidR="004E645A" w:rsidRPr="00CA6B49" w:rsidRDefault="004E645A" w:rsidP="00CA6B49">
            <w:pPr>
              <w:spacing w:before="60"/>
              <w:jc w:val="both"/>
              <w:rPr>
                <w:sz w:val="26"/>
                <w:szCs w:val="26"/>
              </w:rPr>
            </w:pPr>
            <w:r w:rsidRPr="00CA6B49">
              <w:rPr>
                <w:sz w:val="26"/>
                <w:szCs w:val="26"/>
              </w:rPr>
              <w:t>- Tạo thuận ở tư thế ngồi sang quỳ trên 2 tay và 2 gối.</w:t>
            </w:r>
          </w:p>
          <w:p w14:paraId="3A814EE3" w14:textId="77777777" w:rsidR="004E645A" w:rsidRPr="00CA6B49" w:rsidRDefault="004E645A" w:rsidP="00CA6B49">
            <w:pPr>
              <w:spacing w:before="60"/>
              <w:jc w:val="both"/>
              <w:rPr>
                <w:sz w:val="26"/>
                <w:szCs w:val="26"/>
              </w:rPr>
            </w:pPr>
            <w:r w:rsidRPr="00CA6B49">
              <w:rPr>
                <w:sz w:val="26"/>
                <w:szCs w:val="26"/>
              </w:rPr>
              <w:t>- Tạo thuận từ ngồi sang quỳ trên 2 gối.</w:t>
            </w:r>
          </w:p>
          <w:p w14:paraId="0DBC2A31" w14:textId="77777777" w:rsidR="004E645A" w:rsidRPr="00CA6B49" w:rsidRDefault="004E645A" w:rsidP="00CA6B49">
            <w:pPr>
              <w:spacing w:before="60"/>
              <w:jc w:val="both"/>
              <w:rPr>
                <w:sz w:val="26"/>
                <w:szCs w:val="26"/>
              </w:rPr>
            </w:pPr>
            <w:r w:rsidRPr="00CA6B49">
              <w:rPr>
                <w:sz w:val="26"/>
                <w:szCs w:val="26"/>
              </w:rPr>
              <w:t xml:space="preserve">- Tạo thuận dồn trong lượng lên </w:t>
            </w:r>
            <w:r w:rsidRPr="00CA6B49">
              <w:rPr>
                <w:spacing w:val="-4"/>
                <w:sz w:val="26"/>
                <w:szCs w:val="26"/>
              </w:rPr>
              <w:t>khớp háng ở tư thế quỳ trên 2 gối.</w:t>
            </w:r>
          </w:p>
          <w:p w14:paraId="06AB5778" w14:textId="77777777" w:rsidR="004E645A" w:rsidRPr="00CA6B49" w:rsidRDefault="004E645A" w:rsidP="00CA6B49">
            <w:pPr>
              <w:spacing w:before="60"/>
              <w:jc w:val="both"/>
              <w:rPr>
                <w:sz w:val="26"/>
                <w:szCs w:val="26"/>
              </w:rPr>
            </w:pPr>
            <w:r w:rsidRPr="00CA6B49">
              <w:rPr>
                <w:sz w:val="26"/>
                <w:szCs w:val="26"/>
              </w:rPr>
              <w:t>- Thăng bằng có trợ giúp ở tư thế quỳ trên 2 gối.</w:t>
            </w:r>
          </w:p>
          <w:p w14:paraId="76475CE0" w14:textId="77777777" w:rsidR="004E645A" w:rsidRPr="00CA6B49" w:rsidRDefault="004E645A" w:rsidP="00CA6B49">
            <w:pPr>
              <w:spacing w:before="60"/>
              <w:jc w:val="both"/>
              <w:rPr>
                <w:sz w:val="26"/>
                <w:szCs w:val="26"/>
              </w:rPr>
            </w:pPr>
            <w:r w:rsidRPr="00CA6B49">
              <w:rPr>
                <w:sz w:val="26"/>
                <w:szCs w:val="26"/>
              </w:rPr>
              <w:t>- Thăng bằng ở tư thế quỳ 1 chân.</w:t>
            </w:r>
          </w:p>
        </w:tc>
      </w:tr>
      <w:tr w:rsidR="004E645A" w:rsidRPr="003A193B" w14:paraId="7B1A82AB" w14:textId="77777777">
        <w:tc>
          <w:tcPr>
            <w:tcW w:w="672" w:type="pct"/>
            <w:tcBorders>
              <w:top w:val="single" w:sz="4" w:space="0" w:color="auto"/>
              <w:left w:val="single" w:sz="4" w:space="0" w:color="auto"/>
              <w:bottom w:val="single" w:sz="4" w:space="0" w:color="auto"/>
              <w:right w:val="single" w:sz="4" w:space="0" w:color="auto"/>
            </w:tcBorders>
          </w:tcPr>
          <w:p w14:paraId="11F4D1A4" w14:textId="77777777" w:rsidR="004E645A" w:rsidRPr="00CA6B49" w:rsidRDefault="004E645A" w:rsidP="00CA6B49">
            <w:pPr>
              <w:spacing w:before="60"/>
              <w:jc w:val="both"/>
              <w:rPr>
                <w:b/>
                <w:bCs/>
                <w:i/>
                <w:iCs/>
                <w:sz w:val="26"/>
                <w:szCs w:val="26"/>
              </w:rPr>
            </w:pPr>
            <w:r w:rsidRPr="00CA6B49">
              <w:rPr>
                <w:b/>
                <w:bCs/>
                <w:i/>
                <w:iCs/>
                <w:sz w:val="26"/>
                <w:szCs w:val="26"/>
              </w:rPr>
              <w:t>Đứng, đi</w:t>
            </w:r>
          </w:p>
        </w:tc>
        <w:tc>
          <w:tcPr>
            <w:tcW w:w="1940" w:type="pct"/>
            <w:tcBorders>
              <w:top w:val="single" w:sz="4" w:space="0" w:color="auto"/>
              <w:left w:val="single" w:sz="4" w:space="0" w:color="auto"/>
              <w:bottom w:val="single" w:sz="4" w:space="0" w:color="auto"/>
              <w:right w:val="single" w:sz="4" w:space="0" w:color="auto"/>
            </w:tcBorders>
          </w:tcPr>
          <w:p w14:paraId="781B40B7" w14:textId="77777777" w:rsidR="004E645A" w:rsidRPr="00CA6B49" w:rsidRDefault="004E645A" w:rsidP="00CA6B49">
            <w:pPr>
              <w:spacing w:before="60"/>
              <w:jc w:val="both"/>
              <w:rPr>
                <w:sz w:val="26"/>
                <w:szCs w:val="26"/>
              </w:rPr>
            </w:pPr>
            <w:r w:rsidRPr="00CA6B49">
              <w:rPr>
                <w:sz w:val="26"/>
                <w:szCs w:val="26"/>
              </w:rPr>
              <w:t>1. Tử ngoại ngắn 60 giây, tăng 5"/ lần</w:t>
            </w:r>
          </w:p>
          <w:p w14:paraId="488E98E7" w14:textId="77777777" w:rsidR="004E645A" w:rsidRPr="00CA6B49" w:rsidRDefault="004E645A" w:rsidP="00CA6B49">
            <w:pPr>
              <w:spacing w:before="60"/>
              <w:jc w:val="both"/>
              <w:rPr>
                <w:sz w:val="26"/>
                <w:szCs w:val="26"/>
              </w:rPr>
            </w:pPr>
            <w:r w:rsidRPr="00CA6B49">
              <w:rPr>
                <w:sz w:val="26"/>
                <w:szCs w:val="26"/>
              </w:rPr>
              <w:t>2. Galvanic dẫn CaCl2 toàn thân</w:t>
            </w:r>
          </w:p>
          <w:p w14:paraId="218CA977" w14:textId="77777777" w:rsidR="004E645A" w:rsidRPr="00CA6B49" w:rsidRDefault="004E645A" w:rsidP="00CA6B49">
            <w:pPr>
              <w:spacing w:before="60"/>
              <w:jc w:val="both"/>
              <w:rPr>
                <w:sz w:val="26"/>
                <w:szCs w:val="26"/>
              </w:rPr>
            </w:pPr>
            <w:r w:rsidRPr="00CA6B49">
              <w:rPr>
                <w:sz w:val="26"/>
                <w:szCs w:val="26"/>
              </w:rPr>
              <w:t>Cực tác dụng (+) CaCl2 ở cơ sinh đôi dép 2 chân</w:t>
            </w:r>
          </w:p>
          <w:p w14:paraId="2C4E0203" w14:textId="77777777" w:rsidR="004E645A" w:rsidRPr="00CA6B49" w:rsidRDefault="004E645A" w:rsidP="00CA6B49">
            <w:pPr>
              <w:spacing w:before="60"/>
              <w:jc w:val="both"/>
              <w:rPr>
                <w:sz w:val="26"/>
                <w:szCs w:val="26"/>
              </w:rPr>
            </w:pPr>
            <w:r w:rsidRPr="00CA6B49">
              <w:rPr>
                <w:sz w:val="26"/>
                <w:szCs w:val="26"/>
              </w:rPr>
              <w:t>Cực đệm (-) ở L4 - L6</w:t>
            </w:r>
          </w:p>
          <w:p w14:paraId="47B00761" w14:textId="77777777" w:rsidR="004E645A" w:rsidRPr="00CA6B49" w:rsidRDefault="004E645A" w:rsidP="00CA6B49">
            <w:pPr>
              <w:spacing w:before="60"/>
              <w:jc w:val="both"/>
              <w:rPr>
                <w:sz w:val="26"/>
                <w:szCs w:val="26"/>
              </w:rPr>
            </w:pPr>
            <w:r w:rsidRPr="00CA6B49">
              <w:rPr>
                <w:sz w:val="26"/>
                <w:szCs w:val="26"/>
              </w:rPr>
              <w:t>Cường độ : 0,1 đến 0,5 mA/cm</w:t>
            </w:r>
            <w:r w:rsidRPr="00CA6B49">
              <w:rPr>
                <w:sz w:val="26"/>
                <w:szCs w:val="26"/>
                <w:vertAlign w:val="superscript"/>
              </w:rPr>
              <w:t>2</w:t>
            </w:r>
            <w:r w:rsidRPr="00CA6B49">
              <w:rPr>
                <w:sz w:val="26"/>
                <w:szCs w:val="26"/>
              </w:rPr>
              <w:t xml:space="preserve"> </w:t>
            </w:r>
          </w:p>
          <w:p w14:paraId="4717E95B" w14:textId="77777777" w:rsidR="004E645A" w:rsidRPr="00CA6B49" w:rsidRDefault="004E645A" w:rsidP="00CA6B49">
            <w:pPr>
              <w:spacing w:before="60"/>
              <w:jc w:val="both"/>
              <w:rPr>
                <w:sz w:val="26"/>
                <w:szCs w:val="26"/>
              </w:rPr>
            </w:pPr>
            <w:r w:rsidRPr="00CA6B49">
              <w:rPr>
                <w:sz w:val="26"/>
                <w:szCs w:val="26"/>
              </w:rPr>
              <w:t>Thời gian: 15 - 30phút/lần x 20 lần/đợt</w:t>
            </w:r>
          </w:p>
        </w:tc>
        <w:tc>
          <w:tcPr>
            <w:tcW w:w="2388" w:type="pct"/>
            <w:tcBorders>
              <w:top w:val="single" w:sz="4" w:space="0" w:color="auto"/>
              <w:left w:val="single" w:sz="4" w:space="0" w:color="auto"/>
              <w:bottom w:val="single" w:sz="4" w:space="0" w:color="auto"/>
              <w:right w:val="single" w:sz="4" w:space="0" w:color="auto"/>
            </w:tcBorders>
          </w:tcPr>
          <w:p w14:paraId="7B602F15" w14:textId="77777777" w:rsidR="004E645A" w:rsidRPr="00CA6B49" w:rsidRDefault="004E645A" w:rsidP="00CA6B49">
            <w:pPr>
              <w:spacing w:before="60"/>
              <w:jc w:val="both"/>
              <w:rPr>
                <w:i/>
                <w:iCs/>
                <w:sz w:val="26"/>
                <w:szCs w:val="26"/>
              </w:rPr>
            </w:pPr>
            <w:r w:rsidRPr="00CA6B49">
              <w:rPr>
                <w:i/>
                <w:iCs/>
                <w:sz w:val="26"/>
                <w:szCs w:val="26"/>
              </w:rPr>
              <w:t>1. Xoa bóp cơ chân, tay, lưng</w:t>
            </w:r>
          </w:p>
          <w:p w14:paraId="33FB2F77" w14:textId="77777777" w:rsidR="004E645A" w:rsidRPr="00CA6B49" w:rsidRDefault="004E645A" w:rsidP="00CA6B49">
            <w:pPr>
              <w:spacing w:before="60"/>
              <w:jc w:val="both"/>
              <w:rPr>
                <w:i/>
                <w:iCs/>
                <w:sz w:val="26"/>
                <w:szCs w:val="26"/>
              </w:rPr>
            </w:pPr>
            <w:r w:rsidRPr="00CA6B49">
              <w:rPr>
                <w:i/>
                <w:iCs/>
                <w:sz w:val="26"/>
                <w:szCs w:val="26"/>
              </w:rPr>
              <w:t>2. KT tạo thuận đứng, đi</w:t>
            </w:r>
          </w:p>
          <w:p w14:paraId="4658C55E" w14:textId="77777777" w:rsidR="004E645A" w:rsidRPr="00CA6B49" w:rsidRDefault="004E645A" w:rsidP="00CA6B49">
            <w:pPr>
              <w:pStyle w:val="BodyText"/>
              <w:spacing w:before="60" w:after="0"/>
              <w:jc w:val="both"/>
              <w:rPr>
                <w:rFonts w:ascii="Times New Roman" w:eastAsia="Times New Roman" w:hAnsi="Times New Roman"/>
                <w:sz w:val="26"/>
                <w:szCs w:val="26"/>
              </w:rPr>
            </w:pPr>
            <w:r w:rsidRPr="00CA6B49">
              <w:rPr>
                <w:rFonts w:ascii="Times New Roman" w:eastAsia="Times New Roman" w:hAnsi="Times New Roman"/>
                <w:sz w:val="26"/>
                <w:szCs w:val="26"/>
              </w:rPr>
              <w:t>- Tạo thuận đứng bám có trợ giúp bằng tay</w:t>
            </w:r>
          </w:p>
          <w:p w14:paraId="56987885" w14:textId="77777777" w:rsidR="004E645A" w:rsidRPr="00CA6B49" w:rsidRDefault="004E645A" w:rsidP="00CA6B49">
            <w:pPr>
              <w:spacing w:before="60"/>
              <w:jc w:val="both"/>
              <w:rPr>
                <w:sz w:val="26"/>
                <w:szCs w:val="26"/>
              </w:rPr>
            </w:pPr>
            <w:r w:rsidRPr="00CA6B49">
              <w:rPr>
                <w:sz w:val="26"/>
                <w:szCs w:val="26"/>
              </w:rPr>
              <w:t>- Tập đi thanh song song</w:t>
            </w:r>
          </w:p>
          <w:p w14:paraId="32546A32" w14:textId="77777777" w:rsidR="004E645A" w:rsidRPr="00CA6B49" w:rsidRDefault="004E645A" w:rsidP="00CA6B49">
            <w:pPr>
              <w:spacing w:before="60"/>
              <w:jc w:val="both"/>
              <w:rPr>
                <w:sz w:val="26"/>
                <w:szCs w:val="26"/>
              </w:rPr>
            </w:pPr>
            <w:r w:rsidRPr="00CA6B49">
              <w:rPr>
                <w:sz w:val="26"/>
                <w:szCs w:val="26"/>
              </w:rPr>
              <w:t>- Tập đi với khung đi</w:t>
            </w:r>
          </w:p>
          <w:p w14:paraId="6B7ADEDF" w14:textId="77777777" w:rsidR="004E645A" w:rsidRPr="00CA6B49" w:rsidRDefault="004E645A" w:rsidP="00CA6B49">
            <w:pPr>
              <w:pStyle w:val="BodyText2"/>
              <w:spacing w:before="60" w:after="0"/>
              <w:jc w:val="both"/>
              <w:rPr>
                <w:szCs w:val="26"/>
              </w:rPr>
            </w:pPr>
            <w:r w:rsidRPr="00CA6B49">
              <w:rPr>
                <w:szCs w:val="26"/>
              </w:rPr>
              <w:t>3.Bài tập thăng bằng đứng, đi:</w:t>
            </w:r>
          </w:p>
          <w:p w14:paraId="63C501A1" w14:textId="77777777" w:rsidR="004E645A" w:rsidRPr="00CA6B49" w:rsidRDefault="004E645A" w:rsidP="00CA6B49">
            <w:pPr>
              <w:spacing w:before="60"/>
              <w:jc w:val="both"/>
              <w:rPr>
                <w:sz w:val="26"/>
                <w:szCs w:val="26"/>
              </w:rPr>
            </w:pPr>
            <w:r w:rsidRPr="00CA6B49">
              <w:rPr>
                <w:sz w:val="26"/>
                <w:szCs w:val="26"/>
              </w:rPr>
              <w:t>- Thăng bằng đứng trên bàn thăng bằng</w:t>
            </w:r>
          </w:p>
          <w:p w14:paraId="17DC57A1" w14:textId="77777777" w:rsidR="004E645A" w:rsidRPr="00CA6B49" w:rsidRDefault="004E645A" w:rsidP="00CA6B49">
            <w:pPr>
              <w:spacing w:before="60"/>
              <w:jc w:val="both"/>
              <w:rPr>
                <w:sz w:val="26"/>
                <w:szCs w:val="26"/>
              </w:rPr>
            </w:pPr>
            <w:r w:rsidRPr="00CA6B49">
              <w:rPr>
                <w:sz w:val="26"/>
                <w:szCs w:val="26"/>
              </w:rPr>
              <w:t>- Tạo thuận dồn trọng lượng lên từng chân</w:t>
            </w:r>
          </w:p>
        </w:tc>
      </w:tr>
    </w:tbl>
    <w:p w14:paraId="4313C964"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3.2. Các bài tập vận động:</w:t>
      </w:r>
    </w:p>
    <w:p w14:paraId="6921D120" w14:textId="77777777" w:rsidR="001B4450" w:rsidRPr="001B4450" w:rsidRDefault="001B4450" w:rsidP="005E191A">
      <w:pPr>
        <w:spacing w:before="120" w:after="60" w:line="276" w:lineRule="auto"/>
        <w:ind w:firstLine="567"/>
        <w:jc w:val="both"/>
        <w:rPr>
          <w:b/>
          <w:bCs/>
          <w:sz w:val="26"/>
          <w:szCs w:val="26"/>
          <w:u w:val="single"/>
        </w:rPr>
      </w:pPr>
      <w:r w:rsidRPr="001B4450">
        <w:rPr>
          <w:b/>
          <w:bCs/>
          <w:sz w:val="26"/>
          <w:szCs w:val="26"/>
          <w:u w:val="single"/>
        </w:rPr>
        <w:t xml:space="preserve">Bài tập 1: Xoa bóp  </w:t>
      </w:r>
    </w:p>
    <w:p w14:paraId="5160A39F" w14:textId="77777777" w:rsidR="001B4450" w:rsidRPr="001B4450" w:rsidRDefault="001B4450" w:rsidP="005E191A">
      <w:pPr>
        <w:spacing w:before="120" w:after="60" w:line="276" w:lineRule="auto"/>
        <w:ind w:firstLine="567"/>
        <w:jc w:val="both"/>
        <w:rPr>
          <w:sz w:val="26"/>
          <w:szCs w:val="26"/>
        </w:rPr>
      </w:pPr>
      <w:r w:rsidRPr="001B4450">
        <w:rPr>
          <w:sz w:val="26"/>
          <w:szCs w:val="26"/>
        </w:rPr>
        <w:t>Mục tiêu : Tăng cường cơ lực.</w:t>
      </w:r>
    </w:p>
    <w:p w14:paraId="0371F34A"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1. Xoa bóp cơ tay :  </w:t>
      </w:r>
    </w:p>
    <w:p w14:paraId="458F2045" w14:textId="77777777" w:rsidR="001B4450" w:rsidRPr="001B4450" w:rsidRDefault="001B4450" w:rsidP="005E191A">
      <w:pPr>
        <w:spacing w:before="120" w:after="60" w:line="276" w:lineRule="auto"/>
        <w:ind w:firstLine="567"/>
        <w:jc w:val="both"/>
        <w:rPr>
          <w:sz w:val="26"/>
          <w:szCs w:val="26"/>
        </w:rPr>
      </w:pPr>
      <w:r w:rsidRPr="001B4450">
        <w:rPr>
          <w:sz w:val="26"/>
          <w:szCs w:val="26"/>
        </w:rPr>
        <w:t>+ Tư thế: Bệnh nhân nằm ngửa trên đệm hoặc bàn điều trị</w:t>
      </w:r>
    </w:p>
    <w:p w14:paraId="1ED5CE5C" w14:textId="77777777" w:rsidR="001B4450" w:rsidRPr="001B4450" w:rsidRDefault="001B4450" w:rsidP="005E191A">
      <w:pPr>
        <w:spacing w:before="120" w:after="60" w:line="276" w:lineRule="auto"/>
        <w:ind w:firstLine="567"/>
        <w:jc w:val="both"/>
        <w:rPr>
          <w:sz w:val="26"/>
          <w:szCs w:val="26"/>
        </w:rPr>
      </w:pPr>
      <w:r w:rsidRPr="001B4450">
        <w:rPr>
          <w:sz w:val="26"/>
          <w:szCs w:val="26"/>
        </w:rPr>
        <w:t>KTV ngồi hoặc đứng bên phía tay cần xoa</w:t>
      </w:r>
    </w:p>
    <w:p w14:paraId="0B5A6A5B" w14:textId="77777777" w:rsidR="001B4450" w:rsidRPr="001B4450" w:rsidRDefault="001B4450" w:rsidP="005E191A">
      <w:pPr>
        <w:spacing w:before="120" w:after="60" w:line="276" w:lineRule="auto"/>
        <w:ind w:firstLine="567"/>
        <w:jc w:val="both"/>
        <w:rPr>
          <w:sz w:val="26"/>
          <w:szCs w:val="26"/>
        </w:rPr>
      </w:pPr>
      <w:r w:rsidRPr="001B4450">
        <w:rPr>
          <w:sz w:val="26"/>
          <w:szCs w:val="26"/>
        </w:rPr>
        <w:t>+ Kỹ thuật : Xoa vuốt mơn, chà xát lòng bàn tay, mu tay, miết các kẽ đốt bàn, màng liên cốt trụ quay, bóp cơ, nhào cơ, rung cơ cẳng tay, cánh tay.</w:t>
      </w:r>
    </w:p>
    <w:p w14:paraId="26AECAC0"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2. Xoa bóp chân : </w:t>
      </w:r>
    </w:p>
    <w:p w14:paraId="1AA4E93D" w14:textId="77777777" w:rsidR="001B4450" w:rsidRPr="001B4450" w:rsidRDefault="001B4450" w:rsidP="005E191A">
      <w:pPr>
        <w:spacing w:before="120" w:after="60" w:line="276" w:lineRule="auto"/>
        <w:ind w:firstLine="567"/>
        <w:jc w:val="both"/>
        <w:rPr>
          <w:sz w:val="26"/>
          <w:szCs w:val="26"/>
        </w:rPr>
      </w:pPr>
      <w:r w:rsidRPr="001B4450">
        <w:rPr>
          <w:sz w:val="26"/>
          <w:szCs w:val="26"/>
        </w:rPr>
        <w:t>+ Tư thế: Bệnh nhân nằm ngửa  trên đệm hoặc bàn điều trị</w:t>
      </w:r>
    </w:p>
    <w:p w14:paraId="4394998F" w14:textId="77777777" w:rsidR="001B4450" w:rsidRPr="001B4450" w:rsidRDefault="001B4450" w:rsidP="005E191A">
      <w:pPr>
        <w:spacing w:before="120" w:after="60" w:line="276" w:lineRule="auto"/>
        <w:ind w:firstLine="567"/>
        <w:jc w:val="both"/>
        <w:rPr>
          <w:sz w:val="26"/>
          <w:szCs w:val="26"/>
        </w:rPr>
      </w:pPr>
      <w:r w:rsidRPr="001B4450">
        <w:rPr>
          <w:sz w:val="26"/>
          <w:szCs w:val="26"/>
        </w:rPr>
        <w:t>KTV ngồi hoặc đứng phía dưới chân cần xoa</w:t>
      </w:r>
    </w:p>
    <w:p w14:paraId="36D3D8F8" w14:textId="77777777" w:rsidR="001B4450" w:rsidRPr="001B4450" w:rsidRDefault="001B4450" w:rsidP="005E191A">
      <w:pPr>
        <w:spacing w:before="120" w:after="60" w:line="276" w:lineRule="auto"/>
        <w:ind w:firstLine="567"/>
        <w:jc w:val="both"/>
        <w:rPr>
          <w:sz w:val="26"/>
          <w:szCs w:val="26"/>
        </w:rPr>
      </w:pPr>
      <w:r w:rsidRPr="001B4450">
        <w:rPr>
          <w:sz w:val="26"/>
          <w:szCs w:val="26"/>
        </w:rPr>
        <w:t>+ Kỹ thuật: Xoa vuốt mơn, chà xát lòng bàn chân, mu chân, miết các kẽ đốt bàn, xung quanh mắt cá trong, ngoài, bóp cơ, nhào cơ, rung cơ bắp chân, đùi</w:t>
      </w:r>
    </w:p>
    <w:p w14:paraId="783769A6"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3. Xoa bóp cơ lưng: </w:t>
      </w:r>
    </w:p>
    <w:p w14:paraId="00DCF10E" w14:textId="77777777" w:rsidR="001B4450" w:rsidRPr="001B4450" w:rsidRDefault="001B4450" w:rsidP="005E191A">
      <w:pPr>
        <w:spacing w:before="120" w:after="60" w:line="276" w:lineRule="auto"/>
        <w:ind w:firstLine="567"/>
        <w:jc w:val="both"/>
        <w:rPr>
          <w:sz w:val="26"/>
          <w:szCs w:val="26"/>
        </w:rPr>
      </w:pPr>
      <w:r w:rsidRPr="001B4450">
        <w:rPr>
          <w:sz w:val="26"/>
          <w:szCs w:val="26"/>
        </w:rPr>
        <w:t>+ Tư thế bệnh nhân: Bệnh nhân nằm sấp trên đệm hoặc bàn điều trị KTV ngồi  hoặc đứng bên cạnh bệnh nhân</w:t>
      </w:r>
    </w:p>
    <w:p w14:paraId="3718615B" w14:textId="77777777" w:rsidR="001B4450" w:rsidRPr="001B4450" w:rsidRDefault="001B4450" w:rsidP="005E191A">
      <w:pPr>
        <w:spacing w:before="120" w:after="60" w:line="276" w:lineRule="auto"/>
        <w:ind w:firstLine="567"/>
        <w:jc w:val="both"/>
        <w:rPr>
          <w:sz w:val="26"/>
          <w:szCs w:val="26"/>
        </w:rPr>
      </w:pPr>
      <w:r w:rsidRPr="001B4450">
        <w:rPr>
          <w:sz w:val="26"/>
          <w:szCs w:val="26"/>
        </w:rPr>
        <w:t>+ Kỹ thuật: Xoa vuốt mơn, miết dọc 2 bên cột sống, cạnh xương chậu, kẽ xương sườn, bóp cơ, nhào cơ, rung cơ.</w:t>
      </w:r>
    </w:p>
    <w:p w14:paraId="3D5BAD89"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3.3. Ngôn ngữ trị liệu:</w:t>
      </w:r>
    </w:p>
    <w:p w14:paraId="011D3F09" w14:textId="77777777" w:rsidR="001B4450" w:rsidRPr="001B4450" w:rsidRDefault="001B4450" w:rsidP="005E191A">
      <w:pPr>
        <w:spacing w:before="120" w:after="60" w:line="276" w:lineRule="auto"/>
        <w:ind w:firstLine="567"/>
        <w:jc w:val="both"/>
        <w:rPr>
          <w:sz w:val="26"/>
          <w:szCs w:val="26"/>
          <w:u w:val="single"/>
        </w:rPr>
      </w:pPr>
      <w:r w:rsidRPr="001B4450">
        <w:rPr>
          <w:sz w:val="26"/>
          <w:szCs w:val="26"/>
          <w:u w:val="single"/>
        </w:rPr>
        <w:t>+ Huấn luyện kỹ năng giao tiếp sớm:</w:t>
      </w:r>
    </w:p>
    <w:p w14:paraId="5A07DCB6"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1</w:t>
      </w:r>
      <w:r w:rsidRPr="001B4450">
        <w:rPr>
          <w:sz w:val="26"/>
          <w:szCs w:val="26"/>
        </w:rPr>
        <w:t>: Đánh giá kỹ năng giao tiếp sớm (Xem kỹ trong phiếu đánh giá)</w:t>
      </w:r>
    </w:p>
    <w:p w14:paraId="7AAB24E8" w14:textId="77777777" w:rsidR="001B4450" w:rsidRPr="001B4450" w:rsidRDefault="001B4450" w:rsidP="005E191A">
      <w:pPr>
        <w:spacing w:before="120" w:after="60" w:line="276" w:lineRule="auto"/>
        <w:ind w:firstLine="567"/>
        <w:jc w:val="both"/>
        <w:rPr>
          <w:sz w:val="26"/>
          <w:szCs w:val="26"/>
        </w:rPr>
      </w:pPr>
      <w:r w:rsidRPr="001B4450">
        <w:rPr>
          <w:sz w:val="26"/>
          <w:szCs w:val="26"/>
        </w:rPr>
        <w:t>- Đánh giá khả năng tập trung: Gồm nhìn, lắng nghe, thời gian, suy nghĩ.</w:t>
      </w:r>
    </w:p>
    <w:p w14:paraId="12B3C814"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 Khả năng bắt chước và lần lượt :      </w:t>
      </w:r>
    </w:p>
    <w:p w14:paraId="160F5B0B" w14:textId="77777777" w:rsidR="001B4450" w:rsidRPr="001B4450" w:rsidRDefault="001B4450" w:rsidP="005E191A">
      <w:pPr>
        <w:spacing w:before="120" w:after="60" w:line="276" w:lineRule="auto"/>
        <w:ind w:firstLine="567"/>
        <w:jc w:val="both"/>
        <w:rPr>
          <w:sz w:val="26"/>
          <w:szCs w:val="26"/>
        </w:rPr>
      </w:pPr>
      <w:r w:rsidRPr="001B4450">
        <w:rPr>
          <w:sz w:val="26"/>
          <w:szCs w:val="26"/>
        </w:rPr>
        <w:t>+ Những cử động trên nét mặt.</w:t>
      </w:r>
    </w:p>
    <w:p w14:paraId="66247C2D" w14:textId="77777777" w:rsidR="001B4450" w:rsidRPr="001B4450" w:rsidRDefault="001B4450" w:rsidP="005E191A">
      <w:pPr>
        <w:spacing w:before="120" w:after="60" w:line="276" w:lineRule="auto"/>
        <w:ind w:firstLine="567"/>
        <w:jc w:val="both"/>
        <w:rPr>
          <w:sz w:val="26"/>
          <w:szCs w:val="26"/>
        </w:rPr>
      </w:pPr>
      <w:r w:rsidRPr="001B4450">
        <w:rPr>
          <w:sz w:val="26"/>
          <w:szCs w:val="26"/>
        </w:rPr>
        <w:t>+ Các hoạt động.</w:t>
      </w:r>
    </w:p>
    <w:p w14:paraId="20BCB99E" w14:textId="77777777" w:rsidR="001B4450" w:rsidRPr="001B4450" w:rsidRDefault="001B4450" w:rsidP="005E191A">
      <w:pPr>
        <w:spacing w:before="120" w:after="60" w:line="276" w:lineRule="auto"/>
        <w:ind w:firstLine="567"/>
        <w:jc w:val="both"/>
        <w:rPr>
          <w:sz w:val="26"/>
          <w:szCs w:val="26"/>
        </w:rPr>
      </w:pPr>
      <w:r w:rsidRPr="001B4450">
        <w:rPr>
          <w:sz w:val="26"/>
          <w:szCs w:val="26"/>
        </w:rPr>
        <w:t>+ Các hoạt động với đồ chơi.</w:t>
      </w:r>
    </w:p>
    <w:p w14:paraId="0329B220" w14:textId="77777777" w:rsidR="001B4450" w:rsidRPr="001B4450" w:rsidRDefault="001B4450" w:rsidP="005E191A">
      <w:pPr>
        <w:spacing w:before="120" w:after="60" w:line="276" w:lineRule="auto"/>
        <w:ind w:firstLine="567"/>
        <w:jc w:val="both"/>
        <w:rPr>
          <w:sz w:val="26"/>
          <w:szCs w:val="26"/>
        </w:rPr>
      </w:pPr>
      <w:r w:rsidRPr="001B4450">
        <w:rPr>
          <w:sz w:val="26"/>
          <w:szCs w:val="26"/>
        </w:rPr>
        <w:t>+ Âm thanh.</w:t>
      </w:r>
    </w:p>
    <w:p w14:paraId="71A3334A" w14:textId="77777777" w:rsidR="001B4450" w:rsidRPr="001B4450" w:rsidRDefault="001B4450" w:rsidP="005E191A">
      <w:pPr>
        <w:spacing w:before="120" w:after="60" w:line="276" w:lineRule="auto"/>
        <w:ind w:firstLine="567"/>
        <w:jc w:val="both"/>
        <w:rPr>
          <w:sz w:val="26"/>
          <w:szCs w:val="26"/>
        </w:rPr>
      </w:pPr>
      <w:r w:rsidRPr="001B4450">
        <w:rPr>
          <w:sz w:val="26"/>
          <w:szCs w:val="26"/>
        </w:rPr>
        <w:t>+ Từ</w:t>
      </w:r>
    </w:p>
    <w:p w14:paraId="1CF38A89" w14:textId="77777777" w:rsidR="001B4450" w:rsidRPr="001B4450" w:rsidRDefault="001B4450" w:rsidP="005E191A">
      <w:pPr>
        <w:spacing w:before="120" w:after="60" w:line="276" w:lineRule="auto"/>
        <w:ind w:firstLine="567"/>
        <w:jc w:val="both"/>
        <w:rPr>
          <w:sz w:val="26"/>
          <w:szCs w:val="26"/>
        </w:rPr>
      </w:pPr>
      <w:r w:rsidRPr="001B4450">
        <w:rPr>
          <w:sz w:val="26"/>
          <w:szCs w:val="26"/>
        </w:rPr>
        <w:t>- Khả năng chơi: là cách trẻ học tìm hiểu môi trường xung quanh, chơi có luật, chơi tưởng tượng...</w:t>
      </w:r>
    </w:p>
    <w:p w14:paraId="46165C7F" w14:textId="77777777" w:rsidR="001B4450" w:rsidRPr="001B4450" w:rsidRDefault="001B4450" w:rsidP="005E191A">
      <w:pPr>
        <w:spacing w:before="120" w:after="60" w:line="276" w:lineRule="auto"/>
        <w:ind w:firstLine="567"/>
        <w:jc w:val="both"/>
        <w:rPr>
          <w:sz w:val="26"/>
          <w:szCs w:val="26"/>
        </w:rPr>
      </w:pPr>
      <w:r w:rsidRPr="001B4450">
        <w:rPr>
          <w:sz w:val="26"/>
          <w:szCs w:val="26"/>
        </w:rPr>
        <w:t>- Đánh giá về cử chỉ và tranh ảnh : Cử chỉ là vận động chủ ý của cơ thể được nhắc lại nhiều lần có mục đích.</w:t>
      </w:r>
    </w:p>
    <w:p w14:paraId="62E74CDA" w14:textId="77777777" w:rsidR="001B4450" w:rsidRPr="001B4450" w:rsidRDefault="001B4450" w:rsidP="005E191A">
      <w:pPr>
        <w:spacing w:before="120" w:after="60" w:line="276" w:lineRule="auto"/>
        <w:ind w:firstLine="567"/>
        <w:jc w:val="both"/>
        <w:rPr>
          <w:sz w:val="26"/>
          <w:szCs w:val="26"/>
        </w:rPr>
      </w:pPr>
      <w:r w:rsidRPr="001B4450">
        <w:rPr>
          <w:sz w:val="26"/>
          <w:szCs w:val="26"/>
        </w:rPr>
        <w:t>- Đánh giá về kỹ năng xã hội và sử dụng ngôn ngữ : Đây là kỹ năng để trẻ xây dựng mối quan hệ với mọi người.</w:t>
      </w:r>
    </w:p>
    <w:p w14:paraId="5E7C236E"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Những kỹ năng này bao gồm </w:t>
      </w:r>
      <w:r w:rsidRPr="001B4450">
        <w:rPr>
          <w:sz w:val="26"/>
          <w:szCs w:val="26"/>
        </w:rPr>
        <w:tab/>
      </w:r>
    </w:p>
    <w:p w14:paraId="5B6823CD" w14:textId="77777777" w:rsidR="001B4450" w:rsidRPr="001B4450" w:rsidRDefault="001B4450" w:rsidP="005E191A">
      <w:pPr>
        <w:spacing w:before="120" w:after="60" w:line="276" w:lineRule="auto"/>
        <w:ind w:firstLine="567"/>
        <w:jc w:val="both"/>
        <w:rPr>
          <w:sz w:val="26"/>
          <w:szCs w:val="26"/>
        </w:rPr>
      </w:pPr>
      <w:r w:rsidRPr="001B4450">
        <w:rPr>
          <w:sz w:val="26"/>
          <w:szCs w:val="26"/>
        </w:rPr>
        <w:t>+ Lần lượt, đáp ứng.</w:t>
      </w:r>
    </w:p>
    <w:p w14:paraId="45325E71" w14:textId="77777777" w:rsidR="001B4450" w:rsidRPr="001B4450" w:rsidRDefault="001B4450" w:rsidP="005E191A">
      <w:pPr>
        <w:spacing w:before="120" w:after="60" w:line="276" w:lineRule="auto"/>
        <w:ind w:firstLine="567"/>
        <w:jc w:val="both"/>
        <w:rPr>
          <w:sz w:val="26"/>
          <w:szCs w:val="26"/>
        </w:rPr>
      </w:pPr>
      <w:r w:rsidRPr="001B4450">
        <w:rPr>
          <w:sz w:val="26"/>
          <w:szCs w:val="26"/>
        </w:rPr>
        <w:t>+ Chú ý và chia sẻ sự chú ý.</w:t>
      </w:r>
    </w:p>
    <w:p w14:paraId="385DEF44" w14:textId="77777777" w:rsidR="001B4450" w:rsidRPr="001B4450" w:rsidRDefault="001B4450" w:rsidP="005E191A">
      <w:pPr>
        <w:spacing w:before="120" w:after="60" w:line="276" w:lineRule="auto"/>
        <w:ind w:firstLine="567"/>
        <w:jc w:val="both"/>
        <w:rPr>
          <w:sz w:val="26"/>
          <w:szCs w:val="26"/>
        </w:rPr>
      </w:pPr>
      <w:r w:rsidRPr="001B4450">
        <w:rPr>
          <w:sz w:val="26"/>
          <w:szCs w:val="26"/>
        </w:rPr>
        <w:t>+ Sử dụng giao tiếp 1 cách có ý nghĩa</w:t>
      </w:r>
    </w:p>
    <w:p w14:paraId="06B0D1DB" w14:textId="77777777" w:rsidR="001B4450" w:rsidRPr="001B4450" w:rsidRDefault="001B4450" w:rsidP="005E191A">
      <w:pPr>
        <w:spacing w:before="120" w:after="60" w:line="276" w:lineRule="auto"/>
        <w:ind w:firstLine="567"/>
        <w:jc w:val="both"/>
        <w:rPr>
          <w:sz w:val="26"/>
          <w:szCs w:val="26"/>
        </w:rPr>
      </w:pPr>
      <w:r w:rsidRPr="001B4450">
        <w:rPr>
          <w:sz w:val="26"/>
          <w:szCs w:val="26"/>
        </w:rPr>
        <w:t>+ Giao tiếp rõ ràng.</w:t>
      </w:r>
    </w:p>
    <w:p w14:paraId="486F8358" w14:textId="77777777" w:rsidR="001B4450" w:rsidRPr="001B4450" w:rsidRDefault="001B4450" w:rsidP="005E191A">
      <w:pPr>
        <w:spacing w:before="120" w:after="60" w:line="276" w:lineRule="auto"/>
        <w:ind w:firstLine="567"/>
        <w:jc w:val="both"/>
        <w:rPr>
          <w:sz w:val="26"/>
          <w:szCs w:val="26"/>
        </w:rPr>
      </w:pPr>
      <w:r w:rsidRPr="001B4450">
        <w:rPr>
          <w:sz w:val="26"/>
          <w:szCs w:val="26"/>
        </w:rPr>
        <w:t>+ Có đối đáp.</w:t>
      </w:r>
    </w:p>
    <w:p w14:paraId="790E9710" w14:textId="77777777" w:rsidR="001B4450" w:rsidRPr="001B4450" w:rsidRDefault="001B4450" w:rsidP="005E191A">
      <w:pPr>
        <w:spacing w:before="120" w:after="60" w:line="276" w:lineRule="auto"/>
        <w:ind w:firstLine="567"/>
        <w:jc w:val="both"/>
        <w:rPr>
          <w:sz w:val="26"/>
          <w:szCs w:val="26"/>
        </w:rPr>
      </w:pPr>
      <w:r w:rsidRPr="001B4450">
        <w:rPr>
          <w:sz w:val="26"/>
          <w:szCs w:val="26"/>
        </w:rPr>
        <w:t>+ Là thành viên của nhóm.</w:t>
      </w:r>
    </w:p>
    <w:p w14:paraId="3FC647AF" w14:textId="77777777" w:rsidR="001B4450" w:rsidRPr="001B4450" w:rsidRDefault="001B4450" w:rsidP="005E191A">
      <w:pPr>
        <w:spacing w:before="120" w:after="60" w:line="276" w:lineRule="auto"/>
        <w:ind w:firstLine="567"/>
        <w:jc w:val="both"/>
        <w:rPr>
          <w:sz w:val="26"/>
          <w:szCs w:val="26"/>
        </w:rPr>
      </w:pPr>
      <w:r w:rsidRPr="001B4450">
        <w:rPr>
          <w:sz w:val="26"/>
          <w:szCs w:val="26"/>
        </w:rPr>
        <w:t>Tất cả các kỹ năng này đều lần lượt được đánh giá qua 5 giai đoạn phát triển. Sau đó chuyển sang bước 2.</w:t>
      </w:r>
      <w:r w:rsidRPr="001B4450">
        <w:rPr>
          <w:sz w:val="26"/>
          <w:szCs w:val="26"/>
        </w:rPr>
        <w:tab/>
      </w:r>
      <w:r w:rsidRPr="001B4450">
        <w:rPr>
          <w:sz w:val="26"/>
          <w:szCs w:val="26"/>
        </w:rPr>
        <w:tab/>
      </w:r>
    </w:p>
    <w:p w14:paraId="34B8DC9E"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2</w:t>
      </w:r>
      <w:r w:rsidRPr="001B4450">
        <w:rPr>
          <w:sz w:val="26"/>
          <w:szCs w:val="26"/>
        </w:rPr>
        <w:t xml:space="preserve"> : Lập chương trình huấn luyện cho trẻ: Dựa vào bước đánh giá, chọn 1 đến 2 kỹ năng cho từng đợt điều trị..</w:t>
      </w:r>
    </w:p>
    <w:p w14:paraId="32F45D49" w14:textId="77777777" w:rsidR="001B4450" w:rsidRPr="001B4450" w:rsidRDefault="001B4450" w:rsidP="005E191A">
      <w:pPr>
        <w:spacing w:before="120" w:after="60" w:line="276" w:lineRule="auto"/>
        <w:ind w:firstLine="567"/>
        <w:jc w:val="both"/>
        <w:rPr>
          <w:b/>
          <w:bCs/>
          <w:sz w:val="26"/>
          <w:szCs w:val="26"/>
        </w:rPr>
      </w:pPr>
      <w:r w:rsidRPr="001B4450">
        <w:rPr>
          <w:sz w:val="26"/>
          <w:szCs w:val="26"/>
        </w:rPr>
        <w:t>Cụ thể từ trang 36 đến trang 71 trong tài liệu ”</w:t>
      </w:r>
      <w:r w:rsidRPr="001B4450">
        <w:rPr>
          <w:b/>
          <w:bCs/>
          <w:sz w:val="26"/>
          <w:szCs w:val="26"/>
        </w:rPr>
        <w:t>GIAO TIẾP VỚI TRẺ EM”</w:t>
      </w:r>
    </w:p>
    <w:p w14:paraId="63AB82B9"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3</w:t>
      </w:r>
      <w:r w:rsidRPr="001B4450">
        <w:rPr>
          <w:sz w:val="26"/>
          <w:szCs w:val="26"/>
        </w:rPr>
        <w:t>: Đánh giá kết quả đợt huấn luyện và lập chương trình huấn luyện tại nhà</w:t>
      </w:r>
    </w:p>
    <w:p w14:paraId="45C2DECE" w14:textId="77777777" w:rsidR="001B4450" w:rsidRPr="001B4450" w:rsidRDefault="001B4450" w:rsidP="005E191A">
      <w:pPr>
        <w:spacing w:before="120" w:after="60" w:line="276" w:lineRule="auto"/>
        <w:ind w:firstLine="567"/>
        <w:jc w:val="both"/>
        <w:rPr>
          <w:sz w:val="26"/>
          <w:szCs w:val="26"/>
        </w:rPr>
      </w:pPr>
      <w:r w:rsidRPr="001B4450">
        <w:rPr>
          <w:sz w:val="26"/>
          <w:szCs w:val="26"/>
          <w:u w:val="single"/>
        </w:rPr>
        <w:t>+ Huấn luyện kỹ năng ngôn ngữ</w:t>
      </w:r>
      <w:r w:rsidRPr="001B4450">
        <w:rPr>
          <w:sz w:val="26"/>
          <w:szCs w:val="26"/>
        </w:rPr>
        <w:t>:</w:t>
      </w:r>
    </w:p>
    <w:p w14:paraId="5FEA5861" w14:textId="77777777" w:rsidR="001B4450" w:rsidRPr="001B4450" w:rsidRDefault="001B4450" w:rsidP="005E191A">
      <w:pPr>
        <w:spacing w:before="120" w:after="60" w:line="276" w:lineRule="auto"/>
        <w:ind w:firstLine="567"/>
        <w:jc w:val="both"/>
        <w:rPr>
          <w:b/>
          <w:bCs/>
          <w:sz w:val="26"/>
          <w:szCs w:val="26"/>
        </w:rPr>
      </w:pPr>
      <w:r w:rsidRPr="001B4450">
        <w:rPr>
          <w:b/>
          <w:bCs/>
          <w:i/>
          <w:iCs/>
          <w:sz w:val="26"/>
          <w:szCs w:val="26"/>
        </w:rPr>
        <w:t>Huấn luyện kỹ năng hiểu ngôn ngữ</w:t>
      </w:r>
      <w:r w:rsidRPr="001B4450">
        <w:rPr>
          <w:b/>
          <w:bCs/>
          <w:sz w:val="26"/>
          <w:szCs w:val="26"/>
        </w:rPr>
        <w:t xml:space="preserve"> :</w:t>
      </w:r>
    </w:p>
    <w:p w14:paraId="3C4D6F62" w14:textId="77777777" w:rsidR="001B4450" w:rsidRPr="001B4450" w:rsidRDefault="001B4450" w:rsidP="005E191A">
      <w:pPr>
        <w:spacing w:before="120" w:after="60" w:line="276" w:lineRule="auto"/>
        <w:ind w:firstLine="567"/>
        <w:jc w:val="both"/>
        <w:rPr>
          <w:sz w:val="26"/>
          <w:szCs w:val="26"/>
        </w:rPr>
      </w:pPr>
      <w:r w:rsidRPr="001B4450">
        <w:rPr>
          <w:i/>
          <w:iCs/>
          <w:sz w:val="26"/>
          <w:szCs w:val="26"/>
          <w:u w:val="single"/>
        </w:rPr>
        <w:t>Nguyên tắc dạy hiểu ngôn ngữ</w:t>
      </w:r>
      <w:r w:rsidRPr="001B4450">
        <w:rPr>
          <w:sz w:val="26"/>
          <w:szCs w:val="26"/>
        </w:rPr>
        <w:t xml:space="preserve"> :</w:t>
      </w:r>
    </w:p>
    <w:p w14:paraId="01B6DCE5" w14:textId="77777777" w:rsidR="001B4450" w:rsidRPr="001B4450" w:rsidRDefault="001B4450" w:rsidP="005E191A">
      <w:pPr>
        <w:spacing w:before="120" w:after="60" w:line="276" w:lineRule="auto"/>
        <w:ind w:firstLine="567"/>
        <w:jc w:val="both"/>
        <w:rPr>
          <w:sz w:val="26"/>
          <w:szCs w:val="26"/>
        </w:rPr>
      </w:pPr>
      <w:r w:rsidRPr="001B4450">
        <w:rPr>
          <w:sz w:val="26"/>
          <w:szCs w:val="26"/>
        </w:rPr>
        <w:t>- Trẻ phải hiểu, biết ý nghĩa của âm thanh, từ và câu trước khi nói.</w:t>
      </w:r>
    </w:p>
    <w:p w14:paraId="5F44EBF2" w14:textId="77777777" w:rsidR="001B4450" w:rsidRPr="001B4450" w:rsidRDefault="001B4450" w:rsidP="005E191A">
      <w:pPr>
        <w:spacing w:before="120" w:after="60" w:line="276" w:lineRule="auto"/>
        <w:ind w:firstLine="567"/>
        <w:jc w:val="both"/>
        <w:rPr>
          <w:sz w:val="26"/>
          <w:szCs w:val="26"/>
        </w:rPr>
      </w:pPr>
      <w:r w:rsidRPr="001B4450">
        <w:rPr>
          <w:sz w:val="26"/>
          <w:szCs w:val="26"/>
        </w:rPr>
        <w:t>- Nói chuyện nhiều với trẻ, dùng ngôn ngữ đơn giản, nói chậm, to.</w:t>
      </w:r>
    </w:p>
    <w:p w14:paraId="721C89F1" w14:textId="77777777" w:rsidR="001B4450" w:rsidRPr="001B4450" w:rsidRDefault="001B4450" w:rsidP="005E191A">
      <w:pPr>
        <w:spacing w:before="120" w:after="60" w:line="276" w:lineRule="auto"/>
        <w:ind w:firstLine="567"/>
        <w:jc w:val="both"/>
        <w:rPr>
          <w:sz w:val="26"/>
          <w:szCs w:val="26"/>
        </w:rPr>
      </w:pPr>
      <w:r w:rsidRPr="001B4450">
        <w:rPr>
          <w:sz w:val="26"/>
          <w:szCs w:val="26"/>
        </w:rPr>
        <w:t>- Sử dụng dấu hiệu để giúp trẻ hiểu.</w:t>
      </w:r>
    </w:p>
    <w:p w14:paraId="4BE4CA07" w14:textId="77777777" w:rsidR="001B4450" w:rsidRPr="001B4450" w:rsidRDefault="001B4450" w:rsidP="005E191A">
      <w:pPr>
        <w:spacing w:before="120" w:after="60" w:line="276" w:lineRule="auto"/>
        <w:ind w:firstLine="567"/>
        <w:jc w:val="both"/>
        <w:rPr>
          <w:sz w:val="26"/>
          <w:szCs w:val="26"/>
        </w:rPr>
      </w:pPr>
      <w:r w:rsidRPr="001B4450">
        <w:rPr>
          <w:sz w:val="26"/>
          <w:szCs w:val="26"/>
        </w:rPr>
        <w:t>- Chỉ sử dụng 1 vài đồ vật hoặc tranh ảnh, chỉ 1 người hướng dẫn.</w:t>
      </w:r>
    </w:p>
    <w:p w14:paraId="2327428A" w14:textId="77777777" w:rsidR="001B4450" w:rsidRPr="001B4450" w:rsidRDefault="001B4450" w:rsidP="005E191A">
      <w:pPr>
        <w:spacing w:before="120" w:after="60" w:line="276" w:lineRule="auto"/>
        <w:ind w:firstLine="567"/>
        <w:jc w:val="both"/>
        <w:rPr>
          <w:sz w:val="26"/>
          <w:szCs w:val="26"/>
        </w:rPr>
      </w:pPr>
      <w:r w:rsidRPr="001B4450">
        <w:rPr>
          <w:sz w:val="26"/>
          <w:szCs w:val="26"/>
        </w:rPr>
        <w:t>- Động viên khen thưởng đúng lúc</w:t>
      </w:r>
    </w:p>
    <w:p w14:paraId="3430735D" w14:textId="77777777" w:rsidR="001B4450" w:rsidRPr="001B4450" w:rsidRDefault="001B4450" w:rsidP="005E191A">
      <w:pPr>
        <w:spacing w:before="120" w:after="60" w:line="276" w:lineRule="auto"/>
        <w:ind w:firstLine="567"/>
        <w:jc w:val="both"/>
        <w:rPr>
          <w:sz w:val="26"/>
          <w:szCs w:val="26"/>
        </w:rPr>
      </w:pPr>
      <w:r w:rsidRPr="001B4450">
        <w:rPr>
          <w:i/>
          <w:iCs/>
          <w:sz w:val="26"/>
          <w:szCs w:val="26"/>
          <w:u w:val="single"/>
        </w:rPr>
        <w:t>Cụ thể</w:t>
      </w:r>
      <w:r w:rsidRPr="001B4450">
        <w:rPr>
          <w:sz w:val="26"/>
          <w:szCs w:val="26"/>
        </w:rPr>
        <w:t>:</w:t>
      </w:r>
    </w:p>
    <w:p w14:paraId="41C67859"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1</w:t>
      </w:r>
      <w:r w:rsidRPr="001B4450">
        <w:rPr>
          <w:sz w:val="26"/>
          <w:szCs w:val="26"/>
        </w:rPr>
        <w:t>: Đánh giá. (Xem phiếu đánh giá các kỹ năng về ngôn ngữ)</w:t>
      </w:r>
    </w:p>
    <w:p w14:paraId="7603C5B2"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2</w:t>
      </w:r>
      <w:r w:rsidRPr="001B4450">
        <w:rPr>
          <w:sz w:val="26"/>
          <w:szCs w:val="26"/>
        </w:rPr>
        <w:t>: Lập chương trình huấn luyện.</w:t>
      </w:r>
    </w:p>
    <w:p w14:paraId="09C435ED"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3</w:t>
      </w:r>
      <w:r w:rsidRPr="001B4450">
        <w:rPr>
          <w:sz w:val="26"/>
          <w:szCs w:val="26"/>
        </w:rPr>
        <w:t xml:space="preserve"> : Đánh giá kết quả, lập chương trình huấn luyện tại nhà.</w:t>
      </w:r>
    </w:p>
    <w:p w14:paraId="47558D1B"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Huấn luyện kỹ năng diễn đạt ngôn ngữ</w:t>
      </w:r>
      <w:r w:rsidRPr="001B4450">
        <w:rPr>
          <w:sz w:val="26"/>
          <w:szCs w:val="26"/>
        </w:rPr>
        <w:t xml:space="preserve"> :</w:t>
      </w:r>
    </w:p>
    <w:p w14:paraId="38130DA4" w14:textId="77777777" w:rsidR="001B4450" w:rsidRPr="001B4450" w:rsidRDefault="001B4450" w:rsidP="005E191A">
      <w:pPr>
        <w:spacing w:before="120" w:after="60" w:line="276" w:lineRule="auto"/>
        <w:ind w:firstLine="567"/>
        <w:jc w:val="both"/>
        <w:rPr>
          <w:sz w:val="26"/>
          <w:szCs w:val="26"/>
        </w:rPr>
      </w:pPr>
      <w:r w:rsidRPr="001B4450">
        <w:rPr>
          <w:i/>
          <w:iCs/>
          <w:sz w:val="26"/>
          <w:szCs w:val="26"/>
          <w:u w:val="single"/>
        </w:rPr>
        <w:t>Mục tiêu</w:t>
      </w:r>
      <w:r w:rsidRPr="001B4450">
        <w:rPr>
          <w:sz w:val="26"/>
          <w:szCs w:val="26"/>
        </w:rPr>
        <w:t xml:space="preserve"> : Trẻ sẽ tự nói/ làm dấu/ chỉ vào các bức tranh</w:t>
      </w:r>
    </w:p>
    <w:p w14:paraId="4DFF1555"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1</w:t>
      </w:r>
      <w:r w:rsidRPr="001B4450">
        <w:rPr>
          <w:sz w:val="26"/>
          <w:szCs w:val="26"/>
        </w:rPr>
        <w:t xml:space="preserve"> : Đánh giá.</w:t>
      </w:r>
    </w:p>
    <w:p w14:paraId="4DE24607"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2</w:t>
      </w:r>
      <w:r w:rsidRPr="001B4450">
        <w:rPr>
          <w:sz w:val="26"/>
          <w:szCs w:val="26"/>
        </w:rPr>
        <w:t xml:space="preserve"> : Lập chương trình huấn luyện. </w:t>
      </w:r>
    </w:p>
    <w:p w14:paraId="7CA566D0"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 xml:space="preserve">   </w:t>
      </w:r>
      <w:r w:rsidRPr="001B4450">
        <w:rPr>
          <w:sz w:val="26"/>
          <w:szCs w:val="26"/>
        </w:rPr>
        <w:t>Chọn 1 đến 2 kỹ năng cho 1 đợt huấn luyện.</w:t>
      </w:r>
    </w:p>
    <w:p w14:paraId="70662575" w14:textId="77777777" w:rsidR="001B4450" w:rsidRPr="001B4450" w:rsidRDefault="001B4450" w:rsidP="005E191A">
      <w:pPr>
        <w:spacing w:before="120" w:after="60" w:line="276" w:lineRule="auto"/>
        <w:ind w:firstLine="567"/>
        <w:jc w:val="both"/>
        <w:rPr>
          <w:sz w:val="26"/>
          <w:szCs w:val="26"/>
        </w:rPr>
      </w:pPr>
      <w:r w:rsidRPr="001B4450">
        <w:rPr>
          <w:b/>
          <w:bCs/>
          <w:i/>
          <w:iCs/>
          <w:sz w:val="26"/>
          <w:szCs w:val="26"/>
        </w:rPr>
        <w:t>Bước 3</w:t>
      </w:r>
      <w:r w:rsidRPr="001B4450">
        <w:rPr>
          <w:sz w:val="26"/>
          <w:szCs w:val="26"/>
        </w:rPr>
        <w:t xml:space="preserve"> : Đánh giá kết quả, lập chương trình huấn luyện tại nhà.</w:t>
      </w:r>
    </w:p>
    <w:p w14:paraId="19B7E8ED"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3.3. Hoạt động trị liệu:</w:t>
      </w:r>
    </w:p>
    <w:p w14:paraId="3F6F8378" w14:textId="77777777" w:rsidR="001B4450" w:rsidRPr="001B4450" w:rsidRDefault="001B4450" w:rsidP="005E191A">
      <w:pPr>
        <w:spacing w:before="120" w:after="60" w:line="276" w:lineRule="auto"/>
        <w:ind w:firstLine="567"/>
        <w:jc w:val="both"/>
        <w:rPr>
          <w:sz w:val="26"/>
          <w:szCs w:val="26"/>
        </w:rPr>
      </w:pPr>
      <w:r w:rsidRPr="001B4450">
        <w:rPr>
          <w:sz w:val="26"/>
          <w:szCs w:val="26"/>
        </w:rPr>
        <w:t>1. Huấn  luyện kỹ năng vận động tinh bàn tay: Xem phần Hoạt động trị liệu</w:t>
      </w:r>
    </w:p>
    <w:p w14:paraId="3413755A" w14:textId="77777777" w:rsidR="001B4450" w:rsidRPr="001B4450" w:rsidRDefault="001B4450" w:rsidP="005E191A">
      <w:pPr>
        <w:spacing w:before="120" w:after="60" w:line="276" w:lineRule="auto"/>
        <w:ind w:firstLine="567"/>
        <w:jc w:val="both"/>
        <w:rPr>
          <w:sz w:val="26"/>
          <w:szCs w:val="26"/>
        </w:rPr>
      </w:pPr>
      <w:r w:rsidRPr="001B4450">
        <w:rPr>
          <w:sz w:val="26"/>
          <w:szCs w:val="26"/>
        </w:rPr>
        <w:tab/>
        <w:t xml:space="preserve">2. Huấn luyện kỹ năng sinh hoạt hàng ngày: </w:t>
      </w:r>
    </w:p>
    <w:p w14:paraId="6989C09B" w14:textId="77777777" w:rsidR="001B4450" w:rsidRPr="001B4450" w:rsidRDefault="001B4450" w:rsidP="005E191A">
      <w:pPr>
        <w:spacing w:before="120" w:after="60" w:line="276" w:lineRule="auto"/>
        <w:ind w:firstLine="567"/>
        <w:jc w:val="both"/>
        <w:rPr>
          <w:sz w:val="26"/>
          <w:szCs w:val="26"/>
        </w:rPr>
      </w:pPr>
      <w:r w:rsidRPr="001B4450">
        <w:rPr>
          <w:sz w:val="26"/>
          <w:szCs w:val="26"/>
        </w:rPr>
        <w:t>Huấn luyện kỹ năng ăn uống :</w:t>
      </w:r>
    </w:p>
    <w:p w14:paraId="64AEDC03" w14:textId="77777777" w:rsidR="001B4450" w:rsidRPr="001B4450" w:rsidRDefault="001B4450" w:rsidP="005E191A">
      <w:pPr>
        <w:spacing w:before="120" w:after="60" w:line="276" w:lineRule="auto"/>
        <w:ind w:firstLine="567"/>
        <w:jc w:val="both"/>
        <w:rPr>
          <w:sz w:val="26"/>
          <w:szCs w:val="26"/>
        </w:rPr>
      </w:pPr>
      <w:r w:rsidRPr="001B4450">
        <w:rPr>
          <w:sz w:val="26"/>
          <w:szCs w:val="26"/>
        </w:rPr>
        <w:t>Huấn luyện kỹ năng vệ sinh thân thể: đánh răng, rửa mặt, rửa tay, tắm, gội.</w:t>
      </w:r>
    </w:p>
    <w:p w14:paraId="233B59E6" w14:textId="77777777" w:rsidR="001B4450" w:rsidRPr="001B4450" w:rsidRDefault="001B4450" w:rsidP="005E191A">
      <w:pPr>
        <w:spacing w:before="120" w:after="60" w:line="276" w:lineRule="auto"/>
        <w:ind w:firstLine="567"/>
        <w:jc w:val="both"/>
        <w:rPr>
          <w:sz w:val="26"/>
          <w:szCs w:val="26"/>
        </w:rPr>
      </w:pPr>
      <w:r w:rsidRPr="001B4450">
        <w:rPr>
          <w:sz w:val="26"/>
          <w:szCs w:val="26"/>
        </w:rPr>
        <w:t>Huấn luyện kỹ năng cởi, mặc quần áo, giày dép</w:t>
      </w:r>
    </w:p>
    <w:p w14:paraId="36F49B3B" w14:textId="77777777" w:rsidR="001B4450" w:rsidRPr="001B4450" w:rsidRDefault="001B4450" w:rsidP="005E191A">
      <w:pPr>
        <w:spacing w:before="120" w:after="60" w:line="276" w:lineRule="auto"/>
        <w:ind w:firstLine="567"/>
        <w:jc w:val="both"/>
        <w:rPr>
          <w:sz w:val="26"/>
          <w:szCs w:val="26"/>
        </w:rPr>
      </w:pPr>
      <w:r w:rsidRPr="001B4450">
        <w:rPr>
          <w:sz w:val="26"/>
          <w:szCs w:val="26"/>
        </w:rPr>
        <w:t>Huấn luyện kỹ năng đi vệ sinh :</w:t>
      </w:r>
    </w:p>
    <w:p w14:paraId="60F3F5A2" w14:textId="77777777" w:rsidR="001B4450" w:rsidRPr="001B4450" w:rsidRDefault="001B4450" w:rsidP="005E191A">
      <w:pPr>
        <w:spacing w:before="120" w:after="60" w:line="276" w:lineRule="auto"/>
        <w:ind w:firstLine="567"/>
        <w:jc w:val="both"/>
        <w:rPr>
          <w:sz w:val="26"/>
          <w:szCs w:val="26"/>
        </w:rPr>
      </w:pPr>
      <w:r w:rsidRPr="001B4450">
        <w:rPr>
          <w:sz w:val="26"/>
          <w:szCs w:val="26"/>
        </w:rPr>
        <w:t>- Di chuyển vào nhà vệ sinh : kỹ năng xe lăn</w:t>
      </w:r>
    </w:p>
    <w:p w14:paraId="0A232178" w14:textId="77777777" w:rsidR="001B4450" w:rsidRPr="001B4450" w:rsidRDefault="001B4450" w:rsidP="005E191A">
      <w:pPr>
        <w:spacing w:before="120" w:after="60" w:line="276" w:lineRule="auto"/>
        <w:ind w:firstLine="567"/>
        <w:jc w:val="both"/>
        <w:rPr>
          <w:sz w:val="26"/>
          <w:szCs w:val="26"/>
        </w:rPr>
      </w:pPr>
      <w:r w:rsidRPr="001B4450">
        <w:rPr>
          <w:sz w:val="26"/>
          <w:szCs w:val="26"/>
        </w:rPr>
        <w:t>- Vệ sinh sau ỉa đái</w:t>
      </w:r>
    </w:p>
    <w:p w14:paraId="00C7B55D" w14:textId="77777777" w:rsidR="001B4450" w:rsidRPr="001B4450" w:rsidRDefault="001B4450" w:rsidP="005E191A">
      <w:pPr>
        <w:spacing w:before="120" w:after="60" w:line="276" w:lineRule="auto"/>
        <w:ind w:firstLine="567"/>
        <w:jc w:val="both"/>
        <w:rPr>
          <w:sz w:val="26"/>
          <w:szCs w:val="26"/>
        </w:rPr>
      </w:pPr>
      <w:r w:rsidRPr="001B4450">
        <w:rPr>
          <w:sz w:val="26"/>
          <w:szCs w:val="26"/>
        </w:rPr>
        <w:t>Huấn luyện kỹ năng nội trợ : nấu nướng...</w:t>
      </w:r>
    </w:p>
    <w:p w14:paraId="0885702E" w14:textId="77777777" w:rsidR="001B4450" w:rsidRPr="001B4450" w:rsidRDefault="001B4450" w:rsidP="005E191A">
      <w:pPr>
        <w:spacing w:before="120" w:after="60" w:line="276" w:lineRule="auto"/>
        <w:ind w:firstLine="567"/>
        <w:jc w:val="both"/>
        <w:rPr>
          <w:sz w:val="26"/>
          <w:szCs w:val="26"/>
        </w:rPr>
      </w:pPr>
      <w:r w:rsidRPr="001B4450">
        <w:rPr>
          <w:sz w:val="26"/>
          <w:szCs w:val="26"/>
        </w:rPr>
        <w:t>Tư vấn nghề nghiệp.</w:t>
      </w:r>
    </w:p>
    <w:p w14:paraId="022D3B74"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2. Thuốc:</w:t>
      </w:r>
    </w:p>
    <w:p w14:paraId="1C4E8C99" w14:textId="77777777" w:rsidR="001B4450" w:rsidRPr="001B4450" w:rsidRDefault="001B4450" w:rsidP="005E191A">
      <w:pPr>
        <w:spacing w:before="120" w:after="60" w:line="276" w:lineRule="auto"/>
        <w:ind w:firstLine="567"/>
        <w:jc w:val="both"/>
        <w:rPr>
          <w:sz w:val="26"/>
          <w:szCs w:val="26"/>
        </w:rPr>
      </w:pPr>
      <w:r w:rsidRPr="001B4450">
        <w:rPr>
          <w:sz w:val="26"/>
          <w:szCs w:val="26"/>
        </w:rPr>
        <w:t>Thuốc động kinh: Depakine (20 - 30 mg / kg / 24h)</w:t>
      </w:r>
    </w:p>
    <w:p w14:paraId="0C74954E" w14:textId="77777777" w:rsidR="001B4450" w:rsidRPr="001B4450" w:rsidRDefault="001B4450" w:rsidP="005E191A">
      <w:pPr>
        <w:spacing w:before="120" w:after="60" w:line="276" w:lineRule="auto"/>
        <w:ind w:firstLine="567"/>
        <w:jc w:val="both"/>
        <w:rPr>
          <w:sz w:val="26"/>
          <w:szCs w:val="26"/>
        </w:rPr>
      </w:pPr>
      <w:r w:rsidRPr="001B4450">
        <w:rPr>
          <w:sz w:val="26"/>
          <w:szCs w:val="26"/>
        </w:rPr>
        <w:t>Tegretol (10 - 20 mg/ kg / 24h)</w:t>
      </w:r>
    </w:p>
    <w:p w14:paraId="6F907749" w14:textId="77777777" w:rsidR="001B4450" w:rsidRPr="001B4450" w:rsidRDefault="001B4450" w:rsidP="005E191A">
      <w:pPr>
        <w:spacing w:before="120" w:after="60" w:line="276" w:lineRule="auto"/>
        <w:ind w:firstLine="567"/>
        <w:jc w:val="both"/>
        <w:rPr>
          <w:sz w:val="26"/>
          <w:szCs w:val="26"/>
        </w:rPr>
      </w:pPr>
      <w:r w:rsidRPr="001B4450">
        <w:rPr>
          <w:sz w:val="26"/>
          <w:szCs w:val="26"/>
        </w:rPr>
        <w:t>Gardenen (5 - 15 mg / kg / 24h)</w:t>
      </w:r>
    </w:p>
    <w:p w14:paraId="143D1895" w14:textId="77777777" w:rsidR="001B4450" w:rsidRPr="001B4450" w:rsidRDefault="001B4450" w:rsidP="005E191A">
      <w:pPr>
        <w:spacing w:before="120" w:after="60" w:line="276" w:lineRule="auto"/>
        <w:ind w:firstLine="567"/>
        <w:jc w:val="both"/>
        <w:rPr>
          <w:sz w:val="26"/>
          <w:szCs w:val="26"/>
        </w:rPr>
      </w:pPr>
      <w:r w:rsidRPr="001B4450">
        <w:rPr>
          <w:sz w:val="26"/>
          <w:szCs w:val="26"/>
        </w:rPr>
        <w:t>Diazepam (0,3 - 0,5 mg / kg / 24h)</w:t>
      </w:r>
    </w:p>
    <w:p w14:paraId="06E4BAF7" w14:textId="77777777" w:rsidR="001B4450" w:rsidRPr="001B4450" w:rsidRDefault="001B4450" w:rsidP="005E191A">
      <w:pPr>
        <w:spacing w:before="120" w:after="60" w:line="276" w:lineRule="auto"/>
        <w:ind w:firstLine="567"/>
        <w:jc w:val="both"/>
        <w:rPr>
          <w:sz w:val="26"/>
          <w:szCs w:val="26"/>
        </w:rPr>
      </w:pPr>
      <w:r w:rsidRPr="001B4450">
        <w:rPr>
          <w:sz w:val="26"/>
          <w:szCs w:val="26"/>
        </w:rPr>
        <w:t>Sodanton (5 - 10 mg / kg  / 24h)</w:t>
      </w:r>
    </w:p>
    <w:p w14:paraId="0FE53700" w14:textId="77777777" w:rsidR="001B4450" w:rsidRPr="001B4450" w:rsidRDefault="001B4450" w:rsidP="005E191A">
      <w:pPr>
        <w:spacing w:before="120" w:after="60" w:line="276" w:lineRule="auto"/>
        <w:ind w:firstLine="567"/>
        <w:jc w:val="both"/>
        <w:rPr>
          <w:sz w:val="26"/>
          <w:szCs w:val="26"/>
        </w:rPr>
      </w:pPr>
      <w:r w:rsidRPr="001B4450">
        <w:rPr>
          <w:sz w:val="26"/>
          <w:szCs w:val="26"/>
        </w:rPr>
        <w:t>Hocmon giáp trạng: L - thyroxin,Thyreoidin (30mg / kg / 24 h)</w:t>
      </w:r>
    </w:p>
    <w:p w14:paraId="677BC75A"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Cerebrolysin : </w:t>
      </w:r>
      <w:r w:rsidRPr="001B4450">
        <w:rPr>
          <w:sz w:val="26"/>
          <w:szCs w:val="26"/>
        </w:rPr>
        <w:tab/>
        <w:t xml:space="preserve">0,2 ml / kg / 24 h X 20 - 30 ngày / đợt. </w:t>
      </w:r>
    </w:p>
    <w:p w14:paraId="129BA50F" w14:textId="77777777" w:rsidR="001B4450" w:rsidRPr="001B4450" w:rsidRDefault="001B4450" w:rsidP="005E191A">
      <w:pPr>
        <w:spacing w:before="120" w:after="60" w:line="276" w:lineRule="auto"/>
        <w:ind w:firstLine="567"/>
        <w:jc w:val="both"/>
        <w:rPr>
          <w:sz w:val="26"/>
          <w:szCs w:val="26"/>
        </w:rPr>
      </w:pPr>
      <w:r w:rsidRPr="001B4450">
        <w:rPr>
          <w:sz w:val="26"/>
          <w:szCs w:val="26"/>
        </w:rPr>
        <w:t>Sau 2 - 3 tháng có thể nhắc lại</w:t>
      </w:r>
    </w:p>
    <w:p w14:paraId="7817F05C" w14:textId="77777777" w:rsidR="001B4450" w:rsidRPr="001B4450" w:rsidRDefault="001B4450" w:rsidP="005E191A">
      <w:pPr>
        <w:spacing w:before="120" w:after="60" w:line="276" w:lineRule="auto"/>
        <w:ind w:firstLine="567"/>
        <w:jc w:val="both"/>
        <w:rPr>
          <w:sz w:val="26"/>
          <w:szCs w:val="26"/>
          <w:lang w:val="it-IT"/>
        </w:rPr>
      </w:pPr>
      <w:r w:rsidRPr="001B4450">
        <w:rPr>
          <w:sz w:val="26"/>
          <w:szCs w:val="26"/>
          <w:lang w:val="it-IT"/>
        </w:rPr>
        <w:t>Còi xương: Ostram, Cancinol, Vitamin D</w:t>
      </w:r>
      <w:r w:rsidRPr="001B4450">
        <w:rPr>
          <w:sz w:val="26"/>
          <w:szCs w:val="26"/>
          <w:vertAlign w:val="subscript"/>
          <w:lang w:val="it-IT"/>
        </w:rPr>
        <w:t>3</w:t>
      </w:r>
      <w:r w:rsidRPr="001B4450">
        <w:rPr>
          <w:sz w:val="26"/>
          <w:szCs w:val="26"/>
          <w:lang w:val="it-IT"/>
        </w:rPr>
        <w:t xml:space="preserve">, Sterogyl </w:t>
      </w:r>
      <w:r w:rsidRPr="001B4450">
        <w:rPr>
          <w:sz w:val="26"/>
          <w:szCs w:val="26"/>
          <w:lang w:val="it-IT"/>
        </w:rPr>
        <w:tab/>
      </w:r>
    </w:p>
    <w:p w14:paraId="496CF74D" w14:textId="77777777" w:rsidR="001B4450" w:rsidRPr="001B4450" w:rsidRDefault="001B4450" w:rsidP="005E191A">
      <w:pPr>
        <w:spacing w:before="120" w:after="60" w:line="276" w:lineRule="auto"/>
        <w:ind w:firstLine="567"/>
        <w:jc w:val="both"/>
        <w:rPr>
          <w:b/>
          <w:bCs/>
          <w:i/>
          <w:iCs/>
          <w:sz w:val="26"/>
          <w:szCs w:val="26"/>
          <w:lang w:val="it-IT"/>
        </w:rPr>
      </w:pPr>
      <w:r w:rsidRPr="001B4450">
        <w:rPr>
          <w:b/>
          <w:bCs/>
          <w:i/>
          <w:iCs/>
          <w:sz w:val="26"/>
          <w:szCs w:val="26"/>
          <w:lang w:val="it-IT"/>
        </w:rPr>
        <w:t>3. Dụng cụ trợ giúp:</w:t>
      </w:r>
    </w:p>
    <w:p w14:paraId="745824CE" w14:textId="77777777" w:rsidR="001B4450" w:rsidRPr="001B4450" w:rsidRDefault="001B4450" w:rsidP="005E191A">
      <w:pPr>
        <w:spacing w:before="120" w:after="60" w:line="276" w:lineRule="auto"/>
        <w:ind w:firstLine="567"/>
        <w:jc w:val="both"/>
        <w:rPr>
          <w:sz w:val="26"/>
          <w:szCs w:val="26"/>
          <w:lang w:val="it-IT"/>
        </w:rPr>
      </w:pPr>
      <w:r w:rsidRPr="001B4450">
        <w:rPr>
          <w:sz w:val="26"/>
          <w:szCs w:val="26"/>
          <w:lang w:val="it-IT"/>
        </w:rPr>
        <w:t>Nẹp chỉnh hình trên gối, dưới gối</w:t>
      </w:r>
      <w:r w:rsidRPr="001B4450">
        <w:rPr>
          <w:sz w:val="26"/>
          <w:szCs w:val="26"/>
          <w:lang w:val="it-IT"/>
        </w:rPr>
        <w:tab/>
      </w:r>
      <w:r w:rsidRPr="001B4450">
        <w:rPr>
          <w:sz w:val="26"/>
          <w:szCs w:val="26"/>
          <w:lang w:val="it-IT"/>
        </w:rPr>
        <w:tab/>
      </w:r>
      <w:r w:rsidRPr="001B4450">
        <w:rPr>
          <w:sz w:val="26"/>
          <w:szCs w:val="26"/>
          <w:lang w:val="it-IT"/>
        </w:rPr>
        <w:tab/>
      </w:r>
    </w:p>
    <w:p w14:paraId="7488D8E3" w14:textId="77777777" w:rsidR="001B4450" w:rsidRPr="001B4450" w:rsidRDefault="001B4450" w:rsidP="005E191A">
      <w:pPr>
        <w:spacing w:before="120" w:after="60" w:line="276" w:lineRule="auto"/>
        <w:ind w:firstLine="567"/>
        <w:jc w:val="both"/>
        <w:rPr>
          <w:sz w:val="26"/>
          <w:szCs w:val="26"/>
          <w:lang w:val="it-IT"/>
        </w:rPr>
      </w:pPr>
    </w:p>
    <w:p w14:paraId="40F56597" w14:textId="77777777" w:rsidR="001B4450" w:rsidRPr="001B4450" w:rsidRDefault="001B4450" w:rsidP="005E191A">
      <w:pPr>
        <w:spacing w:before="120" w:after="60" w:line="276" w:lineRule="auto"/>
        <w:ind w:firstLine="567"/>
        <w:jc w:val="both"/>
        <w:rPr>
          <w:sz w:val="26"/>
          <w:szCs w:val="26"/>
          <w:lang w:val="it-IT"/>
        </w:rPr>
      </w:pPr>
    </w:p>
    <w:p w14:paraId="214725B4" w14:textId="77777777" w:rsidR="001B4450" w:rsidRPr="001B4450" w:rsidRDefault="001B4450" w:rsidP="005E191A">
      <w:pPr>
        <w:spacing w:before="120" w:after="60" w:line="276" w:lineRule="auto"/>
        <w:ind w:firstLine="567"/>
        <w:jc w:val="both"/>
        <w:rPr>
          <w:sz w:val="26"/>
          <w:szCs w:val="26"/>
          <w:lang w:val="it-IT"/>
        </w:rPr>
      </w:pPr>
    </w:p>
    <w:p w14:paraId="417E27AF" w14:textId="77777777" w:rsidR="001B4450" w:rsidRPr="001B4450" w:rsidRDefault="001B4450" w:rsidP="005E191A">
      <w:pPr>
        <w:spacing w:before="120" w:after="60" w:line="276" w:lineRule="auto"/>
        <w:ind w:firstLine="567"/>
        <w:jc w:val="both"/>
        <w:rPr>
          <w:sz w:val="26"/>
          <w:szCs w:val="26"/>
          <w:lang w:val="it-IT"/>
        </w:rPr>
      </w:pPr>
    </w:p>
    <w:p w14:paraId="1FC52E62" w14:textId="77777777" w:rsidR="001B4450" w:rsidRPr="001B4450" w:rsidRDefault="001B4450" w:rsidP="005E191A">
      <w:pPr>
        <w:spacing w:before="120" w:after="60" w:line="276" w:lineRule="auto"/>
        <w:ind w:firstLine="567"/>
        <w:jc w:val="both"/>
        <w:rPr>
          <w:sz w:val="26"/>
          <w:szCs w:val="26"/>
          <w:lang w:val="it-IT"/>
        </w:rPr>
      </w:pPr>
    </w:p>
    <w:p w14:paraId="6A9115DA" w14:textId="77777777" w:rsidR="001B4450" w:rsidRPr="001B4450" w:rsidRDefault="001B4450" w:rsidP="005E191A">
      <w:pPr>
        <w:spacing w:before="120" w:after="60" w:line="276" w:lineRule="auto"/>
        <w:ind w:firstLine="567"/>
        <w:jc w:val="both"/>
        <w:rPr>
          <w:sz w:val="26"/>
          <w:szCs w:val="26"/>
          <w:lang w:val="it-IT"/>
        </w:rPr>
      </w:pPr>
    </w:p>
    <w:p w14:paraId="5B004B7F" w14:textId="77777777" w:rsidR="001B4450" w:rsidRPr="001B4450" w:rsidRDefault="001B4450" w:rsidP="005E191A">
      <w:pPr>
        <w:spacing w:before="120" w:after="60" w:line="276" w:lineRule="auto"/>
        <w:ind w:firstLine="567"/>
        <w:jc w:val="both"/>
        <w:rPr>
          <w:sz w:val="26"/>
          <w:szCs w:val="26"/>
          <w:lang w:val="it-IT"/>
        </w:rPr>
      </w:pPr>
    </w:p>
    <w:p w14:paraId="355D3848" w14:textId="77777777" w:rsidR="001B4450" w:rsidRPr="005A1CF9" w:rsidRDefault="001B4450" w:rsidP="004E645A">
      <w:pPr>
        <w:spacing w:before="120" w:after="60" w:line="276" w:lineRule="auto"/>
        <w:jc w:val="center"/>
        <w:rPr>
          <w:b/>
          <w:bCs/>
          <w:sz w:val="28"/>
          <w:szCs w:val="26"/>
          <w:lang w:val="it-IT"/>
        </w:rPr>
      </w:pPr>
      <w:bookmarkStart w:id="21" w:name="_TOC262679817"/>
      <w:r w:rsidRPr="005A1CF9">
        <w:rPr>
          <w:b/>
          <w:bCs/>
          <w:sz w:val="28"/>
          <w:szCs w:val="26"/>
          <w:lang w:val="it-IT"/>
        </w:rPr>
        <w:t>PHÁT HIỆN SỚM CÁC DỊ TẬT BẨM SINH</w:t>
      </w:r>
      <w:bookmarkEnd w:id="21"/>
    </w:p>
    <w:p w14:paraId="5444E045" w14:textId="77777777" w:rsidR="001B4450" w:rsidRPr="005A1CF9" w:rsidRDefault="001B4450" w:rsidP="004E645A">
      <w:pPr>
        <w:spacing w:before="120" w:after="60" w:line="276" w:lineRule="auto"/>
        <w:jc w:val="center"/>
        <w:rPr>
          <w:b/>
          <w:bCs/>
          <w:sz w:val="28"/>
          <w:szCs w:val="26"/>
          <w:lang w:val="it-IT"/>
        </w:rPr>
      </w:pPr>
      <w:r w:rsidRPr="005A1CF9">
        <w:rPr>
          <w:b/>
          <w:bCs/>
          <w:sz w:val="28"/>
          <w:szCs w:val="26"/>
          <w:lang w:val="it-IT"/>
        </w:rPr>
        <w:t>DO ẢNH HƯỞNG CỦA CHẤT ĐỘC HÓA</w:t>
      </w:r>
      <w:r w:rsidR="00CA6B49">
        <w:rPr>
          <w:b/>
          <w:bCs/>
          <w:sz w:val="28"/>
          <w:szCs w:val="26"/>
          <w:lang w:val="vi-VN"/>
        </w:rPr>
        <w:t xml:space="preserve"> </w:t>
      </w:r>
      <w:r w:rsidRPr="005A1CF9">
        <w:rPr>
          <w:b/>
          <w:bCs/>
          <w:sz w:val="28"/>
          <w:szCs w:val="26"/>
          <w:lang w:val="it-IT"/>
        </w:rPr>
        <w:t>HỌC/DIOXIN</w:t>
      </w:r>
    </w:p>
    <w:p w14:paraId="715CA728" w14:textId="77777777" w:rsidR="001B4450" w:rsidRPr="005A1CF9" w:rsidRDefault="001B4450" w:rsidP="005E191A">
      <w:pPr>
        <w:spacing w:before="120" w:after="60" w:line="276" w:lineRule="auto"/>
        <w:ind w:firstLine="567"/>
        <w:jc w:val="both"/>
        <w:rPr>
          <w:b/>
          <w:bCs/>
          <w:sz w:val="26"/>
          <w:szCs w:val="26"/>
          <w:lang w:val="it-IT"/>
        </w:rPr>
      </w:pPr>
    </w:p>
    <w:p w14:paraId="0A859F8C" w14:textId="77777777" w:rsidR="001B4450" w:rsidRPr="005A1CF9" w:rsidRDefault="001B4450" w:rsidP="005E191A">
      <w:pPr>
        <w:spacing w:before="120" w:after="60" w:line="276" w:lineRule="auto"/>
        <w:ind w:firstLine="567"/>
        <w:jc w:val="both"/>
        <w:rPr>
          <w:b/>
          <w:sz w:val="26"/>
          <w:szCs w:val="26"/>
          <w:lang w:val="it-IT"/>
        </w:rPr>
      </w:pPr>
      <w:r w:rsidRPr="005A1CF9">
        <w:rPr>
          <w:b/>
          <w:sz w:val="26"/>
          <w:szCs w:val="26"/>
          <w:lang w:val="it-IT"/>
        </w:rPr>
        <w:t>I. ĐẠI CƯƠNG</w:t>
      </w:r>
    </w:p>
    <w:p w14:paraId="434674A2" w14:textId="77777777" w:rsidR="001B4450" w:rsidRPr="005A1CF9" w:rsidRDefault="001B4450" w:rsidP="005E191A">
      <w:pPr>
        <w:spacing w:before="120" w:after="60" w:line="276" w:lineRule="auto"/>
        <w:ind w:firstLine="567"/>
        <w:jc w:val="both"/>
        <w:rPr>
          <w:sz w:val="26"/>
          <w:szCs w:val="26"/>
          <w:lang w:val="it-IT"/>
        </w:rPr>
      </w:pPr>
      <w:r w:rsidRPr="005A1CF9">
        <w:rPr>
          <w:sz w:val="26"/>
          <w:szCs w:val="26"/>
          <w:lang w:val="it-IT"/>
        </w:rPr>
        <w:t>Dị tật bẩm sinh thay đổi theo từng nước, từng hoàn cảnh xã hội và từng cách điều tra. Tỷ lệ giao động từ 1,5 - 2%.</w:t>
      </w:r>
    </w:p>
    <w:p w14:paraId="00F53C3A" w14:textId="77777777" w:rsidR="001B4450" w:rsidRPr="005A1CF9" w:rsidRDefault="001B4450" w:rsidP="005E191A">
      <w:pPr>
        <w:spacing w:before="120" w:after="60" w:line="276" w:lineRule="auto"/>
        <w:ind w:firstLine="567"/>
        <w:jc w:val="both"/>
        <w:rPr>
          <w:sz w:val="26"/>
          <w:szCs w:val="26"/>
          <w:lang w:val="it-IT"/>
        </w:rPr>
      </w:pPr>
      <w:r w:rsidRPr="005A1CF9">
        <w:rPr>
          <w:sz w:val="26"/>
          <w:szCs w:val="26"/>
          <w:lang w:val="it-IT"/>
        </w:rPr>
        <w:t>Nhiều dị tật bẩm sinh do ảnh hưởng của chất độc hóa học/dioxin hoặc do các nguyên nhân khác không phát hiện kịp thời gây tử vong nhanh chóng hoặc để lại ảnh hưởng nặng nề về chức năng sinh lí sau này của trẻ. Ngày nay tiến bộ kỹ thuật mổ cùng gây mê cứu sống nhiều trẻ có dị tật nặng nề.</w:t>
      </w:r>
    </w:p>
    <w:p w14:paraId="5B143A96" w14:textId="77777777" w:rsidR="001B4450" w:rsidRPr="005A1CF9" w:rsidRDefault="001B4450" w:rsidP="005E191A">
      <w:pPr>
        <w:spacing w:before="120" w:after="60" w:line="276" w:lineRule="auto"/>
        <w:ind w:firstLine="567"/>
        <w:jc w:val="both"/>
        <w:rPr>
          <w:b/>
          <w:sz w:val="26"/>
          <w:szCs w:val="26"/>
          <w:lang w:val="it-IT"/>
        </w:rPr>
      </w:pPr>
      <w:r w:rsidRPr="005A1CF9">
        <w:rPr>
          <w:b/>
          <w:sz w:val="26"/>
          <w:szCs w:val="26"/>
          <w:lang w:val="it-IT"/>
        </w:rPr>
        <w:t>II. PHÁT HIỆN SỚM</w:t>
      </w:r>
    </w:p>
    <w:p w14:paraId="32186B34" w14:textId="77777777" w:rsidR="001B4450" w:rsidRPr="005A1CF9" w:rsidRDefault="001B4450" w:rsidP="005E191A">
      <w:pPr>
        <w:spacing w:before="120" w:after="60" w:line="276" w:lineRule="auto"/>
        <w:ind w:firstLine="567"/>
        <w:jc w:val="both"/>
        <w:rPr>
          <w:b/>
          <w:bCs/>
          <w:sz w:val="26"/>
          <w:szCs w:val="26"/>
          <w:lang w:val="it-IT"/>
        </w:rPr>
      </w:pPr>
      <w:bookmarkStart w:id="22" w:name="_TOC262679818"/>
      <w:r w:rsidRPr="005A1CF9">
        <w:rPr>
          <w:b/>
          <w:bCs/>
          <w:sz w:val="26"/>
          <w:szCs w:val="26"/>
          <w:lang w:val="it-IT"/>
        </w:rPr>
        <w:t>1. DỊ TẬT TIÊU HOÁ</w:t>
      </w:r>
      <w:bookmarkEnd w:id="22"/>
    </w:p>
    <w:p w14:paraId="6DD57F9B" w14:textId="77777777" w:rsidR="001B4450" w:rsidRPr="005A1CF9" w:rsidRDefault="001B4450" w:rsidP="005E191A">
      <w:pPr>
        <w:spacing w:before="120" w:after="60" w:line="276" w:lineRule="auto"/>
        <w:ind w:firstLine="567"/>
        <w:jc w:val="both"/>
        <w:rPr>
          <w:b/>
          <w:bCs/>
          <w:sz w:val="26"/>
          <w:szCs w:val="26"/>
          <w:lang w:val="it-IT"/>
        </w:rPr>
      </w:pPr>
      <w:r w:rsidRPr="005A1CF9">
        <w:rPr>
          <w:b/>
          <w:bCs/>
          <w:sz w:val="26"/>
          <w:szCs w:val="26"/>
          <w:lang w:val="it-IT"/>
        </w:rPr>
        <w:t>1.1. Hẹp thực quản</w:t>
      </w:r>
    </w:p>
    <w:p w14:paraId="328D55B8" w14:textId="77777777" w:rsidR="001B4450" w:rsidRPr="005A1CF9" w:rsidRDefault="001B4450" w:rsidP="005E191A">
      <w:pPr>
        <w:spacing w:before="120" w:after="60" w:line="276" w:lineRule="auto"/>
        <w:ind w:firstLine="567"/>
        <w:jc w:val="both"/>
        <w:rPr>
          <w:sz w:val="26"/>
          <w:szCs w:val="26"/>
          <w:lang w:val="it-IT"/>
        </w:rPr>
      </w:pPr>
      <w:r w:rsidRPr="005A1CF9">
        <w:rPr>
          <w:sz w:val="26"/>
          <w:szCs w:val="26"/>
          <w:lang w:val="it-IT"/>
        </w:rPr>
        <w:t>Là dị tật đường tiêu hoá thường gặp, tỉ lệ 1/2000 - 1/4000 trẻ sơ sinh. 80% các dị tật này có dò thông giữa khí quản và thực quản hoặc các dị tật khác về tim mạch, phổi, hệ niệu sinh dục.</w:t>
      </w:r>
    </w:p>
    <w:p w14:paraId="731E49C9" w14:textId="77777777" w:rsidR="001B4450" w:rsidRPr="001B4450" w:rsidRDefault="001B4450" w:rsidP="005E191A">
      <w:pPr>
        <w:spacing w:before="120" w:after="60" w:line="276" w:lineRule="auto"/>
        <w:ind w:firstLine="567"/>
        <w:jc w:val="both"/>
        <w:rPr>
          <w:i/>
          <w:iCs/>
          <w:sz w:val="26"/>
          <w:szCs w:val="26"/>
        </w:rPr>
      </w:pPr>
      <w:r w:rsidRPr="001B4450">
        <w:rPr>
          <w:i/>
          <w:iCs/>
          <w:sz w:val="26"/>
          <w:szCs w:val="26"/>
        </w:rPr>
        <w:t>a) Các hình thái:</w:t>
      </w:r>
    </w:p>
    <w:p w14:paraId="6C018AF8" w14:textId="77777777" w:rsidR="001B4450" w:rsidRPr="001B4450" w:rsidRDefault="001B4450" w:rsidP="004E645A">
      <w:pPr>
        <w:numPr>
          <w:ilvl w:val="0"/>
          <w:numId w:val="174"/>
        </w:numPr>
        <w:tabs>
          <w:tab w:val="clear" w:pos="987"/>
          <w:tab w:val="num" w:pos="840"/>
        </w:tabs>
        <w:spacing w:before="120" w:after="60" w:line="276" w:lineRule="auto"/>
        <w:ind w:left="0" w:firstLine="567"/>
        <w:jc w:val="both"/>
        <w:rPr>
          <w:sz w:val="26"/>
          <w:szCs w:val="26"/>
        </w:rPr>
      </w:pPr>
      <w:r w:rsidRPr="001B4450">
        <w:rPr>
          <w:sz w:val="26"/>
          <w:szCs w:val="26"/>
        </w:rPr>
        <w:t>Túi cùng phía trên, lỗ dò khí quản - thực quản phía dưới.</w:t>
      </w:r>
    </w:p>
    <w:p w14:paraId="123D3C1D" w14:textId="77777777" w:rsidR="001B4450" w:rsidRPr="001B4450" w:rsidRDefault="001B4450" w:rsidP="004E645A">
      <w:pPr>
        <w:numPr>
          <w:ilvl w:val="0"/>
          <w:numId w:val="174"/>
        </w:numPr>
        <w:tabs>
          <w:tab w:val="clear" w:pos="987"/>
          <w:tab w:val="num" w:pos="840"/>
        </w:tabs>
        <w:spacing w:before="120" w:after="60" w:line="276" w:lineRule="auto"/>
        <w:ind w:left="0" w:firstLine="567"/>
        <w:jc w:val="both"/>
        <w:rPr>
          <w:sz w:val="26"/>
          <w:szCs w:val="26"/>
        </w:rPr>
      </w:pPr>
      <w:r w:rsidRPr="001B4450">
        <w:rPr>
          <w:sz w:val="26"/>
          <w:szCs w:val="26"/>
        </w:rPr>
        <w:t>Có 2 túi cùng.</w:t>
      </w:r>
    </w:p>
    <w:p w14:paraId="5237ED4A" w14:textId="77777777" w:rsidR="001B4450" w:rsidRPr="001B4450" w:rsidRDefault="001B4450" w:rsidP="004E645A">
      <w:pPr>
        <w:numPr>
          <w:ilvl w:val="0"/>
          <w:numId w:val="174"/>
        </w:numPr>
        <w:tabs>
          <w:tab w:val="clear" w:pos="987"/>
          <w:tab w:val="num" w:pos="840"/>
        </w:tabs>
        <w:spacing w:before="120" w:after="60" w:line="276" w:lineRule="auto"/>
        <w:ind w:left="0" w:firstLine="567"/>
        <w:jc w:val="both"/>
        <w:rPr>
          <w:sz w:val="26"/>
          <w:szCs w:val="26"/>
        </w:rPr>
      </w:pPr>
      <w:r w:rsidRPr="001B4450">
        <w:rPr>
          <w:sz w:val="26"/>
          <w:szCs w:val="26"/>
        </w:rPr>
        <w:t>Lỗ dò khí quản, thực quản phía trên, túi cùng phía dưới. Có 2 lỗ dò.</w:t>
      </w:r>
    </w:p>
    <w:p w14:paraId="46971808" w14:textId="77777777" w:rsidR="001B4450" w:rsidRPr="001B4450" w:rsidRDefault="001B4450" w:rsidP="005E191A">
      <w:pPr>
        <w:spacing w:before="120" w:after="60" w:line="276" w:lineRule="auto"/>
        <w:ind w:firstLine="567"/>
        <w:jc w:val="both"/>
        <w:rPr>
          <w:i/>
          <w:iCs/>
          <w:sz w:val="26"/>
          <w:szCs w:val="26"/>
        </w:rPr>
      </w:pPr>
      <w:r w:rsidRPr="001B4450">
        <w:rPr>
          <w:i/>
          <w:iCs/>
          <w:sz w:val="26"/>
          <w:szCs w:val="26"/>
        </w:rPr>
        <w:t xml:space="preserve">b) Lâm sàng: </w:t>
      </w:r>
    </w:p>
    <w:p w14:paraId="2D81D72E" w14:textId="77777777" w:rsidR="001B4450" w:rsidRPr="001B4450" w:rsidRDefault="001B4450" w:rsidP="005E191A">
      <w:pPr>
        <w:spacing w:before="120" w:after="60" w:line="276" w:lineRule="auto"/>
        <w:ind w:firstLine="567"/>
        <w:jc w:val="both"/>
        <w:rPr>
          <w:sz w:val="26"/>
          <w:szCs w:val="26"/>
        </w:rPr>
      </w:pPr>
      <w:r w:rsidRPr="001B4450">
        <w:rPr>
          <w:sz w:val="26"/>
          <w:szCs w:val="26"/>
        </w:rPr>
        <w:t>Sau khi trẻ trào nước ối , rối loạn hô hấp, tiết nước bọt nhiều, tắc đường thở. Khi ăn uống nôn sặc. Bụng chướng hoặc lép kẹp.</w:t>
      </w:r>
    </w:p>
    <w:p w14:paraId="6928C53E" w14:textId="77777777" w:rsidR="001B4450" w:rsidRPr="001B4450" w:rsidRDefault="001B4450" w:rsidP="004E645A">
      <w:pPr>
        <w:spacing w:before="120" w:after="60" w:line="283" w:lineRule="auto"/>
        <w:ind w:firstLine="567"/>
        <w:jc w:val="both"/>
        <w:rPr>
          <w:i/>
          <w:iCs/>
          <w:sz w:val="26"/>
          <w:szCs w:val="26"/>
        </w:rPr>
      </w:pPr>
      <w:r w:rsidRPr="001B4450">
        <w:rPr>
          <w:i/>
          <w:iCs/>
          <w:sz w:val="26"/>
          <w:szCs w:val="26"/>
        </w:rPr>
        <w:t xml:space="preserve">c) Xử trí: </w:t>
      </w:r>
    </w:p>
    <w:p w14:paraId="5C23CAF1" w14:textId="77777777" w:rsidR="001B4450" w:rsidRPr="004E645A" w:rsidRDefault="001B4450" w:rsidP="004E645A">
      <w:pPr>
        <w:spacing w:before="120" w:after="60" w:line="283" w:lineRule="auto"/>
        <w:ind w:firstLine="567"/>
        <w:jc w:val="both"/>
        <w:rPr>
          <w:spacing w:val="2"/>
          <w:sz w:val="26"/>
          <w:szCs w:val="26"/>
        </w:rPr>
      </w:pPr>
      <w:r w:rsidRPr="004E645A">
        <w:rPr>
          <w:spacing w:val="2"/>
          <w:sz w:val="26"/>
          <w:szCs w:val="26"/>
        </w:rPr>
        <w:t>Dùng ống sonde dạ dày mềm và vô trùng đặt qua mũi hoặc qua miệng. Nếu ống thông không qua được 8-10 cm là thực quản teo.</w:t>
      </w:r>
    </w:p>
    <w:p w14:paraId="642D5D36" w14:textId="77777777" w:rsidR="001B4450" w:rsidRPr="001B4450" w:rsidRDefault="001B4450" w:rsidP="004E645A">
      <w:pPr>
        <w:spacing w:before="120" w:after="60" w:line="283" w:lineRule="auto"/>
        <w:ind w:firstLine="567"/>
        <w:jc w:val="both"/>
        <w:rPr>
          <w:b/>
          <w:bCs/>
          <w:i/>
          <w:iCs/>
          <w:sz w:val="26"/>
          <w:szCs w:val="26"/>
        </w:rPr>
      </w:pPr>
      <w:r w:rsidRPr="001B4450">
        <w:rPr>
          <w:b/>
          <w:bCs/>
          <w:i/>
          <w:iCs/>
          <w:sz w:val="26"/>
          <w:szCs w:val="26"/>
        </w:rPr>
        <w:t xml:space="preserve">Chú ý: </w:t>
      </w:r>
    </w:p>
    <w:p w14:paraId="3B5DBC68" w14:textId="77777777" w:rsidR="001B4450" w:rsidRPr="001B4450" w:rsidRDefault="001B4450" w:rsidP="004E645A">
      <w:pPr>
        <w:spacing w:before="120" w:after="60" w:line="283" w:lineRule="auto"/>
        <w:ind w:firstLine="567"/>
        <w:jc w:val="both"/>
        <w:rPr>
          <w:sz w:val="26"/>
          <w:szCs w:val="26"/>
        </w:rPr>
      </w:pPr>
      <w:r w:rsidRPr="001B4450">
        <w:rPr>
          <w:sz w:val="26"/>
          <w:szCs w:val="26"/>
        </w:rPr>
        <w:t>Nếu ống thông cứng có thể thủng túi cùng, ngược lại ống quá mềm có thể bị cuộn tròn trong túi cùng.</w:t>
      </w:r>
    </w:p>
    <w:p w14:paraId="1611A8D1" w14:textId="77777777" w:rsidR="001B4450" w:rsidRPr="001B4450" w:rsidRDefault="001B4450" w:rsidP="004E645A">
      <w:pPr>
        <w:numPr>
          <w:ilvl w:val="0"/>
          <w:numId w:val="174"/>
        </w:numPr>
        <w:tabs>
          <w:tab w:val="clear" w:pos="987"/>
          <w:tab w:val="num" w:pos="840"/>
        </w:tabs>
        <w:spacing w:before="120" w:after="60" w:line="283" w:lineRule="auto"/>
        <w:ind w:left="0" w:firstLine="567"/>
        <w:jc w:val="both"/>
        <w:rPr>
          <w:sz w:val="26"/>
          <w:szCs w:val="26"/>
        </w:rPr>
      </w:pPr>
      <w:r w:rsidRPr="001B4450">
        <w:rPr>
          <w:sz w:val="26"/>
          <w:szCs w:val="26"/>
        </w:rPr>
        <w:t>Có thể dùng 1 ống bơm tiêm, bơm 5ml không khí vào ống thông dạ dày đồng thời đặt ống nghe ở vùng thượng vị. Nếu teo thực quản sẽ không nghe khí vào dạ dày.</w:t>
      </w:r>
    </w:p>
    <w:p w14:paraId="3E8614E5" w14:textId="77777777" w:rsidR="001B4450" w:rsidRPr="001B4450" w:rsidRDefault="001B4450" w:rsidP="004E645A">
      <w:pPr>
        <w:numPr>
          <w:ilvl w:val="0"/>
          <w:numId w:val="174"/>
        </w:numPr>
        <w:tabs>
          <w:tab w:val="clear" w:pos="987"/>
          <w:tab w:val="num" w:pos="840"/>
        </w:tabs>
        <w:spacing w:before="120" w:after="60" w:line="283" w:lineRule="auto"/>
        <w:ind w:left="0" w:firstLine="567"/>
        <w:jc w:val="both"/>
        <w:rPr>
          <w:sz w:val="26"/>
          <w:szCs w:val="26"/>
        </w:rPr>
      </w:pPr>
      <w:r w:rsidRPr="001B4450">
        <w:rPr>
          <w:sz w:val="26"/>
          <w:szCs w:val="26"/>
        </w:rPr>
        <w:t>Chụp X-quang sau khi bơm chất cản quang vào thực quản hoặc sau khi đặt một ống thông cản quang và chụp trẻ ở tư thế đứng.</w:t>
      </w:r>
    </w:p>
    <w:p w14:paraId="38DC6D28" w14:textId="77777777" w:rsidR="001B4450" w:rsidRPr="001B4450" w:rsidRDefault="001B4450" w:rsidP="004E645A">
      <w:pPr>
        <w:numPr>
          <w:ilvl w:val="0"/>
          <w:numId w:val="174"/>
        </w:numPr>
        <w:tabs>
          <w:tab w:val="clear" w:pos="987"/>
          <w:tab w:val="num" w:pos="840"/>
        </w:tabs>
        <w:spacing w:before="120" w:after="60" w:line="283" w:lineRule="auto"/>
        <w:ind w:left="0" w:firstLine="567"/>
        <w:jc w:val="both"/>
        <w:rPr>
          <w:sz w:val="26"/>
          <w:szCs w:val="26"/>
        </w:rPr>
      </w:pPr>
      <w:r w:rsidRPr="001B4450">
        <w:rPr>
          <w:sz w:val="26"/>
          <w:szCs w:val="26"/>
        </w:rPr>
        <w:t>Điều trị: chuyển trẻ đến trung tâm có khả năng phẫu thuật; tư thế trẻ nửa ngồi hoặc nghiêng về trước. Nếu cần có thể đặt nội khí quản để hút nước bọt tránh ngạt thở</w:t>
      </w:r>
    </w:p>
    <w:p w14:paraId="7B547ACF" w14:textId="77777777" w:rsidR="001B4450" w:rsidRPr="001B4450" w:rsidRDefault="001B4450" w:rsidP="004E645A">
      <w:pPr>
        <w:spacing w:before="120" w:after="60" w:line="283" w:lineRule="auto"/>
        <w:ind w:firstLine="567"/>
        <w:jc w:val="both"/>
        <w:rPr>
          <w:i/>
          <w:iCs/>
          <w:sz w:val="26"/>
          <w:szCs w:val="26"/>
        </w:rPr>
      </w:pPr>
      <w:r w:rsidRPr="001B4450">
        <w:rPr>
          <w:i/>
          <w:iCs/>
          <w:sz w:val="26"/>
          <w:szCs w:val="26"/>
        </w:rPr>
        <w:t xml:space="preserve">d) Phẫu thuật: </w:t>
      </w:r>
    </w:p>
    <w:p w14:paraId="72F84AE3" w14:textId="77777777" w:rsidR="001B4450" w:rsidRPr="001B4450" w:rsidRDefault="001B4450" w:rsidP="004E645A">
      <w:pPr>
        <w:spacing w:before="120" w:after="60" w:line="283" w:lineRule="auto"/>
        <w:ind w:firstLine="567"/>
        <w:jc w:val="both"/>
        <w:rPr>
          <w:sz w:val="26"/>
          <w:szCs w:val="26"/>
        </w:rPr>
      </w:pPr>
      <w:r w:rsidRPr="001B4450">
        <w:rPr>
          <w:sz w:val="26"/>
          <w:szCs w:val="26"/>
        </w:rPr>
        <w:t>Có thể cắt đoạn teo nối 2 đầu thực quản mổ 2 thì: mổ thông dạ dày sau đó nối 2 túi cùng, nếu 2 túi cách xa phải nối bằng 1 đoạn ruột già.</w:t>
      </w:r>
    </w:p>
    <w:p w14:paraId="3A5DD1B0" w14:textId="77777777" w:rsidR="001B4450" w:rsidRPr="001B4450" w:rsidRDefault="001B4450" w:rsidP="004E645A">
      <w:pPr>
        <w:spacing w:before="120" w:after="60" w:line="283" w:lineRule="auto"/>
        <w:ind w:firstLine="567"/>
        <w:jc w:val="both"/>
        <w:rPr>
          <w:b/>
          <w:bCs/>
          <w:sz w:val="26"/>
          <w:szCs w:val="26"/>
        </w:rPr>
      </w:pPr>
      <w:r w:rsidRPr="001B4450">
        <w:rPr>
          <w:b/>
          <w:bCs/>
          <w:sz w:val="26"/>
          <w:szCs w:val="26"/>
        </w:rPr>
        <w:t>1.2. Tắc ruột</w:t>
      </w:r>
    </w:p>
    <w:p w14:paraId="3C422414" w14:textId="77777777" w:rsidR="001B4450" w:rsidRPr="001B4450" w:rsidRDefault="001B4450" w:rsidP="004E645A">
      <w:pPr>
        <w:spacing w:before="120" w:after="60" w:line="283" w:lineRule="auto"/>
        <w:ind w:firstLine="567"/>
        <w:jc w:val="both"/>
        <w:rPr>
          <w:i/>
          <w:iCs/>
          <w:sz w:val="26"/>
          <w:szCs w:val="26"/>
        </w:rPr>
      </w:pPr>
      <w:r w:rsidRPr="001B4450">
        <w:rPr>
          <w:i/>
          <w:iCs/>
          <w:sz w:val="26"/>
          <w:szCs w:val="26"/>
        </w:rPr>
        <w:t xml:space="preserve">a) Triệu chứng: </w:t>
      </w:r>
      <w:r w:rsidRPr="001B4450">
        <w:rPr>
          <w:sz w:val="26"/>
          <w:szCs w:val="26"/>
        </w:rPr>
        <w:t>Nôn ra sữa hoặc sắc tố mật. Bụng chướng hơi, sút cân. Chậm phân su sau 24 giờ.</w:t>
      </w:r>
    </w:p>
    <w:p w14:paraId="506EF69F" w14:textId="77777777" w:rsidR="001B4450" w:rsidRPr="001B4450" w:rsidRDefault="001B4450" w:rsidP="004E645A">
      <w:pPr>
        <w:spacing w:before="120" w:after="60" w:line="283" w:lineRule="auto"/>
        <w:ind w:firstLine="567"/>
        <w:jc w:val="both"/>
        <w:rPr>
          <w:sz w:val="26"/>
          <w:szCs w:val="26"/>
        </w:rPr>
      </w:pPr>
      <w:r w:rsidRPr="001B4450">
        <w:rPr>
          <w:sz w:val="26"/>
          <w:szCs w:val="26"/>
        </w:rPr>
        <w:t>Phân su bình thường hoặc có nhiều nhày, khô, màu trắng.</w:t>
      </w:r>
    </w:p>
    <w:p w14:paraId="4BF8060E" w14:textId="77777777" w:rsidR="001B4450" w:rsidRPr="001B4450" w:rsidRDefault="001B4450" w:rsidP="004E645A">
      <w:pPr>
        <w:spacing w:before="120" w:after="60" w:line="283" w:lineRule="auto"/>
        <w:ind w:firstLine="567"/>
        <w:jc w:val="both"/>
        <w:rPr>
          <w:sz w:val="26"/>
          <w:szCs w:val="26"/>
        </w:rPr>
      </w:pPr>
      <w:r w:rsidRPr="001B4450">
        <w:rPr>
          <w:sz w:val="26"/>
          <w:szCs w:val="26"/>
        </w:rPr>
        <w:t>Chụp X-quang bụng đứng không chuẩn bị thấy mức nước, mức hơi.</w:t>
      </w:r>
    </w:p>
    <w:p w14:paraId="050D2E31" w14:textId="77777777" w:rsidR="001B4450" w:rsidRPr="001B4450" w:rsidRDefault="001B4450" w:rsidP="004E645A">
      <w:pPr>
        <w:spacing w:before="120" w:after="60" w:line="283" w:lineRule="auto"/>
        <w:ind w:firstLine="567"/>
        <w:jc w:val="both"/>
        <w:rPr>
          <w:i/>
          <w:iCs/>
          <w:sz w:val="26"/>
          <w:szCs w:val="26"/>
        </w:rPr>
      </w:pPr>
      <w:r w:rsidRPr="001B4450">
        <w:rPr>
          <w:i/>
          <w:iCs/>
          <w:sz w:val="26"/>
          <w:szCs w:val="26"/>
        </w:rPr>
        <w:t>b) Các hình thái lâm sàng:</w:t>
      </w:r>
    </w:p>
    <w:p w14:paraId="65B1BEE0"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 xml:space="preserve">1.2.1. Teo ruột do teo thắt hẹp lòng ruột </w:t>
      </w:r>
    </w:p>
    <w:p w14:paraId="6EF4969A" w14:textId="77777777" w:rsidR="001B4450" w:rsidRPr="001B4450" w:rsidRDefault="001B4450" w:rsidP="005E191A">
      <w:pPr>
        <w:spacing w:before="120" w:after="60" w:line="276" w:lineRule="auto"/>
        <w:ind w:firstLine="567"/>
        <w:jc w:val="both"/>
        <w:rPr>
          <w:sz w:val="26"/>
          <w:szCs w:val="26"/>
        </w:rPr>
      </w:pPr>
      <w:r w:rsidRPr="001B4450">
        <w:rPr>
          <w:sz w:val="26"/>
          <w:szCs w:val="26"/>
        </w:rPr>
        <w:t>Teo bởi 1 dải xơ teo hoàn toàn, do xoắn ruột hoặc do tắc ruột không liên tục.</w:t>
      </w:r>
    </w:p>
    <w:p w14:paraId="38427C1F"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2.2. Hẹp môn vị phình đại</w:t>
      </w:r>
    </w:p>
    <w:p w14:paraId="69A07392" w14:textId="77777777" w:rsidR="001B4450" w:rsidRPr="001B4450" w:rsidRDefault="001B4450" w:rsidP="005E191A">
      <w:pPr>
        <w:spacing w:before="120" w:after="60" w:line="276" w:lineRule="auto"/>
        <w:ind w:firstLine="567"/>
        <w:jc w:val="both"/>
        <w:rPr>
          <w:sz w:val="26"/>
          <w:szCs w:val="26"/>
        </w:rPr>
      </w:pPr>
      <w:r w:rsidRPr="001B4450">
        <w:rPr>
          <w:sz w:val="26"/>
          <w:szCs w:val="26"/>
        </w:rPr>
        <w:t>Vùng cơ môn vị phình đại làm hậu môn bị hẹp, tỷ lệ 1/3000 trẻ sinh sống.</w:t>
      </w:r>
    </w:p>
    <w:p w14:paraId="4B7E9EBA" w14:textId="77777777" w:rsidR="001B4450" w:rsidRPr="001B4450" w:rsidRDefault="001B4450" w:rsidP="005E191A">
      <w:pPr>
        <w:spacing w:before="120" w:after="60" w:line="276" w:lineRule="auto"/>
        <w:ind w:firstLine="567"/>
        <w:jc w:val="both"/>
        <w:rPr>
          <w:sz w:val="26"/>
          <w:szCs w:val="26"/>
        </w:rPr>
      </w:pPr>
      <w:r w:rsidRPr="001B4450">
        <w:rPr>
          <w:sz w:val="26"/>
          <w:szCs w:val="26"/>
        </w:rPr>
        <w:t>Lâm sàng: nôn thành tia, táo bón vì mất nước, sút cân, sờ dưới gan có thể thấy u cục.</w:t>
      </w:r>
    </w:p>
    <w:p w14:paraId="539C149E" w14:textId="77777777" w:rsidR="001B4450" w:rsidRPr="001B4450" w:rsidRDefault="001B4450" w:rsidP="005E191A">
      <w:pPr>
        <w:spacing w:before="120" w:after="60" w:line="276" w:lineRule="auto"/>
        <w:ind w:firstLine="567"/>
        <w:jc w:val="both"/>
        <w:rPr>
          <w:sz w:val="26"/>
          <w:szCs w:val="26"/>
        </w:rPr>
      </w:pPr>
      <w:r w:rsidRPr="001B4450">
        <w:rPr>
          <w:sz w:val="26"/>
          <w:szCs w:val="26"/>
        </w:rPr>
        <w:t>Xử trí: phẫu thuật ngay.</w:t>
      </w:r>
    </w:p>
    <w:p w14:paraId="25CFE371" w14:textId="77777777" w:rsidR="001B4450" w:rsidRPr="001B4450" w:rsidRDefault="001B4450" w:rsidP="005E191A">
      <w:pPr>
        <w:spacing w:before="120" w:after="60" w:line="276" w:lineRule="auto"/>
        <w:ind w:firstLine="567"/>
        <w:jc w:val="both"/>
        <w:rPr>
          <w:b/>
          <w:bCs/>
          <w:iCs/>
          <w:sz w:val="26"/>
          <w:szCs w:val="26"/>
        </w:rPr>
      </w:pPr>
      <w:r w:rsidRPr="001B4450">
        <w:rPr>
          <w:b/>
          <w:bCs/>
          <w:iCs/>
          <w:sz w:val="26"/>
          <w:szCs w:val="26"/>
        </w:rPr>
        <w:t>1.2.3. Tắc ruột do phân su</w:t>
      </w:r>
    </w:p>
    <w:p w14:paraId="33552B10" w14:textId="77777777" w:rsidR="001B4450" w:rsidRPr="001B4450" w:rsidRDefault="001B4450" w:rsidP="005E191A">
      <w:pPr>
        <w:spacing w:before="120" w:after="60" w:line="276" w:lineRule="auto"/>
        <w:ind w:firstLine="567"/>
        <w:jc w:val="both"/>
        <w:rPr>
          <w:sz w:val="26"/>
          <w:szCs w:val="26"/>
        </w:rPr>
      </w:pPr>
      <w:r w:rsidRPr="001B4450">
        <w:rPr>
          <w:sz w:val="26"/>
          <w:szCs w:val="26"/>
        </w:rPr>
        <w:t>Phân su không bình thường, có nhiều tế bào và đặc quánh lại quện thành cục hoặc thành dây, trẻ không đại tiện trong vòng 3- 4 ngày, bụng chướng, nôn ói ra mật xanh. Nếu phát hiện chậm có thể nhiễm trùng.</w:t>
      </w:r>
    </w:p>
    <w:p w14:paraId="6561C373" w14:textId="77777777" w:rsidR="001B4450" w:rsidRPr="001B4450" w:rsidRDefault="001B4450" w:rsidP="005E191A">
      <w:pPr>
        <w:spacing w:before="120" w:after="60" w:line="276" w:lineRule="auto"/>
        <w:ind w:firstLine="567"/>
        <w:jc w:val="both"/>
        <w:rPr>
          <w:sz w:val="26"/>
          <w:szCs w:val="26"/>
        </w:rPr>
      </w:pPr>
      <w:r w:rsidRPr="001B4450">
        <w:rPr>
          <w:sz w:val="26"/>
          <w:szCs w:val="26"/>
        </w:rPr>
        <w:t>Xử trí: thụt tháo; kháng sinh phòng nhiễm trùng.</w:t>
      </w:r>
    </w:p>
    <w:p w14:paraId="72940D48" w14:textId="77777777" w:rsidR="001B4450" w:rsidRPr="001B4450" w:rsidRDefault="001B4450" w:rsidP="005E191A">
      <w:pPr>
        <w:spacing w:before="120" w:after="60" w:line="276" w:lineRule="auto"/>
        <w:ind w:firstLine="567"/>
        <w:jc w:val="both"/>
        <w:rPr>
          <w:b/>
          <w:bCs/>
          <w:i/>
          <w:iCs/>
          <w:sz w:val="26"/>
          <w:szCs w:val="26"/>
        </w:rPr>
      </w:pPr>
      <w:r w:rsidRPr="001B4450">
        <w:rPr>
          <w:b/>
          <w:bCs/>
          <w:i/>
          <w:iCs/>
          <w:sz w:val="26"/>
          <w:szCs w:val="26"/>
        </w:rPr>
        <w:t>1.2.4. Thoát vị cơ hoành</w:t>
      </w:r>
    </w:p>
    <w:p w14:paraId="34CE82AF" w14:textId="77777777" w:rsidR="001B4450" w:rsidRPr="001B4450" w:rsidRDefault="001B4450" w:rsidP="005E191A">
      <w:pPr>
        <w:spacing w:before="120" w:after="60" w:line="276" w:lineRule="auto"/>
        <w:ind w:firstLine="567"/>
        <w:jc w:val="both"/>
        <w:rPr>
          <w:sz w:val="26"/>
          <w:szCs w:val="26"/>
        </w:rPr>
      </w:pPr>
      <w:r w:rsidRPr="001B4450">
        <w:rPr>
          <w:sz w:val="26"/>
          <w:szCs w:val="26"/>
        </w:rPr>
        <w:t>Tỷ lệ 1/5.000- 1/10.000 do cơ hoành bị thủng hoặc tạng trong bụng và ngực thông nhau. 80% lỗ thông ở bên trái do bên phải được gan che phủ.</w:t>
      </w:r>
    </w:p>
    <w:p w14:paraId="71785368" w14:textId="77777777" w:rsidR="001B4450" w:rsidRPr="001B4450" w:rsidRDefault="001B4450" w:rsidP="005E191A">
      <w:pPr>
        <w:spacing w:before="120" w:after="60" w:line="276" w:lineRule="auto"/>
        <w:ind w:firstLine="567"/>
        <w:jc w:val="both"/>
        <w:rPr>
          <w:sz w:val="26"/>
          <w:szCs w:val="26"/>
        </w:rPr>
      </w:pPr>
      <w:r w:rsidRPr="001B4450">
        <w:rPr>
          <w:sz w:val="26"/>
          <w:szCs w:val="26"/>
        </w:rPr>
        <w:t>Những thể nặng biểu hiện ngay từ đầu sau khi sinh cần phải được chẩn đoán cấp cứu ngay tại phòng sinh, ngay sau tiếng khóc đầu tiên bị khó thở nguy kịch, tím tái, có lúc ngừng thở.</w:t>
      </w:r>
    </w:p>
    <w:p w14:paraId="3024A2D6"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Triệu chứng: </w:t>
      </w:r>
    </w:p>
    <w:p w14:paraId="0887AE82"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Nhìn thấy lồng ngực bên bị thoát vị di động ít theo nhịp thở, ngực phồng, bụng lép, tình trạng tím tái ngày càng nặng.</w:t>
      </w:r>
    </w:p>
    <w:p w14:paraId="583E5EA2"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Gõ trong bên lồng ngực có thoát vị.</w:t>
      </w:r>
    </w:p>
    <w:p w14:paraId="6BC14989"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Mất tiếng rì rào phế nang bên thoát vị.</w:t>
      </w:r>
    </w:p>
    <w:p w14:paraId="712F010E"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Tiếng tim bị đẩy sang phía đối diện với bên thoát vị.</w:t>
      </w:r>
    </w:p>
    <w:p w14:paraId="334872B1"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X-quang: các quai ruột nằm trên lồng ngực bóng tim bị đẩy sang phải nếu có thoát vị bên trái.</w:t>
      </w:r>
    </w:p>
    <w:p w14:paraId="7D64CCD5"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Xử trí: </w:t>
      </w:r>
    </w:p>
    <w:p w14:paraId="1F131419"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Hút nhớt, thở oxy qua nội khí quản.</w:t>
      </w:r>
    </w:p>
    <w:p w14:paraId="39F6BB5B"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Đặt nằm trên mặt phẳng, đầu cao.</w:t>
      </w:r>
    </w:p>
    <w:p w14:paraId="497E5558"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Cho trẻ nằm nghiêng về phía thoát vị để tránh chèn ép lên phổi lành.</w:t>
      </w:r>
    </w:p>
    <w:p w14:paraId="0E9CEF28" w14:textId="77777777" w:rsidR="001B4450" w:rsidRPr="001B4450"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1B4450">
        <w:rPr>
          <w:sz w:val="26"/>
          <w:szCs w:val="26"/>
        </w:rPr>
        <w:t>Đặt ống thông dạ dày, hút nước làm giảm áp trong lồng ngực.</w:t>
      </w:r>
    </w:p>
    <w:p w14:paraId="358F915F" w14:textId="77777777" w:rsidR="001B4450" w:rsidRPr="004E645A" w:rsidRDefault="001B4450" w:rsidP="004E645A">
      <w:pPr>
        <w:numPr>
          <w:ilvl w:val="0"/>
          <w:numId w:val="174"/>
        </w:numPr>
        <w:tabs>
          <w:tab w:val="clear" w:pos="987"/>
          <w:tab w:val="num" w:pos="826"/>
        </w:tabs>
        <w:spacing w:before="120" w:after="60" w:line="276" w:lineRule="auto"/>
        <w:ind w:left="0" w:firstLine="567"/>
        <w:jc w:val="both"/>
        <w:rPr>
          <w:sz w:val="26"/>
          <w:szCs w:val="26"/>
        </w:rPr>
      </w:pPr>
      <w:r w:rsidRPr="004E645A">
        <w:rPr>
          <w:sz w:val="26"/>
          <w:szCs w:val="26"/>
        </w:rPr>
        <w:t>Truyền dịch và chuyển tới nơi có khả năng phẫu thuật ngay.</w:t>
      </w:r>
    </w:p>
    <w:p w14:paraId="5FC8BA0F"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1.2.5. Thoát vị rốn</w:t>
      </w:r>
    </w:p>
    <w:p w14:paraId="3296B568" w14:textId="77777777" w:rsidR="001B4450" w:rsidRPr="001B4450" w:rsidRDefault="001B4450" w:rsidP="005E191A">
      <w:pPr>
        <w:spacing w:before="120" w:after="60" w:line="276" w:lineRule="auto"/>
        <w:ind w:firstLine="567"/>
        <w:jc w:val="both"/>
        <w:rPr>
          <w:sz w:val="26"/>
          <w:szCs w:val="26"/>
        </w:rPr>
      </w:pPr>
      <w:r w:rsidRPr="001B4450">
        <w:rPr>
          <w:sz w:val="26"/>
          <w:szCs w:val="26"/>
        </w:rPr>
        <w:t>Do sự phát triển không đầy đủ của da và cơ của thành bụng trước nên ruột bị thoát ra ngoài, tỷ lệ 1/6.000 trẻ sơ sinh sống.</w:t>
      </w:r>
    </w:p>
    <w:p w14:paraId="5ABA1618" w14:textId="77777777" w:rsidR="001B4450" w:rsidRPr="001B4450" w:rsidRDefault="001B4450" w:rsidP="005E191A">
      <w:pPr>
        <w:spacing w:before="120" w:after="60" w:line="276" w:lineRule="auto"/>
        <w:ind w:firstLine="567"/>
        <w:jc w:val="both"/>
        <w:rPr>
          <w:sz w:val="26"/>
          <w:szCs w:val="26"/>
        </w:rPr>
      </w:pPr>
      <w:r w:rsidRPr="001B4450">
        <w:rPr>
          <w:sz w:val="26"/>
          <w:szCs w:val="26"/>
        </w:rPr>
        <w:t>Triệu chứng: thấy dây rốn bám vào 1 khối to như quả cam hoặc chanh. Qua lớp màng mỏng nhìn thấy quai ruột bên dưới.</w:t>
      </w:r>
    </w:p>
    <w:p w14:paraId="2FEE8337" w14:textId="77777777" w:rsidR="001B4450" w:rsidRPr="001B4450" w:rsidRDefault="001B4450" w:rsidP="005E191A">
      <w:pPr>
        <w:spacing w:before="120" w:after="60" w:line="276" w:lineRule="auto"/>
        <w:ind w:firstLine="567"/>
        <w:jc w:val="both"/>
        <w:rPr>
          <w:sz w:val="26"/>
          <w:szCs w:val="26"/>
        </w:rPr>
      </w:pPr>
      <w:r w:rsidRPr="001B4450">
        <w:rPr>
          <w:sz w:val="26"/>
          <w:szCs w:val="26"/>
        </w:rPr>
        <w:t>Xử trí: bọc khối thoát vị bằng khăn ấm vô trùng tẩm nước muối sinh lí, chú ý tránh nhiễm trùng, đặt ống thông dạ dày rồi chuyển tới trung tâm phẫu thuật.</w:t>
      </w:r>
    </w:p>
    <w:p w14:paraId="6C2CAF6B" w14:textId="77777777" w:rsidR="001B4450" w:rsidRPr="001B4450" w:rsidRDefault="001B4450" w:rsidP="005E191A">
      <w:pPr>
        <w:spacing w:before="120" w:after="60" w:line="276" w:lineRule="auto"/>
        <w:ind w:firstLine="567"/>
        <w:jc w:val="both"/>
        <w:rPr>
          <w:b/>
          <w:bCs/>
          <w:iCs/>
          <w:sz w:val="26"/>
          <w:szCs w:val="26"/>
        </w:rPr>
      </w:pPr>
      <w:r w:rsidRPr="001B4450">
        <w:rPr>
          <w:b/>
          <w:bCs/>
          <w:iCs/>
          <w:sz w:val="26"/>
          <w:szCs w:val="26"/>
        </w:rPr>
        <w:t>1.2.6. Thoát vị thành bụng</w:t>
      </w:r>
    </w:p>
    <w:p w14:paraId="09527EEE" w14:textId="77777777" w:rsidR="001B4450" w:rsidRPr="001B4450" w:rsidRDefault="001B4450" w:rsidP="005E191A">
      <w:pPr>
        <w:spacing w:before="120" w:after="60" w:line="276" w:lineRule="auto"/>
        <w:ind w:firstLine="567"/>
        <w:jc w:val="both"/>
        <w:rPr>
          <w:sz w:val="26"/>
          <w:szCs w:val="26"/>
        </w:rPr>
      </w:pPr>
      <w:r w:rsidRPr="001B4450">
        <w:rPr>
          <w:sz w:val="26"/>
          <w:szCs w:val="26"/>
        </w:rPr>
        <w:t>Dị tật này ít gặp hơn thoát vị rốn, tỷ lệ 1/20.000. Do thành bụng bên không phát triển làm các quai ruột lòi ra, không có gì bao bọc, rốn vẫn như cũ.</w:t>
      </w:r>
    </w:p>
    <w:p w14:paraId="3CDC2908" w14:textId="77777777" w:rsidR="001B4450" w:rsidRPr="001B4450" w:rsidRDefault="001B4450" w:rsidP="005E191A">
      <w:pPr>
        <w:spacing w:before="120" w:after="60" w:line="276" w:lineRule="auto"/>
        <w:ind w:firstLine="567"/>
        <w:jc w:val="both"/>
        <w:rPr>
          <w:sz w:val="26"/>
          <w:szCs w:val="26"/>
        </w:rPr>
      </w:pPr>
      <w:r w:rsidRPr="001B4450">
        <w:rPr>
          <w:sz w:val="26"/>
          <w:szCs w:val="26"/>
        </w:rPr>
        <w:t>Xử trí: che đậy các quai ruột lòi ra bằng khăn ấm vô trùng đắp nước muối sinh lí. Khi chuyển đến trung tâm phẫu thuật không băng chặt tránh nguy cơ chèn ép ruột non.</w:t>
      </w:r>
    </w:p>
    <w:p w14:paraId="651EF710" w14:textId="77777777" w:rsidR="001B4450" w:rsidRPr="001B4450" w:rsidRDefault="001B4450" w:rsidP="004E645A">
      <w:pPr>
        <w:spacing w:before="120" w:after="60" w:line="288" w:lineRule="auto"/>
        <w:ind w:firstLine="567"/>
        <w:jc w:val="both"/>
        <w:rPr>
          <w:b/>
          <w:bCs/>
          <w:iCs/>
          <w:sz w:val="26"/>
          <w:szCs w:val="26"/>
        </w:rPr>
      </w:pPr>
      <w:r w:rsidRPr="001B4450">
        <w:rPr>
          <w:b/>
          <w:bCs/>
          <w:iCs/>
          <w:sz w:val="26"/>
          <w:szCs w:val="26"/>
        </w:rPr>
        <w:t>1.2.7. Dị tật không có hậu môn</w:t>
      </w:r>
    </w:p>
    <w:p w14:paraId="6FF914E0" w14:textId="77777777" w:rsidR="001B4450" w:rsidRPr="001B4450" w:rsidRDefault="001B4450" w:rsidP="004E645A">
      <w:pPr>
        <w:spacing w:before="120" w:after="60" w:line="288" w:lineRule="auto"/>
        <w:ind w:firstLine="567"/>
        <w:jc w:val="both"/>
        <w:rPr>
          <w:sz w:val="26"/>
          <w:szCs w:val="26"/>
        </w:rPr>
      </w:pPr>
      <w:r w:rsidRPr="001B4450">
        <w:rPr>
          <w:sz w:val="26"/>
          <w:szCs w:val="26"/>
        </w:rPr>
        <w:t>Tắc phần cuối cùng của ống tiêu hoá có thể gây tử vong nếu không mổ kịp thời, tỷ lệ 1/3000- 1/5000 trẻ sinh sống thường phối hợp với dị tật khác như tiết niệu, sinh dục hoặc tiêu hoá: hẹp thực quản, hẹp môn vị.</w:t>
      </w:r>
    </w:p>
    <w:p w14:paraId="41A2BD13" w14:textId="77777777" w:rsidR="001B4450" w:rsidRPr="001B4450" w:rsidRDefault="001B4450" w:rsidP="004E645A">
      <w:pPr>
        <w:spacing w:before="120" w:after="60" w:line="288" w:lineRule="auto"/>
        <w:ind w:firstLine="567"/>
        <w:jc w:val="both"/>
        <w:rPr>
          <w:sz w:val="26"/>
          <w:szCs w:val="26"/>
        </w:rPr>
      </w:pPr>
      <w:r w:rsidRPr="001B4450">
        <w:rPr>
          <w:sz w:val="26"/>
          <w:szCs w:val="26"/>
        </w:rPr>
        <w:t>X-quang: xách ngược chân lên, đầu dốc xuống cho thấy khí sáng của bờ trên trực tràng, biết được khoảng cách từ túi bịt đến hậu môn.</w:t>
      </w:r>
    </w:p>
    <w:p w14:paraId="1B3C6ABB" w14:textId="77777777" w:rsidR="001B4450" w:rsidRPr="001B4450" w:rsidRDefault="001B4450" w:rsidP="004E645A">
      <w:pPr>
        <w:spacing w:before="120" w:after="60" w:line="288" w:lineRule="auto"/>
        <w:ind w:firstLine="567"/>
        <w:jc w:val="both"/>
        <w:rPr>
          <w:sz w:val="26"/>
          <w:szCs w:val="26"/>
        </w:rPr>
      </w:pPr>
      <w:r w:rsidRPr="001B4450">
        <w:rPr>
          <w:sz w:val="26"/>
          <w:szCs w:val="26"/>
        </w:rPr>
        <w:t xml:space="preserve">Xử trí: </w:t>
      </w:r>
    </w:p>
    <w:p w14:paraId="77D73FD4"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Nếu dưới 2cm: mổ theo đường dưới.</w:t>
      </w:r>
    </w:p>
    <w:p w14:paraId="17B89530"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Trên 2cm: mổ theo đường trên.</w:t>
      </w:r>
    </w:p>
    <w:p w14:paraId="1F401EF1" w14:textId="77777777" w:rsidR="001B4450" w:rsidRPr="001B4450" w:rsidRDefault="001B4450" w:rsidP="004E645A">
      <w:pPr>
        <w:spacing w:before="120" w:after="60" w:line="288" w:lineRule="auto"/>
        <w:ind w:firstLine="567"/>
        <w:jc w:val="both"/>
        <w:rPr>
          <w:b/>
          <w:bCs/>
          <w:sz w:val="26"/>
          <w:szCs w:val="26"/>
        </w:rPr>
      </w:pPr>
      <w:bookmarkStart w:id="23" w:name="_TOC262679819"/>
      <w:r w:rsidRPr="001B4450">
        <w:rPr>
          <w:b/>
          <w:bCs/>
          <w:sz w:val="26"/>
          <w:szCs w:val="26"/>
        </w:rPr>
        <w:t>2. DỊ TẬT ĐƯỜNG HÔ HẤP</w:t>
      </w:r>
      <w:bookmarkEnd w:id="23"/>
    </w:p>
    <w:p w14:paraId="79EFC87B" w14:textId="77777777" w:rsidR="001B4450" w:rsidRPr="001B4450" w:rsidRDefault="001B4450" w:rsidP="004E645A">
      <w:pPr>
        <w:spacing w:before="120" w:after="60" w:line="288" w:lineRule="auto"/>
        <w:ind w:firstLine="567"/>
        <w:jc w:val="both"/>
        <w:rPr>
          <w:sz w:val="26"/>
          <w:szCs w:val="26"/>
        </w:rPr>
      </w:pPr>
      <w:r w:rsidRPr="001B4450">
        <w:rPr>
          <w:b/>
          <w:bCs/>
          <w:sz w:val="26"/>
          <w:szCs w:val="26"/>
        </w:rPr>
        <w:t>2.1. Hẹp xoang mũi</w:t>
      </w:r>
      <w:r w:rsidR="00CA6B49">
        <w:rPr>
          <w:b/>
          <w:bCs/>
          <w:sz w:val="26"/>
          <w:szCs w:val="26"/>
          <w:lang w:val="vi-VN"/>
        </w:rPr>
        <w:t xml:space="preserve">: </w:t>
      </w:r>
      <w:r w:rsidRPr="001B4450">
        <w:rPr>
          <w:sz w:val="26"/>
          <w:szCs w:val="26"/>
        </w:rPr>
        <w:t>Nếu hẹp cả 2 bên, trẻ thở khó khăn, tím tái, khóc to và không có kéo xương ức, mỗi lần bú trẻ ngạt thở nên không bú được trực tiếp, hai mũi đầy nước mũi.</w:t>
      </w:r>
    </w:p>
    <w:p w14:paraId="7EEB1B14" w14:textId="77777777" w:rsidR="001B4450" w:rsidRPr="001B4450" w:rsidRDefault="001B4450" w:rsidP="004E645A">
      <w:pPr>
        <w:spacing w:before="120" w:after="60" w:line="288" w:lineRule="auto"/>
        <w:ind w:firstLine="567"/>
        <w:jc w:val="both"/>
        <w:rPr>
          <w:sz w:val="26"/>
          <w:szCs w:val="26"/>
        </w:rPr>
      </w:pPr>
      <w:r w:rsidRPr="001B4450">
        <w:rPr>
          <w:sz w:val="26"/>
          <w:szCs w:val="26"/>
        </w:rPr>
        <w:t>Đưa ống qua mũi khoảng 3,5cm thấy bị tắc, không vào thêm được nữa.</w:t>
      </w:r>
    </w:p>
    <w:p w14:paraId="1C7ACCF9" w14:textId="77777777" w:rsidR="001B4450" w:rsidRPr="001B4450" w:rsidRDefault="001B4450" w:rsidP="004E645A">
      <w:pPr>
        <w:spacing w:before="120" w:after="60" w:line="288" w:lineRule="auto"/>
        <w:ind w:firstLine="567"/>
        <w:jc w:val="both"/>
        <w:rPr>
          <w:sz w:val="26"/>
          <w:szCs w:val="26"/>
        </w:rPr>
      </w:pPr>
      <w:r w:rsidRPr="001B4450">
        <w:rPr>
          <w:sz w:val="26"/>
          <w:szCs w:val="26"/>
        </w:rPr>
        <w:t>Xử trí: đặt ống thông Mayo đè lưỡi để trẻ thở dễ dàng hơn trong khi chờ phẫu thuật.</w:t>
      </w:r>
    </w:p>
    <w:p w14:paraId="2E1625EE" w14:textId="77777777" w:rsidR="001B4450" w:rsidRPr="001B4450" w:rsidRDefault="001B4450" w:rsidP="004E645A">
      <w:pPr>
        <w:spacing w:before="120" w:after="60" w:line="288" w:lineRule="auto"/>
        <w:ind w:firstLine="567"/>
        <w:jc w:val="both"/>
        <w:rPr>
          <w:b/>
          <w:bCs/>
          <w:sz w:val="26"/>
          <w:szCs w:val="26"/>
        </w:rPr>
      </w:pPr>
      <w:r w:rsidRPr="001B4450">
        <w:rPr>
          <w:b/>
          <w:bCs/>
          <w:sz w:val="26"/>
          <w:szCs w:val="26"/>
        </w:rPr>
        <w:t>2.2. Sứt môi, khe hở vòm miệng</w:t>
      </w:r>
    </w:p>
    <w:p w14:paraId="22B9DB27"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Sứt môi không chẻ vòm hầu &gt;1/2.000.</w:t>
      </w:r>
    </w:p>
    <w:p w14:paraId="4F1929C7"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Sứt môi 2 bên hoặc một bên.</w:t>
      </w:r>
    </w:p>
    <w:p w14:paraId="1364A37E"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Chờ đợi phẫu thuật chỉnh hình.</w:t>
      </w:r>
    </w:p>
    <w:p w14:paraId="16E0D757"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Có thể gặp hội chứng Pierre- robin: khe hở vòm, teo hàm dưới - lưỡi tụt ra sau</w:t>
      </w:r>
    </w:p>
    <w:p w14:paraId="4AB1F1C8"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Xử trí tạm thời bằng nằm sấp hoặc đặt một ống thông Mayo trong khi chờ đợi đến thời điểm thích hợp để được phẫu thuật chỉnh hình.</w:t>
      </w:r>
    </w:p>
    <w:p w14:paraId="279562F2" w14:textId="77777777" w:rsidR="001B4450" w:rsidRPr="001B4450" w:rsidRDefault="001B4450" w:rsidP="004E645A">
      <w:pPr>
        <w:spacing w:before="120" w:after="60" w:line="288" w:lineRule="auto"/>
        <w:ind w:firstLine="567"/>
        <w:jc w:val="both"/>
        <w:rPr>
          <w:b/>
          <w:bCs/>
          <w:sz w:val="26"/>
          <w:szCs w:val="26"/>
        </w:rPr>
      </w:pPr>
      <w:bookmarkStart w:id="24" w:name="_TOC262679820"/>
      <w:r w:rsidRPr="001B4450">
        <w:rPr>
          <w:b/>
          <w:bCs/>
          <w:sz w:val="26"/>
          <w:szCs w:val="26"/>
        </w:rPr>
        <w:t>3. DỊ TẬT ỐNG THẦN KINH</w:t>
      </w:r>
      <w:bookmarkEnd w:id="24"/>
    </w:p>
    <w:p w14:paraId="290196DC" w14:textId="77777777" w:rsidR="001B4450" w:rsidRPr="001B4450" w:rsidRDefault="001B4450" w:rsidP="004E645A">
      <w:pPr>
        <w:spacing w:before="120" w:after="60" w:line="288" w:lineRule="auto"/>
        <w:ind w:firstLine="567"/>
        <w:jc w:val="both"/>
        <w:rPr>
          <w:b/>
          <w:bCs/>
          <w:sz w:val="26"/>
          <w:szCs w:val="26"/>
        </w:rPr>
      </w:pPr>
      <w:r w:rsidRPr="001B4450">
        <w:rPr>
          <w:b/>
          <w:bCs/>
          <w:sz w:val="26"/>
          <w:szCs w:val="26"/>
        </w:rPr>
        <w:t>3.1. Thoát vị tuỷ - màng não</w:t>
      </w:r>
    </w:p>
    <w:p w14:paraId="3D05518F"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Nhìn thấy khối u ở vùng giữa lưng,thường vùng thắt lưng cùng, bao bọc bởi 1 màng trong, vị trí càng cao các rối loạn càng nặng.</w:t>
      </w:r>
    </w:p>
    <w:p w14:paraId="1016BA69"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Cơ vòng hậu môn giãn rộng, phân ra liên tục.</w:t>
      </w:r>
    </w:p>
    <w:p w14:paraId="52FA115B"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Tiểu tiện giỏ giọt liên tục.</w:t>
      </w:r>
    </w:p>
    <w:p w14:paraId="5E78A746"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Chi dưới liệt, phát triển kém.</w:t>
      </w:r>
    </w:p>
    <w:p w14:paraId="55B612C0"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Có thể kèm theo não úng tuỷ dễ có biến chứng viêm màng não --&gt; Nên mổ sớm.</w:t>
      </w:r>
    </w:p>
    <w:p w14:paraId="44FA4649" w14:textId="77777777" w:rsidR="001B4450" w:rsidRPr="001B4450" w:rsidRDefault="001B4450" w:rsidP="004E645A">
      <w:pPr>
        <w:spacing w:before="120" w:after="60" w:line="288" w:lineRule="auto"/>
        <w:ind w:firstLine="567"/>
        <w:jc w:val="both"/>
        <w:rPr>
          <w:sz w:val="26"/>
          <w:szCs w:val="26"/>
        </w:rPr>
      </w:pPr>
      <w:r w:rsidRPr="001B4450">
        <w:rPr>
          <w:b/>
          <w:bCs/>
          <w:sz w:val="26"/>
          <w:szCs w:val="26"/>
        </w:rPr>
        <w:t xml:space="preserve">3.2. Vô sọ: </w:t>
      </w:r>
      <w:r w:rsidRPr="001B4450">
        <w:rPr>
          <w:sz w:val="26"/>
          <w:szCs w:val="26"/>
        </w:rPr>
        <w:t>trẻ khó sống.</w:t>
      </w:r>
    </w:p>
    <w:p w14:paraId="506745FF" w14:textId="77777777" w:rsidR="001B4450" w:rsidRPr="001B4450" w:rsidRDefault="001B4450" w:rsidP="004E645A">
      <w:pPr>
        <w:spacing w:before="120" w:after="60" w:line="288" w:lineRule="auto"/>
        <w:ind w:firstLine="567"/>
        <w:jc w:val="both"/>
        <w:rPr>
          <w:b/>
          <w:bCs/>
          <w:sz w:val="26"/>
          <w:szCs w:val="26"/>
        </w:rPr>
      </w:pPr>
      <w:bookmarkStart w:id="25" w:name="_TOC262679821"/>
      <w:r w:rsidRPr="001B4450">
        <w:rPr>
          <w:b/>
          <w:bCs/>
          <w:sz w:val="26"/>
          <w:szCs w:val="26"/>
        </w:rPr>
        <w:t>4. DỊ TẬT Ở TIM</w:t>
      </w:r>
      <w:bookmarkEnd w:id="25"/>
    </w:p>
    <w:p w14:paraId="24F51B8F" w14:textId="77777777" w:rsidR="001B4450" w:rsidRPr="001B4450" w:rsidRDefault="001B4450" w:rsidP="004E645A">
      <w:pPr>
        <w:spacing w:before="120" w:after="60" w:line="288" w:lineRule="auto"/>
        <w:ind w:firstLine="567"/>
        <w:jc w:val="both"/>
        <w:rPr>
          <w:b/>
          <w:bCs/>
          <w:sz w:val="26"/>
          <w:szCs w:val="26"/>
        </w:rPr>
      </w:pPr>
      <w:r w:rsidRPr="001B4450">
        <w:rPr>
          <w:b/>
          <w:bCs/>
          <w:sz w:val="26"/>
          <w:szCs w:val="26"/>
        </w:rPr>
        <w:t>4.1. Không gây tím tái</w:t>
      </w:r>
    </w:p>
    <w:p w14:paraId="6A2F0135" w14:textId="77777777" w:rsidR="001B4450" w:rsidRPr="001B4450" w:rsidRDefault="001B4450" w:rsidP="004E645A">
      <w:pPr>
        <w:spacing w:before="120" w:after="60" w:line="288" w:lineRule="auto"/>
        <w:ind w:firstLine="567"/>
        <w:jc w:val="both"/>
        <w:rPr>
          <w:sz w:val="26"/>
          <w:szCs w:val="26"/>
        </w:rPr>
      </w:pPr>
      <w:r w:rsidRPr="001B4450">
        <w:rPr>
          <w:sz w:val="26"/>
          <w:szCs w:val="26"/>
        </w:rPr>
        <w:t>Thông liên thất, liên nhĩ, hẹp cung động mạch chủ, còn ống động mạch, hở động mạch phổi, tim nằm bên phải kèm theo đảo lộn phủ tạng, hẹp động mạch phổi tim to bẩm sinh.</w:t>
      </w:r>
    </w:p>
    <w:p w14:paraId="284E3A4D" w14:textId="77777777" w:rsidR="001B4450" w:rsidRPr="001B4450" w:rsidRDefault="001B4450" w:rsidP="004E645A">
      <w:pPr>
        <w:spacing w:before="120" w:after="60" w:line="288" w:lineRule="auto"/>
        <w:ind w:firstLine="567"/>
        <w:jc w:val="both"/>
        <w:rPr>
          <w:b/>
          <w:bCs/>
          <w:sz w:val="26"/>
          <w:szCs w:val="26"/>
        </w:rPr>
      </w:pPr>
      <w:r w:rsidRPr="001B4450">
        <w:rPr>
          <w:b/>
          <w:bCs/>
          <w:sz w:val="26"/>
          <w:szCs w:val="26"/>
        </w:rPr>
        <w:t>4.2. Dị tật gây tím tái</w:t>
      </w:r>
    </w:p>
    <w:p w14:paraId="5C1F72F7"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Tứ chứng Fallot: hẹp động mạch phổi, thông liên thất - dày thất phải - động mạch chủ nằm bên phải.</w:t>
      </w:r>
    </w:p>
    <w:p w14:paraId="3D8A4326"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Thay đổi vị trí các mạch máu lớn: động mạch chủ và động mạch phổi hoán vị cho nhau</w:t>
      </w:r>
      <w:r w:rsidR="004E645A">
        <w:rPr>
          <w:sz w:val="26"/>
          <w:szCs w:val="26"/>
        </w:rPr>
        <w:t xml:space="preserve"> </w:t>
      </w:r>
      <w:r w:rsidRPr="001B4450">
        <w:rPr>
          <w:sz w:val="26"/>
          <w:szCs w:val="26"/>
        </w:rPr>
        <w:t>- trẻ thường chết sau sinh.</w:t>
      </w:r>
    </w:p>
    <w:p w14:paraId="7C3EE556" w14:textId="77777777" w:rsidR="001B4450" w:rsidRPr="001B4450" w:rsidRDefault="001B4450" w:rsidP="004E645A">
      <w:pPr>
        <w:numPr>
          <w:ilvl w:val="0"/>
          <w:numId w:val="174"/>
        </w:numPr>
        <w:tabs>
          <w:tab w:val="clear" w:pos="987"/>
          <w:tab w:val="num" w:pos="840"/>
        </w:tabs>
        <w:spacing w:before="120" w:after="60" w:line="288" w:lineRule="auto"/>
        <w:ind w:left="0" w:firstLine="567"/>
        <w:jc w:val="both"/>
        <w:rPr>
          <w:sz w:val="26"/>
          <w:szCs w:val="26"/>
        </w:rPr>
      </w:pPr>
      <w:r w:rsidRPr="001B4450">
        <w:rPr>
          <w:sz w:val="26"/>
          <w:szCs w:val="26"/>
        </w:rPr>
        <w:t>Thân chung động mạch: động mạch chủ và động mạch phổi có một thân chung.</w:t>
      </w:r>
    </w:p>
    <w:p w14:paraId="13F120F6" w14:textId="77777777" w:rsidR="001B4450" w:rsidRPr="001B4450" w:rsidRDefault="001B4450" w:rsidP="005E191A">
      <w:pPr>
        <w:spacing w:before="120" w:after="60" w:line="276" w:lineRule="auto"/>
        <w:ind w:firstLine="567"/>
        <w:jc w:val="both"/>
        <w:rPr>
          <w:b/>
          <w:bCs/>
          <w:sz w:val="26"/>
          <w:szCs w:val="26"/>
        </w:rPr>
      </w:pPr>
      <w:bookmarkStart w:id="26" w:name="_TOC262679822"/>
      <w:r w:rsidRPr="001B4450">
        <w:rPr>
          <w:b/>
          <w:bCs/>
          <w:sz w:val="26"/>
          <w:szCs w:val="26"/>
        </w:rPr>
        <w:t>5. DỊ TẬT Ở ĐẦU</w:t>
      </w:r>
      <w:bookmarkEnd w:id="26"/>
    </w:p>
    <w:p w14:paraId="248A35A4"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5.1. Não úng thuỷ</w:t>
      </w:r>
    </w:p>
    <w:p w14:paraId="653897DD" w14:textId="77777777" w:rsidR="001B4450" w:rsidRPr="001B4450" w:rsidRDefault="001B4450" w:rsidP="005E191A">
      <w:pPr>
        <w:spacing w:before="120" w:after="60" w:line="276" w:lineRule="auto"/>
        <w:ind w:firstLine="567"/>
        <w:jc w:val="both"/>
        <w:rPr>
          <w:sz w:val="26"/>
          <w:szCs w:val="26"/>
        </w:rPr>
      </w:pPr>
      <w:r w:rsidRPr="001B4450">
        <w:rPr>
          <w:sz w:val="26"/>
          <w:szCs w:val="26"/>
        </w:rPr>
        <w:t>Vòng đầu lớn hơn vòng ngực 3cm các não thất giãn rộng trong khi não bộ teo nhỏ dịch não tuỷ 100 - 1500 ml.</w:t>
      </w:r>
    </w:p>
    <w:p w14:paraId="4726D778"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5.2. Tật não nhỏ</w:t>
      </w:r>
    </w:p>
    <w:p w14:paraId="3824FCCC" w14:textId="77777777" w:rsidR="001B4450" w:rsidRPr="001B4450" w:rsidRDefault="001B4450" w:rsidP="005E191A">
      <w:pPr>
        <w:spacing w:before="120" w:after="60" w:line="276" w:lineRule="auto"/>
        <w:ind w:firstLine="567"/>
        <w:jc w:val="both"/>
        <w:rPr>
          <w:b/>
          <w:bCs/>
          <w:sz w:val="26"/>
          <w:szCs w:val="26"/>
        </w:rPr>
      </w:pPr>
      <w:bookmarkStart w:id="27" w:name="_TOC262679823"/>
      <w:r w:rsidRPr="001B4450">
        <w:rPr>
          <w:b/>
          <w:bCs/>
          <w:sz w:val="26"/>
          <w:szCs w:val="26"/>
        </w:rPr>
        <w:t>6. DỊ TẬT Ở TAY CHÂN</w:t>
      </w:r>
      <w:bookmarkEnd w:id="27"/>
    </w:p>
    <w:p w14:paraId="7E02EEA7"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6.1. Chân vẹo</w:t>
      </w:r>
    </w:p>
    <w:p w14:paraId="518A86FC" w14:textId="77777777" w:rsidR="001B4450" w:rsidRPr="001B4450" w:rsidRDefault="001B4450" w:rsidP="005E191A">
      <w:pPr>
        <w:spacing w:before="120" w:after="60" w:line="276" w:lineRule="auto"/>
        <w:ind w:firstLine="567"/>
        <w:jc w:val="both"/>
        <w:rPr>
          <w:sz w:val="26"/>
          <w:szCs w:val="26"/>
        </w:rPr>
      </w:pPr>
      <w:r w:rsidRPr="001B4450">
        <w:rPr>
          <w:sz w:val="26"/>
          <w:szCs w:val="26"/>
        </w:rPr>
        <w:t>Bàn chân vẹo vào trong, các ngón chân có xu hướng đi vào giữa. Cần đặt nẹp ngay sau khi sinh và để nẹp nhiều tháng sau.</w:t>
      </w:r>
    </w:p>
    <w:p w14:paraId="4A695760"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6.2. Thừa ngón và dính ngón</w:t>
      </w:r>
    </w:p>
    <w:p w14:paraId="4649D1F2"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6.3. Sai khớp háng bẩm sinh</w:t>
      </w:r>
    </w:p>
    <w:p w14:paraId="1908031D" w14:textId="77777777" w:rsidR="001B4450" w:rsidRPr="001B4450" w:rsidRDefault="001B4450" w:rsidP="005E191A">
      <w:pPr>
        <w:spacing w:before="120" w:after="60" w:line="276" w:lineRule="auto"/>
        <w:ind w:firstLine="567"/>
        <w:jc w:val="both"/>
        <w:rPr>
          <w:sz w:val="26"/>
          <w:szCs w:val="26"/>
        </w:rPr>
      </w:pPr>
      <w:r w:rsidRPr="001B4450">
        <w:rPr>
          <w:sz w:val="26"/>
          <w:szCs w:val="26"/>
        </w:rPr>
        <w:t>Phát hiện, cố định tới 4 tháng tuổi, theo dõi đến tuổi đi học.</w:t>
      </w:r>
    </w:p>
    <w:p w14:paraId="636C2CF9" w14:textId="77777777" w:rsidR="001B4450" w:rsidRPr="001B4450" w:rsidRDefault="001B4450" w:rsidP="005E191A">
      <w:pPr>
        <w:spacing w:before="120" w:after="60" w:line="276" w:lineRule="auto"/>
        <w:ind w:firstLine="567"/>
        <w:jc w:val="both"/>
        <w:rPr>
          <w:sz w:val="26"/>
          <w:szCs w:val="26"/>
        </w:rPr>
      </w:pPr>
      <w:r w:rsidRPr="001B4450">
        <w:rPr>
          <w:b/>
          <w:bCs/>
          <w:sz w:val="26"/>
          <w:szCs w:val="26"/>
        </w:rPr>
        <w:t>7.</w:t>
      </w:r>
      <w:r w:rsidRPr="001B4450">
        <w:rPr>
          <w:sz w:val="26"/>
          <w:szCs w:val="26"/>
        </w:rPr>
        <w:t xml:space="preserve"> </w:t>
      </w:r>
      <w:r w:rsidRPr="001B4450">
        <w:rPr>
          <w:b/>
          <w:bCs/>
          <w:sz w:val="26"/>
          <w:szCs w:val="26"/>
        </w:rPr>
        <w:t>DỊ DẠNG BẨM SINH DI TRUYỀN</w:t>
      </w:r>
    </w:p>
    <w:p w14:paraId="48064A90" w14:textId="77777777" w:rsidR="001B4450" w:rsidRPr="001B4450" w:rsidRDefault="001B4450" w:rsidP="005E191A">
      <w:pPr>
        <w:spacing w:before="120" w:after="60" w:line="276" w:lineRule="auto"/>
        <w:ind w:firstLine="567"/>
        <w:jc w:val="both"/>
        <w:rPr>
          <w:sz w:val="26"/>
          <w:szCs w:val="26"/>
        </w:rPr>
      </w:pPr>
      <w:r w:rsidRPr="001B4450">
        <w:rPr>
          <w:sz w:val="26"/>
          <w:szCs w:val="26"/>
        </w:rPr>
        <w:t>Người 46 NST chia làm 22 cặp đồng NST và 1 cặp NST giới tính XX ở nữ và XY ở nam.</w:t>
      </w:r>
    </w:p>
    <w:p w14:paraId="346744B0"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7.1. Hội chứng Down</w:t>
      </w:r>
    </w:p>
    <w:p w14:paraId="78C2EDA0" w14:textId="77777777" w:rsidR="001B4450" w:rsidRPr="001B4450" w:rsidRDefault="001B4450" w:rsidP="005E191A">
      <w:pPr>
        <w:spacing w:before="120" w:after="60" w:line="276" w:lineRule="auto"/>
        <w:ind w:firstLine="567"/>
        <w:jc w:val="both"/>
        <w:rPr>
          <w:sz w:val="26"/>
          <w:szCs w:val="26"/>
        </w:rPr>
      </w:pPr>
      <w:r w:rsidRPr="001B4450">
        <w:rPr>
          <w:sz w:val="26"/>
          <w:szCs w:val="26"/>
        </w:rPr>
        <w:t>Bộ NST có 3 NST 21, thường ở các bà mẹ trên 40 tuổi.</w:t>
      </w:r>
    </w:p>
    <w:p w14:paraId="6922FD39" w14:textId="77777777" w:rsidR="001B4450" w:rsidRPr="001B4450" w:rsidRDefault="001B4450" w:rsidP="005E191A">
      <w:pPr>
        <w:spacing w:before="120" w:after="60" w:line="276" w:lineRule="auto"/>
        <w:ind w:firstLine="567"/>
        <w:jc w:val="both"/>
        <w:rPr>
          <w:sz w:val="26"/>
          <w:szCs w:val="26"/>
        </w:rPr>
      </w:pPr>
      <w:r w:rsidRPr="001B4450">
        <w:rPr>
          <w:sz w:val="26"/>
          <w:szCs w:val="26"/>
        </w:rPr>
        <w:t>Biểu hiện: sọ nhỏ, gáy to dẹt, mặt tròn, mắt xếch, rãnh mí mắt nghiêng lên trên và ra ngoài, tai nhỏ dị dạng, miệng nhỏ, môi dày, lưỡi to, bàn tay ngón tay ngắn, ngón chân ngắn, ngón cái xa các ngón khác, lòng bàn tay có 1 vết lằn ngang thay vì 2 lằn nếp gấp giảm trương lực cơ, bụng nhô, rốn lồi, thường có dị tật khác phối hợp nhất là tim, tăng tâm thần và vận động kém.</w:t>
      </w:r>
    </w:p>
    <w:p w14:paraId="7E595556" w14:textId="77777777" w:rsidR="001B4450" w:rsidRPr="001B4450" w:rsidRDefault="001B4450" w:rsidP="005E191A">
      <w:pPr>
        <w:spacing w:before="120" w:after="60" w:line="276" w:lineRule="auto"/>
        <w:ind w:firstLine="567"/>
        <w:jc w:val="both"/>
        <w:rPr>
          <w:b/>
          <w:bCs/>
          <w:sz w:val="26"/>
          <w:szCs w:val="26"/>
        </w:rPr>
      </w:pPr>
      <w:r w:rsidRPr="001B4450">
        <w:rPr>
          <w:b/>
          <w:bCs/>
          <w:sz w:val="26"/>
          <w:szCs w:val="26"/>
        </w:rPr>
        <w:t>7.2. Hội chứng Turner</w:t>
      </w:r>
    </w:p>
    <w:p w14:paraId="442BB815" w14:textId="77777777" w:rsidR="001B4450" w:rsidRPr="001B4450" w:rsidRDefault="001B4450" w:rsidP="005E191A">
      <w:pPr>
        <w:spacing w:before="120" w:after="60" w:line="276" w:lineRule="auto"/>
        <w:ind w:firstLine="567"/>
        <w:jc w:val="both"/>
        <w:rPr>
          <w:sz w:val="26"/>
          <w:szCs w:val="26"/>
        </w:rPr>
      </w:pPr>
      <w:r w:rsidRPr="001B4450">
        <w:rPr>
          <w:sz w:val="26"/>
          <w:szCs w:val="26"/>
        </w:rPr>
        <w:t>Tỷ lệ 4/10.000 do thiếu 1 NST (45. XO) ở trẻ gái, người nhỏ, kém phát triển, phù bạch huyết, nếp gấp ở mắt, vòm miệng bất thường.</w:t>
      </w:r>
    </w:p>
    <w:p w14:paraId="5C41D093" w14:textId="77777777" w:rsidR="001B4450" w:rsidRPr="001B4450" w:rsidRDefault="001B4450" w:rsidP="005E191A">
      <w:pPr>
        <w:spacing w:before="120" w:after="60" w:line="276" w:lineRule="auto"/>
        <w:ind w:firstLine="567"/>
        <w:jc w:val="both"/>
        <w:rPr>
          <w:sz w:val="26"/>
          <w:szCs w:val="26"/>
        </w:rPr>
      </w:pPr>
      <w:r w:rsidRPr="001B4450">
        <w:rPr>
          <w:sz w:val="26"/>
          <w:szCs w:val="26"/>
        </w:rPr>
        <w:t xml:space="preserve">Dự phòng: chống các bệnh nhiễm khuẩn, virus, tiêm phòng có hệ thống, không nên sinh con khi trên 40 tuổi. </w:t>
      </w:r>
    </w:p>
    <w:p w14:paraId="63EB7429" w14:textId="77777777" w:rsidR="001B4450" w:rsidRPr="001B4450" w:rsidRDefault="001B4450" w:rsidP="005E191A">
      <w:pPr>
        <w:spacing w:before="120" w:after="60" w:line="276" w:lineRule="auto"/>
        <w:ind w:firstLine="567"/>
        <w:jc w:val="both"/>
        <w:rPr>
          <w:sz w:val="26"/>
          <w:szCs w:val="26"/>
        </w:rPr>
      </w:pPr>
      <w:r w:rsidRPr="001B4450">
        <w:rPr>
          <w:sz w:val="26"/>
          <w:szCs w:val="26"/>
        </w:rPr>
        <w:t>Chẩn đoán sớm bằng định lượng BHCG a.foetoprotein, siêu âm sớm thai kì xác định, cấy nước ối làm nhiễm sắc đồ.</w:t>
      </w:r>
    </w:p>
    <w:p w14:paraId="5AD44426" w14:textId="77777777" w:rsidR="00653D13" w:rsidRPr="005A1CF9" w:rsidRDefault="00CA6B49" w:rsidP="00CA6B49">
      <w:pPr>
        <w:rPr>
          <w:sz w:val="26"/>
          <w:szCs w:val="26"/>
          <w:lang w:val="it-IT"/>
        </w:rPr>
      </w:pPr>
      <w:r>
        <w:rPr>
          <w:b/>
          <w:sz w:val="48"/>
          <w:szCs w:val="48"/>
          <w:lang w:val="it-IT"/>
        </w:rPr>
        <w:br w:type="page"/>
      </w:r>
      <w:r w:rsidRPr="005A1CF9">
        <w:rPr>
          <w:sz w:val="26"/>
          <w:szCs w:val="26"/>
          <w:lang w:val="it-IT"/>
        </w:rPr>
        <w:t xml:space="preserve"> </w:t>
      </w:r>
    </w:p>
    <w:p w14:paraId="1C475E4B" w14:textId="77777777" w:rsidR="00653D13" w:rsidRPr="005A1CF9" w:rsidRDefault="00653D13">
      <w:pPr>
        <w:rPr>
          <w:lang w:val="it-IT"/>
        </w:rPr>
      </w:pPr>
    </w:p>
    <w:sectPr w:rsidR="00653D13" w:rsidRPr="005A1CF9" w:rsidSect="00F67170">
      <w:footerReference w:type="even" r:id="rId42"/>
      <w:footerReference w:type="default" r:id="rId43"/>
      <w:pgSz w:w="11907" w:h="16840" w:code="9"/>
      <w:pgMar w:top="1134" w:right="907" w:bottom="1134" w:left="1418" w:header="62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AE8DB4" w14:textId="77777777" w:rsidR="00177CD4" w:rsidRDefault="00177CD4">
      <w:r>
        <w:separator/>
      </w:r>
    </w:p>
  </w:endnote>
  <w:endnote w:type="continuationSeparator" w:id="0">
    <w:p w14:paraId="5241B969" w14:textId="77777777" w:rsidR="00177CD4" w:rsidRDefault="00177C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altName w:val="Courier New"/>
    <w:panose1 w:val="00000400000000000000"/>
    <w:charset w:val="01"/>
    <w:family w:val="roman"/>
    <w:notTrueType/>
    <w:pitch w:val="variable"/>
  </w:font>
  <w:font w:name=".VnTime">
    <w:altName w:val="Courier"/>
    <w:panose1 w:val="020B72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Arial">
    <w:altName w:val="Courier New"/>
    <w:panose1 w:val="020B7200000000000000"/>
    <w:charset w:val="00"/>
    <w:family w:val="swiss"/>
    <w:pitch w:val="variable"/>
    <w:sig w:usb0="00000005" w:usb1="00000000" w:usb2="00000000" w:usb3="00000000" w:csb0="00000011" w:csb1="00000000"/>
  </w:font>
  <w:font w:name=".VnCentury Schoolbook">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VnAvant">
    <w:altName w:val="Courier New"/>
    <w:charset w:val="00"/>
    <w:family w:val="swiss"/>
    <w:pitch w:val="variable"/>
    <w:sig w:usb0="00000003" w:usb1="00000000" w:usb2="00000000" w:usb3="00000000" w:csb0="00000001" w:csb1="00000000"/>
  </w:font>
  <w:font w:name=".VnTimeH">
    <w:altName w:val="Courier New"/>
    <w:panose1 w:val="020B7200000000000000"/>
    <w:charset w:val="00"/>
    <w:family w:val="swiss"/>
    <w:pitch w:val="variable"/>
    <w:sig w:usb0="00000001" w:usb1="00000000" w:usb2="00000000" w:usb3="00000000" w:csb0="00000013" w:csb1="00000000"/>
  </w:font>
  <w:font w:name="MS Mincho">
    <w:altName w:val="ＭＳ 明朝"/>
    <w:panose1 w:val="02020609040205080304"/>
    <w:charset w:val="80"/>
    <w:family w:val="auto"/>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nRevue">
    <w:charset w:val="00"/>
    <w:family w:val="swiss"/>
    <w:pitch w:val="variable"/>
    <w:sig w:usb0="00000003" w:usb1="00000000" w:usb2="00000000" w:usb3="00000000" w:csb0="00000001" w:csb1="00000000"/>
  </w:font>
  <w:font w:name=".VnArialH">
    <w:altName w:val="Courier New"/>
    <w:charset w:val="00"/>
    <w:family w:val="swiss"/>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Times">
    <w:panose1 w:val="02020603050405020304"/>
    <w:charset w:val="00"/>
    <w:family w:val="auto"/>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98C83" w14:textId="77777777" w:rsidR="008F5E9A" w:rsidRDefault="008F5E9A" w:rsidP="002349C3">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70A0460B" w14:textId="77777777" w:rsidR="008F5E9A" w:rsidRDefault="008F5E9A" w:rsidP="00653D13">
    <w:pPr>
      <w:pStyle w:val="Footer"/>
      <w:ind w:right="360"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0ADCC" w14:textId="2112A695" w:rsidR="008F5E9A" w:rsidRDefault="008F5E9A">
    <w:pPr>
      <w:pStyle w:val="Footer"/>
      <w:jc w:val="center"/>
    </w:pPr>
    <w:r>
      <w:fldChar w:fldCharType="begin"/>
    </w:r>
    <w:r>
      <w:instrText xml:space="preserve"> PAGE   \* MERGEFORMAT </w:instrText>
    </w:r>
    <w:r>
      <w:fldChar w:fldCharType="separate"/>
    </w:r>
    <w:r w:rsidR="00220FF3">
      <w:rPr>
        <w:noProof/>
      </w:rPr>
      <w:t>154</w:t>
    </w:r>
    <w:r>
      <w:fldChar w:fldCharType="end"/>
    </w:r>
  </w:p>
  <w:p w14:paraId="27581FDC" w14:textId="77777777" w:rsidR="008F5E9A" w:rsidRDefault="008F5E9A" w:rsidP="00653D13">
    <w:pPr>
      <w:pStyle w:val="Footer"/>
      <w:ind w:right="360"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B1173" w14:textId="77777777" w:rsidR="00177CD4" w:rsidRDefault="00177CD4">
      <w:r>
        <w:separator/>
      </w:r>
    </w:p>
  </w:footnote>
  <w:footnote w:type="continuationSeparator" w:id="0">
    <w:p w14:paraId="032C147E" w14:textId="77777777" w:rsidR="00177CD4" w:rsidRDefault="00177CD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B3E2C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6810D8"/>
    <w:multiLevelType w:val="hybridMultilevel"/>
    <w:tmpl w:val="73E6E15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1706370"/>
    <w:multiLevelType w:val="hybridMultilevel"/>
    <w:tmpl w:val="017C4F6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31574D3"/>
    <w:multiLevelType w:val="hybridMultilevel"/>
    <w:tmpl w:val="2690C2C8"/>
    <w:lvl w:ilvl="0" w:tplc="0409000D">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4" w15:restartNumberingAfterBreak="0">
    <w:nsid w:val="0330770F"/>
    <w:multiLevelType w:val="hybridMultilevel"/>
    <w:tmpl w:val="8778835C"/>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039942F6"/>
    <w:multiLevelType w:val="hybridMultilevel"/>
    <w:tmpl w:val="3FD064CE"/>
    <w:lvl w:ilvl="0" w:tplc="04090005">
      <w:start w:val="1"/>
      <w:numFmt w:val="bullet"/>
      <w:lvlText w:val=""/>
      <w:lvlJc w:val="left"/>
      <w:pPr>
        <w:tabs>
          <w:tab w:val="num" w:pos="1800"/>
        </w:tabs>
        <w:ind w:left="1800" w:hanging="360"/>
      </w:pPr>
      <w:rPr>
        <w:rFonts w:ascii="Wingdings" w:hAnsi="Wingdings" w:hint="default"/>
      </w:rPr>
    </w:lvl>
    <w:lvl w:ilvl="1" w:tplc="04090005">
      <w:start w:val="1"/>
      <w:numFmt w:val="bullet"/>
      <w:lvlText w:val=""/>
      <w:lvlJc w:val="left"/>
      <w:pPr>
        <w:tabs>
          <w:tab w:val="num" w:pos="2520"/>
        </w:tabs>
        <w:ind w:left="2520" w:hanging="360"/>
      </w:pPr>
      <w:rPr>
        <w:rFonts w:ascii="Wingdings" w:hAnsi="Wingdings" w:hint="default"/>
      </w:rPr>
    </w:lvl>
    <w:lvl w:ilvl="2" w:tplc="04090005">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6" w15:restartNumberingAfterBreak="0">
    <w:nsid w:val="03FB634C"/>
    <w:multiLevelType w:val="hybridMultilevel"/>
    <w:tmpl w:val="66FE83D8"/>
    <w:lvl w:ilvl="0" w:tplc="B00664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4D6307B"/>
    <w:multiLevelType w:val="hybridMultilevel"/>
    <w:tmpl w:val="21B6B1F8"/>
    <w:lvl w:ilvl="0" w:tplc="8ABA8744">
      <w:numFmt w:val="bullet"/>
      <w:lvlText w:val="-"/>
      <w:lvlJc w:val="left"/>
      <w:pPr>
        <w:tabs>
          <w:tab w:val="num" w:pos="720"/>
        </w:tabs>
        <w:ind w:left="720" w:hanging="360"/>
      </w:pPr>
      <w:rPr>
        <w:rFonts w:ascii="Times New Roman" w:eastAsia="Times New Roman" w:hAnsi="Times New Roman" w:cs="Times New Roman" w:hint="default"/>
      </w:rPr>
    </w:lvl>
    <w:lvl w:ilvl="1" w:tplc="530096EA">
      <w:numFmt w:val="lowerLetter"/>
      <w:lvlText w:val="%2)"/>
      <w:lvlJc w:val="left"/>
      <w:pPr>
        <w:tabs>
          <w:tab w:val="num" w:pos="1440"/>
        </w:tabs>
        <w:ind w:left="1440" w:hanging="360"/>
      </w:pPr>
      <w:rPr>
        <w:rFonts w:ascii="Times New Roman" w:eastAsia="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5D6021E"/>
    <w:multiLevelType w:val="hybridMultilevel"/>
    <w:tmpl w:val="0A76D582"/>
    <w:lvl w:ilvl="0" w:tplc="F5765BD4">
      <w:start w:val="1"/>
      <w:numFmt w:val="bullet"/>
      <w:lvlText w:val="-"/>
      <w:lvlJc w:val="left"/>
      <w:pPr>
        <w:ind w:left="1440" w:hanging="360"/>
      </w:pPr>
      <w:rPr>
        <w:rFonts w:ascii="Vrinda" w:hAnsi="Vrinda" w:hint="default"/>
      </w:rPr>
    </w:lvl>
    <w:lvl w:ilvl="1" w:tplc="E0CED43C">
      <w:numFmt w:val="bullet"/>
      <w:lvlText w:val="-"/>
      <w:lvlJc w:val="left"/>
      <w:pPr>
        <w:tabs>
          <w:tab w:val="num" w:pos="2160"/>
        </w:tabs>
        <w:ind w:left="2160" w:hanging="360"/>
      </w:pPr>
      <w:rPr>
        <w:rFonts w:ascii=".VnTime" w:eastAsia="Times New Roman" w:hAnsi=".VnTime"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5FF43D1"/>
    <w:multiLevelType w:val="hybridMultilevel"/>
    <w:tmpl w:val="C756C1B8"/>
    <w:lvl w:ilvl="0" w:tplc="0304FDF8">
      <w:start w:val="2"/>
      <w:numFmt w:val="bullet"/>
      <w:lvlText w:val="-"/>
      <w:lvlJc w:val="left"/>
      <w:pPr>
        <w:tabs>
          <w:tab w:val="num" w:pos="1080"/>
        </w:tabs>
        <w:ind w:left="1080" w:hanging="360"/>
      </w:pPr>
      <w:rPr>
        <w:rFonts w:ascii="Times New Roman" w:eastAsia="Times New Roman" w:hAnsi="Times New Roman" w:cs="Times New Roman" w:hint="default"/>
      </w:rPr>
    </w:lvl>
    <w:lvl w:ilvl="1" w:tplc="042A0003" w:tentative="1">
      <w:start w:val="1"/>
      <w:numFmt w:val="bullet"/>
      <w:lvlText w:val="o"/>
      <w:lvlJc w:val="left"/>
      <w:pPr>
        <w:tabs>
          <w:tab w:val="num" w:pos="1800"/>
        </w:tabs>
        <w:ind w:left="1800" w:hanging="360"/>
      </w:pPr>
      <w:rPr>
        <w:rFonts w:ascii="Courier New" w:hAnsi="Courier New" w:cs="Courier New" w:hint="default"/>
      </w:rPr>
    </w:lvl>
    <w:lvl w:ilvl="2" w:tplc="042A0005" w:tentative="1">
      <w:start w:val="1"/>
      <w:numFmt w:val="bullet"/>
      <w:lvlText w:val=""/>
      <w:lvlJc w:val="left"/>
      <w:pPr>
        <w:tabs>
          <w:tab w:val="num" w:pos="2520"/>
        </w:tabs>
        <w:ind w:left="2520" w:hanging="360"/>
      </w:pPr>
      <w:rPr>
        <w:rFonts w:ascii="Wingdings" w:hAnsi="Wingdings" w:hint="default"/>
      </w:rPr>
    </w:lvl>
    <w:lvl w:ilvl="3" w:tplc="042A0001" w:tentative="1">
      <w:start w:val="1"/>
      <w:numFmt w:val="bullet"/>
      <w:lvlText w:val=""/>
      <w:lvlJc w:val="left"/>
      <w:pPr>
        <w:tabs>
          <w:tab w:val="num" w:pos="3240"/>
        </w:tabs>
        <w:ind w:left="3240" w:hanging="360"/>
      </w:pPr>
      <w:rPr>
        <w:rFonts w:ascii="Symbol" w:hAnsi="Symbol" w:hint="default"/>
      </w:rPr>
    </w:lvl>
    <w:lvl w:ilvl="4" w:tplc="042A0003" w:tentative="1">
      <w:start w:val="1"/>
      <w:numFmt w:val="bullet"/>
      <w:lvlText w:val="o"/>
      <w:lvlJc w:val="left"/>
      <w:pPr>
        <w:tabs>
          <w:tab w:val="num" w:pos="3960"/>
        </w:tabs>
        <w:ind w:left="3960" w:hanging="360"/>
      </w:pPr>
      <w:rPr>
        <w:rFonts w:ascii="Courier New" w:hAnsi="Courier New" w:cs="Courier New" w:hint="default"/>
      </w:rPr>
    </w:lvl>
    <w:lvl w:ilvl="5" w:tplc="042A0005" w:tentative="1">
      <w:start w:val="1"/>
      <w:numFmt w:val="bullet"/>
      <w:lvlText w:val=""/>
      <w:lvlJc w:val="left"/>
      <w:pPr>
        <w:tabs>
          <w:tab w:val="num" w:pos="4680"/>
        </w:tabs>
        <w:ind w:left="4680" w:hanging="360"/>
      </w:pPr>
      <w:rPr>
        <w:rFonts w:ascii="Wingdings" w:hAnsi="Wingdings" w:hint="default"/>
      </w:rPr>
    </w:lvl>
    <w:lvl w:ilvl="6" w:tplc="042A0001" w:tentative="1">
      <w:start w:val="1"/>
      <w:numFmt w:val="bullet"/>
      <w:lvlText w:val=""/>
      <w:lvlJc w:val="left"/>
      <w:pPr>
        <w:tabs>
          <w:tab w:val="num" w:pos="5400"/>
        </w:tabs>
        <w:ind w:left="5400" w:hanging="360"/>
      </w:pPr>
      <w:rPr>
        <w:rFonts w:ascii="Symbol" w:hAnsi="Symbol" w:hint="default"/>
      </w:rPr>
    </w:lvl>
    <w:lvl w:ilvl="7" w:tplc="042A0003" w:tentative="1">
      <w:start w:val="1"/>
      <w:numFmt w:val="bullet"/>
      <w:lvlText w:val="o"/>
      <w:lvlJc w:val="left"/>
      <w:pPr>
        <w:tabs>
          <w:tab w:val="num" w:pos="6120"/>
        </w:tabs>
        <w:ind w:left="6120" w:hanging="360"/>
      </w:pPr>
      <w:rPr>
        <w:rFonts w:ascii="Courier New" w:hAnsi="Courier New" w:cs="Courier New" w:hint="default"/>
      </w:rPr>
    </w:lvl>
    <w:lvl w:ilvl="8" w:tplc="042A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08A84F61"/>
    <w:multiLevelType w:val="hybridMultilevel"/>
    <w:tmpl w:val="FB5CBB6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BE5701F"/>
    <w:multiLevelType w:val="hybridMultilevel"/>
    <w:tmpl w:val="7F30B4E4"/>
    <w:lvl w:ilvl="0" w:tplc="13C02FF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D7C0417"/>
    <w:multiLevelType w:val="hybridMultilevel"/>
    <w:tmpl w:val="E9E0D358"/>
    <w:lvl w:ilvl="0" w:tplc="BF06F12C">
      <w:start w:val="2"/>
      <w:numFmt w:val="bullet"/>
      <w:lvlText w:val="-"/>
      <w:lvlJc w:val="left"/>
      <w:pPr>
        <w:tabs>
          <w:tab w:val="num" w:pos="1080"/>
        </w:tabs>
        <w:ind w:left="1080" w:hanging="360"/>
      </w:pPr>
      <w:rPr>
        <w:rFonts w:ascii=".VnArial" w:eastAsia="Times New Roman" w:hAnsi=".VnArial" w:cs="Times New Roman"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ECF4A83"/>
    <w:multiLevelType w:val="hybridMultilevel"/>
    <w:tmpl w:val="A394F6D6"/>
    <w:lvl w:ilvl="0" w:tplc="04090001">
      <w:start w:val="1"/>
      <w:numFmt w:val="bullet"/>
      <w:lvlText w:val=""/>
      <w:lvlJc w:val="left"/>
      <w:pPr>
        <w:tabs>
          <w:tab w:val="num" w:pos="1440"/>
        </w:tabs>
        <w:ind w:left="1440" w:hanging="360"/>
      </w:pPr>
      <w:rPr>
        <w:rFonts w:ascii="Symbol" w:hAnsi="Symbol" w:hint="default"/>
      </w:rPr>
    </w:lvl>
    <w:lvl w:ilvl="1" w:tplc="04090005">
      <w:start w:val="1"/>
      <w:numFmt w:val="bullet"/>
      <w:lvlText w:val=""/>
      <w:lvlJc w:val="left"/>
      <w:pPr>
        <w:tabs>
          <w:tab w:val="num" w:pos="2160"/>
        </w:tabs>
        <w:ind w:left="2160" w:hanging="360"/>
      </w:pPr>
      <w:rPr>
        <w:rFonts w:ascii="Wingdings" w:hAnsi="Wingdings" w:hint="default"/>
      </w:rPr>
    </w:lvl>
    <w:lvl w:ilvl="2" w:tplc="0409000B">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0EE05599"/>
    <w:multiLevelType w:val="hybridMultilevel"/>
    <w:tmpl w:val="249A9F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9504B1"/>
    <w:multiLevelType w:val="singleLevel"/>
    <w:tmpl w:val="68CE1082"/>
    <w:lvl w:ilvl="0">
      <w:start w:val="3"/>
      <w:numFmt w:val="decimal"/>
      <w:lvlText w:val="(%1)"/>
      <w:lvlJc w:val="left"/>
      <w:pPr>
        <w:tabs>
          <w:tab w:val="num" w:pos="360"/>
        </w:tabs>
        <w:ind w:left="360" w:hanging="360"/>
      </w:pPr>
      <w:rPr>
        <w:rFonts w:hint="default"/>
      </w:rPr>
    </w:lvl>
  </w:abstractNum>
  <w:abstractNum w:abstractNumId="16" w15:restartNumberingAfterBreak="0">
    <w:nsid w:val="110E7D3D"/>
    <w:multiLevelType w:val="hybridMultilevel"/>
    <w:tmpl w:val="AB2E875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1580ECE"/>
    <w:multiLevelType w:val="hybridMultilevel"/>
    <w:tmpl w:val="702E1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1965205"/>
    <w:multiLevelType w:val="hybridMultilevel"/>
    <w:tmpl w:val="BE6A72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2684101"/>
    <w:multiLevelType w:val="hybridMultilevel"/>
    <w:tmpl w:val="8C5E657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3171A56"/>
    <w:multiLevelType w:val="hybridMultilevel"/>
    <w:tmpl w:val="3FD064CE"/>
    <w:lvl w:ilvl="0" w:tplc="04090005">
      <w:start w:val="1"/>
      <w:numFmt w:val="bullet"/>
      <w:lvlText w:val=""/>
      <w:lvlJc w:val="left"/>
      <w:pPr>
        <w:tabs>
          <w:tab w:val="num" w:pos="1800"/>
        </w:tabs>
        <w:ind w:left="1800" w:hanging="360"/>
      </w:pPr>
      <w:rPr>
        <w:rFonts w:ascii="Wingdings" w:hAnsi="Wingdings" w:hint="default"/>
      </w:rPr>
    </w:lvl>
    <w:lvl w:ilvl="1" w:tplc="B3E027AA">
      <w:start w:val="1"/>
      <w:numFmt w:val="bullet"/>
      <w:lvlText w:val="-"/>
      <w:lvlJc w:val="left"/>
      <w:pPr>
        <w:tabs>
          <w:tab w:val="num" w:pos="2520"/>
        </w:tabs>
        <w:ind w:left="2520" w:hanging="360"/>
      </w:pPr>
      <w:rPr>
        <w:rFonts w:ascii=".VnTime" w:eastAsia="Times New Roman" w:hAnsi=".VnTime" w:cs="Times New Roman" w:hint="default"/>
      </w:rPr>
    </w:lvl>
    <w:lvl w:ilvl="2" w:tplc="04090005">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1" w15:restartNumberingAfterBreak="0">
    <w:nsid w:val="13251F88"/>
    <w:multiLevelType w:val="hybridMultilevel"/>
    <w:tmpl w:val="CFE0833A"/>
    <w:lvl w:ilvl="0" w:tplc="F5765BD4">
      <w:start w:val="1"/>
      <w:numFmt w:val="bullet"/>
      <w:lvlText w:val="-"/>
      <w:lvlJc w:val="left"/>
      <w:pPr>
        <w:ind w:left="1440" w:hanging="360"/>
      </w:pPr>
      <w:rPr>
        <w:rFonts w:ascii="Vrinda" w:hAnsi="Vrind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143D231A"/>
    <w:multiLevelType w:val="hybridMultilevel"/>
    <w:tmpl w:val="9B8CD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50F0961"/>
    <w:multiLevelType w:val="singleLevel"/>
    <w:tmpl w:val="F81CD15E"/>
    <w:lvl w:ilvl="0">
      <w:start w:val="2"/>
      <w:numFmt w:val="bullet"/>
      <w:lvlText w:val="-"/>
      <w:lvlJc w:val="left"/>
      <w:pPr>
        <w:tabs>
          <w:tab w:val="num" w:pos="1080"/>
        </w:tabs>
        <w:ind w:left="1080" w:hanging="360"/>
      </w:pPr>
      <w:rPr>
        <w:rFonts w:ascii="Times New Roman" w:hAnsi="Times New Roman" w:hint="default"/>
      </w:rPr>
    </w:lvl>
  </w:abstractNum>
  <w:abstractNum w:abstractNumId="24" w15:restartNumberingAfterBreak="0">
    <w:nsid w:val="168234DB"/>
    <w:multiLevelType w:val="hybridMultilevel"/>
    <w:tmpl w:val="426A43C8"/>
    <w:lvl w:ilvl="0" w:tplc="04090005">
      <w:start w:val="1"/>
      <w:numFmt w:val="bullet"/>
      <w:lvlText w:val=""/>
      <w:lvlJc w:val="left"/>
      <w:pPr>
        <w:tabs>
          <w:tab w:val="num" w:pos="1800"/>
        </w:tabs>
        <w:ind w:left="1800" w:hanging="360"/>
      </w:pPr>
      <w:rPr>
        <w:rFonts w:ascii="Wingdings" w:eastAsia="Times New Roman" w:hAnsi="Wingdings" w:cs="Times New Roman"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hint="default"/>
      </w:rPr>
    </w:lvl>
    <w:lvl w:ilvl="5" w:tplc="A9D620D0">
      <w:numFmt w:val="bullet"/>
      <w:lvlText w:val=""/>
      <w:lvlJc w:val="left"/>
      <w:pPr>
        <w:tabs>
          <w:tab w:val="num" w:pos="5415"/>
        </w:tabs>
        <w:ind w:left="5415" w:hanging="375"/>
      </w:pPr>
      <w:rPr>
        <w:rFonts w:ascii="Wingdings" w:eastAsia="Times New Roman" w:hAnsi="Wingdings" w:cs="Times New Roman"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5" w15:restartNumberingAfterBreak="0">
    <w:nsid w:val="17276342"/>
    <w:multiLevelType w:val="hybridMultilevel"/>
    <w:tmpl w:val="68ECB5E0"/>
    <w:lvl w:ilvl="0" w:tplc="0409000D">
      <w:start w:val="1"/>
      <w:numFmt w:val="bullet"/>
      <w:lvlText w:val=""/>
      <w:lvlJc w:val="left"/>
      <w:pPr>
        <w:ind w:left="1147" w:hanging="360"/>
      </w:pPr>
      <w:rPr>
        <w:rFonts w:ascii="Wingdings" w:hAnsi="Wingdings" w:hint="default"/>
      </w:rPr>
    </w:lvl>
    <w:lvl w:ilvl="1" w:tplc="04090003">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26" w15:restartNumberingAfterBreak="0">
    <w:nsid w:val="17530E93"/>
    <w:multiLevelType w:val="hybridMultilevel"/>
    <w:tmpl w:val="B99E5710"/>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75D6D41"/>
    <w:multiLevelType w:val="hybridMultilevel"/>
    <w:tmpl w:val="6B04199A"/>
    <w:lvl w:ilvl="0" w:tplc="0D106722">
      <w:numFmt w:val="bullet"/>
      <w:lvlText w:val="-"/>
      <w:lvlJc w:val="left"/>
      <w:pPr>
        <w:ind w:left="1080" w:hanging="360"/>
      </w:pPr>
      <w:rPr>
        <w:rFonts w:ascii=".VnTime" w:eastAsia="Times New Roman" w:hAnsi=".VnTime" w:cs="Times New Roman" w:hint="default"/>
      </w:rPr>
    </w:lvl>
    <w:lvl w:ilvl="1" w:tplc="04090019" w:tentative="1">
      <w:start w:val="1"/>
      <w:numFmt w:val="lowerLetter"/>
      <w:lvlText w:val="%2."/>
      <w:lvlJc w:val="left"/>
      <w:pPr>
        <w:tabs>
          <w:tab w:val="num" w:pos="2318"/>
        </w:tabs>
        <w:ind w:left="2318" w:hanging="360"/>
      </w:pPr>
    </w:lvl>
    <w:lvl w:ilvl="2" w:tplc="0409001B" w:tentative="1">
      <w:start w:val="1"/>
      <w:numFmt w:val="lowerRoman"/>
      <w:lvlText w:val="%3."/>
      <w:lvlJc w:val="right"/>
      <w:pPr>
        <w:tabs>
          <w:tab w:val="num" w:pos="3038"/>
        </w:tabs>
        <w:ind w:left="3038" w:hanging="180"/>
      </w:pPr>
    </w:lvl>
    <w:lvl w:ilvl="3" w:tplc="0409000F" w:tentative="1">
      <w:start w:val="1"/>
      <w:numFmt w:val="decimal"/>
      <w:lvlText w:val="%4."/>
      <w:lvlJc w:val="left"/>
      <w:pPr>
        <w:tabs>
          <w:tab w:val="num" w:pos="3758"/>
        </w:tabs>
        <w:ind w:left="3758" w:hanging="360"/>
      </w:pPr>
    </w:lvl>
    <w:lvl w:ilvl="4" w:tplc="04090019" w:tentative="1">
      <w:start w:val="1"/>
      <w:numFmt w:val="lowerLetter"/>
      <w:lvlText w:val="%5."/>
      <w:lvlJc w:val="left"/>
      <w:pPr>
        <w:tabs>
          <w:tab w:val="num" w:pos="4478"/>
        </w:tabs>
        <w:ind w:left="4478" w:hanging="360"/>
      </w:pPr>
    </w:lvl>
    <w:lvl w:ilvl="5" w:tplc="0409001B" w:tentative="1">
      <w:start w:val="1"/>
      <w:numFmt w:val="lowerRoman"/>
      <w:lvlText w:val="%6."/>
      <w:lvlJc w:val="right"/>
      <w:pPr>
        <w:tabs>
          <w:tab w:val="num" w:pos="5198"/>
        </w:tabs>
        <w:ind w:left="5198" w:hanging="180"/>
      </w:pPr>
    </w:lvl>
    <w:lvl w:ilvl="6" w:tplc="0409000F" w:tentative="1">
      <w:start w:val="1"/>
      <w:numFmt w:val="decimal"/>
      <w:lvlText w:val="%7."/>
      <w:lvlJc w:val="left"/>
      <w:pPr>
        <w:tabs>
          <w:tab w:val="num" w:pos="5918"/>
        </w:tabs>
        <w:ind w:left="5918" w:hanging="360"/>
      </w:pPr>
    </w:lvl>
    <w:lvl w:ilvl="7" w:tplc="04090019" w:tentative="1">
      <w:start w:val="1"/>
      <w:numFmt w:val="lowerLetter"/>
      <w:lvlText w:val="%8."/>
      <w:lvlJc w:val="left"/>
      <w:pPr>
        <w:tabs>
          <w:tab w:val="num" w:pos="6638"/>
        </w:tabs>
        <w:ind w:left="6638" w:hanging="360"/>
      </w:pPr>
    </w:lvl>
    <w:lvl w:ilvl="8" w:tplc="0409001B" w:tentative="1">
      <w:start w:val="1"/>
      <w:numFmt w:val="lowerRoman"/>
      <w:lvlText w:val="%9."/>
      <w:lvlJc w:val="right"/>
      <w:pPr>
        <w:tabs>
          <w:tab w:val="num" w:pos="7358"/>
        </w:tabs>
        <w:ind w:left="7358" w:hanging="180"/>
      </w:pPr>
    </w:lvl>
  </w:abstractNum>
  <w:abstractNum w:abstractNumId="28" w15:restartNumberingAfterBreak="0">
    <w:nsid w:val="17803798"/>
    <w:multiLevelType w:val="hybridMultilevel"/>
    <w:tmpl w:val="99AE3EB2"/>
    <w:lvl w:ilvl="0" w:tplc="53CAC46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1A8E7183"/>
    <w:multiLevelType w:val="hybridMultilevel"/>
    <w:tmpl w:val="FE467800"/>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AA97641"/>
    <w:multiLevelType w:val="hybridMultilevel"/>
    <w:tmpl w:val="1E5633A0"/>
    <w:lvl w:ilvl="0" w:tplc="E7A8CDAE">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1BF07DD6"/>
    <w:multiLevelType w:val="hybridMultilevel"/>
    <w:tmpl w:val="8EDAB04C"/>
    <w:lvl w:ilvl="0" w:tplc="0409000D">
      <w:start w:val="1"/>
      <w:numFmt w:val="bullet"/>
      <w:lvlText w:val=""/>
      <w:lvlJc w:val="left"/>
      <w:pPr>
        <w:ind w:left="1147" w:hanging="360"/>
      </w:pPr>
      <w:rPr>
        <w:rFonts w:ascii="Wingdings" w:hAnsi="Wingding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1D3B16AF"/>
    <w:multiLevelType w:val="hybridMultilevel"/>
    <w:tmpl w:val="F6C473B2"/>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20365F5F"/>
    <w:multiLevelType w:val="hybridMultilevel"/>
    <w:tmpl w:val="659C984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214A587E"/>
    <w:multiLevelType w:val="hybridMultilevel"/>
    <w:tmpl w:val="4DB0DCFC"/>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21EA4A9F"/>
    <w:multiLevelType w:val="hybridMultilevel"/>
    <w:tmpl w:val="D9CAC174"/>
    <w:lvl w:ilvl="0" w:tplc="04090005">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36" w15:restartNumberingAfterBreak="0">
    <w:nsid w:val="248A072D"/>
    <w:multiLevelType w:val="hybridMultilevel"/>
    <w:tmpl w:val="0DA0F208"/>
    <w:lvl w:ilvl="0" w:tplc="04090005">
      <w:start w:val="1"/>
      <w:numFmt w:val="bullet"/>
      <w:lvlText w:val=""/>
      <w:lvlJc w:val="left"/>
      <w:pPr>
        <w:ind w:left="1867" w:hanging="360"/>
      </w:pPr>
      <w:rPr>
        <w:rFonts w:ascii="Wingdings" w:hAnsi="Wingdings" w:hint="default"/>
      </w:rPr>
    </w:lvl>
    <w:lvl w:ilvl="1" w:tplc="04090003" w:tentative="1">
      <w:start w:val="1"/>
      <w:numFmt w:val="bullet"/>
      <w:lvlText w:val="o"/>
      <w:lvlJc w:val="left"/>
      <w:pPr>
        <w:ind w:left="2587" w:hanging="360"/>
      </w:pPr>
      <w:rPr>
        <w:rFonts w:ascii="Courier New" w:hAnsi="Courier New" w:cs="Courier New" w:hint="default"/>
      </w:rPr>
    </w:lvl>
    <w:lvl w:ilvl="2" w:tplc="04090005" w:tentative="1">
      <w:start w:val="1"/>
      <w:numFmt w:val="bullet"/>
      <w:lvlText w:val=""/>
      <w:lvlJc w:val="left"/>
      <w:pPr>
        <w:ind w:left="3307" w:hanging="360"/>
      </w:pPr>
      <w:rPr>
        <w:rFonts w:ascii="Wingdings" w:hAnsi="Wingdings" w:hint="default"/>
      </w:rPr>
    </w:lvl>
    <w:lvl w:ilvl="3" w:tplc="04090001" w:tentative="1">
      <w:start w:val="1"/>
      <w:numFmt w:val="bullet"/>
      <w:lvlText w:val=""/>
      <w:lvlJc w:val="left"/>
      <w:pPr>
        <w:ind w:left="4027" w:hanging="360"/>
      </w:pPr>
      <w:rPr>
        <w:rFonts w:ascii="Symbol" w:hAnsi="Symbol" w:hint="default"/>
      </w:rPr>
    </w:lvl>
    <w:lvl w:ilvl="4" w:tplc="04090003" w:tentative="1">
      <w:start w:val="1"/>
      <w:numFmt w:val="bullet"/>
      <w:lvlText w:val="o"/>
      <w:lvlJc w:val="left"/>
      <w:pPr>
        <w:ind w:left="4747" w:hanging="360"/>
      </w:pPr>
      <w:rPr>
        <w:rFonts w:ascii="Courier New" w:hAnsi="Courier New" w:cs="Courier New" w:hint="default"/>
      </w:rPr>
    </w:lvl>
    <w:lvl w:ilvl="5" w:tplc="04090005" w:tentative="1">
      <w:start w:val="1"/>
      <w:numFmt w:val="bullet"/>
      <w:lvlText w:val=""/>
      <w:lvlJc w:val="left"/>
      <w:pPr>
        <w:ind w:left="5467" w:hanging="360"/>
      </w:pPr>
      <w:rPr>
        <w:rFonts w:ascii="Wingdings" w:hAnsi="Wingdings" w:hint="default"/>
      </w:rPr>
    </w:lvl>
    <w:lvl w:ilvl="6" w:tplc="04090001" w:tentative="1">
      <w:start w:val="1"/>
      <w:numFmt w:val="bullet"/>
      <w:lvlText w:val=""/>
      <w:lvlJc w:val="left"/>
      <w:pPr>
        <w:ind w:left="6187" w:hanging="360"/>
      </w:pPr>
      <w:rPr>
        <w:rFonts w:ascii="Symbol" w:hAnsi="Symbol" w:hint="default"/>
      </w:rPr>
    </w:lvl>
    <w:lvl w:ilvl="7" w:tplc="04090003" w:tentative="1">
      <w:start w:val="1"/>
      <w:numFmt w:val="bullet"/>
      <w:lvlText w:val="o"/>
      <w:lvlJc w:val="left"/>
      <w:pPr>
        <w:ind w:left="6907" w:hanging="360"/>
      </w:pPr>
      <w:rPr>
        <w:rFonts w:ascii="Courier New" w:hAnsi="Courier New" w:cs="Courier New" w:hint="default"/>
      </w:rPr>
    </w:lvl>
    <w:lvl w:ilvl="8" w:tplc="04090005" w:tentative="1">
      <w:start w:val="1"/>
      <w:numFmt w:val="bullet"/>
      <w:lvlText w:val=""/>
      <w:lvlJc w:val="left"/>
      <w:pPr>
        <w:ind w:left="7627" w:hanging="360"/>
      </w:pPr>
      <w:rPr>
        <w:rFonts w:ascii="Wingdings" w:hAnsi="Wingdings" w:hint="default"/>
      </w:rPr>
    </w:lvl>
  </w:abstractNum>
  <w:abstractNum w:abstractNumId="37" w15:restartNumberingAfterBreak="0">
    <w:nsid w:val="24C14312"/>
    <w:multiLevelType w:val="hybridMultilevel"/>
    <w:tmpl w:val="A0DA74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24D00B0F"/>
    <w:multiLevelType w:val="singleLevel"/>
    <w:tmpl w:val="E962FB82"/>
    <w:lvl w:ilvl="0">
      <w:start w:val="2"/>
      <w:numFmt w:val="bullet"/>
      <w:lvlText w:val="-"/>
      <w:lvlJc w:val="left"/>
      <w:pPr>
        <w:tabs>
          <w:tab w:val="num" w:pos="360"/>
        </w:tabs>
        <w:ind w:left="360" w:hanging="360"/>
      </w:pPr>
      <w:rPr>
        <w:rFonts w:ascii="Times New Roman" w:hAnsi="Times New Roman" w:hint="default"/>
      </w:rPr>
    </w:lvl>
  </w:abstractNum>
  <w:abstractNum w:abstractNumId="39" w15:restartNumberingAfterBreak="0">
    <w:nsid w:val="25346907"/>
    <w:multiLevelType w:val="singleLevel"/>
    <w:tmpl w:val="D974B4E0"/>
    <w:lvl w:ilvl="0">
      <w:start w:val="2"/>
      <w:numFmt w:val="bullet"/>
      <w:lvlText w:val="-"/>
      <w:lvlJc w:val="left"/>
      <w:pPr>
        <w:tabs>
          <w:tab w:val="num" w:pos="660"/>
        </w:tabs>
        <w:ind w:left="660" w:hanging="360"/>
      </w:pPr>
      <w:rPr>
        <w:rFonts w:ascii="Times New Roman" w:hAnsi="Times New Roman" w:hint="default"/>
      </w:rPr>
    </w:lvl>
  </w:abstractNum>
  <w:abstractNum w:abstractNumId="40" w15:restartNumberingAfterBreak="0">
    <w:nsid w:val="25626A6F"/>
    <w:multiLevelType w:val="hybridMultilevel"/>
    <w:tmpl w:val="D80AB2EA"/>
    <w:lvl w:ilvl="0" w:tplc="04090005">
      <w:start w:val="1"/>
      <w:numFmt w:val="bullet"/>
      <w:lvlText w:val=""/>
      <w:lvlJc w:val="left"/>
      <w:pPr>
        <w:tabs>
          <w:tab w:val="num" w:pos="3240"/>
        </w:tabs>
        <w:ind w:left="3240" w:hanging="360"/>
      </w:pPr>
      <w:rPr>
        <w:rFonts w:ascii="Wingdings" w:hAnsi="Wingdings" w:hint="default"/>
      </w:rPr>
    </w:lvl>
    <w:lvl w:ilvl="1" w:tplc="A754E134">
      <w:start w:val="3"/>
      <w:numFmt w:val="bullet"/>
      <w:lvlText w:val=""/>
      <w:lvlJc w:val="left"/>
      <w:pPr>
        <w:tabs>
          <w:tab w:val="num" w:pos="3600"/>
        </w:tabs>
        <w:ind w:left="3600" w:hanging="360"/>
      </w:pPr>
      <w:rPr>
        <w:rFonts w:ascii="Symbol" w:eastAsia="Times New Roman" w:hAnsi="Symbol" w:cs="Times New Roman" w:hint="default"/>
      </w:r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tentative="1">
      <w:start w:val="1"/>
      <w:numFmt w:val="lowerLetter"/>
      <w:lvlText w:val="%5."/>
      <w:lvlJc w:val="left"/>
      <w:pPr>
        <w:tabs>
          <w:tab w:val="num" w:pos="5760"/>
        </w:tabs>
        <w:ind w:left="5760" w:hanging="360"/>
      </w:pPr>
    </w:lvl>
    <w:lvl w:ilvl="5" w:tplc="0409001B" w:tentative="1">
      <w:start w:val="1"/>
      <w:numFmt w:val="lowerRoman"/>
      <w:lvlText w:val="%6."/>
      <w:lvlJc w:val="right"/>
      <w:pPr>
        <w:tabs>
          <w:tab w:val="num" w:pos="6480"/>
        </w:tabs>
        <w:ind w:left="6480" w:hanging="180"/>
      </w:pPr>
    </w:lvl>
    <w:lvl w:ilvl="6" w:tplc="0409000F" w:tentative="1">
      <w:start w:val="1"/>
      <w:numFmt w:val="decimal"/>
      <w:lvlText w:val="%7."/>
      <w:lvlJc w:val="left"/>
      <w:pPr>
        <w:tabs>
          <w:tab w:val="num" w:pos="7200"/>
        </w:tabs>
        <w:ind w:left="7200" w:hanging="360"/>
      </w:pPr>
    </w:lvl>
    <w:lvl w:ilvl="7" w:tplc="04090019" w:tentative="1">
      <w:start w:val="1"/>
      <w:numFmt w:val="lowerLetter"/>
      <w:lvlText w:val="%8."/>
      <w:lvlJc w:val="left"/>
      <w:pPr>
        <w:tabs>
          <w:tab w:val="num" w:pos="7920"/>
        </w:tabs>
        <w:ind w:left="7920" w:hanging="360"/>
      </w:pPr>
    </w:lvl>
    <w:lvl w:ilvl="8" w:tplc="0409001B" w:tentative="1">
      <w:start w:val="1"/>
      <w:numFmt w:val="lowerRoman"/>
      <w:lvlText w:val="%9."/>
      <w:lvlJc w:val="right"/>
      <w:pPr>
        <w:tabs>
          <w:tab w:val="num" w:pos="8640"/>
        </w:tabs>
        <w:ind w:left="8640" w:hanging="180"/>
      </w:pPr>
    </w:lvl>
  </w:abstractNum>
  <w:abstractNum w:abstractNumId="41" w15:restartNumberingAfterBreak="0">
    <w:nsid w:val="26647668"/>
    <w:multiLevelType w:val="hybridMultilevel"/>
    <w:tmpl w:val="D8D4E53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27202DE9"/>
    <w:multiLevelType w:val="hybridMultilevel"/>
    <w:tmpl w:val="17067F22"/>
    <w:lvl w:ilvl="0" w:tplc="B0066426">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27801B0B"/>
    <w:multiLevelType w:val="hybridMultilevel"/>
    <w:tmpl w:val="6BB20A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28783C01"/>
    <w:multiLevelType w:val="hybridMultilevel"/>
    <w:tmpl w:val="78D049AA"/>
    <w:lvl w:ilvl="0" w:tplc="0409000D">
      <w:start w:val="1"/>
      <w:numFmt w:val="bullet"/>
      <w:lvlText w:val=""/>
      <w:lvlJc w:val="left"/>
      <w:pPr>
        <w:ind w:left="720" w:hanging="360"/>
      </w:pPr>
      <w:rPr>
        <w:rFonts w:ascii="Wingdings" w:hAnsi="Wingdings"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9414D26"/>
    <w:multiLevelType w:val="hybridMultilevel"/>
    <w:tmpl w:val="DD1AE5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29C404D4"/>
    <w:multiLevelType w:val="hybridMultilevel"/>
    <w:tmpl w:val="E7B81A3E"/>
    <w:lvl w:ilvl="0" w:tplc="04090005">
      <w:start w:val="1"/>
      <w:numFmt w:val="bullet"/>
      <w:lvlText w:val=""/>
      <w:lvlJc w:val="left"/>
      <w:pPr>
        <w:ind w:left="1867" w:hanging="360"/>
      </w:pPr>
      <w:rPr>
        <w:rFonts w:ascii="Wingdings" w:hAnsi="Wingdings" w:hint="default"/>
      </w:rPr>
    </w:lvl>
    <w:lvl w:ilvl="1" w:tplc="04090003" w:tentative="1">
      <w:start w:val="1"/>
      <w:numFmt w:val="bullet"/>
      <w:lvlText w:val="o"/>
      <w:lvlJc w:val="left"/>
      <w:pPr>
        <w:ind w:left="2587" w:hanging="360"/>
      </w:pPr>
      <w:rPr>
        <w:rFonts w:ascii="Courier New" w:hAnsi="Courier New" w:cs="Courier New" w:hint="default"/>
      </w:rPr>
    </w:lvl>
    <w:lvl w:ilvl="2" w:tplc="04090005" w:tentative="1">
      <w:start w:val="1"/>
      <w:numFmt w:val="bullet"/>
      <w:lvlText w:val=""/>
      <w:lvlJc w:val="left"/>
      <w:pPr>
        <w:ind w:left="3307" w:hanging="360"/>
      </w:pPr>
      <w:rPr>
        <w:rFonts w:ascii="Wingdings" w:hAnsi="Wingdings" w:hint="default"/>
      </w:rPr>
    </w:lvl>
    <w:lvl w:ilvl="3" w:tplc="04090001" w:tentative="1">
      <w:start w:val="1"/>
      <w:numFmt w:val="bullet"/>
      <w:lvlText w:val=""/>
      <w:lvlJc w:val="left"/>
      <w:pPr>
        <w:ind w:left="4027" w:hanging="360"/>
      </w:pPr>
      <w:rPr>
        <w:rFonts w:ascii="Symbol" w:hAnsi="Symbol" w:hint="default"/>
      </w:rPr>
    </w:lvl>
    <w:lvl w:ilvl="4" w:tplc="04090003" w:tentative="1">
      <w:start w:val="1"/>
      <w:numFmt w:val="bullet"/>
      <w:lvlText w:val="o"/>
      <w:lvlJc w:val="left"/>
      <w:pPr>
        <w:ind w:left="4747" w:hanging="360"/>
      </w:pPr>
      <w:rPr>
        <w:rFonts w:ascii="Courier New" w:hAnsi="Courier New" w:cs="Courier New" w:hint="default"/>
      </w:rPr>
    </w:lvl>
    <w:lvl w:ilvl="5" w:tplc="04090005" w:tentative="1">
      <w:start w:val="1"/>
      <w:numFmt w:val="bullet"/>
      <w:lvlText w:val=""/>
      <w:lvlJc w:val="left"/>
      <w:pPr>
        <w:ind w:left="5467" w:hanging="360"/>
      </w:pPr>
      <w:rPr>
        <w:rFonts w:ascii="Wingdings" w:hAnsi="Wingdings" w:hint="default"/>
      </w:rPr>
    </w:lvl>
    <w:lvl w:ilvl="6" w:tplc="04090001" w:tentative="1">
      <w:start w:val="1"/>
      <w:numFmt w:val="bullet"/>
      <w:lvlText w:val=""/>
      <w:lvlJc w:val="left"/>
      <w:pPr>
        <w:ind w:left="6187" w:hanging="360"/>
      </w:pPr>
      <w:rPr>
        <w:rFonts w:ascii="Symbol" w:hAnsi="Symbol" w:hint="default"/>
      </w:rPr>
    </w:lvl>
    <w:lvl w:ilvl="7" w:tplc="04090003" w:tentative="1">
      <w:start w:val="1"/>
      <w:numFmt w:val="bullet"/>
      <w:lvlText w:val="o"/>
      <w:lvlJc w:val="left"/>
      <w:pPr>
        <w:ind w:left="6907" w:hanging="360"/>
      </w:pPr>
      <w:rPr>
        <w:rFonts w:ascii="Courier New" w:hAnsi="Courier New" w:cs="Courier New" w:hint="default"/>
      </w:rPr>
    </w:lvl>
    <w:lvl w:ilvl="8" w:tplc="04090005" w:tentative="1">
      <w:start w:val="1"/>
      <w:numFmt w:val="bullet"/>
      <w:lvlText w:val=""/>
      <w:lvlJc w:val="left"/>
      <w:pPr>
        <w:ind w:left="7627" w:hanging="360"/>
      </w:pPr>
      <w:rPr>
        <w:rFonts w:ascii="Wingdings" w:hAnsi="Wingdings" w:hint="default"/>
      </w:rPr>
    </w:lvl>
  </w:abstractNum>
  <w:abstractNum w:abstractNumId="47" w15:restartNumberingAfterBreak="0">
    <w:nsid w:val="2AB52A18"/>
    <w:multiLevelType w:val="hybridMultilevel"/>
    <w:tmpl w:val="19F8B4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2AE83E15"/>
    <w:multiLevelType w:val="hybridMultilevel"/>
    <w:tmpl w:val="36085F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2B232B76"/>
    <w:multiLevelType w:val="hybridMultilevel"/>
    <w:tmpl w:val="7D9AF3F6"/>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2B580FE8"/>
    <w:multiLevelType w:val="hybridMultilevel"/>
    <w:tmpl w:val="503A42FC"/>
    <w:lvl w:ilvl="0" w:tplc="042A000F">
      <w:start w:val="1"/>
      <w:numFmt w:val="decimal"/>
      <w:lvlText w:val="%1."/>
      <w:lvlJc w:val="left"/>
      <w:pPr>
        <w:tabs>
          <w:tab w:val="num" w:pos="720"/>
        </w:tabs>
        <w:ind w:left="720" w:hanging="360"/>
      </w:pPr>
      <w:rPr>
        <w:rFonts w:hint="default"/>
      </w:rPr>
    </w:lvl>
    <w:lvl w:ilvl="1" w:tplc="042A0019">
      <w:start w:val="1"/>
      <w:numFmt w:val="lowerLetter"/>
      <w:lvlText w:val="%2."/>
      <w:lvlJc w:val="left"/>
      <w:pPr>
        <w:tabs>
          <w:tab w:val="num" w:pos="1440"/>
        </w:tabs>
        <w:ind w:left="1440" w:hanging="360"/>
      </w:pPr>
    </w:lvl>
    <w:lvl w:ilvl="2" w:tplc="042A001B" w:tentative="1">
      <w:start w:val="1"/>
      <w:numFmt w:val="lowerRoman"/>
      <w:lvlText w:val="%3."/>
      <w:lvlJc w:val="right"/>
      <w:pPr>
        <w:tabs>
          <w:tab w:val="num" w:pos="2160"/>
        </w:tabs>
        <w:ind w:left="2160" w:hanging="180"/>
      </w:pPr>
    </w:lvl>
    <w:lvl w:ilvl="3" w:tplc="042A000F" w:tentative="1">
      <w:start w:val="1"/>
      <w:numFmt w:val="decimal"/>
      <w:lvlText w:val="%4."/>
      <w:lvlJc w:val="left"/>
      <w:pPr>
        <w:tabs>
          <w:tab w:val="num" w:pos="2880"/>
        </w:tabs>
        <w:ind w:left="2880" w:hanging="360"/>
      </w:pPr>
    </w:lvl>
    <w:lvl w:ilvl="4" w:tplc="042A0019" w:tentative="1">
      <w:start w:val="1"/>
      <w:numFmt w:val="lowerLetter"/>
      <w:lvlText w:val="%5."/>
      <w:lvlJc w:val="left"/>
      <w:pPr>
        <w:tabs>
          <w:tab w:val="num" w:pos="3600"/>
        </w:tabs>
        <w:ind w:left="3600" w:hanging="360"/>
      </w:pPr>
    </w:lvl>
    <w:lvl w:ilvl="5" w:tplc="042A001B" w:tentative="1">
      <w:start w:val="1"/>
      <w:numFmt w:val="lowerRoman"/>
      <w:lvlText w:val="%6."/>
      <w:lvlJc w:val="right"/>
      <w:pPr>
        <w:tabs>
          <w:tab w:val="num" w:pos="4320"/>
        </w:tabs>
        <w:ind w:left="4320" w:hanging="180"/>
      </w:pPr>
    </w:lvl>
    <w:lvl w:ilvl="6" w:tplc="042A000F" w:tentative="1">
      <w:start w:val="1"/>
      <w:numFmt w:val="decimal"/>
      <w:lvlText w:val="%7."/>
      <w:lvlJc w:val="left"/>
      <w:pPr>
        <w:tabs>
          <w:tab w:val="num" w:pos="5040"/>
        </w:tabs>
        <w:ind w:left="5040" w:hanging="360"/>
      </w:pPr>
    </w:lvl>
    <w:lvl w:ilvl="7" w:tplc="042A0019" w:tentative="1">
      <w:start w:val="1"/>
      <w:numFmt w:val="lowerLetter"/>
      <w:lvlText w:val="%8."/>
      <w:lvlJc w:val="left"/>
      <w:pPr>
        <w:tabs>
          <w:tab w:val="num" w:pos="5760"/>
        </w:tabs>
        <w:ind w:left="5760" w:hanging="360"/>
      </w:pPr>
    </w:lvl>
    <w:lvl w:ilvl="8" w:tplc="042A001B" w:tentative="1">
      <w:start w:val="1"/>
      <w:numFmt w:val="lowerRoman"/>
      <w:lvlText w:val="%9."/>
      <w:lvlJc w:val="right"/>
      <w:pPr>
        <w:tabs>
          <w:tab w:val="num" w:pos="6480"/>
        </w:tabs>
        <w:ind w:left="6480" w:hanging="180"/>
      </w:pPr>
    </w:lvl>
  </w:abstractNum>
  <w:abstractNum w:abstractNumId="51" w15:restartNumberingAfterBreak="0">
    <w:nsid w:val="2B860070"/>
    <w:multiLevelType w:val="hybridMultilevel"/>
    <w:tmpl w:val="0E16A0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2D097CA2"/>
    <w:multiLevelType w:val="hybridMultilevel"/>
    <w:tmpl w:val="1826E24C"/>
    <w:lvl w:ilvl="0" w:tplc="EAD46496">
      <w:start w:val="1"/>
      <w:numFmt w:val="bullet"/>
      <w:pStyle w:val="a"/>
      <w:lvlText w:val=""/>
      <w:lvlJc w:val="left"/>
      <w:pPr>
        <w:tabs>
          <w:tab w:val="num" w:pos="644"/>
        </w:tabs>
        <w:ind w:left="567" w:hanging="283"/>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FEDCF3AE">
      <w:numFmt w:val="bullet"/>
      <w:lvlText w:val="-"/>
      <w:lvlJc w:val="left"/>
      <w:pPr>
        <w:tabs>
          <w:tab w:val="num" w:pos="2160"/>
        </w:tabs>
        <w:ind w:left="2160" w:hanging="360"/>
      </w:pPr>
      <w:rPr>
        <w:rFonts w:ascii=".VnCentury Schoolbook" w:eastAsia="Times New Roman" w:hAnsi=".VnCentury Schoolbook" w:cs="Times New Roman"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2DBC49E8"/>
    <w:multiLevelType w:val="hybridMultilevel"/>
    <w:tmpl w:val="1BCE1794"/>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2F161A0E"/>
    <w:multiLevelType w:val="hybridMultilevel"/>
    <w:tmpl w:val="E4B47DB4"/>
    <w:lvl w:ilvl="0" w:tplc="1C286FE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2F4B177F"/>
    <w:multiLevelType w:val="hybridMultilevel"/>
    <w:tmpl w:val="38267ED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316A6833"/>
    <w:multiLevelType w:val="hybridMultilevel"/>
    <w:tmpl w:val="A478219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31891BE1"/>
    <w:multiLevelType w:val="hybridMultilevel"/>
    <w:tmpl w:val="F4FE3D9E"/>
    <w:lvl w:ilvl="0" w:tplc="04090005">
      <w:start w:val="1"/>
      <w:numFmt w:val="bullet"/>
      <w:lvlText w:val=""/>
      <w:lvlJc w:val="left"/>
      <w:pPr>
        <w:tabs>
          <w:tab w:val="num" w:pos="720"/>
        </w:tabs>
        <w:ind w:left="720" w:hanging="360"/>
      </w:pPr>
      <w:rPr>
        <w:rFonts w:ascii="Wingdings" w:hAnsi="Wingdings" w:hint="default"/>
      </w:rPr>
    </w:lvl>
    <w:lvl w:ilvl="1" w:tplc="609E02F4">
      <w:start w:val="1"/>
      <w:numFmt w:val="decimal"/>
      <w:lvlText w:val="%2."/>
      <w:lvlJc w:val="left"/>
      <w:pPr>
        <w:tabs>
          <w:tab w:val="num" w:pos="1485"/>
        </w:tabs>
        <w:ind w:left="1485" w:hanging="405"/>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1927C7D"/>
    <w:multiLevelType w:val="multilevel"/>
    <w:tmpl w:val="52E0B99C"/>
    <w:lvl w:ilvl="0">
      <w:start w:val="3"/>
      <w:numFmt w:val="decimal"/>
      <w:lvlText w:val="%1."/>
      <w:lvlJc w:val="left"/>
      <w:pPr>
        <w:tabs>
          <w:tab w:val="num" w:pos="435"/>
        </w:tabs>
        <w:ind w:left="435" w:hanging="435"/>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9" w15:restartNumberingAfterBreak="0">
    <w:nsid w:val="32314662"/>
    <w:multiLevelType w:val="hybridMultilevel"/>
    <w:tmpl w:val="EE025D1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0" w15:restartNumberingAfterBreak="0">
    <w:nsid w:val="324378AF"/>
    <w:multiLevelType w:val="hybridMultilevel"/>
    <w:tmpl w:val="2CA2CE8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33A16261"/>
    <w:multiLevelType w:val="hybridMultilevel"/>
    <w:tmpl w:val="C4A44306"/>
    <w:lvl w:ilvl="0" w:tplc="EB0CF27E">
      <w:start w:val="1"/>
      <w:numFmt w:val="bullet"/>
      <w:pStyle w:val="chubang"/>
      <w:lvlText w:val=""/>
      <w:lvlJc w:val="left"/>
      <w:pPr>
        <w:tabs>
          <w:tab w:val="num" w:pos="360"/>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351F33CE"/>
    <w:multiLevelType w:val="hybridMultilevel"/>
    <w:tmpl w:val="2ADA778C"/>
    <w:lvl w:ilvl="0" w:tplc="04090005">
      <w:start w:val="1"/>
      <w:numFmt w:val="bullet"/>
      <w:lvlText w:val=""/>
      <w:lvlJc w:val="left"/>
      <w:pPr>
        <w:ind w:left="1800" w:hanging="360"/>
      </w:pPr>
      <w:rPr>
        <w:rFonts w:ascii="Wingdings" w:hAnsi="Wingdings" w:hint="default"/>
      </w:rPr>
    </w:lvl>
    <w:lvl w:ilvl="1" w:tplc="04090005">
      <w:start w:val="1"/>
      <w:numFmt w:val="bullet"/>
      <w:lvlText w:val=""/>
      <w:lvlJc w:val="left"/>
      <w:pPr>
        <w:ind w:left="2880" w:hanging="360"/>
      </w:pPr>
      <w:rPr>
        <w:rFonts w:ascii="Wingdings" w:hAnsi="Wingdings"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3" w15:restartNumberingAfterBreak="0">
    <w:nsid w:val="359C5C68"/>
    <w:multiLevelType w:val="hybridMultilevel"/>
    <w:tmpl w:val="AEE89DE2"/>
    <w:lvl w:ilvl="0" w:tplc="0409000D">
      <w:start w:val="1"/>
      <w:numFmt w:val="bullet"/>
      <w:lvlText w:val=""/>
      <w:lvlJc w:val="left"/>
      <w:pPr>
        <w:ind w:left="1870" w:hanging="360"/>
      </w:pPr>
      <w:rPr>
        <w:rFonts w:ascii="Wingdings" w:hAnsi="Wingdings" w:hint="default"/>
      </w:rPr>
    </w:lvl>
    <w:lvl w:ilvl="1" w:tplc="04090003" w:tentative="1">
      <w:start w:val="1"/>
      <w:numFmt w:val="bullet"/>
      <w:lvlText w:val="o"/>
      <w:lvlJc w:val="left"/>
      <w:pPr>
        <w:ind w:left="2590" w:hanging="360"/>
      </w:pPr>
      <w:rPr>
        <w:rFonts w:ascii="Courier New" w:hAnsi="Courier New" w:cs="Courier New" w:hint="default"/>
      </w:rPr>
    </w:lvl>
    <w:lvl w:ilvl="2" w:tplc="04090005" w:tentative="1">
      <w:start w:val="1"/>
      <w:numFmt w:val="bullet"/>
      <w:lvlText w:val=""/>
      <w:lvlJc w:val="left"/>
      <w:pPr>
        <w:ind w:left="3310" w:hanging="360"/>
      </w:pPr>
      <w:rPr>
        <w:rFonts w:ascii="Wingdings" w:hAnsi="Wingdings" w:hint="default"/>
      </w:rPr>
    </w:lvl>
    <w:lvl w:ilvl="3" w:tplc="04090001" w:tentative="1">
      <w:start w:val="1"/>
      <w:numFmt w:val="bullet"/>
      <w:lvlText w:val=""/>
      <w:lvlJc w:val="left"/>
      <w:pPr>
        <w:ind w:left="4030" w:hanging="360"/>
      </w:pPr>
      <w:rPr>
        <w:rFonts w:ascii="Symbol" w:hAnsi="Symbol" w:hint="default"/>
      </w:rPr>
    </w:lvl>
    <w:lvl w:ilvl="4" w:tplc="04090003" w:tentative="1">
      <w:start w:val="1"/>
      <w:numFmt w:val="bullet"/>
      <w:lvlText w:val="o"/>
      <w:lvlJc w:val="left"/>
      <w:pPr>
        <w:ind w:left="4750" w:hanging="360"/>
      </w:pPr>
      <w:rPr>
        <w:rFonts w:ascii="Courier New" w:hAnsi="Courier New" w:cs="Courier New" w:hint="default"/>
      </w:rPr>
    </w:lvl>
    <w:lvl w:ilvl="5" w:tplc="04090005" w:tentative="1">
      <w:start w:val="1"/>
      <w:numFmt w:val="bullet"/>
      <w:lvlText w:val=""/>
      <w:lvlJc w:val="left"/>
      <w:pPr>
        <w:ind w:left="5470" w:hanging="360"/>
      </w:pPr>
      <w:rPr>
        <w:rFonts w:ascii="Wingdings" w:hAnsi="Wingdings" w:hint="default"/>
      </w:rPr>
    </w:lvl>
    <w:lvl w:ilvl="6" w:tplc="04090001" w:tentative="1">
      <w:start w:val="1"/>
      <w:numFmt w:val="bullet"/>
      <w:lvlText w:val=""/>
      <w:lvlJc w:val="left"/>
      <w:pPr>
        <w:ind w:left="6190" w:hanging="360"/>
      </w:pPr>
      <w:rPr>
        <w:rFonts w:ascii="Symbol" w:hAnsi="Symbol" w:hint="default"/>
      </w:rPr>
    </w:lvl>
    <w:lvl w:ilvl="7" w:tplc="04090003" w:tentative="1">
      <w:start w:val="1"/>
      <w:numFmt w:val="bullet"/>
      <w:lvlText w:val="o"/>
      <w:lvlJc w:val="left"/>
      <w:pPr>
        <w:ind w:left="6910" w:hanging="360"/>
      </w:pPr>
      <w:rPr>
        <w:rFonts w:ascii="Courier New" w:hAnsi="Courier New" w:cs="Courier New" w:hint="default"/>
      </w:rPr>
    </w:lvl>
    <w:lvl w:ilvl="8" w:tplc="04090005" w:tentative="1">
      <w:start w:val="1"/>
      <w:numFmt w:val="bullet"/>
      <w:lvlText w:val=""/>
      <w:lvlJc w:val="left"/>
      <w:pPr>
        <w:ind w:left="7630" w:hanging="360"/>
      </w:pPr>
      <w:rPr>
        <w:rFonts w:ascii="Wingdings" w:hAnsi="Wingdings" w:hint="default"/>
      </w:rPr>
    </w:lvl>
  </w:abstractNum>
  <w:abstractNum w:abstractNumId="64" w15:restartNumberingAfterBreak="0">
    <w:nsid w:val="359C60AF"/>
    <w:multiLevelType w:val="hybridMultilevel"/>
    <w:tmpl w:val="C4800F4C"/>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5" w15:restartNumberingAfterBreak="0">
    <w:nsid w:val="3AF04D58"/>
    <w:multiLevelType w:val="hybridMultilevel"/>
    <w:tmpl w:val="F37EAF2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tabs>
          <w:tab w:val="num" w:pos="1820"/>
        </w:tabs>
        <w:ind w:left="1820" w:hanging="360"/>
      </w:pPr>
      <w:rPr>
        <w:rFonts w:ascii="Courier New" w:hAnsi="Courier New" w:cs="Courier New" w:hint="default"/>
      </w:rPr>
    </w:lvl>
    <w:lvl w:ilvl="2" w:tplc="04090005" w:tentative="1">
      <w:start w:val="1"/>
      <w:numFmt w:val="bullet"/>
      <w:lvlText w:val=""/>
      <w:lvlJc w:val="left"/>
      <w:pPr>
        <w:tabs>
          <w:tab w:val="num" w:pos="2540"/>
        </w:tabs>
        <w:ind w:left="2540" w:hanging="360"/>
      </w:pPr>
      <w:rPr>
        <w:rFonts w:ascii="Wingdings" w:hAnsi="Wingdings" w:hint="default"/>
      </w:rPr>
    </w:lvl>
    <w:lvl w:ilvl="3" w:tplc="04090001" w:tentative="1">
      <w:start w:val="1"/>
      <w:numFmt w:val="bullet"/>
      <w:lvlText w:val=""/>
      <w:lvlJc w:val="left"/>
      <w:pPr>
        <w:tabs>
          <w:tab w:val="num" w:pos="3260"/>
        </w:tabs>
        <w:ind w:left="3260" w:hanging="360"/>
      </w:pPr>
      <w:rPr>
        <w:rFonts w:ascii="Symbol" w:hAnsi="Symbol" w:hint="default"/>
      </w:rPr>
    </w:lvl>
    <w:lvl w:ilvl="4" w:tplc="04090003" w:tentative="1">
      <w:start w:val="1"/>
      <w:numFmt w:val="bullet"/>
      <w:lvlText w:val="o"/>
      <w:lvlJc w:val="left"/>
      <w:pPr>
        <w:tabs>
          <w:tab w:val="num" w:pos="3980"/>
        </w:tabs>
        <w:ind w:left="3980" w:hanging="360"/>
      </w:pPr>
      <w:rPr>
        <w:rFonts w:ascii="Courier New" w:hAnsi="Courier New" w:cs="Courier New" w:hint="default"/>
      </w:rPr>
    </w:lvl>
    <w:lvl w:ilvl="5" w:tplc="04090005" w:tentative="1">
      <w:start w:val="1"/>
      <w:numFmt w:val="bullet"/>
      <w:lvlText w:val=""/>
      <w:lvlJc w:val="left"/>
      <w:pPr>
        <w:tabs>
          <w:tab w:val="num" w:pos="4700"/>
        </w:tabs>
        <w:ind w:left="4700" w:hanging="360"/>
      </w:pPr>
      <w:rPr>
        <w:rFonts w:ascii="Wingdings" w:hAnsi="Wingdings" w:hint="default"/>
      </w:rPr>
    </w:lvl>
    <w:lvl w:ilvl="6" w:tplc="04090001" w:tentative="1">
      <w:start w:val="1"/>
      <w:numFmt w:val="bullet"/>
      <w:lvlText w:val=""/>
      <w:lvlJc w:val="left"/>
      <w:pPr>
        <w:tabs>
          <w:tab w:val="num" w:pos="5420"/>
        </w:tabs>
        <w:ind w:left="5420" w:hanging="360"/>
      </w:pPr>
      <w:rPr>
        <w:rFonts w:ascii="Symbol" w:hAnsi="Symbol" w:hint="default"/>
      </w:rPr>
    </w:lvl>
    <w:lvl w:ilvl="7" w:tplc="04090003" w:tentative="1">
      <w:start w:val="1"/>
      <w:numFmt w:val="bullet"/>
      <w:lvlText w:val="o"/>
      <w:lvlJc w:val="left"/>
      <w:pPr>
        <w:tabs>
          <w:tab w:val="num" w:pos="6140"/>
        </w:tabs>
        <w:ind w:left="6140" w:hanging="360"/>
      </w:pPr>
      <w:rPr>
        <w:rFonts w:ascii="Courier New" w:hAnsi="Courier New" w:cs="Courier New" w:hint="default"/>
      </w:rPr>
    </w:lvl>
    <w:lvl w:ilvl="8" w:tplc="04090005" w:tentative="1">
      <w:start w:val="1"/>
      <w:numFmt w:val="bullet"/>
      <w:lvlText w:val=""/>
      <w:lvlJc w:val="left"/>
      <w:pPr>
        <w:tabs>
          <w:tab w:val="num" w:pos="6860"/>
        </w:tabs>
        <w:ind w:left="6860" w:hanging="360"/>
      </w:pPr>
      <w:rPr>
        <w:rFonts w:ascii="Wingdings" w:hAnsi="Wingdings" w:hint="default"/>
      </w:rPr>
    </w:lvl>
  </w:abstractNum>
  <w:abstractNum w:abstractNumId="66" w15:restartNumberingAfterBreak="0">
    <w:nsid w:val="3B126548"/>
    <w:multiLevelType w:val="hybridMultilevel"/>
    <w:tmpl w:val="6BBC70FA"/>
    <w:lvl w:ilvl="0" w:tplc="04090001">
      <w:start w:val="1"/>
      <w:numFmt w:val="bullet"/>
      <w:lvlText w:val=""/>
      <w:lvlJc w:val="left"/>
      <w:pPr>
        <w:tabs>
          <w:tab w:val="num" w:pos="720"/>
        </w:tabs>
        <w:ind w:left="720" w:hanging="360"/>
      </w:pPr>
      <w:rPr>
        <w:rFonts w:ascii="Symbol" w:hAnsi="Symbol" w:hint="default"/>
      </w:rPr>
    </w:lvl>
    <w:lvl w:ilvl="1" w:tplc="B0066426">
      <w:start w:val="1"/>
      <w:numFmt w:val="bullet"/>
      <w:lvlText w:val="-"/>
      <w:lvlJc w:val="left"/>
      <w:pPr>
        <w:tabs>
          <w:tab w:val="num" w:pos="1080"/>
        </w:tabs>
        <w:ind w:left="1080" w:hanging="360"/>
      </w:pPr>
      <w:rPr>
        <w:rFonts w:ascii="Times New Roman" w:eastAsia="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3BCD780E"/>
    <w:multiLevelType w:val="singleLevel"/>
    <w:tmpl w:val="DD1E5828"/>
    <w:lvl w:ilvl="0">
      <w:start w:val="1"/>
      <w:numFmt w:val="bullet"/>
      <w:lvlText w:val="-"/>
      <w:lvlJc w:val="left"/>
      <w:pPr>
        <w:tabs>
          <w:tab w:val="num" w:pos="360"/>
        </w:tabs>
        <w:ind w:left="360" w:hanging="360"/>
      </w:pPr>
      <w:rPr>
        <w:rFonts w:ascii="Times New Roman" w:hAnsi="Times New Roman" w:hint="default"/>
      </w:rPr>
    </w:lvl>
  </w:abstractNum>
  <w:abstractNum w:abstractNumId="68" w15:restartNumberingAfterBreak="0">
    <w:nsid w:val="3CDB6D9A"/>
    <w:multiLevelType w:val="hybridMultilevel"/>
    <w:tmpl w:val="3ADC5F78"/>
    <w:lvl w:ilvl="0" w:tplc="8ABA8744">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3ED23F76"/>
    <w:multiLevelType w:val="hybridMultilevel"/>
    <w:tmpl w:val="52F4F1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15:restartNumberingAfterBreak="0">
    <w:nsid w:val="3F7948D5"/>
    <w:multiLevelType w:val="singleLevel"/>
    <w:tmpl w:val="39CA7B64"/>
    <w:lvl w:ilvl="0">
      <w:start w:val="1"/>
      <w:numFmt w:val="decimal"/>
      <w:lvlText w:val="%1. "/>
      <w:legacy w:legacy="1" w:legacySpace="0" w:legacyIndent="360"/>
      <w:lvlJc w:val="left"/>
      <w:pPr>
        <w:ind w:left="1080" w:hanging="360"/>
      </w:pPr>
      <w:rPr>
        <w:rFonts w:ascii="Times New Roman" w:hAnsi="Times New Roman" w:cs="Times New Roman" w:hint="default"/>
        <w:b w:val="0"/>
        <w:i w:val="0"/>
        <w:color w:val="auto"/>
        <w:sz w:val="26"/>
        <w:szCs w:val="26"/>
      </w:rPr>
    </w:lvl>
  </w:abstractNum>
  <w:abstractNum w:abstractNumId="71" w15:restartNumberingAfterBreak="0">
    <w:nsid w:val="3FDB62C9"/>
    <w:multiLevelType w:val="hybridMultilevel"/>
    <w:tmpl w:val="D7D8F6F8"/>
    <w:lvl w:ilvl="0" w:tplc="059CA4E0">
      <w:start w:val="3"/>
      <w:numFmt w:val="lowerLetter"/>
      <w:lvlText w:val="%1)"/>
      <w:lvlJc w:val="left"/>
      <w:pPr>
        <w:ind w:left="720" w:hanging="360"/>
      </w:pPr>
      <w:rPr>
        <w:rFonts w:hint="default"/>
        <w:b/>
        <w: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0164A28"/>
    <w:multiLevelType w:val="hybridMultilevel"/>
    <w:tmpl w:val="44AE55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0665435"/>
    <w:multiLevelType w:val="hybridMultilevel"/>
    <w:tmpl w:val="39F03416"/>
    <w:lvl w:ilvl="0" w:tplc="5CE4EF62">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15D4995"/>
    <w:multiLevelType w:val="hybridMultilevel"/>
    <w:tmpl w:val="1842219E"/>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5" w15:restartNumberingAfterBreak="0">
    <w:nsid w:val="42E57CAE"/>
    <w:multiLevelType w:val="hybridMultilevel"/>
    <w:tmpl w:val="E4D206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438575BB"/>
    <w:multiLevelType w:val="hybridMultilevel"/>
    <w:tmpl w:val="D486A66E"/>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7" w15:restartNumberingAfterBreak="0">
    <w:nsid w:val="449131BE"/>
    <w:multiLevelType w:val="hybridMultilevel"/>
    <w:tmpl w:val="92E8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5895D89"/>
    <w:multiLevelType w:val="singleLevel"/>
    <w:tmpl w:val="489CD536"/>
    <w:lvl w:ilvl="0">
      <w:start w:val="1"/>
      <w:numFmt w:val="decimal"/>
      <w:lvlText w:val="(%1)"/>
      <w:lvlJc w:val="left"/>
      <w:pPr>
        <w:tabs>
          <w:tab w:val="num" w:pos="360"/>
        </w:tabs>
        <w:ind w:left="360" w:hanging="360"/>
      </w:pPr>
      <w:rPr>
        <w:rFonts w:hint="default"/>
      </w:rPr>
    </w:lvl>
  </w:abstractNum>
  <w:abstractNum w:abstractNumId="79" w15:restartNumberingAfterBreak="0">
    <w:nsid w:val="45A87F16"/>
    <w:multiLevelType w:val="hybridMultilevel"/>
    <w:tmpl w:val="70B09838"/>
    <w:lvl w:ilvl="0" w:tplc="57C81078">
      <w:start w:val="1"/>
      <w:numFmt w:val="bullet"/>
      <w:lvlText w:val=""/>
      <w:lvlJc w:val="left"/>
      <w:pPr>
        <w:ind w:left="1800" w:hanging="360"/>
      </w:pPr>
      <w:rPr>
        <w:rFonts w:ascii="Wingdings" w:hAnsi="Wingdings" w:hint="default"/>
        <w:lang w:val="en-US"/>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0" w15:restartNumberingAfterBreak="0">
    <w:nsid w:val="45C13B9F"/>
    <w:multiLevelType w:val="hybridMultilevel"/>
    <w:tmpl w:val="1EA8611A"/>
    <w:lvl w:ilvl="0" w:tplc="04090001">
      <w:start w:val="1"/>
      <w:numFmt w:val="bullet"/>
      <w:lvlText w:val=""/>
      <w:lvlJc w:val="left"/>
      <w:pPr>
        <w:tabs>
          <w:tab w:val="num" w:pos="2235"/>
        </w:tabs>
        <w:ind w:left="2235" w:hanging="360"/>
      </w:pPr>
      <w:rPr>
        <w:rFonts w:ascii="Symbol" w:hAnsi="Symbol" w:hint="default"/>
      </w:rPr>
    </w:lvl>
    <w:lvl w:ilvl="1" w:tplc="04090003" w:tentative="1">
      <w:start w:val="1"/>
      <w:numFmt w:val="bullet"/>
      <w:lvlText w:val="o"/>
      <w:lvlJc w:val="left"/>
      <w:pPr>
        <w:tabs>
          <w:tab w:val="num" w:pos="2955"/>
        </w:tabs>
        <w:ind w:left="2955" w:hanging="360"/>
      </w:pPr>
      <w:rPr>
        <w:rFonts w:ascii="Courier New" w:hAnsi="Courier New" w:cs="Courier New" w:hint="default"/>
      </w:rPr>
    </w:lvl>
    <w:lvl w:ilvl="2" w:tplc="04090005" w:tentative="1">
      <w:start w:val="1"/>
      <w:numFmt w:val="bullet"/>
      <w:lvlText w:val=""/>
      <w:lvlJc w:val="left"/>
      <w:pPr>
        <w:tabs>
          <w:tab w:val="num" w:pos="3675"/>
        </w:tabs>
        <w:ind w:left="3675" w:hanging="360"/>
      </w:pPr>
      <w:rPr>
        <w:rFonts w:ascii="Wingdings" w:hAnsi="Wingdings" w:hint="default"/>
      </w:rPr>
    </w:lvl>
    <w:lvl w:ilvl="3" w:tplc="04090001" w:tentative="1">
      <w:start w:val="1"/>
      <w:numFmt w:val="bullet"/>
      <w:lvlText w:val=""/>
      <w:lvlJc w:val="left"/>
      <w:pPr>
        <w:tabs>
          <w:tab w:val="num" w:pos="4395"/>
        </w:tabs>
        <w:ind w:left="4395" w:hanging="360"/>
      </w:pPr>
      <w:rPr>
        <w:rFonts w:ascii="Symbol" w:hAnsi="Symbol" w:hint="default"/>
      </w:rPr>
    </w:lvl>
    <w:lvl w:ilvl="4" w:tplc="04090003" w:tentative="1">
      <w:start w:val="1"/>
      <w:numFmt w:val="bullet"/>
      <w:lvlText w:val="o"/>
      <w:lvlJc w:val="left"/>
      <w:pPr>
        <w:tabs>
          <w:tab w:val="num" w:pos="5115"/>
        </w:tabs>
        <w:ind w:left="5115" w:hanging="360"/>
      </w:pPr>
      <w:rPr>
        <w:rFonts w:ascii="Courier New" w:hAnsi="Courier New" w:cs="Courier New" w:hint="default"/>
      </w:rPr>
    </w:lvl>
    <w:lvl w:ilvl="5" w:tplc="04090005" w:tentative="1">
      <w:start w:val="1"/>
      <w:numFmt w:val="bullet"/>
      <w:lvlText w:val=""/>
      <w:lvlJc w:val="left"/>
      <w:pPr>
        <w:tabs>
          <w:tab w:val="num" w:pos="5835"/>
        </w:tabs>
        <w:ind w:left="5835" w:hanging="360"/>
      </w:pPr>
      <w:rPr>
        <w:rFonts w:ascii="Wingdings" w:hAnsi="Wingdings" w:hint="default"/>
      </w:rPr>
    </w:lvl>
    <w:lvl w:ilvl="6" w:tplc="04090001" w:tentative="1">
      <w:start w:val="1"/>
      <w:numFmt w:val="bullet"/>
      <w:lvlText w:val=""/>
      <w:lvlJc w:val="left"/>
      <w:pPr>
        <w:tabs>
          <w:tab w:val="num" w:pos="6555"/>
        </w:tabs>
        <w:ind w:left="6555" w:hanging="360"/>
      </w:pPr>
      <w:rPr>
        <w:rFonts w:ascii="Symbol" w:hAnsi="Symbol" w:hint="default"/>
      </w:rPr>
    </w:lvl>
    <w:lvl w:ilvl="7" w:tplc="04090003" w:tentative="1">
      <w:start w:val="1"/>
      <w:numFmt w:val="bullet"/>
      <w:lvlText w:val="o"/>
      <w:lvlJc w:val="left"/>
      <w:pPr>
        <w:tabs>
          <w:tab w:val="num" w:pos="7275"/>
        </w:tabs>
        <w:ind w:left="7275" w:hanging="360"/>
      </w:pPr>
      <w:rPr>
        <w:rFonts w:ascii="Courier New" w:hAnsi="Courier New" w:cs="Courier New" w:hint="default"/>
      </w:rPr>
    </w:lvl>
    <w:lvl w:ilvl="8" w:tplc="04090005" w:tentative="1">
      <w:start w:val="1"/>
      <w:numFmt w:val="bullet"/>
      <w:lvlText w:val=""/>
      <w:lvlJc w:val="left"/>
      <w:pPr>
        <w:tabs>
          <w:tab w:val="num" w:pos="7995"/>
        </w:tabs>
        <w:ind w:left="7995" w:hanging="360"/>
      </w:pPr>
      <w:rPr>
        <w:rFonts w:ascii="Wingdings" w:hAnsi="Wingdings" w:hint="default"/>
      </w:rPr>
    </w:lvl>
  </w:abstractNum>
  <w:abstractNum w:abstractNumId="81" w15:restartNumberingAfterBreak="0">
    <w:nsid w:val="45F1035D"/>
    <w:multiLevelType w:val="hybridMultilevel"/>
    <w:tmpl w:val="5A945D32"/>
    <w:lvl w:ilvl="0" w:tplc="04090005">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2" w15:restartNumberingAfterBreak="0">
    <w:nsid w:val="464F06CE"/>
    <w:multiLevelType w:val="hybridMultilevel"/>
    <w:tmpl w:val="76A29ACE"/>
    <w:lvl w:ilvl="0" w:tplc="F48AF4E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3" w15:restartNumberingAfterBreak="0">
    <w:nsid w:val="465D1B39"/>
    <w:multiLevelType w:val="hybridMultilevel"/>
    <w:tmpl w:val="3CD89478"/>
    <w:lvl w:ilvl="0" w:tplc="04090005">
      <w:start w:val="1"/>
      <w:numFmt w:val="bullet"/>
      <w:lvlText w:val=""/>
      <w:lvlJc w:val="left"/>
      <w:pPr>
        <w:tabs>
          <w:tab w:val="num" w:pos="1440"/>
        </w:tabs>
        <w:ind w:left="1440" w:hanging="360"/>
      </w:pPr>
      <w:rPr>
        <w:rFonts w:ascii="Wingdings" w:hAnsi="Wingdings" w:hint="default"/>
      </w:rPr>
    </w:lvl>
    <w:lvl w:ilvl="1" w:tplc="E2E06918">
      <w:start w:val="3"/>
      <w:numFmt w:val="bullet"/>
      <w:lvlText w:val="-"/>
      <w:lvlJc w:val="left"/>
      <w:pPr>
        <w:tabs>
          <w:tab w:val="num" w:pos="1440"/>
        </w:tabs>
        <w:ind w:left="1440" w:hanging="360"/>
      </w:pPr>
      <w:rPr>
        <w:rFonts w:ascii=".VnTime" w:eastAsia="Times New Roman" w:hAnsi=".VnTime" w:cs="Times New Roman" w:hint="default"/>
        <w:i/>
      </w:rPr>
    </w:lvl>
    <w:lvl w:ilvl="2" w:tplc="04090001">
      <w:start w:val="1"/>
      <w:numFmt w:val="bullet"/>
      <w:lvlText w:val=""/>
      <w:lvlJc w:val="left"/>
      <w:pPr>
        <w:tabs>
          <w:tab w:val="num" w:pos="2880"/>
        </w:tabs>
        <w:ind w:left="2880" w:hanging="360"/>
      </w:pPr>
      <w:rPr>
        <w:rFonts w:ascii="Symbol" w:hAnsi="Symbol"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4" w15:restartNumberingAfterBreak="0">
    <w:nsid w:val="46D77528"/>
    <w:multiLevelType w:val="hybridMultilevel"/>
    <w:tmpl w:val="B9E406AC"/>
    <w:lvl w:ilvl="0" w:tplc="8CDEA8B8">
      <w:numFmt w:val="bullet"/>
      <w:lvlText w:val="-"/>
      <w:lvlJc w:val="left"/>
      <w:pPr>
        <w:tabs>
          <w:tab w:val="num" w:pos="1260"/>
        </w:tabs>
        <w:ind w:left="1260" w:hanging="360"/>
      </w:pPr>
      <w:rPr>
        <w:rFonts w:ascii=".VnTime" w:eastAsia="Times New Roman" w:hAnsi=".VnTime" w:cs="Times New Roman" w:hint="default"/>
      </w:rPr>
    </w:lvl>
    <w:lvl w:ilvl="1" w:tplc="04090003">
      <w:start w:val="1"/>
      <w:numFmt w:val="bullet"/>
      <w:lvlText w:val="o"/>
      <w:lvlJc w:val="left"/>
      <w:pPr>
        <w:tabs>
          <w:tab w:val="num" w:pos="1905"/>
        </w:tabs>
        <w:ind w:left="1905" w:hanging="360"/>
      </w:pPr>
      <w:rPr>
        <w:rFonts w:ascii="Courier New" w:hAnsi="Courier New" w:cs="Courier New" w:hint="default"/>
      </w:rPr>
    </w:lvl>
    <w:lvl w:ilvl="2" w:tplc="04090005">
      <w:start w:val="1"/>
      <w:numFmt w:val="bullet"/>
      <w:lvlText w:val=""/>
      <w:lvlJc w:val="left"/>
      <w:pPr>
        <w:tabs>
          <w:tab w:val="num" w:pos="2625"/>
        </w:tabs>
        <w:ind w:left="2625" w:hanging="360"/>
      </w:pPr>
      <w:rPr>
        <w:rFonts w:ascii="Wingdings" w:hAnsi="Wingdings" w:hint="default"/>
      </w:rPr>
    </w:lvl>
    <w:lvl w:ilvl="3" w:tplc="04090001" w:tentative="1">
      <w:start w:val="1"/>
      <w:numFmt w:val="bullet"/>
      <w:lvlText w:val=""/>
      <w:lvlJc w:val="left"/>
      <w:pPr>
        <w:tabs>
          <w:tab w:val="num" w:pos="3345"/>
        </w:tabs>
        <w:ind w:left="3345" w:hanging="360"/>
      </w:pPr>
      <w:rPr>
        <w:rFonts w:ascii="Symbol" w:hAnsi="Symbol" w:hint="default"/>
      </w:rPr>
    </w:lvl>
    <w:lvl w:ilvl="4" w:tplc="04090003" w:tentative="1">
      <w:start w:val="1"/>
      <w:numFmt w:val="bullet"/>
      <w:lvlText w:val="o"/>
      <w:lvlJc w:val="left"/>
      <w:pPr>
        <w:tabs>
          <w:tab w:val="num" w:pos="4065"/>
        </w:tabs>
        <w:ind w:left="4065" w:hanging="360"/>
      </w:pPr>
      <w:rPr>
        <w:rFonts w:ascii="Courier New" w:hAnsi="Courier New" w:cs="Courier New" w:hint="default"/>
      </w:rPr>
    </w:lvl>
    <w:lvl w:ilvl="5" w:tplc="04090005" w:tentative="1">
      <w:start w:val="1"/>
      <w:numFmt w:val="bullet"/>
      <w:lvlText w:val=""/>
      <w:lvlJc w:val="left"/>
      <w:pPr>
        <w:tabs>
          <w:tab w:val="num" w:pos="4785"/>
        </w:tabs>
        <w:ind w:left="4785" w:hanging="360"/>
      </w:pPr>
      <w:rPr>
        <w:rFonts w:ascii="Wingdings" w:hAnsi="Wingdings" w:hint="default"/>
      </w:rPr>
    </w:lvl>
    <w:lvl w:ilvl="6" w:tplc="04090001" w:tentative="1">
      <w:start w:val="1"/>
      <w:numFmt w:val="bullet"/>
      <w:lvlText w:val=""/>
      <w:lvlJc w:val="left"/>
      <w:pPr>
        <w:tabs>
          <w:tab w:val="num" w:pos="5505"/>
        </w:tabs>
        <w:ind w:left="5505" w:hanging="360"/>
      </w:pPr>
      <w:rPr>
        <w:rFonts w:ascii="Symbol" w:hAnsi="Symbol" w:hint="default"/>
      </w:rPr>
    </w:lvl>
    <w:lvl w:ilvl="7" w:tplc="04090003" w:tentative="1">
      <w:start w:val="1"/>
      <w:numFmt w:val="bullet"/>
      <w:lvlText w:val="o"/>
      <w:lvlJc w:val="left"/>
      <w:pPr>
        <w:tabs>
          <w:tab w:val="num" w:pos="6225"/>
        </w:tabs>
        <w:ind w:left="6225" w:hanging="360"/>
      </w:pPr>
      <w:rPr>
        <w:rFonts w:ascii="Courier New" w:hAnsi="Courier New" w:cs="Courier New" w:hint="default"/>
      </w:rPr>
    </w:lvl>
    <w:lvl w:ilvl="8" w:tplc="04090005" w:tentative="1">
      <w:start w:val="1"/>
      <w:numFmt w:val="bullet"/>
      <w:lvlText w:val=""/>
      <w:lvlJc w:val="left"/>
      <w:pPr>
        <w:tabs>
          <w:tab w:val="num" w:pos="6945"/>
        </w:tabs>
        <w:ind w:left="6945" w:hanging="360"/>
      </w:pPr>
      <w:rPr>
        <w:rFonts w:ascii="Wingdings" w:hAnsi="Wingdings" w:hint="default"/>
      </w:rPr>
    </w:lvl>
  </w:abstractNum>
  <w:abstractNum w:abstractNumId="85" w15:restartNumberingAfterBreak="0">
    <w:nsid w:val="46E750ED"/>
    <w:multiLevelType w:val="hybridMultilevel"/>
    <w:tmpl w:val="91DE8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706053F"/>
    <w:multiLevelType w:val="hybridMultilevel"/>
    <w:tmpl w:val="BD76D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47BD5DC7"/>
    <w:multiLevelType w:val="hybridMultilevel"/>
    <w:tmpl w:val="AD225CA8"/>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8" w15:restartNumberingAfterBreak="0">
    <w:nsid w:val="47C64692"/>
    <w:multiLevelType w:val="hybridMultilevel"/>
    <w:tmpl w:val="4A3096E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47D20F84"/>
    <w:multiLevelType w:val="hybridMultilevel"/>
    <w:tmpl w:val="CD0E1040"/>
    <w:lvl w:ilvl="0" w:tplc="0409000D">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0" w15:restartNumberingAfterBreak="0">
    <w:nsid w:val="484B32FB"/>
    <w:multiLevelType w:val="hybridMultilevel"/>
    <w:tmpl w:val="106658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1" w15:restartNumberingAfterBreak="0">
    <w:nsid w:val="48924AA9"/>
    <w:multiLevelType w:val="hybridMultilevel"/>
    <w:tmpl w:val="9FCE0E04"/>
    <w:lvl w:ilvl="0" w:tplc="EE82798C">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49DD5DFD"/>
    <w:multiLevelType w:val="hybridMultilevel"/>
    <w:tmpl w:val="EF7AA732"/>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3" w15:restartNumberingAfterBreak="0">
    <w:nsid w:val="4A2353DB"/>
    <w:multiLevelType w:val="hybridMultilevel"/>
    <w:tmpl w:val="12AA8AB6"/>
    <w:lvl w:ilvl="0" w:tplc="E2E06918">
      <w:start w:val="3"/>
      <w:numFmt w:val="bullet"/>
      <w:lvlText w:val="-"/>
      <w:lvlJc w:val="left"/>
      <w:pPr>
        <w:tabs>
          <w:tab w:val="num" w:pos="360"/>
        </w:tabs>
        <w:ind w:left="360" w:hanging="360"/>
      </w:pPr>
      <w:rPr>
        <w:rFonts w:ascii=".VnTime" w:eastAsia="Times New Roman" w:hAnsi=".VnTime" w:cs="Times New Roman" w:hint="default"/>
        <w:i/>
      </w:rPr>
    </w:lvl>
    <w:lvl w:ilvl="1" w:tplc="04090003">
      <w:start w:val="3"/>
      <w:numFmt w:val="bullet"/>
      <w:lvlText w:val=""/>
      <w:lvlJc w:val="left"/>
      <w:pPr>
        <w:tabs>
          <w:tab w:val="num" w:pos="360"/>
        </w:tabs>
        <w:ind w:left="360" w:hanging="360"/>
      </w:pPr>
      <w:rPr>
        <w:rFonts w:ascii="Symbol" w:eastAsia="Times New Roman" w:hAnsi="Symbol" w:cs="Times New Roman" w:hint="default"/>
      </w:rPr>
    </w:lvl>
    <w:lvl w:ilvl="2" w:tplc="04090005">
      <w:start w:val="8"/>
      <w:numFmt w:val="bullet"/>
      <w:lvlText w:val="-"/>
      <w:lvlJc w:val="left"/>
      <w:pPr>
        <w:tabs>
          <w:tab w:val="num" w:pos="1260"/>
        </w:tabs>
        <w:ind w:left="1260" w:hanging="360"/>
      </w:pPr>
      <w:rPr>
        <w:rFonts w:ascii=".VnTime" w:eastAsia="Times New Roman" w:hAnsi=".VnTime" w:cs="Times New Roman" w:hint="default"/>
      </w:rPr>
    </w:lvl>
    <w:lvl w:ilvl="3" w:tplc="04090001" w:tentative="1">
      <w:start w:val="1"/>
      <w:numFmt w:val="decimal"/>
      <w:lvlText w:val="%4."/>
      <w:lvlJc w:val="left"/>
      <w:pPr>
        <w:tabs>
          <w:tab w:val="num" w:pos="1800"/>
        </w:tabs>
        <w:ind w:left="1800" w:hanging="360"/>
      </w:pPr>
    </w:lvl>
    <w:lvl w:ilvl="4" w:tplc="04090003" w:tentative="1">
      <w:start w:val="1"/>
      <w:numFmt w:val="lowerLetter"/>
      <w:lvlText w:val="%5."/>
      <w:lvlJc w:val="left"/>
      <w:pPr>
        <w:tabs>
          <w:tab w:val="num" w:pos="2520"/>
        </w:tabs>
        <w:ind w:left="2520" w:hanging="360"/>
      </w:pPr>
    </w:lvl>
    <w:lvl w:ilvl="5" w:tplc="04090005" w:tentative="1">
      <w:start w:val="1"/>
      <w:numFmt w:val="lowerRoman"/>
      <w:lvlText w:val="%6."/>
      <w:lvlJc w:val="right"/>
      <w:pPr>
        <w:tabs>
          <w:tab w:val="num" w:pos="3240"/>
        </w:tabs>
        <w:ind w:left="3240" w:hanging="180"/>
      </w:pPr>
    </w:lvl>
    <w:lvl w:ilvl="6" w:tplc="04090001" w:tentative="1">
      <w:start w:val="1"/>
      <w:numFmt w:val="decimal"/>
      <w:lvlText w:val="%7."/>
      <w:lvlJc w:val="left"/>
      <w:pPr>
        <w:tabs>
          <w:tab w:val="num" w:pos="3960"/>
        </w:tabs>
        <w:ind w:left="3960" w:hanging="360"/>
      </w:pPr>
    </w:lvl>
    <w:lvl w:ilvl="7" w:tplc="04090003" w:tentative="1">
      <w:start w:val="1"/>
      <w:numFmt w:val="lowerLetter"/>
      <w:lvlText w:val="%8."/>
      <w:lvlJc w:val="left"/>
      <w:pPr>
        <w:tabs>
          <w:tab w:val="num" w:pos="4680"/>
        </w:tabs>
        <w:ind w:left="4680" w:hanging="360"/>
      </w:pPr>
    </w:lvl>
    <w:lvl w:ilvl="8" w:tplc="04090005" w:tentative="1">
      <w:start w:val="1"/>
      <w:numFmt w:val="lowerRoman"/>
      <w:lvlText w:val="%9."/>
      <w:lvlJc w:val="right"/>
      <w:pPr>
        <w:tabs>
          <w:tab w:val="num" w:pos="5400"/>
        </w:tabs>
        <w:ind w:left="5400" w:hanging="180"/>
      </w:pPr>
    </w:lvl>
  </w:abstractNum>
  <w:abstractNum w:abstractNumId="94" w15:restartNumberingAfterBreak="0">
    <w:nsid w:val="4A322B10"/>
    <w:multiLevelType w:val="hybridMultilevel"/>
    <w:tmpl w:val="74009AF2"/>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95" w15:restartNumberingAfterBreak="0">
    <w:nsid w:val="4B0E0B29"/>
    <w:multiLevelType w:val="hybridMultilevel"/>
    <w:tmpl w:val="C2BACE6E"/>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96" w15:restartNumberingAfterBreak="0">
    <w:nsid w:val="4B122D08"/>
    <w:multiLevelType w:val="hybridMultilevel"/>
    <w:tmpl w:val="7BBEB2BA"/>
    <w:lvl w:ilvl="0" w:tplc="7974C97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7" w15:restartNumberingAfterBreak="0">
    <w:nsid w:val="4EA25278"/>
    <w:multiLevelType w:val="hybridMultilevel"/>
    <w:tmpl w:val="1390C5F6"/>
    <w:lvl w:ilvl="0" w:tplc="20E8E138">
      <w:start w:val="1"/>
      <w:numFmt w:val="bullet"/>
      <w:pStyle w:val="vuong"/>
      <w:lvlText w:val=""/>
      <w:lvlJc w:val="left"/>
      <w:pPr>
        <w:tabs>
          <w:tab w:val="num" w:pos="1080"/>
        </w:tabs>
        <w:ind w:left="1004" w:hanging="284"/>
      </w:pPr>
      <w:rPr>
        <w:rFonts w:ascii="Symbol" w:hAnsi="Symbol" w:hint="default"/>
      </w:rPr>
    </w:lvl>
    <w:lvl w:ilvl="1" w:tplc="04090003">
      <w:start w:val="1"/>
      <w:numFmt w:val="bullet"/>
      <w:lvlText w:val="o"/>
      <w:lvlJc w:val="left"/>
      <w:pPr>
        <w:tabs>
          <w:tab w:val="num" w:pos="1593"/>
        </w:tabs>
        <w:ind w:left="1593" w:hanging="360"/>
      </w:pPr>
      <w:rPr>
        <w:rFonts w:ascii="Courier New" w:hAnsi="Courier New" w:hint="default"/>
      </w:rPr>
    </w:lvl>
    <w:lvl w:ilvl="2" w:tplc="04090005" w:tentative="1">
      <w:start w:val="1"/>
      <w:numFmt w:val="bullet"/>
      <w:lvlText w:val=""/>
      <w:lvlJc w:val="left"/>
      <w:pPr>
        <w:tabs>
          <w:tab w:val="num" w:pos="2313"/>
        </w:tabs>
        <w:ind w:left="2313" w:hanging="360"/>
      </w:pPr>
      <w:rPr>
        <w:rFonts w:ascii="Wingdings" w:hAnsi="Wingdings" w:hint="default"/>
      </w:rPr>
    </w:lvl>
    <w:lvl w:ilvl="3" w:tplc="04090001" w:tentative="1">
      <w:start w:val="1"/>
      <w:numFmt w:val="bullet"/>
      <w:lvlText w:val=""/>
      <w:lvlJc w:val="left"/>
      <w:pPr>
        <w:tabs>
          <w:tab w:val="num" w:pos="3033"/>
        </w:tabs>
        <w:ind w:left="3033" w:hanging="360"/>
      </w:pPr>
      <w:rPr>
        <w:rFonts w:ascii="Symbol" w:hAnsi="Symbol" w:hint="default"/>
      </w:rPr>
    </w:lvl>
    <w:lvl w:ilvl="4" w:tplc="04090003" w:tentative="1">
      <w:start w:val="1"/>
      <w:numFmt w:val="bullet"/>
      <w:lvlText w:val="o"/>
      <w:lvlJc w:val="left"/>
      <w:pPr>
        <w:tabs>
          <w:tab w:val="num" w:pos="3753"/>
        </w:tabs>
        <w:ind w:left="3753" w:hanging="360"/>
      </w:pPr>
      <w:rPr>
        <w:rFonts w:ascii="Courier New" w:hAnsi="Courier New" w:hint="default"/>
      </w:rPr>
    </w:lvl>
    <w:lvl w:ilvl="5" w:tplc="04090005" w:tentative="1">
      <w:start w:val="1"/>
      <w:numFmt w:val="bullet"/>
      <w:lvlText w:val=""/>
      <w:lvlJc w:val="left"/>
      <w:pPr>
        <w:tabs>
          <w:tab w:val="num" w:pos="4473"/>
        </w:tabs>
        <w:ind w:left="4473" w:hanging="360"/>
      </w:pPr>
      <w:rPr>
        <w:rFonts w:ascii="Wingdings" w:hAnsi="Wingdings" w:hint="default"/>
      </w:rPr>
    </w:lvl>
    <w:lvl w:ilvl="6" w:tplc="04090001" w:tentative="1">
      <w:start w:val="1"/>
      <w:numFmt w:val="bullet"/>
      <w:lvlText w:val=""/>
      <w:lvlJc w:val="left"/>
      <w:pPr>
        <w:tabs>
          <w:tab w:val="num" w:pos="5193"/>
        </w:tabs>
        <w:ind w:left="5193" w:hanging="360"/>
      </w:pPr>
      <w:rPr>
        <w:rFonts w:ascii="Symbol" w:hAnsi="Symbol" w:hint="default"/>
      </w:rPr>
    </w:lvl>
    <w:lvl w:ilvl="7" w:tplc="04090003" w:tentative="1">
      <w:start w:val="1"/>
      <w:numFmt w:val="bullet"/>
      <w:lvlText w:val="o"/>
      <w:lvlJc w:val="left"/>
      <w:pPr>
        <w:tabs>
          <w:tab w:val="num" w:pos="5913"/>
        </w:tabs>
        <w:ind w:left="5913" w:hanging="360"/>
      </w:pPr>
      <w:rPr>
        <w:rFonts w:ascii="Courier New" w:hAnsi="Courier New" w:hint="default"/>
      </w:rPr>
    </w:lvl>
    <w:lvl w:ilvl="8" w:tplc="04090005" w:tentative="1">
      <w:start w:val="1"/>
      <w:numFmt w:val="bullet"/>
      <w:lvlText w:val=""/>
      <w:lvlJc w:val="left"/>
      <w:pPr>
        <w:tabs>
          <w:tab w:val="num" w:pos="6633"/>
        </w:tabs>
        <w:ind w:left="6633" w:hanging="360"/>
      </w:pPr>
      <w:rPr>
        <w:rFonts w:ascii="Wingdings" w:hAnsi="Wingdings" w:hint="default"/>
      </w:rPr>
    </w:lvl>
  </w:abstractNum>
  <w:abstractNum w:abstractNumId="98" w15:restartNumberingAfterBreak="0">
    <w:nsid w:val="50837B02"/>
    <w:multiLevelType w:val="hybridMultilevel"/>
    <w:tmpl w:val="7DA47F26"/>
    <w:lvl w:ilvl="0" w:tplc="F5765BD4">
      <w:start w:val="1"/>
      <w:numFmt w:val="bullet"/>
      <w:lvlText w:val="-"/>
      <w:lvlJc w:val="left"/>
      <w:pPr>
        <w:ind w:left="1440" w:hanging="360"/>
      </w:pPr>
      <w:rPr>
        <w:rFonts w:ascii="Vrinda" w:hAnsi="Vrind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9" w15:restartNumberingAfterBreak="0">
    <w:nsid w:val="50AD342C"/>
    <w:multiLevelType w:val="hybridMultilevel"/>
    <w:tmpl w:val="5CA0DA78"/>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0" w15:restartNumberingAfterBreak="0">
    <w:nsid w:val="50D3773D"/>
    <w:multiLevelType w:val="hybridMultilevel"/>
    <w:tmpl w:val="AC188414"/>
    <w:lvl w:ilvl="0" w:tplc="35F0A7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15:restartNumberingAfterBreak="0">
    <w:nsid w:val="50F16B0B"/>
    <w:multiLevelType w:val="hybridMultilevel"/>
    <w:tmpl w:val="BA7CB42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2" w15:restartNumberingAfterBreak="0">
    <w:nsid w:val="511859C0"/>
    <w:multiLevelType w:val="hybridMultilevel"/>
    <w:tmpl w:val="FA1456D8"/>
    <w:lvl w:ilvl="0" w:tplc="04090001">
      <w:start w:val="1"/>
      <w:numFmt w:val="bullet"/>
      <w:lvlText w:val=""/>
      <w:lvlJc w:val="left"/>
      <w:pPr>
        <w:tabs>
          <w:tab w:val="num" w:pos="360"/>
        </w:tabs>
        <w:ind w:left="360" w:hanging="360"/>
      </w:pPr>
      <w:rPr>
        <w:rFonts w:ascii="Symbol" w:hAnsi="Symbol" w:hint="default"/>
      </w:rPr>
    </w:lvl>
    <w:lvl w:ilvl="1" w:tplc="B0066426">
      <w:start w:val="1"/>
      <w:numFmt w:val="bullet"/>
      <w:lvlText w:val="-"/>
      <w:lvlJc w:val="left"/>
      <w:pPr>
        <w:tabs>
          <w:tab w:val="num" w:pos="1080"/>
        </w:tabs>
        <w:ind w:left="1080" w:hanging="360"/>
      </w:pPr>
      <w:rPr>
        <w:rFonts w:ascii="Times New Roman" w:eastAsia="Times New Roman" w:hAnsi="Times New Roman" w:cs="Times New Roman"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3" w15:restartNumberingAfterBreak="0">
    <w:nsid w:val="521F490F"/>
    <w:multiLevelType w:val="hybridMultilevel"/>
    <w:tmpl w:val="22D2519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526F36A0"/>
    <w:multiLevelType w:val="hybridMultilevel"/>
    <w:tmpl w:val="2DE27FC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5" w15:restartNumberingAfterBreak="0">
    <w:nsid w:val="529D1DC0"/>
    <w:multiLevelType w:val="hybridMultilevel"/>
    <w:tmpl w:val="0D4463D8"/>
    <w:lvl w:ilvl="0" w:tplc="FA8A4BA0">
      <w:start w:val="1"/>
      <w:numFmt w:val="bullet"/>
      <w:pStyle w:val="gachngang"/>
      <w:lvlText w:val="-"/>
      <w:lvlJc w:val="left"/>
      <w:pPr>
        <w:tabs>
          <w:tab w:val="num" w:pos="987"/>
        </w:tabs>
        <w:ind w:left="987" w:hanging="360"/>
      </w:pPr>
      <w:rPr>
        <w:rFonts w:ascii="Courier New" w:hAnsi="Courier New" w:hint="default"/>
      </w:rPr>
    </w:lvl>
    <w:lvl w:ilvl="1" w:tplc="F5E03DB6">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6" w15:restartNumberingAfterBreak="0">
    <w:nsid w:val="52B11249"/>
    <w:multiLevelType w:val="hybridMultilevel"/>
    <w:tmpl w:val="A3F09A2A"/>
    <w:lvl w:ilvl="0" w:tplc="04090001">
      <w:start w:val="1"/>
      <w:numFmt w:val="bullet"/>
      <w:lvlText w:val=""/>
      <w:lvlJc w:val="left"/>
      <w:pPr>
        <w:tabs>
          <w:tab w:val="num" w:pos="927"/>
        </w:tabs>
        <w:ind w:left="927"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52CC2442"/>
    <w:multiLevelType w:val="hybridMultilevel"/>
    <w:tmpl w:val="502C083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54A63B88"/>
    <w:multiLevelType w:val="hybridMultilevel"/>
    <w:tmpl w:val="2AEE40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9" w15:restartNumberingAfterBreak="0">
    <w:nsid w:val="54E100E4"/>
    <w:multiLevelType w:val="hybridMultilevel"/>
    <w:tmpl w:val="DD6056C2"/>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10" w15:restartNumberingAfterBreak="0">
    <w:nsid w:val="55E57FCA"/>
    <w:multiLevelType w:val="hybridMultilevel"/>
    <w:tmpl w:val="70C6C0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6A65C74"/>
    <w:multiLevelType w:val="hybridMultilevel"/>
    <w:tmpl w:val="2A2C5896"/>
    <w:lvl w:ilvl="0" w:tplc="F5765BD4">
      <w:start w:val="1"/>
      <w:numFmt w:val="bullet"/>
      <w:lvlText w:val="-"/>
      <w:lvlJc w:val="left"/>
      <w:pPr>
        <w:ind w:left="1440" w:hanging="360"/>
      </w:pPr>
      <w:rPr>
        <w:rFonts w:ascii="Vrinda" w:hAnsi="Vrind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2" w15:restartNumberingAfterBreak="0">
    <w:nsid w:val="56B703B6"/>
    <w:multiLevelType w:val="hybridMultilevel"/>
    <w:tmpl w:val="801C1282"/>
    <w:lvl w:ilvl="0" w:tplc="0409000D">
      <w:start w:val="1"/>
      <w:numFmt w:val="bullet"/>
      <w:lvlText w:val=""/>
      <w:lvlJc w:val="left"/>
      <w:pPr>
        <w:ind w:left="1353" w:hanging="360"/>
      </w:pPr>
      <w:rPr>
        <w:rFonts w:ascii="Wingdings" w:hAnsi="Wingdings"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13" w15:restartNumberingAfterBreak="0">
    <w:nsid w:val="575A4EBB"/>
    <w:multiLevelType w:val="hybridMultilevel"/>
    <w:tmpl w:val="25D275A6"/>
    <w:lvl w:ilvl="0" w:tplc="7FDEEA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8075432"/>
    <w:multiLevelType w:val="hybridMultilevel"/>
    <w:tmpl w:val="7B7235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5" w15:restartNumberingAfterBreak="0">
    <w:nsid w:val="5AC6366C"/>
    <w:multiLevelType w:val="hybridMultilevel"/>
    <w:tmpl w:val="2E5834D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6" w15:restartNumberingAfterBreak="0">
    <w:nsid w:val="5B1F0BCF"/>
    <w:multiLevelType w:val="hybridMultilevel"/>
    <w:tmpl w:val="6980CF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7" w15:restartNumberingAfterBreak="0">
    <w:nsid w:val="5B726841"/>
    <w:multiLevelType w:val="hybridMultilevel"/>
    <w:tmpl w:val="3C145622"/>
    <w:lvl w:ilvl="0" w:tplc="A9747318">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8" w15:restartNumberingAfterBreak="0">
    <w:nsid w:val="5C027809"/>
    <w:multiLevelType w:val="hybridMultilevel"/>
    <w:tmpl w:val="A6A21FBC"/>
    <w:lvl w:ilvl="0" w:tplc="55FACDE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9" w15:restartNumberingAfterBreak="0">
    <w:nsid w:val="5C630853"/>
    <w:multiLevelType w:val="hybridMultilevel"/>
    <w:tmpl w:val="0A4E9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0" w15:restartNumberingAfterBreak="0">
    <w:nsid w:val="5C9D42D6"/>
    <w:multiLevelType w:val="hybridMultilevel"/>
    <w:tmpl w:val="B740A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5D5F60B3"/>
    <w:multiLevelType w:val="hybridMultilevel"/>
    <w:tmpl w:val="05D4D53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2" w15:restartNumberingAfterBreak="0">
    <w:nsid w:val="5DB95B7E"/>
    <w:multiLevelType w:val="hybridMultilevel"/>
    <w:tmpl w:val="EBFE0E8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F720184C">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3" w15:restartNumberingAfterBreak="0">
    <w:nsid w:val="5DE607D8"/>
    <w:multiLevelType w:val="hybridMultilevel"/>
    <w:tmpl w:val="5F188C5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4" w15:restartNumberingAfterBreak="0">
    <w:nsid w:val="5ED723FC"/>
    <w:multiLevelType w:val="hybridMultilevel"/>
    <w:tmpl w:val="3604C59E"/>
    <w:lvl w:ilvl="0" w:tplc="7D14DEF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5" w15:restartNumberingAfterBreak="0">
    <w:nsid w:val="5F0A5C1D"/>
    <w:multiLevelType w:val="hybridMultilevel"/>
    <w:tmpl w:val="D326F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6" w15:restartNumberingAfterBreak="0">
    <w:nsid w:val="5F383E28"/>
    <w:multiLevelType w:val="hybridMultilevel"/>
    <w:tmpl w:val="4C2A4AB0"/>
    <w:lvl w:ilvl="0" w:tplc="04090001">
      <w:start w:val="1"/>
      <w:numFmt w:val="bullet"/>
      <w:pStyle w:val="gach"/>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27" w15:restartNumberingAfterBreak="0">
    <w:nsid w:val="5F5C23C6"/>
    <w:multiLevelType w:val="hybridMultilevel"/>
    <w:tmpl w:val="44D4FE6E"/>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5FFE5A31"/>
    <w:multiLevelType w:val="hybridMultilevel"/>
    <w:tmpl w:val="BEBCC2BE"/>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29" w15:restartNumberingAfterBreak="0">
    <w:nsid w:val="60265F0C"/>
    <w:multiLevelType w:val="hybridMultilevel"/>
    <w:tmpl w:val="26142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0" w15:restartNumberingAfterBreak="0">
    <w:nsid w:val="60EE4BF1"/>
    <w:multiLevelType w:val="hybridMultilevel"/>
    <w:tmpl w:val="53D0D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61110C17"/>
    <w:multiLevelType w:val="hybridMultilevel"/>
    <w:tmpl w:val="ED08ECF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2" w15:restartNumberingAfterBreak="0">
    <w:nsid w:val="61694545"/>
    <w:multiLevelType w:val="hybridMultilevel"/>
    <w:tmpl w:val="A5F646F2"/>
    <w:lvl w:ilvl="0" w:tplc="04090005">
      <w:start w:val="1"/>
      <w:numFmt w:val="decimal"/>
      <w:lvlText w:val="%1."/>
      <w:lvlJc w:val="left"/>
      <w:pPr>
        <w:tabs>
          <w:tab w:val="num" w:pos="765"/>
        </w:tabs>
        <w:ind w:left="765" w:hanging="405"/>
      </w:pPr>
      <w:rPr>
        <w:rFonts w:hint="default"/>
      </w:rPr>
    </w:lvl>
    <w:lvl w:ilvl="1" w:tplc="04090005"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33" w15:restartNumberingAfterBreak="0">
    <w:nsid w:val="61EF5844"/>
    <w:multiLevelType w:val="hybridMultilevel"/>
    <w:tmpl w:val="0D34CE5C"/>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4" w15:restartNumberingAfterBreak="0">
    <w:nsid w:val="620C24FD"/>
    <w:multiLevelType w:val="hybridMultilevel"/>
    <w:tmpl w:val="E75C60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5" w15:restartNumberingAfterBreak="0">
    <w:nsid w:val="642A742E"/>
    <w:multiLevelType w:val="hybridMultilevel"/>
    <w:tmpl w:val="95962478"/>
    <w:lvl w:ilvl="0" w:tplc="E16C8EEC">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6" w15:restartNumberingAfterBreak="0">
    <w:nsid w:val="656A54D9"/>
    <w:multiLevelType w:val="hybridMultilevel"/>
    <w:tmpl w:val="94DA0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7" w15:restartNumberingAfterBreak="0">
    <w:nsid w:val="656B0EF0"/>
    <w:multiLevelType w:val="hybridMultilevel"/>
    <w:tmpl w:val="ACDC12D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8" w15:restartNumberingAfterBreak="0">
    <w:nsid w:val="66D129C6"/>
    <w:multiLevelType w:val="multilevel"/>
    <w:tmpl w:val="EE167A32"/>
    <w:lvl w:ilvl="0">
      <w:start w:val="2"/>
      <w:numFmt w:val="decimal"/>
      <w:lvlText w:val="%1."/>
      <w:lvlJc w:val="left"/>
      <w:pPr>
        <w:tabs>
          <w:tab w:val="num" w:pos="435"/>
        </w:tabs>
        <w:ind w:left="435" w:hanging="435"/>
      </w:pPr>
      <w:rPr>
        <w:rFonts w:hint="default"/>
        <w:b/>
        <w:i/>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9" w15:restartNumberingAfterBreak="0">
    <w:nsid w:val="66FC2FC9"/>
    <w:multiLevelType w:val="hybridMultilevel"/>
    <w:tmpl w:val="742E8D7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0" w15:restartNumberingAfterBreak="0">
    <w:nsid w:val="6910558E"/>
    <w:multiLevelType w:val="hybridMultilevel"/>
    <w:tmpl w:val="EA984854"/>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353"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69675A87"/>
    <w:multiLevelType w:val="hybridMultilevel"/>
    <w:tmpl w:val="C6F8BD86"/>
    <w:lvl w:ilvl="0" w:tplc="8ABA8744">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2" w15:restartNumberingAfterBreak="0">
    <w:nsid w:val="6A2965B8"/>
    <w:multiLevelType w:val="hybridMultilevel"/>
    <w:tmpl w:val="33223034"/>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3" w15:restartNumberingAfterBreak="0">
    <w:nsid w:val="6A7319F7"/>
    <w:multiLevelType w:val="hybridMultilevel"/>
    <w:tmpl w:val="B37C4A26"/>
    <w:lvl w:ilvl="0" w:tplc="04090017">
      <w:start w:val="1"/>
      <w:numFmt w:val="lowerLetter"/>
      <w:pStyle w:val="cong"/>
      <w:lvlText w:val="%1)"/>
      <w:lvlJc w:val="left"/>
      <w:pPr>
        <w:ind w:left="1080" w:hanging="360"/>
      </w:pPr>
      <w:rPr>
        <w:rFonts w:hint="default"/>
      </w:rPr>
    </w:lvl>
    <w:lvl w:ilvl="1" w:tplc="22C65504">
      <w:start w:val="1"/>
      <w:numFmt w:val="decimal"/>
      <w:lvlText w:val="%2."/>
      <w:lvlJc w:val="left"/>
      <w:pPr>
        <w:ind w:left="2840" w:hanging="680"/>
      </w:pPr>
      <w:rPr>
        <w:rFonts w:hint="default"/>
      </w:rPr>
    </w:lvl>
    <w:lvl w:ilvl="2" w:tplc="042A0005" w:tentative="1">
      <w:start w:val="1"/>
      <w:numFmt w:val="bullet"/>
      <w:lvlText w:val=""/>
      <w:lvlJc w:val="left"/>
      <w:pPr>
        <w:tabs>
          <w:tab w:val="num" w:pos="3240"/>
        </w:tabs>
        <w:ind w:left="3240" w:hanging="360"/>
      </w:pPr>
      <w:rPr>
        <w:rFonts w:ascii="Wingdings" w:hAnsi="Wingdings" w:hint="default"/>
      </w:rPr>
    </w:lvl>
    <w:lvl w:ilvl="3" w:tplc="042A0001" w:tentative="1">
      <w:start w:val="1"/>
      <w:numFmt w:val="bullet"/>
      <w:lvlText w:val=""/>
      <w:lvlJc w:val="left"/>
      <w:pPr>
        <w:tabs>
          <w:tab w:val="num" w:pos="3960"/>
        </w:tabs>
        <w:ind w:left="3960" w:hanging="360"/>
      </w:pPr>
      <w:rPr>
        <w:rFonts w:ascii="Symbol" w:hAnsi="Symbol" w:hint="default"/>
      </w:rPr>
    </w:lvl>
    <w:lvl w:ilvl="4" w:tplc="042A0003" w:tentative="1">
      <w:start w:val="1"/>
      <w:numFmt w:val="bullet"/>
      <w:lvlText w:val="o"/>
      <w:lvlJc w:val="left"/>
      <w:pPr>
        <w:tabs>
          <w:tab w:val="num" w:pos="4680"/>
        </w:tabs>
        <w:ind w:left="4680" w:hanging="360"/>
      </w:pPr>
      <w:rPr>
        <w:rFonts w:ascii="Courier New" w:hAnsi="Courier New" w:cs="Courier New" w:hint="default"/>
      </w:rPr>
    </w:lvl>
    <w:lvl w:ilvl="5" w:tplc="042A0005" w:tentative="1">
      <w:start w:val="1"/>
      <w:numFmt w:val="bullet"/>
      <w:lvlText w:val=""/>
      <w:lvlJc w:val="left"/>
      <w:pPr>
        <w:tabs>
          <w:tab w:val="num" w:pos="5400"/>
        </w:tabs>
        <w:ind w:left="5400" w:hanging="360"/>
      </w:pPr>
      <w:rPr>
        <w:rFonts w:ascii="Wingdings" w:hAnsi="Wingdings" w:hint="default"/>
      </w:rPr>
    </w:lvl>
    <w:lvl w:ilvl="6" w:tplc="042A0001" w:tentative="1">
      <w:start w:val="1"/>
      <w:numFmt w:val="bullet"/>
      <w:lvlText w:val=""/>
      <w:lvlJc w:val="left"/>
      <w:pPr>
        <w:tabs>
          <w:tab w:val="num" w:pos="6120"/>
        </w:tabs>
        <w:ind w:left="6120" w:hanging="360"/>
      </w:pPr>
      <w:rPr>
        <w:rFonts w:ascii="Symbol" w:hAnsi="Symbol" w:hint="default"/>
      </w:rPr>
    </w:lvl>
    <w:lvl w:ilvl="7" w:tplc="042A0003" w:tentative="1">
      <w:start w:val="1"/>
      <w:numFmt w:val="bullet"/>
      <w:lvlText w:val="o"/>
      <w:lvlJc w:val="left"/>
      <w:pPr>
        <w:tabs>
          <w:tab w:val="num" w:pos="6840"/>
        </w:tabs>
        <w:ind w:left="6840" w:hanging="360"/>
      </w:pPr>
      <w:rPr>
        <w:rFonts w:ascii="Courier New" w:hAnsi="Courier New" w:cs="Courier New" w:hint="default"/>
      </w:rPr>
    </w:lvl>
    <w:lvl w:ilvl="8" w:tplc="042A0005" w:tentative="1">
      <w:start w:val="1"/>
      <w:numFmt w:val="bullet"/>
      <w:lvlText w:val=""/>
      <w:lvlJc w:val="left"/>
      <w:pPr>
        <w:tabs>
          <w:tab w:val="num" w:pos="7560"/>
        </w:tabs>
        <w:ind w:left="7560" w:hanging="360"/>
      </w:pPr>
      <w:rPr>
        <w:rFonts w:ascii="Wingdings" w:hAnsi="Wingdings" w:hint="default"/>
      </w:rPr>
    </w:lvl>
  </w:abstractNum>
  <w:abstractNum w:abstractNumId="144" w15:restartNumberingAfterBreak="0">
    <w:nsid w:val="6BE90C6A"/>
    <w:multiLevelType w:val="hybridMultilevel"/>
    <w:tmpl w:val="2AB24A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5" w15:restartNumberingAfterBreak="0">
    <w:nsid w:val="6C3E62A3"/>
    <w:multiLevelType w:val="hybridMultilevel"/>
    <w:tmpl w:val="91223212"/>
    <w:lvl w:ilvl="0" w:tplc="70609794">
      <w:start w:val="1"/>
      <w:numFmt w:val="bullet"/>
      <w:pStyle w:val="BodyTextIndent"/>
      <w:lvlText w:val=""/>
      <w:lvlJc w:val="left"/>
      <w:pPr>
        <w:tabs>
          <w:tab w:val="num" w:pos="587"/>
        </w:tabs>
        <w:ind w:left="510" w:hanging="283"/>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6" w15:restartNumberingAfterBreak="0">
    <w:nsid w:val="6CA95949"/>
    <w:multiLevelType w:val="hybridMultilevel"/>
    <w:tmpl w:val="D2B0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7" w15:restartNumberingAfterBreak="0">
    <w:nsid w:val="6E7D7AAE"/>
    <w:multiLevelType w:val="hybridMultilevel"/>
    <w:tmpl w:val="58FC2340"/>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6EF9083B"/>
    <w:multiLevelType w:val="hybridMultilevel"/>
    <w:tmpl w:val="C9ECED3A"/>
    <w:lvl w:ilvl="0" w:tplc="F5765BD4">
      <w:start w:val="1"/>
      <w:numFmt w:val="bullet"/>
      <w:lvlText w:val="-"/>
      <w:lvlJc w:val="left"/>
      <w:pPr>
        <w:ind w:left="1440" w:hanging="360"/>
      </w:pPr>
      <w:rPr>
        <w:rFonts w:ascii="Vrinda" w:hAnsi="Vrind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9" w15:restartNumberingAfterBreak="0">
    <w:nsid w:val="6F782076"/>
    <w:multiLevelType w:val="hybridMultilevel"/>
    <w:tmpl w:val="2FF2E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6FB94C0B"/>
    <w:multiLevelType w:val="hybridMultilevel"/>
    <w:tmpl w:val="FFE22804"/>
    <w:lvl w:ilvl="0" w:tplc="04090001">
      <w:start w:val="1"/>
      <w:numFmt w:val="decimal"/>
      <w:lvlText w:val="%1."/>
      <w:lvlJc w:val="left"/>
      <w:pPr>
        <w:tabs>
          <w:tab w:val="num" w:pos="1725"/>
        </w:tabs>
        <w:ind w:left="1725" w:hanging="1005"/>
      </w:pPr>
      <w:rPr>
        <w:rFonts w:hint="default"/>
      </w:r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51" w15:restartNumberingAfterBreak="0">
    <w:nsid w:val="701A77F8"/>
    <w:multiLevelType w:val="hybridMultilevel"/>
    <w:tmpl w:val="2418FF04"/>
    <w:lvl w:ilvl="0" w:tplc="4170F164">
      <w:start w:val="2"/>
      <w:numFmt w:val="bullet"/>
      <w:lvlText w:val="-"/>
      <w:lvlJc w:val="left"/>
      <w:pPr>
        <w:ind w:left="1211"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2" w15:restartNumberingAfterBreak="0">
    <w:nsid w:val="708444A6"/>
    <w:multiLevelType w:val="hybridMultilevel"/>
    <w:tmpl w:val="771AB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713C5E1B"/>
    <w:multiLevelType w:val="hybridMultilevel"/>
    <w:tmpl w:val="569619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713D0E96"/>
    <w:multiLevelType w:val="hybridMultilevel"/>
    <w:tmpl w:val="DD9C6A30"/>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71FF0C7F"/>
    <w:multiLevelType w:val="multilevel"/>
    <w:tmpl w:val="1CAEAEC8"/>
    <w:lvl w:ilvl="0">
      <w:start w:val="1"/>
      <w:numFmt w:val="decimal"/>
      <w:lvlText w:val="%1."/>
      <w:lvlJc w:val="left"/>
      <w:pPr>
        <w:ind w:left="588" w:hanging="58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6" w15:restartNumberingAfterBreak="0">
    <w:nsid w:val="73ED237A"/>
    <w:multiLevelType w:val="hybridMultilevel"/>
    <w:tmpl w:val="7A36D264"/>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7" w15:restartNumberingAfterBreak="0">
    <w:nsid w:val="745063AE"/>
    <w:multiLevelType w:val="hybridMultilevel"/>
    <w:tmpl w:val="D2AED6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746B05C5"/>
    <w:multiLevelType w:val="hybridMultilevel"/>
    <w:tmpl w:val="B0541C82"/>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59" w15:restartNumberingAfterBreak="0">
    <w:nsid w:val="75132D41"/>
    <w:multiLevelType w:val="hybridMultilevel"/>
    <w:tmpl w:val="A7EC98EA"/>
    <w:lvl w:ilvl="0" w:tplc="55FACDE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0" w15:restartNumberingAfterBreak="0">
    <w:nsid w:val="75213744"/>
    <w:multiLevelType w:val="hybridMultilevel"/>
    <w:tmpl w:val="E7F2C8A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1" w15:restartNumberingAfterBreak="0">
    <w:nsid w:val="759C4086"/>
    <w:multiLevelType w:val="hybridMultilevel"/>
    <w:tmpl w:val="3FD064CE"/>
    <w:lvl w:ilvl="0" w:tplc="04090001">
      <w:start w:val="1"/>
      <w:numFmt w:val="bullet"/>
      <w:lvlText w:val=""/>
      <w:lvlJc w:val="left"/>
      <w:pPr>
        <w:tabs>
          <w:tab w:val="num" w:pos="1800"/>
        </w:tabs>
        <w:ind w:left="1800" w:hanging="360"/>
      </w:pPr>
      <w:rPr>
        <w:rFonts w:ascii="Symbol" w:hAnsi="Symbol" w:hint="default"/>
      </w:rPr>
    </w:lvl>
    <w:lvl w:ilvl="1" w:tplc="B3E027AA">
      <w:start w:val="1"/>
      <w:numFmt w:val="bullet"/>
      <w:lvlText w:val="-"/>
      <w:lvlJc w:val="left"/>
      <w:pPr>
        <w:tabs>
          <w:tab w:val="num" w:pos="2520"/>
        </w:tabs>
        <w:ind w:left="2520" w:hanging="360"/>
      </w:pPr>
      <w:rPr>
        <w:rFonts w:ascii=".VnTime" w:eastAsia="Times New Roman" w:hAnsi=".VnTime" w:cs="Times New Roman" w:hint="default"/>
      </w:rPr>
    </w:lvl>
    <w:lvl w:ilvl="2" w:tplc="04090005">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62" w15:restartNumberingAfterBreak="0">
    <w:nsid w:val="75B72E09"/>
    <w:multiLevelType w:val="hybridMultilevel"/>
    <w:tmpl w:val="A98E59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3" w15:restartNumberingAfterBreak="0">
    <w:nsid w:val="75C5488E"/>
    <w:multiLevelType w:val="hybridMultilevel"/>
    <w:tmpl w:val="44107DEA"/>
    <w:lvl w:ilvl="0" w:tplc="1E028160">
      <w:start w:val="1"/>
      <w:numFmt w:val="decimal"/>
      <w:lvlText w:val="%1."/>
      <w:lvlJc w:val="left"/>
      <w:pPr>
        <w:tabs>
          <w:tab w:val="num" w:pos="360"/>
        </w:tabs>
        <w:ind w:left="360" w:hanging="360"/>
      </w:pPr>
      <w:rPr>
        <w:rFonts w:ascii="Times New Roman" w:eastAsia="Times New Roman" w:hAnsi="Times New Roman" w:cs="Times New Roman"/>
      </w:rPr>
    </w:lvl>
    <w:lvl w:ilvl="1" w:tplc="04090019">
      <w:start w:val="1"/>
      <w:numFmt w:val="bullet"/>
      <w:lvlText w:val=""/>
      <w:lvlJc w:val="left"/>
      <w:pPr>
        <w:tabs>
          <w:tab w:val="num" w:pos="1080"/>
        </w:tabs>
        <w:ind w:left="1080" w:hanging="360"/>
      </w:pPr>
      <w:rPr>
        <w:rFonts w:ascii="Wingdings" w:hAnsi="Wingdings" w:hint="default"/>
      </w:rPr>
    </w:lvl>
    <w:lvl w:ilvl="2" w:tplc="0409001B">
      <w:start w:val="1"/>
      <w:numFmt w:val="bullet"/>
      <w:lvlText w:val=""/>
      <w:lvlJc w:val="left"/>
      <w:pPr>
        <w:tabs>
          <w:tab w:val="num" w:pos="1800"/>
        </w:tabs>
        <w:ind w:left="1800" w:hanging="360"/>
      </w:pPr>
      <w:rPr>
        <w:rFonts w:ascii="Symbol" w:hAnsi="Symbol"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64" w15:restartNumberingAfterBreak="0">
    <w:nsid w:val="76B26EA3"/>
    <w:multiLevelType w:val="hybridMultilevel"/>
    <w:tmpl w:val="CC264B22"/>
    <w:lvl w:ilvl="0" w:tplc="E6F03DBE">
      <w:start w:val="13"/>
      <w:numFmt w:val="bullet"/>
      <w:lvlText w:val="-"/>
      <w:lvlJc w:val="left"/>
      <w:pPr>
        <w:tabs>
          <w:tab w:val="num" w:pos="720"/>
        </w:tabs>
        <w:ind w:left="720" w:hanging="360"/>
      </w:pPr>
      <w:rPr>
        <w:rFonts w:ascii="Times New Roman" w:eastAsia="Times New Roman" w:hAnsi="Times New Roman" w:cs="Times New Roman"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5" w15:restartNumberingAfterBreak="0">
    <w:nsid w:val="772475C7"/>
    <w:multiLevelType w:val="hybridMultilevel"/>
    <w:tmpl w:val="B06EF46C"/>
    <w:lvl w:ilvl="0" w:tplc="B0066426">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6" w15:restartNumberingAfterBreak="0">
    <w:nsid w:val="78547F41"/>
    <w:multiLevelType w:val="hybridMultilevel"/>
    <w:tmpl w:val="5F4ECEAE"/>
    <w:lvl w:ilvl="0" w:tplc="04090001">
      <w:start w:val="1"/>
      <w:numFmt w:val="bullet"/>
      <w:lvlText w:val=""/>
      <w:lvlJc w:val="left"/>
      <w:pPr>
        <w:ind w:left="787"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7" w15:restartNumberingAfterBreak="0">
    <w:nsid w:val="786E6DF4"/>
    <w:multiLevelType w:val="hybridMultilevel"/>
    <w:tmpl w:val="555057D4"/>
    <w:lvl w:ilvl="0" w:tplc="04090019">
      <w:start w:val="4"/>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8" w15:restartNumberingAfterBreak="0">
    <w:nsid w:val="7A9C043C"/>
    <w:multiLevelType w:val="hybridMultilevel"/>
    <w:tmpl w:val="65B4117C"/>
    <w:lvl w:ilvl="0" w:tplc="F5765BD4">
      <w:start w:val="1"/>
      <w:numFmt w:val="bullet"/>
      <w:lvlText w:val="-"/>
      <w:lvlJc w:val="left"/>
      <w:pPr>
        <w:ind w:left="1440" w:hanging="360"/>
      </w:pPr>
      <w:rPr>
        <w:rFonts w:ascii="Vrinda" w:hAnsi="Vrinda"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9" w15:restartNumberingAfterBreak="0">
    <w:nsid w:val="7AC773A3"/>
    <w:multiLevelType w:val="hybridMultilevel"/>
    <w:tmpl w:val="28F2433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0" w15:restartNumberingAfterBreak="0">
    <w:nsid w:val="7B4D0983"/>
    <w:multiLevelType w:val="hybridMultilevel"/>
    <w:tmpl w:val="00ACF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7C535C80"/>
    <w:multiLevelType w:val="hybridMultilevel"/>
    <w:tmpl w:val="ED5A40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2" w15:restartNumberingAfterBreak="0">
    <w:nsid w:val="7CCD24E3"/>
    <w:multiLevelType w:val="hybridMultilevel"/>
    <w:tmpl w:val="8FECEC12"/>
    <w:lvl w:ilvl="0" w:tplc="04090005">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73" w15:restartNumberingAfterBreak="0">
    <w:nsid w:val="7DF9071F"/>
    <w:multiLevelType w:val="hybridMultilevel"/>
    <w:tmpl w:val="D408F93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4" w15:restartNumberingAfterBreak="0">
    <w:nsid w:val="7E8A4827"/>
    <w:multiLevelType w:val="hybridMultilevel"/>
    <w:tmpl w:val="8CA05008"/>
    <w:lvl w:ilvl="0" w:tplc="714A9B36">
      <w:start w:val="1"/>
      <w:numFmt w:val="bullet"/>
      <w:pStyle w:val="NormalWeb"/>
      <w:lvlText w:val=""/>
      <w:lvlJc w:val="left"/>
      <w:pPr>
        <w:tabs>
          <w:tab w:val="num" w:pos="927"/>
        </w:tabs>
        <w:ind w:left="851" w:hanging="284"/>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8"/>
  </w:num>
  <w:num w:numId="2">
    <w:abstractNumId w:val="15"/>
  </w:num>
  <w:num w:numId="3">
    <w:abstractNumId w:val="133"/>
  </w:num>
  <w:num w:numId="4">
    <w:abstractNumId w:val="9"/>
  </w:num>
  <w:num w:numId="5">
    <w:abstractNumId w:val="102"/>
  </w:num>
  <w:num w:numId="6">
    <w:abstractNumId w:val="29"/>
  </w:num>
  <w:num w:numId="7">
    <w:abstractNumId w:val="174"/>
  </w:num>
  <w:num w:numId="8">
    <w:abstractNumId w:val="64"/>
  </w:num>
  <w:num w:numId="9">
    <w:abstractNumId w:val="26"/>
  </w:num>
  <w:num w:numId="10">
    <w:abstractNumId w:val="142"/>
  </w:num>
  <w:num w:numId="11">
    <w:abstractNumId w:val="52"/>
  </w:num>
  <w:num w:numId="12">
    <w:abstractNumId w:val="165"/>
  </w:num>
  <w:num w:numId="13">
    <w:abstractNumId w:val="66"/>
  </w:num>
  <w:num w:numId="14">
    <w:abstractNumId w:val="74"/>
  </w:num>
  <w:num w:numId="15">
    <w:abstractNumId w:val="22"/>
  </w:num>
  <w:num w:numId="16">
    <w:abstractNumId w:val="126"/>
  </w:num>
  <w:num w:numId="17">
    <w:abstractNumId w:val="143"/>
  </w:num>
  <w:num w:numId="18">
    <w:abstractNumId w:val="97"/>
  </w:num>
  <w:num w:numId="19">
    <w:abstractNumId w:val="145"/>
  </w:num>
  <w:num w:numId="20">
    <w:abstractNumId w:val="61"/>
  </w:num>
  <w:num w:numId="21">
    <w:abstractNumId w:val="110"/>
  </w:num>
  <w:num w:numId="22">
    <w:abstractNumId w:val="166"/>
  </w:num>
  <w:num w:numId="23">
    <w:abstractNumId w:val="91"/>
  </w:num>
  <w:num w:numId="24">
    <w:abstractNumId w:val="137"/>
  </w:num>
  <w:num w:numId="25">
    <w:abstractNumId w:val="146"/>
  </w:num>
  <w:num w:numId="26">
    <w:abstractNumId w:val="86"/>
  </w:num>
  <w:num w:numId="27">
    <w:abstractNumId w:val="101"/>
  </w:num>
  <w:num w:numId="28">
    <w:abstractNumId w:val="92"/>
  </w:num>
  <w:num w:numId="29">
    <w:abstractNumId w:val="49"/>
  </w:num>
  <w:num w:numId="30">
    <w:abstractNumId w:val="19"/>
  </w:num>
  <w:num w:numId="31">
    <w:abstractNumId w:val="37"/>
  </w:num>
  <w:num w:numId="32">
    <w:abstractNumId w:val="79"/>
  </w:num>
  <w:num w:numId="33">
    <w:abstractNumId w:val="129"/>
  </w:num>
  <w:num w:numId="34">
    <w:abstractNumId w:val="6"/>
  </w:num>
  <w:num w:numId="35">
    <w:abstractNumId w:val="76"/>
  </w:num>
  <w:num w:numId="36">
    <w:abstractNumId w:val="4"/>
  </w:num>
  <w:num w:numId="37">
    <w:abstractNumId w:val="25"/>
  </w:num>
  <w:num w:numId="38">
    <w:abstractNumId w:val="46"/>
  </w:num>
  <w:num w:numId="39">
    <w:abstractNumId w:val="81"/>
  </w:num>
  <w:num w:numId="40">
    <w:abstractNumId w:val="14"/>
  </w:num>
  <w:num w:numId="41">
    <w:abstractNumId w:val="130"/>
  </w:num>
  <w:num w:numId="42">
    <w:abstractNumId w:val="17"/>
  </w:num>
  <w:num w:numId="43">
    <w:abstractNumId w:val="31"/>
  </w:num>
  <w:num w:numId="44">
    <w:abstractNumId w:val="36"/>
  </w:num>
  <w:num w:numId="45">
    <w:abstractNumId w:val="90"/>
  </w:num>
  <w:num w:numId="46">
    <w:abstractNumId w:val="43"/>
  </w:num>
  <w:num w:numId="47">
    <w:abstractNumId w:val="171"/>
  </w:num>
  <w:num w:numId="48">
    <w:abstractNumId w:val="112"/>
  </w:num>
  <w:num w:numId="49">
    <w:abstractNumId w:val="3"/>
  </w:num>
  <w:num w:numId="50">
    <w:abstractNumId w:val="89"/>
  </w:num>
  <w:num w:numId="51">
    <w:abstractNumId w:val="149"/>
  </w:num>
  <w:num w:numId="52">
    <w:abstractNumId w:val="140"/>
  </w:num>
  <w:num w:numId="53">
    <w:abstractNumId w:val="94"/>
  </w:num>
  <w:num w:numId="54">
    <w:abstractNumId w:val="65"/>
  </w:num>
  <w:num w:numId="55">
    <w:abstractNumId w:val="72"/>
  </w:num>
  <w:num w:numId="56">
    <w:abstractNumId w:val="119"/>
  </w:num>
  <w:num w:numId="57">
    <w:abstractNumId w:val="77"/>
  </w:num>
  <w:num w:numId="58">
    <w:abstractNumId w:val="53"/>
  </w:num>
  <w:num w:numId="59">
    <w:abstractNumId w:val="87"/>
  </w:num>
  <w:num w:numId="60">
    <w:abstractNumId w:val="153"/>
  </w:num>
  <w:num w:numId="61">
    <w:abstractNumId w:val="147"/>
  </w:num>
  <w:num w:numId="62">
    <w:abstractNumId w:val="127"/>
  </w:num>
  <w:num w:numId="63">
    <w:abstractNumId w:val="63"/>
  </w:num>
  <w:num w:numId="64">
    <w:abstractNumId w:val="44"/>
  </w:num>
  <w:num w:numId="65">
    <w:abstractNumId w:val="70"/>
  </w:num>
  <w:num w:numId="66">
    <w:abstractNumId w:val="69"/>
  </w:num>
  <w:num w:numId="67">
    <w:abstractNumId w:val="42"/>
  </w:num>
  <w:num w:numId="68">
    <w:abstractNumId w:val="32"/>
  </w:num>
  <w:num w:numId="69">
    <w:abstractNumId w:val="155"/>
  </w:num>
  <w:num w:numId="70">
    <w:abstractNumId w:val="117"/>
  </w:num>
  <w:num w:numId="71">
    <w:abstractNumId w:val="48"/>
  </w:num>
  <w:num w:numId="72">
    <w:abstractNumId w:val="108"/>
  </w:num>
  <w:num w:numId="73">
    <w:abstractNumId w:val="144"/>
  </w:num>
  <w:num w:numId="74">
    <w:abstractNumId w:val="164"/>
  </w:num>
  <w:num w:numId="75">
    <w:abstractNumId w:val="2"/>
  </w:num>
  <w:num w:numId="76">
    <w:abstractNumId w:val="28"/>
  </w:num>
  <w:num w:numId="77">
    <w:abstractNumId w:val="1"/>
  </w:num>
  <w:num w:numId="78">
    <w:abstractNumId w:val="122"/>
  </w:num>
  <w:num w:numId="79">
    <w:abstractNumId w:val="54"/>
  </w:num>
  <w:num w:numId="80">
    <w:abstractNumId w:val="59"/>
  </w:num>
  <w:num w:numId="81">
    <w:abstractNumId w:val="132"/>
  </w:num>
  <w:num w:numId="82">
    <w:abstractNumId w:val="33"/>
  </w:num>
  <w:num w:numId="83">
    <w:abstractNumId w:val="163"/>
  </w:num>
  <w:num w:numId="84">
    <w:abstractNumId w:val="93"/>
  </w:num>
  <w:num w:numId="85">
    <w:abstractNumId w:val="38"/>
  </w:num>
  <w:num w:numId="86">
    <w:abstractNumId w:val="23"/>
  </w:num>
  <w:num w:numId="87">
    <w:abstractNumId w:val="12"/>
  </w:num>
  <w:num w:numId="88">
    <w:abstractNumId w:val="154"/>
  </w:num>
  <w:num w:numId="89">
    <w:abstractNumId w:val="71"/>
  </w:num>
  <w:num w:numId="90">
    <w:abstractNumId w:val="82"/>
  </w:num>
  <w:num w:numId="91">
    <w:abstractNumId w:val="50"/>
  </w:num>
  <w:num w:numId="92">
    <w:abstractNumId w:val="7"/>
  </w:num>
  <w:num w:numId="93">
    <w:abstractNumId w:val="68"/>
  </w:num>
  <w:num w:numId="94">
    <w:abstractNumId w:val="141"/>
  </w:num>
  <w:num w:numId="95">
    <w:abstractNumId w:val="57"/>
  </w:num>
  <w:num w:numId="96">
    <w:abstractNumId w:val="103"/>
  </w:num>
  <w:num w:numId="97">
    <w:abstractNumId w:val="139"/>
  </w:num>
  <w:num w:numId="98">
    <w:abstractNumId w:val="16"/>
  </w:num>
  <w:num w:numId="99">
    <w:abstractNumId w:val="161"/>
  </w:num>
  <w:num w:numId="100">
    <w:abstractNumId w:val="35"/>
  </w:num>
  <w:num w:numId="101">
    <w:abstractNumId w:val="172"/>
  </w:num>
  <w:num w:numId="102">
    <w:abstractNumId w:val="109"/>
  </w:num>
  <w:num w:numId="103">
    <w:abstractNumId w:val="128"/>
  </w:num>
  <w:num w:numId="104">
    <w:abstractNumId w:val="95"/>
  </w:num>
  <w:num w:numId="105">
    <w:abstractNumId w:val="13"/>
  </w:num>
  <w:num w:numId="106">
    <w:abstractNumId w:val="114"/>
  </w:num>
  <w:num w:numId="107">
    <w:abstractNumId w:val="24"/>
  </w:num>
  <w:num w:numId="108">
    <w:abstractNumId w:val="158"/>
  </w:num>
  <w:num w:numId="109">
    <w:abstractNumId w:val="20"/>
  </w:num>
  <w:num w:numId="110">
    <w:abstractNumId w:val="5"/>
  </w:num>
  <w:num w:numId="111">
    <w:abstractNumId w:val="123"/>
  </w:num>
  <w:num w:numId="112">
    <w:abstractNumId w:val="170"/>
  </w:num>
  <w:num w:numId="113">
    <w:abstractNumId w:val="75"/>
  </w:num>
  <w:num w:numId="114">
    <w:abstractNumId w:val="131"/>
  </w:num>
  <w:num w:numId="115">
    <w:abstractNumId w:val="125"/>
  </w:num>
  <w:num w:numId="116">
    <w:abstractNumId w:val="173"/>
  </w:num>
  <w:num w:numId="117">
    <w:abstractNumId w:val="121"/>
  </w:num>
  <w:num w:numId="118">
    <w:abstractNumId w:val="107"/>
  </w:num>
  <w:num w:numId="119">
    <w:abstractNumId w:val="10"/>
  </w:num>
  <w:num w:numId="120">
    <w:abstractNumId w:val="162"/>
  </w:num>
  <w:num w:numId="121">
    <w:abstractNumId w:val="99"/>
  </w:num>
  <w:num w:numId="122">
    <w:abstractNumId w:val="152"/>
  </w:num>
  <w:num w:numId="123">
    <w:abstractNumId w:val="88"/>
  </w:num>
  <w:num w:numId="124">
    <w:abstractNumId w:val="169"/>
  </w:num>
  <w:num w:numId="125">
    <w:abstractNumId w:val="118"/>
  </w:num>
  <w:num w:numId="126">
    <w:abstractNumId w:val="159"/>
  </w:num>
  <w:num w:numId="127">
    <w:abstractNumId w:val="98"/>
  </w:num>
  <w:num w:numId="128">
    <w:abstractNumId w:val="21"/>
  </w:num>
  <w:num w:numId="129">
    <w:abstractNumId w:val="148"/>
  </w:num>
  <w:num w:numId="130">
    <w:abstractNumId w:val="168"/>
  </w:num>
  <w:num w:numId="131">
    <w:abstractNumId w:val="111"/>
  </w:num>
  <w:num w:numId="132">
    <w:abstractNumId w:val="62"/>
  </w:num>
  <w:num w:numId="133">
    <w:abstractNumId w:val="85"/>
  </w:num>
  <w:num w:numId="134">
    <w:abstractNumId w:val="51"/>
  </w:num>
  <w:num w:numId="135">
    <w:abstractNumId w:val="45"/>
  </w:num>
  <w:num w:numId="136">
    <w:abstractNumId w:val="134"/>
  </w:num>
  <w:num w:numId="137">
    <w:abstractNumId w:val="34"/>
  </w:num>
  <w:num w:numId="138">
    <w:abstractNumId w:val="67"/>
  </w:num>
  <w:num w:numId="139">
    <w:abstractNumId w:val="39"/>
  </w:num>
  <w:num w:numId="140">
    <w:abstractNumId w:val="56"/>
  </w:num>
  <w:num w:numId="141">
    <w:abstractNumId w:val="47"/>
  </w:num>
  <w:num w:numId="142">
    <w:abstractNumId w:val="96"/>
  </w:num>
  <w:num w:numId="143">
    <w:abstractNumId w:val="124"/>
  </w:num>
  <w:num w:numId="144">
    <w:abstractNumId w:val="80"/>
  </w:num>
  <w:num w:numId="145">
    <w:abstractNumId w:val="113"/>
  </w:num>
  <w:num w:numId="146">
    <w:abstractNumId w:val="135"/>
  </w:num>
  <w:num w:numId="147">
    <w:abstractNumId w:val="55"/>
  </w:num>
  <w:num w:numId="148">
    <w:abstractNumId w:val="151"/>
  </w:num>
  <w:num w:numId="149">
    <w:abstractNumId w:val="157"/>
  </w:num>
  <w:num w:numId="150">
    <w:abstractNumId w:val="41"/>
  </w:num>
  <w:num w:numId="151">
    <w:abstractNumId w:val="156"/>
  </w:num>
  <w:num w:numId="152">
    <w:abstractNumId w:val="11"/>
  </w:num>
  <w:num w:numId="153">
    <w:abstractNumId w:val="73"/>
  </w:num>
  <w:num w:numId="154">
    <w:abstractNumId w:val="100"/>
  </w:num>
  <w:num w:numId="155">
    <w:abstractNumId w:val="83"/>
  </w:num>
  <w:num w:numId="156">
    <w:abstractNumId w:val="150"/>
  </w:num>
  <w:num w:numId="157">
    <w:abstractNumId w:val="40"/>
  </w:num>
  <w:num w:numId="158">
    <w:abstractNumId w:val="58"/>
  </w:num>
  <w:num w:numId="159">
    <w:abstractNumId w:val="138"/>
  </w:num>
  <w:num w:numId="160">
    <w:abstractNumId w:val="104"/>
  </w:num>
  <w:num w:numId="161">
    <w:abstractNumId w:val="18"/>
  </w:num>
  <w:num w:numId="162">
    <w:abstractNumId w:val="167"/>
  </w:num>
  <w:num w:numId="163">
    <w:abstractNumId w:val="8"/>
  </w:num>
  <w:num w:numId="164">
    <w:abstractNumId w:val="136"/>
  </w:num>
  <w:num w:numId="165">
    <w:abstractNumId w:val="120"/>
  </w:num>
  <w:num w:numId="166">
    <w:abstractNumId w:val="30"/>
  </w:num>
  <w:num w:numId="167">
    <w:abstractNumId w:val="60"/>
  </w:num>
  <w:num w:numId="168">
    <w:abstractNumId w:val="160"/>
  </w:num>
  <w:num w:numId="169">
    <w:abstractNumId w:val="115"/>
  </w:num>
  <w:num w:numId="170">
    <w:abstractNumId w:val="116"/>
  </w:num>
  <w:num w:numId="171">
    <w:abstractNumId w:val="27"/>
  </w:num>
  <w:num w:numId="172">
    <w:abstractNumId w:val="84"/>
  </w:num>
  <w:num w:numId="173">
    <w:abstractNumId w:val="106"/>
  </w:num>
  <w:num w:numId="174">
    <w:abstractNumId w:val="105"/>
  </w:num>
  <w:num w:numId="175">
    <w:abstractNumId w:val="0"/>
  </w:num>
  <w:numIdMacAtCleanup w:val="1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A76"/>
    <w:rsid w:val="00013C23"/>
    <w:rsid w:val="0003749B"/>
    <w:rsid w:val="0004607E"/>
    <w:rsid w:val="00047E5D"/>
    <w:rsid w:val="000A24BA"/>
    <w:rsid w:val="000B777A"/>
    <w:rsid w:val="000C10F5"/>
    <w:rsid w:val="000C12DB"/>
    <w:rsid w:val="000C4552"/>
    <w:rsid w:val="000D1739"/>
    <w:rsid w:val="000D7047"/>
    <w:rsid w:val="000E56D7"/>
    <w:rsid w:val="000F3160"/>
    <w:rsid w:val="000F32AB"/>
    <w:rsid w:val="000F5880"/>
    <w:rsid w:val="000F6D65"/>
    <w:rsid w:val="001052C2"/>
    <w:rsid w:val="00123DEE"/>
    <w:rsid w:val="0012445E"/>
    <w:rsid w:val="001262AA"/>
    <w:rsid w:val="0013400E"/>
    <w:rsid w:val="00145EE6"/>
    <w:rsid w:val="001460CF"/>
    <w:rsid w:val="00153DDD"/>
    <w:rsid w:val="001626E3"/>
    <w:rsid w:val="00171034"/>
    <w:rsid w:val="00174B7C"/>
    <w:rsid w:val="00177CD4"/>
    <w:rsid w:val="001945FC"/>
    <w:rsid w:val="001A04D8"/>
    <w:rsid w:val="001B4450"/>
    <w:rsid w:val="001D3C2C"/>
    <w:rsid w:val="001E7955"/>
    <w:rsid w:val="001F6CD1"/>
    <w:rsid w:val="002102DB"/>
    <w:rsid w:val="00220FF3"/>
    <w:rsid w:val="00222814"/>
    <w:rsid w:val="002349C3"/>
    <w:rsid w:val="00235932"/>
    <w:rsid w:val="00256A76"/>
    <w:rsid w:val="002638BD"/>
    <w:rsid w:val="0027104E"/>
    <w:rsid w:val="002905F3"/>
    <w:rsid w:val="00295656"/>
    <w:rsid w:val="002A0A47"/>
    <w:rsid w:val="002A4010"/>
    <w:rsid w:val="002A40DE"/>
    <w:rsid w:val="002B3740"/>
    <w:rsid w:val="002B69C4"/>
    <w:rsid w:val="002C6449"/>
    <w:rsid w:val="002D77C9"/>
    <w:rsid w:val="002E2592"/>
    <w:rsid w:val="002F0FBD"/>
    <w:rsid w:val="002F3096"/>
    <w:rsid w:val="00333483"/>
    <w:rsid w:val="00346ED2"/>
    <w:rsid w:val="0036293A"/>
    <w:rsid w:val="003661FB"/>
    <w:rsid w:val="00375B2D"/>
    <w:rsid w:val="003770EE"/>
    <w:rsid w:val="00395D7C"/>
    <w:rsid w:val="00396915"/>
    <w:rsid w:val="003A01E0"/>
    <w:rsid w:val="003A193B"/>
    <w:rsid w:val="003A23AB"/>
    <w:rsid w:val="003A54C9"/>
    <w:rsid w:val="003B4B3F"/>
    <w:rsid w:val="003B6A27"/>
    <w:rsid w:val="003D0159"/>
    <w:rsid w:val="003F3817"/>
    <w:rsid w:val="0040579E"/>
    <w:rsid w:val="00416874"/>
    <w:rsid w:val="00435163"/>
    <w:rsid w:val="0046290B"/>
    <w:rsid w:val="00477201"/>
    <w:rsid w:val="004A6D03"/>
    <w:rsid w:val="004B41E8"/>
    <w:rsid w:val="004B6777"/>
    <w:rsid w:val="004C5D07"/>
    <w:rsid w:val="004C7110"/>
    <w:rsid w:val="004D43C4"/>
    <w:rsid w:val="004D499F"/>
    <w:rsid w:val="004D6474"/>
    <w:rsid w:val="004D78D5"/>
    <w:rsid w:val="004E2E22"/>
    <w:rsid w:val="004E645A"/>
    <w:rsid w:val="004F10B0"/>
    <w:rsid w:val="004F2EAD"/>
    <w:rsid w:val="004F6D4B"/>
    <w:rsid w:val="00525625"/>
    <w:rsid w:val="00526C3B"/>
    <w:rsid w:val="0053166C"/>
    <w:rsid w:val="00540396"/>
    <w:rsid w:val="00547979"/>
    <w:rsid w:val="005532EB"/>
    <w:rsid w:val="00554022"/>
    <w:rsid w:val="00562E2B"/>
    <w:rsid w:val="00593F3A"/>
    <w:rsid w:val="005A1CF9"/>
    <w:rsid w:val="005B1050"/>
    <w:rsid w:val="005C0971"/>
    <w:rsid w:val="005C7E47"/>
    <w:rsid w:val="005D0568"/>
    <w:rsid w:val="005D43A4"/>
    <w:rsid w:val="005D666D"/>
    <w:rsid w:val="005E191A"/>
    <w:rsid w:val="005E4F52"/>
    <w:rsid w:val="005E7E76"/>
    <w:rsid w:val="00611120"/>
    <w:rsid w:val="00612341"/>
    <w:rsid w:val="006322B6"/>
    <w:rsid w:val="00647CC1"/>
    <w:rsid w:val="006507D5"/>
    <w:rsid w:val="00652CE2"/>
    <w:rsid w:val="00652FC5"/>
    <w:rsid w:val="00653D13"/>
    <w:rsid w:val="00663E0F"/>
    <w:rsid w:val="00673158"/>
    <w:rsid w:val="006819A5"/>
    <w:rsid w:val="00693FED"/>
    <w:rsid w:val="00694F31"/>
    <w:rsid w:val="006A0CEF"/>
    <w:rsid w:val="006A2AD7"/>
    <w:rsid w:val="006A54BC"/>
    <w:rsid w:val="006A5A8F"/>
    <w:rsid w:val="006B43A6"/>
    <w:rsid w:val="006C7DA8"/>
    <w:rsid w:val="006D37F0"/>
    <w:rsid w:val="006F48E0"/>
    <w:rsid w:val="006F7DA9"/>
    <w:rsid w:val="007042DA"/>
    <w:rsid w:val="00711DA7"/>
    <w:rsid w:val="00715399"/>
    <w:rsid w:val="00736C95"/>
    <w:rsid w:val="007464C1"/>
    <w:rsid w:val="007472CB"/>
    <w:rsid w:val="007554BD"/>
    <w:rsid w:val="00775718"/>
    <w:rsid w:val="00782467"/>
    <w:rsid w:val="007874E9"/>
    <w:rsid w:val="007A050A"/>
    <w:rsid w:val="007E263B"/>
    <w:rsid w:val="007E5F5B"/>
    <w:rsid w:val="00814CAA"/>
    <w:rsid w:val="00823ABD"/>
    <w:rsid w:val="0082554A"/>
    <w:rsid w:val="00827FEE"/>
    <w:rsid w:val="0083660B"/>
    <w:rsid w:val="008428DD"/>
    <w:rsid w:val="00863A9B"/>
    <w:rsid w:val="008A0186"/>
    <w:rsid w:val="008A0577"/>
    <w:rsid w:val="008B096B"/>
    <w:rsid w:val="008D4072"/>
    <w:rsid w:val="008D694E"/>
    <w:rsid w:val="008F0064"/>
    <w:rsid w:val="008F200C"/>
    <w:rsid w:val="008F2C1E"/>
    <w:rsid w:val="008F5E9A"/>
    <w:rsid w:val="00906F60"/>
    <w:rsid w:val="00922D6D"/>
    <w:rsid w:val="009409B9"/>
    <w:rsid w:val="009416F0"/>
    <w:rsid w:val="009454D6"/>
    <w:rsid w:val="00950929"/>
    <w:rsid w:val="009520A6"/>
    <w:rsid w:val="00957BF5"/>
    <w:rsid w:val="0097526A"/>
    <w:rsid w:val="00986214"/>
    <w:rsid w:val="00986E5D"/>
    <w:rsid w:val="00994679"/>
    <w:rsid w:val="009A11DB"/>
    <w:rsid w:val="009A7704"/>
    <w:rsid w:val="009D536C"/>
    <w:rsid w:val="009E2831"/>
    <w:rsid w:val="009E2F63"/>
    <w:rsid w:val="009F3832"/>
    <w:rsid w:val="009F6580"/>
    <w:rsid w:val="00A04C05"/>
    <w:rsid w:val="00A13F2B"/>
    <w:rsid w:val="00A27322"/>
    <w:rsid w:val="00A36DE4"/>
    <w:rsid w:val="00A629F5"/>
    <w:rsid w:val="00A631E9"/>
    <w:rsid w:val="00A65202"/>
    <w:rsid w:val="00A84E5F"/>
    <w:rsid w:val="00A860DF"/>
    <w:rsid w:val="00A932C9"/>
    <w:rsid w:val="00AA37FC"/>
    <w:rsid w:val="00AA4B7D"/>
    <w:rsid w:val="00AA5594"/>
    <w:rsid w:val="00AB2D51"/>
    <w:rsid w:val="00AC521A"/>
    <w:rsid w:val="00AC651B"/>
    <w:rsid w:val="00AD06F3"/>
    <w:rsid w:val="00AD51F9"/>
    <w:rsid w:val="00AD68D3"/>
    <w:rsid w:val="00B07A26"/>
    <w:rsid w:val="00B10E41"/>
    <w:rsid w:val="00B14671"/>
    <w:rsid w:val="00B404CA"/>
    <w:rsid w:val="00B47382"/>
    <w:rsid w:val="00B54753"/>
    <w:rsid w:val="00B63190"/>
    <w:rsid w:val="00B668D2"/>
    <w:rsid w:val="00B70197"/>
    <w:rsid w:val="00BD00AA"/>
    <w:rsid w:val="00BE7B1D"/>
    <w:rsid w:val="00BF0812"/>
    <w:rsid w:val="00C15217"/>
    <w:rsid w:val="00C246E9"/>
    <w:rsid w:val="00C2534E"/>
    <w:rsid w:val="00C2764E"/>
    <w:rsid w:val="00C40245"/>
    <w:rsid w:val="00C43E86"/>
    <w:rsid w:val="00C52F07"/>
    <w:rsid w:val="00C75BF3"/>
    <w:rsid w:val="00C87F0E"/>
    <w:rsid w:val="00C909E3"/>
    <w:rsid w:val="00C9679D"/>
    <w:rsid w:val="00CA6B49"/>
    <w:rsid w:val="00CB4B67"/>
    <w:rsid w:val="00CD565B"/>
    <w:rsid w:val="00D0147B"/>
    <w:rsid w:val="00D031E6"/>
    <w:rsid w:val="00D134AD"/>
    <w:rsid w:val="00D15FCF"/>
    <w:rsid w:val="00D20AA9"/>
    <w:rsid w:val="00D26CF3"/>
    <w:rsid w:val="00D32270"/>
    <w:rsid w:val="00D42EAC"/>
    <w:rsid w:val="00D4365A"/>
    <w:rsid w:val="00D625D3"/>
    <w:rsid w:val="00D76FE7"/>
    <w:rsid w:val="00D92241"/>
    <w:rsid w:val="00D95549"/>
    <w:rsid w:val="00D97182"/>
    <w:rsid w:val="00D97309"/>
    <w:rsid w:val="00DA3566"/>
    <w:rsid w:val="00DE06CB"/>
    <w:rsid w:val="00DE7BF7"/>
    <w:rsid w:val="00DF09F6"/>
    <w:rsid w:val="00E05053"/>
    <w:rsid w:val="00E30FFC"/>
    <w:rsid w:val="00E502C8"/>
    <w:rsid w:val="00E652E3"/>
    <w:rsid w:val="00E657E6"/>
    <w:rsid w:val="00E661AF"/>
    <w:rsid w:val="00E7182C"/>
    <w:rsid w:val="00E72E76"/>
    <w:rsid w:val="00E80009"/>
    <w:rsid w:val="00EA3EFB"/>
    <w:rsid w:val="00EA6C47"/>
    <w:rsid w:val="00EB7FAC"/>
    <w:rsid w:val="00EC0CAA"/>
    <w:rsid w:val="00EC409F"/>
    <w:rsid w:val="00EE0B89"/>
    <w:rsid w:val="00EE2565"/>
    <w:rsid w:val="00F05079"/>
    <w:rsid w:val="00F136E4"/>
    <w:rsid w:val="00F15A2D"/>
    <w:rsid w:val="00F165FC"/>
    <w:rsid w:val="00F32808"/>
    <w:rsid w:val="00F33740"/>
    <w:rsid w:val="00F33AF7"/>
    <w:rsid w:val="00F52543"/>
    <w:rsid w:val="00F5517F"/>
    <w:rsid w:val="00F67170"/>
    <w:rsid w:val="00F73FA1"/>
    <w:rsid w:val="00F87238"/>
    <w:rsid w:val="00F95CB7"/>
    <w:rsid w:val="00FB6902"/>
    <w:rsid w:val="00FC0F4E"/>
    <w:rsid w:val="00FD0218"/>
    <w:rsid w:val="00FD652B"/>
    <w:rsid w:val="00FF7181"/>
    <w:rsid w:val="00FF7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D315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04E"/>
    <w:rPr>
      <w:rFonts w:ascii="Times New Roman" w:eastAsia="Times New Roman" w:hAnsi="Times New Roman"/>
      <w:sz w:val="24"/>
      <w:szCs w:val="24"/>
    </w:rPr>
  </w:style>
  <w:style w:type="paragraph" w:styleId="Heading1">
    <w:name w:val="heading 1"/>
    <w:basedOn w:val="Normal"/>
    <w:next w:val="Normal"/>
    <w:link w:val="Heading1Char"/>
    <w:qFormat/>
    <w:rsid w:val="002349C3"/>
    <w:pPr>
      <w:keepNext/>
      <w:spacing w:before="240" w:after="60"/>
      <w:outlineLvl w:val="0"/>
    </w:pPr>
    <w:rPr>
      <w:rFonts w:ascii="Arial" w:eastAsia="Calibri" w:hAnsi="Arial"/>
      <w:b/>
      <w:bCs/>
      <w:kern w:val="32"/>
      <w:sz w:val="32"/>
      <w:szCs w:val="32"/>
      <w:lang w:val="x-none" w:eastAsia="x-none"/>
    </w:rPr>
  </w:style>
  <w:style w:type="paragraph" w:styleId="Heading2">
    <w:name w:val="heading 2"/>
    <w:basedOn w:val="Normal"/>
    <w:next w:val="Normal"/>
    <w:link w:val="Heading2Char"/>
    <w:qFormat/>
    <w:rsid w:val="002349C3"/>
    <w:pPr>
      <w:keepNext/>
      <w:spacing w:before="120" w:after="240" w:line="240" w:lineRule="atLeast"/>
      <w:jc w:val="both"/>
      <w:outlineLvl w:val="1"/>
    </w:pPr>
    <w:rPr>
      <w:rFonts w:ascii="Calibri" w:eastAsia="Calibri" w:hAnsi="Calibri"/>
      <w:b/>
      <w:sz w:val="26"/>
      <w:szCs w:val="20"/>
      <w:lang w:val="fr-FR"/>
    </w:rPr>
  </w:style>
  <w:style w:type="paragraph" w:styleId="Heading3">
    <w:name w:val="heading 3"/>
    <w:basedOn w:val="Normal"/>
    <w:next w:val="Normal"/>
    <w:qFormat/>
    <w:rsid w:val="002349C3"/>
    <w:pPr>
      <w:keepNext/>
      <w:spacing w:before="120" w:after="120" w:line="360" w:lineRule="auto"/>
      <w:jc w:val="both"/>
      <w:outlineLvl w:val="2"/>
    </w:pPr>
    <w:rPr>
      <w:b/>
      <w:i/>
      <w:sz w:val="26"/>
      <w:szCs w:val="28"/>
    </w:rPr>
  </w:style>
  <w:style w:type="paragraph" w:styleId="Heading4">
    <w:name w:val="heading 4"/>
    <w:basedOn w:val="Normal"/>
    <w:next w:val="Normal"/>
    <w:link w:val="Heading4Char"/>
    <w:qFormat/>
    <w:rsid w:val="002349C3"/>
    <w:pPr>
      <w:keepNext/>
      <w:spacing w:before="240" w:after="60"/>
      <w:outlineLvl w:val="3"/>
    </w:pPr>
    <w:rPr>
      <w:rFonts w:ascii="Calibri" w:eastAsia="Calibri" w:hAnsi="Calibri"/>
      <w:b/>
      <w:bCs/>
      <w:sz w:val="28"/>
      <w:szCs w:val="28"/>
      <w:lang w:val="x-none" w:eastAsia="x-none"/>
    </w:rPr>
  </w:style>
  <w:style w:type="paragraph" w:styleId="Heading5">
    <w:name w:val="heading 5"/>
    <w:basedOn w:val="Normal"/>
    <w:next w:val="Normal"/>
    <w:qFormat/>
    <w:rsid w:val="002349C3"/>
    <w:pPr>
      <w:keepNext/>
      <w:spacing w:before="120" w:after="120"/>
      <w:jc w:val="center"/>
      <w:outlineLvl w:val="4"/>
    </w:pPr>
    <w:rPr>
      <w:rFonts w:ascii=".VnAvant" w:hAnsi=".VnAvant"/>
      <w:b/>
      <w:sz w:val="28"/>
    </w:rPr>
  </w:style>
  <w:style w:type="paragraph" w:styleId="Heading6">
    <w:name w:val="heading 6"/>
    <w:basedOn w:val="Normal"/>
    <w:next w:val="Normal"/>
    <w:qFormat/>
    <w:rsid w:val="001B4450"/>
    <w:pPr>
      <w:keepNext/>
      <w:outlineLvl w:val="5"/>
    </w:pPr>
    <w:rPr>
      <w:rFonts w:ascii=".VnTimeH" w:hAnsi=".VnTimeH"/>
      <w:b/>
      <w:sz w:val="26"/>
      <w:szCs w:val="20"/>
    </w:rPr>
  </w:style>
  <w:style w:type="paragraph" w:styleId="Heading7">
    <w:name w:val="heading 7"/>
    <w:basedOn w:val="Normal"/>
    <w:next w:val="Normal"/>
    <w:qFormat/>
    <w:rsid w:val="001B4450"/>
    <w:pPr>
      <w:keepNext/>
      <w:outlineLvl w:val="6"/>
    </w:pPr>
    <w:rPr>
      <w:rFonts w:ascii=".VnTime" w:hAnsi=".VnTime"/>
      <w:b/>
      <w:i/>
      <w:iCs/>
      <w:sz w:val="26"/>
      <w:szCs w:val="20"/>
    </w:rPr>
  </w:style>
  <w:style w:type="paragraph" w:styleId="Heading8">
    <w:name w:val="heading 8"/>
    <w:basedOn w:val="Normal"/>
    <w:next w:val="Normal"/>
    <w:qFormat/>
    <w:rsid w:val="001B4450"/>
    <w:pPr>
      <w:keepNext/>
      <w:outlineLvl w:val="7"/>
    </w:pPr>
    <w:rPr>
      <w:rFonts w:ascii=".VnTime" w:hAnsi=".VnTime"/>
      <w:bCs/>
      <w:sz w:val="40"/>
      <w:szCs w:val="20"/>
    </w:rPr>
  </w:style>
  <w:style w:type="paragraph" w:styleId="Heading9">
    <w:name w:val="heading 9"/>
    <w:basedOn w:val="Normal"/>
    <w:next w:val="Normal"/>
    <w:link w:val="Heading9Char"/>
    <w:qFormat/>
    <w:rsid w:val="002349C3"/>
    <w:pPr>
      <w:spacing w:before="240" w:after="60"/>
      <w:outlineLvl w:val="8"/>
    </w:pPr>
    <w:rPr>
      <w:rFonts w:ascii="Arial" w:eastAsia="Calibri" w:hAnsi="Arial"/>
      <w:sz w:val="22"/>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349C3"/>
    <w:rPr>
      <w:rFonts w:ascii="Arial" w:hAnsi="Arial"/>
      <w:b/>
      <w:bCs/>
      <w:kern w:val="32"/>
      <w:sz w:val="32"/>
      <w:szCs w:val="32"/>
      <w:lang w:val="x-none" w:eastAsia="x-none" w:bidi="ar-SA"/>
    </w:rPr>
  </w:style>
  <w:style w:type="character" w:customStyle="1" w:styleId="Heading2Char">
    <w:name w:val="Heading 2 Char"/>
    <w:link w:val="Heading2"/>
    <w:rsid w:val="002349C3"/>
    <w:rPr>
      <w:b/>
      <w:sz w:val="26"/>
      <w:lang w:val="fr-FR" w:eastAsia="en-US" w:bidi="ar-SA"/>
    </w:rPr>
  </w:style>
  <w:style w:type="character" w:customStyle="1" w:styleId="Heading4Char">
    <w:name w:val="Heading 4 Char"/>
    <w:link w:val="Heading4"/>
    <w:rsid w:val="002349C3"/>
    <w:rPr>
      <w:b/>
      <w:bCs/>
      <w:sz w:val="28"/>
      <w:szCs w:val="28"/>
      <w:lang w:val="x-none" w:eastAsia="x-none" w:bidi="ar-SA"/>
    </w:rPr>
  </w:style>
  <w:style w:type="character" w:customStyle="1" w:styleId="Heading9Char">
    <w:name w:val="Heading 9 Char"/>
    <w:link w:val="Heading9"/>
    <w:rsid w:val="002349C3"/>
    <w:rPr>
      <w:rFonts w:ascii="Arial" w:hAnsi="Arial"/>
      <w:sz w:val="22"/>
      <w:szCs w:val="22"/>
      <w:lang w:val="x-none" w:eastAsia="x-none" w:bidi="ar-SA"/>
    </w:rPr>
  </w:style>
  <w:style w:type="paragraph" w:styleId="Footer">
    <w:name w:val="footer"/>
    <w:basedOn w:val="Normal"/>
    <w:link w:val="FooterChar"/>
    <w:uiPriority w:val="99"/>
    <w:rsid w:val="00653D13"/>
    <w:pPr>
      <w:tabs>
        <w:tab w:val="center" w:pos="4320"/>
        <w:tab w:val="right" w:pos="8640"/>
      </w:tabs>
    </w:pPr>
    <w:rPr>
      <w:rFonts w:ascii="Calibri" w:eastAsia="Calibri" w:hAnsi="Calibri"/>
    </w:rPr>
  </w:style>
  <w:style w:type="character" w:customStyle="1" w:styleId="FooterChar">
    <w:name w:val="Footer Char"/>
    <w:link w:val="Footer"/>
    <w:uiPriority w:val="99"/>
    <w:rsid w:val="002349C3"/>
    <w:rPr>
      <w:sz w:val="24"/>
      <w:szCs w:val="24"/>
      <w:lang w:val="en-US" w:eastAsia="en-US" w:bidi="ar-SA"/>
    </w:rPr>
  </w:style>
  <w:style w:type="character" w:styleId="PageNumber">
    <w:name w:val="page number"/>
    <w:basedOn w:val="DefaultParagraphFont"/>
    <w:rsid w:val="00653D13"/>
  </w:style>
  <w:style w:type="paragraph" w:styleId="BodyText2">
    <w:name w:val="Body Text 2"/>
    <w:basedOn w:val="Normal"/>
    <w:rsid w:val="002349C3"/>
    <w:pPr>
      <w:spacing w:before="120" w:after="120"/>
      <w:jc w:val="center"/>
    </w:pPr>
    <w:rPr>
      <w:sz w:val="26"/>
    </w:rPr>
  </w:style>
  <w:style w:type="paragraph" w:customStyle="1" w:styleId="Hinh">
    <w:name w:val="Hinh"/>
    <w:basedOn w:val="Normal"/>
    <w:link w:val="HinhChar"/>
    <w:qFormat/>
    <w:rsid w:val="002349C3"/>
    <w:pPr>
      <w:spacing w:before="120" w:after="120" w:line="360" w:lineRule="auto"/>
      <w:ind w:firstLine="360"/>
      <w:jc w:val="center"/>
    </w:pPr>
    <w:rPr>
      <w:rFonts w:ascii="Calibri" w:eastAsia="Calibri" w:hAnsi="Calibri"/>
      <w:b/>
      <w:i/>
      <w:iCs/>
      <w:sz w:val="26"/>
      <w:szCs w:val="26"/>
      <w:lang w:val="it-IT"/>
    </w:rPr>
  </w:style>
  <w:style w:type="character" w:customStyle="1" w:styleId="HinhChar">
    <w:name w:val="Hinh Char"/>
    <w:link w:val="Hinh"/>
    <w:rsid w:val="002349C3"/>
    <w:rPr>
      <w:b/>
      <w:i/>
      <w:iCs/>
      <w:sz w:val="26"/>
      <w:szCs w:val="26"/>
      <w:lang w:val="it-IT" w:eastAsia="en-US" w:bidi="ar-SA"/>
    </w:rPr>
  </w:style>
  <w:style w:type="character" w:styleId="Hyperlink">
    <w:name w:val="Hyperlink"/>
    <w:rsid w:val="002349C3"/>
    <w:rPr>
      <w:color w:val="0000FF"/>
      <w:u w:val="single"/>
    </w:rPr>
  </w:style>
  <w:style w:type="paragraph" w:customStyle="1" w:styleId="Default">
    <w:name w:val="Default"/>
    <w:rsid w:val="002349C3"/>
    <w:pPr>
      <w:autoSpaceDE w:val="0"/>
      <w:autoSpaceDN w:val="0"/>
      <w:adjustRightInd w:val="0"/>
    </w:pPr>
    <w:rPr>
      <w:rFonts w:ascii="Times New Roman" w:eastAsia="MS Mincho" w:hAnsi="Times New Roman"/>
      <w:color w:val="000000"/>
      <w:sz w:val="24"/>
      <w:szCs w:val="24"/>
      <w:lang w:eastAsia="ja-JP"/>
    </w:rPr>
  </w:style>
  <w:style w:type="paragraph" w:styleId="BodyText3">
    <w:name w:val="Body Text 3"/>
    <w:basedOn w:val="Normal"/>
    <w:rsid w:val="002349C3"/>
    <w:pPr>
      <w:spacing w:after="120"/>
    </w:pPr>
    <w:rPr>
      <w:sz w:val="16"/>
      <w:szCs w:val="16"/>
    </w:rPr>
  </w:style>
  <w:style w:type="paragraph" w:styleId="Header">
    <w:name w:val="header"/>
    <w:basedOn w:val="Normal"/>
    <w:link w:val="HeaderChar"/>
    <w:uiPriority w:val="99"/>
    <w:rsid w:val="002349C3"/>
    <w:pPr>
      <w:tabs>
        <w:tab w:val="center" w:pos="4320"/>
        <w:tab w:val="right" w:pos="8640"/>
      </w:tabs>
    </w:pPr>
    <w:rPr>
      <w:rFonts w:ascii="Calibri" w:eastAsia="Calibri" w:hAnsi="Calibri"/>
      <w:lang w:val="x-none" w:eastAsia="x-none"/>
    </w:rPr>
  </w:style>
  <w:style w:type="character" w:customStyle="1" w:styleId="HeaderChar">
    <w:name w:val="Header Char"/>
    <w:link w:val="Header"/>
    <w:uiPriority w:val="99"/>
    <w:rsid w:val="002349C3"/>
    <w:rPr>
      <w:sz w:val="24"/>
      <w:szCs w:val="24"/>
      <w:lang w:val="x-none" w:eastAsia="x-none" w:bidi="ar-SA"/>
    </w:rPr>
  </w:style>
  <w:style w:type="paragraph" w:styleId="NormalWeb">
    <w:name w:val="Normal (Web)"/>
    <w:basedOn w:val="Normal"/>
    <w:rsid w:val="002349C3"/>
    <w:pPr>
      <w:numPr>
        <w:numId w:val="7"/>
      </w:numPr>
      <w:tabs>
        <w:tab w:val="clear" w:pos="927"/>
      </w:tabs>
      <w:spacing w:after="120"/>
      <w:ind w:left="0" w:firstLine="0"/>
    </w:pPr>
    <w:rPr>
      <w:lang w:val="vi-VN" w:eastAsia="vi-VN"/>
    </w:rPr>
  </w:style>
  <w:style w:type="paragraph" w:customStyle="1" w:styleId="a">
    <w:name w:val="+"/>
    <w:basedOn w:val="Normal"/>
    <w:rsid w:val="002349C3"/>
    <w:pPr>
      <w:numPr>
        <w:numId w:val="11"/>
      </w:numPr>
      <w:tabs>
        <w:tab w:val="clear" w:pos="644"/>
        <w:tab w:val="left" w:pos="851"/>
        <w:tab w:val="num" w:pos="927"/>
      </w:tabs>
      <w:spacing w:before="80"/>
      <w:ind w:left="851" w:hanging="284"/>
      <w:jc w:val="both"/>
    </w:pPr>
    <w:rPr>
      <w:rFonts w:ascii=".VnCentury Schoolbook" w:hAnsi=".VnCentury Schoolbook" w:cs="Arial"/>
      <w:sz w:val="22"/>
      <w:szCs w:val="20"/>
    </w:rPr>
  </w:style>
  <w:style w:type="paragraph" w:customStyle="1" w:styleId="cham">
    <w:name w:val="cham"/>
    <w:basedOn w:val="Normal"/>
    <w:rsid w:val="002349C3"/>
    <w:pPr>
      <w:tabs>
        <w:tab w:val="left" w:pos="567"/>
        <w:tab w:val="num" w:pos="644"/>
      </w:tabs>
      <w:spacing w:before="80"/>
      <w:ind w:left="567" w:hanging="283"/>
      <w:jc w:val="both"/>
    </w:pPr>
    <w:rPr>
      <w:rFonts w:ascii=".VnCentury Schoolbook" w:hAnsi=".VnCentury Schoolbook" w:cs="Arial"/>
      <w:sz w:val="22"/>
      <w:szCs w:val="20"/>
    </w:rPr>
  </w:style>
  <w:style w:type="paragraph" w:styleId="DocumentMap">
    <w:name w:val="Document Map"/>
    <w:basedOn w:val="Normal"/>
    <w:link w:val="DocumentMapChar"/>
    <w:rsid w:val="002349C3"/>
    <w:pPr>
      <w:shd w:val="clear" w:color="auto" w:fill="000080"/>
    </w:pPr>
    <w:rPr>
      <w:rFonts w:ascii="Tahoma" w:eastAsia="Calibri" w:hAnsi="Tahoma"/>
      <w:sz w:val="20"/>
      <w:szCs w:val="20"/>
      <w:lang w:val="x-none" w:eastAsia="x-none"/>
    </w:rPr>
  </w:style>
  <w:style w:type="character" w:customStyle="1" w:styleId="DocumentMapChar">
    <w:name w:val="Document Map Char"/>
    <w:link w:val="DocumentMap"/>
    <w:rsid w:val="002349C3"/>
    <w:rPr>
      <w:rFonts w:ascii="Tahoma" w:hAnsi="Tahoma"/>
      <w:lang w:val="x-none" w:eastAsia="x-none" w:bidi="ar-SA"/>
    </w:rPr>
  </w:style>
  <w:style w:type="character" w:customStyle="1" w:styleId="normal-h1">
    <w:name w:val="normal-h1"/>
    <w:rsid w:val="002349C3"/>
    <w:rPr>
      <w:rFonts w:ascii="Times New Roman" w:hAnsi="Times New Roman" w:cs="Times New Roman" w:hint="default"/>
      <w:sz w:val="27"/>
      <w:szCs w:val="27"/>
    </w:rPr>
  </w:style>
  <w:style w:type="paragraph" w:customStyle="1" w:styleId="normal-p">
    <w:name w:val="normal-p"/>
    <w:basedOn w:val="Normal"/>
    <w:rsid w:val="002349C3"/>
    <w:rPr>
      <w:sz w:val="20"/>
      <w:szCs w:val="20"/>
    </w:rPr>
  </w:style>
  <w:style w:type="character" w:customStyle="1" w:styleId="bodytextindent2-h1">
    <w:name w:val="bodytextindent2-h1"/>
    <w:rsid w:val="002349C3"/>
    <w:rPr>
      <w:rFonts w:ascii="Times New Roman" w:hAnsi="Times New Roman" w:cs="Times New Roman" w:hint="default"/>
      <w:sz w:val="27"/>
      <w:szCs w:val="27"/>
    </w:rPr>
  </w:style>
  <w:style w:type="paragraph" w:customStyle="1" w:styleId="bodytextindent2-p">
    <w:name w:val="bodytextindent2-p"/>
    <w:basedOn w:val="Normal"/>
    <w:rsid w:val="002349C3"/>
    <w:pPr>
      <w:spacing w:line="480" w:lineRule="auto"/>
    </w:pPr>
    <w:rPr>
      <w:sz w:val="20"/>
      <w:szCs w:val="20"/>
    </w:rPr>
  </w:style>
  <w:style w:type="paragraph" w:styleId="ListParagraph">
    <w:name w:val="List Paragraph"/>
    <w:basedOn w:val="Normal"/>
    <w:qFormat/>
    <w:rsid w:val="002349C3"/>
    <w:pPr>
      <w:ind w:left="720"/>
    </w:pPr>
    <w:rPr>
      <w:rFonts w:ascii=".VnTime" w:hAnsi=".VnTime"/>
      <w:sz w:val="28"/>
      <w:szCs w:val="28"/>
    </w:rPr>
  </w:style>
  <w:style w:type="paragraph" w:customStyle="1" w:styleId="gach">
    <w:name w:val="gach"/>
    <w:basedOn w:val="Normal"/>
    <w:rsid w:val="002349C3"/>
    <w:pPr>
      <w:numPr>
        <w:numId w:val="16"/>
      </w:numPr>
      <w:tabs>
        <w:tab w:val="left" w:pos="851"/>
      </w:tabs>
      <w:spacing w:before="80"/>
      <w:jc w:val="both"/>
    </w:pPr>
    <w:rPr>
      <w:rFonts w:ascii=".VnCentury Schoolbook" w:hAnsi=".VnCentury Schoolbook" w:cs="Arial"/>
      <w:sz w:val="22"/>
      <w:szCs w:val="20"/>
    </w:rPr>
  </w:style>
  <w:style w:type="paragraph" w:customStyle="1" w:styleId="bai">
    <w:name w:val="bai"/>
    <w:basedOn w:val="Normal"/>
    <w:rsid w:val="002349C3"/>
    <w:pPr>
      <w:pageBreakBefore/>
      <w:pBdr>
        <w:bottom w:val="single" w:sz="12" w:space="1" w:color="auto"/>
      </w:pBdr>
      <w:spacing w:before="360" w:after="480"/>
      <w:jc w:val="both"/>
    </w:pPr>
    <w:rPr>
      <w:rFonts w:ascii=".VnRevue" w:hAnsi=".VnRevue" w:cs="Arial"/>
      <w:szCs w:val="20"/>
    </w:rPr>
  </w:style>
  <w:style w:type="paragraph" w:customStyle="1" w:styleId="vuong">
    <w:name w:val="vuong"/>
    <w:basedOn w:val="Normal"/>
    <w:rsid w:val="002349C3"/>
    <w:pPr>
      <w:numPr>
        <w:numId w:val="18"/>
      </w:numPr>
      <w:tabs>
        <w:tab w:val="clear" w:pos="1080"/>
        <w:tab w:val="left" w:pos="510"/>
      </w:tabs>
      <w:spacing w:before="80"/>
      <w:ind w:left="510" w:hanging="283"/>
      <w:jc w:val="both"/>
    </w:pPr>
    <w:rPr>
      <w:rFonts w:ascii=".VnCentury Schoolbook" w:hAnsi=".VnCentury Schoolbook" w:cs="Arial"/>
      <w:i/>
      <w:iCs/>
      <w:noProof/>
      <w:sz w:val="22"/>
      <w:szCs w:val="20"/>
    </w:rPr>
  </w:style>
  <w:style w:type="paragraph" w:customStyle="1" w:styleId="cong">
    <w:name w:val="cong"/>
    <w:basedOn w:val="Normal"/>
    <w:rsid w:val="002349C3"/>
    <w:pPr>
      <w:numPr>
        <w:numId w:val="17"/>
      </w:numPr>
      <w:tabs>
        <w:tab w:val="left" w:pos="851"/>
      </w:tabs>
      <w:spacing w:before="80"/>
      <w:jc w:val="both"/>
    </w:pPr>
    <w:rPr>
      <w:rFonts w:ascii=".VnCentury Schoolbook" w:hAnsi=".VnCentury Schoolbook" w:cs="Arial"/>
      <w:sz w:val="22"/>
      <w:szCs w:val="20"/>
    </w:rPr>
  </w:style>
  <w:style w:type="paragraph" w:customStyle="1" w:styleId="111">
    <w:name w:val="1.1.1"/>
    <w:basedOn w:val="Normal"/>
    <w:rsid w:val="002349C3"/>
    <w:pPr>
      <w:widowControl w:val="0"/>
      <w:autoSpaceDE w:val="0"/>
      <w:autoSpaceDN w:val="0"/>
      <w:adjustRightInd w:val="0"/>
      <w:spacing w:before="240" w:after="40"/>
      <w:jc w:val="both"/>
    </w:pPr>
    <w:rPr>
      <w:rFonts w:ascii=".VnArial" w:hAnsi=".VnArial" w:cs="Arial"/>
      <w:b/>
      <w:noProof/>
      <w:sz w:val="22"/>
      <w:szCs w:val="28"/>
    </w:rPr>
  </w:style>
  <w:style w:type="paragraph" w:customStyle="1" w:styleId="chubang">
    <w:name w:val="chubang"/>
    <w:basedOn w:val="Normal"/>
    <w:rsid w:val="002349C3"/>
    <w:pPr>
      <w:numPr>
        <w:numId w:val="20"/>
      </w:numPr>
      <w:spacing w:before="40" w:after="40"/>
      <w:ind w:left="0" w:firstLine="0"/>
      <w:jc w:val="both"/>
    </w:pPr>
    <w:rPr>
      <w:rFonts w:ascii=".VnArial" w:hAnsi=".VnArial" w:cs="Arial"/>
      <w:sz w:val="18"/>
      <w:szCs w:val="20"/>
    </w:rPr>
  </w:style>
  <w:style w:type="paragraph" w:styleId="BodyTextIndent">
    <w:name w:val="Body Text Indent"/>
    <w:basedOn w:val="Normal"/>
    <w:rsid w:val="002349C3"/>
    <w:pPr>
      <w:widowControl w:val="0"/>
      <w:numPr>
        <w:numId w:val="19"/>
      </w:numPr>
      <w:tabs>
        <w:tab w:val="clear" w:pos="587"/>
      </w:tabs>
      <w:spacing w:beforeLines="40" w:before="96" w:afterLines="40" w:after="96"/>
      <w:ind w:left="0" w:firstLine="397"/>
      <w:jc w:val="both"/>
    </w:pPr>
    <w:rPr>
      <w:rFonts w:ascii=".VnArial" w:hAnsi=".VnArial" w:cs="Arial"/>
      <w:b/>
      <w:sz w:val="22"/>
      <w:szCs w:val="20"/>
    </w:rPr>
  </w:style>
  <w:style w:type="paragraph" w:styleId="FootnoteText">
    <w:name w:val="footnote text"/>
    <w:basedOn w:val="Normal"/>
    <w:link w:val="FootnoteTextChar"/>
    <w:rsid w:val="002349C3"/>
    <w:pPr>
      <w:tabs>
        <w:tab w:val="num" w:pos="360"/>
      </w:tabs>
      <w:spacing w:before="80"/>
      <w:ind w:firstLine="397"/>
      <w:jc w:val="both"/>
    </w:pPr>
    <w:rPr>
      <w:rFonts w:ascii=".VnCentury Schoolbook" w:eastAsia="Calibri" w:hAnsi=".VnCentury Schoolbook"/>
      <w:sz w:val="20"/>
      <w:szCs w:val="20"/>
      <w:lang w:val="x-none" w:eastAsia="x-none"/>
    </w:rPr>
  </w:style>
  <w:style w:type="character" w:customStyle="1" w:styleId="FootnoteTextChar">
    <w:name w:val="Footnote Text Char"/>
    <w:link w:val="FootnoteText"/>
    <w:rsid w:val="002349C3"/>
    <w:rPr>
      <w:rFonts w:ascii=".VnCentury Schoolbook" w:hAnsi=".VnCentury Schoolbook"/>
      <w:lang w:val="x-none" w:eastAsia="x-none"/>
    </w:rPr>
  </w:style>
  <w:style w:type="paragraph" w:styleId="BodyText">
    <w:name w:val="Body Text"/>
    <w:basedOn w:val="Normal"/>
    <w:link w:val="BodyTextChar"/>
    <w:rsid w:val="002349C3"/>
    <w:pPr>
      <w:spacing w:after="120"/>
    </w:pPr>
    <w:rPr>
      <w:rFonts w:ascii=".VnTime" w:eastAsia="Calibri" w:hAnsi=".VnTime"/>
      <w:sz w:val="28"/>
      <w:szCs w:val="20"/>
      <w:lang w:val="x-none" w:eastAsia="x-none"/>
    </w:rPr>
  </w:style>
  <w:style w:type="character" w:customStyle="1" w:styleId="BodyTextChar">
    <w:name w:val="Body Text Char"/>
    <w:link w:val="BodyText"/>
    <w:rsid w:val="002349C3"/>
    <w:rPr>
      <w:rFonts w:ascii=".VnTime" w:hAnsi=".VnTime"/>
      <w:sz w:val="28"/>
      <w:lang w:val="x-none" w:eastAsia="x-none" w:bidi="ar-SA"/>
    </w:rPr>
  </w:style>
  <w:style w:type="paragraph" w:styleId="Title">
    <w:name w:val="Title"/>
    <w:basedOn w:val="Normal"/>
    <w:link w:val="TitleChar"/>
    <w:qFormat/>
    <w:rsid w:val="002349C3"/>
    <w:pPr>
      <w:jc w:val="center"/>
    </w:pPr>
    <w:rPr>
      <w:rFonts w:ascii=".VnArialH" w:eastAsia="Calibri" w:hAnsi=".VnArialH"/>
      <w:b/>
      <w:sz w:val="32"/>
      <w:szCs w:val="20"/>
      <w:lang w:val="x-none" w:eastAsia="x-none"/>
    </w:rPr>
  </w:style>
  <w:style w:type="character" w:customStyle="1" w:styleId="TitleChar">
    <w:name w:val="Title Char"/>
    <w:link w:val="Title"/>
    <w:rsid w:val="002349C3"/>
    <w:rPr>
      <w:rFonts w:ascii=".VnArialH" w:hAnsi=".VnArialH"/>
      <w:b/>
      <w:sz w:val="32"/>
      <w:lang w:val="x-none" w:eastAsia="x-none" w:bidi="ar-SA"/>
    </w:rPr>
  </w:style>
  <w:style w:type="character" w:customStyle="1" w:styleId="apple-style-span">
    <w:name w:val="apple-style-span"/>
    <w:rsid w:val="002349C3"/>
  </w:style>
  <w:style w:type="character" w:customStyle="1" w:styleId="apple-converted-space">
    <w:name w:val="apple-converted-space"/>
    <w:rsid w:val="002349C3"/>
  </w:style>
  <w:style w:type="paragraph" w:styleId="BodyTextIndent2">
    <w:name w:val="Body Text Indent 2"/>
    <w:basedOn w:val="Normal"/>
    <w:link w:val="BodyTextIndent2Char"/>
    <w:rsid w:val="002349C3"/>
    <w:pPr>
      <w:spacing w:after="120" w:line="480" w:lineRule="auto"/>
      <w:ind w:left="360"/>
    </w:pPr>
    <w:rPr>
      <w:rFonts w:ascii=".VnTime" w:eastAsia="Calibri" w:hAnsi=".VnTime"/>
      <w:sz w:val="28"/>
      <w:szCs w:val="20"/>
      <w:lang w:val="x-none" w:eastAsia="x-none"/>
    </w:rPr>
  </w:style>
  <w:style w:type="character" w:customStyle="1" w:styleId="BodyTextIndent2Char">
    <w:name w:val="Body Text Indent 2 Char"/>
    <w:link w:val="BodyTextIndent2"/>
    <w:rsid w:val="002349C3"/>
    <w:rPr>
      <w:rFonts w:ascii=".VnTime" w:hAnsi=".VnTime"/>
      <w:sz w:val="28"/>
      <w:lang w:val="x-none" w:eastAsia="x-none" w:bidi="ar-SA"/>
    </w:rPr>
  </w:style>
  <w:style w:type="paragraph" w:styleId="BodyTextIndent3">
    <w:name w:val="Body Text Indent 3"/>
    <w:basedOn w:val="Normal"/>
    <w:link w:val="BodyTextIndent3Char"/>
    <w:rsid w:val="002349C3"/>
    <w:pPr>
      <w:spacing w:after="120"/>
      <w:ind w:left="360"/>
    </w:pPr>
    <w:rPr>
      <w:rFonts w:ascii=".VnTime" w:eastAsia="Calibri" w:hAnsi=".VnTime"/>
      <w:sz w:val="16"/>
      <w:szCs w:val="16"/>
      <w:lang w:val="x-none" w:eastAsia="x-none"/>
    </w:rPr>
  </w:style>
  <w:style w:type="character" w:customStyle="1" w:styleId="BodyTextIndent3Char">
    <w:name w:val="Body Text Indent 3 Char"/>
    <w:link w:val="BodyTextIndent3"/>
    <w:rsid w:val="002349C3"/>
    <w:rPr>
      <w:rFonts w:ascii=".VnTime" w:hAnsi=".VnTime"/>
      <w:sz w:val="16"/>
      <w:szCs w:val="16"/>
      <w:lang w:val="x-none" w:eastAsia="x-none" w:bidi="ar-SA"/>
    </w:rPr>
  </w:style>
  <w:style w:type="paragraph" w:styleId="BlockText">
    <w:name w:val="Block Text"/>
    <w:basedOn w:val="Normal"/>
    <w:rsid w:val="002349C3"/>
    <w:pPr>
      <w:ind w:left="2160" w:right="-369"/>
    </w:pPr>
    <w:rPr>
      <w:rFonts w:ascii=".VnArial" w:hAnsi=".VnArial"/>
      <w:szCs w:val="20"/>
    </w:rPr>
  </w:style>
  <w:style w:type="paragraph" w:styleId="BalloonText">
    <w:name w:val="Balloon Text"/>
    <w:basedOn w:val="Normal"/>
    <w:link w:val="BalloonTextChar"/>
    <w:rsid w:val="002349C3"/>
    <w:rPr>
      <w:rFonts w:ascii="Tahoma" w:eastAsia="Calibri" w:hAnsi="Tahoma"/>
      <w:sz w:val="16"/>
      <w:szCs w:val="16"/>
      <w:lang w:val="x-none" w:eastAsia="x-none"/>
    </w:rPr>
  </w:style>
  <w:style w:type="character" w:customStyle="1" w:styleId="BalloonTextChar">
    <w:name w:val="Balloon Text Char"/>
    <w:link w:val="BalloonText"/>
    <w:rsid w:val="002349C3"/>
    <w:rPr>
      <w:rFonts w:ascii="Tahoma" w:hAnsi="Tahoma"/>
      <w:sz w:val="16"/>
      <w:szCs w:val="16"/>
      <w:lang w:val="x-none" w:eastAsia="x-none" w:bidi="ar-SA"/>
    </w:rPr>
  </w:style>
  <w:style w:type="character" w:styleId="FootnoteReference">
    <w:name w:val="footnote reference"/>
    <w:rsid w:val="002349C3"/>
    <w:rPr>
      <w:vertAlign w:val="superscript"/>
    </w:rPr>
  </w:style>
  <w:style w:type="table" w:styleId="TableGrid">
    <w:name w:val="Table Grid"/>
    <w:basedOn w:val="TableNormal"/>
    <w:rsid w:val="001B445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ildHealth4">
    <w:name w:val="ChildHealth4"/>
    <w:basedOn w:val="Normal"/>
    <w:next w:val="Normal"/>
    <w:rsid w:val="001B4450"/>
    <w:pPr>
      <w:keepNext/>
      <w:spacing w:before="320" w:after="120"/>
      <w:jc w:val="both"/>
    </w:pPr>
    <w:rPr>
      <w:rFonts w:ascii="Arial Black" w:hAnsi="Arial Black" w:cs="Arial"/>
      <w:sz w:val="32"/>
      <w:szCs w:val="32"/>
    </w:rPr>
  </w:style>
  <w:style w:type="character" w:styleId="Emphasis">
    <w:name w:val="Emphasis"/>
    <w:qFormat/>
    <w:rsid w:val="001B4450"/>
    <w:rPr>
      <w:i/>
      <w:iCs/>
    </w:rPr>
  </w:style>
  <w:style w:type="paragraph" w:customStyle="1" w:styleId="bodycopy">
    <w:name w:val="bodycopy"/>
    <w:basedOn w:val="Normal"/>
    <w:rsid w:val="001B4450"/>
    <w:pPr>
      <w:spacing w:before="100" w:beforeAutospacing="1" w:after="100" w:afterAutospacing="1"/>
    </w:pPr>
    <w:rPr>
      <w:rFonts w:ascii="Times" w:hAnsi="Times"/>
      <w:sz w:val="20"/>
      <w:szCs w:val="20"/>
    </w:rPr>
  </w:style>
  <w:style w:type="paragraph" w:customStyle="1" w:styleId="a0">
    <w:name w:val="a"/>
    <w:basedOn w:val="Normal"/>
    <w:rsid w:val="001B4450"/>
    <w:pPr>
      <w:spacing w:before="180"/>
      <w:jc w:val="both"/>
    </w:pPr>
    <w:rPr>
      <w:rFonts w:ascii=".VnArial" w:hAnsi=".VnArial" w:cs="Arial"/>
      <w:i/>
      <w:noProof/>
      <w:sz w:val="22"/>
      <w:szCs w:val="20"/>
    </w:rPr>
  </w:style>
  <w:style w:type="paragraph" w:customStyle="1" w:styleId="gachngang">
    <w:name w:val="gach ngang"/>
    <w:basedOn w:val="Normal"/>
    <w:rsid w:val="001B4450"/>
    <w:pPr>
      <w:numPr>
        <w:numId w:val="174"/>
      </w:numPr>
      <w:spacing w:before="120" w:line="264" w:lineRule="auto"/>
      <w:jc w:val="both"/>
    </w:pPr>
    <w:rPr>
      <w:rFonts w:ascii=".VnCentury Schoolbook" w:hAnsi=".VnCentury Schoolboo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http://t2.gstatic.com/images?q=tbn:ANd9GcRbxPmVVSrsJnrTRF3WMoZ4nnOSKptodkZKbthILNKva2RiRpUOpQ" TargetMode="Externa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http://t3.gstatic.com/images?q=tbn:ANd9GcSq5-ucxBn-coR8vULdZMbV6RWKC0j4_vRno-5tBWChws4v-NI19Xb-yS8" TargetMode="External"/><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http://www.expertclick.com/Images/NRWUpload/9018_Autism-Expert-Click.jpg" TargetMode="External"/><Relationship Id="rId40" Type="http://schemas.openxmlformats.org/officeDocument/2006/relationships/image" Target="media/image29.jpe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http://cf.ltkcdn.net/autism/images/std/120432-200x150-Worksheets.jpg" TargetMode="Externa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www.google.com.vn/imgres?imgurl=http://www.seattlechildrens.org/uploadedImages/Seattle_Childrens/cmsassets/Images/cavus_foot.jpg&amp;imgrefurl=http://www.seattlechildrens.org/medical-conditions/bone-joint-muscle-conditions/feet-leg-malformations/cavus-foot/&amp;usg=__oDFcKDKre4guaTG5jbHy9gqX1gU=&amp;h=332&amp;w=600&amp;sz=31&amp;hl=vi&amp;start=2&amp;zoom=1&amp;tbnid=6VvjsNz8g7dUoM:&amp;tbnh=75&amp;tbnw=135&amp;ei=bQJLT9q7KYS5iQeq_aC1Dg&amp;prev=/search?q=cavus+foot&amp;hl=vi&amp;sa=N&amp;gbv=2&amp;tbm=isch&amp;itbs=1" TargetMode="External"/><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footer" Target="footer2.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8.jpeg"/><Relationship Id="rId20" Type="http://schemas.openxmlformats.org/officeDocument/2006/relationships/image" Target="media/image12.jpeg"/><Relationship Id="rId41" Type="http://schemas.openxmlformats.org/officeDocument/2006/relationships/image" Target="http://t3.gstatic.com/images?q=tbn:ANd9GcRz2M6_oUjyi9_1qubqnWnYJKEDm5GTRLxE2b9qrYil2I8LpAK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5</Pages>
  <Words>46592</Words>
  <Characters>265580</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BỘ Y TẾ</vt:lpstr>
    </vt:vector>
  </TitlesOfParts>
  <Company/>
  <LinksUpToDate>false</LinksUpToDate>
  <CharactersWithSpaces>311549</CharactersWithSpaces>
  <SharedDoc>false</SharedDoc>
  <HLinks>
    <vt:vector size="6" baseType="variant">
      <vt:variant>
        <vt:i4>4194329</vt:i4>
      </vt:variant>
      <vt:variant>
        <vt:i4>9</vt:i4>
      </vt:variant>
      <vt:variant>
        <vt:i4>0</vt:i4>
      </vt:variant>
      <vt:variant>
        <vt:i4>5</vt:i4>
      </vt:variant>
      <vt:variant>
        <vt:lpwstr>http://www.google.com.vn/imgres?imgurl=http://www.seattlechildrens.org/uploadedImages/Seattle_Childrens/cmsassets/Images/cavus_foot.jpg&amp;imgrefurl=http://www.seattlechildrens.org/medical-conditions/bone-joint-muscle-conditions/feet-leg-malformations/cavus-foot/&amp;usg=__oDFcKDKre4guaTG5jbHy9gqX1gU=&amp;h=332&amp;w=600&amp;sz=31&amp;hl=vi&amp;start=2&amp;zoom=1&amp;tbnid=6VvjsNz8g7dUoM:&amp;tbnh=75&amp;tbnw=135&amp;ei=bQJLT9q7KYS5iQeq_aC1Dg&amp;prev=/search%3Fq%3Dcavus%2Bfoot%26hl%3Dvi%26sa%3DN%26gbv%3D2%26tbm%3Disch&amp;itbs=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Y TẾ</dc:title>
  <dc:subject/>
  <dc:creator>User</dc:creator>
  <cp:keywords/>
  <cp:lastModifiedBy>HoaBinh23</cp:lastModifiedBy>
  <cp:revision>2</cp:revision>
  <cp:lastPrinted>2017-10-23T01:46:00Z</cp:lastPrinted>
  <dcterms:created xsi:type="dcterms:W3CDTF">2019-09-09T02:38:00Z</dcterms:created>
  <dcterms:modified xsi:type="dcterms:W3CDTF">2019-09-09T02:38:00Z</dcterms:modified>
</cp:coreProperties>
</file>